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6E1B9B" w14:textId="1B715219" w:rsidR="00694593" w:rsidRPr="00065CDD" w:rsidRDefault="00694593" w:rsidP="00F17682">
      <w:pPr>
        <w:jc w:val="center"/>
        <w:rPr>
          <w:b/>
          <w:sz w:val="28"/>
          <w:szCs w:val="28"/>
        </w:rPr>
      </w:pPr>
      <w:r w:rsidRPr="00065CDD">
        <w:rPr>
          <w:b/>
          <w:sz w:val="28"/>
          <w:szCs w:val="28"/>
        </w:rPr>
        <w:t>SKRIPSI</w:t>
      </w:r>
    </w:p>
    <w:p w14:paraId="6A25D236" w14:textId="348A48AE" w:rsidR="00694593" w:rsidRPr="009C2838" w:rsidRDefault="002010AE" w:rsidP="00B121DA">
      <w:pPr>
        <w:contextualSpacing/>
        <w:jc w:val="center"/>
        <w:rPr>
          <w:rFonts w:cs="Times New Roman"/>
          <w:b/>
          <w:sz w:val="28"/>
          <w:szCs w:val="28"/>
        </w:rPr>
      </w:pPr>
      <w:r>
        <w:rPr>
          <w:rFonts w:cs="Times New Roman"/>
          <w:b/>
          <w:sz w:val="28"/>
          <w:szCs w:val="28"/>
        </w:rPr>
        <w:t>IMPLEMENTASI</w:t>
      </w:r>
      <w:r w:rsidR="00905C3A" w:rsidRPr="00905C3A">
        <w:rPr>
          <w:rFonts w:cs="Times New Roman"/>
          <w:b/>
          <w:sz w:val="28"/>
          <w:szCs w:val="28"/>
        </w:rPr>
        <w:t xml:space="preserve"> </w:t>
      </w:r>
      <w:r w:rsidR="00905C3A" w:rsidRPr="00920A2C">
        <w:rPr>
          <w:rFonts w:cs="Times New Roman"/>
          <w:b/>
          <w:i/>
          <w:sz w:val="28"/>
          <w:szCs w:val="28"/>
        </w:rPr>
        <w:t>BERT</w:t>
      </w:r>
      <w:r w:rsidR="00905C3A" w:rsidRPr="00905C3A">
        <w:rPr>
          <w:rFonts w:cs="Times New Roman"/>
          <w:b/>
          <w:sz w:val="28"/>
          <w:szCs w:val="28"/>
        </w:rPr>
        <w:t xml:space="preserve"> UNTUK IDENTIFIKASI OTOMATIS ENTITAS HUKUM DALAM DOKUMEN PUTUSAN PENGADILAN BAHASA INDONESIA</w:t>
      </w:r>
    </w:p>
    <w:p w14:paraId="47FE57B4" w14:textId="77777777" w:rsidR="00694593" w:rsidRDefault="00694593" w:rsidP="00B121DA">
      <w:pPr>
        <w:contextualSpacing/>
        <w:rPr>
          <w:rFonts w:cs="Times New Roman"/>
          <w:szCs w:val="24"/>
        </w:rPr>
      </w:pPr>
    </w:p>
    <w:p w14:paraId="0377786D" w14:textId="77777777" w:rsidR="00694593" w:rsidRPr="0056726B" w:rsidRDefault="00694593" w:rsidP="00B121DA">
      <w:pPr>
        <w:contextualSpacing/>
        <w:rPr>
          <w:rFonts w:cs="Times New Roman"/>
          <w:szCs w:val="24"/>
        </w:rPr>
      </w:pPr>
    </w:p>
    <w:p w14:paraId="19538D85" w14:textId="77777777" w:rsidR="00694593" w:rsidRPr="0056726B" w:rsidRDefault="00694593" w:rsidP="00B121DA">
      <w:pPr>
        <w:contextualSpacing/>
        <w:jc w:val="center"/>
        <w:rPr>
          <w:rFonts w:cs="Times New Roman"/>
          <w:szCs w:val="24"/>
        </w:rPr>
      </w:pPr>
      <w:r w:rsidRPr="0056726B">
        <w:rPr>
          <w:rFonts w:cs="Times New Roman"/>
          <w:noProof/>
          <w:szCs w:val="24"/>
        </w:rPr>
        <w:drawing>
          <wp:inline distT="0" distB="0" distL="0" distR="0" wp14:anchorId="34FA0304" wp14:editId="7CD56A27">
            <wp:extent cx="1804946" cy="18049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kn2mj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4946" cy="1804946"/>
                    </a:xfrm>
                    <a:prstGeom prst="rect">
                      <a:avLst/>
                    </a:prstGeom>
                  </pic:spPr>
                </pic:pic>
              </a:graphicData>
            </a:graphic>
          </wp:inline>
        </w:drawing>
      </w:r>
    </w:p>
    <w:p w14:paraId="3568E954" w14:textId="77777777" w:rsidR="00694593" w:rsidRDefault="00694593" w:rsidP="00B121DA">
      <w:pPr>
        <w:contextualSpacing/>
        <w:jc w:val="center"/>
        <w:rPr>
          <w:rFonts w:cs="Times New Roman"/>
          <w:szCs w:val="24"/>
        </w:rPr>
      </w:pPr>
    </w:p>
    <w:p w14:paraId="14CC1655" w14:textId="77777777" w:rsidR="00694593" w:rsidRPr="0056726B" w:rsidRDefault="00694593" w:rsidP="00B121DA">
      <w:pPr>
        <w:contextualSpacing/>
        <w:jc w:val="center"/>
        <w:rPr>
          <w:rFonts w:cs="Times New Roman"/>
          <w:szCs w:val="24"/>
        </w:rPr>
      </w:pPr>
    </w:p>
    <w:p w14:paraId="7481740C" w14:textId="77777777" w:rsidR="00694593" w:rsidRPr="0056726B" w:rsidRDefault="00694593" w:rsidP="00B121DA">
      <w:pPr>
        <w:contextualSpacing/>
        <w:jc w:val="center"/>
        <w:rPr>
          <w:rFonts w:cs="Times New Roman"/>
          <w:b/>
          <w:szCs w:val="24"/>
        </w:rPr>
      </w:pPr>
      <w:r w:rsidRPr="0056726B">
        <w:rPr>
          <w:rFonts w:cs="Times New Roman"/>
          <w:b/>
          <w:szCs w:val="24"/>
        </w:rPr>
        <w:t>Oleh:</w:t>
      </w:r>
    </w:p>
    <w:p w14:paraId="254DE0E7" w14:textId="77777777" w:rsidR="00694593" w:rsidRPr="00DA7D11" w:rsidRDefault="00694593" w:rsidP="00B121DA">
      <w:pPr>
        <w:jc w:val="center"/>
        <w:rPr>
          <w:rFonts w:cs="Times New Roman"/>
          <w:b/>
          <w:szCs w:val="24"/>
        </w:rPr>
      </w:pPr>
      <w:r>
        <w:rPr>
          <w:rFonts w:cs="Times New Roman"/>
          <w:b/>
          <w:szCs w:val="24"/>
        </w:rPr>
        <w:t>AHMAD ROSYIHUDDIN</w:t>
      </w:r>
    </w:p>
    <w:p w14:paraId="37B9D12A" w14:textId="54E4A1F7" w:rsidR="00694593" w:rsidRDefault="00694593" w:rsidP="00B121DA">
      <w:pPr>
        <w:jc w:val="center"/>
        <w:rPr>
          <w:rFonts w:cs="Times New Roman"/>
          <w:b/>
          <w:szCs w:val="24"/>
        </w:rPr>
      </w:pPr>
      <w:r>
        <w:rPr>
          <w:rFonts w:cs="Times New Roman"/>
          <w:b/>
          <w:szCs w:val="24"/>
        </w:rPr>
        <w:t>200411100126</w:t>
      </w:r>
    </w:p>
    <w:p w14:paraId="6E9A0A87" w14:textId="52367128" w:rsidR="00694593" w:rsidRDefault="00694593" w:rsidP="00B121DA">
      <w:pPr>
        <w:jc w:val="center"/>
        <w:rPr>
          <w:rFonts w:cs="Times New Roman"/>
          <w:b/>
          <w:szCs w:val="24"/>
        </w:rPr>
      </w:pPr>
    </w:p>
    <w:p w14:paraId="0D9FEC6B" w14:textId="77777777" w:rsidR="00ED05D8" w:rsidRPr="00DA7D11" w:rsidRDefault="00ED05D8" w:rsidP="00B121DA">
      <w:pPr>
        <w:jc w:val="center"/>
        <w:rPr>
          <w:rFonts w:cs="Times New Roman"/>
          <w:b/>
          <w:szCs w:val="24"/>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79"/>
        <w:gridCol w:w="4389"/>
      </w:tblGrid>
      <w:tr w:rsidR="00694593" w14:paraId="26D5597B" w14:textId="77777777" w:rsidTr="00642727">
        <w:trPr>
          <w:trHeight w:val="57"/>
        </w:trPr>
        <w:tc>
          <w:tcPr>
            <w:tcW w:w="3179" w:type="dxa"/>
            <w:vAlign w:val="center"/>
          </w:tcPr>
          <w:p w14:paraId="2692C7D1" w14:textId="77777777" w:rsidR="00694593" w:rsidRPr="00706125" w:rsidRDefault="00694593" w:rsidP="00B121DA">
            <w:pPr>
              <w:contextualSpacing/>
              <w:jc w:val="right"/>
              <w:rPr>
                <w:rFonts w:cs="Times New Roman"/>
                <w:b/>
                <w:szCs w:val="24"/>
              </w:rPr>
            </w:pPr>
            <w:r>
              <w:rPr>
                <w:rFonts w:cs="Times New Roman"/>
                <w:b/>
                <w:szCs w:val="24"/>
              </w:rPr>
              <w:t>Dosen Pembimbing 1</w:t>
            </w:r>
          </w:p>
        </w:tc>
        <w:tc>
          <w:tcPr>
            <w:tcW w:w="4389" w:type="dxa"/>
            <w:vAlign w:val="center"/>
          </w:tcPr>
          <w:p w14:paraId="6808709E" w14:textId="77777777" w:rsidR="00694593" w:rsidRPr="005B4CD4" w:rsidRDefault="00694593" w:rsidP="00B121DA">
            <w:pPr>
              <w:contextualSpacing/>
              <w:jc w:val="left"/>
              <w:rPr>
                <w:rFonts w:cs="Times New Roman"/>
                <w:b/>
                <w:szCs w:val="24"/>
              </w:rPr>
            </w:pPr>
            <w:r>
              <w:rPr>
                <w:rFonts w:cs="Times New Roman"/>
                <w:b/>
                <w:szCs w:val="24"/>
              </w:rPr>
              <w:t xml:space="preserve">: </w:t>
            </w:r>
            <w:r w:rsidRPr="005B4CD4">
              <w:rPr>
                <w:rFonts w:cs="Times New Roman"/>
                <w:b/>
                <w:szCs w:val="24"/>
              </w:rPr>
              <w:t>Firdaus Solihin, S.Kom., M.Kom.</w:t>
            </w:r>
          </w:p>
        </w:tc>
      </w:tr>
      <w:tr w:rsidR="00694593" w14:paraId="72012474" w14:textId="77777777" w:rsidTr="00642727">
        <w:trPr>
          <w:trHeight w:val="57"/>
        </w:trPr>
        <w:tc>
          <w:tcPr>
            <w:tcW w:w="3179" w:type="dxa"/>
            <w:vAlign w:val="center"/>
          </w:tcPr>
          <w:p w14:paraId="61D695BA" w14:textId="0F32EC41" w:rsidR="00694593" w:rsidRPr="00855307" w:rsidRDefault="00855307" w:rsidP="00B121DA">
            <w:pPr>
              <w:contextualSpacing/>
              <w:jc w:val="right"/>
              <w:rPr>
                <w:rFonts w:cs="Times New Roman"/>
                <w:b/>
                <w:szCs w:val="24"/>
              </w:rPr>
            </w:pPr>
            <w:r>
              <w:rPr>
                <w:rFonts w:cs="Times New Roman"/>
                <w:b/>
                <w:szCs w:val="24"/>
              </w:rPr>
              <w:t>Dosen Pembimbing 2</w:t>
            </w:r>
          </w:p>
        </w:tc>
        <w:tc>
          <w:tcPr>
            <w:tcW w:w="4389" w:type="dxa"/>
            <w:vAlign w:val="center"/>
          </w:tcPr>
          <w:p w14:paraId="003AFCCE" w14:textId="14BC9C93" w:rsidR="00694593" w:rsidRPr="005B4CD4" w:rsidRDefault="00694593" w:rsidP="00B121DA">
            <w:pPr>
              <w:contextualSpacing/>
              <w:jc w:val="left"/>
              <w:rPr>
                <w:rFonts w:cs="Times New Roman"/>
                <w:b/>
                <w:szCs w:val="24"/>
              </w:rPr>
            </w:pPr>
            <w:r>
              <w:rPr>
                <w:rFonts w:cs="Times New Roman"/>
                <w:b/>
                <w:szCs w:val="24"/>
              </w:rPr>
              <w:t>:</w:t>
            </w:r>
            <w:r w:rsidR="0048760B">
              <w:rPr>
                <w:rFonts w:cs="Times New Roman"/>
                <w:b/>
                <w:szCs w:val="24"/>
              </w:rPr>
              <w:t xml:space="preserve"> </w:t>
            </w:r>
            <w:r w:rsidR="00A10F55">
              <w:rPr>
                <w:rFonts w:cs="Times New Roman"/>
                <w:b/>
                <w:szCs w:val="24"/>
              </w:rPr>
              <w:t xml:space="preserve">Dr. </w:t>
            </w:r>
            <w:r w:rsidR="008A2B0E">
              <w:rPr>
                <w:rFonts w:cs="Times New Roman"/>
                <w:b/>
                <w:szCs w:val="24"/>
              </w:rPr>
              <w:t>Noor Ifada, S.T., MISD.</w:t>
            </w:r>
          </w:p>
        </w:tc>
      </w:tr>
    </w:tbl>
    <w:p w14:paraId="30E06A22" w14:textId="77777777" w:rsidR="00694593" w:rsidRPr="0056726B" w:rsidRDefault="00694593" w:rsidP="00B121DA">
      <w:pPr>
        <w:contextualSpacing/>
        <w:rPr>
          <w:rFonts w:cs="Times New Roman"/>
          <w:szCs w:val="24"/>
        </w:rPr>
      </w:pPr>
    </w:p>
    <w:p w14:paraId="3460D9F0" w14:textId="55E1CB05" w:rsidR="000804B5" w:rsidRDefault="000804B5" w:rsidP="00B121DA">
      <w:pPr>
        <w:ind w:left="360"/>
        <w:contextualSpacing/>
        <w:jc w:val="center"/>
        <w:rPr>
          <w:rFonts w:cs="Times New Roman"/>
          <w:szCs w:val="24"/>
        </w:rPr>
      </w:pPr>
    </w:p>
    <w:p w14:paraId="17D1D36C" w14:textId="20F5255D" w:rsidR="000804B5" w:rsidRDefault="000804B5" w:rsidP="00B121DA">
      <w:pPr>
        <w:ind w:left="360"/>
        <w:contextualSpacing/>
        <w:jc w:val="center"/>
        <w:rPr>
          <w:rFonts w:cs="Times New Roman"/>
          <w:szCs w:val="24"/>
        </w:rPr>
      </w:pPr>
    </w:p>
    <w:p w14:paraId="3C6AEAF6" w14:textId="77777777" w:rsidR="00694593" w:rsidRPr="0056726B" w:rsidRDefault="00694593" w:rsidP="00B121DA">
      <w:pPr>
        <w:ind w:left="360"/>
        <w:contextualSpacing/>
        <w:jc w:val="center"/>
        <w:rPr>
          <w:rFonts w:cs="Times New Roman"/>
          <w:szCs w:val="24"/>
        </w:rPr>
      </w:pPr>
    </w:p>
    <w:p w14:paraId="6CC4A546" w14:textId="77777777" w:rsidR="00694593" w:rsidRPr="009C2838" w:rsidRDefault="00694593" w:rsidP="00B121DA">
      <w:pPr>
        <w:contextualSpacing/>
        <w:jc w:val="center"/>
        <w:rPr>
          <w:rFonts w:cs="Times New Roman"/>
          <w:b/>
          <w:sz w:val="28"/>
          <w:szCs w:val="28"/>
        </w:rPr>
      </w:pPr>
      <w:r w:rsidRPr="009C2838">
        <w:rPr>
          <w:rFonts w:cs="Times New Roman"/>
          <w:b/>
          <w:sz w:val="28"/>
          <w:szCs w:val="28"/>
        </w:rPr>
        <w:t>PROGRAM STUDI TEKNIK INFORMATIKA</w:t>
      </w:r>
    </w:p>
    <w:p w14:paraId="4F055A53" w14:textId="77777777" w:rsidR="00694593" w:rsidRPr="009C2838" w:rsidRDefault="00694593" w:rsidP="00B121DA">
      <w:pPr>
        <w:contextualSpacing/>
        <w:jc w:val="center"/>
        <w:rPr>
          <w:rFonts w:cs="Times New Roman"/>
          <w:b/>
          <w:sz w:val="28"/>
          <w:szCs w:val="28"/>
        </w:rPr>
      </w:pPr>
      <w:r w:rsidRPr="009C2838">
        <w:rPr>
          <w:rFonts w:cs="Times New Roman"/>
          <w:b/>
          <w:sz w:val="28"/>
          <w:szCs w:val="28"/>
        </w:rPr>
        <w:t>JURUSAN TEKNIK INFORMATIKA</w:t>
      </w:r>
    </w:p>
    <w:p w14:paraId="1B671193" w14:textId="77777777" w:rsidR="00694593" w:rsidRPr="009C2838" w:rsidRDefault="00694593" w:rsidP="00B121DA">
      <w:pPr>
        <w:contextualSpacing/>
        <w:jc w:val="center"/>
        <w:rPr>
          <w:rFonts w:cs="Times New Roman"/>
          <w:b/>
          <w:sz w:val="28"/>
          <w:szCs w:val="28"/>
        </w:rPr>
      </w:pPr>
      <w:r w:rsidRPr="009C2838">
        <w:rPr>
          <w:rFonts w:cs="Times New Roman"/>
          <w:b/>
          <w:sz w:val="28"/>
          <w:szCs w:val="28"/>
        </w:rPr>
        <w:t>FAKULTAS TEKNIK</w:t>
      </w:r>
    </w:p>
    <w:p w14:paraId="5C19EBB3" w14:textId="77777777" w:rsidR="00694593" w:rsidRPr="009C2838" w:rsidRDefault="00694593" w:rsidP="00B121DA">
      <w:pPr>
        <w:jc w:val="center"/>
        <w:rPr>
          <w:rFonts w:cs="Times New Roman"/>
          <w:b/>
          <w:sz w:val="28"/>
          <w:szCs w:val="28"/>
        </w:rPr>
      </w:pPr>
      <w:r w:rsidRPr="009C2838">
        <w:rPr>
          <w:rFonts w:cs="Times New Roman"/>
          <w:b/>
          <w:sz w:val="28"/>
          <w:szCs w:val="28"/>
        </w:rPr>
        <w:t>UNIVERSITAS TRUNOJOYO MADURA</w:t>
      </w:r>
    </w:p>
    <w:p w14:paraId="69740DD0" w14:textId="5F3B5247" w:rsidR="006417E1" w:rsidRDefault="0045632B" w:rsidP="00B121DA">
      <w:pPr>
        <w:jc w:val="center"/>
        <w:rPr>
          <w:rFonts w:cs="Times New Roman"/>
          <w:b/>
          <w:sz w:val="28"/>
          <w:szCs w:val="28"/>
        </w:rPr>
        <w:sectPr w:rsidR="006417E1" w:rsidSect="000804B5">
          <w:pgSz w:w="11907" w:h="16840" w:code="9"/>
          <w:pgMar w:top="1701" w:right="1701" w:bottom="1701" w:left="2268" w:header="709" w:footer="709" w:gutter="0"/>
          <w:cols w:space="708"/>
          <w:docGrid w:linePitch="360"/>
        </w:sectPr>
      </w:pPr>
      <w:r>
        <w:rPr>
          <w:rFonts w:cs="Times New Roman"/>
          <w:b/>
          <w:sz w:val="28"/>
          <w:szCs w:val="28"/>
        </w:rPr>
        <w:t>2024</w:t>
      </w:r>
    </w:p>
    <w:p w14:paraId="0B716581" w14:textId="77777777" w:rsidR="0045632B" w:rsidRPr="006F72D3" w:rsidRDefault="0045632B" w:rsidP="0045632B">
      <w:pPr>
        <w:pStyle w:val="Heading1"/>
        <w:numPr>
          <w:ilvl w:val="0"/>
          <w:numId w:val="0"/>
        </w:numPr>
        <w:ind w:left="432"/>
        <w:rPr>
          <w:sz w:val="24"/>
          <w:szCs w:val="24"/>
        </w:rPr>
      </w:pPr>
      <w:bookmarkStart w:id="0" w:name="_Toc172830697"/>
      <w:bookmarkStart w:id="1" w:name="_Toc170672795"/>
      <w:r w:rsidRPr="006F72D3">
        <w:rPr>
          <w:sz w:val="24"/>
          <w:szCs w:val="24"/>
        </w:rPr>
        <w:lastRenderedPageBreak/>
        <w:t>HALAMAN JUDUL</w:t>
      </w:r>
      <w:bookmarkEnd w:id="0"/>
    </w:p>
    <w:p w14:paraId="184FCC60" w14:textId="77777777" w:rsidR="0045632B" w:rsidRPr="006F72D3" w:rsidRDefault="0045632B" w:rsidP="0045632B">
      <w:pPr>
        <w:spacing w:after="160" w:line="259" w:lineRule="auto"/>
        <w:jc w:val="left"/>
        <w:rPr>
          <w:szCs w:val="24"/>
        </w:rPr>
      </w:pPr>
    </w:p>
    <w:p w14:paraId="48602F6E" w14:textId="77777777" w:rsidR="0045632B" w:rsidRPr="006F72D3" w:rsidRDefault="0045632B" w:rsidP="0045632B">
      <w:pPr>
        <w:spacing w:after="160" w:line="259" w:lineRule="auto"/>
        <w:jc w:val="left"/>
        <w:rPr>
          <w:szCs w:val="24"/>
        </w:rPr>
      </w:pPr>
    </w:p>
    <w:p w14:paraId="2D085D6A" w14:textId="77777777" w:rsidR="0045632B" w:rsidRPr="006F72D3" w:rsidRDefault="0045632B" w:rsidP="0045632B">
      <w:pPr>
        <w:spacing w:after="160" w:line="259" w:lineRule="auto"/>
        <w:jc w:val="center"/>
        <w:rPr>
          <w:b/>
          <w:szCs w:val="24"/>
        </w:rPr>
      </w:pPr>
      <w:r w:rsidRPr="006F72D3">
        <w:rPr>
          <w:b/>
          <w:szCs w:val="24"/>
        </w:rPr>
        <w:t xml:space="preserve">IMPLEMNTASI </w:t>
      </w:r>
      <w:r w:rsidRPr="00B967B6">
        <w:rPr>
          <w:b/>
          <w:i/>
          <w:szCs w:val="24"/>
        </w:rPr>
        <w:t>BERT</w:t>
      </w:r>
      <w:r w:rsidRPr="006F72D3">
        <w:rPr>
          <w:b/>
          <w:szCs w:val="24"/>
        </w:rPr>
        <w:t xml:space="preserve"> UNTUK IDENTIFIKASI OTOMATIS ENTITAS HUKUM DALAM DOKUMEN PUTUSAN PENGADILAN BAHASA INDONESIA</w:t>
      </w:r>
    </w:p>
    <w:p w14:paraId="34F465CE" w14:textId="77777777" w:rsidR="0045632B" w:rsidRPr="006F72D3" w:rsidRDefault="0045632B" w:rsidP="0045632B">
      <w:pPr>
        <w:spacing w:after="160" w:line="259" w:lineRule="auto"/>
        <w:jc w:val="left"/>
        <w:rPr>
          <w:szCs w:val="24"/>
        </w:rPr>
      </w:pPr>
    </w:p>
    <w:p w14:paraId="1EF24F74" w14:textId="77777777" w:rsidR="0045632B" w:rsidRPr="006F72D3" w:rsidRDefault="0045632B" w:rsidP="0045632B">
      <w:pPr>
        <w:spacing w:after="160" w:line="259" w:lineRule="auto"/>
        <w:jc w:val="left"/>
        <w:rPr>
          <w:szCs w:val="24"/>
        </w:rPr>
      </w:pPr>
    </w:p>
    <w:p w14:paraId="50DED0C8" w14:textId="77777777" w:rsidR="0045632B" w:rsidRPr="006F72D3" w:rsidRDefault="0045632B" w:rsidP="0045632B">
      <w:pPr>
        <w:spacing w:after="160" w:line="259" w:lineRule="auto"/>
        <w:jc w:val="center"/>
        <w:rPr>
          <w:b/>
          <w:szCs w:val="24"/>
        </w:rPr>
      </w:pPr>
      <w:r w:rsidRPr="006F72D3">
        <w:rPr>
          <w:b/>
          <w:szCs w:val="24"/>
        </w:rPr>
        <w:t>SKRIPSI</w:t>
      </w:r>
    </w:p>
    <w:p w14:paraId="0EFC78FA" w14:textId="77777777" w:rsidR="0045632B" w:rsidRPr="006F72D3" w:rsidRDefault="0045632B" w:rsidP="0045632B">
      <w:pPr>
        <w:spacing w:after="160" w:line="259" w:lineRule="auto"/>
        <w:jc w:val="left"/>
        <w:rPr>
          <w:szCs w:val="24"/>
        </w:rPr>
      </w:pPr>
    </w:p>
    <w:p w14:paraId="06B9CD04" w14:textId="77777777" w:rsidR="0045632B" w:rsidRPr="006F72D3" w:rsidRDefault="0045632B" w:rsidP="0045632B">
      <w:pPr>
        <w:spacing w:after="160" w:line="259" w:lineRule="auto"/>
        <w:jc w:val="left"/>
        <w:rPr>
          <w:szCs w:val="24"/>
        </w:rPr>
      </w:pPr>
    </w:p>
    <w:p w14:paraId="20FABCCA" w14:textId="77777777" w:rsidR="0045632B" w:rsidRPr="006F72D3" w:rsidRDefault="0045632B" w:rsidP="0045632B">
      <w:pPr>
        <w:spacing w:after="160"/>
        <w:jc w:val="center"/>
        <w:rPr>
          <w:b/>
          <w:szCs w:val="24"/>
        </w:rPr>
      </w:pPr>
      <w:r w:rsidRPr="006F72D3">
        <w:rPr>
          <w:b/>
          <w:szCs w:val="24"/>
        </w:rPr>
        <w:t>Diajukan untuk Memenuhi Persyaratan Penyelesaian Studi Strata Satu (S1) dan Memperoleh Gelar Sarjana Komputer (S.Kom)</w:t>
      </w:r>
    </w:p>
    <w:p w14:paraId="4E295CE9" w14:textId="77777777" w:rsidR="0045632B" w:rsidRPr="006F72D3" w:rsidRDefault="0045632B" w:rsidP="0045632B">
      <w:pPr>
        <w:spacing w:after="160"/>
        <w:jc w:val="center"/>
        <w:rPr>
          <w:b/>
          <w:szCs w:val="24"/>
        </w:rPr>
      </w:pPr>
      <w:r w:rsidRPr="006F72D3">
        <w:rPr>
          <w:b/>
          <w:szCs w:val="24"/>
        </w:rPr>
        <w:t>di Universitas Trunojoyo Madura</w:t>
      </w:r>
    </w:p>
    <w:p w14:paraId="23DE3415" w14:textId="77777777" w:rsidR="0045632B" w:rsidRPr="006F72D3" w:rsidRDefault="0045632B" w:rsidP="0045632B">
      <w:pPr>
        <w:spacing w:after="160" w:line="259" w:lineRule="auto"/>
        <w:jc w:val="left"/>
        <w:rPr>
          <w:szCs w:val="24"/>
        </w:rPr>
      </w:pPr>
    </w:p>
    <w:p w14:paraId="1E80D083" w14:textId="77777777" w:rsidR="0045632B" w:rsidRPr="006F72D3" w:rsidRDefault="0045632B" w:rsidP="0045632B">
      <w:pPr>
        <w:spacing w:after="160" w:line="259" w:lineRule="auto"/>
        <w:jc w:val="left"/>
        <w:rPr>
          <w:szCs w:val="24"/>
        </w:rPr>
      </w:pPr>
    </w:p>
    <w:p w14:paraId="4ECC04FC" w14:textId="77777777" w:rsidR="0045632B" w:rsidRPr="006F72D3" w:rsidRDefault="0045632B" w:rsidP="0045632B">
      <w:pPr>
        <w:spacing w:after="160" w:line="259" w:lineRule="auto"/>
        <w:jc w:val="left"/>
        <w:rPr>
          <w:szCs w:val="24"/>
        </w:rPr>
      </w:pPr>
    </w:p>
    <w:p w14:paraId="03E817C2" w14:textId="77777777" w:rsidR="0045632B" w:rsidRPr="006F72D3" w:rsidRDefault="0045632B" w:rsidP="0045632B">
      <w:pPr>
        <w:spacing w:after="160" w:line="259" w:lineRule="auto"/>
        <w:jc w:val="center"/>
        <w:rPr>
          <w:b/>
          <w:szCs w:val="24"/>
          <w:u w:val="single"/>
        </w:rPr>
      </w:pPr>
      <w:r w:rsidRPr="006F72D3">
        <w:rPr>
          <w:b/>
          <w:szCs w:val="24"/>
          <w:u w:val="single"/>
        </w:rPr>
        <w:t>Ahmad Rosyihuddin</w:t>
      </w:r>
    </w:p>
    <w:p w14:paraId="79E429A4" w14:textId="77777777" w:rsidR="0045632B" w:rsidRPr="006F72D3" w:rsidRDefault="0045632B" w:rsidP="0045632B">
      <w:pPr>
        <w:spacing w:after="160" w:line="259" w:lineRule="auto"/>
        <w:jc w:val="center"/>
        <w:rPr>
          <w:b/>
          <w:szCs w:val="24"/>
        </w:rPr>
      </w:pPr>
      <w:r w:rsidRPr="006F72D3">
        <w:rPr>
          <w:b/>
          <w:szCs w:val="24"/>
        </w:rPr>
        <w:t>(200411100126)</w:t>
      </w:r>
    </w:p>
    <w:p w14:paraId="411E7350" w14:textId="77777777" w:rsidR="0045632B" w:rsidRPr="006F72D3" w:rsidRDefault="0045632B" w:rsidP="0045632B">
      <w:pPr>
        <w:spacing w:after="160" w:line="259" w:lineRule="auto"/>
        <w:jc w:val="left"/>
        <w:rPr>
          <w:szCs w:val="24"/>
        </w:rPr>
      </w:pPr>
    </w:p>
    <w:p w14:paraId="483A8BEB" w14:textId="77777777" w:rsidR="0045632B" w:rsidRPr="006F72D3" w:rsidRDefault="0045632B" w:rsidP="0045632B">
      <w:pPr>
        <w:spacing w:after="160" w:line="259" w:lineRule="auto"/>
        <w:jc w:val="left"/>
        <w:rPr>
          <w:szCs w:val="24"/>
        </w:rPr>
      </w:pPr>
    </w:p>
    <w:p w14:paraId="091697A2" w14:textId="77777777" w:rsidR="0045632B" w:rsidRPr="006F72D3" w:rsidRDefault="0045632B" w:rsidP="0045632B">
      <w:pPr>
        <w:spacing w:after="160" w:line="259" w:lineRule="auto"/>
        <w:jc w:val="left"/>
        <w:rPr>
          <w:szCs w:val="24"/>
        </w:rPr>
      </w:pPr>
    </w:p>
    <w:p w14:paraId="42C3CC7C" w14:textId="77777777" w:rsidR="0045632B" w:rsidRPr="006F72D3" w:rsidRDefault="0045632B" w:rsidP="0045632B">
      <w:pPr>
        <w:spacing w:after="160" w:line="259" w:lineRule="auto"/>
        <w:jc w:val="left"/>
        <w:rPr>
          <w:szCs w:val="24"/>
        </w:rPr>
      </w:pPr>
    </w:p>
    <w:p w14:paraId="6C889872" w14:textId="77777777" w:rsidR="0045632B" w:rsidRPr="006F72D3" w:rsidRDefault="0045632B" w:rsidP="0045632B">
      <w:pPr>
        <w:spacing w:after="160" w:line="259" w:lineRule="auto"/>
        <w:jc w:val="left"/>
        <w:rPr>
          <w:szCs w:val="24"/>
        </w:rPr>
      </w:pPr>
    </w:p>
    <w:p w14:paraId="4F4D40BA" w14:textId="77777777" w:rsidR="0045632B" w:rsidRPr="006F72D3" w:rsidRDefault="0045632B" w:rsidP="0045632B">
      <w:pPr>
        <w:spacing w:after="160" w:line="259" w:lineRule="auto"/>
        <w:jc w:val="center"/>
        <w:rPr>
          <w:b/>
          <w:szCs w:val="24"/>
        </w:rPr>
      </w:pPr>
      <w:r w:rsidRPr="006F72D3">
        <w:rPr>
          <w:b/>
          <w:szCs w:val="24"/>
        </w:rPr>
        <w:t>PROGRAM STUDI TEKNIK INFORMATIKA</w:t>
      </w:r>
    </w:p>
    <w:p w14:paraId="61B90E63" w14:textId="77777777" w:rsidR="0045632B" w:rsidRPr="006F72D3" w:rsidRDefault="0045632B" w:rsidP="0045632B">
      <w:pPr>
        <w:spacing w:after="160" w:line="259" w:lineRule="auto"/>
        <w:jc w:val="center"/>
        <w:rPr>
          <w:b/>
          <w:szCs w:val="24"/>
        </w:rPr>
      </w:pPr>
      <w:r w:rsidRPr="006F72D3">
        <w:rPr>
          <w:b/>
          <w:szCs w:val="24"/>
        </w:rPr>
        <w:t>JURUSAN TEKNIK INFORMATIKA</w:t>
      </w:r>
    </w:p>
    <w:p w14:paraId="1369DE9C" w14:textId="77777777" w:rsidR="0045632B" w:rsidRPr="006F72D3" w:rsidRDefault="0045632B" w:rsidP="0045632B">
      <w:pPr>
        <w:spacing w:after="160" w:line="259" w:lineRule="auto"/>
        <w:jc w:val="center"/>
        <w:rPr>
          <w:b/>
          <w:szCs w:val="24"/>
        </w:rPr>
      </w:pPr>
      <w:r w:rsidRPr="006F72D3">
        <w:rPr>
          <w:b/>
          <w:szCs w:val="24"/>
        </w:rPr>
        <w:t>FAKULTAS TEKNIK</w:t>
      </w:r>
    </w:p>
    <w:p w14:paraId="5F8DB6B3" w14:textId="77777777" w:rsidR="0045632B" w:rsidRPr="006F72D3" w:rsidRDefault="0045632B" w:rsidP="0045632B">
      <w:pPr>
        <w:spacing w:after="160" w:line="259" w:lineRule="auto"/>
        <w:jc w:val="center"/>
        <w:rPr>
          <w:b/>
          <w:szCs w:val="24"/>
        </w:rPr>
      </w:pPr>
      <w:r w:rsidRPr="006F72D3">
        <w:rPr>
          <w:b/>
          <w:szCs w:val="24"/>
        </w:rPr>
        <w:t>UNIVERSITAS TRUNOJOYO MADURA</w:t>
      </w:r>
    </w:p>
    <w:p w14:paraId="643AE705" w14:textId="47F84FDB" w:rsidR="0045632B" w:rsidRDefault="0045632B" w:rsidP="0045632B">
      <w:pPr>
        <w:spacing w:after="160" w:line="259" w:lineRule="auto"/>
        <w:jc w:val="center"/>
        <w:rPr>
          <w:rFonts w:eastAsiaTheme="majorEastAsia" w:cstheme="majorBidi"/>
          <w:b/>
          <w:szCs w:val="24"/>
        </w:rPr>
      </w:pPr>
      <w:r w:rsidRPr="006F72D3">
        <w:rPr>
          <w:b/>
          <w:szCs w:val="24"/>
        </w:rPr>
        <w:t>2024</w:t>
      </w:r>
      <w:r>
        <w:rPr>
          <w:szCs w:val="24"/>
        </w:rPr>
        <w:br w:type="page"/>
      </w:r>
    </w:p>
    <w:p w14:paraId="35830744" w14:textId="3B69C86E" w:rsidR="0045632B" w:rsidRPr="003B6A91" w:rsidRDefault="0045632B" w:rsidP="0045632B">
      <w:pPr>
        <w:pStyle w:val="Heading1"/>
        <w:numPr>
          <w:ilvl w:val="0"/>
          <w:numId w:val="0"/>
        </w:numPr>
        <w:rPr>
          <w:sz w:val="24"/>
          <w:szCs w:val="24"/>
        </w:rPr>
      </w:pPr>
      <w:bookmarkStart w:id="2" w:name="_Toc172830698"/>
      <w:r w:rsidRPr="003B6A91">
        <w:rPr>
          <w:sz w:val="24"/>
          <w:szCs w:val="24"/>
        </w:rPr>
        <w:lastRenderedPageBreak/>
        <w:t>HALAMAN PENGESAHAN</w:t>
      </w:r>
      <w:bookmarkEnd w:id="2"/>
    </w:p>
    <w:p w14:paraId="7EBA9D7B" w14:textId="77777777" w:rsidR="0045632B" w:rsidRDefault="0045632B" w:rsidP="0045632B">
      <w:pPr>
        <w:jc w:val="center"/>
        <w:rPr>
          <w:b/>
          <w:noProof/>
        </w:rPr>
      </w:pPr>
      <w:r w:rsidRPr="00D3036C">
        <w:rPr>
          <w:b/>
          <w:noProof/>
        </w:rPr>
        <w:t xml:space="preserve">IMPLEMNTASI </w:t>
      </w:r>
      <w:r w:rsidRPr="00B967B6">
        <w:rPr>
          <w:b/>
          <w:i/>
          <w:noProof/>
        </w:rPr>
        <w:t>BERT</w:t>
      </w:r>
      <w:r w:rsidRPr="00D3036C">
        <w:rPr>
          <w:b/>
          <w:noProof/>
        </w:rPr>
        <w:t xml:space="preserve"> UNTUK IDENTIFIKASI OTOMATIS ENTITAS HUKUM DALAM DOKUMEN PUTUSAN PENGADILAN BAHASA INDONESIA</w:t>
      </w:r>
    </w:p>
    <w:p w14:paraId="58387975" w14:textId="77777777" w:rsidR="0045632B" w:rsidRDefault="0045632B" w:rsidP="0045632B">
      <w:pPr>
        <w:jc w:val="center"/>
        <w:rPr>
          <w:b/>
          <w:noProof/>
        </w:rPr>
      </w:pPr>
    </w:p>
    <w:p w14:paraId="09986E6D" w14:textId="77777777" w:rsidR="0045632B" w:rsidRPr="00D3036C" w:rsidRDefault="0045632B" w:rsidP="0045632B">
      <w:pPr>
        <w:jc w:val="center"/>
        <w:rPr>
          <w:b/>
        </w:rPr>
      </w:pPr>
      <w:r w:rsidRPr="00D3036C">
        <w:rPr>
          <w:b/>
        </w:rPr>
        <w:t>Skripsi diajukan sebagai salah satu syarat untuk penyelesaian Pendidikan</w:t>
      </w:r>
    </w:p>
    <w:p w14:paraId="37D0F4CF" w14:textId="65FBB9C8" w:rsidR="0045632B" w:rsidRDefault="0045632B" w:rsidP="0045632B">
      <w:pPr>
        <w:jc w:val="center"/>
        <w:rPr>
          <w:b/>
        </w:rPr>
      </w:pPr>
      <w:r w:rsidRPr="00D3036C">
        <w:rPr>
          <w:b/>
        </w:rPr>
        <w:t>Program</w:t>
      </w:r>
      <w:r>
        <w:rPr>
          <w:b/>
        </w:rPr>
        <w:t xml:space="preserve"> S</w:t>
      </w:r>
      <w:r w:rsidRPr="00D3036C">
        <w:rPr>
          <w:b/>
        </w:rPr>
        <w:t>tudi S1 Teknik Informatika Universitas Trunojoyo Madura</w:t>
      </w:r>
    </w:p>
    <w:p w14:paraId="05130D7E" w14:textId="77777777" w:rsidR="00ED05D8" w:rsidRDefault="00ED05D8" w:rsidP="0045632B">
      <w:pPr>
        <w:jc w:val="center"/>
        <w:rPr>
          <w:b/>
        </w:rPr>
      </w:pPr>
    </w:p>
    <w:p w14:paraId="664C7F4A" w14:textId="77777777" w:rsidR="0045632B" w:rsidRDefault="0045632B" w:rsidP="0045632B">
      <w:pPr>
        <w:jc w:val="center"/>
        <w:rPr>
          <w:b/>
        </w:rPr>
      </w:pPr>
      <w:r>
        <w:rPr>
          <w:b/>
        </w:rPr>
        <w:t>Oleh:</w:t>
      </w:r>
    </w:p>
    <w:p w14:paraId="1FBC2EC6" w14:textId="77777777" w:rsidR="0045632B" w:rsidRPr="003B6A91" w:rsidRDefault="0045632B" w:rsidP="0045632B">
      <w:pPr>
        <w:jc w:val="center"/>
        <w:rPr>
          <w:b/>
          <w:u w:val="single"/>
        </w:rPr>
      </w:pPr>
      <w:r w:rsidRPr="003B6A91">
        <w:rPr>
          <w:b/>
          <w:u w:val="single"/>
        </w:rPr>
        <w:t>Ahmad Rosyihuddin</w:t>
      </w:r>
    </w:p>
    <w:p w14:paraId="115B2332" w14:textId="77777777" w:rsidR="0045632B" w:rsidRDefault="0045632B" w:rsidP="0045632B">
      <w:pPr>
        <w:jc w:val="center"/>
        <w:rPr>
          <w:b/>
        </w:rPr>
      </w:pPr>
      <w:r>
        <w:rPr>
          <w:b/>
        </w:rPr>
        <w:t>200411100126</w:t>
      </w:r>
    </w:p>
    <w:p w14:paraId="7061F0A8" w14:textId="77777777" w:rsidR="0045632B" w:rsidRDefault="0045632B" w:rsidP="0045632B">
      <w:pPr>
        <w:jc w:val="center"/>
        <w:rPr>
          <w:b/>
        </w:rPr>
      </w:pPr>
    </w:p>
    <w:p w14:paraId="785A3F69" w14:textId="77777777" w:rsidR="0045632B" w:rsidRPr="00E12795" w:rsidRDefault="0045632B" w:rsidP="0045632B">
      <w:pPr>
        <w:jc w:val="left"/>
        <w:rPr>
          <w:b/>
        </w:rPr>
      </w:pPr>
      <w:r w:rsidRPr="00D3036C">
        <w:rPr>
          <w:b/>
        </w:rPr>
        <w:t>Disetujui oleh Tim Penguji Skripsi :</w:t>
      </w:r>
      <w:r>
        <w:rPr>
          <w:b/>
        </w:rPr>
        <w:tab/>
        <w:t xml:space="preserve">          </w:t>
      </w:r>
      <w:r w:rsidRPr="00E12795">
        <w:rPr>
          <w:b/>
        </w:rPr>
        <w:t>Tanggal Sidang :</w:t>
      </w:r>
      <w:r>
        <w:rPr>
          <w:b/>
        </w:rPr>
        <w:t>17 Juli 2024</w:t>
      </w:r>
    </w:p>
    <w:p w14:paraId="393F8C04" w14:textId="77777777" w:rsidR="0045632B" w:rsidRDefault="0045632B" w:rsidP="0045632B">
      <w:pPr>
        <w:ind w:left="4320" w:firstLine="720"/>
        <w:jc w:val="left"/>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1134"/>
        <w:gridCol w:w="1696"/>
      </w:tblGrid>
      <w:tr w:rsidR="0045632B" w14:paraId="3B35785C" w14:textId="77777777" w:rsidTr="00A14D84">
        <w:trPr>
          <w:trHeight w:val="232"/>
        </w:trPr>
        <w:tc>
          <w:tcPr>
            <w:tcW w:w="5098" w:type="dxa"/>
          </w:tcPr>
          <w:p w14:paraId="55EB4C72" w14:textId="77777777" w:rsidR="0045632B" w:rsidRPr="00DC1D62" w:rsidRDefault="0045632B" w:rsidP="00A14D84">
            <w:pPr>
              <w:spacing w:line="240" w:lineRule="auto"/>
              <w:ind w:left="-99" w:right="-117"/>
              <w:jc w:val="left"/>
              <w:rPr>
                <w:b/>
                <w:u w:val="single"/>
              </w:rPr>
            </w:pPr>
            <w:r w:rsidRPr="00D3036C">
              <w:rPr>
                <w:b/>
                <w:u w:val="single"/>
              </w:rPr>
              <w:t>Firdaus Solihin, S.Kom., M.Kom.</w:t>
            </w:r>
          </w:p>
        </w:tc>
        <w:tc>
          <w:tcPr>
            <w:tcW w:w="1134" w:type="dxa"/>
          </w:tcPr>
          <w:p w14:paraId="3EE086D5" w14:textId="77777777" w:rsidR="0045632B" w:rsidRDefault="0045632B" w:rsidP="00A14D84">
            <w:pPr>
              <w:spacing w:line="240" w:lineRule="auto"/>
              <w:ind w:left="-99" w:right="-117"/>
              <w:jc w:val="center"/>
              <w:rPr>
                <w:b/>
              </w:rPr>
            </w:pPr>
          </w:p>
        </w:tc>
        <w:tc>
          <w:tcPr>
            <w:tcW w:w="1696" w:type="dxa"/>
          </w:tcPr>
          <w:p w14:paraId="46A175EA" w14:textId="77777777" w:rsidR="0045632B" w:rsidRDefault="0045632B" w:rsidP="00A14D84">
            <w:pPr>
              <w:spacing w:line="240" w:lineRule="auto"/>
              <w:ind w:left="-99" w:right="-117"/>
              <w:jc w:val="right"/>
              <w:rPr>
                <w:b/>
              </w:rPr>
            </w:pPr>
            <w:r>
              <w:rPr>
                <w:b/>
              </w:rPr>
              <w:t>(Pembimbing 1)</w:t>
            </w:r>
          </w:p>
        </w:tc>
      </w:tr>
      <w:tr w:rsidR="0045632B" w14:paraId="07E2287C" w14:textId="77777777" w:rsidTr="00A14D84">
        <w:trPr>
          <w:trHeight w:val="238"/>
        </w:trPr>
        <w:tc>
          <w:tcPr>
            <w:tcW w:w="5098" w:type="dxa"/>
          </w:tcPr>
          <w:p w14:paraId="0D573FE9" w14:textId="77777777" w:rsidR="0045632B" w:rsidRDefault="0045632B" w:rsidP="00A14D84">
            <w:pPr>
              <w:spacing w:line="240" w:lineRule="auto"/>
              <w:ind w:left="-99" w:right="-117"/>
              <w:jc w:val="left"/>
              <w:rPr>
                <w:b/>
              </w:rPr>
            </w:pPr>
            <w:r w:rsidRPr="00D3036C">
              <w:rPr>
                <w:b/>
              </w:rPr>
              <w:t>NIP. 19760627 200801 1 008</w:t>
            </w:r>
            <w:r>
              <w:rPr>
                <w:b/>
              </w:rPr>
              <w:tab/>
            </w:r>
          </w:p>
        </w:tc>
        <w:tc>
          <w:tcPr>
            <w:tcW w:w="1134" w:type="dxa"/>
          </w:tcPr>
          <w:p w14:paraId="673B82FE" w14:textId="77777777" w:rsidR="0045632B" w:rsidRDefault="0045632B" w:rsidP="00A14D84">
            <w:pPr>
              <w:spacing w:line="240" w:lineRule="auto"/>
              <w:ind w:left="-99" w:right="-117"/>
              <w:jc w:val="center"/>
              <w:rPr>
                <w:b/>
              </w:rPr>
            </w:pPr>
            <w:r>
              <w:rPr>
                <w:b/>
              </w:rPr>
              <w:t>________</w:t>
            </w:r>
          </w:p>
        </w:tc>
        <w:tc>
          <w:tcPr>
            <w:tcW w:w="1696" w:type="dxa"/>
          </w:tcPr>
          <w:p w14:paraId="711D30B3" w14:textId="77777777" w:rsidR="0045632B" w:rsidRDefault="0045632B" w:rsidP="00A14D84">
            <w:pPr>
              <w:spacing w:line="240" w:lineRule="auto"/>
              <w:ind w:left="-99" w:right="-117"/>
              <w:jc w:val="right"/>
              <w:rPr>
                <w:b/>
              </w:rPr>
            </w:pPr>
          </w:p>
        </w:tc>
      </w:tr>
      <w:tr w:rsidR="0045632B" w14:paraId="6E46388A" w14:textId="77777777" w:rsidTr="00A14D84">
        <w:trPr>
          <w:trHeight w:val="238"/>
        </w:trPr>
        <w:tc>
          <w:tcPr>
            <w:tcW w:w="5098" w:type="dxa"/>
          </w:tcPr>
          <w:p w14:paraId="0A37CE6E" w14:textId="77777777" w:rsidR="0045632B" w:rsidRPr="00D3036C" w:rsidRDefault="0045632B" w:rsidP="00A14D84">
            <w:pPr>
              <w:spacing w:line="240" w:lineRule="auto"/>
              <w:ind w:left="-99" w:right="-117"/>
              <w:jc w:val="left"/>
              <w:rPr>
                <w:b/>
              </w:rPr>
            </w:pPr>
          </w:p>
        </w:tc>
        <w:tc>
          <w:tcPr>
            <w:tcW w:w="1134" w:type="dxa"/>
          </w:tcPr>
          <w:p w14:paraId="19F6F9FA" w14:textId="77777777" w:rsidR="0045632B" w:rsidRDefault="0045632B" w:rsidP="00A14D84">
            <w:pPr>
              <w:spacing w:line="240" w:lineRule="auto"/>
              <w:ind w:left="-99" w:right="-117"/>
              <w:jc w:val="center"/>
              <w:rPr>
                <w:b/>
              </w:rPr>
            </w:pPr>
          </w:p>
        </w:tc>
        <w:tc>
          <w:tcPr>
            <w:tcW w:w="1696" w:type="dxa"/>
          </w:tcPr>
          <w:p w14:paraId="32E09F26" w14:textId="77777777" w:rsidR="0045632B" w:rsidRDefault="0045632B" w:rsidP="00A14D84">
            <w:pPr>
              <w:spacing w:line="240" w:lineRule="auto"/>
              <w:ind w:left="-99" w:right="-117"/>
              <w:jc w:val="right"/>
              <w:rPr>
                <w:b/>
              </w:rPr>
            </w:pPr>
          </w:p>
        </w:tc>
      </w:tr>
      <w:tr w:rsidR="0045632B" w14:paraId="5B6D2271" w14:textId="77777777" w:rsidTr="00A14D84">
        <w:trPr>
          <w:trHeight w:val="238"/>
        </w:trPr>
        <w:tc>
          <w:tcPr>
            <w:tcW w:w="5098" w:type="dxa"/>
          </w:tcPr>
          <w:p w14:paraId="16F3E7C4" w14:textId="77777777" w:rsidR="0045632B" w:rsidRDefault="0045632B" w:rsidP="00A14D84">
            <w:pPr>
              <w:spacing w:line="240" w:lineRule="auto"/>
              <w:ind w:left="-99" w:right="-117"/>
              <w:jc w:val="left"/>
              <w:rPr>
                <w:b/>
              </w:rPr>
            </w:pPr>
            <w:r w:rsidRPr="00936D13">
              <w:rPr>
                <w:b/>
                <w:noProof/>
                <w:u w:val="single"/>
              </w:rPr>
              <w:t>Dr. Noor Ifada, S.T., MISD.</w:t>
            </w:r>
          </w:p>
        </w:tc>
        <w:tc>
          <w:tcPr>
            <w:tcW w:w="1134" w:type="dxa"/>
          </w:tcPr>
          <w:p w14:paraId="260F17C1" w14:textId="77777777" w:rsidR="0045632B" w:rsidRDefault="0045632B" w:rsidP="00A14D84">
            <w:pPr>
              <w:spacing w:line="240" w:lineRule="auto"/>
              <w:ind w:left="-99" w:right="-117"/>
              <w:jc w:val="center"/>
              <w:rPr>
                <w:b/>
              </w:rPr>
            </w:pPr>
          </w:p>
        </w:tc>
        <w:tc>
          <w:tcPr>
            <w:tcW w:w="1696" w:type="dxa"/>
          </w:tcPr>
          <w:p w14:paraId="2C0F20E1" w14:textId="77777777" w:rsidR="0045632B" w:rsidRDefault="0045632B" w:rsidP="00A14D84">
            <w:pPr>
              <w:spacing w:line="240" w:lineRule="auto"/>
              <w:ind w:left="-99" w:right="-117"/>
              <w:jc w:val="right"/>
              <w:rPr>
                <w:b/>
              </w:rPr>
            </w:pPr>
            <w:r>
              <w:rPr>
                <w:b/>
              </w:rPr>
              <w:t>(Pembimbing 2)</w:t>
            </w:r>
          </w:p>
        </w:tc>
      </w:tr>
      <w:tr w:rsidR="0045632B" w14:paraId="550263FD" w14:textId="77777777" w:rsidTr="00A14D84">
        <w:trPr>
          <w:trHeight w:val="238"/>
        </w:trPr>
        <w:tc>
          <w:tcPr>
            <w:tcW w:w="5098" w:type="dxa"/>
          </w:tcPr>
          <w:p w14:paraId="04CF2691" w14:textId="77777777" w:rsidR="0045632B" w:rsidRDefault="0045632B" w:rsidP="00A14D84">
            <w:pPr>
              <w:spacing w:line="240" w:lineRule="auto"/>
              <w:ind w:left="-99" w:right="-117"/>
              <w:jc w:val="left"/>
              <w:rPr>
                <w:b/>
              </w:rPr>
            </w:pPr>
            <w:r>
              <w:rPr>
                <w:b/>
                <w:noProof/>
              </w:rPr>
              <w:t xml:space="preserve">NIP. </w:t>
            </w:r>
            <w:r w:rsidRPr="00936D13">
              <w:rPr>
                <w:b/>
                <w:noProof/>
              </w:rPr>
              <w:t>19780317 200312 2 001</w:t>
            </w:r>
          </w:p>
        </w:tc>
        <w:tc>
          <w:tcPr>
            <w:tcW w:w="1134" w:type="dxa"/>
          </w:tcPr>
          <w:p w14:paraId="1A07302A" w14:textId="77777777" w:rsidR="0045632B" w:rsidRDefault="0045632B" w:rsidP="00A14D84">
            <w:pPr>
              <w:spacing w:line="240" w:lineRule="auto"/>
              <w:ind w:left="-99" w:right="-117"/>
              <w:jc w:val="center"/>
              <w:rPr>
                <w:b/>
              </w:rPr>
            </w:pPr>
            <w:r>
              <w:rPr>
                <w:b/>
              </w:rPr>
              <w:t>________</w:t>
            </w:r>
          </w:p>
        </w:tc>
        <w:tc>
          <w:tcPr>
            <w:tcW w:w="1696" w:type="dxa"/>
          </w:tcPr>
          <w:p w14:paraId="20CF8A89" w14:textId="77777777" w:rsidR="0045632B" w:rsidRDefault="0045632B" w:rsidP="00A14D84">
            <w:pPr>
              <w:spacing w:line="240" w:lineRule="auto"/>
              <w:ind w:left="-99" w:right="-117"/>
              <w:jc w:val="right"/>
              <w:rPr>
                <w:b/>
              </w:rPr>
            </w:pPr>
          </w:p>
        </w:tc>
      </w:tr>
      <w:tr w:rsidR="0045632B" w14:paraId="7EB27F56" w14:textId="77777777" w:rsidTr="00A14D84">
        <w:trPr>
          <w:trHeight w:val="238"/>
        </w:trPr>
        <w:tc>
          <w:tcPr>
            <w:tcW w:w="5098" w:type="dxa"/>
          </w:tcPr>
          <w:p w14:paraId="57C2BFEB" w14:textId="77777777" w:rsidR="0045632B" w:rsidRDefault="0045632B" w:rsidP="00A14D84">
            <w:pPr>
              <w:spacing w:line="240" w:lineRule="auto"/>
              <w:ind w:left="-99" w:right="-117"/>
              <w:jc w:val="left"/>
              <w:rPr>
                <w:b/>
                <w:noProof/>
              </w:rPr>
            </w:pPr>
          </w:p>
        </w:tc>
        <w:tc>
          <w:tcPr>
            <w:tcW w:w="1134" w:type="dxa"/>
          </w:tcPr>
          <w:p w14:paraId="6549807F" w14:textId="77777777" w:rsidR="0045632B" w:rsidRDefault="0045632B" w:rsidP="00A14D84">
            <w:pPr>
              <w:spacing w:line="240" w:lineRule="auto"/>
              <w:ind w:left="-99" w:right="-117"/>
              <w:jc w:val="center"/>
              <w:rPr>
                <w:b/>
              </w:rPr>
            </w:pPr>
          </w:p>
        </w:tc>
        <w:tc>
          <w:tcPr>
            <w:tcW w:w="1696" w:type="dxa"/>
          </w:tcPr>
          <w:p w14:paraId="4FD37814" w14:textId="77777777" w:rsidR="0045632B" w:rsidRDefault="0045632B" w:rsidP="00A14D84">
            <w:pPr>
              <w:spacing w:line="240" w:lineRule="auto"/>
              <w:ind w:left="-99" w:right="-117"/>
              <w:jc w:val="right"/>
              <w:rPr>
                <w:b/>
              </w:rPr>
            </w:pPr>
          </w:p>
        </w:tc>
      </w:tr>
      <w:tr w:rsidR="0045632B" w14:paraId="7FC45AD9" w14:textId="77777777" w:rsidTr="00A14D84">
        <w:trPr>
          <w:trHeight w:val="238"/>
        </w:trPr>
        <w:tc>
          <w:tcPr>
            <w:tcW w:w="5098" w:type="dxa"/>
          </w:tcPr>
          <w:p w14:paraId="20CC11E9" w14:textId="77777777" w:rsidR="0045632B" w:rsidRPr="00F31DD8" w:rsidRDefault="0045632B" w:rsidP="00A14D84">
            <w:pPr>
              <w:spacing w:line="240" w:lineRule="auto"/>
              <w:ind w:left="-99" w:right="-117"/>
              <w:jc w:val="left"/>
              <w:rPr>
                <w:b/>
                <w:u w:val="single"/>
              </w:rPr>
            </w:pPr>
            <w:r w:rsidRPr="00F31DD8">
              <w:rPr>
                <w:b/>
                <w:u w:val="single"/>
              </w:rPr>
              <w:t>Dr. Fika Hastarita Rachman, ST., M.Eng</w:t>
            </w:r>
          </w:p>
        </w:tc>
        <w:tc>
          <w:tcPr>
            <w:tcW w:w="1134" w:type="dxa"/>
          </w:tcPr>
          <w:p w14:paraId="4FD7E14C" w14:textId="77777777" w:rsidR="0045632B" w:rsidRDefault="0045632B" w:rsidP="00A14D84">
            <w:pPr>
              <w:spacing w:line="240" w:lineRule="auto"/>
              <w:ind w:left="-99" w:right="-117"/>
              <w:jc w:val="center"/>
              <w:rPr>
                <w:b/>
              </w:rPr>
            </w:pPr>
          </w:p>
        </w:tc>
        <w:tc>
          <w:tcPr>
            <w:tcW w:w="1696" w:type="dxa"/>
          </w:tcPr>
          <w:p w14:paraId="27EB0FA8" w14:textId="77777777" w:rsidR="0045632B" w:rsidRDefault="0045632B" w:rsidP="00A14D84">
            <w:pPr>
              <w:spacing w:line="240" w:lineRule="auto"/>
              <w:ind w:left="-99" w:right="-117"/>
              <w:jc w:val="right"/>
              <w:rPr>
                <w:b/>
              </w:rPr>
            </w:pPr>
            <w:r>
              <w:rPr>
                <w:b/>
              </w:rPr>
              <w:t>(Penguji 1)</w:t>
            </w:r>
          </w:p>
        </w:tc>
      </w:tr>
      <w:tr w:rsidR="0045632B" w14:paraId="58083BFE" w14:textId="77777777" w:rsidTr="00A14D84">
        <w:trPr>
          <w:trHeight w:val="238"/>
        </w:trPr>
        <w:tc>
          <w:tcPr>
            <w:tcW w:w="5098" w:type="dxa"/>
          </w:tcPr>
          <w:p w14:paraId="2ADE273A" w14:textId="77777777" w:rsidR="0045632B" w:rsidRDefault="0045632B" w:rsidP="00A14D84">
            <w:pPr>
              <w:spacing w:line="240" w:lineRule="auto"/>
              <w:ind w:left="-99" w:right="-117"/>
              <w:jc w:val="left"/>
              <w:rPr>
                <w:b/>
              </w:rPr>
            </w:pPr>
            <w:r w:rsidRPr="00F31DD8">
              <w:rPr>
                <w:b/>
              </w:rPr>
              <w:t>NIP. 19830305 200604 2 002</w:t>
            </w:r>
          </w:p>
        </w:tc>
        <w:tc>
          <w:tcPr>
            <w:tcW w:w="1134" w:type="dxa"/>
          </w:tcPr>
          <w:p w14:paraId="2793A13B" w14:textId="77777777" w:rsidR="0045632B" w:rsidRDefault="0045632B" w:rsidP="00A14D84">
            <w:pPr>
              <w:spacing w:line="240" w:lineRule="auto"/>
              <w:ind w:left="-99" w:right="-117"/>
              <w:jc w:val="center"/>
              <w:rPr>
                <w:b/>
              </w:rPr>
            </w:pPr>
            <w:r>
              <w:rPr>
                <w:b/>
              </w:rPr>
              <w:t>________</w:t>
            </w:r>
          </w:p>
        </w:tc>
        <w:tc>
          <w:tcPr>
            <w:tcW w:w="1696" w:type="dxa"/>
          </w:tcPr>
          <w:p w14:paraId="659D2102" w14:textId="77777777" w:rsidR="0045632B" w:rsidRDefault="0045632B" w:rsidP="00A14D84">
            <w:pPr>
              <w:spacing w:line="240" w:lineRule="auto"/>
              <w:ind w:left="-99" w:right="-117"/>
              <w:jc w:val="right"/>
              <w:rPr>
                <w:b/>
              </w:rPr>
            </w:pPr>
          </w:p>
        </w:tc>
      </w:tr>
      <w:tr w:rsidR="0045632B" w14:paraId="08BAF15F" w14:textId="77777777" w:rsidTr="00A14D84">
        <w:trPr>
          <w:trHeight w:val="238"/>
        </w:trPr>
        <w:tc>
          <w:tcPr>
            <w:tcW w:w="5098" w:type="dxa"/>
          </w:tcPr>
          <w:p w14:paraId="4EF25930" w14:textId="77777777" w:rsidR="0045632B" w:rsidRDefault="0045632B" w:rsidP="00A14D84">
            <w:pPr>
              <w:spacing w:line="240" w:lineRule="auto"/>
              <w:ind w:left="-99" w:right="-117"/>
              <w:jc w:val="left"/>
              <w:rPr>
                <w:b/>
              </w:rPr>
            </w:pPr>
          </w:p>
        </w:tc>
        <w:tc>
          <w:tcPr>
            <w:tcW w:w="1134" w:type="dxa"/>
          </w:tcPr>
          <w:p w14:paraId="42545F14" w14:textId="77777777" w:rsidR="0045632B" w:rsidRDefault="0045632B" w:rsidP="00A14D84">
            <w:pPr>
              <w:spacing w:line="240" w:lineRule="auto"/>
              <w:ind w:left="-99" w:right="-117"/>
              <w:jc w:val="center"/>
              <w:rPr>
                <w:b/>
              </w:rPr>
            </w:pPr>
          </w:p>
        </w:tc>
        <w:tc>
          <w:tcPr>
            <w:tcW w:w="1696" w:type="dxa"/>
          </w:tcPr>
          <w:p w14:paraId="39D05789" w14:textId="77777777" w:rsidR="0045632B" w:rsidRDefault="0045632B" w:rsidP="00A14D84">
            <w:pPr>
              <w:spacing w:line="240" w:lineRule="auto"/>
              <w:ind w:left="-99" w:right="-117"/>
              <w:jc w:val="right"/>
              <w:rPr>
                <w:b/>
              </w:rPr>
            </w:pPr>
          </w:p>
        </w:tc>
      </w:tr>
      <w:tr w:rsidR="0045632B" w14:paraId="1BE11CB6" w14:textId="77777777" w:rsidTr="00A14D84">
        <w:trPr>
          <w:trHeight w:val="238"/>
        </w:trPr>
        <w:tc>
          <w:tcPr>
            <w:tcW w:w="5098" w:type="dxa"/>
          </w:tcPr>
          <w:p w14:paraId="06CA91BF" w14:textId="77777777" w:rsidR="0045632B" w:rsidRPr="00F31DD8" w:rsidRDefault="0045632B" w:rsidP="00A14D84">
            <w:pPr>
              <w:spacing w:line="240" w:lineRule="auto"/>
              <w:ind w:left="-99" w:right="-117"/>
              <w:jc w:val="left"/>
              <w:rPr>
                <w:b/>
                <w:u w:val="single"/>
              </w:rPr>
            </w:pPr>
            <w:r w:rsidRPr="00F31DD8">
              <w:rPr>
                <w:b/>
                <w:u w:val="single"/>
              </w:rPr>
              <w:t>Dr. Indah Agustien Siradjuddin, S.Kom., M.Kom</w:t>
            </w:r>
          </w:p>
        </w:tc>
        <w:tc>
          <w:tcPr>
            <w:tcW w:w="1134" w:type="dxa"/>
          </w:tcPr>
          <w:p w14:paraId="244603C3" w14:textId="77777777" w:rsidR="0045632B" w:rsidRDefault="0045632B" w:rsidP="00A14D84">
            <w:pPr>
              <w:spacing w:line="240" w:lineRule="auto"/>
              <w:ind w:left="-99" w:right="-117"/>
              <w:jc w:val="center"/>
              <w:rPr>
                <w:b/>
              </w:rPr>
            </w:pPr>
          </w:p>
        </w:tc>
        <w:tc>
          <w:tcPr>
            <w:tcW w:w="1696" w:type="dxa"/>
          </w:tcPr>
          <w:p w14:paraId="2D0B0C3C" w14:textId="77777777" w:rsidR="0045632B" w:rsidRDefault="0045632B" w:rsidP="00A14D84">
            <w:pPr>
              <w:spacing w:line="240" w:lineRule="auto"/>
              <w:ind w:left="-99" w:right="-117"/>
              <w:jc w:val="right"/>
              <w:rPr>
                <w:b/>
              </w:rPr>
            </w:pPr>
            <w:r>
              <w:rPr>
                <w:b/>
              </w:rPr>
              <w:t>(Penguji 2)</w:t>
            </w:r>
          </w:p>
        </w:tc>
      </w:tr>
      <w:tr w:rsidR="0045632B" w14:paraId="20949CDD" w14:textId="77777777" w:rsidTr="00A14D84">
        <w:trPr>
          <w:trHeight w:val="238"/>
        </w:trPr>
        <w:tc>
          <w:tcPr>
            <w:tcW w:w="5098" w:type="dxa"/>
          </w:tcPr>
          <w:p w14:paraId="26172D76" w14:textId="77777777" w:rsidR="0045632B" w:rsidRDefault="0045632B" w:rsidP="00A14D84">
            <w:pPr>
              <w:spacing w:line="240" w:lineRule="auto"/>
              <w:ind w:left="-99" w:right="-117"/>
              <w:jc w:val="left"/>
              <w:rPr>
                <w:b/>
              </w:rPr>
            </w:pPr>
            <w:r w:rsidRPr="00F31DD8">
              <w:rPr>
                <w:b/>
              </w:rPr>
              <w:t>NIP. 19780820 200212 2 001</w:t>
            </w:r>
          </w:p>
        </w:tc>
        <w:tc>
          <w:tcPr>
            <w:tcW w:w="1134" w:type="dxa"/>
          </w:tcPr>
          <w:p w14:paraId="6237DC4F" w14:textId="77777777" w:rsidR="0045632B" w:rsidRDefault="0045632B" w:rsidP="00A14D84">
            <w:pPr>
              <w:spacing w:line="240" w:lineRule="auto"/>
              <w:ind w:left="-99" w:right="-117"/>
              <w:jc w:val="center"/>
              <w:rPr>
                <w:b/>
              </w:rPr>
            </w:pPr>
            <w:r>
              <w:rPr>
                <w:b/>
              </w:rPr>
              <w:t>________</w:t>
            </w:r>
          </w:p>
        </w:tc>
        <w:tc>
          <w:tcPr>
            <w:tcW w:w="1696" w:type="dxa"/>
          </w:tcPr>
          <w:p w14:paraId="140BB7BD" w14:textId="77777777" w:rsidR="0045632B" w:rsidRDefault="0045632B" w:rsidP="00A14D84">
            <w:pPr>
              <w:spacing w:line="240" w:lineRule="auto"/>
              <w:ind w:left="-99" w:right="-117"/>
              <w:jc w:val="right"/>
              <w:rPr>
                <w:b/>
              </w:rPr>
            </w:pPr>
          </w:p>
        </w:tc>
      </w:tr>
      <w:tr w:rsidR="0045632B" w14:paraId="0BDE2631" w14:textId="77777777" w:rsidTr="00A14D84">
        <w:trPr>
          <w:trHeight w:val="238"/>
        </w:trPr>
        <w:tc>
          <w:tcPr>
            <w:tcW w:w="5098" w:type="dxa"/>
          </w:tcPr>
          <w:p w14:paraId="00527D8A" w14:textId="77777777" w:rsidR="0045632B" w:rsidRDefault="0045632B" w:rsidP="00A14D84">
            <w:pPr>
              <w:spacing w:line="240" w:lineRule="auto"/>
              <w:ind w:left="-99" w:right="-117"/>
              <w:jc w:val="left"/>
              <w:rPr>
                <w:b/>
              </w:rPr>
            </w:pPr>
          </w:p>
        </w:tc>
        <w:tc>
          <w:tcPr>
            <w:tcW w:w="1134" w:type="dxa"/>
          </w:tcPr>
          <w:p w14:paraId="77A6D3E6" w14:textId="77777777" w:rsidR="0045632B" w:rsidRDefault="0045632B" w:rsidP="00A14D84">
            <w:pPr>
              <w:spacing w:line="240" w:lineRule="auto"/>
              <w:ind w:left="-99" w:right="-117"/>
              <w:jc w:val="center"/>
              <w:rPr>
                <w:b/>
              </w:rPr>
            </w:pPr>
          </w:p>
        </w:tc>
        <w:tc>
          <w:tcPr>
            <w:tcW w:w="1696" w:type="dxa"/>
          </w:tcPr>
          <w:p w14:paraId="561C044F" w14:textId="77777777" w:rsidR="0045632B" w:rsidRDefault="0045632B" w:rsidP="00A14D84">
            <w:pPr>
              <w:spacing w:line="240" w:lineRule="auto"/>
              <w:ind w:left="-99" w:right="-117"/>
              <w:jc w:val="right"/>
              <w:rPr>
                <w:b/>
              </w:rPr>
            </w:pPr>
          </w:p>
        </w:tc>
      </w:tr>
      <w:tr w:rsidR="0045632B" w14:paraId="09762B7C" w14:textId="77777777" w:rsidTr="00A14D84">
        <w:trPr>
          <w:trHeight w:val="238"/>
        </w:trPr>
        <w:tc>
          <w:tcPr>
            <w:tcW w:w="5098" w:type="dxa"/>
          </w:tcPr>
          <w:p w14:paraId="646BD0F5" w14:textId="77777777" w:rsidR="0045632B" w:rsidRPr="00F31DD8" w:rsidRDefault="0045632B" w:rsidP="00A14D84">
            <w:pPr>
              <w:spacing w:line="240" w:lineRule="auto"/>
              <w:ind w:left="-99" w:right="-117"/>
              <w:jc w:val="left"/>
              <w:rPr>
                <w:b/>
                <w:u w:val="single"/>
              </w:rPr>
            </w:pPr>
            <w:r w:rsidRPr="00F31DD8">
              <w:rPr>
                <w:b/>
                <w:u w:val="single"/>
              </w:rPr>
              <w:t>Ika Oktavia Suzanti, S.Kom., M.Cs</w:t>
            </w:r>
          </w:p>
        </w:tc>
        <w:tc>
          <w:tcPr>
            <w:tcW w:w="1134" w:type="dxa"/>
          </w:tcPr>
          <w:p w14:paraId="173C38D3" w14:textId="77777777" w:rsidR="0045632B" w:rsidRDefault="0045632B" w:rsidP="00A14D84">
            <w:pPr>
              <w:spacing w:line="240" w:lineRule="auto"/>
              <w:ind w:left="-99" w:right="-117"/>
              <w:jc w:val="center"/>
              <w:rPr>
                <w:b/>
              </w:rPr>
            </w:pPr>
          </w:p>
        </w:tc>
        <w:tc>
          <w:tcPr>
            <w:tcW w:w="1696" w:type="dxa"/>
          </w:tcPr>
          <w:p w14:paraId="7C5CA6C1" w14:textId="77777777" w:rsidR="0045632B" w:rsidRDefault="0045632B" w:rsidP="00A14D84">
            <w:pPr>
              <w:spacing w:line="240" w:lineRule="auto"/>
              <w:ind w:left="-99" w:right="-117"/>
              <w:jc w:val="right"/>
              <w:rPr>
                <w:b/>
              </w:rPr>
            </w:pPr>
            <w:r>
              <w:rPr>
                <w:b/>
              </w:rPr>
              <w:t>(Penguji 3)</w:t>
            </w:r>
          </w:p>
        </w:tc>
      </w:tr>
      <w:tr w:rsidR="0045632B" w14:paraId="58D63EF8" w14:textId="77777777" w:rsidTr="00A14D84">
        <w:trPr>
          <w:trHeight w:val="238"/>
        </w:trPr>
        <w:tc>
          <w:tcPr>
            <w:tcW w:w="5098" w:type="dxa"/>
          </w:tcPr>
          <w:p w14:paraId="156EE0C8" w14:textId="77777777" w:rsidR="0045632B" w:rsidRDefault="0045632B" w:rsidP="00A14D84">
            <w:pPr>
              <w:spacing w:line="240" w:lineRule="auto"/>
              <w:ind w:left="-99" w:right="-117"/>
              <w:jc w:val="left"/>
              <w:rPr>
                <w:b/>
              </w:rPr>
            </w:pPr>
            <w:r w:rsidRPr="00F31DD8">
              <w:rPr>
                <w:b/>
              </w:rPr>
              <w:t>NIP. 19881018 201504 2 004</w:t>
            </w:r>
          </w:p>
        </w:tc>
        <w:tc>
          <w:tcPr>
            <w:tcW w:w="1134" w:type="dxa"/>
          </w:tcPr>
          <w:p w14:paraId="59B21CFD" w14:textId="77777777" w:rsidR="0045632B" w:rsidRDefault="0045632B" w:rsidP="00A14D84">
            <w:pPr>
              <w:spacing w:line="240" w:lineRule="auto"/>
              <w:ind w:left="-99" w:right="-117"/>
              <w:jc w:val="center"/>
              <w:rPr>
                <w:b/>
              </w:rPr>
            </w:pPr>
            <w:r>
              <w:rPr>
                <w:b/>
              </w:rPr>
              <w:t>________</w:t>
            </w:r>
          </w:p>
        </w:tc>
        <w:tc>
          <w:tcPr>
            <w:tcW w:w="1696" w:type="dxa"/>
          </w:tcPr>
          <w:p w14:paraId="210F08ED" w14:textId="77777777" w:rsidR="0045632B" w:rsidRDefault="0045632B" w:rsidP="00A14D84">
            <w:pPr>
              <w:spacing w:line="240" w:lineRule="auto"/>
              <w:ind w:left="-99" w:right="-117"/>
              <w:jc w:val="right"/>
              <w:rPr>
                <w:b/>
              </w:rPr>
            </w:pPr>
          </w:p>
        </w:tc>
      </w:tr>
    </w:tbl>
    <w:p w14:paraId="2E3A85E3" w14:textId="77777777" w:rsidR="0045632B" w:rsidRDefault="0045632B" w:rsidP="0045632B">
      <w:pPr>
        <w:spacing w:line="276" w:lineRule="auto"/>
        <w:jc w:val="left"/>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5632B" w14:paraId="2310A5E5" w14:textId="77777777" w:rsidTr="00A14D84">
        <w:tc>
          <w:tcPr>
            <w:tcW w:w="7928" w:type="dxa"/>
          </w:tcPr>
          <w:p w14:paraId="162F2E7C" w14:textId="77777777" w:rsidR="0045632B" w:rsidRDefault="0045632B" w:rsidP="00A14D84">
            <w:pPr>
              <w:spacing w:line="276" w:lineRule="auto"/>
              <w:jc w:val="center"/>
              <w:rPr>
                <w:b/>
              </w:rPr>
            </w:pPr>
            <w:r>
              <w:rPr>
                <w:b/>
              </w:rPr>
              <w:t xml:space="preserve">Bangkalan, </w:t>
            </w:r>
          </w:p>
          <w:p w14:paraId="2B16F66F" w14:textId="77777777" w:rsidR="0045632B" w:rsidRPr="00CC2A92" w:rsidRDefault="0045632B" w:rsidP="00A14D84">
            <w:pPr>
              <w:spacing w:line="276" w:lineRule="auto"/>
              <w:jc w:val="center"/>
              <w:rPr>
                <w:b/>
              </w:rPr>
            </w:pPr>
            <w:r w:rsidRPr="00CC2A92">
              <w:rPr>
                <w:b/>
              </w:rPr>
              <w:t>Mengetahui,</w:t>
            </w:r>
          </w:p>
          <w:p w14:paraId="2AF8BA52" w14:textId="77777777" w:rsidR="0045632B" w:rsidRDefault="0045632B" w:rsidP="00A14D84">
            <w:pPr>
              <w:spacing w:line="276" w:lineRule="auto"/>
              <w:jc w:val="center"/>
              <w:rPr>
                <w:b/>
              </w:rPr>
            </w:pPr>
            <w:r w:rsidRPr="00C92315">
              <w:rPr>
                <w:b/>
              </w:rPr>
              <w:t>Ketua Jurusan Teknik Informatika</w:t>
            </w:r>
          </w:p>
        </w:tc>
      </w:tr>
      <w:tr w:rsidR="0045632B" w14:paraId="6667283E" w14:textId="77777777" w:rsidTr="00A14D84">
        <w:trPr>
          <w:trHeight w:val="1206"/>
        </w:trPr>
        <w:tc>
          <w:tcPr>
            <w:tcW w:w="7928" w:type="dxa"/>
          </w:tcPr>
          <w:p w14:paraId="50B90E51" w14:textId="77777777" w:rsidR="0045632B" w:rsidRDefault="0045632B" w:rsidP="00A14D84">
            <w:pPr>
              <w:spacing w:line="276" w:lineRule="auto"/>
              <w:jc w:val="center"/>
              <w:rPr>
                <w:b/>
              </w:rPr>
            </w:pPr>
          </w:p>
        </w:tc>
      </w:tr>
      <w:tr w:rsidR="0045632B" w14:paraId="09C174B5" w14:textId="77777777" w:rsidTr="00A14D84">
        <w:tc>
          <w:tcPr>
            <w:tcW w:w="7928" w:type="dxa"/>
          </w:tcPr>
          <w:p w14:paraId="1E7FC52B" w14:textId="77777777" w:rsidR="0045632B" w:rsidRPr="00936D13" w:rsidRDefault="0045632B" w:rsidP="00A14D84">
            <w:pPr>
              <w:tabs>
                <w:tab w:val="right" w:pos="3748"/>
              </w:tabs>
              <w:spacing w:line="276" w:lineRule="auto"/>
              <w:jc w:val="center"/>
              <w:rPr>
                <w:b/>
                <w:noProof/>
                <w:u w:val="single"/>
              </w:rPr>
            </w:pPr>
            <w:r w:rsidRPr="00C92315">
              <w:rPr>
                <w:b/>
                <w:noProof/>
                <w:u w:val="single"/>
              </w:rPr>
              <w:t>Dr. Yeni Kustiyahningsih, S.Kom., M.Kom.</w:t>
            </w:r>
          </w:p>
          <w:p w14:paraId="26BBB2A7" w14:textId="77777777" w:rsidR="0045632B" w:rsidRDefault="0045632B" w:rsidP="00A14D84">
            <w:pPr>
              <w:spacing w:line="276" w:lineRule="auto"/>
              <w:jc w:val="center"/>
              <w:rPr>
                <w:b/>
              </w:rPr>
            </w:pPr>
            <w:r>
              <w:rPr>
                <w:b/>
                <w:noProof/>
              </w:rPr>
              <w:t xml:space="preserve">NIP. </w:t>
            </w:r>
            <w:r w:rsidRPr="00C92315">
              <w:rPr>
                <w:b/>
                <w:noProof/>
              </w:rPr>
              <w:t>19770921 200812 2 002</w:t>
            </w:r>
          </w:p>
        </w:tc>
      </w:tr>
    </w:tbl>
    <w:p w14:paraId="15D4B5B5" w14:textId="77777777" w:rsidR="0045632B" w:rsidRDefault="0045632B">
      <w:pPr>
        <w:spacing w:after="160" w:line="259" w:lineRule="auto"/>
        <w:jc w:val="left"/>
        <w:rPr>
          <w:rFonts w:eastAsiaTheme="majorEastAsia" w:cstheme="majorBidi"/>
          <w:b/>
          <w:sz w:val="28"/>
          <w:szCs w:val="32"/>
        </w:rPr>
      </w:pPr>
      <w:r>
        <w:br w:type="page"/>
      </w:r>
    </w:p>
    <w:p w14:paraId="45665D75" w14:textId="5A554F6C" w:rsidR="0045632B" w:rsidRDefault="0045632B" w:rsidP="00DB577D">
      <w:pPr>
        <w:pStyle w:val="Heading1"/>
        <w:numPr>
          <w:ilvl w:val="0"/>
          <w:numId w:val="0"/>
        </w:numPr>
        <w:rPr>
          <w:sz w:val="24"/>
        </w:rPr>
      </w:pPr>
      <w:bookmarkStart w:id="3" w:name="_Toc172830699"/>
      <w:r>
        <w:lastRenderedPageBreak/>
        <w:t>HALAMAN PERNYATAAN ORISINALITAS</w:t>
      </w:r>
      <w:bookmarkEnd w:id="1"/>
      <w:bookmarkEnd w:id="3"/>
    </w:p>
    <w:p w14:paraId="031C30BE" w14:textId="77777777" w:rsidR="0045632B" w:rsidRDefault="0045632B" w:rsidP="0045632B"/>
    <w:p w14:paraId="6B869754" w14:textId="1C384569" w:rsidR="0045632B" w:rsidRDefault="0045632B" w:rsidP="0045632B">
      <w:pPr>
        <w:ind w:firstLine="720"/>
        <w:rPr>
          <w:rFonts w:cs="Times New Roman"/>
          <w:szCs w:val="24"/>
        </w:rPr>
      </w:pPr>
      <w:r>
        <w:rPr>
          <w:rFonts w:cs="Times New Roman"/>
          <w:szCs w:val="24"/>
        </w:rPr>
        <w:t xml:space="preserve">Saya </w:t>
      </w:r>
      <w:r w:rsidR="00430D3C">
        <w:rPr>
          <w:rFonts w:cs="Times New Roman"/>
          <w:szCs w:val="24"/>
        </w:rPr>
        <w:t>yang bertanda</w:t>
      </w:r>
      <w:r>
        <w:rPr>
          <w:rFonts w:cs="Times New Roman"/>
          <w:szCs w:val="24"/>
        </w:rPr>
        <w:t xml:space="preserve"> tangan di bawah ini, menyatakan </w:t>
      </w:r>
      <w:r w:rsidR="00C53651">
        <w:rPr>
          <w:rFonts w:cs="Times New Roman"/>
          <w:szCs w:val="24"/>
        </w:rPr>
        <w:t>bahwa skripsi</w:t>
      </w:r>
      <w:r>
        <w:rPr>
          <w:rFonts w:cs="Times New Roman"/>
          <w:szCs w:val="24"/>
        </w:rPr>
        <w:t xml:space="preserve"> saya dengan judul :</w:t>
      </w:r>
    </w:p>
    <w:p w14:paraId="2568551A" w14:textId="77777777" w:rsidR="0045632B" w:rsidRDefault="0045632B" w:rsidP="0045632B">
      <w:pPr>
        <w:rPr>
          <w:rFonts w:cs="Times New Roman"/>
          <w:b/>
          <w:bCs/>
          <w:szCs w:val="24"/>
        </w:rPr>
      </w:pPr>
      <w:r>
        <w:rPr>
          <w:rFonts w:cs="Times New Roman"/>
          <w:b/>
          <w:bCs/>
          <w:szCs w:val="24"/>
        </w:rPr>
        <w:t>“</w:t>
      </w:r>
      <w:r w:rsidRPr="00B967B6">
        <w:rPr>
          <w:rFonts w:cs="Times New Roman"/>
          <w:b/>
          <w:bCs/>
          <w:szCs w:val="24"/>
        </w:rPr>
        <w:t xml:space="preserve">IMPLEMNTASI </w:t>
      </w:r>
      <w:r w:rsidRPr="00B967B6">
        <w:rPr>
          <w:rFonts w:cs="Times New Roman"/>
          <w:b/>
          <w:bCs/>
          <w:i/>
          <w:szCs w:val="24"/>
        </w:rPr>
        <w:t>BERT</w:t>
      </w:r>
      <w:r w:rsidRPr="00B967B6">
        <w:rPr>
          <w:rFonts w:cs="Times New Roman"/>
          <w:b/>
          <w:bCs/>
          <w:szCs w:val="24"/>
        </w:rPr>
        <w:t xml:space="preserve"> UNTUK IDENTIFIKASI OTOMATIS ENTITAS HUKUM DALAM DOKUMEN PUTUSAN PENGADILAN BAHASA INDONESIA</w:t>
      </w:r>
      <w:r>
        <w:rPr>
          <w:rFonts w:cs="Times New Roman"/>
          <w:b/>
          <w:bCs/>
          <w:szCs w:val="24"/>
        </w:rPr>
        <w:t>”</w:t>
      </w:r>
    </w:p>
    <w:p w14:paraId="2E9579EC" w14:textId="77777777" w:rsidR="0045632B" w:rsidRDefault="0045632B" w:rsidP="003809E9">
      <w:pPr>
        <w:pStyle w:val="ListParagraph"/>
        <w:numPr>
          <w:ilvl w:val="0"/>
          <w:numId w:val="81"/>
        </w:numPr>
        <w:spacing w:after="160"/>
        <w:rPr>
          <w:rFonts w:cs="Times New Roman"/>
          <w:szCs w:val="24"/>
        </w:rPr>
      </w:pPr>
      <w:r>
        <w:rPr>
          <w:rFonts w:cs="Times New Roman"/>
          <w:szCs w:val="24"/>
        </w:rPr>
        <w:t>Adalah asli, bukan merupakan karya pihak lain serta belum pernah diajukan untuk mendapatkan gelar akademik Sarjana Komputer baik di Universitas Trunojoyo Madura maupun di Perguruan Tinggi yang lain di Indonesia.</w:t>
      </w:r>
    </w:p>
    <w:p w14:paraId="37732468" w14:textId="77777777" w:rsidR="0045632B" w:rsidRDefault="0045632B" w:rsidP="003809E9">
      <w:pPr>
        <w:pStyle w:val="ListParagraph"/>
        <w:numPr>
          <w:ilvl w:val="0"/>
          <w:numId w:val="81"/>
        </w:numPr>
        <w:rPr>
          <w:rFonts w:cs="Times New Roman"/>
          <w:szCs w:val="24"/>
        </w:rPr>
      </w:pPr>
      <w:r>
        <w:rPr>
          <w:rFonts w:cs="Times New Roman"/>
          <w:szCs w:val="24"/>
        </w:rPr>
        <w:t>Tidak terdapat karya atau pendapat pihak lain yang pernah ditulis atau diterbitkan oleh orang lain, kecuali yang secara tertulis telah diacu dalam naskah ini dan disebutkan dalam referensi.</w:t>
      </w:r>
    </w:p>
    <w:p w14:paraId="5748832B" w14:textId="77777777" w:rsidR="0045632B" w:rsidRDefault="0045632B" w:rsidP="0045632B">
      <w:pPr>
        <w:pStyle w:val="ListParagraph"/>
        <w:ind w:left="0"/>
        <w:rPr>
          <w:rFonts w:cs="Times New Roman"/>
          <w:szCs w:val="24"/>
        </w:rPr>
      </w:pPr>
    </w:p>
    <w:p w14:paraId="13DCFD36" w14:textId="77777777" w:rsidR="0045632B" w:rsidRDefault="0045632B" w:rsidP="0045632B">
      <w:pPr>
        <w:pStyle w:val="ListParagraph"/>
        <w:ind w:left="0"/>
        <w:rPr>
          <w:rFonts w:cs="Times New Roman"/>
          <w:szCs w:val="24"/>
        </w:rPr>
      </w:pPr>
      <w:r>
        <w:rPr>
          <w:rFonts w:cs="Times New Roman"/>
          <w:szCs w:val="24"/>
        </w:rPr>
        <w:t>Apabila di kemudian hari terbukti skripsi ini sebagian atau seluruhnya merupakan hasil plagiasi atau terdapat hal-hal yang tidak sesuai degan pernyataan di atas, maka saya sanggup menerima sanksi akademis yang berlaku dengan segala akibat hukumnya sesuai peraturan Universitas Trunojoyo Madura dan atau peraturan perundang-undangan yang berlaku.</w:t>
      </w:r>
    </w:p>
    <w:p w14:paraId="1FEACC5F" w14:textId="77777777" w:rsidR="0045632B" w:rsidRDefault="0045632B" w:rsidP="0045632B">
      <w:pPr>
        <w:pStyle w:val="ListParagraph"/>
        <w:ind w:left="0"/>
        <w:rPr>
          <w:rFonts w:cs="Times New Roman"/>
          <w:szCs w:val="24"/>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2835"/>
      </w:tblGrid>
      <w:tr w:rsidR="0045632B" w14:paraId="62851E03" w14:textId="77777777" w:rsidTr="00A14D84">
        <w:tc>
          <w:tcPr>
            <w:tcW w:w="5240" w:type="dxa"/>
          </w:tcPr>
          <w:p w14:paraId="0DAF247E" w14:textId="77777777" w:rsidR="0045632B" w:rsidRDefault="0045632B" w:rsidP="00A14D84">
            <w:pPr>
              <w:pStyle w:val="ListParagraph"/>
              <w:ind w:left="0"/>
              <w:rPr>
                <w:rFonts w:cs="Times New Roman"/>
                <w:szCs w:val="24"/>
              </w:rPr>
            </w:pPr>
          </w:p>
        </w:tc>
        <w:tc>
          <w:tcPr>
            <w:tcW w:w="2835" w:type="dxa"/>
          </w:tcPr>
          <w:p w14:paraId="1317B04C" w14:textId="77777777" w:rsidR="0045632B" w:rsidRDefault="0045632B" w:rsidP="00A14D84">
            <w:pPr>
              <w:pStyle w:val="ListParagraph"/>
              <w:ind w:left="0"/>
              <w:rPr>
                <w:rFonts w:cs="Times New Roman"/>
                <w:szCs w:val="24"/>
              </w:rPr>
            </w:pPr>
            <w:r>
              <w:rPr>
                <w:rFonts w:cs="Times New Roman"/>
                <w:szCs w:val="24"/>
              </w:rPr>
              <w:t>Bangkalan, 28 Juli 2024</w:t>
            </w:r>
          </w:p>
          <w:p w14:paraId="0ED301C5" w14:textId="77777777" w:rsidR="0045632B" w:rsidRDefault="0045632B" w:rsidP="00A14D84">
            <w:pPr>
              <w:pStyle w:val="ListParagraph"/>
              <w:ind w:left="0"/>
              <w:rPr>
                <w:rFonts w:cs="Times New Roman"/>
                <w:szCs w:val="24"/>
              </w:rPr>
            </w:pPr>
            <w:r>
              <w:rPr>
                <w:rFonts w:cs="Times New Roman"/>
                <w:szCs w:val="24"/>
              </w:rPr>
              <w:t>Yang Menyatakan,</w:t>
            </w:r>
          </w:p>
          <w:p w14:paraId="4FF791D8" w14:textId="77777777" w:rsidR="0045632B" w:rsidRDefault="0045632B" w:rsidP="00A14D84">
            <w:pPr>
              <w:pStyle w:val="ListParagraph"/>
              <w:ind w:left="0"/>
              <w:rPr>
                <w:rFonts w:cs="Times New Roman"/>
                <w:szCs w:val="24"/>
              </w:rPr>
            </w:pPr>
          </w:p>
          <w:p w14:paraId="67A2FCE8" w14:textId="77777777" w:rsidR="0045632B" w:rsidRDefault="0045632B" w:rsidP="00A14D84">
            <w:pPr>
              <w:pStyle w:val="ListParagraph"/>
              <w:ind w:left="0"/>
              <w:rPr>
                <w:rFonts w:cs="Times New Roman"/>
                <w:szCs w:val="24"/>
              </w:rPr>
            </w:pPr>
          </w:p>
          <w:p w14:paraId="72CD50A1" w14:textId="77777777" w:rsidR="0045632B" w:rsidRDefault="0045632B" w:rsidP="00A14D84">
            <w:pPr>
              <w:pStyle w:val="ListParagraph"/>
              <w:ind w:left="0"/>
              <w:rPr>
                <w:rFonts w:cs="Times New Roman"/>
                <w:szCs w:val="24"/>
              </w:rPr>
            </w:pPr>
          </w:p>
          <w:p w14:paraId="499B3676" w14:textId="77777777" w:rsidR="0045632B" w:rsidRDefault="0045632B" w:rsidP="00A14D84">
            <w:pPr>
              <w:pStyle w:val="ListParagraph"/>
              <w:spacing w:line="240" w:lineRule="auto"/>
              <w:ind w:left="0"/>
              <w:jc w:val="center"/>
              <w:rPr>
                <w:rFonts w:cs="Times New Roman"/>
                <w:b/>
                <w:bCs/>
                <w:szCs w:val="24"/>
              </w:rPr>
            </w:pPr>
            <w:r>
              <w:rPr>
                <w:rFonts w:cs="Times New Roman"/>
                <w:szCs w:val="24"/>
                <w:u w:val="single"/>
              </w:rPr>
              <w:t>Ahmad Rosyihuddin</w:t>
            </w:r>
            <w:r>
              <w:rPr>
                <w:rFonts w:cs="Times New Roman"/>
                <w:szCs w:val="24"/>
                <w:u w:val="single"/>
              </w:rPr>
              <w:br/>
            </w:r>
            <w:r>
              <w:rPr>
                <w:rFonts w:cs="Times New Roman"/>
                <w:szCs w:val="24"/>
              </w:rPr>
              <w:t>NIM. 200411100126</w:t>
            </w:r>
          </w:p>
        </w:tc>
      </w:tr>
    </w:tbl>
    <w:p w14:paraId="48FC7247" w14:textId="77777777" w:rsidR="0045632B" w:rsidRDefault="0045632B">
      <w:pPr>
        <w:spacing w:after="160" w:line="259" w:lineRule="auto"/>
        <w:jc w:val="left"/>
        <w:rPr>
          <w:rFonts w:eastAsiaTheme="majorEastAsia" w:cstheme="majorBidi"/>
          <w:b/>
          <w:noProof/>
          <w:sz w:val="28"/>
          <w:szCs w:val="32"/>
        </w:rPr>
      </w:pPr>
      <w:r>
        <w:rPr>
          <w:noProof/>
        </w:rPr>
        <w:br w:type="page"/>
      </w:r>
    </w:p>
    <w:p w14:paraId="4B4ED9F7" w14:textId="77777777" w:rsidR="00F67EA3" w:rsidRDefault="00F67EA3" w:rsidP="00F67EA3">
      <w:pPr>
        <w:pStyle w:val="Heading1"/>
        <w:numPr>
          <w:ilvl w:val="0"/>
          <w:numId w:val="0"/>
        </w:numPr>
        <w:rPr>
          <w:noProof/>
        </w:rPr>
      </w:pPr>
      <w:bookmarkStart w:id="4" w:name="_Toc172830700"/>
      <w:bookmarkStart w:id="5" w:name="_Toc170378796"/>
      <w:r>
        <w:rPr>
          <w:noProof/>
        </w:rPr>
        <w:lastRenderedPageBreak/>
        <w:t>MOTTO / HALAMAN PERSEMBAHAN</w:t>
      </w:r>
      <w:bookmarkEnd w:id="4"/>
    </w:p>
    <w:p w14:paraId="417CB6AE" w14:textId="0619C17F" w:rsidR="00F67EA3" w:rsidRDefault="00F67EA3" w:rsidP="00F67EA3">
      <w:pPr>
        <w:jc w:val="center"/>
        <w:rPr>
          <w:noProof/>
        </w:rPr>
      </w:pPr>
      <w:r>
        <w:rPr>
          <w:noProof/>
        </w:rPr>
        <w:t>“Jadi Orang Sabar itu berat karena hadiahnya S</w:t>
      </w:r>
      <w:r w:rsidRPr="00F67EA3">
        <w:rPr>
          <w:noProof/>
        </w:rPr>
        <w:t>urga</w:t>
      </w:r>
      <w:r>
        <w:rPr>
          <w:noProof/>
        </w:rPr>
        <w:t>, kalau hadiah nya payung mending ikut jalan sehat. Wong Sabar Rejeki Lancar”</w:t>
      </w:r>
      <w:r>
        <w:rPr>
          <w:noProof/>
        </w:rPr>
        <w:br w:type="page"/>
      </w:r>
    </w:p>
    <w:p w14:paraId="596C3473" w14:textId="77777777" w:rsidR="00D74233" w:rsidRDefault="00D74233" w:rsidP="00D74233">
      <w:pPr>
        <w:pStyle w:val="Heading1"/>
        <w:numPr>
          <w:ilvl w:val="0"/>
          <w:numId w:val="0"/>
        </w:numPr>
        <w:rPr>
          <w:noProof/>
        </w:rPr>
      </w:pPr>
      <w:bookmarkStart w:id="6" w:name="_Toc172830703"/>
      <w:bookmarkStart w:id="7" w:name="_Toc172830701"/>
      <w:r>
        <w:rPr>
          <w:noProof/>
        </w:rPr>
        <w:lastRenderedPageBreak/>
        <w:t>KATA PENGANTAR</w:t>
      </w:r>
      <w:bookmarkEnd w:id="6"/>
    </w:p>
    <w:p w14:paraId="272506A8" w14:textId="77777777" w:rsidR="00D74233" w:rsidRDefault="00D74233" w:rsidP="00D74233">
      <w:pPr>
        <w:ind w:firstLine="720"/>
        <w:rPr>
          <w:noProof/>
        </w:rPr>
      </w:pPr>
      <w:r>
        <w:rPr>
          <w:noProof/>
        </w:rPr>
        <w:t>Puji dan syukur kami panjatkan kehadirat Tuhan Yang Maha Esa atas segala rahmat dan karunia-Nya sehingga skripsi yang berjudul "</w:t>
      </w:r>
      <w:r w:rsidRPr="001C295D">
        <w:t xml:space="preserve"> </w:t>
      </w:r>
      <w:r w:rsidRPr="001C295D">
        <w:rPr>
          <w:noProof/>
        </w:rPr>
        <w:t>Implementasi Bert Untuk Identifikasi Otomatis Entitas Hukum Dalam Dokumen Putusan Pengadilan Bahasa Indonesia</w:t>
      </w:r>
      <w:r>
        <w:rPr>
          <w:noProof/>
        </w:rPr>
        <w:t>" ini dapat diselesaikan tepat pada waktunya. Skripsi ini disusun sebagai salah satu syarat untuk menyelesaikan studi pada Program Sarjana di Fakultas Teknik, Universitas Trunojoyo Madura.</w:t>
      </w:r>
    </w:p>
    <w:p w14:paraId="527D1D91" w14:textId="77777777" w:rsidR="00D74233" w:rsidRDefault="00D74233" w:rsidP="00D74233">
      <w:pPr>
        <w:ind w:firstLine="720"/>
        <w:rPr>
          <w:noProof/>
        </w:rPr>
      </w:pPr>
      <w:r>
        <w:rPr>
          <w:noProof/>
        </w:rPr>
        <w:t>Penyusunan skripsi ini tidak terlepas dari bantuan dan dukungan berbagai pihak. Oleh karena itu, pada kesempatan ini, penulis ingin menyampaikan terima kasih yang sebesar-besarnya kepada:</w:t>
      </w:r>
    </w:p>
    <w:p w14:paraId="24E428E8" w14:textId="77777777" w:rsidR="00D74233" w:rsidRDefault="00D74233" w:rsidP="00D74233">
      <w:pPr>
        <w:pStyle w:val="ListParagraph"/>
        <w:numPr>
          <w:ilvl w:val="0"/>
          <w:numId w:val="76"/>
        </w:numPr>
        <w:rPr>
          <w:noProof/>
        </w:rPr>
      </w:pPr>
      <w:r w:rsidRPr="00B10FBC">
        <w:rPr>
          <w:noProof/>
        </w:rPr>
        <w:t>Allah SWT yang telah memberikan kesempatan, kelancaran, dan kesehatan kepada Penulis dalam mengerjakan skripsi ini sehingga penelitian ini dapat diselesaikan dengan lancar.</w:t>
      </w:r>
    </w:p>
    <w:p w14:paraId="4A050CE5" w14:textId="44906186" w:rsidR="00D74233" w:rsidRDefault="00282CA4" w:rsidP="00282CA4">
      <w:pPr>
        <w:pStyle w:val="ListParagraph"/>
        <w:numPr>
          <w:ilvl w:val="0"/>
          <w:numId w:val="76"/>
        </w:numPr>
        <w:rPr>
          <w:noProof/>
        </w:rPr>
      </w:pPr>
      <w:r w:rsidRPr="00282CA4">
        <w:rPr>
          <w:noProof/>
        </w:rPr>
        <w:t>Orang tua tercinta yang selalu memberikan doa, semangat, dan</w:t>
      </w:r>
      <w:r>
        <w:rPr>
          <w:noProof/>
        </w:rPr>
        <w:t xml:space="preserve"> dukungan materiil maupun moral</w:t>
      </w:r>
      <w:r w:rsidR="00D74233">
        <w:rPr>
          <w:noProof/>
        </w:rPr>
        <w:t>.</w:t>
      </w:r>
    </w:p>
    <w:p w14:paraId="3ECC8E00" w14:textId="77777777" w:rsidR="00D74233" w:rsidRDefault="00D74233" w:rsidP="00D74233">
      <w:pPr>
        <w:pStyle w:val="ListParagraph"/>
        <w:numPr>
          <w:ilvl w:val="0"/>
          <w:numId w:val="76"/>
        </w:numPr>
        <w:rPr>
          <w:noProof/>
        </w:rPr>
      </w:pPr>
      <w:r>
        <w:rPr>
          <w:noProof/>
        </w:rPr>
        <w:t xml:space="preserve">Bapak </w:t>
      </w:r>
      <w:r w:rsidRPr="001C295D">
        <w:rPr>
          <w:noProof/>
        </w:rPr>
        <w:t>Firdaus Solihin, S.Kom., M.Kom.</w:t>
      </w:r>
      <w:r>
        <w:rPr>
          <w:noProof/>
        </w:rPr>
        <w:t xml:space="preserve">, selaku dosen pembimbing satu, dan juga Ibu </w:t>
      </w:r>
      <w:r w:rsidRPr="001C295D">
        <w:rPr>
          <w:noProof/>
        </w:rPr>
        <w:t>Dr. Noor Ifada, S.T., MISD.</w:t>
      </w:r>
      <w:r>
        <w:rPr>
          <w:noProof/>
        </w:rPr>
        <w:t>, selakuk dosen pembimbing dua yang telah memberikan bimbingan, saran, dan motivasi yang sangat berharga dalam penyusunan skripsi ini.</w:t>
      </w:r>
    </w:p>
    <w:p w14:paraId="4870638D" w14:textId="77777777" w:rsidR="00D74233" w:rsidRDefault="00D74233" w:rsidP="00D74233">
      <w:pPr>
        <w:pStyle w:val="ListParagraph"/>
        <w:numPr>
          <w:ilvl w:val="0"/>
          <w:numId w:val="76"/>
        </w:numPr>
        <w:rPr>
          <w:noProof/>
        </w:rPr>
      </w:pPr>
      <w:r>
        <w:rPr>
          <w:noProof/>
        </w:rPr>
        <w:t xml:space="preserve">Ibu </w:t>
      </w:r>
      <w:r w:rsidRPr="001C295D">
        <w:rPr>
          <w:noProof/>
        </w:rPr>
        <w:t>Dr. Fika Hastarita Rachman, ST., M.Eng</w:t>
      </w:r>
      <w:r>
        <w:rPr>
          <w:noProof/>
        </w:rPr>
        <w:t>, selaku Ketua Program Studi Teknik Informatika di Fakultas Teknik Universitas Trunojoyo Madura yang telah memberikan fasilitas dan dukungan selama studi.</w:t>
      </w:r>
    </w:p>
    <w:p w14:paraId="1AA7F1FD" w14:textId="3F93E6F9" w:rsidR="00D74233" w:rsidRDefault="00D74233" w:rsidP="00D74233">
      <w:pPr>
        <w:pStyle w:val="ListParagraph"/>
        <w:numPr>
          <w:ilvl w:val="0"/>
          <w:numId w:val="76"/>
        </w:numPr>
        <w:rPr>
          <w:noProof/>
        </w:rPr>
      </w:pPr>
      <w:r>
        <w:rPr>
          <w:noProof/>
        </w:rPr>
        <w:t>Seluruh dosen di Fakultas Teknik Universitas Trunojoyo Madura yang telah memberikan ilmu dan bantuan selama masa perkuliahan.</w:t>
      </w:r>
    </w:p>
    <w:p w14:paraId="2810C2A3" w14:textId="3B3BDA18" w:rsidR="00282CA4" w:rsidRDefault="00282CA4" w:rsidP="00282CA4">
      <w:pPr>
        <w:pStyle w:val="ListParagraph"/>
        <w:numPr>
          <w:ilvl w:val="0"/>
          <w:numId w:val="76"/>
        </w:numPr>
        <w:rPr>
          <w:noProof/>
        </w:rPr>
      </w:pPr>
      <w:r w:rsidRPr="00282CA4">
        <w:rPr>
          <w:noProof/>
        </w:rPr>
        <w:t>Sahabat dan rekan-rekan seperjuangan di Fakultas Teknik, Universitas Trunojoyo Madura, yang telah memberikan semangat dan bantuan selama masa studi dan penyusunan skripsi ini.</w:t>
      </w:r>
    </w:p>
    <w:p w14:paraId="022AA4F0" w14:textId="46C46048" w:rsidR="00282CA4" w:rsidRDefault="00282CA4" w:rsidP="00282CA4">
      <w:pPr>
        <w:pStyle w:val="ListParagraph"/>
        <w:numPr>
          <w:ilvl w:val="0"/>
          <w:numId w:val="76"/>
        </w:numPr>
        <w:rPr>
          <w:noProof/>
        </w:rPr>
      </w:pPr>
      <w:r w:rsidRPr="00282CA4">
        <w:rPr>
          <w:noProof/>
        </w:rPr>
        <w:t>Semua pihak yang telah membantu baik secara langsung maupun tidak langsung dalam penyusunan skripsi ini, yang tidak dapat penulis sebutkan satu per satu. Bantuan dan dukungan mereka sangat berarti bagi penulis.</w:t>
      </w:r>
      <w:bookmarkStart w:id="8" w:name="_GoBack"/>
      <w:bookmarkEnd w:id="8"/>
    </w:p>
    <w:p w14:paraId="507525B6" w14:textId="77777777" w:rsidR="00D74233" w:rsidRDefault="00D74233" w:rsidP="00D74233">
      <w:pPr>
        <w:rPr>
          <w:noProof/>
        </w:rPr>
      </w:pPr>
      <w:r>
        <w:rPr>
          <w:noProof/>
        </w:rPr>
        <w:t xml:space="preserve">Penulis menyadari bahwa dalam penulisan skripsi ini masih terdapat kekurangan dan keterbatasan. Oleh karena itu, penulis mengharapkan kritik dan saran yang </w:t>
      </w:r>
      <w:r>
        <w:rPr>
          <w:noProof/>
        </w:rPr>
        <w:lastRenderedPageBreak/>
        <w:t>membangun demi kesempurnaan skripsi ini di masa yang akan datang. Semoga skripsi ini dapat memberikan manfaat bagi pembaca dan pihak-pihak yang berkepentingan.</w:t>
      </w:r>
    </w:p>
    <w:p w14:paraId="39348664" w14:textId="77777777" w:rsidR="00D74233" w:rsidRDefault="00D74233" w:rsidP="00D74233">
      <w:pPr>
        <w:rPr>
          <w:noProof/>
        </w:rPr>
      </w:pPr>
    </w:p>
    <w:p w14:paraId="2F148AE9" w14:textId="77777777" w:rsidR="00D74233" w:rsidRDefault="00D74233" w:rsidP="00D74233">
      <w:pPr>
        <w:rPr>
          <w:noProof/>
        </w:rPr>
      </w:pPr>
      <w:r>
        <w:rPr>
          <w:noProof/>
        </w:rPr>
        <w:t>Demikian kata pengantar ini penulis sampaikan. Terima kasih.</w:t>
      </w:r>
    </w:p>
    <w:p w14:paraId="4221EBA7" w14:textId="77777777" w:rsidR="00D74233" w:rsidRDefault="00D74233" w:rsidP="00D74233">
      <w:pPr>
        <w:rPr>
          <w:noProof/>
        </w:rPr>
      </w:pPr>
    </w:p>
    <w:p w14:paraId="2A5A4BCC" w14:textId="77777777" w:rsidR="00D74233" w:rsidRDefault="00D74233" w:rsidP="00D74233">
      <w:pPr>
        <w:jc w:val="right"/>
        <w:rPr>
          <w:noProof/>
        </w:rPr>
      </w:pPr>
      <w:r>
        <w:rPr>
          <w:noProof/>
        </w:rPr>
        <w:t>Bangkalan, 24, Juli, 2024</w:t>
      </w:r>
    </w:p>
    <w:p w14:paraId="651A9AB0" w14:textId="77777777" w:rsidR="00D74233" w:rsidRDefault="00D74233" w:rsidP="00D74233">
      <w:pPr>
        <w:jc w:val="right"/>
        <w:rPr>
          <w:noProof/>
        </w:rPr>
      </w:pPr>
    </w:p>
    <w:p w14:paraId="48AD3A03" w14:textId="77777777" w:rsidR="00D74233" w:rsidRDefault="00D74233" w:rsidP="00D74233">
      <w:pPr>
        <w:jc w:val="right"/>
        <w:rPr>
          <w:noProof/>
        </w:rPr>
      </w:pPr>
    </w:p>
    <w:p w14:paraId="38976A65" w14:textId="77777777" w:rsidR="00D74233" w:rsidRDefault="00D74233" w:rsidP="00D74233">
      <w:pPr>
        <w:jc w:val="right"/>
        <w:rPr>
          <w:noProof/>
        </w:rPr>
      </w:pPr>
    </w:p>
    <w:p w14:paraId="19493B12" w14:textId="23D96E59" w:rsidR="00D74233" w:rsidRDefault="00D74233" w:rsidP="00D74233">
      <w:pPr>
        <w:spacing w:after="160" w:line="259" w:lineRule="auto"/>
        <w:jc w:val="right"/>
        <w:rPr>
          <w:rFonts w:eastAsiaTheme="majorEastAsia" w:cstheme="majorBidi"/>
          <w:b/>
          <w:noProof/>
          <w:sz w:val="28"/>
          <w:szCs w:val="32"/>
        </w:rPr>
      </w:pPr>
      <w:r>
        <w:rPr>
          <w:noProof/>
        </w:rPr>
        <w:t>Penulis</w:t>
      </w:r>
      <w:r>
        <w:rPr>
          <w:noProof/>
        </w:rPr>
        <w:br w:type="page"/>
      </w:r>
    </w:p>
    <w:p w14:paraId="0C3BD059" w14:textId="30110DC0" w:rsidR="00F67EA3" w:rsidRDefault="00F67EA3" w:rsidP="00F67EA3">
      <w:pPr>
        <w:pStyle w:val="Heading1"/>
        <w:numPr>
          <w:ilvl w:val="0"/>
          <w:numId w:val="0"/>
        </w:numPr>
        <w:rPr>
          <w:noProof/>
        </w:rPr>
      </w:pPr>
      <w:r>
        <w:rPr>
          <w:noProof/>
        </w:rPr>
        <w:lastRenderedPageBreak/>
        <w:t>ABSTRAK</w:t>
      </w:r>
      <w:bookmarkEnd w:id="7"/>
    </w:p>
    <w:p w14:paraId="6DB49529" w14:textId="72EA053A" w:rsidR="00F67EA3" w:rsidRDefault="00F67EA3" w:rsidP="00F67EA3">
      <w:pPr>
        <w:rPr>
          <w:noProof/>
        </w:rPr>
      </w:pPr>
      <w:r w:rsidRPr="009D045F">
        <w:rPr>
          <w:noProof/>
        </w:rPr>
        <w:t xml:space="preserve">Dokumen putusan hukum adalah sumber informasi berharga untuk berbagai tujuan, seperti pemetaan data kasus dan analisis teks hukum. Namun, pemahaman dokumen ini memerlukan waktu karena struktur dan panjangnya yang kompleks. Oleh karena itu, diperlukan sistem otomatis untuk mengekstrak informasi penting. Proses ini, dikenal sebagai </w:t>
      </w:r>
      <w:r w:rsidRPr="00041702">
        <w:rPr>
          <w:i/>
          <w:noProof/>
        </w:rPr>
        <w:t>Named Entity Recognition</w:t>
      </w:r>
      <w:r w:rsidRPr="009D045F">
        <w:rPr>
          <w:noProof/>
        </w:rPr>
        <w:t xml:space="preserve"> (NER), bertujuan mengidentifikasi entitas tertentu dalam teks, seperti lokasi dan organisasi. Di Indonesia, telah dilakukan penelitian tentang ekstraksi entitas dari dokumen hukum, namun belum ada yang menggunakan model </w:t>
      </w:r>
      <w:r w:rsidRPr="00041702">
        <w:rPr>
          <w:i/>
          <w:noProof/>
        </w:rPr>
        <w:t>Deep Learning</w:t>
      </w:r>
      <w:r w:rsidRPr="009D045F">
        <w:rPr>
          <w:noProof/>
        </w:rPr>
        <w:t xml:space="preserve"> berbasis </w:t>
      </w:r>
      <w:r w:rsidRPr="00041702">
        <w:rPr>
          <w:i/>
          <w:noProof/>
        </w:rPr>
        <w:t>Transformers</w:t>
      </w:r>
      <w:r w:rsidRPr="009D045F">
        <w:rPr>
          <w:noProof/>
        </w:rPr>
        <w:t xml:space="preserve"> seperti </w:t>
      </w:r>
      <w:r w:rsidRPr="00041702">
        <w:rPr>
          <w:i/>
          <w:noProof/>
        </w:rPr>
        <w:t>BERT</w:t>
      </w:r>
      <w:r w:rsidRPr="009D045F">
        <w:rPr>
          <w:noProof/>
        </w:rPr>
        <w:t xml:space="preserve">. Penelitian ini menggunakan model </w:t>
      </w:r>
      <w:r w:rsidRPr="00041702">
        <w:rPr>
          <w:i/>
          <w:noProof/>
        </w:rPr>
        <w:t>BERT</w:t>
      </w:r>
      <w:r w:rsidRPr="009D045F">
        <w:rPr>
          <w:noProof/>
        </w:rPr>
        <w:t xml:space="preserve"> berbahasa Indonesia, yaitu </w:t>
      </w:r>
      <w:r w:rsidRPr="00920077">
        <w:rPr>
          <w:i/>
          <w:noProof/>
        </w:rPr>
        <w:t>indolem/indobert-base-uncased</w:t>
      </w:r>
      <w:r w:rsidRPr="009D045F">
        <w:rPr>
          <w:noProof/>
        </w:rPr>
        <w:t xml:space="preserve"> dan </w:t>
      </w:r>
      <w:r w:rsidRPr="00920077">
        <w:rPr>
          <w:i/>
          <w:noProof/>
        </w:rPr>
        <w:t>indobenchmark/indobert-base-p2</w:t>
      </w:r>
      <w:r w:rsidRPr="009D045F">
        <w:rPr>
          <w:noProof/>
        </w:rPr>
        <w:t xml:space="preserve">, yang dilatih pada dataset </w:t>
      </w:r>
      <w:r w:rsidRPr="00041702">
        <w:rPr>
          <w:i/>
          <w:noProof/>
        </w:rPr>
        <w:t>IndoLEM</w:t>
      </w:r>
      <w:r w:rsidRPr="009D045F">
        <w:rPr>
          <w:noProof/>
        </w:rPr>
        <w:t xml:space="preserve"> dan </w:t>
      </w:r>
      <w:r w:rsidRPr="00041702">
        <w:rPr>
          <w:i/>
          <w:noProof/>
        </w:rPr>
        <w:t>IndoNLU</w:t>
      </w:r>
      <w:r w:rsidRPr="009D045F">
        <w:rPr>
          <w:noProof/>
        </w:rPr>
        <w:t>.</w:t>
      </w:r>
      <w:r>
        <w:rPr>
          <w:noProof/>
        </w:rPr>
        <w:t xml:space="preserve"> Penelitian ini menggunakan dataset yang diambil melalui situs Direktori Putusan Mahkama Agung RI dengan cara </w:t>
      </w:r>
      <w:r w:rsidRPr="008D75C5">
        <w:rPr>
          <w:i/>
          <w:noProof/>
        </w:rPr>
        <w:t>scraping</w:t>
      </w:r>
      <w:r>
        <w:rPr>
          <w:noProof/>
        </w:rPr>
        <w:t xml:space="preserve">. Total jumlah data sebanyak 1000 dokumen. Hasil </w:t>
      </w:r>
      <w:r w:rsidRPr="008D75C5">
        <w:rPr>
          <w:i/>
          <w:noProof/>
        </w:rPr>
        <w:t>scraping</w:t>
      </w:r>
      <w:r>
        <w:rPr>
          <w:noProof/>
        </w:rPr>
        <w:t xml:space="preserve"> kemudian dilakukan </w:t>
      </w:r>
      <w:r>
        <w:rPr>
          <w:i/>
          <w:noProof/>
        </w:rPr>
        <w:t>preprocessing</w:t>
      </w:r>
      <w:r>
        <w:rPr>
          <w:noProof/>
        </w:rPr>
        <w:t xml:space="preserve">, anotasi, pembagian data dengan menggunakan </w:t>
      </w:r>
      <w:r w:rsidR="00D56C97">
        <w:rPr>
          <w:i/>
          <w:noProof/>
        </w:rPr>
        <w:t>5</w:t>
      </w:r>
      <w:r w:rsidRPr="008D75C5">
        <w:rPr>
          <w:i/>
          <w:noProof/>
        </w:rPr>
        <w:t>-Fold</w:t>
      </w:r>
      <w:r>
        <w:rPr>
          <w:i/>
          <w:noProof/>
        </w:rPr>
        <w:t xml:space="preserve"> Cross Validation</w:t>
      </w:r>
      <w:r>
        <w:rPr>
          <w:noProof/>
        </w:rPr>
        <w:t xml:space="preserve">, </w:t>
      </w:r>
      <w:r w:rsidRPr="008D75C5">
        <w:rPr>
          <w:i/>
          <w:noProof/>
        </w:rPr>
        <w:t>modeling</w:t>
      </w:r>
      <w:r>
        <w:rPr>
          <w:noProof/>
        </w:rPr>
        <w:t xml:space="preserve"> serta evaluasi. Hasil pengujian menunjukkan bahwa model </w:t>
      </w:r>
      <w:r w:rsidRPr="007F0A66">
        <w:rPr>
          <w:i/>
          <w:noProof/>
        </w:rPr>
        <w:t>Indolem/indobert-base-uncased</w:t>
      </w:r>
      <w:r>
        <w:rPr>
          <w:noProof/>
        </w:rPr>
        <w:t xml:space="preserve"> secara konsisten menunjukkan performa yang lebih baik dalam tugas NER pada bidang hukum dibandingkan dengan </w:t>
      </w:r>
      <w:r w:rsidRPr="007F0A66">
        <w:rPr>
          <w:i/>
          <w:noProof/>
        </w:rPr>
        <w:t>Indobenchmark/indobert-base-p2</w:t>
      </w:r>
      <w:r>
        <w:rPr>
          <w:noProof/>
        </w:rPr>
        <w:t xml:space="preserve">, dengan rata-rata nilai presisi, recall, dan F1-score masing-masing 90%, 88%, dan 89%. Sementara itu, </w:t>
      </w:r>
      <w:r w:rsidRPr="007F0A66">
        <w:rPr>
          <w:i/>
          <w:noProof/>
        </w:rPr>
        <w:t>Indobenchmark/indobert-base-p2</w:t>
      </w:r>
      <w:r>
        <w:rPr>
          <w:noProof/>
        </w:rPr>
        <w:t xml:space="preserve"> mencatatkan nilai presisi, recall, dan F1-score masing-masing 88%, 88%, dan 84%.</w:t>
      </w:r>
    </w:p>
    <w:p w14:paraId="43CB33E4" w14:textId="77777777" w:rsidR="00F67EA3" w:rsidRDefault="00F67EA3" w:rsidP="00F67EA3">
      <w:pPr>
        <w:rPr>
          <w:noProof/>
        </w:rPr>
      </w:pPr>
    </w:p>
    <w:p w14:paraId="65927E2E" w14:textId="77777777" w:rsidR="00F67EA3" w:rsidRDefault="00F67EA3" w:rsidP="00F67EA3">
      <w:pPr>
        <w:rPr>
          <w:i/>
          <w:noProof/>
        </w:rPr>
      </w:pPr>
      <w:r w:rsidRPr="00F67EA3">
        <w:rPr>
          <w:b/>
          <w:noProof/>
        </w:rPr>
        <w:t>Kata Kunci</w:t>
      </w:r>
      <w:r w:rsidRPr="00CE16BB">
        <w:rPr>
          <w:i/>
          <w:noProof/>
        </w:rPr>
        <w:t xml:space="preserve"> </w:t>
      </w:r>
      <w:r w:rsidRPr="00023056">
        <w:rPr>
          <w:noProof/>
        </w:rPr>
        <w:t>: Dokumen Putusan Hukum</w:t>
      </w:r>
      <w:r>
        <w:rPr>
          <w:i/>
          <w:noProof/>
        </w:rPr>
        <w:t>, Named Entity Recognition (NER), BERT</w:t>
      </w:r>
    </w:p>
    <w:p w14:paraId="758383E1" w14:textId="77777777" w:rsidR="00F67EA3" w:rsidRDefault="00F67EA3">
      <w:pPr>
        <w:spacing w:after="160" w:line="259" w:lineRule="auto"/>
        <w:jc w:val="left"/>
        <w:rPr>
          <w:rFonts w:eastAsiaTheme="majorEastAsia" w:cstheme="majorBidi"/>
          <w:b/>
          <w:noProof/>
          <w:sz w:val="28"/>
          <w:szCs w:val="32"/>
        </w:rPr>
      </w:pPr>
      <w:r>
        <w:rPr>
          <w:noProof/>
        </w:rPr>
        <w:br w:type="page"/>
      </w:r>
    </w:p>
    <w:p w14:paraId="71736F7B" w14:textId="2AE256C2" w:rsidR="00F67EA3" w:rsidRPr="00F67EA3" w:rsidRDefault="00F67EA3" w:rsidP="00F67EA3">
      <w:pPr>
        <w:pStyle w:val="Heading1"/>
        <w:numPr>
          <w:ilvl w:val="0"/>
          <w:numId w:val="0"/>
        </w:numPr>
        <w:rPr>
          <w:i/>
          <w:noProof/>
        </w:rPr>
      </w:pPr>
      <w:bookmarkStart w:id="9" w:name="_Toc172830702"/>
      <w:r w:rsidRPr="00F67EA3">
        <w:rPr>
          <w:i/>
          <w:noProof/>
        </w:rPr>
        <w:lastRenderedPageBreak/>
        <w:t>ABSTRACT</w:t>
      </w:r>
      <w:bookmarkEnd w:id="9"/>
    </w:p>
    <w:p w14:paraId="3AF0B0E7" w14:textId="60C9CB55" w:rsidR="00F67EA3" w:rsidRDefault="00F67EA3" w:rsidP="00F67EA3">
      <w:pPr>
        <w:rPr>
          <w:noProof/>
        </w:rPr>
      </w:pPr>
      <w:r w:rsidRPr="00F67EA3">
        <w:rPr>
          <w:i/>
          <w:noProof/>
        </w:rPr>
        <w:t>Legal decision documents are a valuable source of information for many purposes, such as case data mapping and legal text analysis. However, understanding these documents takes time due to their complex structure and length. Therefore, an automated system is needed to extract important information. This process, known as Named Entity Recognition (NER), aims to identify specific entities in the text, such as locations and organizations. In Indonesia, research has been conducted on entity extraction from legal documents, but none have used Transformers-based Deep Learning models such as BERT. This research uses Indonesian BERT models, namely indolem/indobert-base-uncased and indobenchmark/indobert-base-p2, which are trained on IndoLEM and IndoNLU datasets. This research uses datasets taken from the Supreme Court Decision Directory website by scraping. The total amount of data is 1000 documents. The scraping results are then subjected to preprocessing, a</w:t>
      </w:r>
      <w:r w:rsidR="001C78D4">
        <w:rPr>
          <w:i/>
          <w:noProof/>
        </w:rPr>
        <w:t>nnotation, data division using 5</w:t>
      </w:r>
      <w:r w:rsidRPr="00F67EA3">
        <w:rPr>
          <w:i/>
          <w:noProof/>
        </w:rPr>
        <w:t>-Fold Cross Validation, modeling and evaluation. Test results show that the Indolem/indobert-base-uncased model consistently performs better in NER tasks in the legal field compared to Indobenchmark/indobert-base-p2, with average precision, recall, and F1-score values of 90%, 88%, and 89%, respectively. Meanwhile, Indobenchmark/indobert-base-p2 recorded precision, recall, and F1-score values of 88%, 88%, and 84%, respectively.</w:t>
      </w:r>
    </w:p>
    <w:p w14:paraId="38CB4937" w14:textId="77777777" w:rsidR="00F67EA3" w:rsidRPr="00F67EA3" w:rsidRDefault="00F67EA3" w:rsidP="00F67EA3">
      <w:pPr>
        <w:rPr>
          <w:noProof/>
        </w:rPr>
      </w:pPr>
    </w:p>
    <w:p w14:paraId="3EBF65F6" w14:textId="321FA371" w:rsidR="00F67EA3" w:rsidRPr="00F67EA3" w:rsidRDefault="00F67EA3" w:rsidP="00F67EA3">
      <w:pPr>
        <w:rPr>
          <w:i/>
          <w:noProof/>
        </w:rPr>
      </w:pPr>
      <w:r w:rsidRPr="00F67EA3">
        <w:rPr>
          <w:b/>
          <w:i/>
          <w:noProof/>
        </w:rPr>
        <w:t>Keywords</w:t>
      </w:r>
      <w:r w:rsidRPr="00F67EA3">
        <w:rPr>
          <w:i/>
          <w:noProof/>
        </w:rPr>
        <w:t>: Legal Decision Document, Named Entity Recognition (NER), BERT</w:t>
      </w:r>
    </w:p>
    <w:p w14:paraId="23E73E03" w14:textId="5E9B6009" w:rsidR="00EB1962" w:rsidRPr="00D74233" w:rsidRDefault="00F67EA3" w:rsidP="00D74233">
      <w:pPr>
        <w:spacing w:after="160" w:line="259" w:lineRule="auto"/>
        <w:jc w:val="left"/>
        <w:rPr>
          <w:rFonts w:eastAsiaTheme="majorEastAsia" w:cstheme="majorBidi"/>
          <w:b/>
          <w:noProof/>
          <w:sz w:val="28"/>
          <w:szCs w:val="32"/>
        </w:rPr>
      </w:pPr>
      <w:r>
        <w:rPr>
          <w:noProof/>
        </w:rPr>
        <w:br w:type="page"/>
      </w:r>
      <w:bookmarkEnd w:id="5"/>
    </w:p>
    <w:bookmarkStart w:id="10" w:name="_Toc172830704" w:displacedByCustomXml="next"/>
    <w:sdt>
      <w:sdtPr>
        <w:rPr>
          <w:rFonts w:eastAsiaTheme="minorHAnsi" w:cstheme="minorBidi"/>
          <w:b w:val="0"/>
          <w:sz w:val="24"/>
          <w:szCs w:val="22"/>
          <w:lang w:val="id-ID"/>
        </w:rPr>
        <w:id w:val="-1229147326"/>
        <w:docPartObj>
          <w:docPartGallery w:val="Table of Contents"/>
          <w:docPartUnique/>
        </w:docPartObj>
      </w:sdtPr>
      <w:sdtEndPr>
        <w:rPr>
          <w:bCs/>
          <w:noProof/>
        </w:rPr>
      </w:sdtEndPr>
      <w:sdtContent>
        <w:p w14:paraId="5688393D" w14:textId="7C59618F" w:rsidR="00EB1962" w:rsidRPr="005D47B5" w:rsidRDefault="00EB1962" w:rsidP="00B121DA">
          <w:pPr>
            <w:pStyle w:val="Heading1"/>
            <w:numPr>
              <w:ilvl w:val="0"/>
              <w:numId w:val="0"/>
            </w:numPr>
          </w:pPr>
          <w:r>
            <w:t>DAFTAR ISI</w:t>
          </w:r>
          <w:bookmarkEnd w:id="10"/>
        </w:p>
        <w:p w14:paraId="6E29224D" w14:textId="3C047C94" w:rsidR="00ED05D8" w:rsidRDefault="00EB1962">
          <w:pPr>
            <w:pStyle w:val="TOC1"/>
            <w:tabs>
              <w:tab w:val="right" w:leader="dot" w:pos="7928"/>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72830697" w:history="1">
            <w:r w:rsidR="00ED05D8" w:rsidRPr="00794CA1">
              <w:rPr>
                <w:rStyle w:val="Hyperlink"/>
                <w:noProof/>
              </w:rPr>
              <w:t>HALAMAN JUDUL</w:t>
            </w:r>
            <w:r w:rsidR="00ED05D8">
              <w:rPr>
                <w:noProof/>
                <w:webHidden/>
              </w:rPr>
              <w:tab/>
            </w:r>
            <w:r w:rsidR="00ED05D8">
              <w:rPr>
                <w:noProof/>
                <w:webHidden/>
              </w:rPr>
              <w:fldChar w:fldCharType="begin"/>
            </w:r>
            <w:r w:rsidR="00ED05D8">
              <w:rPr>
                <w:noProof/>
                <w:webHidden/>
              </w:rPr>
              <w:instrText xml:space="preserve"> PAGEREF _Toc172830697 \h </w:instrText>
            </w:r>
            <w:r w:rsidR="00ED05D8">
              <w:rPr>
                <w:noProof/>
                <w:webHidden/>
              </w:rPr>
            </w:r>
            <w:r w:rsidR="00ED05D8">
              <w:rPr>
                <w:noProof/>
                <w:webHidden/>
              </w:rPr>
              <w:fldChar w:fldCharType="separate"/>
            </w:r>
            <w:r w:rsidR="007924A3">
              <w:rPr>
                <w:noProof/>
                <w:webHidden/>
              </w:rPr>
              <w:t>i</w:t>
            </w:r>
            <w:r w:rsidR="00ED05D8">
              <w:rPr>
                <w:noProof/>
                <w:webHidden/>
              </w:rPr>
              <w:fldChar w:fldCharType="end"/>
            </w:r>
          </w:hyperlink>
        </w:p>
        <w:p w14:paraId="3B15D258" w14:textId="1BB70178" w:rsidR="00ED05D8" w:rsidRDefault="00476116">
          <w:pPr>
            <w:pStyle w:val="TOC1"/>
            <w:tabs>
              <w:tab w:val="right" w:leader="dot" w:pos="7928"/>
            </w:tabs>
            <w:rPr>
              <w:rFonts w:asciiTheme="minorHAnsi" w:eastAsiaTheme="minorEastAsia" w:hAnsiTheme="minorHAnsi"/>
              <w:noProof/>
              <w:sz w:val="22"/>
              <w:lang w:val="en-US"/>
            </w:rPr>
          </w:pPr>
          <w:hyperlink w:anchor="_Toc172830698" w:history="1">
            <w:r w:rsidR="00ED05D8" w:rsidRPr="00794CA1">
              <w:rPr>
                <w:rStyle w:val="Hyperlink"/>
                <w:noProof/>
              </w:rPr>
              <w:t>HALAMAN PENGESAHAN</w:t>
            </w:r>
            <w:r w:rsidR="00ED05D8">
              <w:rPr>
                <w:noProof/>
                <w:webHidden/>
              </w:rPr>
              <w:tab/>
            </w:r>
            <w:r w:rsidR="00ED05D8">
              <w:rPr>
                <w:noProof/>
                <w:webHidden/>
              </w:rPr>
              <w:fldChar w:fldCharType="begin"/>
            </w:r>
            <w:r w:rsidR="00ED05D8">
              <w:rPr>
                <w:noProof/>
                <w:webHidden/>
              </w:rPr>
              <w:instrText xml:space="preserve"> PAGEREF _Toc172830698 \h </w:instrText>
            </w:r>
            <w:r w:rsidR="00ED05D8">
              <w:rPr>
                <w:noProof/>
                <w:webHidden/>
              </w:rPr>
            </w:r>
            <w:r w:rsidR="00ED05D8">
              <w:rPr>
                <w:noProof/>
                <w:webHidden/>
              </w:rPr>
              <w:fldChar w:fldCharType="separate"/>
            </w:r>
            <w:r w:rsidR="007924A3">
              <w:rPr>
                <w:noProof/>
                <w:webHidden/>
              </w:rPr>
              <w:t>ii</w:t>
            </w:r>
            <w:r w:rsidR="00ED05D8">
              <w:rPr>
                <w:noProof/>
                <w:webHidden/>
              </w:rPr>
              <w:fldChar w:fldCharType="end"/>
            </w:r>
          </w:hyperlink>
        </w:p>
        <w:p w14:paraId="4F3359CD" w14:textId="20B89EEB" w:rsidR="00ED05D8" w:rsidRDefault="00476116">
          <w:pPr>
            <w:pStyle w:val="TOC1"/>
            <w:tabs>
              <w:tab w:val="right" w:leader="dot" w:pos="7928"/>
            </w:tabs>
            <w:rPr>
              <w:rFonts w:asciiTheme="minorHAnsi" w:eastAsiaTheme="minorEastAsia" w:hAnsiTheme="minorHAnsi"/>
              <w:noProof/>
              <w:sz w:val="22"/>
              <w:lang w:val="en-US"/>
            </w:rPr>
          </w:pPr>
          <w:hyperlink w:anchor="_Toc172830699" w:history="1">
            <w:r w:rsidR="00ED05D8" w:rsidRPr="00794CA1">
              <w:rPr>
                <w:rStyle w:val="Hyperlink"/>
                <w:noProof/>
              </w:rPr>
              <w:t>HALAMAN PERNYATAAN ORISINALITAS</w:t>
            </w:r>
            <w:r w:rsidR="00ED05D8">
              <w:rPr>
                <w:noProof/>
                <w:webHidden/>
              </w:rPr>
              <w:tab/>
            </w:r>
            <w:r w:rsidR="00ED05D8">
              <w:rPr>
                <w:noProof/>
                <w:webHidden/>
              </w:rPr>
              <w:fldChar w:fldCharType="begin"/>
            </w:r>
            <w:r w:rsidR="00ED05D8">
              <w:rPr>
                <w:noProof/>
                <w:webHidden/>
              </w:rPr>
              <w:instrText xml:space="preserve"> PAGEREF _Toc172830699 \h </w:instrText>
            </w:r>
            <w:r w:rsidR="00ED05D8">
              <w:rPr>
                <w:noProof/>
                <w:webHidden/>
              </w:rPr>
            </w:r>
            <w:r w:rsidR="00ED05D8">
              <w:rPr>
                <w:noProof/>
                <w:webHidden/>
              </w:rPr>
              <w:fldChar w:fldCharType="separate"/>
            </w:r>
            <w:r w:rsidR="007924A3">
              <w:rPr>
                <w:noProof/>
                <w:webHidden/>
              </w:rPr>
              <w:t>iii</w:t>
            </w:r>
            <w:r w:rsidR="00ED05D8">
              <w:rPr>
                <w:noProof/>
                <w:webHidden/>
              </w:rPr>
              <w:fldChar w:fldCharType="end"/>
            </w:r>
          </w:hyperlink>
        </w:p>
        <w:p w14:paraId="0008F387" w14:textId="7D2CA9FA" w:rsidR="00ED05D8" w:rsidRDefault="00476116">
          <w:pPr>
            <w:pStyle w:val="TOC1"/>
            <w:tabs>
              <w:tab w:val="right" w:leader="dot" w:pos="7928"/>
            </w:tabs>
            <w:rPr>
              <w:rFonts w:asciiTheme="minorHAnsi" w:eastAsiaTheme="minorEastAsia" w:hAnsiTheme="minorHAnsi"/>
              <w:noProof/>
              <w:sz w:val="22"/>
              <w:lang w:val="en-US"/>
            </w:rPr>
          </w:pPr>
          <w:hyperlink w:anchor="_Toc172830700" w:history="1">
            <w:r w:rsidR="00ED05D8" w:rsidRPr="00794CA1">
              <w:rPr>
                <w:rStyle w:val="Hyperlink"/>
                <w:noProof/>
              </w:rPr>
              <w:t>MOTTO / HALAMAN PERSEMBAHAN</w:t>
            </w:r>
            <w:r w:rsidR="00ED05D8">
              <w:rPr>
                <w:noProof/>
                <w:webHidden/>
              </w:rPr>
              <w:tab/>
            </w:r>
            <w:r w:rsidR="00ED05D8">
              <w:rPr>
                <w:noProof/>
                <w:webHidden/>
              </w:rPr>
              <w:fldChar w:fldCharType="begin"/>
            </w:r>
            <w:r w:rsidR="00ED05D8">
              <w:rPr>
                <w:noProof/>
                <w:webHidden/>
              </w:rPr>
              <w:instrText xml:space="preserve"> PAGEREF _Toc172830700 \h </w:instrText>
            </w:r>
            <w:r w:rsidR="00ED05D8">
              <w:rPr>
                <w:noProof/>
                <w:webHidden/>
              </w:rPr>
            </w:r>
            <w:r w:rsidR="00ED05D8">
              <w:rPr>
                <w:noProof/>
                <w:webHidden/>
              </w:rPr>
              <w:fldChar w:fldCharType="separate"/>
            </w:r>
            <w:r w:rsidR="007924A3">
              <w:rPr>
                <w:noProof/>
                <w:webHidden/>
              </w:rPr>
              <w:t>iv</w:t>
            </w:r>
            <w:r w:rsidR="00ED05D8">
              <w:rPr>
                <w:noProof/>
                <w:webHidden/>
              </w:rPr>
              <w:fldChar w:fldCharType="end"/>
            </w:r>
          </w:hyperlink>
        </w:p>
        <w:p w14:paraId="727344A7" w14:textId="503EF6CF" w:rsidR="00ED05D8" w:rsidRDefault="00476116">
          <w:pPr>
            <w:pStyle w:val="TOC1"/>
            <w:tabs>
              <w:tab w:val="right" w:leader="dot" w:pos="7928"/>
            </w:tabs>
            <w:rPr>
              <w:rFonts w:asciiTheme="minorHAnsi" w:eastAsiaTheme="minorEastAsia" w:hAnsiTheme="minorHAnsi"/>
              <w:noProof/>
              <w:sz w:val="22"/>
              <w:lang w:val="en-US"/>
            </w:rPr>
          </w:pPr>
          <w:hyperlink w:anchor="_Toc172830701" w:history="1">
            <w:r w:rsidR="00ED05D8" w:rsidRPr="00794CA1">
              <w:rPr>
                <w:rStyle w:val="Hyperlink"/>
                <w:noProof/>
              </w:rPr>
              <w:t>ABSTRAK</w:t>
            </w:r>
            <w:r w:rsidR="00ED05D8">
              <w:rPr>
                <w:noProof/>
                <w:webHidden/>
              </w:rPr>
              <w:tab/>
            </w:r>
            <w:r w:rsidR="00ED05D8">
              <w:rPr>
                <w:noProof/>
                <w:webHidden/>
              </w:rPr>
              <w:fldChar w:fldCharType="begin"/>
            </w:r>
            <w:r w:rsidR="00ED05D8">
              <w:rPr>
                <w:noProof/>
                <w:webHidden/>
              </w:rPr>
              <w:instrText xml:space="preserve"> PAGEREF _Toc172830701 \h </w:instrText>
            </w:r>
            <w:r w:rsidR="00ED05D8">
              <w:rPr>
                <w:noProof/>
                <w:webHidden/>
              </w:rPr>
            </w:r>
            <w:r w:rsidR="00ED05D8">
              <w:rPr>
                <w:noProof/>
                <w:webHidden/>
              </w:rPr>
              <w:fldChar w:fldCharType="separate"/>
            </w:r>
            <w:r w:rsidR="007924A3">
              <w:rPr>
                <w:noProof/>
                <w:webHidden/>
              </w:rPr>
              <w:t>v</w:t>
            </w:r>
            <w:r w:rsidR="00ED05D8">
              <w:rPr>
                <w:noProof/>
                <w:webHidden/>
              </w:rPr>
              <w:fldChar w:fldCharType="end"/>
            </w:r>
          </w:hyperlink>
        </w:p>
        <w:p w14:paraId="4B1DA6DE" w14:textId="034DE402" w:rsidR="00ED05D8" w:rsidRDefault="00476116">
          <w:pPr>
            <w:pStyle w:val="TOC1"/>
            <w:tabs>
              <w:tab w:val="right" w:leader="dot" w:pos="7928"/>
            </w:tabs>
            <w:rPr>
              <w:rFonts w:asciiTheme="minorHAnsi" w:eastAsiaTheme="minorEastAsia" w:hAnsiTheme="minorHAnsi"/>
              <w:noProof/>
              <w:sz w:val="22"/>
              <w:lang w:val="en-US"/>
            </w:rPr>
          </w:pPr>
          <w:hyperlink w:anchor="_Toc172830702" w:history="1">
            <w:r w:rsidR="00ED05D8" w:rsidRPr="00794CA1">
              <w:rPr>
                <w:rStyle w:val="Hyperlink"/>
                <w:i/>
                <w:noProof/>
              </w:rPr>
              <w:t>ABSTRACT</w:t>
            </w:r>
            <w:r w:rsidR="00ED05D8">
              <w:rPr>
                <w:noProof/>
                <w:webHidden/>
              </w:rPr>
              <w:tab/>
            </w:r>
            <w:r w:rsidR="00ED05D8">
              <w:rPr>
                <w:noProof/>
                <w:webHidden/>
              </w:rPr>
              <w:fldChar w:fldCharType="begin"/>
            </w:r>
            <w:r w:rsidR="00ED05D8">
              <w:rPr>
                <w:noProof/>
                <w:webHidden/>
              </w:rPr>
              <w:instrText xml:space="preserve"> PAGEREF _Toc172830702 \h </w:instrText>
            </w:r>
            <w:r w:rsidR="00ED05D8">
              <w:rPr>
                <w:noProof/>
                <w:webHidden/>
              </w:rPr>
            </w:r>
            <w:r w:rsidR="00ED05D8">
              <w:rPr>
                <w:noProof/>
                <w:webHidden/>
              </w:rPr>
              <w:fldChar w:fldCharType="separate"/>
            </w:r>
            <w:r w:rsidR="007924A3">
              <w:rPr>
                <w:noProof/>
                <w:webHidden/>
              </w:rPr>
              <w:t>viii</w:t>
            </w:r>
            <w:r w:rsidR="00ED05D8">
              <w:rPr>
                <w:noProof/>
                <w:webHidden/>
              </w:rPr>
              <w:fldChar w:fldCharType="end"/>
            </w:r>
          </w:hyperlink>
        </w:p>
        <w:p w14:paraId="4B975F00" w14:textId="128BBD98" w:rsidR="00ED05D8" w:rsidRDefault="00476116">
          <w:pPr>
            <w:pStyle w:val="TOC1"/>
            <w:tabs>
              <w:tab w:val="right" w:leader="dot" w:pos="7928"/>
            </w:tabs>
            <w:rPr>
              <w:rFonts w:asciiTheme="minorHAnsi" w:eastAsiaTheme="minorEastAsia" w:hAnsiTheme="minorHAnsi"/>
              <w:noProof/>
              <w:sz w:val="22"/>
              <w:lang w:val="en-US"/>
            </w:rPr>
          </w:pPr>
          <w:hyperlink w:anchor="_Toc172830703" w:history="1">
            <w:r w:rsidR="00ED05D8" w:rsidRPr="00794CA1">
              <w:rPr>
                <w:rStyle w:val="Hyperlink"/>
                <w:noProof/>
              </w:rPr>
              <w:t>KATA PENGANTAR</w:t>
            </w:r>
            <w:r w:rsidR="00ED05D8">
              <w:rPr>
                <w:noProof/>
                <w:webHidden/>
              </w:rPr>
              <w:tab/>
            </w:r>
            <w:r w:rsidR="00ED05D8">
              <w:rPr>
                <w:noProof/>
                <w:webHidden/>
              </w:rPr>
              <w:fldChar w:fldCharType="begin"/>
            </w:r>
            <w:r w:rsidR="00ED05D8">
              <w:rPr>
                <w:noProof/>
                <w:webHidden/>
              </w:rPr>
              <w:instrText xml:space="preserve"> PAGEREF _Toc172830703 \h </w:instrText>
            </w:r>
            <w:r w:rsidR="00ED05D8">
              <w:rPr>
                <w:noProof/>
                <w:webHidden/>
              </w:rPr>
            </w:r>
            <w:r w:rsidR="00ED05D8">
              <w:rPr>
                <w:noProof/>
                <w:webHidden/>
              </w:rPr>
              <w:fldChar w:fldCharType="separate"/>
            </w:r>
            <w:r w:rsidR="007924A3">
              <w:rPr>
                <w:noProof/>
                <w:webHidden/>
              </w:rPr>
              <w:t>v</w:t>
            </w:r>
            <w:r w:rsidR="00ED05D8">
              <w:rPr>
                <w:noProof/>
                <w:webHidden/>
              </w:rPr>
              <w:fldChar w:fldCharType="end"/>
            </w:r>
          </w:hyperlink>
        </w:p>
        <w:p w14:paraId="0924605D" w14:textId="7913AD93" w:rsidR="00ED05D8" w:rsidRDefault="00476116">
          <w:pPr>
            <w:pStyle w:val="TOC1"/>
            <w:tabs>
              <w:tab w:val="right" w:leader="dot" w:pos="7928"/>
            </w:tabs>
            <w:rPr>
              <w:rFonts w:asciiTheme="minorHAnsi" w:eastAsiaTheme="minorEastAsia" w:hAnsiTheme="minorHAnsi"/>
              <w:noProof/>
              <w:sz w:val="22"/>
              <w:lang w:val="en-US"/>
            </w:rPr>
          </w:pPr>
          <w:hyperlink w:anchor="_Toc172830704" w:history="1">
            <w:r w:rsidR="00ED05D8" w:rsidRPr="00794CA1">
              <w:rPr>
                <w:rStyle w:val="Hyperlink"/>
                <w:noProof/>
              </w:rPr>
              <w:t>DAFTAR ISI</w:t>
            </w:r>
            <w:r w:rsidR="00ED05D8">
              <w:rPr>
                <w:noProof/>
                <w:webHidden/>
              </w:rPr>
              <w:tab/>
            </w:r>
            <w:r w:rsidR="00ED05D8">
              <w:rPr>
                <w:noProof/>
                <w:webHidden/>
              </w:rPr>
              <w:fldChar w:fldCharType="begin"/>
            </w:r>
            <w:r w:rsidR="00ED05D8">
              <w:rPr>
                <w:noProof/>
                <w:webHidden/>
              </w:rPr>
              <w:instrText xml:space="preserve"> PAGEREF _Toc172830704 \h </w:instrText>
            </w:r>
            <w:r w:rsidR="00ED05D8">
              <w:rPr>
                <w:noProof/>
                <w:webHidden/>
              </w:rPr>
            </w:r>
            <w:r w:rsidR="00ED05D8">
              <w:rPr>
                <w:noProof/>
                <w:webHidden/>
              </w:rPr>
              <w:fldChar w:fldCharType="separate"/>
            </w:r>
            <w:r w:rsidR="007924A3">
              <w:rPr>
                <w:noProof/>
                <w:webHidden/>
              </w:rPr>
              <w:t>ix</w:t>
            </w:r>
            <w:r w:rsidR="00ED05D8">
              <w:rPr>
                <w:noProof/>
                <w:webHidden/>
              </w:rPr>
              <w:fldChar w:fldCharType="end"/>
            </w:r>
          </w:hyperlink>
        </w:p>
        <w:p w14:paraId="53918FB3" w14:textId="5172CA51" w:rsidR="00ED05D8" w:rsidRDefault="00476116">
          <w:pPr>
            <w:pStyle w:val="TOC1"/>
            <w:tabs>
              <w:tab w:val="right" w:leader="dot" w:pos="7928"/>
            </w:tabs>
            <w:rPr>
              <w:rFonts w:asciiTheme="minorHAnsi" w:eastAsiaTheme="minorEastAsia" w:hAnsiTheme="minorHAnsi"/>
              <w:noProof/>
              <w:sz w:val="22"/>
              <w:lang w:val="en-US"/>
            </w:rPr>
          </w:pPr>
          <w:hyperlink w:anchor="_Toc172830705" w:history="1">
            <w:r w:rsidR="00ED05D8" w:rsidRPr="00794CA1">
              <w:rPr>
                <w:rStyle w:val="Hyperlink"/>
                <w:noProof/>
              </w:rPr>
              <w:t>DAFTAR GAMBAR</w:t>
            </w:r>
            <w:r w:rsidR="00ED05D8">
              <w:rPr>
                <w:noProof/>
                <w:webHidden/>
              </w:rPr>
              <w:tab/>
            </w:r>
            <w:r w:rsidR="00ED05D8">
              <w:rPr>
                <w:noProof/>
                <w:webHidden/>
              </w:rPr>
              <w:fldChar w:fldCharType="begin"/>
            </w:r>
            <w:r w:rsidR="00ED05D8">
              <w:rPr>
                <w:noProof/>
                <w:webHidden/>
              </w:rPr>
              <w:instrText xml:space="preserve"> PAGEREF _Toc172830705 \h </w:instrText>
            </w:r>
            <w:r w:rsidR="00ED05D8">
              <w:rPr>
                <w:noProof/>
                <w:webHidden/>
              </w:rPr>
            </w:r>
            <w:r w:rsidR="00ED05D8">
              <w:rPr>
                <w:noProof/>
                <w:webHidden/>
              </w:rPr>
              <w:fldChar w:fldCharType="separate"/>
            </w:r>
            <w:r w:rsidR="007924A3">
              <w:rPr>
                <w:noProof/>
                <w:webHidden/>
              </w:rPr>
              <w:t>xii</w:t>
            </w:r>
            <w:r w:rsidR="00ED05D8">
              <w:rPr>
                <w:noProof/>
                <w:webHidden/>
              </w:rPr>
              <w:fldChar w:fldCharType="end"/>
            </w:r>
          </w:hyperlink>
        </w:p>
        <w:p w14:paraId="12429D8C" w14:textId="12BEE814" w:rsidR="00ED05D8" w:rsidRDefault="00476116">
          <w:pPr>
            <w:pStyle w:val="TOC1"/>
            <w:tabs>
              <w:tab w:val="right" w:leader="dot" w:pos="7928"/>
            </w:tabs>
            <w:rPr>
              <w:rFonts w:asciiTheme="minorHAnsi" w:eastAsiaTheme="minorEastAsia" w:hAnsiTheme="minorHAnsi"/>
              <w:noProof/>
              <w:sz w:val="22"/>
              <w:lang w:val="en-US"/>
            </w:rPr>
          </w:pPr>
          <w:hyperlink w:anchor="_Toc172830706" w:history="1">
            <w:r w:rsidR="00ED05D8" w:rsidRPr="00794CA1">
              <w:rPr>
                <w:rStyle w:val="Hyperlink"/>
                <w:noProof/>
              </w:rPr>
              <w:t>DAFTAR TABEL</w:t>
            </w:r>
            <w:r w:rsidR="00ED05D8">
              <w:rPr>
                <w:noProof/>
                <w:webHidden/>
              </w:rPr>
              <w:tab/>
            </w:r>
            <w:r w:rsidR="00ED05D8">
              <w:rPr>
                <w:noProof/>
                <w:webHidden/>
              </w:rPr>
              <w:fldChar w:fldCharType="begin"/>
            </w:r>
            <w:r w:rsidR="00ED05D8">
              <w:rPr>
                <w:noProof/>
                <w:webHidden/>
              </w:rPr>
              <w:instrText xml:space="preserve"> PAGEREF _Toc172830706 \h </w:instrText>
            </w:r>
            <w:r w:rsidR="00ED05D8">
              <w:rPr>
                <w:noProof/>
                <w:webHidden/>
              </w:rPr>
            </w:r>
            <w:r w:rsidR="00ED05D8">
              <w:rPr>
                <w:noProof/>
                <w:webHidden/>
              </w:rPr>
              <w:fldChar w:fldCharType="separate"/>
            </w:r>
            <w:r w:rsidR="007924A3">
              <w:rPr>
                <w:noProof/>
                <w:webHidden/>
              </w:rPr>
              <w:t>xiii</w:t>
            </w:r>
            <w:r w:rsidR="00ED05D8">
              <w:rPr>
                <w:noProof/>
                <w:webHidden/>
              </w:rPr>
              <w:fldChar w:fldCharType="end"/>
            </w:r>
          </w:hyperlink>
        </w:p>
        <w:p w14:paraId="20A2BD55" w14:textId="04CE6433" w:rsidR="00ED05D8" w:rsidRDefault="00476116">
          <w:pPr>
            <w:pStyle w:val="TOC1"/>
            <w:tabs>
              <w:tab w:val="right" w:leader="dot" w:pos="7928"/>
            </w:tabs>
            <w:rPr>
              <w:rFonts w:asciiTheme="minorHAnsi" w:eastAsiaTheme="minorEastAsia" w:hAnsiTheme="minorHAnsi"/>
              <w:noProof/>
              <w:sz w:val="22"/>
              <w:lang w:val="en-US"/>
            </w:rPr>
          </w:pPr>
          <w:hyperlink w:anchor="_Toc172830707" w:history="1">
            <w:r w:rsidR="00ED05D8" w:rsidRPr="00794CA1">
              <w:rPr>
                <w:rStyle w:val="Hyperlink"/>
                <w:noProof/>
              </w:rPr>
              <w:t>DAFTAR KODE</w:t>
            </w:r>
            <w:r w:rsidR="00ED05D8">
              <w:rPr>
                <w:noProof/>
                <w:webHidden/>
              </w:rPr>
              <w:tab/>
            </w:r>
            <w:r w:rsidR="00ED05D8">
              <w:rPr>
                <w:noProof/>
                <w:webHidden/>
              </w:rPr>
              <w:fldChar w:fldCharType="begin"/>
            </w:r>
            <w:r w:rsidR="00ED05D8">
              <w:rPr>
                <w:noProof/>
                <w:webHidden/>
              </w:rPr>
              <w:instrText xml:space="preserve"> PAGEREF _Toc172830707 \h </w:instrText>
            </w:r>
            <w:r w:rsidR="00ED05D8">
              <w:rPr>
                <w:noProof/>
                <w:webHidden/>
              </w:rPr>
            </w:r>
            <w:r w:rsidR="00ED05D8">
              <w:rPr>
                <w:noProof/>
                <w:webHidden/>
              </w:rPr>
              <w:fldChar w:fldCharType="separate"/>
            </w:r>
            <w:r w:rsidR="007924A3">
              <w:rPr>
                <w:noProof/>
                <w:webHidden/>
              </w:rPr>
              <w:t>xv</w:t>
            </w:r>
            <w:r w:rsidR="00ED05D8">
              <w:rPr>
                <w:noProof/>
                <w:webHidden/>
              </w:rPr>
              <w:fldChar w:fldCharType="end"/>
            </w:r>
          </w:hyperlink>
        </w:p>
        <w:p w14:paraId="1E462592" w14:textId="39A3658D" w:rsidR="00ED05D8" w:rsidRDefault="00476116">
          <w:pPr>
            <w:pStyle w:val="TOC1"/>
            <w:tabs>
              <w:tab w:val="right" w:leader="dot" w:pos="7928"/>
            </w:tabs>
            <w:rPr>
              <w:rFonts w:asciiTheme="minorHAnsi" w:eastAsiaTheme="minorEastAsia" w:hAnsiTheme="minorHAnsi"/>
              <w:noProof/>
              <w:sz w:val="22"/>
              <w:lang w:val="en-US"/>
            </w:rPr>
          </w:pPr>
          <w:hyperlink w:anchor="_Toc172830708" w:history="1">
            <w:r w:rsidR="00ED05D8" w:rsidRPr="00794CA1">
              <w:rPr>
                <w:rStyle w:val="Hyperlink"/>
                <w:noProof/>
              </w:rPr>
              <w:t>BAB I PENDAHULUAN</w:t>
            </w:r>
            <w:r w:rsidR="00ED05D8">
              <w:rPr>
                <w:noProof/>
                <w:webHidden/>
              </w:rPr>
              <w:tab/>
            </w:r>
            <w:r w:rsidR="00ED05D8">
              <w:rPr>
                <w:noProof/>
                <w:webHidden/>
              </w:rPr>
              <w:fldChar w:fldCharType="begin"/>
            </w:r>
            <w:r w:rsidR="00ED05D8">
              <w:rPr>
                <w:noProof/>
                <w:webHidden/>
              </w:rPr>
              <w:instrText xml:space="preserve"> PAGEREF _Toc172830708 \h </w:instrText>
            </w:r>
            <w:r w:rsidR="00ED05D8">
              <w:rPr>
                <w:noProof/>
                <w:webHidden/>
              </w:rPr>
            </w:r>
            <w:r w:rsidR="00ED05D8">
              <w:rPr>
                <w:noProof/>
                <w:webHidden/>
              </w:rPr>
              <w:fldChar w:fldCharType="separate"/>
            </w:r>
            <w:r w:rsidR="007924A3">
              <w:rPr>
                <w:noProof/>
                <w:webHidden/>
              </w:rPr>
              <w:t>1</w:t>
            </w:r>
            <w:r w:rsidR="00ED05D8">
              <w:rPr>
                <w:noProof/>
                <w:webHidden/>
              </w:rPr>
              <w:fldChar w:fldCharType="end"/>
            </w:r>
          </w:hyperlink>
        </w:p>
        <w:p w14:paraId="041C14A8" w14:textId="3F4B3612"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09" w:history="1">
            <w:r w:rsidR="00ED05D8" w:rsidRPr="00794CA1">
              <w:rPr>
                <w:rStyle w:val="Hyperlink"/>
                <w:noProof/>
              </w:rPr>
              <w:t>1.1.</w:t>
            </w:r>
            <w:r w:rsidR="00ED05D8">
              <w:rPr>
                <w:rFonts w:asciiTheme="minorHAnsi" w:eastAsiaTheme="minorEastAsia" w:hAnsiTheme="minorHAnsi"/>
                <w:noProof/>
                <w:sz w:val="22"/>
                <w:lang w:val="en-US"/>
              </w:rPr>
              <w:tab/>
            </w:r>
            <w:r w:rsidR="00ED05D8" w:rsidRPr="00794CA1">
              <w:rPr>
                <w:rStyle w:val="Hyperlink"/>
                <w:noProof/>
              </w:rPr>
              <w:t>Latar Belakang</w:t>
            </w:r>
            <w:r w:rsidR="00ED05D8">
              <w:rPr>
                <w:noProof/>
                <w:webHidden/>
              </w:rPr>
              <w:tab/>
            </w:r>
            <w:r w:rsidR="00ED05D8">
              <w:rPr>
                <w:noProof/>
                <w:webHidden/>
              </w:rPr>
              <w:fldChar w:fldCharType="begin"/>
            </w:r>
            <w:r w:rsidR="00ED05D8">
              <w:rPr>
                <w:noProof/>
                <w:webHidden/>
              </w:rPr>
              <w:instrText xml:space="preserve"> PAGEREF _Toc172830709 \h </w:instrText>
            </w:r>
            <w:r w:rsidR="00ED05D8">
              <w:rPr>
                <w:noProof/>
                <w:webHidden/>
              </w:rPr>
            </w:r>
            <w:r w:rsidR="00ED05D8">
              <w:rPr>
                <w:noProof/>
                <w:webHidden/>
              </w:rPr>
              <w:fldChar w:fldCharType="separate"/>
            </w:r>
            <w:r w:rsidR="007924A3">
              <w:rPr>
                <w:noProof/>
                <w:webHidden/>
              </w:rPr>
              <w:t>1</w:t>
            </w:r>
            <w:r w:rsidR="00ED05D8">
              <w:rPr>
                <w:noProof/>
                <w:webHidden/>
              </w:rPr>
              <w:fldChar w:fldCharType="end"/>
            </w:r>
          </w:hyperlink>
        </w:p>
        <w:p w14:paraId="44511080" w14:textId="423DD3DC"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10" w:history="1">
            <w:r w:rsidR="00ED05D8" w:rsidRPr="00794CA1">
              <w:rPr>
                <w:rStyle w:val="Hyperlink"/>
                <w:noProof/>
              </w:rPr>
              <w:t>1.2.</w:t>
            </w:r>
            <w:r w:rsidR="00ED05D8">
              <w:rPr>
                <w:rFonts w:asciiTheme="minorHAnsi" w:eastAsiaTheme="minorEastAsia" w:hAnsiTheme="minorHAnsi"/>
                <w:noProof/>
                <w:sz w:val="22"/>
                <w:lang w:val="en-US"/>
              </w:rPr>
              <w:tab/>
            </w:r>
            <w:r w:rsidR="00ED05D8" w:rsidRPr="00794CA1">
              <w:rPr>
                <w:rStyle w:val="Hyperlink"/>
                <w:noProof/>
              </w:rPr>
              <w:t>Rumusan Masalah</w:t>
            </w:r>
            <w:r w:rsidR="00ED05D8">
              <w:rPr>
                <w:noProof/>
                <w:webHidden/>
              </w:rPr>
              <w:tab/>
            </w:r>
            <w:r w:rsidR="00ED05D8">
              <w:rPr>
                <w:noProof/>
                <w:webHidden/>
              </w:rPr>
              <w:fldChar w:fldCharType="begin"/>
            </w:r>
            <w:r w:rsidR="00ED05D8">
              <w:rPr>
                <w:noProof/>
                <w:webHidden/>
              </w:rPr>
              <w:instrText xml:space="preserve"> PAGEREF _Toc172830710 \h </w:instrText>
            </w:r>
            <w:r w:rsidR="00ED05D8">
              <w:rPr>
                <w:noProof/>
                <w:webHidden/>
              </w:rPr>
            </w:r>
            <w:r w:rsidR="00ED05D8">
              <w:rPr>
                <w:noProof/>
                <w:webHidden/>
              </w:rPr>
              <w:fldChar w:fldCharType="separate"/>
            </w:r>
            <w:r w:rsidR="007924A3">
              <w:rPr>
                <w:noProof/>
                <w:webHidden/>
              </w:rPr>
              <w:t>4</w:t>
            </w:r>
            <w:r w:rsidR="00ED05D8">
              <w:rPr>
                <w:noProof/>
                <w:webHidden/>
              </w:rPr>
              <w:fldChar w:fldCharType="end"/>
            </w:r>
          </w:hyperlink>
        </w:p>
        <w:p w14:paraId="74F2E36D" w14:textId="5918C5B0"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11" w:history="1">
            <w:r w:rsidR="00ED05D8" w:rsidRPr="00794CA1">
              <w:rPr>
                <w:rStyle w:val="Hyperlink"/>
                <w:noProof/>
              </w:rPr>
              <w:t>1.2.1.</w:t>
            </w:r>
            <w:r w:rsidR="00ED05D8">
              <w:rPr>
                <w:rFonts w:asciiTheme="minorHAnsi" w:eastAsiaTheme="minorEastAsia" w:hAnsiTheme="minorHAnsi"/>
                <w:noProof/>
                <w:sz w:val="22"/>
                <w:lang w:val="en-US"/>
              </w:rPr>
              <w:tab/>
            </w:r>
            <w:r w:rsidR="00ED05D8" w:rsidRPr="00794CA1">
              <w:rPr>
                <w:rStyle w:val="Hyperlink"/>
                <w:noProof/>
              </w:rPr>
              <w:t>Permasalahan</w:t>
            </w:r>
            <w:r w:rsidR="00ED05D8">
              <w:rPr>
                <w:noProof/>
                <w:webHidden/>
              </w:rPr>
              <w:tab/>
            </w:r>
            <w:r w:rsidR="00ED05D8">
              <w:rPr>
                <w:noProof/>
                <w:webHidden/>
              </w:rPr>
              <w:fldChar w:fldCharType="begin"/>
            </w:r>
            <w:r w:rsidR="00ED05D8">
              <w:rPr>
                <w:noProof/>
                <w:webHidden/>
              </w:rPr>
              <w:instrText xml:space="preserve"> PAGEREF _Toc172830711 \h </w:instrText>
            </w:r>
            <w:r w:rsidR="00ED05D8">
              <w:rPr>
                <w:noProof/>
                <w:webHidden/>
              </w:rPr>
            </w:r>
            <w:r w:rsidR="00ED05D8">
              <w:rPr>
                <w:noProof/>
                <w:webHidden/>
              </w:rPr>
              <w:fldChar w:fldCharType="separate"/>
            </w:r>
            <w:r w:rsidR="007924A3">
              <w:rPr>
                <w:noProof/>
                <w:webHidden/>
              </w:rPr>
              <w:t>4</w:t>
            </w:r>
            <w:r w:rsidR="00ED05D8">
              <w:rPr>
                <w:noProof/>
                <w:webHidden/>
              </w:rPr>
              <w:fldChar w:fldCharType="end"/>
            </w:r>
          </w:hyperlink>
        </w:p>
        <w:p w14:paraId="250BC024" w14:textId="04F4B843"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12" w:history="1">
            <w:r w:rsidR="00ED05D8" w:rsidRPr="00794CA1">
              <w:rPr>
                <w:rStyle w:val="Hyperlink"/>
                <w:noProof/>
              </w:rPr>
              <w:t>1.2.2.</w:t>
            </w:r>
            <w:r w:rsidR="00ED05D8">
              <w:rPr>
                <w:rFonts w:asciiTheme="minorHAnsi" w:eastAsiaTheme="minorEastAsia" w:hAnsiTheme="minorHAnsi"/>
                <w:noProof/>
                <w:sz w:val="22"/>
                <w:lang w:val="en-US"/>
              </w:rPr>
              <w:tab/>
            </w:r>
            <w:r w:rsidR="00ED05D8" w:rsidRPr="00794CA1">
              <w:rPr>
                <w:rStyle w:val="Hyperlink"/>
                <w:noProof/>
              </w:rPr>
              <w:t>Solusi Permasalahan</w:t>
            </w:r>
            <w:r w:rsidR="00ED05D8">
              <w:rPr>
                <w:noProof/>
                <w:webHidden/>
              </w:rPr>
              <w:tab/>
            </w:r>
            <w:r w:rsidR="00ED05D8">
              <w:rPr>
                <w:noProof/>
                <w:webHidden/>
              </w:rPr>
              <w:fldChar w:fldCharType="begin"/>
            </w:r>
            <w:r w:rsidR="00ED05D8">
              <w:rPr>
                <w:noProof/>
                <w:webHidden/>
              </w:rPr>
              <w:instrText xml:space="preserve"> PAGEREF _Toc172830712 \h </w:instrText>
            </w:r>
            <w:r w:rsidR="00ED05D8">
              <w:rPr>
                <w:noProof/>
                <w:webHidden/>
              </w:rPr>
            </w:r>
            <w:r w:rsidR="00ED05D8">
              <w:rPr>
                <w:noProof/>
                <w:webHidden/>
              </w:rPr>
              <w:fldChar w:fldCharType="separate"/>
            </w:r>
            <w:r w:rsidR="007924A3">
              <w:rPr>
                <w:noProof/>
                <w:webHidden/>
              </w:rPr>
              <w:t>4</w:t>
            </w:r>
            <w:r w:rsidR="00ED05D8">
              <w:rPr>
                <w:noProof/>
                <w:webHidden/>
              </w:rPr>
              <w:fldChar w:fldCharType="end"/>
            </w:r>
          </w:hyperlink>
        </w:p>
        <w:p w14:paraId="4ED6DC26" w14:textId="282EDEFB"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13" w:history="1">
            <w:r w:rsidR="00ED05D8" w:rsidRPr="00794CA1">
              <w:rPr>
                <w:rStyle w:val="Hyperlink"/>
                <w:noProof/>
              </w:rPr>
              <w:t>1.2.3.</w:t>
            </w:r>
            <w:r w:rsidR="00ED05D8">
              <w:rPr>
                <w:rFonts w:asciiTheme="minorHAnsi" w:eastAsiaTheme="minorEastAsia" w:hAnsiTheme="minorHAnsi"/>
                <w:noProof/>
                <w:sz w:val="22"/>
                <w:lang w:val="en-US"/>
              </w:rPr>
              <w:tab/>
            </w:r>
            <w:r w:rsidR="00ED05D8" w:rsidRPr="00794CA1">
              <w:rPr>
                <w:rStyle w:val="Hyperlink"/>
                <w:noProof/>
              </w:rPr>
              <w:t>Pertanyaan Penelitian</w:t>
            </w:r>
            <w:r w:rsidR="00ED05D8">
              <w:rPr>
                <w:noProof/>
                <w:webHidden/>
              </w:rPr>
              <w:tab/>
            </w:r>
            <w:r w:rsidR="00ED05D8">
              <w:rPr>
                <w:noProof/>
                <w:webHidden/>
              </w:rPr>
              <w:fldChar w:fldCharType="begin"/>
            </w:r>
            <w:r w:rsidR="00ED05D8">
              <w:rPr>
                <w:noProof/>
                <w:webHidden/>
              </w:rPr>
              <w:instrText xml:space="preserve"> PAGEREF _Toc172830713 \h </w:instrText>
            </w:r>
            <w:r w:rsidR="00ED05D8">
              <w:rPr>
                <w:noProof/>
                <w:webHidden/>
              </w:rPr>
            </w:r>
            <w:r w:rsidR="00ED05D8">
              <w:rPr>
                <w:noProof/>
                <w:webHidden/>
              </w:rPr>
              <w:fldChar w:fldCharType="separate"/>
            </w:r>
            <w:r w:rsidR="007924A3">
              <w:rPr>
                <w:noProof/>
                <w:webHidden/>
              </w:rPr>
              <w:t>5</w:t>
            </w:r>
            <w:r w:rsidR="00ED05D8">
              <w:rPr>
                <w:noProof/>
                <w:webHidden/>
              </w:rPr>
              <w:fldChar w:fldCharType="end"/>
            </w:r>
          </w:hyperlink>
        </w:p>
        <w:p w14:paraId="23C88B0D" w14:textId="422F8751"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14" w:history="1">
            <w:r w:rsidR="00ED05D8" w:rsidRPr="00794CA1">
              <w:rPr>
                <w:rStyle w:val="Hyperlink"/>
                <w:noProof/>
              </w:rPr>
              <w:t>1.3.</w:t>
            </w:r>
            <w:r w:rsidR="00ED05D8">
              <w:rPr>
                <w:rFonts w:asciiTheme="minorHAnsi" w:eastAsiaTheme="minorEastAsia" w:hAnsiTheme="minorHAnsi"/>
                <w:noProof/>
                <w:sz w:val="22"/>
                <w:lang w:val="en-US"/>
              </w:rPr>
              <w:tab/>
            </w:r>
            <w:r w:rsidR="00ED05D8" w:rsidRPr="00794CA1">
              <w:rPr>
                <w:rStyle w:val="Hyperlink"/>
                <w:noProof/>
              </w:rPr>
              <w:t>Batasan Masalah</w:t>
            </w:r>
            <w:r w:rsidR="00ED05D8">
              <w:rPr>
                <w:noProof/>
                <w:webHidden/>
              </w:rPr>
              <w:tab/>
            </w:r>
            <w:r w:rsidR="00ED05D8">
              <w:rPr>
                <w:noProof/>
                <w:webHidden/>
              </w:rPr>
              <w:fldChar w:fldCharType="begin"/>
            </w:r>
            <w:r w:rsidR="00ED05D8">
              <w:rPr>
                <w:noProof/>
                <w:webHidden/>
              </w:rPr>
              <w:instrText xml:space="preserve"> PAGEREF _Toc172830714 \h </w:instrText>
            </w:r>
            <w:r w:rsidR="00ED05D8">
              <w:rPr>
                <w:noProof/>
                <w:webHidden/>
              </w:rPr>
            </w:r>
            <w:r w:rsidR="00ED05D8">
              <w:rPr>
                <w:noProof/>
                <w:webHidden/>
              </w:rPr>
              <w:fldChar w:fldCharType="separate"/>
            </w:r>
            <w:r w:rsidR="007924A3">
              <w:rPr>
                <w:noProof/>
                <w:webHidden/>
              </w:rPr>
              <w:t>5</w:t>
            </w:r>
            <w:r w:rsidR="00ED05D8">
              <w:rPr>
                <w:noProof/>
                <w:webHidden/>
              </w:rPr>
              <w:fldChar w:fldCharType="end"/>
            </w:r>
          </w:hyperlink>
        </w:p>
        <w:p w14:paraId="5F8B451E" w14:textId="71C5D294"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15" w:history="1">
            <w:r w:rsidR="00ED05D8" w:rsidRPr="00794CA1">
              <w:rPr>
                <w:rStyle w:val="Hyperlink"/>
                <w:noProof/>
              </w:rPr>
              <w:t>1.4.</w:t>
            </w:r>
            <w:r w:rsidR="00ED05D8">
              <w:rPr>
                <w:rFonts w:asciiTheme="minorHAnsi" w:eastAsiaTheme="minorEastAsia" w:hAnsiTheme="minorHAnsi"/>
                <w:noProof/>
                <w:sz w:val="22"/>
                <w:lang w:val="en-US"/>
              </w:rPr>
              <w:tab/>
            </w:r>
            <w:r w:rsidR="00ED05D8" w:rsidRPr="00794CA1">
              <w:rPr>
                <w:rStyle w:val="Hyperlink"/>
                <w:noProof/>
              </w:rPr>
              <w:t>Tujuan dan Manfaat</w:t>
            </w:r>
            <w:r w:rsidR="00ED05D8">
              <w:rPr>
                <w:noProof/>
                <w:webHidden/>
              </w:rPr>
              <w:tab/>
            </w:r>
            <w:r w:rsidR="00ED05D8">
              <w:rPr>
                <w:noProof/>
                <w:webHidden/>
              </w:rPr>
              <w:fldChar w:fldCharType="begin"/>
            </w:r>
            <w:r w:rsidR="00ED05D8">
              <w:rPr>
                <w:noProof/>
                <w:webHidden/>
              </w:rPr>
              <w:instrText xml:space="preserve"> PAGEREF _Toc172830715 \h </w:instrText>
            </w:r>
            <w:r w:rsidR="00ED05D8">
              <w:rPr>
                <w:noProof/>
                <w:webHidden/>
              </w:rPr>
            </w:r>
            <w:r w:rsidR="00ED05D8">
              <w:rPr>
                <w:noProof/>
                <w:webHidden/>
              </w:rPr>
              <w:fldChar w:fldCharType="separate"/>
            </w:r>
            <w:r w:rsidR="007924A3">
              <w:rPr>
                <w:noProof/>
                <w:webHidden/>
              </w:rPr>
              <w:t>5</w:t>
            </w:r>
            <w:r w:rsidR="00ED05D8">
              <w:rPr>
                <w:noProof/>
                <w:webHidden/>
              </w:rPr>
              <w:fldChar w:fldCharType="end"/>
            </w:r>
          </w:hyperlink>
        </w:p>
        <w:p w14:paraId="7CE7701A" w14:textId="398B2A50"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16" w:history="1">
            <w:r w:rsidR="00ED05D8" w:rsidRPr="00794CA1">
              <w:rPr>
                <w:rStyle w:val="Hyperlink"/>
                <w:noProof/>
              </w:rPr>
              <w:t>1.4.1.</w:t>
            </w:r>
            <w:r w:rsidR="00ED05D8">
              <w:rPr>
                <w:rFonts w:asciiTheme="minorHAnsi" w:eastAsiaTheme="minorEastAsia" w:hAnsiTheme="minorHAnsi"/>
                <w:noProof/>
                <w:sz w:val="22"/>
                <w:lang w:val="en-US"/>
              </w:rPr>
              <w:tab/>
            </w:r>
            <w:r w:rsidR="00ED05D8" w:rsidRPr="00794CA1">
              <w:rPr>
                <w:rStyle w:val="Hyperlink"/>
                <w:noProof/>
              </w:rPr>
              <w:t>Tujuan</w:t>
            </w:r>
            <w:r w:rsidR="00ED05D8">
              <w:rPr>
                <w:noProof/>
                <w:webHidden/>
              </w:rPr>
              <w:tab/>
            </w:r>
            <w:r w:rsidR="00ED05D8">
              <w:rPr>
                <w:noProof/>
                <w:webHidden/>
              </w:rPr>
              <w:fldChar w:fldCharType="begin"/>
            </w:r>
            <w:r w:rsidR="00ED05D8">
              <w:rPr>
                <w:noProof/>
                <w:webHidden/>
              </w:rPr>
              <w:instrText xml:space="preserve"> PAGEREF _Toc172830716 \h </w:instrText>
            </w:r>
            <w:r w:rsidR="00ED05D8">
              <w:rPr>
                <w:noProof/>
                <w:webHidden/>
              </w:rPr>
            </w:r>
            <w:r w:rsidR="00ED05D8">
              <w:rPr>
                <w:noProof/>
                <w:webHidden/>
              </w:rPr>
              <w:fldChar w:fldCharType="separate"/>
            </w:r>
            <w:r w:rsidR="007924A3">
              <w:rPr>
                <w:noProof/>
                <w:webHidden/>
              </w:rPr>
              <w:t>5</w:t>
            </w:r>
            <w:r w:rsidR="00ED05D8">
              <w:rPr>
                <w:noProof/>
                <w:webHidden/>
              </w:rPr>
              <w:fldChar w:fldCharType="end"/>
            </w:r>
          </w:hyperlink>
        </w:p>
        <w:p w14:paraId="55C49E57" w14:textId="64CF0CA2"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17" w:history="1">
            <w:r w:rsidR="00ED05D8" w:rsidRPr="00794CA1">
              <w:rPr>
                <w:rStyle w:val="Hyperlink"/>
                <w:noProof/>
              </w:rPr>
              <w:t>1.4.2.</w:t>
            </w:r>
            <w:r w:rsidR="00ED05D8">
              <w:rPr>
                <w:rFonts w:asciiTheme="minorHAnsi" w:eastAsiaTheme="minorEastAsia" w:hAnsiTheme="minorHAnsi"/>
                <w:noProof/>
                <w:sz w:val="22"/>
                <w:lang w:val="en-US"/>
              </w:rPr>
              <w:tab/>
            </w:r>
            <w:r w:rsidR="00ED05D8" w:rsidRPr="00794CA1">
              <w:rPr>
                <w:rStyle w:val="Hyperlink"/>
                <w:noProof/>
              </w:rPr>
              <w:t>Manfaat</w:t>
            </w:r>
            <w:r w:rsidR="00ED05D8">
              <w:rPr>
                <w:noProof/>
                <w:webHidden/>
              </w:rPr>
              <w:tab/>
            </w:r>
            <w:r w:rsidR="00ED05D8">
              <w:rPr>
                <w:noProof/>
                <w:webHidden/>
              </w:rPr>
              <w:fldChar w:fldCharType="begin"/>
            </w:r>
            <w:r w:rsidR="00ED05D8">
              <w:rPr>
                <w:noProof/>
                <w:webHidden/>
              </w:rPr>
              <w:instrText xml:space="preserve"> PAGEREF _Toc172830717 \h </w:instrText>
            </w:r>
            <w:r w:rsidR="00ED05D8">
              <w:rPr>
                <w:noProof/>
                <w:webHidden/>
              </w:rPr>
            </w:r>
            <w:r w:rsidR="00ED05D8">
              <w:rPr>
                <w:noProof/>
                <w:webHidden/>
              </w:rPr>
              <w:fldChar w:fldCharType="separate"/>
            </w:r>
            <w:r w:rsidR="007924A3">
              <w:rPr>
                <w:noProof/>
                <w:webHidden/>
              </w:rPr>
              <w:t>5</w:t>
            </w:r>
            <w:r w:rsidR="00ED05D8">
              <w:rPr>
                <w:noProof/>
                <w:webHidden/>
              </w:rPr>
              <w:fldChar w:fldCharType="end"/>
            </w:r>
          </w:hyperlink>
        </w:p>
        <w:p w14:paraId="72FB440C" w14:textId="71D5F834"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18" w:history="1">
            <w:r w:rsidR="00ED05D8" w:rsidRPr="00794CA1">
              <w:rPr>
                <w:rStyle w:val="Hyperlink"/>
                <w:noProof/>
              </w:rPr>
              <w:t>1.5.</w:t>
            </w:r>
            <w:r w:rsidR="00ED05D8">
              <w:rPr>
                <w:rFonts w:asciiTheme="minorHAnsi" w:eastAsiaTheme="minorEastAsia" w:hAnsiTheme="minorHAnsi"/>
                <w:noProof/>
                <w:sz w:val="22"/>
                <w:lang w:val="en-US"/>
              </w:rPr>
              <w:tab/>
            </w:r>
            <w:r w:rsidR="00ED05D8" w:rsidRPr="00794CA1">
              <w:rPr>
                <w:rStyle w:val="Hyperlink"/>
                <w:noProof/>
              </w:rPr>
              <w:t>Sistematika Penulisan</w:t>
            </w:r>
            <w:r w:rsidR="00ED05D8">
              <w:rPr>
                <w:noProof/>
                <w:webHidden/>
              </w:rPr>
              <w:tab/>
            </w:r>
            <w:r w:rsidR="00ED05D8">
              <w:rPr>
                <w:noProof/>
                <w:webHidden/>
              </w:rPr>
              <w:fldChar w:fldCharType="begin"/>
            </w:r>
            <w:r w:rsidR="00ED05D8">
              <w:rPr>
                <w:noProof/>
                <w:webHidden/>
              </w:rPr>
              <w:instrText xml:space="preserve"> PAGEREF _Toc172830718 \h </w:instrText>
            </w:r>
            <w:r w:rsidR="00ED05D8">
              <w:rPr>
                <w:noProof/>
                <w:webHidden/>
              </w:rPr>
            </w:r>
            <w:r w:rsidR="00ED05D8">
              <w:rPr>
                <w:noProof/>
                <w:webHidden/>
              </w:rPr>
              <w:fldChar w:fldCharType="separate"/>
            </w:r>
            <w:r w:rsidR="007924A3">
              <w:rPr>
                <w:noProof/>
                <w:webHidden/>
              </w:rPr>
              <w:t>6</w:t>
            </w:r>
            <w:r w:rsidR="00ED05D8">
              <w:rPr>
                <w:noProof/>
                <w:webHidden/>
              </w:rPr>
              <w:fldChar w:fldCharType="end"/>
            </w:r>
          </w:hyperlink>
        </w:p>
        <w:p w14:paraId="2C6E7566" w14:textId="64545574" w:rsidR="00ED05D8" w:rsidRDefault="00476116">
          <w:pPr>
            <w:pStyle w:val="TOC1"/>
            <w:tabs>
              <w:tab w:val="right" w:leader="dot" w:pos="7928"/>
            </w:tabs>
            <w:rPr>
              <w:rFonts w:asciiTheme="minorHAnsi" w:eastAsiaTheme="minorEastAsia" w:hAnsiTheme="minorHAnsi"/>
              <w:noProof/>
              <w:sz w:val="22"/>
              <w:lang w:val="en-US"/>
            </w:rPr>
          </w:pPr>
          <w:hyperlink w:anchor="_Toc172830719" w:history="1">
            <w:r w:rsidR="00ED05D8" w:rsidRPr="00794CA1">
              <w:rPr>
                <w:rStyle w:val="Hyperlink"/>
                <w:noProof/>
              </w:rPr>
              <w:t>BAB II KAJIAN PUSTAKA</w:t>
            </w:r>
            <w:r w:rsidR="00ED05D8">
              <w:rPr>
                <w:noProof/>
                <w:webHidden/>
              </w:rPr>
              <w:tab/>
            </w:r>
            <w:r w:rsidR="00ED05D8">
              <w:rPr>
                <w:noProof/>
                <w:webHidden/>
              </w:rPr>
              <w:fldChar w:fldCharType="begin"/>
            </w:r>
            <w:r w:rsidR="00ED05D8">
              <w:rPr>
                <w:noProof/>
                <w:webHidden/>
              </w:rPr>
              <w:instrText xml:space="preserve"> PAGEREF _Toc172830719 \h </w:instrText>
            </w:r>
            <w:r w:rsidR="00ED05D8">
              <w:rPr>
                <w:noProof/>
                <w:webHidden/>
              </w:rPr>
            </w:r>
            <w:r w:rsidR="00ED05D8">
              <w:rPr>
                <w:noProof/>
                <w:webHidden/>
              </w:rPr>
              <w:fldChar w:fldCharType="separate"/>
            </w:r>
            <w:r w:rsidR="007924A3">
              <w:rPr>
                <w:noProof/>
                <w:webHidden/>
              </w:rPr>
              <w:t>7</w:t>
            </w:r>
            <w:r w:rsidR="00ED05D8">
              <w:rPr>
                <w:noProof/>
                <w:webHidden/>
              </w:rPr>
              <w:fldChar w:fldCharType="end"/>
            </w:r>
          </w:hyperlink>
        </w:p>
        <w:p w14:paraId="249A9968" w14:textId="67EFE372"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20" w:history="1">
            <w:r w:rsidR="00ED05D8" w:rsidRPr="00794CA1">
              <w:rPr>
                <w:rStyle w:val="Hyperlink"/>
                <w:noProof/>
              </w:rPr>
              <w:t>2.1.</w:t>
            </w:r>
            <w:r w:rsidR="00ED05D8">
              <w:rPr>
                <w:rFonts w:asciiTheme="minorHAnsi" w:eastAsiaTheme="minorEastAsia" w:hAnsiTheme="minorHAnsi"/>
                <w:noProof/>
                <w:sz w:val="22"/>
                <w:lang w:val="en-US"/>
              </w:rPr>
              <w:tab/>
            </w:r>
            <w:r w:rsidR="00ED05D8" w:rsidRPr="00794CA1">
              <w:rPr>
                <w:rStyle w:val="Hyperlink"/>
                <w:noProof/>
              </w:rPr>
              <w:t>Dokumen Putusan Pengadilan</w:t>
            </w:r>
            <w:r w:rsidR="00ED05D8">
              <w:rPr>
                <w:noProof/>
                <w:webHidden/>
              </w:rPr>
              <w:tab/>
            </w:r>
            <w:r w:rsidR="00ED05D8">
              <w:rPr>
                <w:noProof/>
                <w:webHidden/>
              </w:rPr>
              <w:fldChar w:fldCharType="begin"/>
            </w:r>
            <w:r w:rsidR="00ED05D8">
              <w:rPr>
                <w:noProof/>
                <w:webHidden/>
              </w:rPr>
              <w:instrText xml:space="preserve"> PAGEREF _Toc172830720 \h </w:instrText>
            </w:r>
            <w:r w:rsidR="00ED05D8">
              <w:rPr>
                <w:noProof/>
                <w:webHidden/>
              </w:rPr>
            </w:r>
            <w:r w:rsidR="00ED05D8">
              <w:rPr>
                <w:noProof/>
                <w:webHidden/>
              </w:rPr>
              <w:fldChar w:fldCharType="separate"/>
            </w:r>
            <w:r w:rsidR="007924A3">
              <w:rPr>
                <w:noProof/>
                <w:webHidden/>
              </w:rPr>
              <w:t>7</w:t>
            </w:r>
            <w:r w:rsidR="00ED05D8">
              <w:rPr>
                <w:noProof/>
                <w:webHidden/>
              </w:rPr>
              <w:fldChar w:fldCharType="end"/>
            </w:r>
          </w:hyperlink>
        </w:p>
        <w:p w14:paraId="59FBEBF8" w14:textId="7C829933"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21" w:history="1">
            <w:r w:rsidR="00ED05D8" w:rsidRPr="00794CA1">
              <w:rPr>
                <w:rStyle w:val="Hyperlink"/>
                <w:noProof/>
              </w:rPr>
              <w:t>2.2.</w:t>
            </w:r>
            <w:r w:rsidR="00ED05D8">
              <w:rPr>
                <w:rFonts w:asciiTheme="minorHAnsi" w:eastAsiaTheme="minorEastAsia" w:hAnsiTheme="minorHAnsi"/>
                <w:noProof/>
                <w:sz w:val="22"/>
                <w:lang w:val="en-US"/>
              </w:rPr>
              <w:tab/>
            </w:r>
            <w:r w:rsidR="00ED05D8" w:rsidRPr="00794CA1">
              <w:rPr>
                <w:rStyle w:val="Hyperlink"/>
                <w:i/>
                <w:noProof/>
              </w:rPr>
              <w:t>Named Entity Recognition</w:t>
            </w:r>
            <w:r w:rsidR="00ED05D8" w:rsidRPr="00794CA1">
              <w:rPr>
                <w:rStyle w:val="Hyperlink"/>
                <w:noProof/>
              </w:rPr>
              <w:t xml:space="preserve"> (NER)</w:t>
            </w:r>
            <w:r w:rsidR="00ED05D8">
              <w:rPr>
                <w:noProof/>
                <w:webHidden/>
              </w:rPr>
              <w:tab/>
            </w:r>
            <w:r w:rsidR="00ED05D8">
              <w:rPr>
                <w:noProof/>
                <w:webHidden/>
              </w:rPr>
              <w:fldChar w:fldCharType="begin"/>
            </w:r>
            <w:r w:rsidR="00ED05D8">
              <w:rPr>
                <w:noProof/>
                <w:webHidden/>
              </w:rPr>
              <w:instrText xml:space="preserve"> PAGEREF _Toc172830721 \h </w:instrText>
            </w:r>
            <w:r w:rsidR="00ED05D8">
              <w:rPr>
                <w:noProof/>
                <w:webHidden/>
              </w:rPr>
            </w:r>
            <w:r w:rsidR="00ED05D8">
              <w:rPr>
                <w:noProof/>
                <w:webHidden/>
              </w:rPr>
              <w:fldChar w:fldCharType="separate"/>
            </w:r>
            <w:r w:rsidR="007924A3">
              <w:rPr>
                <w:noProof/>
                <w:webHidden/>
              </w:rPr>
              <w:t>8</w:t>
            </w:r>
            <w:r w:rsidR="00ED05D8">
              <w:rPr>
                <w:noProof/>
                <w:webHidden/>
              </w:rPr>
              <w:fldChar w:fldCharType="end"/>
            </w:r>
          </w:hyperlink>
        </w:p>
        <w:p w14:paraId="309863FC" w14:textId="569C4B63"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22" w:history="1">
            <w:r w:rsidR="00ED05D8" w:rsidRPr="00794CA1">
              <w:rPr>
                <w:rStyle w:val="Hyperlink"/>
                <w:noProof/>
              </w:rPr>
              <w:t>2.3.</w:t>
            </w:r>
            <w:r w:rsidR="00ED05D8">
              <w:rPr>
                <w:rFonts w:asciiTheme="minorHAnsi" w:eastAsiaTheme="minorEastAsia" w:hAnsiTheme="minorHAnsi"/>
                <w:noProof/>
                <w:sz w:val="22"/>
                <w:lang w:val="en-US"/>
              </w:rPr>
              <w:tab/>
            </w:r>
            <w:r w:rsidR="00ED05D8" w:rsidRPr="00794CA1">
              <w:rPr>
                <w:rStyle w:val="Hyperlink"/>
                <w:i/>
                <w:noProof/>
              </w:rPr>
              <w:t>Doccano</w:t>
            </w:r>
            <w:r w:rsidR="00ED05D8">
              <w:rPr>
                <w:noProof/>
                <w:webHidden/>
              </w:rPr>
              <w:tab/>
            </w:r>
            <w:r w:rsidR="00ED05D8">
              <w:rPr>
                <w:noProof/>
                <w:webHidden/>
              </w:rPr>
              <w:fldChar w:fldCharType="begin"/>
            </w:r>
            <w:r w:rsidR="00ED05D8">
              <w:rPr>
                <w:noProof/>
                <w:webHidden/>
              </w:rPr>
              <w:instrText xml:space="preserve"> PAGEREF _Toc172830722 \h </w:instrText>
            </w:r>
            <w:r w:rsidR="00ED05D8">
              <w:rPr>
                <w:noProof/>
                <w:webHidden/>
              </w:rPr>
            </w:r>
            <w:r w:rsidR="00ED05D8">
              <w:rPr>
                <w:noProof/>
                <w:webHidden/>
              </w:rPr>
              <w:fldChar w:fldCharType="separate"/>
            </w:r>
            <w:r w:rsidR="007924A3">
              <w:rPr>
                <w:noProof/>
                <w:webHidden/>
              </w:rPr>
              <w:t>9</w:t>
            </w:r>
            <w:r w:rsidR="00ED05D8">
              <w:rPr>
                <w:noProof/>
                <w:webHidden/>
              </w:rPr>
              <w:fldChar w:fldCharType="end"/>
            </w:r>
          </w:hyperlink>
        </w:p>
        <w:p w14:paraId="61407AAF" w14:textId="69D7002B"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23" w:history="1">
            <w:r w:rsidR="00ED05D8" w:rsidRPr="00794CA1">
              <w:rPr>
                <w:rStyle w:val="Hyperlink"/>
                <w:noProof/>
              </w:rPr>
              <w:t>2.4.</w:t>
            </w:r>
            <w:r w:rsidR="00ED05D8">
              <w:rPr>
                <w:rFonts w:asciiTheme="minorHAnsi" w:eastAsiaTheme="minorEastAsia" w:hAnsiTheme="minorHAnsi"/>
                <w:noProof/>
                <w:sz w:val="22"/>
                <w:lang w:val="en-US"/>
              </w:rPr>
              <w:tab/>
            </w:r>
            <w:r w:rsidR="00ED05D8" w:rsidRPr="00794CA1">
              <w:rPr>
                <w:rStyle w:val="Hyperlink"/>
                <w:i/>
                <w:noProof/>
              </w:rPr>
              <w:t>Transformer</w:t>
            </w:r>
            <w:r w:rsidR="00ED05D8">
              <w:rPr>
                <w:noProof/>
                <w:webHidden/>
              </w:rPr>
              <w:tab/>
            </w:r>
            <w:r w:rsidR="00ED05D8">
              <w:rPr>
                <w:noProof/>
                <w:webHidden/>
              </w:rPr>
              <w:fldChar w:fldCharType="begin"/>
            </w:r>
            <w:r w:rsidR="00ED05D8">
              <w:rPr>
                <w:noProof/>
                <w:webHidden/>
              </w:rPr>
              <w:instrText xml:space="preserve"> PAGEREF _Toc172830723 \h </w:instrText>
            </w:r>
            <w:r w:rsidR="00ED05D8">
              <w:rPr>
                <w:noProof/>
                <w:webHidden/>
              </w:rPr>
            </w:r>
            <w:r w:rsidR="00ED05D8">
              <w:rPr>
                <w:noProof/>
                <w:webHidden/>
              </w:rPr>
              <w:fldChar w:fldCharType="separate"/>
            </w:r>
            <w:r w:rsidR="007924A3">
              <w:rPr>
                <w:noProof/>
                <w:webHidden/>
              </w:rPr>
              <w:t>9</w:t>
            </w:r>
            <w:r w:rsidR="00ED05D8">
              <w:rPr>
                <w:noProof/>
                <w:webHidden/>
              </w:rPr>
              <w:fldChar w:fldCharType="end"/>
            </w:r>
          </w:hyperlink>
        </w:p>
        <w:p w14:paraId="01AF7800" w14:textId="273C2F90"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24" w:history="1">
            <w:r w:rsidR="00ED05D8" w:rsidRPr="00794CA1">
              <w:rPr>
                <w:rStyle w:val="Hyperlink"/>
                <w:noProof/>
              </w:rPr>
              <w:t>2.4.1.</w:t>
            </w:r>
            <w:r w:rsidR="00ED05D8">
              <w:rPr>
                <w:rFonts w:asciiTheme="minorHAnsi" w:eastAsiaTheme="minorEastAsia" w:hAnsiTheme="minorHAnsi"/>
                <w:noProof/>
                <w:sz w:val="22"/>
                <w:lang w:val="en-US"/>
              </w:rPr>
              <w:tab/>
            </w:r>
            <w:r w:rsidR="00ED05D8" w:rsidRPr="00794CA1">
              <w:rPr>
                <w:rStyle w:val="Hyperlink"/>
                <w:i/>
                <w:noProof/>
              </w:rPr>
              <w:t>Input</w:t>
            </w:r>
            <w:r w:rsidR="00ED05D8" w:rsidRPr="00794CA1">
              <w:rPr>
                <w:rStyle w:val="Hyperlink"/>
                <w:noProof/>
              </w:rPr>
              <w:t xml:space="preserve"> </w:t>
            </w:r>
            <w:r w:rsidR="00ED05D8" w:rsidRPr="00794CA1">
              <w:rPr>
                <w:rStyle w:val="Hyperlink"/>
                <w:i/>
                <w:noProof/>
              </w:rPr>
              <w:t>Embedding</w:t>
            </w:r>
            <w:r w:rsidR="00ED05D8">
              <w:rPr>
                <w:noProof/>
                <w:webHidden/>
              </w:rPr>
              <w:tab/>
            </w:r>
            <w:r w:rsidR="00ED05D8">
              <w:rPr>
                <w:noProof/>
                <w:webHidden/>
              </w:rPr>
              <w:fldChar w:fldCharType="begin"/>
            </w:r>
            <w:r w:rsidR="00ED05D8">
              <w:rPr>
                <w:noProof/>
                <w:webHidden/>
              </w:rPr>
              <w:instrText xml:space="preserve"> PAGEREF _Toc172830724 \h </w:instrText>
            </w:r>
            <w:r w:rsidR="00ED05D8">
              <w:rPr>
                <w:noProof/>
                <w:webHidden/>
              </w:rPr>
            </w:r>
            <w:r w:rsidR="00ED05D8">
              <w:rPr>
                <w:noProof/>
                <w:webHidden/>
              </w:rPr>
              <w:fldChar w:fldCharType="separate"/>
            </w:r>
            <w:r w:rsidR="007924A3">
              <w:rPr>
                <w:noProof/>
                <w:webHidden/>
              </w:rPr>
              <w:t>10</w:t>
            </w:r>
            <w:r w:rsidR="00ED05D8">
              <w:rPr>
                <w:noProof/>
                <w:webHidden/>
              </w:rPr>
              <w:fldChar w:fldCharType="end"/>
            </w:r>
          </w:hyperlink>
        </w:p>
        <w:p w14:paraId="439B451B" w14:textId="5BE60000"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25" w:history="1">
            <w:r w:rsidR="00ED05D8" w:rsidRPr="00794CA1">
              <w:rPr>
                <w:rStyle w:val="Hyperlink"/>
                <w:i/>
                <w:noProof/>
              </w:rPr>
              <w:t>2.4.2.</w:t>
            </w:r>
            <w:r w:rsidR="00ED05D8">
              <w:rPr>
                <w:rFonts w:asciiTheme="minorHAnsi" w:eastAsiaTheme="minorEastAsia" w:hAnsiTheme="minorHAnsi"/>
                <w:noProof/>
                <w:sz w:val="22"/>
                <w:lang w:val="en-US"/>
              </w:rPr>
              <w:tab/>
            </w:r>
            <w:r w:rsidR="00ED05D8" w:rsidRPr="00794CA1">
              <w:rPr>
                <w:rStyle w:val="Hyperlink"/>
                <w:i/>
                <w:noProof/>
              </w:rPr>
              <w:t xml:space="preserve">Encoder </w:t>
            </w:r>
            <w:r w:rsidR="00ED05D8" w:rsidRPr="00794CA1">
              <w:rPr>
                <w:rStyle w:val="Hyperlink"/>
                <w:noProof/>
              </w:rPr>
              <w:t xml:space="preserve">dan </w:t>
            </w:r>
            <w:r w:rsidR="00ED05D8" w:rsidRPr="00794CA1">
              <w:rPr>
                <w:rStyle w:val="Hyperlink"/>
                <w:i/>
                <w:noProof/>
              </w:rPr>
              <w:t>Decoder Transformers</w:t>
            </w:r>
            <w:r w:rsidR="00ED05D8">
              <w:rPr>
                <w:noProof/>
                <w:webHidden/>
              </w:rPr>
              <w:tab/>
            </w:r>
            <w:r w:rsidR="00ED05D8">
              <w:rPr>
                <w:noProof/>
                <w:webHidden/>
              </w:rPr>
              <w:fldChar w:fldCharType="begin"/>
            </w:r>
            <w:r w:rsidR="00ED05D8">
              <w:rPr>
                <w:noProof/>
                <w:webHidden/>
              </w:rPr>
              <w:instrText xml:space="preserve"> PAGEREF _Toc172830725 \h </w:instrText>
            </w:r>
            <w:r w:rsidR="00ED05D8">
              <w:rPr>
                <w:noProof/>
                <w:webHidden/>
              </w:rPr>
            </w:r>
            <w:r w:rsidR="00ED05D8">
              <w:rPr>
                <w:noProof/>
                <w:webHidden/>
              </w:rPr>
              <w:fldChar w:fldCharType="separate"/>
            </w:r>
            <w:r w:rsidR="007924A3">
              <w:rPr>
                <w:noProof/>
                <w:webHidden/>
              </w:rPr>
              <w:t>11</w:t>
            </w:r>
            <w:r w:rsidR="00ED05D8">
              <w:rPr>
                <w:noProof/>
                <w:webHidden/>
              </w:rPr>
              <w:fldChar w:fldCharType="end"/>
            </w:r>
          </w:hyperlink>
        </w:p>
        <w:p w14:paraId="36B703FD" w14:textId="4F55BFBD"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26" w:history="1">
            <w:r w:rsidR="00ED05D8" w:rsidRPr="00794CA1">
              <w:rPr>
                <w:rStyle w:val="Hyperlink"/>
                <w:noProof/>
              </w:rPr>
              <w:t>2.4.3.</w:t>
            </w:r>
            <w:r w:rsidR="00ED05D8">
              <w:rPr>
                <w:rFonts w:asciiTheme="minorHAnsi" w:eastAsiaTheme="minorEastAsia" w:hAnsiTheme="minorHAnsi"/>
                <w:noProof/>
                <w:sz w:val="22"/>
                <w:lang w:val="en-US"/>
              </w:rPr>
              <w:tab/>
            </w:r>
            <w:r w:rsidR="00ED05D8" w:rsidRPr="00794CA1">
              <w:rPr>
                <w:rStyle w:val="Hyperlink"/>
                <w:i/>
                <w:noProof/>
              </w:rPr>
              <w:t>Attention Mechanism</w:t>
            </w:r>
            <w:r w:rsidR="00ED05D8">
              <w:rPr>
                <w:noProof/>
                <w:webHidden/>
              </w:rPr>
              <w:tab/>
            </w:r>
            <w:r w:rsidR="00ED05D8">
              <w:rPr>
                <w:noProof/>
                <w:webHidden/>
              </w:rPr>
              <w:fldChar w:fldCharType="begin"/>
            </w:r>
            <w:r w:rsidR="00ED05D8">
              <w:rPr>
                <w:noProof/>
                <w:webHidden/>
              </w:rPr>
              <w:instrText xml:space="preserve"> PAGEREF _Toc172830726 \h </w:instrText>
            </w:r>
            <w:r w:rsidR="00ED05D8">
              <w:rPr>
                <w:noProof/>
                <w:webHidden/>
              </w:rPr>
            </w:r>
            <w:r w:rsidR="00ED05D8">
              <w:rPr>
                <w:noProof/>
                <w:webHidden/>
              </w:rPr>
              <w:fldChar w:fldCharType="separate"/>
            </w:r>
            <w:r w:rsidR="007924A3">
              <w:rPr>
                <w:noProof/>
                <w:webHidden/>
              </w:rPr>
              <w:t>12</w:t>
            </w:r>
            <w:r w:rsidR="00ED05D8">
              <w:rPr>
                <w:noProof/>
                <w:webHidden/>
              </w:rPr>
              <w:fldChar w:fldCharType="end"/>
            </w:r>
          </w:hyperlink>
        </w:p>
        <w:p w14:paraId="2620CFF6" w14:textId="3023A577"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27" w:history="1">
            <w:r w:rsidR="00ED05D8" w:rsidRPr="00794CA1">
              <w:rPr>
                <w:rStyle w:val="Hyperlink"/>
                <w:noProof/>
              </w:rPr>
              <w:t>2.4.4.</w:t>
            </w:r>
            <w:r w:rsidR="00ED05D8">
              <w:rPr>
                <w:rFonts w:asciiTheme="minorHAnsi" w:eastAsiaTheme="minorEastAsia" w:hAnsiTheme="minorHAnsi"/>
                <w:noProof/>
                <w:sz w:val="22"/>
                <w:lang w:val="en-US"/>
              </w:rPr>
              <w:tab/>
            </w:r>
            <w:r w:rsidR="00ED05D8" w:rsidRPr="00794CA1">
              <w:rPr>
                <w:rStyle w:val="Hyperlink"/>
                <w:i/>
                <w:noProof/>
              </w:rPr>
              <w:t>Position-Wise Feed Forward Network</w:t>
            </w:r>
            <w:r w:rsidR="00ED05D8">
              <w:rPr>
                <w:noProof/>
                <w:webHidden/>
              </w:rPr>
              <w:tab/>
            </w:r>
            <w:r w:rsidR="00ED05D8">
              <w:rPr>
                <w:noProof/>
                <w:webHidden/>
              </w:rPr>
              <w:fldChar w:fldCharType="begin"/>
            </w:r>
            <w:r w:rsidR="00ED05D8">
              <w:rPr>
                <w:noProof/>
                <w:webHidden/>
              </w:rPr>
              <w:instrText xml:space="preserve"> PAGEREF _Toc172830727 \h </w:instrText>
            </w:r>
            <w:r w:rsidR="00ED05D8">
              <w:rPr>
                <w:noProof/>
                <w:webHidden/>
              </w:rPr>
            </w:r>
            <w:r w:rsidR="00ED05D8">
              <w:rPr>
                <w:noProof/>
                <w:webHidden/>
              </w:rPr>
              <w:fldChar w:fldCharType="separate"/>
            </w:r>
            <w:r w:rsidR="007924A3">
              <w:rPr>
                <w:noProof/>
                <w:webHidden/>
              </w:rPr>
              <w:t>14</w:t>
            </w:r>
            <w:r w:rsidR="00ED05D8">
              <w:rPr>
                <w:noProof/>
                <w:webHidden/>
              </w:rPr>
              <w:fldChar w:fldCharType="end"/>
            </w:r>
          </w:hyperlink>
        </w:p>
        <w:p w14:paraId="53D6DC0B" w14:textId="38B23E98"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28" w:history="1">
            <w:r w:rsidR="00ED05D8" w:rsidRPr="00794CA1">
              <w:rPr>
                <w:rStyle w:val="Hyperlink"/>
                <w:noProof/>
              </w:rPr>
              <w:t>2.5.</w:t>
            </w:r>
            <w:r w:rsidR="00ED05D8">
              <w:rPr>
                <w:rFonts w:asciiTheme="minorHAnsi" w:eastAsiaTheme="minorEastAsia" w:hAnsiTheme="minorHAnsi"/>
                <w:noProof/>
                <w:sz w:val="22"/>
                <w:lang w:val="en-US"/>
              </w:rPr>
              <w:tab/>
            </w:r>
            <w:r w:rsidR="00ED05D8" w:rsidRPr="00794CA1">
              <w:rPr>
                <w:rStyle w:val="Hyperlink"/>
                <w:i/>
                <w:noProof/>
              </w:rPr>
              <w:t>BERT</w:t>
            </w:r>
            <w:r w:rsidR="00ED05D8">
              <w:rPr>
                <w:noProof/>
                <w:webHidden/>
              </w:rPr>
              <w:tab/>
            </w:r>
            <w:r w:rsidR="00ED05D8">
              <w:rPr>
                <w:noProof/>
                <w:webHidden/>
              </w:rPr>
              <w:fldChar w:fldCharType="begin"/>
            </w:r>
            <w:r w:rsidR="00ED05D8">
              <w:rPr>
                <w:noProof/>
                <w:webHidden/>
              </w:rPr>
              <w:instrText xml:space="preserve"> PAGEREF _Toc172830728 \h </w:instrText>
            </w:r>
            <w:r w:rsidR="00ED05D8">
              <w:rPr>
                <w:noProof/>
                <w:webHidden/>
              </w:rPr>
            </w:r>
            <w:r w:rsidR="00ED05D8">
              <w:rPr>
                <w:noProof/>
                <w:webHidden/>
              </w:rPr>
              <w:fldChar w:fldCharType="separate"/>
            </w:r>
            <w:r w:rsidR="007924A3">
              <w:rPr>
                <w:noProof/>
                <w:webHidden/>
              </w:rPr>
              <w:t>15</w:t>
            </w:r>
            <w:r w:rsidR="00ED05D8">
              <w:rPr>
                <w:noProof/>
                <w:webHidden/>
              </w:rPr>
              <w:fldChar w:fldCharType="end"/>
            </w:r>
          </w:hyperlink>
        </w:p>
        <w:p w14:paraId="74C47D5E" w14:textId="1E0F8297"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29" w:history="1">
            <w:r w:rsidR="00ED05D8" w:rsidRPr="00794CA1">
              <w:rPr>
                <w:rStyle w:val="Hyperlink"/>
                <w:noProof/>
              </w:rPr>
              <w:t>2.5.1.</w:t>
            </w:r>
            <w:r w:rsidR="00ED05D8">
              <w:rPr>
                <w:rFonts w:asciiTheme="minorHAnsi" w:eastAsiaTheme="minorEastAsia" w:hAnsiTheme="minorHAnsi"/>
                <w:noProof/>
                <w:sz w:val="22"/>
                <w:lang w:val="en-US"/>
              </w:rPr>
              <w:tab/>
            </w:r>
            <w:r w:rsidR="00ED05D8" w:rsidRPr="00794CA1">
              <w:rPr>
                <w:rStyle w:val="Hyperlink"/>
                <w:i/>
                <w:noProof/>
              </w:rPr>
              <w:t>Indolem/indobert-base-uncased</w:t>
            </w:r>
            <w:r w:rsidR="00ED05D8">
              <w:rPr>
                <w:noProof/>
                <w:webHidden/>
              </w:rPr>
              <w:tab/>
            </w:r>
            <w:r w:rsidR="00ED05D8">
              <w:rPr>
                <w:noProof/>
                <w:webHidden/>
              </w:rPr>
              <w:fldChar w:fldCharType="begin"/>
            </w:r>
            <w:r w:rsidR="00ED05D8">
              <w:rPr>
                <w:noProof/>
                <w:webHidden/>
              </w:rPr>
              <w:instrText xml:space="preserve"> PAGEREF _Toc172830729 \h </w:instrText>
            </w:r>
            <w:r w:rsidR="00ED05D8">
              <w:rPr>
                <w:noProof/>
                <w:webHidden/>
              </w:rPr>
            </w:r>
            <w:r w:rsidR="00ED05D8">
              <w:rPr>
                <w:noProof/>
                <w:webHidden/>
              </w:rPr>
              <w:fldChar w:fldCharType="separate"/>
            </w:r>
            <w:r w:rsidR="007924A3">
              <w:rPr>
                <w:noProof/>
                <w:webHidden/>
              </w:rPr>
              <w:t>17</w:t>
            </w:r>
            <w:r w:rsidR="00ED05D8">
              <w:rPr>
                <w:noProof/>
                <w:webHidden/>
              </w:rPr>
              <w:fldChar w:fldCharType="end"/>
            </w:r>
          </w:hyperlink>
        </w:p>
        <w:p w14:paraId="310A6427" w14:textId="429F0CC1"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30" w:history="1">
            <w:r w:rsidR="00ED05D8" w:rsidRPr="00794CA1">
              <w:rPr>
                <w:rStyle w:val="Hyperlink"/>
                <w:noProof/>
              </w:rPr>
              <w:t>2.5.2.</w:t>
            </w:r>
            <w:r w:rsidR="00ED05D8">
              <w:rPr>
                <w:rFonts w:asciiTheme="minorHAnsi" w:eastAsiaTheme="minorEastAsia" w:hAnsiTheme="minorHAnsi"/>
                <w:noProof/>
                <w:sz w:val="22"/>
                <w:lang w:val="en-US"/>
              </w:rPr>
              <w:tab/>
            </w:r>
            <w:r w:rsidR="00ED05D8" w:rsidRPr="00794CA1">
              <w:rPr>
                <w:rStyle w:val="Hyperlink"/>
                <w:i/>
                <w:noProof/>
              </w:rPr>
              <w:t>Indobenchmark/indobert-base-p2</w:t>
            </w:r>
            <w:r w:rsidR="00ED05D8">
              <w:rPr>
                <w:noProof/>
                <w:webHidden/>
              </w:rPr>
              <w:tab/>
            </w:r>
            <w:r w:rsidR="00ED05D8">
              <w:rPr>
                <w:noProof/>
                <w:webHidden/>
              </w:rPr>
              <w:fldChar w:fldCharType="begin"/>
            </w:r>
            <w:r w:rsidR="00ED05D8">
              <w:rPr>
                <w:noProof/>
                <w:webHidden/>
              </w:rPr>
              <w:instrText xml:space="preserve"> PAGEREF _Toc172830730 \h </w:instrText>
            </w:r>
            <w:r w:rsidR="00ED05D8">
              <w:rPr>
                <w:noProof/>
                <w:webHidden/>
              </w:rPr>
            </w:r>
            <w:r w:rsidR="00ED05D8">
              <w:rPr>
                <w:noProof/>
                <w:webHidden/>
              </w:rPr>
              <w:fldChar w:fldCharType="separate"/>
            </w:r>
            <w:r w:rsidR="007924A3">
              <w:rPr>
                <w:noProof/>
                <w:webHidden/>
              </w:rPr>
              <w:t>18</w:t>
            </w:r>
            <w:r w:rsidR="00ED05D8">
              <w:rPr>
                <w:noProof/>
                <w:webHidden/>
              </w:rPr>
              <w:fldChar w:fldCharType="end"/>
            </w:r>
          </w:hyperlink>
        </w:p>
        <w:p w14:paraId="76B1004F" w14:textId="5CA01091"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31" w:history="1">
            <w:r w:rsidR="00ED05D8" w:rsidRPr="00794CA1">
              <w:rPr>
                <w:rStyle w:val="Hyperlink"/>
                <w:noProof/>
              </w:rPr>
              <w:t>2.5.3.</w:t>
            </w:r>
            <w:r w:rsidR="00ED05D8">
              <w:rPr>
                <w:rFonts w:asciiTheme="minorHAnsi" w:eastAsiaTheme="minorEastAsia" w:hAnsiTheme="minorHAnsi"/>
                <w:noProof/>
                <w:sz w:val="22"/>
                <w:lang w:val="en-US"/>
              </w:rPr>
              <w:tab/>
            </w:r>
            <w:r w:rsidR="00ED05D8" w:rsidRPr="00794CA1">
              <w:rPr>
                <w:rStyle w:val="Hyperlink"/>
                <w:i/>
                <w:noProof/>
              </w:rPr>
              <w:t>Masked Languge Model</w:t>
            </w:r>
            <w:r w:rsidR="00ED05D8" w:rsidRPr="00794CA1">
              <w:rPr>
                <w:rStyle w:val="Hyperlink"/>
                <w:noProof/>
              </w:rPr>
              <w:t xml:space="preserve"> (MLM)</w:t>
            </w:r>
            <w:r w:rsidR="00ED05D8">
              <w:rPr>
                <w:noProof/>
                <w:webHidden/>
              </w:rPr>
              <w:tab/>
            </w:r>
            <w:r w:rsidR="00ED05D8">
              <w:rPr>
                <w:noProof/>
                <w:webHidden/>
              </w:rPr>
              <w:fldChar w:fldCharType="begin"/>
            </w:r>
            <w:r w:rsidR="00ED05D8">
              <w:rPr>
                <w:noProof/>
                <w:webHidden/>
              </w:rPr>
              <w:instrText xml:space="preserve"> PAGEREF _Toc172830731 \h </w:instrText>
            </w:r>
            <w:r w:rsidR="00ED05D8">
              <w:rPr>
                <w:noProof/>
                <w:webHidden/>
              </w:rPr>
            </w:r>
            <w:r w:rsidR="00ED05D8">
              <w:rPr>
                <w:noProof/>
                <w:webHidden/>
              </w:rPr>
              <w:fldChar w:fldCharType="separate"/>
            </w:r>
            <w:r w:rsidR="007924A3">
              <w:rPr>
                <w:noProof/>
                <w:webHidden/>
              </w:rPr>
              <w:t>19</w:t>
            </w:r>
            <w:r w:rsidR="00ED05D8">
              <w:rPr>
                <w:noProof/>
                <w:webHidden/>
              </w:rPr>
              <w:fldChar w:fldCharType="end"/>
            </w:r>
          </w:hyperlink>
        </w:p>
        <w:p w14:paraId="7F65D639" w14:textId="72693C7A"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32" w:history="1">
            <w:r w:rsidR="00ED05D8" w:rsidRPr="00794CA1">
              <w:rPr>
                <w:rStyle w:val="Hyperlink"/>
                <w:noProof/>
              </w:rPr>
              <w:t>2.5.4.</w:t>
            </w:r>
            <w:r w:rsidR="00ED05D8">
              <w:rPr>
                <w:rFonts w:asciiTheme="minorHAnsi" w:eastAsiaTheme="minorEastAsia" w:hAnsiTheme="minorHAnsi"/>
                <w:noProof/>
                <w:sz w:val="22"/>
                <w:lang w:val="en-US"/>
              </w:rPr>
              <w:tab/>
            </w:r>
            <w:r w:rsidR="00ED05D8" w:rsidRPr="00794CA1">
              <w:rPr>
                <w:rStyle w:val="Hyperlink"/>
                <w:i/>
                <w:noProof/>
              </w:rPr>
              <w:t>Next Sentence Prediction</w:t>
            </w:r>
            <w:r w:rsidR="00ED05D8" w:rsidRPr="00794CA1">
              <w:rPr>
                <w:rStyle w:val="Hyperlink"/>
                <w:noProof/>
              </w:rPr>
              <w:t xml:space="preserve"> (NSP)</w:t>
            </w:r>
            <w:r w:rsidR="00ED05D8">
              <w:rPr>
                <w:noProof/>
                <w:webHidden/>
              </w:rPr>
              <w:tab/>
            </w:r>
            <w:r w:rsidR="00ED05D8">
              <w:rPr>
                <w:noProof/>
                <w:webHidden/>
              </w:rPr>
              <w:fldChar w:fldCharType="begin"/>
            </w:r>
            <w:r w:rsidR="00ED05D8">
              <w:rPr>
                <w:noProof/>
                <w:webHidden/>
              </w:rPr>
              <w:instrText xml:space="preserve"> PAGEREF _Toc172830732 \h </w:instrText>
            </w:r>
            <w:r w:rsidR="00ED05D8">
              <w:rPr>
                <w:noProof/>
                <w:webHidden/>
              </w:rPr>
            </w:r>
            <w:r w:rsidR="00ED05D8">
              <w:rPr>
                <w:noProof/>
                <w:webHidden/>
              </w:rPr>
              <w:fldChar w:fldCharType="separate"/>
            </w:r>
            <w:r w:rsidR="007924A3">
              <w:rPr>
                <w:noProof/>
                <w:webHidden/>
              </w:rPr>
              <w:t>20</w:t>
            </w:r>
            <w:r w:rsidR="00ED05D8">
              <w:rPr>
                <w:noProof/>
                <w:webHidden/>
              </w:rPr>
              <w:fldChar w:fldCharType="end"/>
            </w:r>
          </w:hyperlink>
        </w:p>
        <w:p w14:paraId="00D84EE8" w14:textId="65115F4D"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33" w:history="1">
            <w:r w:rsidR="00ED05D8" w:rsidRPr="00794CA1">
              <w:rPr>
                <w:rStyle w:val="Hyperlink"/>
                <w:noProof/>
              </w:rPr>
              <w:t>2.6.</w:t>
            </w:r>
            <w:r w:rsidR="00ED05D8">
              <w:rPr>
                <w:rFonts w:asciiTheme="minorHAnsi" w:eastAsiaTheme="minorEastAsia" w:hAnsiTheme="minorHAnsi"/>
                <w:noProof/>
                <w:sz w:val="22"/>
                <w:lang w:val="en-US"/>
              </w:rPr>
              <w:tab/>
            </w:r>
            <w:r w:rsidR="00ED05D8" w:rsidRPr="00794CA1">
              <w:rPr>
                <w:rStyle w:val="Hyperlink"/>
                <w:i/>
                <w:noProof/>
              </w:rPr>
              <w:t>BERT Tokenizer</w:t>
            </w:r>
            <w:r w:rsidR="00ED05D8">
              <w:rPr>
                <w:noProof/>
                <w:webHidden/>
              </w:rPr>
              <w:tab/>
            </w:r>
            <w:r w:rsidR="00ED05D8">
              <w:rPr>
                <w:noProof/>
                <w:webHidden/>
              </w:rPr>
              <w:fldChar w:fldCharType="begin"/>
            </w:r>
            <w:r w:rsidR="00ED05D8">
              <w:rPr>
                <w:noProof/>
                <w:webHidden/>
              </w:rPr>
              <w:instrText xml:space="preserve"> PAGEREF _Toc172830733 \h </w:instrText>
            </w:r>
            <w:r w:rsidR="00ED05D8">
              <w:rPr>
                <w:noProof/>
                <w:webHidden/>
              </w:rPr>
            </w:r>
            <w:r w:rsidR="00ED05D8">
              <w:rPr>
                <w:noProof/>
                <w:webHidden/>
              </w:rPr>
              <w:fldChar w:fldCharType="separate"/>
            </w:r>
            <w:r w:rsidR="007924A3">
              <w:rPr>
                <w:noProof/>
                <w:webHidden/>
              </w:rPr>
              <w:t>21</w:t>
            </w:r>
            <w:r w:rsidR="00ED05D8">
              <w:rPr>
                <w:noProof/>
                <w:webHidden/>
              </w:rPr>
              <w:fldChar w:fldCharType="end"/>
            </w:r>
          </w:hyperlink>
        </w:p>
        <w:p w14:paraId="0557DA0D" w14:textId="25DBAD8C"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34" w:history="1">
            <w:r w:rsidR="00ED05D8" w:rsidRPr="00794CA1">
              <w:rPr>
                <w:rStyle w:val="Hyperlink"/>
                <w:noProof/>
              </w:rPr>
              <w:t>2.7.</w:t>
            </w:r>
            <w:r w:rsidR="00ED05D8">
              <w:rPr>
                <w:rFonts w:asciiTheme="minorHAnsi" w:eastAsiaTheme="minorEastAsia" w:hAnsiTheme="minorHAnsi"/>
                <w:noProof/>
                <w:sz w:val="22"/>
                <w:lang w:val="en-US"/>
              </w:rPr>
              <w:tab/>
            </w:r>
            <w:r w:rsidR="00ED05D8" w:rsidRPr="00794CA1">
              <w:rPr>
                <w:rStyle w:val="Hyperlink"/>
                <w:noProof/>
              </w:rPr>
              <w:t>Metrik Evaluasi</w:t>
            </w:r>
            <w:r w:rsidR="00ED05D8">
              <w:rPr>
                <w:noProof/>
                <w:webHidden/>
              </w:rPr>
              <w:tab/>
            </w:r>
            <w:r w:rsidR="00ED05D8">
              <w:rPr>
                <w:noProof/>
                <w:webHidden/>
              </w:rPr>
              <w:fldChar w:fldCharType="begin"/>
            </w:r>
            <w:r w:rsidR="00ED05D8">
              <w:rPr>
                <w:noProof/>
                <w:webHidden/>
              </w:rPr>
              <w:instrText xml:space="preserve"> PAGEREF _Toc172830734 \h </w:instrText>
            </w:r>
            <w:r w:rsidR="00ED05D8">
              <w:rPr>
                <w:noProof/>
                <w:webHidden/>
              </w:rPr>
            </w:r>
            <w:r w:rsidR="00ED05D8">
              <w:rPr>
                <w:noProof/>
                <w:webHidden/>
              </w:rPr>
              <w:fldChar w:fldCharType="separate"/>
            </w:r>
            <w:r w:rsidR="007924A3">
              <w:rPr>
                <w:noProof/>
                <w:webHidden/>
              </w:rPr>
              <w:t>21</w:t>
            </w:r>
            <w:r w:rsidR="00ED05D8">
              <w:rPr>
                <w:noProof/>
                <w:webHidden/>
              </w:rPr>
              <w:fldChar w:fldCharType="end"/>
            </w:r>
          </w:hyperlink>
        </w:p>
        <w:p w14:paraId="1654C7F1" w14:textId="75AAAE61"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35" w:history="1">
            <w:r w:rsidR="00ED05D8" w:rsidRPr="00794CA1">
              <w:rPr>
                <w:rStyle w:val="Hyperlink"/>
                <w:noProof/>
              </w:rPr>
              <w:t>2.7.1.</w:t>
            </w:r>
            <w:r w:rsidR="00ED05D8">
              <w:rPr>
                <w:rFonts w:asciiTheme="minorHAnsi" w:eastAsiaTheme="minorEastAsia" w:hAnsiTheme="minorHAnsi"/>
                <w:noProof/>
                <w:sz w:val="22"/>
                <w:lang w:val="en-US"/>
              </w:rPr>
              <w:tab/>
            </w:r>
            <w:r w:rsidR="00ED05D8" w:rsidRPr="00794CA1">
              <w:rPr>
                <w:rStyle w:val="Hyperlink"/>
                <w:noProof/>
              </w:rPr>
              <w:t>Presisi</w:t>
            </w:r>
            <w:r w:rsidR="00ED05D8">
              <w:rPr>
                <w:noProof/>
                <w:webHidden/>
              </w:rPr>
              <w:tab/>
            </w:r>
            <w:r w:rsidR="00ED05D8">
              <w:rPr>
                <w:noProof/>
                <w:webHidden/>
              </w:rPr>
              <w:fldChar w:fldCharType="begin"/>
            </w:r>
            <w:r w:rsidR="00ED05D8">
              <w:rPr>
                <w:noProof/>
                <w:webHidden/>
              </w:rPr>
              <w:instrText xml:space="preserve"> PAGEREF _Toc172830735 \h </w:instrText>
            </w:r>
            <w:r w:rsidR="00ED05D8">
              <w:rPr>
                <w:noProof/>
                <w:webHidden/>
              </w:rPr>
            </w:r>
            <w:r w:rsidR="00ED05D8">
              <w:rPr>
                <w:noProof/>
                <w:webHidden/>
              </w:rPr>
              <w:fldChar w:fldCharType="separate"/>
            </w:r>
            <w:r w:rsidR="007924A3">
              <w:rPr>
                <w:noProof/>
                <w:webHidden/>
              </w:rPr>
              <w:t>22</w:t>
            </w:r>
            <w:r w:rsidR="00ED05D8">
              <w:rPr>
                <w:noProof/>
                <w:webHidden/>
              </w:rPr>
              <w:fldChar w:fldCharType="end"/>
            </w:r>
          </w:hyperlink>
        </w:p>
        <w:p w14:paraId="4D8735C2" w14:textId="410CEDE3"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36" w:history="1">
            <w:r w:rsidR="00ED05D8" w:rsidRPr="00794CA1">
              <w:rPr>
                <w:rStyle w:val="Hyperlink"/>
                <w:noProof/>
              </w:rPr>
              <w:t>2.7.2.</w:t>
            </w:r>
            <w:r w:rsidR="00ED05D8">
              <w:rPr>
                <w:rFonts w:asciiTheme="minorHAnsi" w:eastAsiaTheme="minorEastAsia" w:hAnsiTheme="minorHAnsi"/>
                <w:noProof/>
                <w:sz w:val="22"/>
                <w:lang w:val="en-US"/>
              </w:rPr>
              <w:tab/>
            </w:r>
            <w:r w:rsidR="00ED05D8" w:rsidRPr="00794CA1">
              <w:rPr>
                <w:rStyle w:val="Hyperlink"/>
                <w:noProof/>
              </w:rPr>
              <w:t>Recall</w:t>
            </w:r>
            <w:r w:rsidR="00ED05D8">
              <w:rPr>
                <w:noProof/>
                <w:webHidden/>
              </w:rPr>
              <w:tab/>
            </w:r>
            <w:r w:rsidR="00ED05D8">
              <w:rPr>
                <w:noProof/>
                <w:webHidden/>
              </w:rPr>
              <w:fldChar w:fldCharType="begin"/>
            </w:r>
            <w:r w:rsidR="00ED05D8">
              <w:rPr>
                <w:noProof/>
                <w:webHidden/>
              </w:rPr>
              <w:instrText xml:space="preserve"> PAGEREF _Toc172830736 \h </w:instrText>
            </w:r>
            <w:r w:rsidR="00ED05D8">
              <w:rPr>
                <w:noProof/>
                <w:webHidden/>
              </w:rPr>
            </w:r>
            <w:r w:rsidR="00ED05D8">
              <w:rPr>
                <w:noProof/>
                <w:webHidden/>
              </w:rPr>
              <w:fldChar w:fldCharType="separate"/>
            </w:r>
            <w:r w:rsidR="007924A3">
              <w:rPr>
                <w:noProof/>
                <w:webHidden/>
              </w:rPr>
              <w:t>22</w:t>
            </w:r>
            <w:r w:rsidR="00ED05D8">
              <w:rPr>
                <w:noProof/>
                <w:webHidden/>
              </w:rPr>
              <w:fldChar w:fldCharType="end"/>
            </w:r>
          </w:hyperlink>
        </w:p>
        <w:p w14:paraId="57263FCE" w14:textId="5E9A3AE1"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37" w:history="1">
            <w:r w:rsidR="00ED05D8" w:rsidRPr="00794CA1">
              <w:rPr>
                <w:rStyle w:val="Hyperlink"/>
                <w:noProof/>
              </w:rPr>
              <w:t>2.7.3.</w:t>
            </w:r>
            <w:r w:rsidR="00ED05D8">
              <w:rPr>
                <w:rFonts w:asciiTheme="minorHAnsi" w:eastAsiaTheme="minorEastAsia" w:hAnsiTheme="minorHAnsi"/>
                <w:noProof/>
                <w:sz w:val="22"/>
                <w:lang w:val="en-US"/>
              </w:rPr>
              <w:tab/>
            </w:r>
            <w:r w:rsidR="00ED05D8" w:rsidRPr="00794CA1">
              <w:rPr>
                <w:rStyle w:val="Hyperlink"/>
                <w:noProof/>
              </w:rPr>
              <w:t>F1-Score</w:t>
            </w:r>
            <w:r w:rsidR="00ED05D8">
              <w:rPr>
                <w:noProof/>
                <w:webHidden/>
              </w:rPr>
              <w:tab/>
            </w:r>
            <w:r w:rsidR="00ED05D8">
              <w:rPr>
                <w:noProof/>
                <w:webHidden/>
              </w:rPr>
              <w:fldChar w:fldCharType="begin"/>
            </w:r>
            <w:r w:rsidR="00ED05D8">
              <w:rPr>
                <w:noProof/>
                <w:webHidden/>
              </w:rPr>
              <w:instrText xml:space="preserve"> PAGEREF _Toc172830737 \h </w:instrText>
            </w:r>
            <w:r w:rsidR="00ED05D8">
              <w:rPr>
                <w:noProof/>
                <w:webHidden/>
              </w:rPr>
            </w:r>
            <w:r w:rsidR="00ED05D8">
              <w:rPr>
                <w:noProof/>
                <w:webHidden/>
              </w:rPr>
              <w:fldChar w:fldCharType="separate"/>
            </w:r>
            <w:r w:rsidR="007924A3">
              <w:rPr>
                <w:noProof/>
                <w:webHidden/>
              </w:rPr>
              <w:t>23</w:t>
            </w:r>
            <w:r w:rsidR="00ED05D8">
              <w:rPr>
                <w:noProof/>
                <w:webHidden/>
              </w:rPr>
              <w:fldChar w:fldCharType="end"/>
            </w:r>
          </w:hyperlink>
        </w:p>
        <w:p w14:paraId="716A9634" w14:textId="531AA149"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38" w:history="1">
            <w:r w:rsidR="00ED05D8" w:rsidRPr="00794CA1">
              <w:rPr>
                <w:rStyle w:val="Hyperlink"/>
                <w:noProof/>
              </w:rPr>
              <w:t>2.8.</w:t>
            </w:r>
            <w:r w:rsidR="00ED05D8">
              <w:rPr>
                <w:rFonts w:asciiTheme="minorHAnsi" w:eastAsiaTheme="minorEastAsia" w:hAnsiTheme="minorHAnsi"/>
                <w:noProof/>
                <w:sz w:val="22"/>
                <w:lang w:val="en-US"/>
              </w:rPr>
              <w:tab/>
            </w:r>
            <w:r w:rsidR="00ED05D8" w:rsidRPr="00794CA1">
              <w:rPr>
                <w:rStyle w:val="Hyperlink"/>
                <w:noProof/>
              </w:rPr>
              <w:t>Penelitian Terkait</w:t>
            </w:r>
            <w:r w:rsidR="00ED05D8">
              <w:rPr>
                <w:noProof/>
                <w:webHidden/>
              </w:rPr>
              <w:tab/>
            </w:r>
            <w:r w:rsidR="00ED05D8">
              <w:rPr>
                <w:noProof/>
                <w:webHidden/>
              </w:rPr>
              <w:fldChar w:fldCharType="begin"/>
            </w:r>
            <w:r w:rsidR="00ED05D8">
              <w:rPr>
                <w:noProof/>
                <w:webHidden/>
              </w:rPr>
              <w:instrText xml:space="preserve"> PAGEREF _Toc172830738 \h </w:instrText>
            </w:r>
            <w:r w:rsidR="00ED05D8">
              <w:rPr>
                <w:noProof/>
                <w:webHidden/>
              </w:rPr>
            </w:r>
            <w:r w:rsidR="00ED05D8">
              <w:rPr>
                <w:noProof/>
                <w:webHidden/>
              </w:rPr>
              <w:fldChar w:fldCharType="separate"/>
            </w:r>
            <w:r w:rsidR="007924A3">
              <w:rPr>
                <w:noProof/>
                <w:webHidden/>
              </w:rPr>
              <w:t>23</w:t>
            </w:r>
            <w:r w:rsidR="00ED05D8">
              <w:rPr>
                <w:noProof/>
                <w:webHidden/>
              </w:rPr>
              <w:fldChar w:fldCharType="end"/>
            </w:r>
          </w:hyperlink>
        </w:p>
        <w:p w14:paraId="211136F6" w14:textId="0191D0D5" w:rsidR="00ED05D8" w:rsidRDefault="00476116">
          <w:pPr>
            <w:pStyle w:val="TOC1"/>
            <w:tabs>
              <w:tab w:val="right" w:leader="dot" w:pos="7928"/>
            </w:tabs>
            <w:rPr>
              <w:rFonts w:asciiTheme="minorHAnsi" w:eastAsiaTheme="minorEastAsia" w:hAnsiTheme="minorHAnsi"/>
              <w:noProof/>
              <w:sz w:val="22"/>
              <w:lang w:val="en-US"/>
            </w:rPr>
          </w:pPr>
          <w:hyperlink w:anchor="_Toc172830739" w:history="1">
            <w:r w:rsidR="00ED05D8" w:rsidRPr="00794CA1">
              <w:rPr>
                <w:rStyle w:val="Hyperlink"/>
                <w:noProof/>
              </w:rPr>
              <w:t>BAB III METODOLOGI PENELITIAN</w:t>
            </w:r>
            <w:r w:rsidR="00ED05D8">
              <w:rPr>
                <w:noProof/>
                <w:webHidden/>
              </w:rPr>
              <w:tab/>
            </w:r>
            <w:r w:rsidR="00ED05D8">
              <w:rPr>
                <w:noProof/>
                <w:webHidden/>
              </w:rPr>
              <w:fldChar w:fldCharType="begin"/>
            </w:r>
            <w:r w:rsidR="00ED05D8">
              <w:rPr>
                <w:noProof/>
                <w:webHidden/>
              </w:rPr>
              <w:instrText xml:space="preserve"> PAGEREF _Toc172830739 \h </w:instrText>
            </w:r>
            <w:r w:rsidR="00ED05D8">
              <w:rPr>
                <w:noProof/>
                <w:webHidden/>
              </w:rPr>
            </w:r>
            <w:r w:rsidR="00ED05D8">
              <w:rPr>
                <w:noProof/>
                <w:webHidden/>
              </w:rPr>
              <w:fldChar w:fldCharType="separate"/>
            </w:r>
            <w:r w:rsidR="007924A3">
              <w:rPr>
                <w:noProof/>
                <w:webHidden/>
              </w:rPr>
              <w:t>30</w:t>
            </w:r>
            <w:r w:rsidR="00ED05D8">
              <w:rPr>
                <w:noProof/>
                <w:webHidden/>
              </w:rPr>
              <w:fldChar w:fldCharType="end"/>
            </w:r>
          </w:hyperlink>
        </w:p>
        <w:p w14:paraId="2C764EC4" w14:textId="2B567F92"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40" w:history="1">
            <w:r w:rsidR="00ED05D8" w:rsidRPr="00794CA1">
              <w:rPr>
                <w:rStyle w:val="Hyperlink"/>
                <w:noProof/>
              </w:rPr>
              <w:t>3.1.</w:t>
            </w:r>
            <w:r w:rsidR="00ED05D8">
              <w:rPr>
                <w:rFonts w:asciiTheme="minorHAnsi" w:eastAsiaTheme="minorEastAsia" w:hAnsiTheme="minorHAnsi"/>
                <w:noProof/>
                <w:sz w:val="22"/>
                <w:lang w:val="en-US"/>
              </w:rPr>
              <w:tab/>
            </w:r>
            <w:r w:rsidR="00ED05D8" w:rsidRPr="00794CA1">
              <w:rPr>
                <w:rStyle w:val="Hyperlink"/>
                <w:noProof/>
              </w:rPr>
              <w:t>Arsitektur Sistem</w:t>
            </w:r>
            <w:r w:rsidR="00ED05D8">
              <w:rPr>
                <w:noProof/>
                <w:webHidden/>
              </w:rPr>
              <w:tab/>
            </w:r>
            <w:r w:rsidR="00ED05D8">
              <w:rPr>
                <w:noProof/>
                <w:webHidden/>
              </w:rPr>
              <w:fldChar w:fldCharType="begin"/>
            </w:r>
            <w:r w:rsidR="00ED05D8">
              <w:rPr>
                <w:noProof/>
                <w:webHidden/>
              </w:rPr>
              <w:instrText xml:space="preserve"> PAGEREF _Toc172830740 \h </w:instrText>
            </w:r>
            <w:r w:rsidR="00ED05D8">
              <w:rPr>
                <w:noProof/>
                <w:webHidden/>
              </w:rPr>
            </w:r>
            <w:r w:rsidR="00ED05D8">
              <w:rPr>
                <w:noProof/>
                <w:webHidden/>
              </w:rPr>
              <w:fldChar w:fldCharType="separate"/>
            </w:r>
            <w:r w:rsidR="007924A3">
              <w:rPr>
                <w:noProof/>
                <w:webHidden/>
              </w:rPr>
              <w:t>30</w:t>
            </w:r>
            <w:r w:rsidR="00ED05D8">
              <w:rPr>
                <w:noProof/>
                <w:webHidden/>
              </w:rPr>
              <w:fldChar w:fldCharType="end"/>
            </w:r>
          </w:hyperlink>
        </w:p>
        <w:p w14:paraId="51B86F0C" w14:textId="3F7FB028"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41" w:history="1">
            <w:r w:rsidR="00ED05D8" w:rsidRPr="00794CA1">
              <w:rPr>
                <w:rStyle w:val="Hyperlink"/>
                <w:noProof/>
              </w:rPr>
              <w:t>3.1.1.</w:t>
            </w:r>
            <w:r w:rsidR="00ED05D8">
              <w:rPr>
                <w:rFonts w:asciiTheme="minorHAnsi" w:eastAsiaTheme="minorEastAsia" w:hAnsiTheme="minorHAnsi"/>
                <w:noProof/>
                <w:sz w:val="22"/>
                <w:lang w:val="en-US"/>
              </w:rPr>
              <w:tab/>
            </w:r>
            <w:r w:rsidR="00ED05D8" w:rsidRPr="00794CA1">
              <w:rPr>
                <w:rStyle w:val="Hyperlink"/>
                <w:noProof/>
              </w:rPr>
              <w:t>Scraping</w:t>
            </w:r>
            <w:r w:rsidR="00ED05D8">
              <w:rPr>
                <w:noProof/>
                <w:webHidden/>
              </w:rPr>
              <w:tab/>
            </w:r>
            <w:r w:rsidR="00ED05D8">
              <w:rPr>
                <w:noProof/>
                <w:webHidden/>
              </w:rPr>
              <w:fldChar w:fldCharType="begin"/>
            </w:r>
            <w:r w:rsidR="00ED05D8">
              <w:rPr>
                <w:noProof/>
                <w:webHidden/>
              </w:rPr>
              <w:instrText xml:space="preserve"> PAGEREF _Toc172830741 \h </w:instrText>
            </w:r>
            <w:r w:rsidR="00ED05D8">
              <w:rPr>
                <w:noProof/>
                <w:webHidden/>
              </w:rPr>
            </w:r>
            <w:r w:rsidR="00ED05D8">
              <w:rPr>
                <w:noProof/>
                <w:webHidden/>
              </w:rPr>
              <w:fldChar w:fldCharType="separate"/>
            </w:r>
            <w:r w:rsidR="007924A3">
              <w:rPr>
                <w:noProof/>
                <w:webHidden/>
              </w:rPr>
              <w:t>30</w:t>
            </w:r>
            <w:r w:rsidR="00ED05D8">
              <w:rPr>
                <w:noProof/>
                <w:webHidden/>
              </w:rPr>
              <w:fldChar w:fldCharType="end"/>
            </w:r>
          </w:hyperlink>
        </w:p>
        <w:p w14:paraId="2B8901E4" w14:textId="2B744A5C"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42" w:history="1">
            <w:r w:rsidR="00ED05D8" w:rsidRPr="00794CA1">
              <w:rPr>
                <w:rStyle w:val="Hyperlink"/>
                <w:noProof/>
              </w:rPr>
              <w:t>3.1.2.</w:t>
            </w:r>
            <w:r w:rsidR="00ED05D8">
              <w:rPr>
                <w:rFonts w:asciiTheme="minorHAnsi" w:eastAsiaTheme="minorEastAsia" w:hAnsiTheme="minorHAnsi"/>
                <w:noProof/>
                <w:sz w:val="22"/>
                <w:lang w:val="en-US"/>
              </w:rPr>
              <w:tab/>
            </w:r>
            <w:r w:rsidR="00ED05D8" w:rsidRPr="00794CA1">
              <w:rPr>
                <w:rStyle w:val="Hyperlink"/>
                <w:noProof/>
              </w:rPr>
              <w:t>Preprocessing</w:t>
            </w:r>
            <w:r w:rsidR="00ED05D8">
              <w:rPr>
                <w:noProof/>
                <w:webHidden/>
              </w:rPr>
              <w:tab/>
            </w:r>
            <w:r w:rsidR="00ED05D8">
              <w:rPr>
                <w:noProof/>
                <w:webHidden/>
              </w:rPr>
              <w:fldChar w:fldCharType="begin"/>
            </w:r>
            <w:r w:rsidR="00ED05D8">
              <w:rPr>
                <w:noProof/>
                <w:webHidden/>
              </w:rPr>
              <w:instrText xml:space="preserve"> PAGEREF _Toc172830742 \h </w:instrText>
            </w:r>
            <w:r w:rsidR="00ED05D8">
              <w:rPr>
                <w:noProof/>
                <w:webHidden/>
              </w:rPr>
            </w:r>
            <w:r w:rsidR="00ED05D8">
              <w:rPr>
                <w:noProof/>
                <w:webHidden/>
              </w:rPr>
              <w:fldChar w:fldCharType="separate"/>
            </w:r>
            <w:r w:rsidR="007924A3">
              <w:rPr>
                <w:noProof/>
                <w:webHidden/>
              </w:rPr>
              <w:t>31</w:t>
            </w:r>
            <w:r w:rsidR="00ED05D8">
              <w:rPr>
                <w:noProof/>
                <w:webHidden/>
              </w:rPr>
              <w:fldChar w:fldCharType="end"/>
            </w:r>
          </w:hyperlink>
        </w:p>
        <w:p w14:paraId="421A5C33" w14:textId="15707DD4"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43" w:history="1">
            <w:r w:rsidR="00ED05D8" w:rsidRPr="00794CA1">
              <w:rPr>
                <w:rStyle w:val="Hyperlink"/>
                <w:noProof/>
              </w:rPr>
              <w:t>3.1.3.</w:t>
            </w:r>
            <w:r w:rsidR="00ED05D8">
              <w:rPr>
                <w:rFonts w:asciiTheme="minorHAnsi" w:eastAsiaTheme="minorEastAsia" w:hAnsiTheme="minorHAnsi"/>
                <w:noProof/>
                <w:sz w:val="22"/>
                <w:lang w:val="en-US"/>
              </w:rPr>
              <w:tab/>
            </w:r>
            <w:r w:rsidR="00ED05D8" w:rsidRPr="00794CA1">
              <w:rPr>
                <w:rStyle w:val="Hyperlink"/>
                <w:noProof/>
              </w:rPr>
              <w:t>Anotasi Data</w:t>
            </w:r>
            <w:r w:rsidR="00ED05D8">
              <w:rPr>
                <w:noProof/>
                <w:webHidden/>
              </w:rPr>
              <w:tab/>
            </w:r>
            <w:r w:rsidR="00ED05D8">
              <w:rPr>
                <w:noProof/>
                <w:webHidden/>
              </w:rPr>
              <w:fldChar w:fldCharType="begin"/>
            </w:r>
            <w:r w:rsidR="00ED05D8">
              <w:rPr>
                <w:noProof/>
                <w:webHidden/>
              </w:rPr>
              <w:instrText xml:space="preserve"> PAGEREF _Toc172830743 \h </w:instrText>
            </w:r>
            <w:r w:rsidR="00ED05D8">
              <w:rPr>
                <w:noProof/>
                <w:webHidden/>
              </w:rPr>
            </w:r>
            <w:r w:rsidR="00ED05D8">
              <w:rPr>
                <w:noProof/>
                <w:webHidden/>
              </w:rPr>
              <w:fldChar w:fldCharType="separate"/>
            </w:r>
            <w:r w:rsidR="007924A3">
              <w:rPr>
                <w:noProof/>
                <w:webHidden/>
              </w:rPr>
              <w:t>32</w:t>
            </w:r>
            <w:r w:rsidR="00ED05D8">
              <w:rPr>
                <w:noProof/>
                <w:webHidden/>
              </w:rPr>
              <w:fldChar w:fldCharType="end"/>
            </w:r>
          </w:hyperlink>
        </w:p>
        <w:p w14:paraId="084FD83D" w14:textId="386D738D"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44" w:history="1">
            <w:r w:rsidR="00ED05D8" w:rsidRPr="00794CA1">
              <w:rPr>
                <w:rStyle w:val="Hyperlink"/>
                <w:noProof/>
              </w:rPr>
              <w:t>3.1.4.</w:t>
            </w:r>
            <w:r w:rsidR="00ED05D8">
              <w:rPr>
                <w:rFonts w:asciiTheme="minorHAnsi" w:eastAsiaTheme="minorEastAsia" w:hAnsiTheme="minorHAnsi"/>
                <w:noProof/>
                <w:sz w:val="22"/>
                <w:lang w:val="en-US"/>
              </w:rPr>
              <w:tab/>
            </w:r>
            <w:r w:rsidR="00ED05D8" w:rsidRPr="00794CA1">
              <w:rPr>
                <w:rStyle w:val="Hyperlink"/>
                <w:noProof/>
              </w:rPr>
              <w:t>Representasi Data ke Input BERT</w:t>
            </w:r>
            <w:r w:rsidR="00ED05D8">
              <w:rPr>
                <w:noProof/>
                <w:webHidden/>
              </w:rPr>
              <w:tab/>
            </w:r>
            <w:r w:rsidR="00ED05D8">
              <w:rPr>
                <w:noProof/>
                <w:webHidden/>
              </w:rPr>
              <w:fldChar w:fldCharType="begin"/>
            </w:r>
            <w:r w:rsidR="00ED05D8">
              <w:rPr>
                <w:noProof/>
                <w:webHidden/>
              </w:rPr>
              <w:instrText xml:space="preserve"> PAGEREF _Toc172830744 \h </w:instrText>
            </w:r>
            <w:r w:rsidR="00ED05D8">
              <w:rPr>
                <w:noProof/>
                <w:webHidden/>
              </w:rPr>
            </w:r>
            <w:r w:rsidR="00ED05D8">
              <w:rPr>
                <w:noProof/>
                <w:webHidden/>
              </w:rPr>
              <w:fldChar w:fldCharType="separate"/>
            </w:r>
            <w:r w:rsidR="007924A3">
              <w:rPr>
                <w:noProof/>
                <w:webHidden/>
              </w:rPr>
              <w:t>36</w:t>
            </w:r>
            <w:r w:rsidR="00ED05D8">
              <w:rPr>
                <w:noProof/>
                <w:webHidden/>
              </w:rPr>
              <w:fldChar w:fldCharType="end"/>
            </w:r>
          </w:hyperlink>
        </w:p>
        <w:p w14:paraId="7A27491D" w14:textId="68018E31"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45" w:history="1">
            <w:r w:rsidR="00ED05D8" w:rsidRPr="00794CA1">
              <w:rPr>
                <w:rStyle w:val="Hyperlink"/>
                <w:noProof/>
              </w:rPr>
              <w:t>3.1.5.</w:t>
            </w:r>
            <w:r w:rsidR="00ED05D8">
              <w:rPr>
                <w:rFonts w:asciiTheme="minorHAnsi" w:eastAsiaTheme="minorEastAsia" w:hAnsiTheme="minorHAnsi"/>
                <w:noProof/>
                <w:sz w:val="22"/>
                <w:lang w:val="en-US"/>
              </w:rPr>
              <w:tab/>
            </w:r>
            <w:r w:rsidR="00ED05D8" w:rsidRPr="00794CA1">
              <w:rPr>
                <w:rStyle w:val="Hyperlink"/>
                <w:noProof/>
              </w:rPr>
              <w:t>Splitting Dataset</w:t>
            </w:r>
            <w:r w:rsidR="00ED05D8">
              <w:rPr>
                <w:noProof/>
                <w:webHidden/>
              </w:rPr>
              <w:tab/>
            </w:r>
            <w:r w:rsidR="00ED05D8">
              <w:rPr>
                <w:noProof/>
                <w:webHidden/>
              </w:rPr>
              <w:fldChar w:fldCharType="begin"/>
            </w:r>
            <w:r w:rsidR="00ED05D8">
              <w:rPr>
                <w:noProof/>
                <w:webHidden/>
              </w:rPr>
              <w:instrText xml:space="preserve"> PAGEREF _Toc172830745 \h </w:instrText>
            </w:r>
            <w:r w:rsidR="00ED05D8">
              <w:rPr>
                <w:noProof/>
                <w:webHidden/>
              </w:rPr>
            </w:r>
            <w:r w:rsidR="00ED05D8">
              <w:rPr>
                <w:noProof/>
                <w:webHidden/>
              </w:rPr>
              <w:fldChar w:fldCharType="separate"/>
            </w:r>
            <w:r w:rsidR="007924A3">
              <w:rPr>
                <w:noProof/>
                <w:webHidden/>
              </w:rPr>
              <w:t>37</w:t>
            </w:r>
            <w:r w:rsidR="00ED05D8">
              <w:rPr>
                <w:noProof/>
                <w:webHidden/>
              </w:rPr>
              <w:fldChar w:fldCharType="end"/>
            </w:r>
          </w:hyperlink>
        </w:p>
        <w:p w14:paraId="502CDD23" w14:textId="369DF8E6"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46" w:history="1">
            <w:r w:rsidR="00ED05D8" w:rsidRPr="00794CA1">
              <w:rPr>
                <w:rStyle w:val="Hyperlink"/>
                <w:noProof/>
              </w:rPr>
              <w:t>3.1.6.</w:t>
            </w:r>
            <w:r w:rsidR="00ED05D8">
              <w:rPr>
                <w:rFonts w:asciiTheme="minorHAnsi" w:eastAsiaTheme="minorEastAsia" w:hAnsiTheme="minorHAnsi"/>
                <w:noProof/>
                <w:sz w:val="22"/>
                <w:lang w:val="en-US"/>
              </w:rPr>
              <w:tab/>
            </w:r>
            <w:r w:rsidR="00ED05D8" w:rsidRPr="00794CA1">
              <w:rPr>
                <w:rStyle w:val="Hyperlink"/>
                <w:noProof/>
              </w:rPr>
              <w:t>Modeling</w:t>
            </w:r>
            <w:r w:rsidR="00ED05D8">
              <w:rPr>
                <w:noProof/>
                <w:webHidden/>
              </w:rPr>
              <w:tab/>
            </w:r>
            <w:r w:rsidR="00ED05D8">
              <w:rPr>
                <w:noProof/>
                <w:webHidden/>
              </w:rPr>
              <w:fldChar w:fldCharType="begin"/>
            </w:r>
            <w:r w:rsidR="00ED05D8">
              <w:rPr>
                <w:noProof/>
                <w:webHidden/>
              </w:rPr>
              <w:instrText xml:space="preserve"> PAGEREF _Toc172830746 \h </w:instrText>
            </w:r>
            <w:r w:rsidR="00ED05D8">
              <w:rPr>
                <w:noProof/>
                <w:webHidden/>
              </w:rPr>
            </w:r>
            <w:r w:rsidR="00ED05D8">
              <w:rPr>
                <w:noProof/>
                <w:webHidden/>
              </w:rPr>
              <w:fldChar w:fldCharType="separate"/>
            </w:r>
            <w:r w:rsidR="007924A3">
              <w:rPr>
                <w:noProof/>
                <w:webHidden/>
              </w:rPr>
              <w:t>38</w:t>
            </w:r>
            <w:r w:rsidR="00ED05D8">
              <w:rPr>
                <w:noProof/>
                <w:webHidden/>
              </w:rPr>
              <w:fldChar w:fldCharType="end"/>
            </w:r>
          </w:hyperlink>
        </w:p>
        <w:p w14:paraId="642C6E71" w14:textId="0B835897"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47" w:history="1">
            <w:r w:rsidR="00ED05D8" w:rsidRPr="00794CA1">
              <w:rPr>
                <w:rStyle w:val="Hyperlink"/>
                <w:noProof/>
              </w:rPr>
              <w:t>3.1.7.</w:t>
            </w:r>
            <w:r w:rsidR="00ED05D8">
              <w:rPr>
                <w:rFonts w:asciiTheme="minorHAnsi" w:eastAsiaTheme="minorEastAsia" w:hAnsiTheme="minorHAnsi"/>
                <w:noProof/>
                <w:sz w:val="22"/>
                <w:lang w:val="en-US"/>
              </w:rPr>
              <w:tab/>
            </w:r>
            <w:r w:rsidR="00ED05D8" w:rsidRPr="00794CA1">
              <w:rPr>
                <w:rStyle w:val="Hyperlink"/>
                <w:noProof/>
              </w:rPr>
              <w:t>Evaluasi</w:t>
            </w:r>
            <w:r w:rsidR="00ED05D8">
              <w:rPr>
                <w:noProof/>
                <w:webHidden/>
              </w:rPr>
              <w:tab/>
            </w:r>
            <w:r w:rsidR="00ED05D8">
              <w:rPr>
                <w:noProof/>
                <w:webHidden/>
              </w:rPr>
              <w:fldChar w:fldCharType="begin"/>
            </w:r>
            <w:r w:rsidR="00ED05D8">
              <w:rPr>
                <w:noProof/>
                <w:webHidden/>
              </w:rPr>
              <w:instrText xml:space="preserve"> PAGEREF _Toc172830747 \h </w:instrText>
            </w:r>
            <w:r w:rsidR="00ED05D8">
              <w:rPr>
                <w:noProof/>
                <w:webHidden/>
              </w:rPr>
            </w:r>
            <w:r w:rsidR="00ED05D8">
              <w:rPr>
                <w:noProof/>
                <w:webHidden/>
              </w:rPr>
              <w:fldChar w:fldCharType="separate"/>
            </w:r>
            <w:r w:rsidR="007924A3">
              <w:rPr>
                <w:noProof/>
                <w:webHidden/>
              </w:rPr>
              <w:t>44</w:t>
            </w:r>
            <w:r w:rsidR="00ED05D8">
              <w:rPr>
                <w:noProof/>
                <w:webHidden/>
              </w:rPr>
              <w:fldChar w:fldCharType="end"/>
            </w:r>
          </w:hyperlink>
        </w:p>
        <w:p w14:paraId="1795C004" w14:textId="617913CA"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48" w:history="1">
            <w:r w:rsidR="00ED05D8" w:rsidRPr="00794CA1">
              <w:rPr>
                <w:rStyle w:val="Hyperlink"/>
                <w:noProof/>
              </w:rPr>
              <w:t>3.2.</w:t>
            </w:r>
            <w:r w:rsidR="00ED05D8">
              <w:rPr>
                <w:rFonts w:asciiTheme="minorHAnsi" w:eastAsiaTheme="minorEastAsia" w:hAnsiTheme="minorHAnsi"/>
                <w:noProof/>
                <w:sz w:val="22"/>
                <w:lang w:val="en-US"/>
              </w:rPr>
              <w:tab/>
            </w:r>
            <w:r w:rsidR="00ED05D8" w:rsidRPr="00794CA1">
              <w:rPr>
                <w:rStyle w:val="Hyperlink"/>
                <w:noProof/>
              </w:rPr>
              <w:t>Dataset</w:t>
            </w:r>
            <w:r w:rsidR="00ED05D8">
              <w:rPr>
                <w:noProof/>
                <w:webHidden/>
              </w:rPr>
              <w:tab/>
            </w:r>
            <w:r w:rsidR="00ED05D8">
              <w:rPr>
                <w:noProof/>
                <w:webHidden/>
              </w:rPr>
              <w:fldChar w:fldCharType="begin"/>
            </w:r>
            <w:r w:rsidR="00ED05D8">
              <w:rPr>
                <w:noProof/>
                <w:webHidden/>
              </w:rPr>
              <w:instrText xml:space="preserve"> PAGEREF _Toc172830748 \h </w:instrText>
            </w:r>
            <w:r w:rsidR="00ED05D8">
              <w:rPr>
                <w:noProof/>
                <w:webHidden/>
              </w:rPr>
            </w:r>
            <w:r w:rsidR="00ED05D8">
              <w:rPr>
                <w:noProof/>
                <w:webHidden/>
              </w:rPr>
              <w:fldChar w:fldCharType="separate"/>
            </w:r>
            <w:r w:rsidR="007924A3">
              <w:rPr>
                <w:noProof/>
                <w:webHidden/>
              </w:rPr>
              <w:t>45</w:t>
            </w:r>
            <w:r w:rsidR="00ED05D8">
              <w:rPr>
                <w:noProof/>
                <w:webHidden/>
              </w:rPr>
              <w:fldChar w:fldCharType="end"/>
            </w:r>
          </w:hyperlink>
        </w:p>
        <w:p w14:paraId="66F4208F" w14:textId="78E944F2"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49" w:history="1">
            <w:r w:rsidR="00ED05D8" w:rsidRPr="00794CA1">
              <w:rPr>
                <w:rStyle w:val="Hyperlink"/>
                <w:noProof/>
              </w:rPr>
              <w:t>3.3.</w:t>
            </w:r>
            <w:r w:rsidR="00ED05D8">
              <w:rPr>
                <w:rFonts w:asciiTheme="minorHAnsi" w:eastAsiaTheme="minorEastAsia" w:hAnsiTheme="minorHAnsi"/>
                <w:noProof/>
                <w:sz w:val="22"/>
                <w:lang w:val="en-US"/>
              </w:rPr>
              <w:tab/>
            </w:r>
            <w:r w:rsidR="00ED05D8" w:rsidRPr="00794CA1">
              <w:rPr>
                <w:rStyle w:val="Hyperlink"/>
                <w:noProof/>
              </w:rPr>
              <w:t>Skenario Pengujian</w:t>
            </w:r>
            <w:r w:rsidR="00ED05D8">
              <w:rPr>
                <w:noProof/>
                <w:webHidden/>
              </w:rPr>
              <w:tab/>
            </w:r>
            <w:r w:rsidR="00ED05D8">
              <w:rPr>
                <w:noProof/>
                <w:webHidden/>
              </w:rPr>
              <w:fldChar w:fldCharType="begin"/>
            </w:r>
            <w:r w:rsidR="00ED05D8">
              <w:rPr>
                <w:noProof/>
                <w:webHidden/>
              </w:rPr>
              <w:instrText xml:space="preserve"> PAGEREF _Toc172830749 \h </w:instrText>
            </w:r>
            <w:r w:rsidR="00ED05D8">
              <w:rPr>
                <w:noProof/>
                <w:webHidden/>
              </w:rPr>
            </w:r>
            <w:r w:rsidR="00ED05D8">
              <w:rPr>
                <w:noProof/>
                <w:webHidden/>
              </w:rPr>
              <w:fldChar w:fldCharType="separate"/>
            </w:r>
            <w:r w:rsidR="007924A3">
              <w:rPr>
                <w:noProof/>
                <w:webHidden/>
              </w:rPr>
              <w:t>47</w:t>
            </w:r>
            <w:r w:rsidR="00ED05D8">
              <w:rPr>
                <w:noProof/>
                <w:webHidden/>
              </w:rPr>
              <w:fldChar w:fldCharType="end"/>
            </w:r>
          </w:hyperlink>
        </w:p>
        <w:p w14:paraId="3E91F640" w14:textId="2B670B4E" w:rsidR="00ED05D8" w:rsidRDefault="00476116">
          <w:pPr>
            <w:pStyle w:val="TOC1"/>
            <w:tabs>
              <w:tab w:val="right" w:leader="dot" w:pos="7928"/>
            </w:tabs>
            <w:rPr>
              <w:rFonts w:asciiTheme="minorHAnsi" w:eastAsiaTheme="minorEastAsia" w:hAnsiTheme="minorHAnsi"/>
              <w:noProof/>
              <w:sz w:val="22"/>
              <w:lang w:val="en-US"/>
            </w:rPr>
          </w:pPr>
          <w:hyperlink w:anchor="_Toc172830750" w:history="1">
            <w:r w:rsidR="00ED05D8" w:rsidRPr="00794CA1">
              <w:rPr>
                <w:rStyle w:val="Hyperlink"/>
                <w:noProof/>
              </w:rPr>
              <w:t>BAB IV HASIL DAN PEMBAHASAN</w:t>
            </w:r>
            <w:r w:rsidR="00ED05D8">
              <w:rPr>
                <w:noProof/>
                <w:webHidden/>
              </w:rPr>
              <w:tab/>
            </w:r>
            <w:r w:rsidR="00ED05D8">
              <w:rPr>
                <w:noProof/>
                <w:webHidden/>
              </w:rPr>
              <w:fldChar w:fldCharType="begin"/>
            </w:r>
            <w:r w:rsidR="00ED05D8">
              <w:rPr>
                <w:noProof/>
                <w:webHidden/>
              </w:rPr>
              <w:instrText xml:space="preserve"> PAGEREF _Toc172830750 \h </w:instrText>
            </w:r>
            <w:r w:rsidR="00ED05D8">
              <w:rPr>
                <w:noProof/>
                <w:webHidden/>
              </w:rPr>
            </w:r>
            <w:r w:rsidR="00ED05D8">
              <w:rPr>
                <w:noProof/>
                <w:webHidden/>
              </w:rPr>
              <w:fldChar w:fldCharType="separate"/>
            </w:r>
            <w:r w:rsidR="007924A3">
              <w:rPr>
                <w:noProof/>
                <w:webHidden/>
              </w:rPr>
              <w:t>49</w:t>
            </w:r>
            <w:r w:rsidR="00ED05D8">
              <w:rPr>
                <w:noProof/>
                <w:webHidden/>
              </w:rPr>
              <w:fldChar w:fldCharType="end"/>
            </w:r>
          </w:hyperlink>
        </w:p>
        <w:p w14:paraId="00A0C919" w14:textId="7343F7BC"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51" w:history="1">
            <w:r w:rsidR="00ED05D8" w:rsidRPr="00794CA1">
              <w:rPr>
                <w:rStyle w:val="Hyperlink"/>
                <w:noProof/>
              </w:rPr>
              <w:t>4.1.</w:t>
            </w:r>
            <w:r w:rsidR="00ED05D8">
              <w:rPr>
                <w:rFonts w:asciiTheme="minorHAnsi" w:eastAsiaTheme="minorEastAsia" w:hAnsiTheme="minorHAnsi"/>
                <w:noProof/>
                <w:sz w:val="22"/>
                <w:lang w:val="en-US"/>
              </w:rPr>
              <w:tab/>
            </w:r>
            <w:r w:rsidR="00ED05D8" w:rsidRPr="00794CA1">
              <w:rPr>
                <w:rStyle w:val="Hyperlink"/>
                <w:noProof/>
              </w:rPr>
              <w:t>Lingkungan Uji Coba</w:t>
            </w:r>
            <w:r w:rsidR="00ED05D8">
              <w:rPr>
                <w:noProof/>
                <w:webHidden/>
              </w:rPr>
              <w:tab/>
            </w:r>
            <w:r w:rsidR="00ED05D8">
              <w:rPr>
                <w:noProof/>
                <w:webHidden/>
              </w:rPr>
              <w:fldChar w:fldCharType="begin"/>
            </w:r>
            <w:r w:rsidR="00ED05D8">
              <w:rPr>
                <w:noProof/>
                <w:webHidden/>
              </w:rPr>
              <w:instrText xml:space="preserve"> PAGEREF _Toc172830751 \h </w:instrText>
            </w:r>
            <w:r w:rsidR="00ED05D8">
              <w:rPr>
                <w:noProof/>
                <w:webHidden/>
              </w:rPr>
            </w:r>
            <w:r w:rsidR="00ED05D8">
              <w:rPr>
                <w:noProof/>
                <w:webHidden/>
              </w:rPr>
              <w:fldChar w:fldCharType="separate"/>
            </w:r>
            <w:r w:rsidR="007924A3">
              <w:rPr>
                <w:noProof/>
                <w:webHidden/>
              </w:rPr>
              <w:t>49</w:t>
            </w:r>
            <w:r w:rsidR="00ED05D8">
              <w:rPr>
                <w:noProof/>
                <w:webHidden/>
              </w:rPr>
              <w:fldChar w:fldCharType="end"/>
            </w:r>
          </w:hyperlink>
        </w:p>
        <w:p w14:paraId="334F8160" w14:textId="07FC7D3A"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52" w:history="1">
            <w:r w:rsidR="00ED05D8" w:rsidRPr="00794CA1">
              <w:rPr>
                <w:rStyle w:val="Hyperlink"/>
                <w:noProof/>
              </w:rPr>
              <w:t>4.2.</w:t>
            </w:r>
            <w:r w:rsidR="00ED05D8">
              <w:rPr>
                <w:rFonts w:asciiTheme="minorHAnsi" w:eastAsiaTheme="minorEastAsia" w:hAnsiTheme="minorHAnsi"/>
                <w:noProof/>
                <w:sz w:val="22"/>
                <w:lang w:val="en-US"/>
              </w:rPr>
              <w:tab/>
            </w:r>
            <w:r w:rsidR="00ED05D8" w:rsidRPr="00794CA1">
              <w:rPr>
                <w:rStyle w:val="Hyperlink"/>
                <w:noProof/>
              </w:rPr>
              <w:t>Tahapan Pembuatan Program</w:t>
            </w:r>
            <w:r w:rsidR="00ED05D8">
              <w:rPr>
                <w:noProof/>
                <w:webHidden/>
              </w:rPr>
              <w:tab/>
            </w:r>
            <w:r w:rsidR="00ED05D8">
              <w:rPr>
                <w:noProof/>
                <w:webHidden/>
              </w:rPr>
              <w:fldChar w:fldCharType="begin"/>
            </w:r>
            <w:r w:rsidR="00ED05D8">
              <w:rPr>
                <w:noProof/>
                <w:webHidden/>
              </w:rPr>
              <w:instrText xml:space="preserve"> PAGEREF _Toc172830752 \h </w:instrText>
            </w:r>
            <w:r w:rsidR="00ED05D8">
              <w:rPr>
                <w:noProof/>
                <w:webHidden/>
              </w:rPr>
            </w:r>
            <w:r w:rsidR="00ED05D8">
              <w:rPr>
                <w:noProof/>
                <w:webHidden/>
              </w:rPr>
              <w:fldChar w:fldCharType="separate"/>
            </w:r>
            <w:r w:rsidR="007924A3">
              <w:rPr>
                <w:noProof/>
                <w:webHidden/>
              </w:rPr>
              <w:t>50</w:t>
            </w:r>
            <w:r w:rsidR="00ED05D8">
              <w:rPr>
                <w:noProof/>
                <w:webHidden/>
              </w:rPr>
              <w:fldChar w:fldCharType="end"/>
            </w:r>
          </w:hyperlink>
        </w:p>
        <w:p w14:paraId="0C2309AF" w14:textId="0CBF82A2"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53" w:history="1">
            <w:r w:rsidR="00ED05D8" w:rsidRPr="00794CA1">
              <w:rPr>
                <w:rStyle w:val="Hyperlink"/>
                <w:noProof/>
              </w:rPr>
              <w:t>4.2.1.</w:t>
            </w:r>
            <w:r w:rsidR="00ED05D8">
              <w:rPr>
                <w:rFonts w:asciiTheme="minorHAnsi" w:eastAsiaTheme="minorEastAsia" w:hAnsiTheme="minorHAnsi"/>
                <w:noProof/>
                <w:sz w:val="22"/>
                <w:lang w:val="en-US"/>
              </w:rPr>
              <w:tab/>
            </w:r>
            <w:r w:rsidR="00ED05D8" w:rsidRPr="00794CA1">
              <w:rPr>
                <w:rStyle w:val="Hyperlink"/>
                <w:noProof/>
              </w:rPr>
              <w:t>Scraping</w:t>
            </w:r>
            <w:r w:rsidR="00ED05D8">
              <w:rPr>
                <w:noProof/>
                <w:webHidden/>
              </w:rPr>
              <w:tab/>
            </w:r>
            <w:r w:rsidR="00ED05D8">
              <w:rPr>
                <w:noProof/>
                <w:webHidden/>
              </w:rPr>
              <w:fldChar w:fldCharType="begin"/>
            </w:r>
            <w:r w:rsidR="00ED05D8">
              <w:rPr>
                <w:noProof/>
                <w:webHidden/>
              </w:rPr>
              <w:instrText xml:space="preserve"> PAGEREF _Toc172830753 \h </w:instrText>
            </w:r>
            <w:r w:rsidR="00ED05D8">
              <w:rPr>
                <w:noProof/>
                <w:webHidden/>
              </w:rPr>
            </w:r>
            <w:r w:rsidR="00ED05D8">
              <w:rPr>
                <w:noProof/>
                <w:webHidden/>
              </w:rPr>
              <w:fldChar w:fldCharType="separate"/>
            </w:r>
            <w:r w:rsidR="007924A3">
              <w:rPr>
                <w:noProof/>
                <w:webHidden/>
              </w:rPr>
              <w:t>50</w:t>
            </w:r>
            <w:r w:rsidR="00ED05D8">
              <w:rPr>
                <w:noProof/>
                <w:webHidden/>
              </w:rPr>
              <w:fldChar w:fldCharType="end"/>
            </w:r>
          </w:hyperlink>
        </w:p>
        <w:p w14:paraId="37373A55" w14:textId="58E70195"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54" w:history="1">
            <w:r w:rsidR="00ED05D8" w:rsidRPr="00794CA1">
              <w:rPr>
                <w:rStyle w:val="Hyperlink"/>
                <w:noProof/>
              </w:rPr>
              <w:t>4.2.2.</w:t>
            </w:r>
            <w:r w:rsidR="00ED05D8">
              <w:rPr>
                <w:rFonts w:asciiTheme="minorHAnsi" w:eastAsiaTheme="minorEastAsia" w:hAnsiTheme="minorHAnsi"/>
                <w:noProof/>
                <w:sz w:val="22"/>
                <w:lang w:val="en-US"/>
              </w:rPr>
              <w:tab/>
            </w:r>
            <w:r w:rsidR="00ED05D8" w:rsidRPr="00794CA1">
              <w:rPr>
                <w:rStyle w:val="Hyperlink"/>
                <w:noProof/>
              </w:rPr>
              <w:t>Preprocessing</w:t>
            </w:r>
            <w:r w:rsidR="00ED05D8">
              <w:rPr>
                <w:noProof/>
                <w:webHidden/>
              </w:rPr>
              <w:tab/>
            </w:r>
            <w:r w:rsidR="00ED05D8">
              <w:rPr>
                <w:noProof/>
                <w:webHidden/>
              </w:rPr>
              <w:fldChar w:fldCharType="begin"/>
            </w:r>
            <w:r w:rsidR="00ED05D8">
              <w:rPr>
                <w:noProof/>
                <w:webHidden/>
              </w:rPr>
              <w:instrText xml:space="preserve"> PAGEREF _Toc172830754 \h </w:instrText>
            </w:r>
            <w:r w:rsidR="00ED05D8">
              <w:rPr>
                <w:noProof/>
                <w:webHidden/>
              </w:rPr>
            </w:r>
            <w:r w:rsidR="00ED05D8">
              <w:rPr>
                <w:noProof/>
                <w:webHidden/>
              </w:rPr>
              <w:fldChar w:fldCharType="separate"/>
            </w:r>
            <w:r w:rsidR="007924A3">
              <w:rPr>
                <w:noProof/>
                <w:webHidden/>
              </w:rPr>
              <w:t>59</w:t>
            </w:r>
            <w:r w:rsidR="00ED05D8">
              <w:rPr>
                <w:noProof/>
                <w:webHidden/>
              </w:rPr>
              <w:fldChar w:fldCharType="end"/>
            </w:r>
          </w:hyperlink>
        </w:p>
        <w:p w14:paraId="5CC5901A" w14:textId="48CC91DE"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55" w:history="1">
            <w:r w:rsidR="00ED05D8" w:rsidRPr="00794CA1">
              <w:rPr>
                <w:rStyle w:val="Hyperlink"/>
                <w:noProof/>
              </w:rPr>
              <w:t>4.2.3.</w:t>
            </w:r>
            <w:r w:rsidR="00ED05D8">
              <w:rPr>
                <w:rFonts w:asciiTheme="minorHAnsi" w:eastAsiaTheme="minorEastAsia" w:hAnsiTheme="minorHAnsi"/>
                <w:noProof/>
                <w:sz w:val="22"/>
                <w:lang w:val="en-US"/>
              </w:rPr>
              <w:tab/>
            </w:r>
            <w:r w:rsidR="00ED05D8" w:rsidRPr="00794CA1">
              <w:rPr>
                <w:rStyle w:val="Hyperlink"/>
                <w:noProof/>
              </w:rPr>
              <w:t>Anotasi</w:t>
            </w:r>
            <w:r w:rsidR="00ED05D8">
              <w:rPr>
                <w:noProof/>
                <w:webHidden/>
              </w:rPr>
              <w:tab/>
            </w:r>
            <w:r w:rsidR="00ED05D8">
              <w:rPr>
                <w:noProof/>
                <w:webHidden/>
              </w:rPr>
              <w:fldChar w:fldCharType="begin"/>
            </w:r>
            <w:r w:rsidR="00ED05D8">
              <w:rPr>
                <w:noProof/>
                <w:webHidden/>
              </w:rPr>
              <w:instrText xml:space="preserve"> PAGEREF _Toc172830755 \h </w:instrText>
            </w:r>
            <w:r w:rsidR="00ED05D8">
              <w:rPr>
                <w:noProof/>
                <w:webHidden/>
              </w:rPr>
            </w:r>
            <w:r w:rsidR="00ED05D8">
              <w:rPr>
                <w:noProof/>
                <w:webHidden/>
              </w:rPr>
              <w:fldChar w:fldCharType="separate"/>
            </w:r>
            <w:r w:rsidR="007924A3">
              <w:rPr>
                <w:noProof/>
                <w:webHidden/>
              </w:rPr>
              <w:t>62</w:t>
            </w:r>
            <w:r w:rsidR="00ED05D8">
              <w:rPr>
                <w:noProof/>
                <w:webHidden/>
              </w:rPr>
              <w:fldChar w:fldCharType="end"/>
            </w:r>
          </w:hyperlink>
        </w:p>
        <w:p w14:paraId="2236270A" w14:textId="329A8519"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56" w:history="1">
            <w:r w:rsidR="00ED05D8" w:rsidRPr="00794CA1">
              <w:rPr>
                <w:rStyle w:val="Hyperlink"/>
                <w:noProof/>
              </w:rPr>
              <w:t>4.2.4.</w:t>
            </w:r>
            <w:r w:rsidR="00ED05D8">
              <w:rPr>
                <w:rFonts w:asciiTheme="minorHAnsi" w:eastAsiaTheme="minorEastAsia" w:hAnsiTheme="minorHAnsi"/>
                <w:noProof/>
                <w:sz w:val="22"/>
                <w:lang w:val="en-US"/>
              </w:rPr>
              <w:tab/>
            </w:r>
            <w:r w:rsidR="00ED05D8" w:rsidRPr="00794CA1">
              <w:rPr>
                <w:rStyle w:val="Hyperlink"/>
                <w:noProof/>
              </w:rPr>
              <w:t>Representasi Data ke Input BERT</w:t>
            </w:r>
            <w:r w:rsidR="00ED05D8">
              <w:rPr>
                <w:noProof/>
                <w:webHidden/>
              </w:rPr>
              <w:tab/>
            </w:r>
            <w:r w:rsidR="00ED05D8">
              <w:rPr>
                <w:noProof/>
                <w:webHidden/>
              </w:rPr>
              <w:fldChar w:fldCharType="begin"/>
            </w:r>
            <w:r w:rsidR="00ED05D8">
              <w:rPr>
                <w:noProof/>
                <w:webHidden/>
              </w:rPr>
              <w:instrText xml:space="preserve"> PAGEREF _Toc172830756 \h </w:instrText>
            </w:r>
            <w:r w:rsidR="00ED05D8">
              <w:rPr>
                <w:noProof/>
                <w:webHidden/>
              </w:rPr>
            </w:r>
            <w:r w:rsidR="00ED05D8">
              <w:rPr>
                <w:noProof/>
                <w:webHidden/>
              </w:rPr>
              <w:fldChar w:fldCharType="separate"/>
            </w:r>
            <w:r w:rsidR="007924A3">
              <w:rPr>
                <w:noProof/>
                <w:webHidden/>
              </w:rPr>
              <w:t>64</w:t>
            </w:r>
            <w:r w:rsidR="00ED05D8">
              <w:rPr>
                <w:noProof/>
                <w:webHidden/>
              </w:rPr>
              <w:fldChar w:fldCharType="end"/>
            </w:r>
          </w:hyperlink>
        </w:p>
        <w:p w14:paraId="12846C33" w14:textId="725EC7FD"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57" w:history="1">
            <w:r w:rsidR="00ED05D8" w:rsidRPr="00794CA1">
              <w:rPr>
                <w:rStyle w:val="Hyperlink"/>
                <w:noProof/>
              </w:rPr>
              <w:t>4.2.5.</w:t>
            </w:r>
            <w:r w:rsidR="00ED05D8">
              <w:rPr>
                <w:rFonts w:asciiTheme="minorHAnsi" w:eastAsiaTheme="minorEastAsia" w:hAnsiTheme="minorHAnsi"/>
                <w:noProof/>
                <w:sz w:val="22"/>
                <w:lang w:val="en-US"/>
              </w:rPr>
              <w:tab/>
            </w:r>
            <w:r w:rsidR="00ED05D8" w:rsidRPr="00794CA1">
              <w:rPr>
                <w:rStyle w:val="Hyperlink"/>
                <w:noProof/>
              </w:rPr>
              <w:t>Modeling</w:t>
            </w:r>
            <w:r w:rsidR="00ED05D8">
              <w:rPr>
                <w:noProof/>
                <w:webHidden/>
              </w:rPr>
              <w:tab/>
            </w:r>
            <w:r w:rsidR="00ED05D8">
              <w:rPr>
                <w:noProof/>
                <w:webHidden/>
              </w:rPr>
              <w:fldChar w:fldCharType="begin"/>
            </w:r>
            <w:r w:rsidR="00ED05D8">
              <w:rPr>
                <w:noProof/>
                <w:webHidden/>
              </w:rPr>
              <w:instrText xml:space="preserve"> PAGEREF _Toc172830757 \h </w:instrText>
            </w:r>
            <w:r w:rsidR="00ED05D8">
              <w:rPr>
                <w:noProof/>
                <w:webHidden/>
              </w:rPr>
            </w:r>
            <w:r w:rsidR="00ED05D8">
              <w:rPr>
                <w:noProof/>
                <w:webHidden/>
              </w:rPr>
              <w:fldChar w:fldCharType="separate"/>
            </w:r>
            <w:r w:rsidR="007924A3">
              <w:rPr>
                <w:noProof/>
                <w:webHidden/>
              </w:rPr>
              <w:t>68</w:t>
            </w:r>
            <w:r w:rsidR="00ED05D8">
              <w:rPr>
                <w:noProof/>
                <w:webHidden/>
              </w:rPr>
              <w:fldChar w:fldCharType="end"/>
            </w:r>
          </w:hyperlink>
        </w:p>
        <w:p w14:paraId="7D379187" w14:textId="47CA007E"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58" w:history="1">
            <w:r w:rsidR="00ED05D8" w:rsidRPr="00794CA1">
              <w:rPr>
                <w:rStyle w:val="Hyperlink"/>
                <w:noProof/>
              </w:rPr>
              <w:t>4.2.6.</w:t>
            </w:r>
            <w:r w:rsidR="00ED05D8">
              <w:rPr>
                <w:rFonts w:asciiTheme="minorHAnsi" w:eastAsiaTheme="minorEastAsia" w:hAnsiTheme="minorHAnsi"/>
                <w:noProof/>
                <w:sz w:val="22"/>
                <w:lang w:val="en-US"/>
              </w:rPr>
              <w:tab/>
            </w:r>
            <w:r w:rsidR="00ED05D8" w:rsidRPr="00794CA1">
              <w:rPr>
                <w:rStyle w:val="Hyperlink"/>
                <w:noProof/>
              </w:rPr>
              <w:t>Evaluasi</w:t>
            </w:r>
            <w:r w:rsidR="00ED05D8">
              <w:rPr>
                <w:noProof/>
                <w:webHidden/>
              </w:rPr>
              <w:tab/>
            </w:r>
            <w:r w:rsidR="00ED05D8">
              <w:rPr>
                <w:noProof/>
                <w:webHidden/>
              </w:rPr>
              <w:fldChar w:fldCharType="begin"/>
            </w:r>
            <w:r w:rsidR="00ED05D8">
              <w:rPr>
                <w:noProof/>
                <w:webHidden/>
              </w:rPr>
              <w:instrText xml:space="preserve"> PAGEREF _Toc172830758 \h </w:instrText>
            </w:r>
            <w:r w:rsidR="00ED05D8">
              <w:rPr>
                <w:noProof/>
                <w:webHidden/>
              </w:rPr>
            </w:r>
            <w:r w:rsidR="00ED05D8">
              <w:rPr>
                <w:noProof/>
                <w:webHidden/>
              </w:rPr>
              <w:fldChar w:fldCharType="separate"/>
            </w:r>
            <w:r w:rsidR="007924A3">
              <w:rPr>
                <w:noProof/>
                <w:webHidden/>
              </w:rPr>
              <w:t>87</w:t>
            </w:r>
            <w:r w:rsidR="00ED05D8">
              <w:rPr>
                <w:noProof/>
                <w:webHidden/>
              </w:rPr>
              <w:fldChar w:fldCharType="end"/>
            </w:r>
          </w:hyperlink>
        </w:p>
        <w:p w14:paraId="57D6E04D" w14:textId="29CDF5CE"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59" w:history="1">
            <w:r w:rsidR="00ED05D8" w:rsidRPr="00794CA1">
              <w:rPr>
                <w:rStyle w:val="Hyperlink"/>
                <w:noProof/>
              </w:rPr>
              <w:t>4.3.</w:t>
            </w:r>
            <w:r w:rsidR="00ED05D8">
              <w:rPr>
                <w:rFonts w:asciiTheme="minorHAnsi" w:eastAsiaTheme="minorEastAsia" w:hAnsiTheme="minorHAnsi"/>
                <w:noProof/>
                <w:sz w:val="22"/>
                <w:lang w:val="en-US"/>
              </w:rPr>
              <w:tab/>
            </w:r>
            <w:r w:rsidR="00ED05D8" w:rsidRPr="00794CA1">
              <w:rPr>
                <w:rStyle w:val="Hyperlink"/>
                <w:noProof/>
              </w:rPr>
              <w:t>Hasil Skenario Pengujian</w:t>
            </w:r>
            <w:r w:rsidR="00ED05D8">
              <w:rPr>
                <w:noProof/>
                <w:webHidden/>
              </w:rPr>
              <w:tab/>
            </w:r>
            <w:r w:rsidR="00ED05D8">
              <w:rPr>
                <w:noProof/>
                <w:webHidden/>
              </w:rPr>
              <w:fldChar w:fldCharType="begin"/>
            </w:r>
            <w:r w:rsidR="00ED05D8">
              <w:rPr>
                <w:noProof/>
                <w:webHidden/>
              </w:rPr>
              <w:instrText xml:space="preserve"> PAGEREF _Toc172830759 \h </w:instrText>
            </w:r>
            <w:r w:rsidR="00ED05D8">
              <w:rPr>
                <w:noProof/>
                <w:webHidden/>
              </w:rPr>
            </w:r>
            <w:r w:rsidR="00ED05D8">
              <w:rPr>
                <w:noProof/>
                <w:webHidden/>
              </w:rPr>
              <w:fldChar w:fldCharType="separate"/>
            </w:r>
            <w:r w:rsidR="007924A3">
              <w:rPr>
                <w:noProof/>
                <w:webHidden/>
              </w:rPr>
              <w:t>92</w:t>
            </w:r>
            <w:r w:rsidR="00ED05D8">
              <w:rPr>
                <w:noProof/>
                <w:webHidden/>
              </w:rPr>
              <w:fldChar w:fldCharType="end"/>
            </w:r>
          </w:hyperlink>
        </w:p>
        <w:p w14:paraId="6967D857" w14:textId="21316791"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60" w:history="1">
            <w:r w:rsidR="00ED05D8" w:rsidRPr="00794CA1">
              <w:rPr>
                <w:rStyle w:val="Hyperlink"/>
                <w:noProof/>
              </w:rPr>
              <w:t>4.3.1.</w:t>
            </w:r>
            <w:r w:rsidR="00ED05D8">
              <w:rPr>
                <w:rFonts w:asciiTheme="minorHAnsi" w:eastAsiaTheme="minorEastAsia" w:hAnsiTheme="minorHAnsi"/>
                <w:noProof/>
                <w:sz w:val="22"/>
                <w:lang w:val="en-US"/>
              </w:rPr>
              <w:tab/>
            </w:r>
            <w:r w:rsidR="00ED05D8" w:rsidRPr="00794CA1">
              <w:rPr>
                <w:rStyle w:val="Hyperlink"/>
                <w:noProof/>
              </w:rPr>
              <w:t>Hasil Pengujian Fold 1</w:t>
            </w:r>
            <w:r w:rsidR="00ED05D8">
              <w:rPr>
                <w:noProof/>
                <w:webHidden/>
              </w:rPr>
              <w:tab/>
            </w:r>
            <w:r w:rsidR="00ED05D8">
              <w:rPr>
                <w:noProof/>
                <w:webHidden/>
              </w:rPr>
              <w:fldChar w:fldCharType="begin"/>
            </w:r>
            <w:r w:rsidR="00ED05D8">
              <w:rPr>
                <w:noProof/>
                <w:webHidden/>
              </w:rPr>
              <w:instrText xml:space="preserve"> PAGEREF _Toc172830760 \h </w:instrText>
            </w:r>
            <w:r w:rsidR="00ED05D8">
              <w:rPr>
                <w:noProof/>
                <w:webHidden/>
              </w:rPr>
            </w:r>
            <w:r w:rsidR="00ED05D8">
              <w:rPr>
                <w:noProof/>
                <w:webHidden/>
              </w:rPr>
              <w:fldChar w:fldCharType="separate"/>
            </w:r>
            <w:r w:rsidR="007924A3">
              <w:rPr>
                <w:noProof/>
                <w:webHidden/>
              </w:rPr>
              <w:t>93</w:t>
            </w:r>
            <w:r w:rsidR="00ED05D8">
              <w:rPr>
                <w:noProof/>
                <w:webHidden/>
              </w:rPr>
              <w:fldChar w:fldCharType="end"/>
            </w:r>
          </w:hyperlink>
        </w:p>
        <w:p w14:paraId="4FE370CC" w14:textId="7869748C"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61" w:history="1">
            <w:r w:rsidR="00ED05D8" w:rsidRPr="00794CA1">
              <w:rPr>
                <w:rStyle w:val="Hyperlink"/>
                <w:noProof/>
              </w:rPr>
              <w:t>4.3.2.</w:t>
            </w:r>
            <w:r w:rsidR="00ED05D8">
              <w:rPr>
                <w:rFonts w:asciiTheme="minorHAnsi" w:eastAsiaTheme="minorEastAsia" w:hAnsiTheme="minorHAnsi"/>
                <w:noProof/>
                <w:sz w:val="22"/>
                <w:lang w:val="en-US"/>
              </w:rPr>
              <w:tab/>
            </w:r>
            <w:r w:rsidR="00ED05D8" w:rsidRPr="00794CA1">
              <w:rPr>
                <w:rStyle w:val="Hyperlink"/>
                <w:noProof/>
              </w:rPr>
              <w:t>Hasil Pengujian Fold 2</w:t>
            </w:r>
            <w:r w:rsidR="00ED05D8">
              <w:rPr>
                <w:noProof/>
                <w:webHidden/>
              </w:rPr>
              <w:tab/>
            </w:r>
            <w:r w:rsidR="00ED05D8">
              <w:rPr>
                <w:noProof/>
                <w:webHidden/>
              </w:rPr>
              <w:fldChar w:fldCharType="begin"/>
            </w:r>
            <w:r w:rsidR="00ED05D8">
              <w:rPr>
                <w:noProof/>
                <w:webHidden/>
              </w:rPr>
              <w:instrText xml:space="preserve"> PAGEREF _Toc172830761 \h </w:instrText>
            </w:r>
            <w:r w:rsidR="00ED05D8">
              <w:rPr>
                <w:noProof/>
                <w:webHidden/>
              </w:rPr>
            </w:r>
            <w:r w:rsidR="00ED05D8">
              <w:rPr>
                <w:noProof/>
                <w:webHidden/>
              </w:rPr>
              <w:fldChar w:fldCharType="separate"/>
            </w:r>
            <w:r w:rsidR="007924A3">
              <w:rPr>
                <w:noProof/>
                <w:webHidden/>
              </w:rPr>
              <w:t>95</w:t>
            </w:r>
            <w:r w:rsidR="00ED05D8">
              <w:rPr>
                <w:noProof/>
                <w:webHidden/>
              </w:rPr>
              <w:fldChar w:fldCharType="end"/>
            </w:r>
          </w:hyperlink>
        </w:p>
        <w:p w14:paraId="636B313A" w14:textId="7250439C"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62" w:history="1">
            <w:r w:rsidR="00ED05D8" w:rsidRPr="00794CA1">
              <w:rPr>
                <w:rStyle w:val="Hyperlink"/>
                <w:noProof/>
              </w:rPr>
              <w:t>4.3.3.</w:t>
            </w:r>
            <w:r w:rsidR="00ED05D8">
              <w:rPr>
                <w:rFonts w:asciiTheme="minorHAnsi" w:eastAsiaTheme="minorEastAsia" w:hAnsiTheme="minorHAnsi"/>
                <w:noProof/>
                <w:sz w:val="22"/>
                <w:lang w:val="en-US"/>
              </w:rPr>
              <w:tab/>
            </w:r>
            <w:r w:rsidR="00ED05D8" w:rsidRPr="00794CA1">
              <w:rPr>
                <w:rStyle w:val="Hyperlink"/>
                <w:noProof/>
              </w:rPr>
              <w:t>Hasil Pengujian Fold 3</w:t>
            </w:r>
            <w:r w:rsidR="00ED05D8">
              <w:rPr>
                <w:noProof/>
                <w:webHidden/>
              </w:rPr>
              <w:tab/>
            </w:r>
            <w:r w:rsidR="00ED05D8">
              <w:rPr>
                <w:noProof/>
                <w:webHidden/>
              </w:rPr>
              <w:fldChar w:fldCharType="begin"/>
            </w:r>
            <w:r w:rsidR="00ED05D8">
              <w:rPr>
                <w:noProof/>
                <w:webHidden/>
              </w:rPr>
              <w:instrText xml:space="preserve"> PAGEREF _Toc172830762 \h </w:instrText>
            </w:r>
            <w:r w:rsidR="00ED05D8">
              <w:rPr>
                <w:noProof/>
                <w:webHidden/>
              </w:rPr>
            </w:r>
            <w:r w:rsidR="00ED05D8">
              <w:rPr>
                <w:noProof/>
                <w:webHidden/>
              </w:rPr>
              <w:fldChar w:fldCharType="separate"/>
            </w:r>
            <w:r w:rsidR="007924A3">
              <w:rPr>
                <w:noProof/>
                <w:webHidden/>
              </w:rPr>
              <w:t>97</w:t>
            </w:r>
            <w:r w:rsidR="00ED05D8">
              <w:rPr>
                <w:noProof/>
                <w:webHidden/>
              </w:rPr>
              <w:fldChar w:fldCharType="end"/>
            </w:r>
          </w:hyperlink>
        </w:p>
        <w:p w14:paraId="224C6639" w14:textId="5B57DE26"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63" w:history="1">
            <w:r w:rsidR="00ED05D8" w:rsidRPr="00794CA1">
              <w:rPr>
                <w:rStyle w:val="Hyperlink"/>
                <w:noProof/>
              </w:rPr>
              <w:t>4.3.4.</w:t>
            </w:r>
            <w:r w:rsidR="00ED05D8">
              <w:rPr>
                <w:rFonts w:asciiTheme="minorHAnsi" w:eastAsiaTheme="minorEastAsia" w:hAnsiTheme="minorHAnsi"/>
                <w:noProof/>
                <w:sz w:val="22"/>
                <w:lang w:val="en-US"/>
              </w:rPr>
              <w:tab/>
            </w:r>
            <w:r w:rsidR="00ED05D8" w:rsidRPr="00794CA1">
              <w:rPr>
                <w:rStyle w:val="Hyperlink"/>
                <w:noProof/>
              </w:rPr>
              <w:t>Hasil Pengujian Fold 4</w:t>
            </w:r>
            <w:r w:rsidR="00ED05D8">
              <w:rPr>
                <w:noProof/>
                <w:webHidden/>
              </w:rPr>
              <w:tab/>
            </w:r>
            <w:r w:rsidR="00ED05D8">
              <w:rPr>
                <w:noProof/>
                <w:webHidden/>
              </w:rPr>
              <w:fldChar w:fldCharType="begin"/>
            </w:r>
            <w:r w:rsidR="00ED05D8">
              <w:rPr>
                <w:noProof/>
                <w:webHidden/>
              </w:rPr>
              <w:instrText xml:space="preserve"> PAGEREF _Toc172830763 \h </w:instrText>
            </w:r>
            <w:r w:rsidR="00ED05D8">
              <w:rPr>
                <w:noProof/>
                <w:webHidden/>
              </w:rPr>
            </w:r>
            <w:r w:rsidR="00ED05D8">
              <w:rPr>
                <w:noProof/>
                <w:webHidden/>
              </w:rPr>
              <w:fldChar w:fldCharType="separate"/>
            </w:r>
            <w:r w:rsidR="007924A3">
              <w:rPr>
                <w:noProof/>
                <w:webHidden/>
              </w:rPr>
              <w:t>99</w:t>
            </w:r>
            <w:r w:rsidR="00ED05D8">
              <w:rPr>
                <w:noProof/>
                <w:webHidden/>
              </w:rPr>
              <w:fldChar w:fldCharType="end"/>
            </w:r>
          </w:hyperlink>
        </w:p>
        <w:p w14:paraId="67FA5E9D" w14:textId="6AA3B5E5"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64" w:history="1">
            <w:r w:rsidR="00ED05D8" w:rsidRPr="00794CA1">
              <w:rPr>
                <w:rStyle w:val="Hyperlink"/>
                <w:noProof/>
              </w:rPr>
              <w:t>4.3.5.</w:t>
            </w:r>
            <w:r w:rsidR="00ED05D8">
              <w:rPr>
                <w:rFonts w:asciiTheme="minorHAnsi" w:eastAsiaTheme="minorEastAsia" w:hAnsiTheme="minorHAnsi"/>
                <w:noProof/>
                <w:sz w:val="22"/>
                <w:lang w:val="en-US"/>
              </w:rPr>
              <w:tab/>
            </w:r>
            <w:r w:rsidR="00ED05D8" w:rsidRPr="00794CA1">
              <w:rPr>
                <w:rStyle w:val="Hyperlink"/>
                <w:noProof/>
              </w:rPr>
              <w:t>Hasil Pengujian Fold 5</w:t>
            </w:r>
            <w:r w:rsidR="00ED05D8">
              <w:rPr>
                <w:noProof/>
                <w:webHidden/>
              </w:rPr>
              <w:tab/>
            </w:r>
            <w:r w:rsidR="00ED05D8">
              <w:rPr>
                <w:noProof/>
                <w:webHidden/>
              </w:rPr>
              <w:fldChar w:fldCharType="begin"/>
            </w:r>
            <w:r w:rsidR="00ED05D8">
              <w:rPr>
                <w:noProof/>
                <w:webHidden/>
              </w:rPr>
              <w:instrText xml:space="preserve"> PAGEREF _Toc172830764 \h </w:instrText>
            </w:r>
            <w:r w:rsidR="00ED05D8">
              <w:rPr>
                <w:noProof/>
                <w:webHidden/>
              </w:rPr>
            </w:r>
            <w:r w:rsidR="00ED05D8">
              <w:rPr>
                <w:noProof/>
                <w:webHidden/>
              </w:rPr>
              <w:fldChar w:fldCharType="separate"/>
            </w:r>
            <w:r w:rsidR="007924A3">
              <w:rPr>
                <w:noProof/>
                <w:webHidden/>
              </w:rPr>
              <w:t>101</w:t>
            </w:r>
            <w:r w:rsidR="00ED05D8">
              <w:rPr>
                <w:noProof/>
                <w:webHidden/>
              </w:rPr>
              <w:fldChar w:fldCharType="end"/>
            </w:r>
          </w:hyperlink>
        </w:p>
        <w:p w14:paraId="0B0C98EF" w14:textId="21F2B015" w:rsidR="00ED05D8" w:rsidRDefault="00476116">
          <w:pPr>
            <w:pStyle w:val="TOC3"/>
            <w:tabs>
              <w:tab w:val="left" w:pos="1320"/>
              <w:tab w:val="right" w:leader="dot" w:pos="7928"/>
            </w:tabs>
            <w:rPr>
              <w:rFonts w:asciiTheme="minorHAnsi" w:eastAsiaTheme="minorEastAsia" w:hAnsiTheme="minorHAnsi"/>
              <w:noProof/>
              <w:sz w:val="22"/>
              <w:lang w:val="en-US"/>
            </w:rPr>
          </w:pPr>
          <w:hyperlink w:anchor="_Toc172830765" w:history="1">
            <w:r w:rsidR="00ED05D8" w:rsidRPr="00794CA1">
              <w:rPr>
                <w:rStyle w:val="Hyperlink"/>
                <w:noProof/>
              </w:rPr>
              <w:t>4.3.6.</w:t>
            </w:r>
            <w:r w:rsidR="00ED05D8">
              <w:rPr>
                <w:rFonts w:asciiTheme="minorHAnsi" w:eastAsiaTheme="minorEastAsia" w:hAnsiTheme="minorHAnsi"/>
                <w:noProof/>
                <w:sz w:val="22"/>
                <w:lang w:val="en-US"/>
              </w:rPr>
              <w:tab/>
            </w:r>
            <w:r w:rsidR="00ED05D8" w:rsidRPr="00794CA1">
              <w:rPr>
                <w:rStyle w:val="Hyperlink"/>
                <w:noProof/>
              </w:rPr>
              <w:t>Analisis Hasil Pengujian</w:t>
            </w:r>
            <w:r w:rsidR="00ED05D8">
              <w:rPr>
                <w:noProof/>
                <w:webHidden/>
              </w:rPr>
              <w:tab/>
            </w:r>
            <w:r w:rsidR="00ED05D8">
              <w:rPr>
                <w:noProof/>
                <w:webHidden/>
              </w:rPr>
              <w:fldChar w:fldCharType="begin"/>
            </w:r>
            <w:r w:rsidR="00ED05D8">
              <w:rPr>
                <w:noProof/>
                <w:webHidden/>
              </w:rPr>
              <w:instrText xml:space="preserve"> PAGEREF _Toc172830765 \h </w:instrText>
            </w:r>
            <w:r w:rsidR="00ED05D8">
              <w:rPr>
                <w:noProof/>
                <w:webHidden/>
              </w:rPr>
            </w:r>
            <w:r w:rsidR="00ED05D8">
              <w:rPr>
                <w:noProof/>
                <w:webHidden/>
              </w:rPr>
              <w:fldChar w:fldCharType="separate"/>
            </w:r>
            <w:r w:rsidR="007924A3">
              <w:rPr>
                <w:noProof/>
                <w:webHidden/>
              </w:rPr>
              <w:t>103</w:t>
            </w:r>
            <w:r w:rsidR="00ED05D8">
              <w:rPr>
                <w:noProof/>
                <w:webHidden/>
              </w:rPr>
              <w:fldChar w:fldCharType="end"/>
            </w:r>
          </w:hyperlink>
        </w:p>
        <w:p w14:paraId="7D53D1E0" w14:textId="719293CB" w:rsidR="00ED05D8" w:rsidRDefault="00476116">
          <w:pPr>
            <w:pStyle w:val="TOC1"/>
            <w:tabs>
              <w:tab w:val="right" w:leader="dot" w:pos="7928"/>
            </w:tabs>
            <w:rPr>
              <w:rFonts w:asciiTheme="minorHAnsi" w:eastAsiaTheme="minorEastAsia" w:hAnsiTheme="minorHAnsi"/>
              <w:noProof/>
              <w:sz w:val="22"/>
              <w:lang w:val="en-US"/>
            </w:rPr>
          </w:pPr>
          <w:hyperlink w:anchor="_Toc172830766" w:history="1">
            <w:r w:rsidR="00ED05D8" w:rsidRPr="00794CA1">
              <w:rPr>
                <w:rStyle w:val="Hyperlink"/>
                <w:noProof/>
              </w:rPr>
              <w:t>BAB V PENUTUP</w:t>
            </w:r>
            <w:r w:rsidR="00ED05D8">
              <w:rPr>
                <w:noProof/>
                <w:webHidden/>
              </w:rPr>
              <w:tab/>
            </w:r>
            <w:r w:rsidR="00ED05D8">
              <w:rPr>
                <w:noProof/>
                <w:webHidden/>
              </w:rPr>
              <w:fldChar w:fldCharType="begin"/>
            </w:r>
            <w:r w:rsidR="00ED05D8">
              <w:rPr>
                <w:noProof/>
                <w:webHidden/>
              </w:rPr>
              <w:instrText xml:space="preserve"> PAGEREF _Toc172830766 \h </w:instrText>
            </w:r>
            <w:r w:rsidR="00ED05D8">
              <w:rPr>
                <w:noProof/>
                <w:webHidden/>
              </w:rPr>
            </w:r>
            <w:r w:rsidR="00ED05D8">
              <w:rPr>
                <w:noProof/>
                <w:webHidden/>
              </w:rPr>
              <w:fldChar w:fldCharType="separate"/>
            </w:r>
            <w:r w:rsidR="007924A3">
              <w:rPr>
                <w:noProof/>
                <w:webHidden/>
              </w:rPr>
              <w:t>106</w:t>
            </w:r>
            <w:r w:rsidR="00ED05D8">
              <w:rPr>
                <w:noProof/>
                <w:webHidden/>
              </w:rPr>
              <w:fldChar w:fldCharType="end"/>
            </w:r>
          </w:hyperlink>
        </w:p>
        <w:p w14:paraId="13A78267" w14:textId="76EC3A45"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67" w:history="1">
            <w:r w:rsidR="00ED05D8" w:rsidRPr="00794CA1">
              <w:rPr>
                <w:rStyle w:val="Hyperlink"/>
                <w:noProof/>
              </w:rPr>
              <w:t>5.1.</w:t>
            </w:r>
            <w:r w:rsidR="00ED05D8">
              <w:rPr>
                <w:rFonts w:asciiTheme="minorHAnsi" w:eastAsiaTheme="minorEastAsia" w:hAnsiTheme="minorHAnsi"/>
                <w:noProof/>
                <w:sz w:val="22"/>
                <w:lang w:val="en-US"/>
              </w:rPr>
              <w:tab/>
            </w:r>
            <w:r w:rsidR="00ED05D8" w:rsidRPr="00794CA1">
              <w:rPr>
                <w:rStyle w:val="Hyperlink"/>
                <w:noProof/>
              </w:rPr>
              <w:t>Kesimpulan</w:t>
            </w:r>
            <w:r w:rsidR="00ED05D8">
              <w:rPr>
                <w:noProof/>
                <w:webHidden/>
              </w:rPr>
              <w:tab/>
            </w:r>
            <w:r w:rsidR="00ED05D8">
              <w:rPr>
                <w:noProof/>
                <w:webHidden/>
              </w:rPr>
              <w:fldChar w:fldCharType="begin"/>
            </w:r>
            <w:r w:rsidR="00ED05D8">
              <w:rPr>
                <w:noProof/>
                <w:webHidden/>
              </w:rPr>
              <w:instrText xml:space="preserve"> PAGEREF _Toc172830767 \h </w:instrText>
            </w:r>
            <w:r w:rsidR="00ED05D8">
              <w:rPr>
                <w:noProof/>
                <w:webHidden/>
              </w:rPr>
            </w:r>
            <w:r w:rsidR="00ED05D8">
              <w:rPr>
                <w:noProof/>
                <w:webHidden/>
              </w:rPr>
              <w:fldChar w:fldCharType="separate"/>
            </w:r>
            <w:r w:rsidR="007924A3">
              <w:rPr>
                <w:noProof/>
                <w:webHidden/>
              </w:rPr>
              <w:t>106</w:t>
            </w:r>
            <w:r w:rsidR="00ED05D8">
              <w:rPr>
                <w:noProof/>
                <w:webHidden/>
              </w:rPr>
              <w:fldChar w:fldCharType="end"/>
            </w:r>
          </w:hyperlink>
        </w:p>
        <w:p w14:paraId="1C425EFF" w14:textId="734C0A77" w:rsidR="00ED05D8" w:rsidRDefault="00476116">
          <w:pPr>
            <w:pStyle w:val="TOC2"/>
            <w:tabs>
              <w:tab w:val="left" w:pos="880"/>
              <w:tab w:val="right" w:leader="dot" w:pos="7928"/>
            </w:tabs>
            <w:rPr>
              <w:rFonts w:asciiTheme="minorHAnsi" w:eastAsiaTheme="minorEastAsia" w:hAnsiTheme="minorHAnsi"/>
              <w:noProof/>
              <w:sz w:val="22"/>
              <w:lang w:val="en-US"/>
            </w:rPr>
          </w:pPr>
          <w:hyperlink w:anchor="_Toc172830768" w:history="1">
            <w:r w:rsidR="00ED05D8" w:rsidRPr="00794CA1">
              <w:rPr>
                <w:rStyle w:val="Hyperlink"/>
                <w:noProof/>
              </w:rPr>
              <w:t>5.2.</w:t>
            </w:r>
            <w:r w:rsidR="00ED05D8">
              <w:rPr>
                <w:rFonts w:asciiTheme="minorHAnsi" w:eastAsiaTheme="minorEastAsia" w:hAnsiTheme="minorHAnsi"/>
                <w:noProof/>
                <w:sz w:val="22"/>
                <w:lang w:val="en-US"/>
              </w:rPr>
              <w:tab/>
            </w:r>
            <w:r w:rsidR="00ED05D8" w:rsidRPr="00794CA1">
              <w:rPr>
                <w:rStyle w:val="Hyperlink"/>
                <w:noProof/>
              </w:rPr>
              <w:t>Saran</w:t>
            </w:r>
            <w:r w:rsidR="00ED05D8">
              <w:rPr>
                <w:noProof/>
                <w:webHidden/>
              </w:rPr>
              <w:tab/>
            </w:r>
            <w:r w:rsidR="00ED05D8">
              <w:rPr>
                <w:noProof/>
                <w:webHidden/>
              </w:rPr>
              <w:fldChar w:fldCharType="begin"/>
            </w:r>
            <w:r w:rsidR="00ED05D8">
              <w:rPr>
                <w:noProof/>
                <w:webHidden/>
              </w:rPr>
              <w:instrText xml:space="preserve"> PAGEREF _Toc172830768 \h </w:instrText>
            </w:r>
            <w:r w:rsidR="00ED05D8">
              <w:rPr>
                <w:noProof/>
                <w:webHidden/>
              </w:rPr>
            </w:r>
            <w:r w:rsidR="00ED05D8">
              <w:rPr>
                <w:noProof/>
                <w:webHidden/>
              </w:rPr>
              <w:fldChar w:fldCharType="separate"/>
            </w:r>
            <w:r w:rsidR="007924A3">
              <w:rPr>
                <w:noProof/>
                <w:webHidden/>
              </w:rPr>
              <w:t>106</w:t>
            </w:r>
            <w:r w:rsidR="00ED05D8">
              <w:rPr>
                <w:noProof/>
                <w:webHidden/>
              </w:rPr>
              <w:fldChar w:fldCharType="end"/>
            </w:r>
          </w:hyperlink>
        </w:p>
        <w:p w14:paraId="39430B3E" w14:textId="298BC912" w:rsidR="00ED05D8" w:rsidRDefault="00476116">
          <w:pPr>
            <w:pStyle w:val="TOC1"/>
            <w:tabs>
              <w:tab w:val="right" w:leader="dot" w:pos="7928"/>
            </w:tabs>
            <w:rPr>
              <w:rFonts w:asciiTheme="minorHAnsi" w:eastAsiaTheme="minorEastAsia" w:hAnsiTheme="minorHAnsi"/>
              <w:noProof/>
              <w:sz w:val="22"/>
              <w:lang w:val="en-US"/>
            </w:rPr>
          </w:pPr>
          <w:hyperlink w:anchor="_Toc172830769" w:history="1">
            <w:r w:rsidR="00ED05D8" w:rsidRPr="00794CA1">
              <w:rPr>
                <w:rStyle w:val="Hyperlink"/>
                <w:noProof/>
              </w:rPr>
              <w:t>REFERENSI</w:t>
            </w:r>
            <w:r w:rsidR="00ED05D8">
              <w:rPr>
                <w:noProof/>
                <w:webHidden/>
              </w:rPr>
              <w:tab/>
            </w:r>
            <w:r w:rsidR="00ED05D8">
              <w:rPr>
                <w:noProof/>
                <w:webHidden/>
              </w:rPr>
              <w:fldChar w:fldCharType="begin"/>
            </w:r>
            <w:r w:rsidR="00ED05D8">
              <w:rPr>
                <w:noProof/>
                <w:webHidden/>
              </w:rPr>
              <w:instrText xml:space="preserve"> PAGEREF _Toc172830769 \h </w:instrText>
            </w:r>
            <w:r w:rsidR="00ED05D8">
              <w:rPr>
                <w:noProof/>
                <w:webHidden/>
              </w:rPr>
            </w:r>
            <w:r w:rsidR="00ED05D8">
              <w:rPr>
                <w:noProof/>
                <w:webHidden/>
              </w:rPr>
              <w:fldChar w:fldCharType="separate"/>
            </w:r>
            <w:r w:rsidR="007924A3">
              <w:rPr>
                <w:noProof/>
                <w:webHidden/>
              </w:rPr>
              <w:t>108</w:t>
            </w:r>
            <w:r w:rsidR="00ED05D8">
              <w:rPr>
                <w:noProof/>
                <w:webHidden/>
              </w:rPr>
              <w:fldChar w:fldCharType="end"/>
            </w:r>
          </w:hyperlink>
        </w:p>
        <w:p w14:paraId="5C13229D" w14:textId="03ACD615" w:rsidR="00ED05D8" w:rsidRDefault="00476116">
          <w:pPr>
            <w:pStyle w:val="TOC1"/>
            <w:tabs>
              <w:tab w:val="right" w:leader="dot" w:pos="7928"/>
            </w:tabs>
            <w:rPr>
              <w:rFonts w:asciiTheme="minorHAnsi" w:eastAsiaTheme="minorEastAsia" w:hAnsiTheme="minorHAnsi"/>
              <w:noProof/>
              <w:sz w:val="22"/>
              <w:lang w:val="en-US"/>
            </w:rPr>
          </w:pPr>
          <w:hyperlink w:anchor="_Toc172830770" w:history="1">
            <w:r w:rsidR="00ED05D8" w:rsidRPr="00794CA1">
              <w:rPr>
                <w:rStyle w:val="Hyperlink"/>
                <w:noProof/>
              </w:rPr>
              <w:t>LAMPIRAN</w:t>
            </w:r>
            <w:r w:rsidR="00ED05D8">
              <w:rPr>
                <w:noProof/>
                <w:webHidden/>
              </w:rPr>
              <w:tab/>
            </w:r>
            <w:r w:rsidR="00ED05D8">
              <w:rPr>
                <w:noProof/>
                <w:webHidden/>
              </w:rPr>
              <w:fldChar w:fldCharType="begin"/>
            </w:r>
            <w:r w:rsidR="00ED05D8">
              <w:rPr>
                <w:noProof/>
                <w:webHidden/>
              </w:rPr>
              <w:instrText xml:space="preserve"> PAGEREF _Toc172830770 \h </w:instrText>
            </w:r>
            <w:r w:rsidR="00ED05D8">
              <w:rPr>
                <w:noProof/>
                <w:webHidden/>
              </w:rPr>
            </w:r>
            <w:r w:rsidR="00ED05D8">
              <w:rPr>
                <w:noProof/>
                <w:webHidden/>
              </w:rPr>
              <w:fldChar w:fldCharType="separate"/>
            </w:r>
            <w:r w:rsidR="007924A3">
              <w:rPr>
                <w:noProof/>
                <w:webHidden/>
              </w:rPr>
              <w:t>111</w:t>
            </w:r>
            <w:r w:rsidR="00ED05D8">
              <w:rPr>
                <w:noProof/>
                <w:webHidden/>
              </w:rPr>
              <w:fldChar w:fldCharType="end"/>
            </w:r>
          </w:hyperlink>
        </w:p>
        <w:p w14:paraId="0B62937A" w14:textId="0214AC78" w:rsidR="003452C7" w:rsidRPr="00814007" w:rsidRDefault="00EB1962" w:rsidP="00814007">
          <w:pPr>
            <w:pStyle w:val="TOC1"/>
            <w:tabs>
              <w:tab w:val="right" w:leader="dot" w:pos="7928"/>
            </w:tabs>
            <w:rPr>
              <w:bCs/>
              <w:noProof/>
            </w:rPr>
          </w:pPr>
          <w:r>
            <w:rPr>
              <w:b/>
              <w:bCs/>
              <w:noProof/>
            </w:rPr>
            <w:fldChar w:fldCharType="end"/>
          </w:r>
        </w:p>
      </w:sdtContent>
    </w:sdt>
    <w:p w14:paraId="717AB5F8" w14:textId="77777777" w:rsidR="005D3B0D" w:rsidRDefault="005D3B0D">
      <w:pPr>
        <w:spacing w:after="160" w:line="259" w:lineRule="auto"/>
        <w:jc w:val="left"/>
        <w:rPr>
          <w:rFonts w:eastAsiaTheme="majorEastAsia" w:cstheme="majorBidi"/>
          <w:b/>
          <w:sz w:val="28"/>
          <w:szCs w:val="32"/>
        </w:rPr>
      </w:pPr>
      <w:r>
        <w:br w:type="page"/>
      </w:r>
    </w:p>
    <w:p w14:paraId="16ABFFB8" w14:textId="01388CB5" w:rsidR="00EA18B6" w:rsidRDefault="00EA18B6" w:rsidP="00B121DA">
      <w:pPr>
        <w:pStyle w:val="Heading1"/>
        <w:numPr>
          <w:ilvl w:val="0"/>
          <w:numId w:val="0"/>
        </w:numPr>
      </w:pPr>
      <w:bookmarkStart w:id="11" w:name="_Toc172830705"/>
      <w:r>
        <w:lastRenderedPageBreak/>
        <w:t>DAFTAR GAMBAR</w:t>
      </w:r>
      <w:bookmarkEnd w:id="11"/>
    </w:p>
    <w:p w14:paraId="69EC46A3" w14:textId="72AEE1FA" w:rsidR="00FE0ABB" w:rsidRDefault="001D4DD4">
      <w:pPr>
        <w:pStyle w:val="TableofFigures"/>
        <w:tabs>
          <w:tab w:val="right" w:leader="dot" w:pos="7928"/>
        </w:tabs>
        <w:rPr>
          <w:rFonts w:asciiTheme="minorHAnsi" w:eastAsiaTheme="minorEastAsia" w:hAnsiTheme="minorHAnsi"/>
          <w:noProof/>
          <w:sz w:val="22"/>
        </w:rPr>
      </w:pPr>
      <w:r>
        <w:fldChar w:fldCharType="begin"/>
      </w:r>
      <w:r>
        <w:instrText xml:space="preserve"> TOC \h \z \c "Gambar 2." </w:instrText>
      </w:r>
      <w:r>
        <w:fldChar w:fldCharType="separate"/>
      </w:r>
      <w:hyperlink w:anchor="_Toc172701135" w:history="1">
        <w:r w:rsidR="00FE0ABB" w:rsidRPr="006F61B6">
          <w:rPr>
            <w:rStyle w:val="Hyperlink"/>
            <w:noProof/>
          </w:rPr>
          <w:t>Gambar 2.1 Potongan beberapa bagian dari isi dokumen putusan pengadilan dalam bahasa Indonesia</w:t>
        </w:r>
        <w:r w:rsidR="00FE0ABB">
          <w:rPr>
            <w:noProof/>
            <w:webHidden/>
          </w:rPr>
          <w:tab/>
        </w:r>
        <w:r w:rsidR="00FE0ABB">
          <w:rPr>
            <w:noProof/>
            <w:webHidden/>
          </w:rPr>
          <w:fldChar w:fldCharType="begin"/>
        </w:r>
        <w:r w:rsidR="00FE0ABB">
          <w:rPr>
            <w:noProof/>
            <w:webHidden/>
          </w:rPr>
          <w:instrText xml:space="preserve"> PAGEREF _Toc172701135 \h </w:instrText>
        </w:r>
        <w:r w:rsidR="00FE0ABB">
          <w:rPr>
            <w:noProof/>
            <w:webHidden/>
          </w:rPr>
        </w:r>
        <w:r w:rsidR="00FE0ABB">
          <w:rPr>
            <w:noProof/>
            <w:webHidden/>
          </w:rPr>
          <w:fldChar w:fldCharType="separate"/>
        </w:r>
        <w:r w:rsidR="007924A3">
          <w:rPr>
            <w:noProof/>
            <w:webHidden/>
          </w:rPr>
          <w:t>7</w:t>
        </w:r>
        <w:r w:rsidR="00FE0ABB">
          <w:rPr>
            <w:noProof/>
            <w:webHidden/>
          </w:rPr>
          <w:fldChar w:fldCharType="end"/>
        </w:r>
      </w:hyperlink>
    </w:p>
    <w:p w14:paraId="285ECFF4" w14:textId="7C6DCA7B" w:rsidR="00FE0ABB" w:rsidRDefault="00476116">
      <w:pPr>
        <w:pStyle w:val="TableofFigures"/>
        <w:tabs>
          <w:tab w:val="right" w:leader="dot" w:pos="7928"/>
        </w:tabs>
        <w:rPr>
          <w:rFonts w:asciiTheme="minorHAnsi" w:eastAsiaTheme="minorEastAsia" w:hAnsiTheme="minorHAnsi"/>
          <w:noProof/>
          <w:sz w:val="22"/>
        </w:rPr>
      </w:pPr>
      <w:hyperlink w:anchor="_Toc172701136" w:history="1">
        <w:r w:rsidR="00FE0ABB" w:rsidRPr="006F61B6">
          <w:rPr>
            <w:rStyle w:val="Hyperlink"/>
            <w:noProof/>
          </w:rPr>
          <w:t>Gambar 2.2 Tampilan Doccano</w:t>
        </w:r>
        <w:r w:rsidR="00FE0ABB">
          <w:rPr>
            <w:noProof/>
            <w:webHidden/>
          </w:rPr>
          <w:tab/>
        </w:r>
        <w:r w:rsidR="00FE0ABB">
          <w:rPr>
            <w:noProof/>
            <w:webHidden/>
          </w:rPr>
          <w:fldChar w:fldCharType="begin"/>
        </w:r>
        <w:r w:rsidR="00FE0ABB">
          <w:rPr>
            <w:noProof/>
            <w:webHidden/>
          </w:rPr>
          <w:instrText xml:space="preserve"> PAGEREF _Toc172701136 \h </w:instrText>
        </w:r>
        <w:r w:rsidR="00FE0ABB">
          <w:rPr>
            <w:noProof/>
            <w:webHidden/>
          </w:rPr>
        </w:r>
        <w:r w:rsidR="00FE0ABB">
          <w:rPr>
            <w:noProof/>
            <w:webHidden/>
          </w:rPr>
          <w:fldChar w:fldCharType="separate"/>
        </w:r>
        <w:r w:rsidR="007924A3">
          <w:rPr>
            <w:noProof/>
            <w:webHidden/>
          </w:rPr>
          <w:t>9</w:t>
        </w:r>
        <w:r w:rsidR="00FE0ABB">
          <w:rPr>
            <w:noProof/>
            <w:webHidden/>
          </w:rPr>
          <w:fldChar w:fldCharType="end"/>
        </w:r>
      </w:hyperlink>
    </w:p>
    <w:p w14:paraId="585C9D54" w14:textId="155A90C4" w:rsidR="00FE0ABB" w:rsidRDefault="00476116">
      <w:pPr>
        <w:pStyle w:val="TableofFigures"/>
        <w:tabs>
          <w:tab w:val="right" w:leader="dot" w:pos="7928"/>
        </w:tabs>
        <w:rPr>
          <w:rFonts w:asciiTheme="minorHAnsi" w:eastAsiaTheme="minorEastAsia" w:hAnsiTheme="minorHAnsi"/>
          <w:noProof/>
          <w:sz w:val="22"/>
        </w:rPr>
      </w:pPr>
      <w:hyperlink w:anchor="_Toc172701137" w:history="1">
        <w:r w:rsidR="00FE0ABB" w:rsidRPr="006F61B6">
          <w:rPr>
            <w:rStyle w:val="Hyperlink"/>
            <w:noProof/>
          </w:rPr>
          <w:t>Gambar 2.3 Arsitektur Transformer [16]</w:t>
        </w:r>
        <w:r w:rsidR="00FE0ABB">
          <w:rPr>
            <w:noProof/>
            <w:webHidden/>
          </w:rPr>
          <w:tab/>
        </w:r>
        <w:r w:rsidR="00FE0ABB">
          <w:rPr>
            <w:noProof/>
            <w:webHidden/>
          </w:rPr>
          <w:fldChar w:fldCharType="begin"/>
        </w:r>
        <w:r w:rsidR="00FE0ABB">
          <w:rPr>
            <w:noProof/>
            <w:webHidden/>
          </w:rPr>
          <w:instrText xml:space="preserve"> PAGEREF _Toc172701137 \h </w:instrText>
        </w:r>
        <w:r w:rsidR="00FE0ABB">
          <w:rPr>
            <w:noProof/>
            <w:webHidden/>
          </w:rPr>
        </w:r>
        <w:r w:rsidR="00FE0ABB">
          <w:rPr>
            <w:noProof/>
            <w:webHidden/>
          </w:rPr>
          <w:fldChar w:fldCharType="separate"/>
        </w:r>
        <w:r w:rsidR="007924A3">
          <w:rPr>
            <w:noProof/>
            <w:webHidden/>
          </w:rPr>
          <w:t>10</w:t>
        </w:r>
        <w:r w:rsidR="00FE0ABB">
          <w:rPr>
            <w:noProof/>
            <w:webHidden/>
          </w:rPr>
          <w:fldChar w:fldCharType="end"/>
        </w:r>
      </w:hyperlink>
    </w:p>
    <w:p w14:paraId="740C899C" w14:textId="48D41B64" w:rsidR="00FE0ABB" w:rsidRDefault="00476116">
      <w:pPr>
        <w:pStyle w:val="TableofFigures"/>
        <w:tabs>
          <w:tab w:val="right" w:leader="dot" w:pos="7928"/>
        </w:tabs>
        <w:rPr>
          <w:rFonts w:asciiTheme="minorHAnsi" w:eastAsiaTheme="minorEastAsia" w:hAnsiTheme="minorHAnsi"/>
          <w:noProof/>
          <w:sz w:val="22"/>
        </w:rPr>
      </w:pPr>
      <w:hyperlink w:anchor="_Toc172701138" w:history="1">
        <w:r w:rsidR="00FE0ABB" w:rsidRPr="006F61B6">
          <w:rPr>
            <w:rStyle w:val="Hyperlink"/>
            <w:noProof/>
          </w:rPr>
          <w:t>Gambar 2.4 Arsitektur Encoder [16]</w:t>
        </w:r>
        <w:r w:rsidR="00FE0ABB">
          <w:rPr>
            <w:noProof/>
            <w:webHidden/>
          </w:rPr>
          <w:tab/>
        </w:r>
        <w:r w:rsidR="00FE0ABB">
          <w:rPr>
            <w:noProof/>
            <w:webHidden/>
          </w:rPr>
          <w:fldChar w:fldCharType="begin"/>
        </w:r>
        <w:r w:rsidR="00FE0ABB">
          <w:rPr>
            <w:noProof/>
            <w:webHidden/>
          </w:rPr>
          <w:instrText xml:space="preserve"> PAGEREF _Toc172701138 \h </w:instrText>
        </w:r>
        <w:r w:rsidR="00FE0ABB">
          <w:rPr>
            <w:noProof/>
            <w:webHidden/>
          </w:rPr>
        </w:r>
        <w:r w:rsidR="00FE0ABB">
          <w:rPr>
            <w:noProof/>
            <w:webHidden/>
          </w:rPr>
          <w:fldChar w:fldCharType="separate"/>
        </w:r>
        <w:r w:rsidR="007924A3">
          <w:rPr>
            <w:noProof/>
            <w:webHidden/>
          </w:rPr>
          <w:t>11</w:t>
        </w:r>
        <w:r w:rsidR="00FE0ABB">
          <w:rPr>
            <w:noProof/>
            <w:webHidden/>
          </w:rPr>
          <w:fldChar w:fldCharType="end"/>
        </w:r>
      </w:hyperlink>
    </w:p>
    <w:p w14:paraId="20082DAB" w14:textId="01ED8E7A" w:rsidR="00FE0ABB" w:rsidRDefault="00476116">
      <w:pPr>
        <w:pStyle w:val="TableofFigures"/>
        <w:tabs>
          <w:tab w:val="right" w:leader="dot" w:pos="7928"/>
        </w:tabs>
        <w:rPr>
          <w:rFonts w:asciiTheme="minorHAnsi" w:eastAsiaTheme="minorEastAsia" w:hAnsiTheme="minorHAnsi"/>
          <w:noProof/>
          <w:sz w:val="22"/>
        </w:rPr>
      </w:pPr>
      <w:hyperlink w:anchor="_Toc172701139" w:history="1">
        <w:r w:rsidR="00FE0ABB" w:rsidRPr="006F61B6">
          <w:rPr>
            <w:rStyle w:val="Hyperlink"/>
            <w:noProof/>
          </w:rPr>
          <w:t>Gambar 2.5 Arsitektur Decoder [16]</w:t>
        </w:r>
        <w:r w:rsidR="00FE0ABB">
          <w:rPr>
            <w:noProof/>
            <w:webHidden/>
          </w:rPr>
          <w:tab/>
        </w:r>
        <w:r w:rsidR="00FE0ABB">
          <w:rPr>
            <w:noProof/>
            <w:webHidden/>
          </w:rPr>
          <w:fldChar w:fldCharType="begin"/>
        </w:r>
        <w:r w:rsidR="00FE0ABB">
          <w:rPr>
            <w:noProof/>
            <w:webHidden/>
          </w:rPr>
          <w:instrText xml:space="preserve"> PAGEREF _Toc172701139 \h </w:instrText>
        </w:r>
        <w:r w:rsidR="00FE0ABB">
          <w:rPr>
            <w:noProof/>
            <w:webHidden/>
          </w:rPr>
        </w:r>
        <w:r w:rsidR="00FE0ABB">
          <w:rPr>
            <w:noProof/>
            <w:webHidden/>
          </w:rPr>
          <w:fldChar w:fldCharType="separate"/>
        </w:r>
        <w:r w:rsidR="007924A3">
          <w:rPr>
            <w:noProof/>
            <w:webHidden/>
          </w:rPr>
          <w:t>12</w:t>
        </w:r>
        <w:r w:rsidR="00FE0ABB">
          <w:rPr>
            <w:noProof/>
            <w:webHidden/>
          </w:rPr>
          <w:fldChar w:fldCharType="end"/>
        </w:r>
      </w:hyperlink>
    </w:p>
    <w:p w14:paraId="74CCC6AB" w14:textId="66EC2691" w:rsidR="00FE0ABB" w:rsidRDefault="00476116">
      <w:pPr>
        <w:pStyle w:val="TableofFigures"/>
        <w:tabs>
          <w:tab w:val="right" w:leader="dot" w:pos="7928"/>
        </w:tabs>
        <w:rPr>
          <w:rFonts w:asciiTheme="minorHAnsi" w:eastAsiaTheme="minorEastAsia" w:hAnsiTheme="minorHAnsi"/>
          <w:noProof/>
          <w:sz w:val="22"/>
        </w:rPr>
      </w:pPr>
      <w:hyperlink w:anchor="_Toc172701140" w:history="1">
        <w:r w:rsidR="00FE0ABB" w:rsidRPr="006F61B6">
          <w:rPr>
            <w:rStyle w:val="Hyperlink"/>
            <w:noProof/>
          </w:rPr>
          <w:t>Gambar 2.6 Arsitektur Attention Mechanism [16]</w:t>
        </w:r>
        <w:r w:rsidR="00FE0ABB">
          <w:rPr>
            <w:noProof/>
            <w:webHidden/>
          </w:rPr>
          <w:tab/>
        </w:r>
        <w:r w:rsidR="00FE0ABB">
          <w:rPr>
            <w:noProof/>
            <w:webHidden/>
          </w:rPr>
          <w:fldChar w:fldCharType="begin"/>
        </w:r>
        <w:r w:rsidR="00FE0ABB">
          <w:rPr>
            <w:noProof/>
            <w:webHidden/>
          </w:rPr>
          <w:instrText xml:space="preserve"> PAGEREF _Toc172701140 \h </w:instrText>
        </w:r>
        <w:r w:rsidR="00FE0ABB">
          <w:rPr>
            <w:noProof/>
            <w:webHidden/>
          </w:rPr>
        </w:r>
        <w:r w:rsidR="00FE0ABB">
          <w:rPr>
            <w:noProof/>
            <w:webHidden/>
          </w:rPr>
          <w:fldChar w:fldCharType="separate"/>
        </w:r>
        <w:r w:rsidR="007924A3">
          <w:rPr>
            <w:noProof/>
            <w:webHidden/>
          </w:rPr>
          <w:t>13</w:t>
        </w:r>
        <w:r w:rsidR="00FE0ABB">
          <w:rPr>
            <w:noProof/>
            <w:webHidden/>
          </w:rPr>
          <w:fldChar w:fldCharType="end"/>
        </w:r>
      </w:hyperlink>
    </w:p>
    <w:p w14:paraId="1B9243F7" w14:textId="1AB5ACE7" w:rsidR="00F64580" w:rsidRDefault="00476116" w:rsidP="001D4DD4">
      <w:pPr>
        <w:pStyle w:val="TableofFigures"/>
        <w:tabs>
          <w:tab w:val="right" w:leader="dot" w:pos="7928"/>
        </w:tabs>
        <w:rPr>
          <w:noProof/>
        </w:rPr>
      </w:pPr>
      <w:hyperlink w:anchor="_Toc172701141" w:history="1">
        <w:r w:rsidR="00FE0ABB" w:rsidRPr="006F61B6">
          <w:rPr>
            <w:rStyle w:val="Hyperlink"/>
            <w:noProof/>
          </w:rPr>
          <w:t>Gambar 2.7 Arsitektur BERT [17]</w:t>
        </w:r>
        <w:r w:rsidR="00FE0ABB">
          <w:rPr>
            <w:noProof/>
            <w:webHidden/>
          </w:rPr>
          <w:tab/>
        </w:r>
        <w:r w:rsidR="00FE0ABB">
          <w:rPr>
            <w:noProof/>
            <w:webHidden/>
          </w:rPr>
          <w:fldChar w:fldCharType="begin"/>
        </w:r>
        <w:r w:rsidR="00FE0ABB">
          <w:rPr>
            <w:noProof/>
            <w:webHidden/>
          </w:rPr>
          <w:instrText xml:space="preserve"> PAGEREF _Toc172701141 \h </w:instrText>
        </w:r>
        <w:r w:rsidR="00FE0ABB">
          <w:rPr>
            <w:noProof/>
            <w:webHidden/>
          </w:rPr>
        </w:r>
        <w:r w:rsidR="00FE0ABB">
          <w:rPr>
            <w:noProof/>
            <w:webHidden/>
          </w:rPr>
          <w:fldChar w:fldCharType="separate"/>
        </w:r>
        <w:r w:rsidR="007924A3">
          <w:rPr>
            <w:noProof/>
            <w:webHidden/>
          </w:rPr>
          <w:t>16</w:t>
        </w:r>
        <w:r w:rsidR="00FE0ABB">
          <w:rPr>
            <w:noProof/>
            <w:webHidden/>
          </w:rPr>
          <w:fldChar w:fldCharType="end"/>
        </w:r>
      </w:hyperlink>
      <w:r w:rsidR="001D4DD4">
        <w:fldChar w:fldCharType="end"/>
      </w:r>
      <w:r w:rsidR="001D4DD4">
        <w:fldChar w:fldCharType="begin"/>
      </w:r>
      <w:r w:rsidR="001D4DD4">
        <w:instrText xml:space="preserve"> TOC \h \z \c "Gambar 3." </w:instrText>
      </w:r>
      <w:r w:rsidR="001D4DD4">
        <w:fldChar w:fldCharType="separate"/>
      </w:r>
    </w:p>
    <w:p w14:paraId="7AFAE02A" w14:textId="704292B8" w:rsidR="00F64580" w:rsidRDefault="00476116">
      <w:pPr>
        <w:pStyle w:val="TableofFigures"/>
        <w:tabs>
          <w:tab w:val="right" w:leader="dot" w:pos="7928"/>
        </w:tabs>
        <w:rPr>
          <w:rFonts w:asciiTheme="minorHAnsi" w:eastAsiaTheme="minorEastAsia" w:hAnsiTheme="minorHAnsi"/>
          <w:noProof/>
          <w:sz w:val="22"/>
        </w:rPr>
      </w:pPr>
      <w:hyperlink w:anchor="_Toc172274253" w:history="1">
        <w:r w:rsidR="00F64580" w:rsidRPr="00E57AB8">
          <w:rPr>
            <w:rStyle w:val="Hyperlink"/>
            <w:noProof/>
          </w:rPr>
          <w:t>Gambar 3.1 Arsitektur Sistem</w:t>
        </w:r>
        <w:r w:rsidR="00F64580">
          <w:rPr>
            <w:noProof/>
            <w:webHidden/>
          </w:rPr>
          <w:tab/>
        </w:r>
        <w:r w:rsidR="00F64580">
          <w:rPr>
            <w:noProof/>
            <w:webHidden/>
          </w:rPr>
          <w:fldChar w:fldCharType="begin"/>
        </w:r>
        <w:r w:rsidR="00F64580">
          <w:rPr>
            <w:noProof/>
            <w:webHidden/>
          </w:rPr>
          <w:instrText xml:space="preserve"> PAGEREF _Toc172274253 \h </w:instrText>
        </w:r>
        <w:r w:rsidR="00F64580">
          <w:rPr>
            <w:noProof/>
            <w:webHidden/>
          </w:rPr>
        </w:r>
        <w:r w:rsidR="00F64580">
          <w:rPr>
            <w:noProof/>
            <w:webHidden/>
          </w:rPr>
          <w:fldChar w:fldCharType="separate"/>
        </w:r>
        <w:r w:rsidR="007924A3">
          <w:rPr>
            <w:noProof/>
            <w:webHidden/>
          </w:rPr>
          <w:t>30</w:t>
        </w:r>
        <w:r w:rsidR="00F64580">
          <w:rPr>
            <w:noProof/>
            <w:webHidden/>
          </w:rPr>
          <w:fldChar w:fldCharType="end"/>
        </w:r>
      </w:hyperlink>
    </w:p>
    <w:p w14:paraId="0576AB9D" w14:textId="35DDB06B" w:rsidR="00F64580" w:rsidRDefault="00476116">
      <w:pPr>
        <w:pStyle w:val="TableofFigures"/>
        <w:tabs>
          <w:tab w:val="right" w:leader="dot" w:pos="7928"/>
        </w:tabs>
        <w:rPr>
          <w:rFonts w:asciiTheme="minorHAnsi" w:eastAsiaTheme="minorEastAsia" w:hAnsiTheme="minorHAnsi"/>
          <w:noProof/>
          <w:sz w:val="22"/>
        </w:rPr>
      </w:pPr>
      <w:hyperlink w:anchor="_Toc172274254" w:history="1">
        <w:r w:rsidR="00F64580" w:rsidRPr="00E57AB8">
          <w:rPr>
            <w:rStyle w:val="Hyperlink"/>
            <w:noProof/>
          </w:rPr>
          <w:t>Gambar 3.2 Proses 5-Fold Cross Validation</w:t>
        </w:r>
        <w:r w:rsidR="00F64580">
          <w:rPr>
            <w:noProof/>
            <w:webHidden/>
          </w:rPr>
          <w:tab/>
        </w:r>
        <w:r w:rsidR="00F64580">
          <w:rPr>
            <w:noProof/>
            <w:webHidden/>
          </w:rPr>
          <w:fldChar w:fldCharType="begin"/>
        </w:r>
        <w:r w:rsidR="00F64580">
          <w:rPr>
            <w:noProof/>
            <w:webHidden/>
          </w:rPr>
          <w:instrText xml:space="preserve"> PAGEREF _Toc172274254 \h </w:instrText>
        </w:r>
        <w:r w:rsidR="00F64580">
          <w:rPr>
            <w:noProof/>
            <w:webHidden/>
          </w:rPr>
        </w:r>
        <w:r w:rsidR="00F64580">
          <w:rPr>
            <w:noProof/>
            <w:webHidden/>
          </w:rPr>
          <w:fldChar w:fldCharType="separate"/>
        </w:r>
        <w:r w:rsidR="007924A3">
          <w:rPr>
            <w:noProof/>
            <w:webHidden/>
          </w:rPr>
          <w:t>38</w:t>
        </w:r>
        <w:r w:rsidR="00F64580">
          <w:rPr>
            <w:noProof/>
            <w:webHidden/>
          </w:rPr>
          <w:fldChar w:fldCharType="end"/>
        </w:r>
      </w:hyperlink>
    </w:p>
    <w:p w14:paraId="34A25F5B" w14:textId="03A48821" w:rsidR="00F64580" w:rsidRDefault="00476116">
      <w:pPr>
        <w:pStyle w:val="TableofFigures"/>
        <w:tabs>
          <w:tab w:val="right" w:leader="dot" w:pos="7928"/>
        </w:tabs>
        <w:rPr>
          <w:rFonts w:asciiTheme="minorHAnsi" w:eastAsiaTheme="minorEastAsia" w:hAnsiTheme="minorHAnsi"/>
          <w:noProof/>
          <w:sz w:val="22"/>
        </w:rPr>
      </w:pPr>
      <w:hyperlink w:anchor="_Toc172274255" w:history="1">
        <w:r w:rsidR="00F64580" w:rsidRPr="00E57AB8">
          <w:rPr>
            <w:rStyle w:val="Hyperlink"/>
            <w:noProof/>
          </w:rPr>
          <w:t>Gambar 3.3 BERT Tokenizer</w:t>
        </w:r>
        <w:r w:rsidR="00F64580">
          <w:rPr>
            <w:noProof/>
            <w:webHidden/>
          </w:rPr>
          <w:tab/>
        </w:r>
        <w:r w:rsidR="00F64580">
          <w:rPr>
            <w:noProof/>
            <w:webHidden/>
          </w:rPr>
          <w:fldChar w:fldCharType="begin"/>
        </w:r>
        <w:r w:rsidR="00F64580">
          <w:rPr>
            <w:noProof/>
            <w:webHidden/>
          </w:rPr>
          <w:instrText xml:space="preserve"> PAGEREF _Toc172274255 \h </w:instrText>
        </w:r>
        <w:r w:rsidR="00F64580">
          <w:rPr>
            <w:noProof/>
            <w:webHidden/>
          </w:rPr>
        </w:r>
        <w:r w:rsidR="00F64580">
          <w:rPr>
            <w:noProof/>
            <w:webHidden/>
          </w:rPr>
          <w:fldChar w:fldCharType="separate"/>
        </w:r>
        <w:r w:rsidR="007924A3">
          <w:rPr>
            <w:noProof/>
            <w:webHidden/>
          </w:rPr>
          <w:t>39</w:t>
        </w:r>
        <w:r w:rsidR="00F64580">
          <w:rPr>
            <w:noProof/>
            <w:webHidden/>
          </w:rPr>
          <w:fldChar w:fldCharType="end"/>
        </w:r>
      </w:hyperlink>
    </w:p>
    <w:p w14:paraId="5430FE2C" w14:textId="5D0F2F38" w:rsidR="00F64580" w:rsidRDefault="00476116">
      <w:pPr>
        <w:pStyle w:val="TableofFigures"/>
        <w:tabs>
          <w:tab w:val="right" w:leader="dot" w:pos="7928"/>
        </w:tabs>
        <w:rPr>
          <w:rFonts w:asciiTheme="minorHAnsi" w:eastAsiaTheme="minorEastAsia" w:hAnsiTheme="minorHAnsi"/>
          <w:noProof/>
          <w:sz w:val="22"/>
        </w:rPr>
      </w:pPr>
      <w:hyperlink w:anchor="_Toc172274256" w:history="1">
        <w:r w:rsidR="00F64580" w:rsidRPr="00E57AB8">
          <w:rPr>
            <w:rStyle w:val="Hyperlink"/>
            <w:noProof/>
          </w:rPr>
          <w:t>Gambar 3.4 Align Label</w:t>
        </w:r>
        <w:r w:rsidR="00F64580">
          <w:rPr>
            <w:noProof/>
            <w:webHidden/>
          </w:rPr>
          <w:tab/>
        </w:r>
        <w:r w:rsidR="00F64580">
          <w:rPr>
            <w:noProof/>
            <w:webHidden/>
          </w:rPr>
          <w:fldChar w:fldCharType="begin"/>
        </w:r>
        <w:r w:rsidR="00F64580">
          <w:rPr>
            <w:noProof/>
            <w:webHidden/>
          </w:rPr>
          <w:instrText xml:space="preserve"> PAGEREF _Toc172274256 \h </w:instrText>
        </w:r>
        <w:r w:rsidR="00F64580">
          <w:rPr>
            <w:noProof/>
            <w:webHidden/>
          </w:rPr>
        </w:r>
        <w:r w:rsidR="00F64580">
          <w:rPr>
            <w:noProof/>
            <w:webHidden/>
          </w:rPr>
          <w:fldChar w:fldCharType="separate"/>
        </w:r>
        <w:r w:rsidR="007924A3">
          <w:rPr>
            <w:noProof/>
            <w:webHidden/>
          </w:rPr>
          <w:t>40</w:t>
        </w:r>
        <w:r w:rsidR="00F64580">
          <w:rPr>
            <w:noProof/>
            <w:webHidden/>
          </w:rPr>
          <w:fldChar w:fldCharType="end"/>
        </w:r>
      </w:hyperlink>
    </w:p>
    <w:p w14:paraId="7693CF33" w14:textId="715EE114" w:rsidR="00F64580" w:rsidRDefault="00476116">
      <w:pPr>
        <w:pStyle w:val="TableofFigures"/>
        <w:tabs>
          <w:tab w:val="right" w:leader="dot" w:pos="7928"/>
        </w:tabs>
        <w:rPr>
          <w:rFonts w:asciiTheme="minorHAnsi" w:eastAsiaTheme="minorEastAsia" w:hAnsiTheme="minorHAnsi"/>
          <w:noProof/>
          <w:sz w:val="22"/>
        </w:rPr>
      </w:pPr>
      <w:hyperlink w:anchor="_Toc172274257" w:history="1">
        <w:r w:rsidR="00F64580" w:rsidRPr="00E57AB8">
          <w:rPr>
            <w:rStyle w:val="Hyperlink"/>
            <w:noProof/>
          </w:rPr>
          <w:t>Gambar 3.5 Contoh Embedding Layer</w:t>
        </w:r>
        <w:r w:rsidR="00F64580">
          <w:rPr>
            <w:noProof/>
            <w:webHidden/>
          </w:rPr>
          <w:tab/>
        </w:r>
        <w:r w:rsidR="00F64580">
          <w:rPr>
            <w:noProof/>
            <w:webHidden/>
          </w:rPr>
          <w:fldChar w:fldCharType="begin"/>
        </w:r>
        <w:r w:rsidR="00F64580">
          <w:rPr>
            <w:noProof/>
            <w:webHidden/>
          </w:rPr>
          <w:instrText xml:space="preserve"> PAGEREF _Toc172274257 \h </w:instrText>
        </w:r>
        <w:r w:rsidR="00F64580">
          <w:rPr>
            <w:noProof/>
            <w:webHidden/>
          </w:rPr>
        </w:r>
        <w:r w:rsidR="00F64580">
          <w:rPr>
            <w:noProof/>
            <w:webHidden/>
          </w:rPr>
          <w:fldChar w:fldCharType="separate"/>
        </w:r>
        <w:r w:rsidR="007924A3">
          <w:rPr>
            <w:noProof/>
            <w:webHidden/>
          </w:rPr>
          <w:t>41</w:t>
        </w:r>
        <w:r w:rsidR="00F64580">
          <w:rPr>
            <w:noProof/>
            <w:webHidden/>
          </w:rPr>
          <w:fldChar w:fldCharType="end"/>
        </w:r>
      </w:hyperlink>
    </w:p>
    <w:p w14:paraId="1F80C2FA" w14:textId="3D30871B" w:rsidR="00F64580" w:rsidRDefault="00476116">
      <w:pPr>
        <w:pStyle w:val="TableofFigures"/>
        <w:tabs>
          <w:tab w:val="right" w:leader="dot" w:pos="7928"/>
        </w:tabs>
        <w:rPr>
          <w:rFonts w:asciiTheme="minorHAnsi" w:eastAsiaTheme="minorEastAsia" w:hAnsiTheme="minorHAnsi"/>
          <w:noProof/>
          <w:sz w:val="22"/>
        </w:rPr>
      </w:pPr>
      <w:hyperlink w:anchor="_Toc172274258" w:history="1">
        <w:r w:rsidR="00F64580" w:rsidRPr="00E57AB8">
          <w:rPr>
            <w:rStyle w:val="Hyperlink"/>
            <w:noProof/>
          </w:rPr>
          <w:t>Gambar 3.6 Contoh Proses Self-Attention, Residual Connection dan Normalisasi</w:t>
        </w:r>
        <w:r w:rsidR="00F64580">
          <w:rPr>
            <w:noProof/>
            <w:webHidden/>
          </w:rPr>
          <w:tab/>
        </w:r>
        <w:r w:rsidR="00F64580">
          <w:rPr>
            <w:noProof/>
            <w:webHidden/>
          </w:rPr>
          <w:fldChar w:fldCharType="begin"/>
        </w:r>
        <w:r w:rsidR="00F64580">
          <w:rPr>
            <w:noProof/>
            <w:webHidden/>
          </w:rPr>
          <w:instrText xml:space="preserve"> PAGEREF _Toc172274258 \h </w:instrText>
        </w:r>
        <w:r w:rsidR="00F64580">
          <w:rPr>
            <w:noProof/>
            <w:webHidden/>
          </w:rPr>
        </w:r>
        <w:r w:rsidR="00F64580">
          <w:rPr>
            <w:noProof/>
            <w:webHidden/>
          </w:rPr>
          <w:fldChar w:fldCharType="separate"/>
        </w:r>
        <w:r w:rsidR="007924A3">
          <w:rPr>
            <w:noProof/>
            <w:webHidden/>
          </w:rPr>
          <w:t>42</w:t>
        </w:r>
        <w:r w:rsidR="00F64580">
          <w:rPr>
            <w:noProof/>
            <w:webHidden/>
          </w:rPr>
          <w:fldChar w:fldCharType="end"/>
        </w:r>
      </w:hyperlink>
    </w:p>
    <w:p w14:paraId="29C4B695" w14:textId="07122440" w:rsidR="00F64580" w:rsidRDefault="00476116">
      <w:pPr>
        <w:pStyle w:val="TableofFigures"/>
        <w:tabs>
          <w:tab w:val="right" w:leader="dot" w:pos="7928"/>
        </w:tabs>
        <w:rPr>
          <w:rFonts w:asciiTheme="minorHAnsi" w:eastAsiaTheme="minorEastAsia" w:hAnsiTheme="minorHAnsi"/>
          <w:noProof/>
          <w:sz w:val="22"/>
        </w:rPr>
      </w:pPr>
      <w:hyperlink w:anchor="_Toc172274259" w:history="1">
        <w:r w:rsidR="00F64580" w:rsidRPr="00E57AB8">
          <w:rPr>
            <w:rStyle w:val="Hyperlink"/>
            <w:noProof/>
          </w:rPr>
          <w:t>Gambar 3.7 Contoh proses Feed Forward Network, Residual Connection dan Normalisasi</w:t>
        </w:r>
        <w:r w:rsidR="00F64580">
          <w:rPr>
            <w:noProof/>
            <w:webHidden/>
          </w:rPr>
          <w:tab/>
        </w:r>
        <w:r w:rsidR="00F64580">
          <w:rPr>
            <w:noProof/>
            <w:webHidden/>
          </w:rPr>
          <w:fldChar w:fldCharType="begin"/>
        </w:r>
        <w:r w:rsidR="00F64580">
          <w:rPr>
            <w:noProof/>
            <w:webHidden/>
          </w:rPr>
          <w:instrText xml:space="preserve"> PAGEREF _Toc172274259 \h </w:instrText>
        </w:r>
        <w:r w:rsidR="00F64580">
          <w:rPr>
            <w:noProof/>
            <w:webHidden/>
          </w:rPr>
        </w:r>
        <w:r w:rsidR="00F64580">
          <w:rPr>
            <w:noProof/>
            <w:webHidden/>
          </w:rPr>
          <w:fldChar w:fldCharType="separate"/>
        </w:r>
        <w:r w:rsidR="007924A3">
          <w:rPr>
            <w:noProof/>
            <w:webHidden/>
          </w:rPr>
          <w:t>43</w:t>
        </w:r>
        <w:r w:rsidR="00F64580">
          <w:rPr>
            <w:noProof/>
            <w:webHidden/>
          </w:rPr>
          <w:fldChar w:fldCharType="end"/>
        </w:r>
      </w:hyperlink>
    </w:p>
    <w:p w14:paraId="5C49CBB3" w14:textId="11AD991D" w:rsidR="008D4640" w:rsidRDefault="00476116" w:rsidP="001D4DD4">
      <w:pPr>
        <w:pStyle w:val="TableofFigures"/>
        <w:tabs>
          <w:tab w:val="right" w:leader="dot" w:pos="7928"/>
        </w:tabs>
        <w:rPr>
          <w:noProof/>
        </w:rPr>
      </w:pPr>
      <w:hyperlink w:anchor="_Toc172274260" w:history="1">
        <w:r w:rsidR="00F64580" w:rsidRPr="00E57AB8">
          <w:rPr>
            <w:rStyle w:val="Hyperlink"/>
            <w:noProof/>
          </w:rPr>
          <w:t>Gambar 3.8 Contoh Layer Klasifikasi</w:t>
        </w:r>
        <w:r w:rsidR="00F64580">
          <w:rPr>
            <w:noProof/>
            <w:webHidden/>
          </w:rPr>
          <w:tab/>
        </w:r>
        <w:r w:rsidR="00F64580">
          <w:rPr>
            <w:noProof/>
            <w:webHidden/>
          </w:rPr>
          <w:fldChar w:fldCharType="begin"/>
        </w:r>
        <w:r w:rsidR="00F64580">
          <w:rPr>
            <w:noProof/>
            <w:webHidden/>
          </w:rPr>
          <w:instrText xml:space="preserve"> PAGEREF _Toc172274260 \h </w:instrText>
        </w:r>
        <w:r w:rsidR="00F64580">
          <w:rPr>
            <w:noProof/>
            <w:webHidden/>
          </w:rPr>
        </w:r>
        <w:r w:rsidR="00F64580">
          <w:rPr>
            <w:noProof/>
            <w:webHidden/>
          </w:rPr>
          <w:fldChar w:fldCharType="separate"/>
        </w:r>
        <w:r w:rsidR="007924A3">
          <w:rPr>
            <w:noProof/>
            <w:webHidden/>
          </w:rPr>
          <w:t>44</w:t>
        </w:r>
        <w:r w:rsidR="00F64580">
          <w:rPr>
            <w:noProof/>
            <w:webHidden/>
          </w:rPr>
          <w:fldChar w:fldCharType="end"/>
        </w:r>
      </w:hyperlink>
      <w:r w:rsidR="001D4DD4">
        <w:fldChar w:fldCharType="end"/>
      </w:r>
      <w:r w:rsidR="001D4DD4">
        <w:fldChar w:fldCharType="begin"/>
      </w:r>
      <w:r w:rsidR="001D4DD4">
        <w:instrText xml:space="preserve"> TOC \h \z \c "Gambar 4." </w:instrText>
      </w:r>
      <w:r w:rsidR="001D4DD4">
        <w:fldChar w:fldCharType="separate"/>
      </w:r>
    </w:p>
    <w:p w14:paraId="161877DC" w14:textId="2A0C647B" w:rsidR="008D4640" w:rsidRDefault="00476116">
      <w:pPr>
        <w:pStyle w:val="TableofFigures"/>
        <w:tabs>
          <w:tab w:val="right" w:leader="dot" w:pos="7928"/>
        </w:tabs>
        <w:rPr>
          <w:rFonts w:asciiTheme="minorHAnsi" w:eastAsiaTheme="minorEastAsia" w:hAnsiTheme="minorHAnsi"/>
          <w:noProof/>
          <w:sz w:val="22"/>
        </w:rPr>
      </w:pPr>
      <w:hyperlink w:anchor="_Toc172907867" w:history="1">
        <w:r w:rsidR="008D4640" w:rsidRPr="005B5B33">
          <w:rPr>
            <w:rStyle w:val="Hyperlink"/>
            <w:noProof/>
          </w:rPr>
          <w:t>Gambar 4.1 Contoh Header Dokumen</w:t>
        </w:r>
        <w:r w:rsidR="008D4640">
          <w:rPr>
            <w:noProof/>
            <w:webHidden/>
          </w:rPr>
          <w:tab/>
        </w:r>
        <w:r w:rsidR="008D4640">
          <w:rPr>
            <w:noProof/>
            <w:webHidden/>
          </w:rPr>
          <w:fldChar w:fldCharType="begin"/>
        </w:r>
        <w:r w:rsidR="008D4640">
          <w:rPr>
            <w:noProof/>
            <w:webHidden/>
          </w:rPr>
          <w:instrText xml:space="preserve"> PAGEREF _Toc172907867 \h </w:instrText>
        </w:r>
        <w:r w:rsidR="008D4640">
          <w:rPr>
            <w:noProof/>
            <w:webHidden/>
          </w:rPr>
        </w:r>
        <w:r w:rsidR="008D4640">
          <w:rPr>
            <w:noProof/>
            <w:webHidden/>
          </w:rPr>
          <w:fldChar w:fldCharType="separate"/>
        </w:r>
        <w:r w:rsidR="007924A3">
          <w:rPr>
            <w:noProof/>
            <w:webHidden/>
          </w:rPr>
          <w:t>62</w:t>
        </w:r>
        <w:r w:rsidR="008D4640">
          <w:rPr>
            <w:noProof/>
            <w:webHidden/>
          </w:rPr>
          <w:fldChar w:fldCharType="end"/>
        </w:r>
      </w:hyperlink>
    </w:p>
    <w:p w14:paraId="43BAE0A1" w14:textId="5B642466" w:rsidR="008D4640" w:rsidRDefault="00476116">
      <w:pPr>
        <w:pStyle w:val="TableofFigures"/>
        <w:tabs>
          <w:tab w:val="right" w:leader="dot" w:pos="7928"/>
        </w:tabs>
        <w:rPr>
          <w:rFonts w:asciiTheme="minorHAnsi" w:eastAsiaTheme="minorEastAsia" w:hAnsiTheme="minorHAnsi"/>
          <w:noProof/>
          <w:sz w:val="22"/>
        </w:rPr>
      </w:pPr>
      <w:hyperlink w:anchor="_Toc172907868" w:history="1">
        <w:r w:rsidR="008D4640" w:rsidRPr="005B5B33">
          <w:rPr>
            <w:rStyle w:val="Hyperlink"/>
            <w:noProof/>
          </w:rPr>
          <w:t>Gambar 4.2 Contoh Footer Dokumen</w:t>
        </w:r>
        <w:r w:rsidR="008D4640">
          <w:rPr>
            <w:noProof/>
            <w:webHidden/>
          </w:rPr>
          <w:tab/>
        </w:r>
        <w:r w:rsidR="008D4640">
          <w:rPr>
            <w:noProof/>
            <w:webHidden/>
          </w:rPr>
          <w:fldChar w:fldCharType="begin"/>
        </w:r>
        <w:r w:rsidR="008D4640">
          <w:rPr>
            <w:noProof/>
            <w:webHidden/>
          </w:rPr>
          <w:instrText xml:space="preserve"> PAGEREF _Toc172907868 \h </w:instrText>
        </w:r>
        <w:r w:rsidR="008D4640">
          <w:rPr>
            <w:noProof/>
            <w:webHidden/>
          </w:rPr>
        </w:r>
        <w:r w:rsidR="008D4640">
          <w:rPr>
            <w:noProof/>
            <w:webHidden/>
          </w:rPr>
          <w:fldChar w:fldCharType="separate"/>
        </w:r>
        <w:r w:rsidR="007924A3">
          <w:rPr>
            <w:noProof/>
            <w:webHidden/>
          </w:rPr>
          <w:t>62</w:t>
        </w:r>
        <w:r w:rsidR="008D4640">
          <w:rPr>
            <w:noProof/>
            <w:webHidden/>
          </w:rPr>
          <w:fldChar w:fldCharType="end"/>
        </w:r>
      </w:hyperlink>
    </w:p>
    <w:p w14:paraId="734852AF" w14:textId="30E0BBBF" w:rsidR="008D4640" w:rsidRDefault="00476116">
      <w:pPr>
        <w:pStyle w:val="TableofFigures"/>
        <w:tabs>
          <w:tab w:val="right" w:leader="dot" w:pos="7928"/>
        </w:tabs>
        <w:rPr>
          <w:rFonts w:asciiTheme="minorHAnsi" w:eastAsiaTheme="minorEastAsia" w:hAnsiTheme="minorHAnsi"/>
          <w:noProof/>
          <w:sz w:val="22"/>
        </w:rPr>
      </w:pPr>
      <w:hyperlink w:anchor="_Toc172907869" w:history="1">
        <w:r w:rsidR="008D4640" w:rsidRPr="005B5B33">
          <w:rPr>
            <w:rStyle w:val="Hyperlink"/>
            <w:noProof/>
          </w:rPr>
          <w:t>Gambar 4.3 Set Label pada Doccano</w:t>
        </w:r>
        <w:r w:rsidR="008D4640">
          <w:rPr>
            <w:noProof/>
            <w:webHidden/>
          </w:rPr>
          <w:tab/>
        </w:r>
        <w:r w:rsidR="008D4640">
          <w:rPr>
            <w:noProof/>
            <w:webHidden/>
          </w:rPr>
          <w:fldChar w:fldCharType="begin"/>
        </w:r>
        <w:r w:rsidR="008D4640">
          <w:rPr>
            <w:noProof/>
            <w:webHidden/>
          </w:rPr>
          <w:instrText xml:space="preserve"> PAGEREF _Toc172907869 \h </w:instrText>
        </w:r>
        <w:r w:rsidR="008D4640">
          <w:rPr>
            <w:noProof/>
            <w:webHidden/>
          </w:rPr>
        </w:r>
        <w:r w:rsidR="008D4640">
          <w:rPr>
            <w:noProof/>
            <w:webHidden/>
          </w:rPr>
          <w:fldChar w:fldCharType="separate"/>
        </w:r>
        <w:r w:rsidR="007924A3">
          <w:rPr>
            <w:noProof/>
            <w:webHidden/>
          </w:rPr>
          <w:t>62</w:t>
        </w:r>
        <w:r w:rsidR="008D4640">
          <w:rPr>
            <w:noProof/>
            <w:webHidden/>
          </w:rPr>
          <w:fldChar w:fldCharType="end"/>
        </w:r>
      </w:hyperlink>
    </w:p>
    <w:p w14:paraId="3898E761" w14:textId="71872044" w:rsidR="008D4640" w:rsidRDefault="00476116">
      <w:pPr>
        <w:pStyle w:val="TableofFigures"/>
        <w:tabs>
          <w:tab w:val="right" w:leader="dot" w:pos="7928"/>
        </w:tabs>
        <w:rPr>
          <w:rFonts w:asciiTheme="minorHAnsi" w:eastAsiaTheme="minorEastAsia" w:hAnsiTheme="minorHAnsi"/>
          <w:noProof/>
          <w:sz w:val="22"/>
        </w:rPr>
      </w:pPr>
      <w:hyperlink w:anchor="_Toc172907870" w:history="1">
        <w:r w:rsidR="008D4640" w:rsidRPr="005B5B33">
          <w:rPr>
            <w:rStyle w:val="Hyperlink"/>
            <w:noProof/>
          </w:rPr>
          <w:t>Gambar 4.4 Memuat Dataset pada Doccano</w:t>
        </w:r>
        <w:r w:rsidR="008D4640">
          <w:rPr>
            <w:noProof/>
            <w:webHidden/>
          </w:rPr>
          <w:tab/>
        </w:r>
        <w:r w:rsidR="008D4640">
          <w:rPr>
            <w:noProof/>
            <w:webHidden/>
          </w:rPr>
          <w:fldChar w:fldCharType="begin"/>
        </w:r>
        <w:r w:rsidR="008D4640">
          <w:rPr>
            <w:noProof/>
            <w:webHidden/>
          </w:rPr>
          <w:instrText xml:space="preserve"> PAGEREF _Toc172907870 \h </w:instrText>
        </w:r>
        <w:r w:rsidR="008D4640">
          <w:rPr>
            <w:noProof/>
            <w:webHidden/>
          </w:rPr>
        </w:r>
        <w:r w:rsidR="008D4640">
          <w:rPr>
            <w:noProof/>
            <w:webHidden/>
          </w:rPr>
          <w:fldChar w:fldCharType="separate"/>
        </w:r>
        <w:r w:rsidR="007924A3">
          <w:rPr>
            <w:noProof/>
            <w:webHidden/>
          </w:rPr>
          <w:t>63</w:t>
        </w:r>
        <w:r w:rsidR="008D4640">
          <w:rPr>
            <w:noProof/>
            <w:webHidden/>
          </w:rPr>
          <w:fldChar w:fldCharType="end"/>
        </w:r>
      </w:hyperlink>
    </w:p>
    <w:p w14:paraId="5CF14BFA" w14:textId="255AF54F" w:rsidR="008D4640" w:rsidRDefault="00476116">
      <w:pPr>
        <w:pStyle w:val="TableofFigures"/>
        <w:tabs>
          <w:tab w:val="right" w:leader="dot" w:pos="7928"/>
        </w:tabs>
        <w:rPr>
          <w:rFonts w:asciiTheme="minorHAnsi" w:eastAsiaTheme="minorEastAsia" w:hAnsiTheme="minorHAnsi"/>
          <w:noProof/>
          <w:sz w:val="22"/>
        </w:rPr>
      </w:pPr>
      <w:hyperlink w:anchor="_Toc172907871" w:history="1">
        <w:r w:rsidR="008D4640" w:rsidRPr="005B5B33">
          <w:rPr>
            <w:rStyle w:val="Hyperlink"/>
            <w:noProof/>
          </w:rPr>
          <w:t>Gambar 4.5 Pemilihan token untuk di anotasi pada Doccano</w:t>
        </w:r>
        <w:r w:rsidR="008D4640">
          <w:rPr>
            <w:noProof/>
            <w:webHidden/>
          </w:rPr>
          <w:tab/>
        </w:r>
        <w:r w:rsidR="008D4640">
          <w:rPr>
            <w:noProof/>
            <w:webHidden/>
          </w:rPr>
          <w:fldChar w:fldCharType="begin"/>
        </w:r>
        <w:r w:rsidR="008D4640">
          <w:rPr>
            <w:noProof/>
            <w:webHidden/>
          </w:rPr>
          <w:instrText xml:space="preserve"> PAGEREF _Toc172907871 \h </w:instrText>
        </w:r>
        <w:r w:rsidR="008D4640">
          <w:rPr>
            <w:noProof/>
            <w:webHidden/>
          </w:rPr>
        </w:r>
        <w:r w:rsidR="008D4640">
          <w:rPr>
            <w:noProof/>
            <w:webHidden/>
          </w:rPr>
          <w:fldChar w:fldCharType="separate"/>
        </w:r>
        <w:r w:rsidR="007924A3">
          <w:rPr>
            <w:noProof/>
            <w:webHidden/>
          </w:rPr>
          <w:t>63</w:t>
        </w:r>
        <w:r w:rsidR="008D4640">
          <w:rPr>
            <w:noProof/>
            <w:webHidden/>
          </w:rPr>
          <w:fldChar w:fldCharType="end"/>
        </w:r>
      </w:hyperlink>
    </w:p>
    <w:p w14:paraId="2FFCAA8F" w14:textId="60FE09E7" w:rsidR="008D4640" w:rsidRDefault="00476116">
      <w:pPr>
        <w:pStyle w:val="TableofFigures"/>
        <w:tabs>
          <w:tab w:val="right" w:leader="dot" w:pos="7928"/>
        </w:tabs>
        <w:rPr>
          <w:rFonts w:asciiTheme="minorHAnsi" w:eastAsiaTheme="minorEastAsia" w:hAnsiTheme="minorHAnsi"/>
          <w:noProof/>
          <w:sz w:val="22"/>
        </w:rPr>
      </w:pPr>
      <w:hyperlink w:anchor="_Toc172907872" w:history="1">
        <w:r w:rsidR="008D4640" w:rsidRPr="005B5B33">
          <w:rPr>
            <w:rStyle w:val="Hyperlink"/>
            <w:noProof/>
          </w:rPr>
          <w:t>Gambar 4.6 Pilih Label untuk token yang di pilih pada Doccano</w:t>
        </w:r>
        <w:r w:rsidR="008D4640">
          <w:rPr>
            <w:noProof/>
            <w:webHidden/>
          </w:rPr>
          <w:tab/>
        </w:r>
        <w:r w:rsidR="008D4640">
          <w:rPr>
            <w:noProof/>
            <w:webHidden/>
          </w:rPr>
          <w:fldChar w:fldCharType="begin"/>
        </w:r>
        <w:r w:rsidR="008D4640">
          <w:rPr>
            <w:noProof/>
            <w:webHidden/>
          </w:rPr>
          <w:instrText xml:space="preserve"> PAGEREF _Toc172907872 \h </w:instrText>
        </w:r>
        <w:r w:rsidR="008D4640">
          <w:rPr>
            <w:noProof/>
            <w:webHidden/>
          </w:rPr>
        </w:r>
        <w:r w:rsidR="008D4640">
          <w:rPr>
            <w:noProof/>
            <w:webHidden/>
          </w:rPr>
          <w:fldChar w:fldCharType="separate"/>
        </w:r>
        <w:r w:rsidR="007924A3">
          <w:rPr>
            <w:noProof/>
            <w:webHidden/>
          </w:rPr>
          <w:t>64</w:t>
        </w:r>
        <w:r w:rsidR="008D4640">
          <w:rPr>
            <w:noProof/>
            <w:webHidden/>
          </w:rPr>
          <w:fldChar w:fldCharType="end"/>
        </w:r>
      </w:hyperlink>
    </w:p>
    <w:p w14:paraId="0B2809A4" w14:textId="731505AC" w:rsidR="008D4640" w:rsidRDefault="00476116">
      <w:pPr>
        <w:pStyle w:val="TableofFigures"/>
        <w:tabs>
          <w:tab w:val="right" w:leader="dot" w:pos="7928"/>
        </w:tabs>
        <w:rPr>
          <w:rFonts w:asciiTheme="minorHAnsi" w:eastAsiaTheme="minorEastAsia" w:hAnsiTheme="minorHAnsi"/>
          <w:noProof/>
          <w:sz w:val="22"/>
        </w:rPr>
      </w:pPr>
      <w:hyperlink w:anchor="_Toc172907873" w:history="1">
        <w:r w:rsidR="008D4640" w:rsidRPr="005B5B33">
          <w:rPr>
            <w:rStyle w:val="Hyperlink"/>
            <w:noProof/>
          </w:rPr>
          <w:t>Gambar 4.7 Visualisasi Attention</w:t>
        </w:r>
        <w:r w:rsidR="008D4640">
          <w:rPr>
            <w:noProof/>
            <w:webHidden/>
          </w:rPr>
          <w:tab/>
        </w:r>
        <w:r w:rsidR="008D4640">
          <w:rPr>
            <w:noProof/>
            <w:webHidden/>
          </w:rPr>
          <w:fldChar w:fldCharType="begin"/>
        </w:r>
        <w:r w:rsidR="008D4640">
          <w:rPr>
            <w:noProof/>
            <w:webHidden/>
          </w:rPr>
          <w:instrText xml:space="preserve"> PAGEREF _Toc172907873 \h </w:instrText>
        </w:r>
        <w:r w:rsidR="008D4640">
          <w:rPr>
            <w:noProof/>
            <w:webHidden/>
          </w:rPr>
        </w:r>
        <w:r w:rsidR="008D4640">
          <w:rPr>
            <w:noProof/>
            <w:webHidden/>
          </w:rPr>
          <w:fldChar w:fldCharType="separate"/>
        </w:r>
        <w:r w:rsidR="007924A3">
          <w:rPr>
            <w:noProof/>
            <w:webHidden/>
          </w:rPr>
          <w:t>76</w:t>
        </w:r>
        <w:r w:rsidR="008D4640">
          <w:rPr>
            <w:noProof/>
            <w:webHidden/>
          </w:rPr>
          <w:fldChar w:fldCharType="end"/>
        </w:r>
      </w:hyperlink>
    </w:p>
    <w:p w14:paraId="1A069C51" w14:textId="50B9DBF6" w:rsidR="008D4640" w:rsidRDefault="00476116">
      <w:pPr>
        <w:pStyle w:val="TableofFigures"/>
        <w:tabs>
          <w:tab w:val="right" w:leader="dot" w:pos="7928"/>
        </w:tabs>
        <w:rPr>
          <w:rFonts w:asciiTheme="minorHAnsi" w:eastAsiaTheme="minorEastAsia" w:hAnsiTheme="minorHAnsi"/>
          <w:noProof/>
          <w:sz w:val="22"/>
        </w:rPr>
      </w:pPr>
      <w:hyperlink w:anchor="_Toc172907874" w:history="1">
        <w:r w:rsidR="008D4640" w:rsidRPr="005B5B33">
          <w:rPr>
            <w:rStyle w:val="Hyperlink"/>
            <w:noProof/>
          </w:rPr>
          <w:t>Gambar 4.8 Diagram Hasil Fold 1</w:t>
        </w:r>
        <w:r w:rsidR="008D4640">
          <w:rPr>
            <w:noProof/>
            <w:webHidden/>
          </w:rPr>
          <w:tab/>
        </w:r>
        <w:r w:rsidR="008D4640">
          <w:rPr>
            <w:noProof/>
            <w:webHidden/>
          </w:rPr>
          <w:fldChar w:fldCharType="begin"/>
        </w:r>
        <w:r w:rsidR="008D4640">
          <w:rPr>
            <w:noProof/>
            <w:webHidden/>
          </w:rPr>
          <w:instrText xml:space="preserve"> PAGEREF _Toc172907874 \h </w:instrText>
        </w:r>
        <w:r w:rsidR="008D4640">
          <w:rPr>
            <w:noProof/>
            <w:webHidden/>
          </w:rPr>
        </w:r>
        <w:r w:rsidR="008D4640">
          <w:rPr>
            <w:noProof/>
            <w:webHidden/>
          </w:rPr>
          <w:fldChar w:fldCharType="separate"/>
        </w:r>
        <w:r w:rsidR="007924A3">
          <w:rPr>
            <w:noProof/>
            <w:webHidden/>
          </w:rPr>
          <w:t>94</w:t>
        </w:r>
        <w:r w:rsidR="008D4640">
          <w:rPr>
            <w:noProof/>
            <w:webHidden/>
          </w:rPr>
          <w:fldChar w:fldCharType="end"/>
        </w:r>
      </w:hyperlink>
    </w:p>
    <w:p w14:paraId="0AA78AB3" w14:textId="5E232BCF" w:rsidR="008D4640" w:rsidRDefault="00476116">
      <w:pPr>
        <w:pStyle w:val="TableofFigures"/>
        <w:tabs>
          <w:tab w:val="right" w:leader="dot" w:pos="7928"/>
        </w:tabs>
        <w:rPr>
          <w:rFonts w:asciiTheme="minorHAnsi" w:eastAsiaTheme="minorEastAsia" w:hAnsiTheme="minorHAnsi"/>
          <w:noProof/>
          <w:sz w:val="22"/>
        </w:rPr>
      </w:pPr>
      <w:hyperlink w:anchor="_Toc172907875" w:history="1">
        <w:r w:rsidR="008D4640" w:rsidRPr="005B5B33">
          <w:rPr>
            <w:rStyle w:val="Hyperlink"/>
            <w:noProof/>
          </w:rPr>
          <w:t>Gambar 4.9 Diagram Hasil Fold 2</w:t>
        </w:r>
        <w:r w:rsidR="008D4640">
          <w:rPr>
            <w:noProof/>
            <w:webHidden/>
          </w:rPr>
          <w:tab/>
        </w:r>
        <w:r w:rsidR="008D4640">
          <w:rPr>
            <w:noProof/>
            <w:webHidden/>
          </w:rPr>
          <w:fldChar w:fldCharType="begin"/>
        </w:r>
        <w:r w:rsidR="008D4640">
          <w:rPr>
            <w:noProof/>
            <w:webHidden/>
          </w:rPr>
          <w:instrText xml:space="preserve"> PAGEREF _Toc172907875 \h </w:instrText>
        </w:r>
        <w:r w:rsidR="008D4640">
          <w:rPr>
            <w:noProof/>
            <w:webHidden/>
          </w:rPr>
        </w:r>
        <w:r w:rsidR="008D4640">
          <w:rPr>
            <w:noProof/>
            <w:webHidden/>
          </w:rPr>
          <w:fldChar w:fldCharType="separate"/>
        </w:r>
        <w:r w:rsidR="007924A3">
          <w:rPr>
            <w:noProof/>
            <w:webHidden/>
          </w:rPr>
          <w:t>96</w:t>
        </w:r>
        <w:r w:rsidR="008D4640">
          <w:rPr>
            <w:noProof/>
            <w:webHidden/>
          </w:rPr>
          <w:fldChar w:fldCharType="end"/>
        </w:r>
      </w:hyperlink>
    </w:p>
    <w:p w14:paraId="58809C24" w14:textId="735CECD4" w:rsidR="008D4640" w:rsidRDefault="00476116">
      <w:pPr>
        <w:pStyle w:val="TableofFigures"/>
        <w:tabs>
          <w:tab w:val="right" w:leader="dot" w:pos="7928"/>
        </w:tabs>
        <w:rPr>
          <w:rFonts w:asciiTheme="minorHAnsi" w:eastAsiaTheme="minorEastAsia" w:hAnsiTheme="minorHAnsi"/>
          <w:noProof/>
          <w:sz w:val="22"/>
        </w:rPr>
      </w:pPr>
      <w:hyperlink w:anchor="_Toc172907876" w:history="1">
        <w:r w:rsidR="008D4640" w:rsidRPr="005B5B33">
          <w:rPr>
            <w:rStyle w:val="Hyperlink"/>
            <w:noProof/>
          </w:rPr>
          <w:t>Gambar 4.10 Diagram Hasil Fold 3</w:t>
        </w:r>
        <w:r w:rsidR="008D4640">
          <w:rPr>
            <w:noProof/>
            <w:webHidden/>
          </w:rPr>
          <w:tab/>
        </w:r>
        <w:r w:rsidR="008D4640">
          <w:rPr>
            <w:noProof/>
            <w:webHidden/>
          </w:rPr>
          <w:fldChar w:fldCharType="begin"/>
        </w:r>
        <w:r w:rsidR="008D4640">
          <w:rPr>
            <w:noProof/>
            <w:webHidden/>
          </w:rPr>
          <w:instrText xml:space="preserve"> PAGEREF _Toc172907876 \h </w:instrText>
        </w:r>
        <w:r w:rsidR="008D4640">
          <w:rPr>
            <w:noProof/>
            <w:webHidden/>
          </w:rPr>
        </w:r>
        <w:r w:rsidR="008D4640">
          <w:rPr>
            <w:noProof/>
            <w:webHidden/>
          </w:rPr>
          <w:fldChar w:fldCharType="separate"/>
        </w:r>
        <w:r w:rsidR="007924A3">
          <w:rPr>
            <w:noProof/>
            <w:webHidden/>
          </w:rPr>
          <w:t>98</w:t>
        </w:r>
        <w:r w:rsidR="008D4640">
          <w:rPr>
            <w:noProof/>
            <w:webHidden/>
          </w:rPr>
          <w:fldChar w:fldCharType="end"/>
        </w:r>
      </w:hyperlink>
    </w:p>
    <w:p w14:paraId="58F2E3DF" w14:textId="5DAEE25E" w:rsidR="008D4640" w:rsidRDefault="00476116">
      <w:pPr>
        <w:pStyle w:val="TableofFigures"/>
        <w:tabs>
          <w:tab w:val="right" w:leader="dot" w:pos="7928"/>
        </w:tabs>
        <w:rPr>
          <w:rFonts w:asciiTheme="minorHAnsi" w:eastAsiaTheme="minorEastAsia" w:hAnsiTheme="minorHAnsi"/>
          <w:noProof/>
          <w:sz w:val="22"/>
        </w:rPr>
      </w:pPr>
      <w:hyperlink w:anchor="_Toc172907877" w:history="1">
        <w:r w:rsidR="008D4640" w:rsidRPr="005B5B33">
          <w:rPr>
            <w:rStyle w:val="Hyperlink"/>
            <w:noProof/>
          </w:rPr>
          <w:t>Gambar 4.11 Diagram Hasil Fold 4</w:t>
        </w:r>
        <w:r w:rsidR="008D4640">
          <w:rPr>
            <w:noProof/>
            <w:webHidden/>
          </w:rPr>
          <w:tab/>
        </w:r>
        <w:r w:rsidR="008D4640">
          <w:rPr>
            <w:noProof/>
            <w:webHidden/>
          </w:rPr>
          <w:fldChar w:fldCharType="begin"/>
        </w:r>
        <w:r w:rsidR="008D4640">
          <w:rPr>
            <w:noProof/>
            <w:webHidden/>
          </w:rPr>
          <w:instrText xml:space="preserve"> PAGEREF _Toc172907877 \h </w:instrText>
        </w:r>
        <w:r w:rsidR="008D4640">
          <w:rPr>
            <w:noProof/>
            <w:webHidden/>
          </w:rPr>
        </w:r>
        <w:r w:rsidR="008D4640">
          <w:rPr>
            <w:noProof/>
            <w:webHidden/>
          </w:rPr>
          <w:fldChar w:fldCharType="separate"/>
        </w:r>
        <w:r w:rsidR="007924A3">
          <w:rPr>
            <w:noProof/>
            <w:webHidden/>
          </w:rPr>
          <w:t>100</w:t>
        </w:r>
        <w:r w:rsidR="008D4640">
          <w:rPr>
            <w:noProof/>
            <w:webHidden/>
          </w:rPr>
          <w:fldChar w:fldCharType="end"/>
        </w:r>
      </w:hyperlink>
    </w:p>
    <w:p w14:paraId="791CD732" w14:textId="3FD7FB77" w:rsidR="008D4640" w:rsidRDefault="00476116">
      <w:pPr>
        <w:pStyle w:val="TableofFigures"/>
        <w:tabs>
          <w:tab w:val="right" w:leader="dot" w:pos="7928"/>
        </w:tabs>
        <w:rPr>
          <w:rFonts w:asciiTheme="minorHAnsi" w:eastAsiaTheme="minorEastAsia" w:hAnsiTheme="minorHAnsi"/>
          <w:noProof/>
          <w:sz w:val="22"/>
        </w:rPr>
      </w:pPr>
      <w:hyperlink w:anchor="_Toc172907878" w:history="1">
        <w:r w:rsidR="008D4640" w:rsidRPr="005B5B33">
          <w:rPr>
            <w:rStyle w:val="Hyperlink"/>
            <w:noProof/>
          </w:rPr>
          <w:t>Gambar 4.12 Diagram Hasil Fold 5</w:t>
        </w:r>
        <w:r w:rsidR="008D4640">
          <w:rPr>
            <w:noProof/>
            <w:webHidden/>
          </w:rPr>
          <w:tab/>
        </w:r>
        <w:r w:rsidR="008D4640">
          <w:rPr>
            <w:noProof/>
            <w:webHidden/>
          </w:rPr>
          <w:fldChar w:fldCharType="begin"/>
        </w:r>
        <w:r w:rsidR="008D4640">
          <w:rPr>
            <w:noProof/>
            <w:webHidden/>
          </w:rPr>
          <w:instrText xml:space="preserve"> PAGEREF _Toc172907878 \h </w:instrText>
        </w:r>
        <w:r w:rsidR="008D4640">
          <w:rPr>
            <w:noProof/>
            <w:webHidden/>
          </w:rPr>
        </w:r>
        <w:r w:rsidR="008D4640">
          <w:rPr>
            <w:noProof/>
            <w:webHidden/>
          </w:rPr>
          <w:fldChar w:fldCharType="separate"/>
        </w:r>
        <w:r w:rsidR="007924A3">
          <w:rPr>
            <w:noProof/>
            <w:webHidden/>
          </w:rPr>
          <w:t>102</w:t>
        </w:r>
        <w:r w:rsidR="008D4640">
          <w:rPr>
            <w:noProof/>
            <w:webHidden/>
          </w:rPr>
          <w:fldChar w:fldCharType="end"/>
        </w:r>
      </w:hyperlink>
    </w:p>
    <w:p w14:paraId="62789CA9" w14:textId="5DFAFFBC" w:rsidR="008D4640" w:rsidRDefault="00476116">
      <w:pPr>
        <w:pStyle w:val="TableofFigures"/>
        <w:tabs>
          <w:tab w:val="right" w:leader="dot" w:pos="7928"/>
        </w:tabs>
        <w:rPr>
          <w:rFonts w:asciiTheme="minorHAnsi" w:eastAsiaTheme="minorEastAsia" w:hAnsiTheme="minorHAnsi"/>
          <w:noProof/>
          <w:sz w:val="22"/>
        </w:rPr>
      </w:pPr>
      <w:hyperlink w:anchor="_Toc172907879" w:history="1">
        <w:r w:rsidR="008D4640" w:rsidRPr="005B5B33">
          <w:rPr>
            <w:rStyle w:val="Hyperlink"/>
            <w:noProof/>
          </w:rPr>
          <w:t>Gambar 4.13 Hasil Diagram Semua Fold</w:t>
        </w:r>
        <w:r w:rsidR="008D4640">
          <w:rPr>
            <w:noProof/>
            <w:webHidden/>
          </w:rPr>
          <w:tab/>
        </w:r>
        <w:r w:rsidR="008D4640">
          <w:rPr>
            <w:noProof/>
            <w:webHidden/>
          </w:rPr>
          <w:fldChar w:fldCharType="begin"/>
        </w:r>
        <w:r w:rsidR="008D4640">
          <w:rPr>
            <w:noProof/>
            <w:webHidden/>
          </w:rPr>
          <w:instrText xml:space="preserve"> PAGEREF _Toc172907879 \h </w:instrText>
        </w:r>
        <w:r w:rsidR="008D4640">
          <w:rPr>
            <w:noProof/>
            <w:webHidden/>
          </w:rPr>
        </w:r>
        <w:r w:rsidR="008D4640">
          <w:rPr>
            <w:noProof/>
            <w:webHidden/>
          </w:rPr>
          <w:fldChar w:fldCharType="separate"/>
        </w:r>
        <w:r w:rsidR="007924A3">
          <w:rPr>
            <w:noProof/>
            <w:webHidden/>
          </w:rPr>
          <w:t>105</w:t>
        </w:r>
        <w:r w:rsidR="008D4640">
          <w:rPr>
            <w:noProof/>
            <w:webHidden/>
          </w:rPr>
          <w:fldChar w:fldCharType="end"/>
        </w:r>
      </w:hyperlink>
    </w:p>
    <w:p w14:paraId="2229FC6D" w14:textId="0F348354" w:rsidR="00EA18B6" w:rsidRDefault="001D4DD4" w:rsidP="00C54049">
      <w:pPr>
        <w:pStyle w:val="Heading1"/>
        <w:numPr>
          <w:ilvl w:val="0"/>
          <w:numId w:val="0"/>
        </w:numPr>
        <w:ind w:left="432"/>
      </w:pPr>
      <w:r>
        <w:lastRenderedPageBreak/>
        <w:fldChar w:fldCharType="end"/>
      </w:r>
      <w:bookmarkStart w:id="12" w:name="_Toc172830706"/>
      <w:r w:rsidR="00EA18B6">
        <w:t>DAFTAR TABEL</w:t>
      </w:r>
      <w:bookmarkEnd w:id="12"/>
    </w:p>
    <w:p w14:paraId="74A4FA00" w14:textId="6AD90260" w:rsidR="00F64580" w:rsidRDefault="00B47F5B">
      <w:pPr>
        <w:pStyle w:val="TableofFigures"/>
        <w:tabs>
          <w:tab w:val="right" w:leader="dot" w:pos="7928"/>
        </w:tabs>
        <w:rPr>
          <w:rFonts w:asciiTheme="minorHAnsi" w:eastAsiaTheme="minorEastAsia" w:hAnsiTheme="minorHAnsi"/>
          <w:noProof/>
          <w:sz w:val="22"/>
        </w:rPr>
      </w:pPr>
      <w:r>
        <w:fldChar w:fldCharType="begin"/>
      </w:r>
      <w:r>
        <w:instrText xml:space="preserve"> TOC \h \z \c "Tabel 2." </w:instrText>
      </w:r>
      <w:r>
        <w:fldChar w:fldCharType="separate"/>
      </w:r>
      <w:hyperlink w:anchor="_Toc172274274" w:history="1">
        <w:r w:rsidR="00F64580" w:rsidRPr="00340E45">
          <w:rPr>
            <w:rStyle w:val="Hyperlink"/>
            <w:noProof/>
          </w:rPr>
          <w:t>Tabel 2.1 Daftar Entitas dan Keterangan</w:t>
        </w:r>
        <w:r w:rsidR="00F64580">
          <w:rPr>
            <w:noProof/>
            <w:webHidden/>
          </w:rPr>
          <w:tab/>
        </w:r>
        <w:r w:rsidR="00F64580">
          <w:rPr>
            <w:noProof/>
            <w:webHidden/>
          </w:rPr>
          <w:fldChar w:fldCharType="begin"/>
        </w:r>
        <w:r w:rsidR="00F64580">
          <w:rPr>
            <w:noProof/>
            <w:webHidden/>
          </w:rPr>
          <w:instrText xml:space="preserve"> PAGEREF _Toc172274274 \h </w:instrText>
        </w:r>
        <w:r w:rsidR="00F64580">
          <w:rPr>
            <w:noProof/>
            <w:webHidden/>
          </w:rPr>
        </w:r>
        <w:r w:rsidR="00F64580">
          <w:rPr>
            <w:noProof/>
            <w:webHidden/>
          </w:rPr>
          <w:fldChar w:fldCharType="separate"/>
        </w:r>
        <w:r w:rsidR="007924A3">
          <w:rPr>
            <w:noProof/>
            <w:webHidden/>
          </w:rPr>
          <w:t>8</w:t>
        </w:r>
        <w:r w:rsidR="00F64580">
          <w:rPr>
            <w:noProof/>
            <w:webHidden/>
          </w:rPr>
          <w:fldChar w:fldCharType="end"/>
        </w:r>
      </w:hyperlink>
    </w:p>
    <w:p w14:paraId="7817C131" w14:textId="18F3FAA2" w:rsidR="00F64580" w:rsidRDefault="00476116">
      <w:pPr>
        <w:pStyle w:val="TableofFigures"/>
        <w:tabs>
          <w:tab w:val="right" w:leader="dot" w:pos="7928"/>
        </w:tabs>
        <w:rPr>
          <w:rFonts w:asciiTheme="minorHAnsi" w:eastAsiaTheme="minorEastAsia" w:hAnsiTheme="minorHAnsi"/>
          <w:noProof/>
          <w:sz w:val="22"/>
        </w:rPr>
      </w:pPr>
      <w:hyperlink w:anchor="_Toc172274275" w:history="1">
        <w:r w:rsidR="00F64580" w:rsidRPr="00340E45">
          <w:rPr>
            <w:rStyle w:val="Hyperlink"/>
            <w:noProof/>
          </w:rPr>
          <w:t>Tabel 2.2 Statistik Dataset IndoLEM yang di sebutkan</w:t>
        </w:r>
        <w:r w:rsidR="00F64580">
          <w:rPr>
            <w:noProof/>
            <w:webHidden/>
          </w:rPr>
          <w:tab/>
        </w:r>
        <w:r w:rsidR="00F64580">
          <w:rPr>
            <w:noProof/>
            <w:webHidden/>
          </w:rPr>
          <w:fldChar w:fldCharType="begin"/>
        </w:r>
        <w:r w:rsidR="00F64580">
          <w:rPr>
            <w:noProof/>
            <w:webHidden/>
          </w:rPr>
          <w:instrText xml:space="preserve"> PAGEREF _Toc172274275 \h </w:instrText>
        </w:r>
        <w:r w:rsidR="00F64580">
          <w:rPr>
            <w:noProof/>
            <w:webHidden/>
          </w:rPr>
        </w:r>
        <w:r w:rsidR="00F64580">
          <w:rPr>
            <w:noProof/>
            <w:webHidden/>
          </w:rPr>
          <w:fldChar w:fldCharType="separate"/>
        </w:r>
        <w:r w:rsidR="007924A3">
          <w:rPr>
            <w:noProof/>
            <w:webHidden/>
          </w:rPr>
          <w:t>17</w:t>
        </w:r>
        <w:r w:rsidR="00F64580">
          <w:rPr>
            <w:noProof/>
            <w:webHidden/>
          </w:rPr>
          <w:fldChar w:fldCharType="end"/>
        </w:r>
      </w:hyperlink>
    </w:p>
    <w:p w14:paraId="425B63EB" w14:textId="32695CD1" w:rsidR="00F64580" w:rsidRDefault="00476116">
      <w:pPr>
        <w:pStyle w:val="TableofFigures"/>
        <w:tabs>
          <w:tab w:val="right" w:leader="dot" w:pos="7928"/>
        </w:tabs>
        <w:rPr>
          <w:rFonts w:asciiTheme="minorHAnsi" w:eastAsiaTheme="minorEastAsia" w:hAnsiTheme="minorHAnsi"/>
          <w:noProof/>
          <w:sz w:val="22"/>
        </w:rPr>
      </w:pPr>
      <w:hyperlink w:anchor="_Toc172274276" w:history="1">
        <w:r w:rsidR="00F64580" w:rsidRPr="00340E45">
          <w:rPr>
            <w:rStyle w:val="Hyperlink"/>
            <w:noProof/>
          </w:rPr>
          <w:t>Tabel 2.3 Konfigurasi model Indobert-base-uncased [11]</w:t>
        </w:r>
        <w:r w:rsidR="00F64580">
          <w:rPr>
            <w:noProof/>
            <w:webHidden/>
          </w:rPr>
          <w:tab/>
        </w:r>
        <w:r w:rsidR="00F64580">
          <w:rPr>
            <w:noProof/>
            <w:webHidden/>
          </w:rPr>
          <w:fldChar w:fldCharType="begin"/>
        </w:r>
        <w:r w:rsidR="00F64580">
          <w:rPr>
            <w:noProof/>
            <w:webHidden/>
          </w:rPr>
          <w:instrText xml:space="preserve"> PAGEREF _Toc172274276 \h </w:instrText>
        </w:r>
        <w:r w:rsidR="00F64580">
          <w:rPr>
            <w:noProof/>
            <w:webHidden/>
          </w:rPr>
        </w:r>
        <w:r w:rsidR="00F64580">
          <w:rPr>
            <w:noProof/>
            <w:webHidden/>
          </w:rPr>
          <w:fldChar w:fldCharType="separate"/>
        </w:r>
        <w:r w:rsidR="007924A3">
          <w:rPr>
            <w:noProof/>
            <w:webHidden/>
          </w:rPr>
          <w:t>17</w:t>
        </w:r>
        <w:r w:rsidR="00F64580">
          <w:rPr>
            <w:noProof/>
            <w:webHidden/>
          </w:rPr>
          <w:fldChar w:fldCharType="end"/>
        </w:r>
      </w:hyperlink>
    </w:p>
    <w:p w14:paraId="47151699" w14:textId="0976B4CD" w:rsidR="00F64580" w:rsidRDefault="00476116">
      <w:pPr>
        <w:pStyle w:val="TableofFigures"/>
        <w:tabs>
          <w:tab w:val="right" w:leader="dot" w:pos="7928"/>
        </w:tabs>
        <w:rPr>
          <w:rFonts w:asciiTheme="minorHAnsi" w:eastAsiaTheme="minorEastAsia" w:hAnsiTheme="minorHAnsi"/>
          <w:noProof/>
          <w:sz w:val="22"/>
        </w:rPr>
      </w:pPr>
      <w:hyperlink w:anchor="_Toc172274277" w:history="1">
        <w:r w:rsidR="00F64580" w:rsidRPr="00340E45">
          <w:rPr>
            <w:rStyle w:val="Hyperlink"/>
            <w:noProof/>
          </w:rPr>
          <w:t>Tabel 2.4 Konfigurasi model Indobenchmark/indobert-base-p2 [12]</w:t>
        </w:r>
        <w:r w:rsidR="00F64580">
          <w:rPr>
            <w:noProof/>
            <w:webHidden/>
          </w:rPr>
          <w:tab/>
        </w:r>
        <w:r w:rsidR="00F64580">
          <w:rPr>
            <w:noProof/>
            <w:webHidden/>
          </w:rPr>
          <w:fldChar w:fldCharType="begin"/>
        </w:r>
        <w:r w:rsidR="00F64580">
          <w:rPr>
            <w:noProof/>
            <w:webHidden/>
          </w:rPr>
          <w:instrText xml:space="preserve"> PAGEREF _Toc172274277 \h </w:instrText>
        </w:r>
        <w:r w:rsidR="00F64580">
          <w:rPr>
            <w:noProof/>
            <w:webHidden/>
          </w:rPr>
        </w:r>
        <w:r w:rsidR="00F64580">
          <w:rPr>
            <w:noProof/>
            <w:webHidden/>
          </w:rPr>
          <w:fldChar w:fldCharType="separate"/>
        </w:r>
        <w:r w:rsidR="007924A3">
          <w:rPr>
            <w:noProof/>
            <w:webHidden/>
          </w:rPr>
          <w:t>18</w:t>
        </w:r>
        <w:r w:rsidR="00F64580">
          <w:rPr>
            <w:noProof/>
            <w:webHidden/>
          </w:rPr>
          <w:fldChar w:fldCharType="end"/>
        </w:r>
      </w:hyperlink>
    </w:p>
    <w:p w14:paraId="0F10B876" w14:textId="4B3DB470" w:rsidR="00F64580" w:rsidRDefault="00476116">
      <w:pPr>
        <w:pStyle w:val="TableofFigures"/>
        <w:tabs>
          <w:tab w:val="right" w:leader="dot" w:pos="7928"/>
        </w:tabs>
        <w:rPr>
          <w:rFonts w:asciiTheme="minorHAnsi" w:eastAsiaTheme="minorEastAsia" w:hAnsiTheme="minorHAnsi"/>
          <w:noProof/>
          <w:sz w:val="22"/>
        </w:rPr>
      </w:pPr>
      <w:hyperlink w:anchor="_Toc172274278" w:history="1">
        <w:r w:rsidR="00F64580" w:rsidRPr="00340E45">
          <w:rPr>
            <w:rStyle w:val="Hyperlink"/>
            <w:noProof/>
          </w:rPr>
          <w:t>Tabel 2.5 Statistik Dataset IndoNLU [12]</w:t>
        </w:r>
        <w:r w:rsidR="00F64580">
          <w:rPr>
            <w:noProof/>
            <w:webHidden/>
          </w:rPr>
          <w:tab/>
        </w:r>
        <w:r w:rsidR="00F64580">
          <w:rPr>
            <w:noProof/>
            <w:webHidden/>
          </w:rPr>
          <w:fldChar w:fldCharType="begin"/>
        </w:r>
        <w:r w:rsidR="00F64580">
          <w:rPr>
            <w:noProof/>
            <w:webHidden/>
          </w:rPr>
          <w:instrText xml:space="preserve"> PAGEREF _Toc172274278 \h </w:instrText>
        </w:r>
        <w:r w:rsidR="00F64580">
          <w:rPr>
            <w:noProof/>
            <w:webHidden/>
          </w:rPr>
        </w:r>
        <w:r w:rsidR="00F64580">
          <w:rPr>
            <w:noProof/>
            <w:webHidden/>
          </w:rPr>
          <w:fldChar w:fldCharType="separate"/>
        </w:r>
        <w:r w:rsidR="007924A3">
          <w:rPr>
            <w:noProof/>
            <w:webHidden/>
          </w:rPr>
          <w:t>19</w:t>
        </w:r>
        <w:r w:rsidR="00F64580">
          <w:rPr>
            <w:noProof/>
            <w:webHidden/>
          </w:rPr>
          <w:fldChar w:fldCharType="end"/>
        </w:r>
      </w:hyperlink>
    </w:p>
    <w:p w14:paraId="0F814848" w14:textId="48165CEA" w:rsidR="00F64580" w:rsidRDefault="00476116">
      <w:pPr>
        <w:pStyle w:val="TableofFigures"/>
        <w:tabs>
          <w:tab w:val="right" w:leader="dot" w:pos="7928"/>
        </w:tabs>
        <w:rPr>
          <w:rFonts w:asciiTheme="minorHAnsi" w:eastAsiaTheme="minorEastAsia" w:hAnsiTheme="minorHAnsi"/>
          <w:noProof/>
          <w:sz w:val="22"/>
        </w:rPr>
      </w:pPr>
      <w:hyperlink w:anchor="_Toc172274279" w:history="1">
        <w:r w:rsidR="00F64580" w:rsidRPr="00340E45">
          <w:rPr>
            <w:rStyle w:val="Hyperlink"/>
            <w:noProof/>
          </w:rPr>
          <w:t>Tabel 2.6 Contoh Tokenisasi WordPiece</w:t>
        </w:r>
        <w:r w:rsidR="00F64580">
          <w:rPr>
            <w:noProof/>
            <w:webHidden/>
          </w:rPr>
          <w:tab/>
        </w:r>
        <w:r w:rsidR="00F64580">
          <w:rPr>
            <w:noProof/>
            <w:webHidden/>
          </w:rPr>
          <w:fldChar w:fldCharType="begin"/>
        </w:r>
        <w:r w:rsidR="00F64580">
          <w:rPr>
            <w:noProof/>
            <w:webHidden/>
          </w:rPr>
          <w:instrText xml:space="preserve"> PAGEREF _Toc172274279 \h </w:instrText>
        </w:r>
        <w:r w:rsidR="00F64580">
          <w:rPr>
            <w:noProof/>
            <w:webHidden/>
          </w:rPr>
        </w:r>
        <w:r w:rsidR="00F64580">
          <w:rPr>
            <w:noProof/>
            <w:webHidden/>
          </w:rPr>
          <w:fldChar w:fldCharType="separate"/>
        </w:r>
        <w:r w:rsidR="007924A3">
          <w:rPr>
            <w:noProof/>
            <w:webHidden/>
          </w:rPr>
          <w:t>21</w:t>
        </w:r>
        <w:r w:rsidR="00F64580">
          <w:rPr>
            <w:noProof/>
            <w:webHidden/>
          </w:rPr>
          <w:fldChar w:fldCharType="end"/>
        </w:r>
      </w:hyperlink>
    </w:p>
    <w:p w14:paraId="6DBEBB95" w14:textId="56BA80CA" w:rsidR="00F64580" w:rsidRDefault="00476116">
      <w:pPr>
        <w:pStyle w:val="TableofFigures"/>
        <w:tabs>
          <w:tab w:val="right" w:leader="dot" w:pos="7928"/>
        </w:tabs>
        <w:rPr>
          <w:rFonts w:asciiTheme="minorHAnsi" w:eastAsiaTheme="minorEastAsia" w:hAnsiTheme="minorHAnsi"/>
          <w:noProof/>
          <w:sz w:val="22"/>
        </w:rPr>
      </w:pPr>
      <w:hyperlink w:anchor="_Toc172274280" w:history="1">
        <w:r w:rsidR="00F64580" w:rsidRPr="00340E45">
          <w:rPr>
            <w:rStyle w:val="Hyperlink"/>
            <w:noProof/>
          </w:rPr>
          <w:t>Tabel 2.7 Penelitian Terkait NER Bidang Hukum</w:t>
        </w:r>
        <w:r w:rsidR="00F64580">
          <w:rPr>
            <w:noProof/>
            <w:webHidden/>
          </w:rPr>
          <w:tab/>
        </w:r>
        <w:r w:rsidR="00F64580">
          <w:rPr>
            <w:noProof/>
            <w:webHidden/>
          </w:rPr>
          <w:fldChar w:fldCharType="begin"/>
        </w:r>
        <w:r w:rsidR="00F64580">
          <w:rPr>
            <w:noProof/>
            <w:webHidden/>
          </w:rPr>
          <w:instrText xml:space="preserve"> PAGEREF _Toc172274280 \h </w:instrText>
        </w:r>
        <w:r w:rsidR="00F64580">
          <w:rPr>
            <w:noProof/>
            <w:webHidden/>
          </w:rPr>
        </w:r>
        <w:r w:rsidR="00F64580">
          <w:rPr>
            <w:noProof/>
            <w:webHidden/>
          </w:rPr>
          <w:fldChar w:fldCharType="separate"/>
        </w:r>
        <w:r w:rsidR="007924A3">
          <w:rPr>
            <w:noProof/>
            <w:webHidden/>
          </w:rPr>
          <w:t>24</w:t>
        </w:r>
        <w:r w:rsidR="00F64580">
          <w:rPr>
            <w:noProof/>
            <w:webHidden/>
          </w:rPr>
          <w:fldChar w:fldCharType="end"/>
        </w:r>
      </w:hyperlink>
    </w:p>
    <w:p w14:paraId="207AE494" w14:textId="2A64B294" w:rsidR="00F64580" w:rsidRDefault="00476116" w:rsidP="00B47F5B">
      <w:pPr>
        <w:pStyle w:val="TableofFigures"/>
        <w:tabs>
          <w:tab w:val="right" w:leader="dot" w:pos="7928"/>
        </w:tabs>
        <w:rPr>
          <w:noProof/>
        </w:rPr>
      </w:pPr>
      <w:hyperlink w:anchor="_Toc172274281" w:history="1">
        <w:r w:rsidR="00F64580" w:rsidRPr="00340E45">
          <w:rPr>
            <w:rStyle w:val="Hyperlink"/>
            <w:noProof/>
          </w:rPr>
          <w:t>Tabel 2.8 Penelitian Terkait BERT</w:t>
        </w:r>
        <w:r w:rsidR="00F64580">
          <w:rPr>
            <w:noProof/>
            <w:webHidden/>
          </w:rPr>
          <w:tab/>
        </w:r>
        <w:r w:rsidR="00F64580">
          <w:rPr>
            <w:noProof/>
            <w:webHidden/>
          </w:rPr>
          <w:fldChar w:fldCharType="begin"/>
        </w:r>
        <w:r w:rsidR="00F64580">
          <w:rPr>
            <w:noProof/>
            <w:webHidden/>
          </w:rPr>
          <w:instrText xml:space="preserve"> PAGEREF _Toc172274281 \h </w:instrText>
        </w:r>
        <w:r w:rsidR="00F64580">
          <w:rPr>
            <w:noProof/>
            <w:webHidden/>
          </w:rPr>
        </w:r>
        <w:r w:rsidR="00F64580">
          <w:rPr>
            <w:noProof/>
            <w:webHidden/>
          </w:rPr>
          <w:fldChar w:fldCharType="separate"/>
        </w:r>
        <w:r w:rsidR="007924A3">
          <w:rPr>
            <w:noProof/>
            <w:webHidden/>
          </w:rPr>
          <w:t>27</w:t>
        </w:r>
        <w:r w:rsidR="00F64580">
          <w:rPr>
            <w:noProof/>
            <w:webHidden/>
          </w:rPr>
          <w:fldChar w:fldCharType="end"/>
        </w:r>
      </w:hyperlink>
      <w:r w:rsidR="00B47F5B">
        <w:fldChar w:fldCharType="end"/>
      </w:r>
      <w:r w:rsidR="00B47F5B">
        <w:fldChar w:fldCharType="begin"/>
      </w:r>
      <w:r w:rsidR="00B47F5B">
        <w:instrText xml:space="preserve"> TOC \h \z \c "Tabel 3." </w:instrText>
      </w:r>
      <w:r w:rsidR="00B47F5B">
        <w:fldChar w:fldCharType="separate"/>
      </w:r>
    </w:p>
    <w:p w14:paraId="7A8BA21B" w14:textId="14A9E3CA" w:rsidR="00F64580" w:rsidRDefault="00476116">
      <w:pPr>
        <w:pStyle w:val="TableofFigures"/>
        <w:tabs>
          <w:tab w:val="right" w:leader="dot" w:pos="7928"/>
        </w:tabs>
        <w:rPr>
          <w:rFonts w:asciiTheme="minorHAnsi" w:eastAsiaTheme="minorEastAsia" w:hAnsiTheme="minorHAnsi"/>
          <w:noProof/>
          <w:sz w:val="22"/>
        </w:rPr>
      </w:pPr>
      <w:hyperlink w:anchor="_Toc172274282" w:history="1">
        <w:r w:rsidR="00F64580" w:rsidRPr="006A2059">
          <w:rPr>
            <w:rStyle w:val="Hyperlink"/>
            <w:noProof/>
          </w:rPr>
          <w:t>Tabel 3.1 Contoh Dokumen Putusan Pengadilan “NOMOR : 90 / PID. Sus / 2018 / PN. Mjn”</w:t>
        </w:r>
        <w:r w:rsidR="00F64580">
          <w:rPr>
            <w:noProof/>
            <w:webHidden/>
          </w:rPr>
          <w:tab/>
        </w:r>
        <w:r w:rsidR="00F64580">
          <w:rPr>
            <w:noProof/>
            <w:webHidden/>
          </w:rPr>
          <w:fldChar w:fldCharType="begin"/>
        </w:r>
        <w:r w:rsidR="00F64580">
          <w:rPr>
            <w:noProof/>
            <w:webHidden/>
          </w:rPr>
          <w:instrText xml:space="preserve"> PAGEREF _Toc172274282 \h </w:instrText>
        </w:r>
        <w:r w:rsidR="00F64580">
          <w:rPr>
            <w:noProof/>
            <w:webHidden/>
          </w:rPr>
        </w:r>
        <w:r w:rsidR="00F64580">
          <w:rPr>
            <w:noProof/>
            <w:webHidden/>
          </w:rPr>
          <w:fldChar w:fldCharType="separate"/>
        </w:r>
        <w:r w:rsidR="007924A3">
          <w:rPr>
            <w:noProof/>
            <w:webHidden/>
          </w:rPr>
          <w:t>31</w:t>
        </w:r>
        <w:r w:rsidR="00F64580">
          <w:rPr>
            <w:noProof/>
            <w:webHidden/>
          </w:rPr>
          <w:fldChar w:fldCharType="end"/>
        </w:r>
      </w:hyperlink>
    </w:p>
    <w:p w14:paraId="59D6E8B5" w14:textId="60B8F861" w:rsidR="00F64580" w:rsidRDefault="00476116">
      <w:pPr>
        <w:pStyle w:val="TableofFigures"/>
        <w:tabs>
          <w:tab w:val="right" w:leader="dot" w:pos="7928"/>
        </w:tabs>
        <w:rPr>
          <w:rFonts w:asciiTheme="minorHAnsi" w:eastAsiaTheme="minorEastAsia" w:hAnsiTheme="minorHAnsi"/>
          <w:noProof/>
          <w:sz w:val="22"/>
        </w:rPr>
      </w:pPr>
      <w:hyperlink w:anchor="_Toc172274283" w:history="1">
        <w:r w:rsidR="00F64580" w:rsidRPr="006A2059">
          <w:rPr>
            <w:rStyle w:val="Hyperlink"/>
            <w:noProof/>
          </w:rPr>
          <w:t>Tabel 3.2 Hasil Preprocessing untuk dokumen “NOMOR : 90 / PID. Sus / 2018 / PN. Mjn”</w:t>
        </w:r>
        <w:r w:rsidR="00F64580">
          <w:rPr>
            <w:noProof/>
            <w:webHidden/>
          </w:rPr>
          <w:tab/>
        </w:r>
        <w:r w:rsidR="00F64580">
          <w:rPr>
            <w:noProof/>
            <w:webHidden/>
          </w:rPr>
          <w:fldChar w:fldCharType="begin"/>
        </w:r>
        <w:r w:rsidR="00F64580">
          <w:rPr>
            <w:noProof/>
            <w:webHidden/>
          </w:rPr>
          <w:instrText xml:space="preserve"> PAGEREF _Toc172274283 \h </w:instrText>
        </w:r>
        <w:r w:rsidR="00F64580">
          <w:rPr>
            <w:noProof/>
            <w:webHidden/>
          </w:rPr>
        </w:r>
        <w:r w:rsidR="00F64580">
          <w:rPr>
            <w:noProof/>
            <w:webHidden/>
          </w:rPr>
          <w:fldChar w:fldCharType="separate"/>
        </w:r>
        <w:r w:rsidR="007924A3">
          <w:rPr>
            <w:noProof/>
            <w:webHidden/>
          </w:rPr>
          <w:t>31</w:t>
        </w:r>
        <w:r w:rsidR="00F64580">
          <w:rPr>
            <w:noProof/>
            <w:webHidden/>
          </w:rPr>
          <w:fldChar w:fldCharType="end"/>
        </w:r>
      </w:hyperlink>
    </w:p>
    <w:p w14:paraId="24AA4E2F" w14:textId="124303AD" w:rsidR="00F64580" w:rsidRDefault="00476116">
      <w:pPr>
        <w:pStyle w:val="TableofFigures"/>
        <w:tabs>
          <w:tab w:val="right" w:leader="dot" w:pos="7928"/>
        </w:tabs>
        <w:rPr>
          <w:rFonts w:asciiTheme="minorHAnsi" w:eastAsiaTheme="minorEastAsia" w:hAnsiTheme="minorHAnsi"/>
          <w:noProof/>
          <w:sz w:val="22"/>
        </w:rPr>
      </w:pPr>
      <w:hyperlink w:anchor="_Toc172274284" w:history="1">
        <w:r w:rsidR="00F64580" w:rsidRPr="006A2059">
          <w:rPr>
            <w:rStyle w:val="Hyperlink"/>
            <w:noProof/>
          </w:rPr>
          <w:t>Tabel 3.3 Label Dataset</w:t>
        </w:r>
        <w:r w:rsidR="00F64580">
          <w:rPr>
            <w:noProof/>
            <w:webHidden/>
          </w:rPr>
          <w:tab/>
        </w:r>
        <w:r w:rsidR="00F64580">
          <w:rPr>
            <w:noProof/>
            <w:webHidden/>
          </w:rPr>
          <w:fldChar w:fldCharType="begin"/>
        </w:r>
        <w:r w:rsidR="00F64580">
          <w:rPr>
            <w:noProof/>
            <w:webHidden/>
          </w:rPr>
          <w:instrText xml:space="preserve"> PAGEREF _Toc172274284 \h </w:instrText>
        </w:r>
        <w:r w:rsidR="00F64580">
          <w:rPr>
            <w:noProof/>
            <w:webHidden/>
          </w:rPr>
        </w:r>
        <w:r w:rsidR="00F64580">
          <w:rPr>
            <w:noProof/>
            <w:webHidden/>
          </w:rPr>
          <w:fldChar w:fldCharType="separate"/>
        </w:r>
        <w:r w:rsidR="007924A3">
          <w:rPr>
            <w:noProof/>
            <w:webHidden/>
          </w:rPr>
          <w:t>32</w:t>
        </w:r>
        <w:r w:rsidR="00F64580">
          <w:rPr>
            <w:noProof/>
            <w:webHidden/>
          </w:rPr>
          <w:fldChar w:fldCharType="end"/>
        </w:r>
      </w:hyperlink>
    </w:p>
    <w:p w14:paraId="3486202A" w14:textId="404E417B" w:rsidR="00F64580" w:rsidRDefault="00476116">
      <w:pPr>
        <w:pStyle w:val="TableofFigures"/>
        <w:tabs>
          <w:tab w:val="right" w:leader="dot" w:pos="7928"/>
        </w:tabs>
        <w:rPr>
          <w:rFonts w:asciiTheme="minorHAnsi" w:eastAsiaTheme="minorEastAsia" w:hAnsiTheme="minorHAnsi"/>
          <w:noProof/>
          <w:sz w:val="22"/>
        </w:rPr>
      </w:pPr>
      <w:hyperlink w:anchor="_Toc172274285" w:history="1">
        <w:r w:rsidR="00F64580" w:rsidRPr="006A2059">
          <w:rPr>
            <w:rStyle w:val="Hyperlink"/>
            <w:noProof/>
          </w:rPr>
          <w:t>Tabel 3.4 Contoh Anotasi Dengan Menggunakan IOB untuk dokumen “NOMOR : 90 / PID. Sus / 2018 / PN. Mjn”</w:t>
        </w:r>
        <w:r w:rsidR="00F64580">
          <w:rPr>
            <w:noProof/>
            <w:webHidden/>
          </w:rPr>
          <w:tab/>
        </w:r>
        <w:r w:rsidR="00F64580">
          <w:rPr>
            <w:noProof/>
            <w:webHidden/>
          </w:rPr>
          <w:fldChar w:fldCharType="begin"/>
        </w:r>
        <w:r w:rsidR="00F64580">
          <w:rPr>
            <w:noProof/>
            <w:webHidden/>
          </w:rPr>
          <w:instrText xml:space="preserve"> PAGEREF _Toc172274285 \h </w:instrText>
        </w:r>
        <w:r w:rsidR="00F64580">
          <w:rPr>
            <w:noProof/>
            <w:webHidden/>
          </w:rPr>
        </w:r>
        <w:r w:rsidR="00F64580">
          <w:rPr>
            <w:noProof/>
            <w:webHidden/>
          </w:rPr>
          <w:fldChar w:fldCharType="separate"/>
        </w:r>
        <w:r w:rsidR="007924A3">
          <w:rPr>
            <w:noProof/>
            <w:webHidden/>
          </w:rPr>
          <w:t>33</w:t>
        </w:r>
        <w:r w:rsidR="00F64580">
          <w:rPr>
            <w:noProof/>
            <w:webHidden/>
          </w:rPr>
          <w:fldChar w:fldCharType="end"/>
        </w:r>
      </w:hyperlink>
    </w:p>
    <w:p w14:paraId="188CC2DA" w14:textId="5BC760EC" w:rsidR="00F64580" w:rsidRDefault="00476116">
      <w:pPr>
        <w:pStyle w:val="TableofFigures"/>
        <w:tabs>
          <w:tab w:val="right" w:leader="dot" w:pos="7928"/>
        </w:tabs>
        <w:rPr>
          <w:rFonts w:asciiTheme="minorHAnsi" w:eastAsiaTheme="minorEastAsia" w:hAnsiTheme="minorHAnsi"/>
          <w:noProof/>
          <w:sz w:val="22"/>
        </w:rPr>
      </w:pPr>
      <w:hyperlink w:anchor="_Toc172274286" w:history="1">
        <w:r w:rsidR="00F64580" w:rsidRPr="006A2059">
          <w:rPr>
            <w:rStyle w:val="Hyperlink"/>
            <w:noProof/>
          </w:rPr>
          <w:t>Tabel 3.5 Hasil Anotasi untuk dokumen “NOMOR : 90 / PID. Sus / 2018 / PN. Mjn”</w:t>
        </w:r>
        <w:r w:rsidR="00F64580">
          <w:rPr>
            <w:noProof/>
            <w:webHidden/>
          </w:rPr>
          <w:tab/>
        </w:r>
        <w:r w:rsidR="00F64580">
          <w:rPr>
            <w:noProof/>
            <w:webHidden/>
          </w:rPr>
          <w:fldChar w:fldCharType="begin"/>
        </w:r>
        <w:r w:rsidR="00F64580">
          <w:rPr>
            <w:noProof/>
            <w:webHidden/>
          </w:rPr>
          <w:instrText xml:space="preserve"> PAGEREF _Toc172274286 \h </w:instrText>
        </w:r>
        <w:r w:rsidR="00F64580">
          <w:rPr>
            <w:noProof/>
            <w:webHidden/>
          </w:rPr>
        </w:r>
        <w:r w:rsidR="00F64580">
          <w:rPr>
            <w:noProof/>
            <w:webHidden/>
          </w:rPr>
          <w:fldChar w:fldCharType="separate"/>
        </w:r>
        <w:r w:rsidR="007924A3">
          <w:rPr>
            <w:noProof/>
            <w:webHidden/>
          </w:rPr>
          <w:t>35</w:t>
        </w:r>
        <w:r w:rsidR="00F64580">
          <w:rPr>
            <w:noProof/>
            <w:webHidden/>
          </w:rPr>
          <w:fldChar w:fldCharType="end"/>
        </w:r>
      </w:hyperlink>
    </w:p>
    <w:p w14:paraId="6B1BE5A2" w14:textId="04DF3837" w:rsidR="00F64580" w:rsidRDefault="00476116">
      <w:pPr>
        <w:pStyle w:val="TableofFigures"/>
        <w:tabs>
          <w:tab w:val="right" w:leader="dot" w:pos="7928"/>
        </w:tabs>
        <w:rPr>
          <w:rFonts w:asciiTheme="minorHAnsi" w:eastAsiaTheme="minorEastAsia" w:hAnsiTheme="minorHAnsi"/>
          <w:noProof/>
          <w:sz w:val="22"/>
        </w:rPr>
      </w:pPr>
      <w:hyperlink w:anchor="_Toc172274287" w:history="1">
        <w:r w:rsidR="00F64580" w:rsidRPr="006A2059">
          <w:rPr>
            <w:rStyle w:val="Hyperlink"/>
            <w:noProof/>
          </w:rPr>
          <w:t>Tabel 3.6 Hasil Representasi data ke input BERT untuk dokumen “NOMOR : 90 / PID. Sus / 2018 / PN. Mjn”</w:t>
        </w:r>
        <w:r w:rsidR="00F64580">
          <w:rPr>
            <w:noProof/>
            <w:webHidden/>
          </w:rPr>
          <w:tab/>
        </w:r>
        <w:r w:rsidR="00F64580">
          <w:rPr>
            <w:noProof/>
            <w:webHidden/>
          </w:rPr>
          <w:fldChar w:fldCharType="begin"/>
        </w:r>
        <w:r w:rsidR="00F64580">
          <w:rPr>
            <w:noProof/>
            <w:webHidden/>
          </w:rPr>
          <w:instrText xml:space="preserve"> PAGEREF _Toc172274287 \h </w:instrText>
        </w:r>
        <w:r w:rsidR="00F64580">
          <w:rPr>
            <w:noProof/>
            <w:webHidden/>
          </w:rPr>
        </w:r>
        <w:r w:rsidR="00F64580">
          <w:rPr>
            <w:noProof/>
            <w:webHidden/>
          </w:rPr>
          <w:fldChar w:fldCharType="separate"/>
        </w:r>
        <w:r w:rsidR="007924A3">
          <w:rPr>
            <w:noProof/>
            <w:webHidden/>
          </w:rPr>
          <w:t>36</w:t>
        </w:r>
        <w:r w:rsidR="00F64580">
          <w:rPr>
            <w:noProof/>
            <w:webHidden/>
          </w:rPr>
          <w:fldChar w:fldCharType="end"/>
        </w:r>
      </w:hyperlink>
    </w:p>
    <w:p w14:paraId="284559C9" w14:textId="778D82FB" w:rsidR="00F64580" w:rsidRDefault="00476116">
      <w:pPr>
        <w:pStyle w:val="TableofFigures"/>
        <w:tabs>
          <w:tab w:val="right" w:leader="dot" w:pos="7928"/>
        </w:tabs>
        <w:rPr>
          <w:rFonts w:asciiTheme="minorHAnsi" w:eastAsiaTheme="minorEastAsia" w:hAnsiTheme="minorHAnsi"/>
          <w:noProof/>
          <w:sz w:val="22"/>
        </w:rPr>
      </w:pPr>
      <w:hyperlink w:anchor="_Toc172274288" w:history="1">
        <w:r w:rsidR="00F64580" w:rsidRPr="006A2059">
          <w:rPr>
            <w:rStyle w:val="Hyperlink"/>
            <w:noProof/>
          </w:rPr>
          <w:t>Tabel 3.7 Hasil penghapusan kalimat yang tidak memiliki entitas khusus untuk dokumen “NOMOR : 90 / PID. Sus / 2018 / PN. Mjn”</w:t>
        </w:r>
        <w:r w:rsidR="00F64580">
          <w:rPr>
            <w:noProof/>
            <w:webHidden/>
          </w:rPr>
          <w:tab/>
        </w:r>
        <w:r w:rsidR="00F64580">
          <w:rPr>
            <w:noProof/>
            <w:webHidden/>
          </w:rPr>
          <w:fldChar w:fldCharType="begin"/>
        </w:r>
        <w:r w:rsidR="00F64580">
          <w:rPr>
            <w:noProof/>
            <w:webHidden/>
          </w:rPr>
          <w:instrText xml:space="preserve"> PAGEREF _Toc172274288 \h </w:instrText>
        </w:r>
        <w:r w:rsidR="00F64580">
          <w:rPr>
            <w:noProof/>
            <w:webHidden/>
          </w:rPr>
        </w:r>
        <w:r w:rsidR="00F64580">
          <w:rPr>
            <w:noProof/>
            <w:webHidden/>
          </w:rPr>
          <w:fldChar w:fldCharType="separate"/>
        </w:r>
        <w:r w:rsidR="007924A3">
          <w:rPr>
            <w:noProof/>
            <w:webHidden/>
          </w:rPr>
          <w:t>37</w:t>
        </w:r>
        <w:r w:rsidR="00F64580">
          <w:rPr>
            <w:noProof/>
            <w:webHidden/>
          </w:rPr>
          <w:fldChar w:fldCharType="end"/>
        </w:r>
      </w:hyperlink>
    </w:p>
    <w:p w14:paraId="07923716" w14:textId="52697617" w:rsidR="00F64580" w:rsidRDefault="00476116">
      <w:pPr>
        <w:pStyle w:val="TableofFigures"/>
        <w:tabs>
          <w:tab w:val="right" w:leader="dot" w:pos="7928"/>
        </w:tabs>
        <w:rPr>
          <w:rFonts w:asciiTheme="minorHAnsi" w:eastAsiaTheme="minorEastAsia" w:hAnsiTheme="minorHAnsi"/>
          <w:noProof/>
          <w:sz w:val="22"/>
        </w:rPr>
      </w:pPr>
      <w:hyperlink w:anchor="_Toc172274289" w:history="1">
        <w:r w:rsidR="00F64580" w:rsidRPr="006A2059">
          <w:rPr>
            <w:rStyle w:val="Hyperlink"/>
            <w:noProof/>
          </w:rPr>
          <w:t>Tabel 3.8 Hasil BERT Tokenizer</w:t>
        </w:r>
        <w:r w:rsidR="00F64580">
          <w:rPr>
            <w:noProof/>
            <w:webHidden/>
          </w:rPr>
          <w:tab/>
        </w:r>
        <w:r w:rsidR="00F64580">
          <w:rPr>
            <w:noProof/>
            <w:webHidden/>
          </w:rPr>
          <w:fldChar w:fldCharType="begin"/>
        </w:r>
        <w:r w:rsidR="00F64580">
          <w:rPr>
            <w:noProof/>
            <w:webHidden/>
          </w:rPr>
          <w:instrText xml:space="preserve"> PAGEREF _Toc172274289 \h </w:instrText>
        </w:r>
        <w:r w:rsidR="00F64580">
          <w:rPr>
            <w:noProof/>
            <w:webHidden/>
          </w:rPr>
        </w:r>
        <w:r w:rsidR="00F64580">
          <w:rPr>
            <w:noProof/>
            <w:webHidden/>
          </w:rPr>
          <w:fldChar w:fldCharType="separate"/>
        </w:r>
        <w:r w:rsidR="007924A3">
          <w:rPr>
            <w:noProof/>
            <w:webHidden/>
          </w:rPr>
          <w:t>39</w:t>
        </w:r>
        <w:r w:rsidR="00F64580">
          <w:rPr>
            <w:noProof/>
            <w:webHidden/>
          </w:rPr>
          <w:fldChar w:fldCharType="end"/>
        </w:r>
      </w:hyperlink>
    </w:p>
    <w:p w14:paraId="0F57E9E9" w14:textId="7869D85B" w:rsidR="00F64580" w:rsidRDefault="00476116">
      <w:pPr>
        <w:pStyle w:val="TableofFigures"/>
        <w:tabs>
          <w:tab w:val="right" w:leader="dot" w:pos="7928"/>
        </w:tabs>
        <w:rPr>
          <w:rFonts w:asciiTheme="minorHAnsi" w:eastAsiaTheme="minorEastAsia" w:hAnsiTheme="minorHAnsi"/>
          <w:noProof/>
          <w:sz w:val="22"/>
        </w:rPr>
      </w:pPr>
      <w:hyperlink w:anchor="_Toc172274290" w:history="1">
        <w:r w:rsidR="00F64580" w:rsidRPr="006A2059">
          <w:rPr>
            <w:rStyle w:val="Hyperlink"/>
            <w:noProof/>
          </w:rPr>
          <w:t>Tabel 3.9 Contoh Entitas dengan Label</w:t>
        </w:r>
        <w:r w:rsidR="00F64580">
          <w:rPr>
            <w:noProof/>
            <w:webHidden/>
          </w:rPr>
          <w:tab/>
        </w:r>
        <w:r w:rsidR="00F64580">
          <w:rPr>
            <w:noProof/>
            <w:webHidden/>
          </w:rPr>
          <w:fldChar w:fldCharType="begin"/>
        </w:r>
        <w:r w:rsidR="00F64580">
          <w:rPr>
            <w:noProof/>
            <w:webHidden/>
          </w:rPr>
          <w:instrText xml:space="preserve"> PAGEREF _Toc172274290 \h </w:instrText>
        </w:r>
        <w:r w:rsidR="00F64580">
          <w:rPr>
            <w:noProof/>
            <w:webHidden/>
          </w:rPr>
        </w:r>
        <w:r w:rsidR="00F64580">
          <w:rPr>
            <w:noProof/>
            <w:webHidden/>
          </w:rPr>
          <w:fldChar w:fldCharType="separate"/>
        </w:r>
        <w:r w:rsidR="007924A3">
          <w:rPr>
            <w:noProof/>
            <w:webHidden/>
          </w:rPr>
          <w:t>45</w:t>
        </w:r>
        <w:r w:rsidR="00F64580">
          <w:rPr>
            <w:noProof/>
            <w:webHidden/>
          </w:rPr>
          <w:fldChar w:fldCharType="end"/>
        </w:r>
      </w:hyperlink>
    </w:p>
    <w:p w14:paraId="3AB55BD9" w14:textId="3E88D6AC" w:rsidR="00F64580" w:rsidRDefault="00476116">
      <w:pPr>
        <w:pStyle w:val="TableofFigures"/>
        <w:tabs>
          <w:tab w:val="right" w:leader="dot" w:pos="7928"/>
        </w:tabs>
        <w:rPr>
          <w:rFonts w:asciiTheme="minorHAnsi" w:eastAsiaTheme="minorEastAsia" w:hAnsiTheme="minorHAnsi"/>
          <w:noProof/>
          <w:sz w:val="22"/>
        </w:rPr>
      </w:pPr>
      <w:hyperlink w:anchor="_Toc172274291" w:history="1">
        <w:r w:rsidR="00F64580" w:rsidRPr="006A2059">
          <w:rPr>
            <w:rStyle w:val="Hyperlink"/>
            <w:noProof/>
          </w:rPr>
          <w:t>Tabel 3.10 Sampel Dataset</w:t>
        </w:r>
        <w:r w:rsidR="00F64580">
          <w:rPr>
            <w:noProof/>
            <w:webHidden/>
          </w:rPr>
          <w:tab/>
        </w:r>
        <w:r w:rsidR="00F64580">
          <w:rPr>
            <w:noProof/>
            <w:webHidden/>
          </w:rPr>
          <w:fldChar w:fldCharType="begin"/>
        </w:r>
        <w:r w:rsidR="00F64580">
          <w:rPr>
            <w:noProof/>
            <w:webHidden/>
          </w:rPr>
          <w:instrText xml:space="preserve"> PAGEREF _Toc172274291 \h </w:instrText>
        </w:r>
        <w:r w:rsidR="00F64580">
          <w:rPr>
            <w:noProof/>
            <w:webHidden/>
          </w:rPr>
        </w:r>
        <w:r w:rsidR="00F64580">
          <w:rPr>
            <w:noProof/>
            <w:webHidden/>
          </w:rPr>
          <w:fldChar w:fldCharType="separate"/>
        </w:r>
        <w:r w:rsidR="007924A3">
          <w:rPr>
            <w:noProof/>
            <w:webHidden/>
          </w:rPr>
          <w:t>46</w:t>
        </w:r>
        <w:r w:rsidR="00F64580">
          <w:rPr>
            <w:noProof/>
            <w:webHidden/>
          </w:rPr>
          <w:fldChar w:fldCharType="end"/>
        </w:r>
      </w:hyperlink>
    </w:p>
    <w:p w14:paraId="6B9E2AEB" w14:textId="7CCE0DA4" w:rsidR="00F64580" w:rsidRDefault="00476116" w:rsidP="00992FF2">
      <w:pPr>
        <w:pStyle w:val="TableofFigures"/>
        <w:tabs>
          <w:tab w:val="right" w:leader="dot" w:pos="7928"/>
        </w:tabs>
        <w:rPr>
          <w:noProof/>
        </w:rPr>
      </w:pPr>
      <w:hyperlink w:anchor="_Toc172274292" w:history="1">
        <w:r w:rsidR="00F64580" w:rsidRPr="006A2059">
          <w:rPr>
            <w:rStyle w:val="Hyperlink"/>
            <w:noProof/>
          </w:rPr>
          <w:t>Tabel 3.11 Skenario Pengujian</w:t>
        </w:r>
        <w:r w:rsidR="00F64580">
          <w:rPr>
            <w:noProof/>
            <w:webHidden/>
          </w:rPr>
          <w:tab/>
        </w:r>
        <w:r w:rsidR="00F64580">
          <w:rPr>
            <w:noProof/>
            <w:webHidden/>
          </w:rPr>
          <w:fldChar w:fldCharType="begin"/>
        </w:r>
        <w:r w:rsidR="00F64580">
          <w:rPr>
            <w:noProof/>
            <w:webHidden/>
          </w:rPr>
          <w:instrText xml:space="preserve"> PAGEREF _Toc172274292 \h </w:instrText>
        </w:r>
        <w:r w:rsidR="00F64580">
          <w:rPr>
            <w:noProof/>
            <w:webHidden/>
          </w:rPr>
        </w:r>
        <w:r w:rsidR="00F64580">
          <w:rPr>
            <w:noProof/>
            <w:webHidden/>
          </w:rPr>
          <w:fldChar w:fldCharType="separate"/>
        </w:r>
        <w:r w:rsidR="007924A3">
          <w:rPr>
            <w:noProof/>
            <w:webHidden/>
          </w:rPr>
          <w:t>48</w:t>
        </w:r>
        <w:r w:rsidR="00F64580">
          <w:rPr>
            <w:noProof/>
            <w:webHidden/>
          </w:rPr>
          <w:fldChar w:fldCharType="end"/>
        </w:r>
      </w:hyperlink>
      <w:r w:rsidR="00B47F5B">
        <w:fldChar w:fldCharType="end"/>
      </w:r>
      <w:r w:rsidR="00B47F5B">
        <w:fldChar w:fldCharType="begin"/>
      </w:r>
      <w:r w:rsidR="00B47F5B">
        <w:instrText xml:space="preserve"> TOC \h \z \c "Tabel 4." </w:instrText>
      </w:r>
      <w:r w:rsidR="00B47F5B">
        <w:fldChar w:fldCharType="separate"/>
      </w:r>
    </w:p>
    <w:p w14:paraId="2DE167BE" w14:textId="5AFED218" w:rsidR="00F64580" w:rsidRDefault="00476116">
      <w:pPr>
        <w:pStyle w:val="TableofFigures"/>
        <w:tabs>
          <w:tab w:val="right" w:leader="dot" w:pos="7928"/>
        </w:tabs>
        <w:rPr>
          <w:rFonts w:asciiTheme="minorHAnsi" w:eastAsiaTheme="minorEastAsia" w:hAnsiTheme="minorHAnsi"/>
          <w:noProof/>
          <w:sz w:val="22"/>
        </w:rPr>
      </w:pPr>
      <w:hyperlink w:anchor="_Toc172274293" w:history="1">
        <w:r w:rsidR="00F64580" w:rsidRPr="00097EAC">
          <w:rPr>
            <w:rStyle w:val="Hyperlink"/>
            <w:noProof/>
          </w:rPr>
          <w:t>Tabel 4.1 Kebutuhan Sistem Training</w:t>
        </w:r>
        <w:r w:rsidR="00F64580">
          <w:rPr>
            <w:noProof/>
            <w:webHidden/>
          </w:rPr>
          <w:tab/>
        </w:r>
        <w:r w:rsidR="00F64580">
          <w:rPr>
            <w:noProof/>
            <w:webHidden/>
          </w:rPr>
          <w:fldChar w:fldCharType="begin"/>
        </w:r>
        <w:r w:rsidR="00F64580">
          <w:rPr>
            <w:noProof/>
            <w:webHidden/>
          </w:rPr>
          <w:instrText xml:space="preserve"> PAGEREF _Toc172274293 \h </w:instrText>
        </w:r>
        <w:r w:rsidR="00F64580">
          <w:rPr>
            <w:noProof/>
            <w:webHidden/>
          </w:rPr>
        </w:r>
        <w:r w:rsidR="00F64580">
          <w:rPr>
            <w:noProof/>
            <w:webHidden/>
          </w:rPr>
          <w:fldChar w:fldCharType="separate"/>
        </w:r>
        <w:r w:rsidR="007924A3">
          <w:rPr>
            <w:noProof/>
            <w:webHidden/>
          </w:rPr>
          <w:t>49</w:t>
        </w:r>
        <w:r w:rsidR="00F64580">
          <w:rPr>
            <w:noProof/>
            <w:webHidden/>
          </w:rPr>
          <w:fldChar w:fldCharType="end"/>
        </w:r>
      </w:hyperlink>
    </w:p>
    <w:p w14:paraId="3B55ACEE" w14:textId="2688790E" w:rsidR="00F64580" w:rsidRDefault="00476116">
      <w:pPr>
        <w:pStyle w:val="TableofFigures"/>
        <w:tabs>
          <w:tab w:val="right" w:leader="dot" w:pos="7928"/>
        </w:tabs>
        <w:rPr>
          <w:rFonts w:asciiTheme="minorHAnsi" w:eastAsiaTheme="minorEastAsia" w:hAnsiTheme="minorHAnsi"/>
          <w:noProof/>
          <w:sz w:val="22"/>
        </w:rPr>
      </w:pPr>
      <w:hyperlink w:anchor="_Toc172274294" w:history="1">
        <w:r w:rsidR="00F64580" w:rsidRPr="00097EAC">
          <w:rPr>
            <w:rStyle w:val="Hyperlink"/>
            <w:noProof/>
          </w:rPr>
          <w:t>Tabel 4.2 Lingkungan perangkat lunak yang digunakan</w:t>
        </w:r>
        <w:r w:rsidR="00F64580">
          <w:rPr>
            <w:noProof/>
            <w:webHidden/>
          </w:rPr>
          <w:tab/>
        </w:r>
        <w:r w:rsidR="00F64580">
          <w:rPr>
            <w:noProof/>
            <w:webHidden/>
          </w:rPr>
          <w:fldChar w:fldCharType="begin"/>
        </w:r>
        <w:r w:rsidR="00F64580">
          <w:rPr>
            <w:noProof/>
            <w:webHidden/>
          </w:rPr>
          <w:instrText xml:space="preserve"> PAGEREF _Toc172274294 \h </w:instrText>
        </w:r>
        <w:r w:rsidR="00F64580">
          <w:rPr>
            <w:noProof/>
            <w:webHidden/>
          </w:rPr>
        </w:r>
        <w:r w:rsidR="00F64580">
          <w:rPr>
            <w:noProof/>
            <w:webHidden/>
          </w:rPr>
          <w:fldChar w:fldCharType="separate"/>
        </w:r>
        <w:r w:rsidR="007924A3">
          <w:rPr>
            <w:noProof/>
            <w:webHidden/>
          </w:rPr>
          <w:t>49</w:t>
        </w:r>
        <w:r w:rsidR="00F64580">
          <w:rPr>
            <w:noProof/>
            <w:webHidden/>
          </w:rPr>
          <w:fldChar w:fldCharType="end"/>
        </w:r>
      </w:hyperlink>
    </w:p>
    <w:p w14:paraId="60D7F62F" w14:textId="70F5018B" w:rsidR="00F64580" w:rsidRDefault="00476116">
      <w:pPr>
        <w:pStyle w:val="TableofFigures"/>
        <w:tabs>
          <w:tab w:val="right" w:leader="dot" w:pos="7928"/>
        </w:tabs>
        <w:rPr>
          <w:rFonts w:asciiTheme="minorHAnsi" w:eastAsiaTheme="minorEastAsia" w:hAnsiTheme="minorHAnsi"/>
          <w:noProof/>
          <w:sz w:val="22"/>
        </w:rPr>
      </w:pPr>
      <w:hyperlink w:anchor="_Toc172274295" w:history="1">
        <w:r w:rsidR="00F64580" w:rsidRPr="00097EAC">
          <w:rPr>
            <w:rStyle w:val="Hyperlink"/>
            <w:noProof/>
          </w:rPr>
          <w:t>Tabel 4.3 Hasil Pengujian Fold 1</w:t>
        </w:r>
        <w:r w:rsidR="00F64580">
          <w:rPr>
            <w:noProof/>
            <w:webHidden/>
          </w:rPr>
          <w:tab/>
        </w:r>
        <w:r w:rsidR="00F64580">
          <w:rPr>
            <w:noProof/>
            <w:webHidden/>
          </w:rPr>
          <w:fldChar w:fldCharType="begin"/>
        </w:r>
        <w:r w:rsidR="00F64580">
          <w:rPr>
            <w:noProof/>
            <w:webHidden/>
          </w:rPr>
          <w:instrText xml:space="preserve"> PAGEREF _Toc172274295 \h </w:instrText>
        </w:r>
        <w:r w:rsidR="00F64580">
          <w:rPr>
            <w:noProof/>
            <w:webHidden/>
          </w:rPr>
        </w:r>
        <w:r w:rsidR="00F64580">
          <w:rPr>
            <w:noProof/>
            <w:webHidden/>
          </w:rPr>
          <w:fldChar w:fldCharType="separate"/>
        </w:r>
        <w:r w:rsidR="007924A3">
          <w:rPr>
            <w:noProof/>
            <w:webHidden/>
          </w:rPr>
          <w:t>93</w:t>
        </w:r>
        <w:r w:rsidR="00F64580">
          <w:rPr>
            <w:noProof/>
            <w:webHidden/>
          </w:rPr>
          <w:fldChar w:fldCharType="end"/>
        </w:r>
      </w:hyperlink>
    </w:p>
    <w:p w14:paraId="580C4D1A" w14:textId="4AE80A16" w:rsidR="00F64580" w:rsidRDefault="00476116">
      <w:pPr>
        <w:pStyle w:val="TableofFigures"/>
        <w:tabs>
          <w:tab w:val="right" w:leader="dot" w:pos="7928"/>
        </w:tabs>
        <w:rPr>
          <w:rFonts w:asciiTheme="minorHAnsi" w:eastAsiaTheme="minorEastAsia" w:hAnsiTheme="minorHAnsi"/>
          <w:noProof/>
          <w:sz w:val="22"/>
        </w:rPr>
      </w:pPr>
      <w:hyperlink w:anchor="_Toc172274296" w:history="1">
        <w:r w:rsidR="00F64580" w:rsidRPr="00097EAC">
          <w:rPr>
            <w:rStyle w:val="Hyperlink"/>
            <w:noProof/>
          </w:rPr>
          <w:t>Tabel 4.4 Nilai label tertinggi dan terendah Fold 1</w:t>
        </w:r>
        <w:r w:rsidR="00F64580">
          <w:rPr>
            <w:noProof/>
            <w:webHidden/>
          </w:rPr>
          <w:tab/>
        </w:r>
        <w:r w:rsidR="00F64580">
          <w:rPr>
            <w:noProof/>
            <w:webHidden/>
          </w:rPr>
          <w:fldChar w:fldCharType="begin"/>
        </w:r>
        <w:r w:rsidR="00F64580">
          <w:rPr>
            <w:noProof/>
            <w:webHidden/>
          </w:rPr>
          <w:instrText xml:space="preserve"> PAGEREF _Toc172274296 \h </w:instrText>
        </w:r>
        <w:r w:rsidR="00F64580">
          <w:rPr>
            <w:noProof/>
            <w:webHidden/>
          </w:rPr>
        </w:r>
        <w:r w:rsidR="00F64580">
          <w:rPr>
            <w:noProof/>
            <w:webHidden/>
          </w:rPr>
          <w:fldChar w:fldCharType="separate"/>
        </w:r>
        <w:r w:rsidR="007924A3">
          <w:rPr>
            <w:noProof/>
            <w:webHidden/>
          </w:rPr>
          <w:t>94</w:t>
        </w:r>
        <w:r w:rsidR="00F64580">
          <w:rPr>
            <w:noProof/>
            <w:webHidden/>
          </w:rPr>
          <w:fldChar w:fldCharType="end"/>
        </w:r>
      </w:hyperlink>
    </w:p>
    <w:p w14:paraId="6AF6CB17" w14:textId="6D33A6DE" w:rsidR="00F64580" w:rsidRDefault="00476116">
      <w:pPr>
        <w:pStyle w:val="TableofFigures"/>
        <w:tabs>
          <w:tab w:val="right" w:leader="dot" w:pos="7928"/>
        </w:tabs>
        <w:rPr>
          <w:rFonts w:asciiTheme="minorHAnsi" w:eastAsiaTheme="minorEastAsia" w:hAnsiTheme="minorHAnsi"/>
          <w:noProof/>
          <w:sz w:val="22"/>
        </w:rPr>
      </w:pPr>
      <w:hyperlink w:anchor="_Toc172274297" w:history="1">
        <w:r w:rsidR="00F64580" w:rsidRPr="00097EAC">
          <w:rPr>
            <w:rStyle w:val="Hyperlink"/>
            <w:noProof/>
          </w:rPr>
          <w:t>Tabel 4.5 Hasil Pengujian Fold 2</w:t>
        </w:r>
        <w:r w:rsidR="00F64580">
          <w:rPr>
            <w:noProof/>
            <w:webHidden/>
          </w:rPr>
          <w:tab/>
        </w:r>
        <w:r w:rsidR="00F64580">
          <w:rPr>
            <w:noProof/>
            <w:webHidden/>
          </w:rPr>
          <w:fldChar w:fldCharType="begin"/>
        </w:r>
        <w:r w:rsidR="00F64580">
          <w:rPr>
            <w:noProof/>
            <w:webHidden/>
          </w:rPr>
          <w:instrText xml:space="preserve"> PAGEREF _Toc172274297 \h </w:instrText>
        </w:r>
        <w:r w:rsidR="00F64580">
          <w:rPr>
            <w:noProof/>
            <w:webHidden/>
          </w:rPr>
        </w:r>
        <w:r w:rsidR="00F64580">
          <w:rPr>
            <w:noProof/>
            <w:webHidden/>
          </w:rPr>
          <w:fldChar w:fldCharType="separate"/>
        </w:r>
        <w:r w:rsidR="007924A3">
          <w:rPr>
            <w:noProof/>
            <w:webHidden/>
          </w:rPr>
          <w:t>95</w:t>
        </w:r>
        <w:r w:rsidR="00F64580">
          <w:rPr>
            <w:noProof/>
            <w:webHidden/>
          </w:rPr>
          <w:fldChar w:fldCharType="end"/>
        </w:r>
      </w:hyperlink>
    </w:p>
    <w:p w14:paraId="18DA19BC" w14:textId="10411D30" w:rsidR="00F64580" w:rsidRDefault="00476116">
      <w:pPr>
        <w:pStyle w:val="TableofFigures"/>
        <w:tabs>
          <w:tab w:val="right" w:leader="dot" w:pos="7928"/>
        </w:tabs>
        <w:rPr>
          <w:rFonts w:asciiTheme="minorHAnsi" w:eastAsiaTheme="minorEastAsia" w:hAnsiTheme="minorHAnsi"/>
          <w:noProof/>
          <w:sz w:val="22"/>
        </w:rPr>
      </w:pPr>
      <w:hyperlink w:anchor="_Toc172274298" w:history="1">
        <w:r w:rsidR="00F64580" w:rsidRPr="00097EAC">
          <w:rPr>
            <w:rStyle w:val="Hyperlink"/>
            <w:noProof/>
          </w:rPr>
          <w:t>Tabel 4.6 Nilai label tertinggi dan terendah Fold 2</w:t>
        </w:r>
        <w:r w:rsidR="00F64580">
          <w:rPr>
            <w:noProof/>
            <w:webHidden/>
          </w:rPr>
          <w:tab/>
        </w:r>
        <w:r w:rsidR="00F64580">
          <w:rPr>
            <w:noProof/>
            <w:webHidden/>
          </w:rPr>
          <w:fldChar w:fldCharType="begin"/>
        </w:r>
        <w:r w:rsidR="00F64580">
          <w:rPr>
            <w:noProof/>
            <w:webHidden/>
          </w:rPr>
          <w:instrText xml:space="preserve"> PAGEREF _Toc172274298 \h </w:instrText>
        </w:r>
        <w:r w:rsidR="00F64580">
          <w:rPr>
            <w:noProof/>
            <w:webHidden/>
          </w:rPr>
        </w:r>
        <w:r w:rsidR="00F64580">
          <w:rPr>
            <w:noProof/>
            <w:webHidden/>
          </w:rPr>
          <w:fldChar w:fldCharType="separate"/>
        </w:r>
        <w:r w:rsidR="007924A3">
          <w:rPr>
            <w:noProof/>
            <w:webHidden/>
          </w:rPr>
          <w:t>96</w:t>
        </w:r>
        <w:r w:rsidR="00F64580">
          <w:rPr>
            <w:noProof/>
            <w:webHidden/>
          </w:rPr>
          <w:fldChar w:fldCharType="end"/>
        </w:r>
      </w:hyperlink>
    </w:p>
    <w:p w14:paraId="0219F5D3" w14:textId="6184D0BE" w:rsidR="00F64580" w:rsidRDefault="00476116">
      <w:pPr>
        <w:pStyle w:val="TableofFigures"/>
        <w:tabs>
          <w:tab w:val="right" w:leader="dot" w:pos="7928"/>
        </w:tabs>
        <w:rPr>
          <w:rFonts w:asciiTheme="minorHAnsi" w:eastAsiaTheme="minorEastAsia" w:hAnsiTheme="minorHAnsi"/>
          <w:noProof/>
          <w:sz w:val="22"/>
        </w:rPr>
      </w:pPr>
      <w:hyperlink w:anchor="_Toc172274299" w:history="1">
        <w:r w:rsidR="00F64580" w:rsidRPr="00097EAC">
          <w:rPr>
            <w:rStyle w:val="Hyperlink"/>
            <w:noProof/>
          </w:rPr>
          <w:t>Tabel 4.7 Hasil Pengujian Fold 3</w:t>
        </w:r>
        <w:r w:rsidR="00F64580">
          <w:rPr>
            <w:noProof/>
            <w:webHidden/>
          </w:rPr>
          <w:tab/>
        </w:r>
        <w:r w:rsidR="00F64580">
          <w:rPr>
            <w:noProof/>
            <w:webHidden/>
          </w:rPr>
          <w:fldChar w:fldCharType="begin"/>
        </w:r>
        <w:r w:rsidR="00F64580">
          <w:rPr>
            <w:noProof/>
            <w:webHidden/>
          </w:rPr>
          <w:instrText xml:space="preserve"> PAGEREF _Toc172274299 \h </w:instrText>
        </w:r>
        <w:r w:rsidR="00F64580">
          <w:rPr>
            <w:noProof/>
            <w:webHidden/>
          </w:rPr>
        </w:r>
        <w:r w:rsidR="00F64580">
          <w:rPr>
            <w:noProof/>
            <w:webHidden/>
          </w:rPr>
          <w:fldChar w:fldCharType="separate"/>
        </w:r>
        <w:r w:rsidR="007924A3">
          <w:rPr>
            <w:noProof/>
            <w:webHidden/>
          </w:rPr>
          <w:t>97</w:t>
        </w:r>
        <w:r w:rsidR="00F64580">
          <w:rPr>
            <w:noProof/>
            <w:webHidden/>
          </w:rPr>
          <w:fldChar w:fldCharType="end"/>
        </w:r>
      </w:hyperlink>
    </w:p>
    <w:p w14:paraId="38F85FCB" w14:textId="6C11347D" w:rsidR="00F64580" w:rsidRDefault="00476116">
      <w:pPr>
        <w:pStyle w:val="TableofFigures"/>
        <w:tabs>
          <w:tab w:val="right" w:leader="dot" w:pos="7928"/>
        </w:tabs>
        <w:rPr>
          <w:rFonts w:asciiTheme="minorHAnsi" w:eastAsiaTheme="minorEastAsia" w:hAnsiTheme="minorHAnsi"/>
          <w:noProof/>
          <w:sz w:val="22"/>
        </w:rPr>
      </w:pPr>
      <w:hyperlink w:anchor="_Toc172274300" w:history="1">
        <w:r w:rsidR="00F64580" w:rsidRPr="00097EAC">
          <w:rPr>
            <w:rStyle w:val="Hyperlink"/>
            <w:noProof/>
          </w:rPr>
          <w:t>Tabel 4.8 Nilai label tertinggi dan terendah Fold 3</w:t>
        </w:r>
        <w:r w:rsidR="00F64580">
          <w:rPr>
            <w:noProof/>
            <w:webHidden/>
          </w:rPr>
          <w:tab/>
        </w:r>
        <w:r w:rsidR="00F64580">
          <w:rPr>
            <w:noProof/>
            <w:webHidden/>
          </w:rPr>
          <w:fldChar w:fldCharType="begin"/>
        </w:r>
        <w:r w:rsidR="00F64580">
          <w:rPr>
            <w:noProof/>
            <w:webHidden/>
          </w:rPr>
          <w:instrText xml:space="preserve"> PAGEREF _Toc172274300 \h </w:instrText>
        </w:r>
        <w:r w:rsidR="00F64580">
          <w:rPr>
            <w:noProof/>
            <w:webHidden/>
          </w:rPr>
        </w:r>
        <w:r w:rsidR="00F64580">
          <w:rPr>
            <w:noProof/>
            <w:webHidden/>
          </w:rPr>
          <w:fldChar w:fldCharType="separate"/>
        </w:r>
        <w:r w:rsidR="007924A3">
          <w:rPr>
            <w:noProof/>
            <w:webHidden/>
          </w:rPr>
          <w:t>98</w:t>
        </w:r>
        <w:r w:rsidR="00F64580">
          <w:rPr>
            <w:noProof/>
            <w:webHidden/>
          </w:rPr>
          <w:fldChar w:fldCharType="end"/>
        </w:r>
      </w:hyperlink>
    </w:p>
    <w:p w14:paraId="2B7FB4CF" w14:textId="7F7953A6" w:rsidR="00F64580" w:rsidRDefault="00476116">
      <w:pPr>
        <w:pStyle w:val="TableofFigures"/>
        <w:tabs>
          <w:tab w:val="right" w:leader="dot" w:pos="7928"/>
        </w:tabs>
        <w:rPr>
          <w:rFonts w:asciiTheme="minorHAnsi" w:eastAsiaTheme="minorEastAsia" w:hAnsiTheme="minorHAnsi"/>
          <w:noProof/>
          <w:sz w:val="22"/>
        </w:rPr>
      </w:pPr>
      <w:hyperlink w:anchor="_Toc172274301" w:history="1">
        <w:r w:rsidR="00F64580" w:rsidRPr="00097EAC">
          <w:rPr>
            <w:rStyle w:val="Hyperlink"/>
            <w:noProof/>
          </w:rPr>
          <w:t>Tabel 4.9 Hasil Pengujian Fold 4</w:t>
        </w:r>
        <w:r w:rsidR="00F64580">
          <w:rPr>
            <w:noProof/>
            <w:webHidden/>
          </w:rPr>
          <w:tab/>
        </w:r>
        <w:r w:rsidR="00F64580">
          <w:rPr>
            <w:noProof/>
            <w:webHidden/>
          </w:rPr>
          <w:fldChar w:fldCharType="begin"/>
        </w:r>
        <w:r w:rsidR="00F64580">
          <w:rPr>
            <w:noProof/>
            <w:webHidden/>
          </w:rPr>
          <w:instrText xml:space="preserve"> PAGEREF _Toc172274301 \h </w:instrText>
        </w:r>
        <w:r w:rsidR="00F64580">
          <w:rPr>
            <w:noProof/>
            <w:webHidden/>
          </w:rPr>
        </w:r>
        <w:r w:rsidR="00F64580">
          <w:rPr>
            <w:noProof/>
            <w:webHidden/>
          </w:rPr>
          <w:fldChar w:fldCharType="separate"/>
        </w:r>
        <w:r w:rsidR="007924A3">
          <w:rPr>
            <w:noProof/>
            <w:webHidden/>
          </w:rPr>
          <w:t>99</w:t>
        </w:r>
        <w:r w:rsidR="00F64580">
          <w:rPr>
            <w:noProof/>
            <w:webHidden/>
          </w:rPr>
          <w:fldChar w:fldCharType="end"/>
        </w:r>
      </w:hyperlink>
    </w:p>
    <w:p w14:paraId="5D482D4F" w14:textId="2A3EF3E9" w:rsidR="00F64580" w:rsidRDefault="00476116">
      <w:pPr>
        <w:pStyle w:val="TableofFigures"/>
        <w:tabs>
          <w:tab w:val="right" w:leader="dot" w:pos="7928"/>
        </w:tabs>
        <w:rPr>
          <w:rFonts w:asciiTheme="minorHAnsi" w:eastAsiaTheme="minorEastAsia" w:hAnsiTheme="minorHAnsi"/>
          <w:noProof/>
          <w:sz w:val="22"/>
        </w:rPr>
      </w:pPr>
      <w:hyperlink w:anchor="_Toc172274302" w:history="1">
        <w:r w:rsidR="00F64580" w:rsidRPr="00097EAC">
          <w:rPr>
            <w:rStyle w:val="Hyperlink"/>
            <w:noProof/>
          </w:rPr>
          <w:t>Tabel 4.10 Nilai label tertinggi dan terendah Fold 4</w:t>
        </w:r>
        <w:r w:rsidR="00F64580">
          <w:rPr>
            <w:noProof/>
            <w:webHidden/>
          </w:rPr>
          <w:tab/>
        </w:r>
        <w:r w:rsidR="00F64580">
          <w:rPr>
            <w:noProof/>
            <w:webHidden/>
          </w:rPr>
          <w:fldChar w:fldCharType="begin"/>
        </w:r>
        <w:r w:rsidR="00F64580">
          <w:rPr>
            <w:noProof/>
            <w:webHidden/>
          </w:rPr>
          <w:instrText xml:space="preserve"> PAGEREF _Toc172274302 \h </w:instrText>
        </w:r>
        <w:r w:rsidR="00F64580">
          <w:rPr>
            <w:noProof/>
            <w:webHidden/>
          </w:rPr>
        </w:r>
        <w:r w:rsidR="00F64580">
          <w:rPr>
            <w:noProof/>
            <w:webHidden/>
          </w:rPr>
          <w:fldChar w:fldCharType="separate"/>
        </w:r>
        <w:r w:rsidR="007924A3">
          <w:rPr>
            <w:noProof/>
            <w:webHidden/>
          </w:rPr>
          <w:t>100</w:t>
        </w:r>
        <w:r w:rsidR="00F64580">
          <w:rPr>
            <w:noProof/>
            <w:webHidden/>
          </w:rPr>
          <w:fldChar w:fldCharType="end"/>
        </w:r>
      </w:hyperlink>
    </w:p>
    <w:p w14:paraId="34FF0DCF" w14:textId="00CD8F1B" w:rsidR="00F64580" w:rsidRDefault="00476116">
      <w:pPr>
        <w:pStyle w:val="TableofFigures"/>
        <w:tabs>
          <w:tab w:val="right" w:leader="dot" w:pos="7928"/>
        </w:tabs>
        <w:rPr>
          <w:rFonts w:asciiTheme="minorHAnsi" w:eastAsiaTheme="minorEastAsia" w:hAnsiTheme="minorHAnsi"/>
          <w:noProof/>
          <w:sz w:val="22"/>
        </w:rPr>
      </w:pPr>
      <w:hyperlink w:anchor="_Toc172274303" w:history="1">
        <w:r w:rsidR="00F64580" w:rsidRPr="00097EAC">
          <w:rPr>
            <w:rStyle w:val="Hyperlink"/>
            <w:noProof/>
          </w:rPr>
          <w:t>Tabel 4.11 Hasil Pengujian Fold 5</w:t>
        </w:r>
        <w:r w:rsidR="00F64580">
          <w:rPr>
            <w:noProof/>
            <w:webHidden/>
          </w:rPr>
          <w:tab/>
        </w:r>
        <w:r w:rsidR="00F64580">
          <w:rPr>
            <w:noProof/>
            <w:webHidden/>
          </w:rPr>
          <w:fldChar w:fldCharType="begin"/>
        </w:r>
        <w:r w:rsidR="00F64580">
          <w:rPr>
            <w:noProof/>
            <w:webHidden/>
          </w:rPr>
          <w:instrText xml:space="preserve"> PAGEREF _Toc172274303 \h </w:instrText>
        </w:r>
        <w:r w:rsidR="00F64580">
          <w:rPr>
            <w:noProof/>
            <w:webHidden/>
          </w:rPr>
        </w:r>
        <w:r w:rsidR="00F64580">
          <w:rPr>
            <w:noProof/>
            <w:webHidden/>
          </w:rPr>
          <w:fldChar w:fldCharType="separate"/>
        </w:r>
        <w:r w:rsidR="007924A3">
          <w:rPr>
            <w:noProof/>
            <w:webHidden/>
          </w:rPr>
          <w:t>101</w:t>
        </w:r>
        <w:r w:rsidR="00F64580">
          <w:rPr>
            <w:noProof/>
            <w:webHidden/>
          </w:rPr>
          <w:fldChar w:fldCharType="end"/>
        </w:r>
      </w:hyperlink>
    </w:p>
    <w:p w14:paraId="37C19D6F" w14:textId="03961424" w:rsidR="00F64580" w:rsidRDefault="00476116">
      <w:pPr>
        <w:pStyle w:val="TableofFigures"/>
        <w:tabs>
          <w:tab w:val="right" w:leader="dot" w:pos="7928"/>
        </w:tabs>
        <w:rPr>
          <w:rFonts w:asciiTheme="minorHAnsi" w:eastAsiaTheme="minorEastAsia" w:hAnsiTheme="minorHAnsi"/>
          <w:noProof/>
          <w:sz w:val="22"/>
        </w:rPr>
      </w:pPr>
      <w:hyperlink w:anchor="_Toc172274304" w:history="1">
        <w:r w:rsidR="00F64580" w:rsidRPr="00097EAC">
          <w:rPr>
            <w:rStyle w:val="Hyperlink"/>
            <w:noProof/>
          </w:rPr>
          <w:t>Tabel 4.12 Nilai label tertinggi dan terendah Fold 5</w:t>
        </w:r>
        <w:r w:rsidR="00F64580">
          <w:rPr>
            <w:noProof/>
            <w:webHidden/>
          </w:rPr>
          <w:tab/>
        </w:r>
        <w:r w:rsidR="00F64580">
          <w:rPr>
            <w:noProof/>
            <w:webHidden/>
          </w:rPr>
          <w:fldChar w:fldCharType="begin"/>
        </w:r>
        <w:r w:rsidR="00F64580">
          <w:rPr>
            <w:noProof/>
            <w:webHidden/>
          </w:rPr>
          <w:instrText xml:space="preserve"> PAGEREF _Toc172274304 \h </w:instrText>
        </w:r>
        <w:r w:rsidR="00F64580">
          <w:rPr>
            <w:noProof/>
            <w:webHidden/>
          </w:rPr>
        </w:r>
        <w:r w:rsidR="00F64580">
          <w:rPr>
            <w:noProof/>
            <w:webHidden/>
          </w:rPr>
          <w:fldChar w:fldCharType="separate"/>
        </w:r>
        <w:r w:rsidR="007924A3">
          <w:rPr>
            <w:noProof/>
            <w:webHidden/>
          </w:rPr>
          <w:t>102</w:t>
        </w:r>
        <w:r w:rsidR="00F64580">
          <w:rPr>
            <w:noProof/>
            <w:webHidden/>
          </w:rPr>
          <w:fldChar w:fldCharType="end"/>
        </w:r>
      </w:hyperlink>
    </w:p>
    <w:p w14:paraId="19C17FFF" w14:textId="2BA1D0F5" w:rsidR="00F64580" w:rsidRDefault="00476116">
      <w:pPr>
        <w:pStyle w:val="TableofFigures"/>
        <w:tabs>
          <w:tab w:val="right" w:leader="dot" w:pos="7928"/>
        </w:tabs>
        <w:rPr>
          <w:rFonts w:asciiTheme="minorHAnsi" w:eastAsiaTheme="minorEastAsia" w:hAnsiTheme="minorHAnsi"/>
          <w:noProof/>
          <w:sz w:val="22"/>
        </w:rPr>
      </w:pPr>
      <w:hyperlink w:anchor="_Toc172274305" w:history="1">
        <w:r w:rsidR="00F64580" w:rsidRPr="00097EAC">
          <w:rPr>
            <w:rStyle w:val="Hyperlink"/>
            <w:noProof/>
          </w:rPr>
          <w:t>Tabel 4.13 Rangkuman Hasil Rata-Rata Pengujian Semua Fold</w:t>
        </w:r>
        <w:r w:rsidR="00F64580">
          <w:rPr>
            <w:noProof/>
            <w:webHidden/>
          </w:rPr>
          <w:tab/>
        </w:r>
        <w:r w:rsidR="00F64580">
          <w:rPr>
            <w:noProof/>
            <w:webHidden/>
          </w:rPr>
          <w:fldChar w:fldCharType="begin"/>
        </w:r>
        <w:r w:rsidR="00F64580">
          <w:rPr>
            <w:noProof/>
            <w:webHidden/>
          </w:rPr>
          <w:instrText xml:space="preserve"> PAGEREF _Toc172274305 \h </w:instrText>
        </w:r>
        <w:r w:rsidR="00F64580">
          <w:rPr>
            <w:noProof/>
            <w:webHidden/>
          </w:rPr>
        </w:r>
        <w:r w:rsidR="00F64580">
          <w:rPr>
            <w:noProof/>
            <w:webHidden/>
          </w:rPr>
          <w:fldChar w:fldCharType="separate"/>
        </w:r>
        <w:r w:rsidR="007924A3">
          <w:rPr>
            <w:noProof/>
            <w:webHidden/>
          </w:rPr>
          <w:t>103</w:t>
        </w:r>
        <w:r w:rsidR="00F64580">
          <w:rPr>
            <w:noProof/>
            <w:webHidden/>
          </w:rPr>
          <w:fldChar w:fldCharType="end"/>
        </w:r>
      </w:hyperlink>
    </w:p>
    <w:p w14:paraId="7913A899" w14:textId="25C640F1" w:rsidR="008631BF" w:rsidRDefault="00B47F5B" w:rsidP="00965A4D">
      <w:r>
        <w:fldChar w:fldCharType="end"/>
      </w:r>
      <w:r w:rsidR="00802E18">
        <w:tab/>
      </w:r>
      <w:r w:rsidR="00C148B6">
        <w:tab/>
      </w:r>
    </w:p>
    <w:p w14:paraId="786A6C36" w14:textId="22EAA01E" w:rsidR="00694593" w:rsidRDefault="008631BF" w:rsidP="00814007">
      <w:pPr>
        <w:spacing w:after="160" w:line="259" w:lineRule="auto"/>
        <w:jc w:val="left"/>
      </w:pPr>
      <w:r>
        <w:br w:type="page"/>
      </w:r>
    </w:p>
    <w:p w14:paraId="574CC320" w14:textId="62883F28" w:rsidR="008631BF" w:rsidRDefault="008631BF" w:rsidP="00821D7A">
      <w:pPr>
        <w:pStyle w:val="Heading1"/>
        <w:numPr>
          <w:ilvl w:val="0"/>
          <w:numId w:val="0"/>
        </w:numPr>
        <w:ind w:left="432"/>
      </w:pPr>
      <w:bookmarkStart w:id="13" w:name="_Toc172830707"/>
      <w:r>
        <w:lastRenderedPageBreak/>
        <w:t>DAFTAR KODE</w:t>
      </w:r>
      <w:bookmarkEnd w:id="13"/>
    </w:p>
    <w:p w14:paraId="7E4F6DF7" w14:textId="3B202A35" w:rsidR="00ED05D8" w:rsidRDefault="008631BF">
      <w:pPr>
        <w:pStyle w:val="TableofFigures"/>
        <w:tabs>
          <w:tab w:val="right" w:leader="dot" w:pos="7928"/>
        </w:tabs>
        <w:rPr>
          <w:rFonts w:asciiTheme="minorHAnsi" w:eastAsiaTheme="minorEastAsia" w:hAnsiTheme="minorHAnsi"/>
          <w:noProof/>
          <w:sz w:val="22"/>
        </w:rPr>
      </w:pPr>
      <w:r>
        <w:fldChar w:fldCharType="begin"/>
      </w:r>
      <w:r>
        <w:instrText xml:space="preserve"> TOC \h \z \c "Kode 4." </w:instrText>
      </w:r>
      <w:r>
        <w:fldChar w:fldCharType="separate"/>
      </w:r>
      <w:hyperlink w:anchor="_Toc172830886" w:history="1">
        <w:r w:rsidR="00ED05D8" w:rsidRPr="000329CE">
          <w:rPr>
            <w:rStyle w:val="Hyperlink"/>
            <w:noProof/>
          </w:rPr>
          <w:t>Kode 4.1 Install PyPDF2</w:t>
        </w:r>
        <w:r w:rsidR="00ED05D8">
          <w:rPr>
            <w:noProof/>
            <w:webHidden/>
          </w:rPr>
          <w:tab/>
        </w:r>
        <w:r w:rsidR="00ED05D8">
          <w:rPr>
            <w:noProof/>
            <w:webHidden/>
          </w:rPr>
          <w:fldChar w:fldCharType="begin"/>
        </w:r>
        <w:r w:rsidR="00ED05D8">
          <w:rPr>
            <w:noProof/>
            <w:webHidden/>
          </w:rPr>
          <w:instrText xml:space="preserve"> PAGEREF _Toc172830886 \h </w:instrText>
        </w:r>
        <w:r w:rsidR="00ED05D8">
          <w:rPr>
            <w:noProof/>
            <w:webHidden/>
          </w:rPr>
        </w:r>
        <w:r w:rsidR="00ED05D8">
          <w:rPr>
            <w:noProof/>
            <w:webHidden/>
          </w:rPr>
          <w:fldChar w:fldCharType="separate"/>
        </w:r>
        <w:r w:rsidR="007924A3">
          <w:rPr>
            <w:noProof/>
            <w:webHidden/>
          </w:rPr>
          <w:t>50</w:t>
        </w:r>
        <w:r w:rsidR="00ED05D8">
          <w:rPr>
            <w:noProof/>
            <w:webHidden/>
          </w:rPr>
          <w:fldChar w:fldCharType="end"/>
        </w:r>
      </w:hyperlink>
    </w:p>
    <w:p w14:paraId="483A8D1F" w14:textId="0A4AD4A7" w:rsidR="00ED05D8" w:rsidRDefault="00476116">
      <w:pPr>
        <w:pStyle w:val="TableofFigures"/>
        <w:tabs>
          <w:tab w:val="right" w:leader="dot" w:pos="7928"/>
        </w:tabs>
        <w:rPr>
          <w:rFonts w:asciiTheme="minorHAnsi" w:eastAsiaTheme="minorEastAsia" w:hAnsiTheme="minorHAnsi"/>
          <w:noProof/>
          <w:sz w:val="22"/>
        </w:rPr>
      </w:pPr>
      <w:hyperlink w:anchor="_Toc172830887" w:history="1">
        <w:r w:rsidR="00ED05D8" w:rsidRPr="000329CE">
          <w:rPr>
            <w:rStyle w:val="Hyperlink"/>
            <w:noProof/>
          </w:rPr>
          <w:t>Kode 4.2 Impor Library untuk Scraping</w:t>
        </w:r>
        <w:r w:rsidR="00ED05D8">
          <w:rPr>
            <w:noProof/>
            <w:webHidden/>
          </w:rPr>
          <w:tab/>
        </w:r>
        <w:r w:rsidR="00ED05D8">
          <w:rPr>
            <w:noProof/>
            <w:webHidden/>
          </w:rPr>
          <w:fldChar w:fldCharType="begin"/>
        </w:r>
        <w:r w:rsidR="00ED05D8">
          <w:rPr>
            <w:noProof/>
            <w:webHidden/>
          </w:rPr>
          <w:instrText xml:space="preserve"> PAGEREF _Toc172830887 \h </w:instrText>
        </w:r>
        <w:r w:rsidR="00ED05D8">
          <w:rPr>
            <w:noProof/>
            <w:webHidden/>
          </w:rPr>
        </w:r>
        <w:r w:rsidR="00ED05D8">
          <w:rPr>
            <w:noProof/>
            <w:webHidden/>
          </w:rPr>
          <w:fldChar w:fldCharType="separate"/>
        </w:r>
        <w:r w:rsidR="007924A3">
          <w:rPr>
            <w:noProof/>
            <w:webHidden/>
          </w:rPr>
          <w:t>50</w:t>
        </w:r>
        <w:r w:rsidR="00ED05D8">
          <w:rPr>
            <w:noProof/>
            <w:webHidden/>
          </w:rPr>
          <w:fldChar w:fldCharType="end"/>
        </w:r>
      </w:hyperlink>
    </w:p>
    <w:p w14:paraId="0944C9CA" w14:textId="0F2BF430" w:rsidR="00ED05D8" w:rsidRDefault="00476116">
      <w:pPr>
        <w:pStyle w:val="TableofFigures"/>
        <w:tabs>
          <w:tab w:val="right" w:leader="dot" w:pos="7928"/>
        </w:tabs>
        <w:rPr>
          <w:rFonts w:asciiTheme="minorHAnsi" w:eastAsiaTheme="minorEastAsia" w:hAnsiTheme="minorHAnsi"/>
          <w:noProof/>
          <w:sz w:val="22"/>
        </w:rPr>
      </w:pPr>
      <w:hyperlink w:anchor="_Toc172830888" w:history="1">
        <w:r w:rsidR="00ED05D8" w:rsidRPr="000329CE">
          <w:rPr>
            <w:rStyle w:val="Hyperlink"/>
            <w:noProof/>
          </w:rPr>
          <w:t>Kode 4.3 Fungsi scraping_putusan()</w:t>
        </w:r>
        <w:r w:rsidR="00ED05D8">
          <w:rPr>
            <w:noProof/>
            <w:webHidden/>
          </w:rPr>
          <w:tab/>
        </w:r>
        <w:r w:rsidR="00ED05D8">
          <w:rPr>
            <w:noProof/>
            <w:webHidden/>
          </w:rPr>
          <w:fldChar w:fldCharType="begin"/>
        </w:r>
        <w:r w:rsidR="00ED05D8">
          <w:rPr>
            <w:noProof/>
            <w:webHidden/>
          </w:rPr>
          <w:instrText xml:space="preserve"> PAGEREF _Toc172830888 \h </w:instrText>
        </w:r>
        <w:r w:rsidR="00ED05D8">
          <w:rPr>
            <w:noProof/>
            <w:webHidden/>
          </w:rPr>
        </w:r>
        <w:r w:rsidR="00ED05D8">
          <w:rPr>
            <w:noProof/>
            <w:webHidden/>
          </w:rPr>
          <w:fldChar w:fldCharType="separate"/>
        </w:r>
        <w:r w:rsidR="007924A3">
          <w:rPr>
            <w:noProof/>
            <w:webHidden/>
          </w:rPr>
          <w:t>51</w:t>
        </w:r>
        <w:r w:rsidR="00ED05D8">
          <w:rPr>
            <w:noProof/>
            <w:webHidden/>
          </w:rPr>
          <w:fldChar w:fldCharType="end"/>
        </w:r>
      </w:hyperlink>
    </w:p>
    <w:p w14:paraId="2EFDF099" w14:textId="4EE53F4C" w:rsidR="00ED05D8" w:rsidRDefault="00476116">
      <w:pPr>
        <w:pStyle w:val="TableofFigures"/>
        <w:tabs>
          <w:tab w:val="right" w:leader="dot" w:pos="7928"/>
        </w:tabs>
        <w:rPr>
          <w:rFonts w:asciiTheme="minorHAnsi" w:eastAsiaTheme="minorEastAsia" w:hAnsiTheme="minorHAnsi"/>
          <w:noProof/>
          <w:sz w:val="22"/>
        </w:rPr>
      </w:pPr>
      <w:hyperlink w:anchor="_Toc172830889" w:history="1">
        <w:r w:rsidR="00ED05D8" w:rsidRPr="000329CE">
          <w:rPr>
            <w:rStyle w:val="Hyperlink"/>
            <w:noProof/>
          </w:rPr>
          <w:t>Kode 4.4 Fungsi get_data()</w:t>
        </w:r>
        <w:r w:rsidR="00ED05D8">
          <w:rPr>
            <w:noProof/>
            <w:webHidden/>
          </w:rPr>
          <w:tab/>
        </w:r>
        <w:r w:rsidR="00ED05D8">
          <w:rPr>
            <w:noProof/>
            <w:webHidden/>
          </w:rPr>
          <w:fldChar w:fldCharType="begin"/>
        </w:r>
        <w:r w:rsidR="00ED05D8">
          <w:rPr>
            <w:noProof/>
            <w:webHidden/>
          </w:rPr>
          <w:instrText xml:space="preserve"> PAGEREF _Toc172830889 \h </w:instrText>
        </w:r>
        <w:r w:rsidR="00ED05D8">
          <w:rPr>
            <w:noProof/>
            <w:webHidden/>
          </w:rPr>
        </w:r>
        <w:r w:rsidR="00ED05D8">
          <w:rPr>
            <w:noProof/>
            <w:webHidden/>
          </w:rPr>
          <w:fldChar w:fldCharType="separate"/>
        </w:r>
        <w:r w:rsidR="007924A3">
          <w:rPr>
            <w:noProof/>
            <w:webHidden/>
          </w:rPr>
          <w:t>53</w:t>
        </w:r>
        <w:r w:rsidR="00ED05D8">
          <w:rPr>
            <w:noProof/>
            <w:webHidden/>
          </w:rPr>
          <w:fldChar w:fldCharType="end"/>
        </w:r>
      </w:hyperlink>
    </w:p>
    <w:p w14:paraId="5F03E97C" w14:textId="418F4A04" w:rsidR="00ED05D8" w:rsidRDefault="00476116">
      <w:pPr>
        <w:pStyle w:val="TableofFigures"/>
        <w:tabs>
          <w:tab w:val="right" w:leader="dot" w:pos="7928"/>
        </w:tabs>
        <w:rPr>
          <w:rFonts w:asciiTheme="minorHAnsi" w:eastAsiaTheme="minorEastAsia" w:hAnsiTheme="minorHAnsi"/>
          <w:noProof/>
          <w:sz w:val="22"/>
        </w:rPr>
      </w:pPr>
      <w:hyperlink w:anchor="_Toc172830890" w:history="1">
        <w:r w:rsidR="00ED05D8" w:rsidRPr="000329CE">
          <w:rPr>
            <w:rStyle w:val="Hyperlink"/>
            <w:noProof/>
          </w:rPr>
          <w:t>Kode 4.5 Fungsi read_pdf()</w:t>
        </w:r>
        <w:r w:rsidR="00ED05D8">
          <w:rPr>
            <w:noProof/>
            <w:webHidden/>
          </w:rPr>
          <w:tab/>
        </w:r>
        <w:r w:rsidR="00ED05D8">
          <w:rPr>
            <w:noProof/>
            <w:webHidden/>
          </w:rPr>
          <w:fldChar w:fldCharType="begin"/>
        </w:r>
        <w:r w:rsidR="00ED05D8">
          <w:rPr>
            <w:noProof/>
            <w:webHidden/>
          </w:rPr>
          <w:instrText xml:space="preserve"> PAGEREF _Toc172830890 \h </w:instrText>
        </w:r>
        <w:r w:rsidR="00ED05D8">
          <w:rPr>
            <w:noProof/>
            <w:webHidden/>
          </w:rPr>
        </w:r>
        <w:r w:rsidR="00ED05D8">
          <w:rPr>
            <w:noProof/>
            <w:webHidden/>
          </w:rPr>
          <w:fldChar w:fldCharType="separate"/>
        </w:r>
        <w:r w:rsidR="007924A3">
          <w:rPr>
            <w:noProof/>
            <w:webHidden/>
          </w:rPr>
          <w:t>55</w:t>
        </w:r>
        <w:r w:rsidR="00ED05D8">
          <w:rPr>
            <w:noProof/>
            <w:webHidden/>
          </w:rPr>
          <w:fldChar w:fldCharType="end"/>
        </w:r>
      </w:hyperlink>
    </w:p>
    <w:p w14:paraId="342113F6" w14:textId="64A08D67" w:rsidR="00ED05D8" w:rsidRDefault="00476116">
      <w:pPr>
        <w:pStyle w:val="TableofFigures"/>
        <w:tabs>
          <w:tab w:val="right" w:leader="dot" w:pos="7928"/>
        </w:tabs>
        <w:rPr>
          <w:rFonts w:asciiTheme="minorHAnsi" w:eastAsiaTheme="minorEastAsia" w:hAnsiTheme="minorHAnsi"/>
          <w:noProof/>
          <w:sz w:val="22"/>
        </w:rPr>
      </w:pPr>
      <w:hyperlink w:anchor="_Toc172830891" w:history="1">
        <w:r w:rsidR="00ED05D8" w:rsidRPr="000329CE">
          <w:rPr>
            <w:rStyle w:val="Hyperlink"/>
            <w:noProof/>
          </w:rPr>
          <w:t>Kode 4.6 Fungsi zip_dokumen()</w:t>
        </w:r>
        <w:r w:rsidR="00ED05D8">
          <w:rPr>
            <w:noProof/>
            <w:webHidden/>
          </w:rPr>
          <w:tab/>
        </w:r>
        <w:r w:rsidR="00ED05D8">
          <w:rPr>
            <w:noProof/>
            <w:webHidden/>
          </w:rPr>
          <w:fldChar w:fldCharType="begin"/>
        </w:r>
        <w:r w:rsidR="00ED05D8">
          <w:rPr>
            <w:noProof/>
            <w:webHidden/>
          </w:rPr>
          <w:instrText xml:space="preserve"> PAGEREF _Toc172830891 \h </w:instrText>
        </w:r>
        <w:r w:rsidR="00ED05D8">
          <w:rPr>
            <w:noProof/>
            <w:webHidden/>
          </w:rPr>
        </w:r>
        <w:r w:rsidR="00ED05D8">
          <w:rPr>
            <w:noProof/>
            <w:webHidden/>
          </w:rPr>
          <w:fldChar w:fldCharType="separate"/>
        </w:r>
        <w:r w:rsidR="007924A3">
          <w:rPr>
            <w:noProof/>
            <w:webHidden/>
          </w:rPr>
          <w:t>57</w:t>
        </w:r>
        <w:r w:rsidR="00ED05D8">
          <w:rPr>
            <w:noProof/>
            <w:webHidden/>
          </w:rPr>
          <w:fldChar w:fldCharType="end"/>
        </w:r>
      </w:hyperlink>
    </w:p>
    <w:p w14:paraId="74079D01" w14:textId="671E0FD5" w:rsidR="00ED05D8" w:rsidRDefault="00476116">
      <w:pPr>
        <w:pStyle w:val="TableofFigures"/>
        <w:tabs>
          <w:tab w:val="right" w:leader="dot" w:pos="7928"/>
        </w:tabs>
        <w:rPr>
          <w:rFonts w:asciiTheme="minorHAnsi" w:eastAsiaTheme="minorEastAsia" w:hAnsiTheme="minorHAnsi"/>
          <w:noProof/>
          <w:sz w:val="22"/>
        </w:rPr>
      </w:pPr>
      <w:hyperlink w:anchor="_Toc172830892" w:history="1">
        <w:r w:rsidR="00ED05D8" w:rsidRPr="000329CE">
          <w:rPr>
            <w:rStyle w:val="Hyperlink"/>
            <w:noProof/>
          </w:rPr>
          <w:t>Kode 4.7 Fungsi main()</w:t>
        </w:r>
        <w:r w:rsidR="00ED05D8">
          <w:rPr>
            <w:noProof/>
            <w:webHidden/>
          </w:rPr>
          <w:tab/>
        </w:r>
        <w:r w:rsidR="00ED05D8">
          <w:rPr>
            <w:noProof/>
            <w:webHidden/>
          </w:rPr>
          <w:fldChar w:fldCharType="begin"/>
        </w:r>
        <w:r w:rsidR="00ED05D8">
          <w:rPr>
            <w:noProof/>
            <w:webHidden/>
          </w:rPr>
          <w:instrText xml:space="preserve"> PAGEREF _Toc172830892 \h </w:instrText>
        </w:r>
        <w:r w:rsidR="00ED05D8">
          <w:rPr>
            <w:noProof/>
            <w:webHidden/>
          </w:rPr>
        </w:r>
        <w:r w:rsidR="00ED05D8">
          <w:rPr>
            <w:noProof/>
            <w:webHidden/>
          </w:rPr>
          <w:fldChar w:fldCharType="separate"/>
        </w:r>
        <w:r w:rsidR="007924A3">
          <w:rPr>
            <w:noProof/>
            <w:webHidden/>
          </w:rPr>
          <w:t>58</w:t>
        </w:r>
        <w:r w:rsidR="00ED05D8">
          <w:rPr>
            <w:noProof/>
            <w:webHidden/>
          </w:rPr>
          <w:fldChar w:fldCharType="end"/>
        </w:r>
      </w:hyperlink>
    </w:p>
    <w:p w14:paraId="631F2AFE" w14:textId="7B7F68C4" w:rsidR="00ED05D8" w:rsidRDefault="00476116">
      <w:pPr>
        <w:pStyle w:val="TableofFigures"/>
        <w:tabs>
          <w:tab w:val="right" w:leader="dot" w:pos="7928"/>
        </w:tabs>
        <w:rPr>
          <w:rFonts w:asciiTheme="minorHAnsi" w:eastAsiaTheme="minorEastAsia" w:hAnsiTheme="minorHAnsi"/>
          <w:noProof/>
          <w:sz w:val="22"/>
        </w:rPr>
      </w:pPr>
      <w:hyperlink w:anchor="_Toc172830893" w:history="1">
        <w:r w:rsidR="00ED05D8" w:rsidRPr="000329CE">
          <w:rPr>
            <w:rStyle w:val="Hyperlink"/>
            <w:noProof/>
          </w:rPr>
          <w:t>Kode 4.8 Fungsi clean_text()</w:t>
        </w:r>
        <w:r w:rsidR="00ED05D8">
          <w:rPr>
            <w:noProof/>
            <w:webHidden/>
          </w:rPr>
          <w:tab/>
        </w:r>
        <w:r w:rsidR="00ED05D8">
          <w:rPr>
            <w:noProof/>
            <w:webHidden/>
          </w:rPr>
          <w:fldChar w:fldCharType="begin"/>
        </w:r>
        <w:r w:rsidR="00ED05D8">
          <w:rPr>
            <w:noProof/>
            <w:webHidden/>
          </w:rPr>
          <w:instrText xml:space="preserve"> PAGEREF _Toc172830893 \h </w:instrText>
        </w:r>
        <w:r w:rsidR="00ED05D8">
          <w:rPr>
            <w:noProof/>
            <w:webHidden/>
          </w:rPr>
        </w:r>
        <w:r w:rsidR="00ED05D8">
          <w:rPr>
            <w:noProof/>
            <w:webHidden/>
          </w:rPr>
          <w:fldChar w:fldCharType="separate"/>
        </w:r>
        <w:r w:rsidR="007924A3">
          <w:rPr>
            <w:noProof/>
            <w:webHidden/>
          </w:rPr>
          <w:t>60</w:t>
        </w:r>
        <w:r w:rsidR="00ED05D8">
          <w:rPr>
            <w:noProof/>
            <w:webHidden/>
          </w:rPr>
          <w:fldChar w:fldCharType="end"/>
        </w:r>
      </w:hyperlink>
    </w:p>
    <w:p w14:paraId="3DC14763" w14:textId="62B64F2A" w:rsidR="00ED05D8" w:rsidRDefault="00476116">
      <w:pPr>
        <w:pStyle w:val="TableofFigures"/>
        <w:tabs>
          <w:tab w:val="right" w:leader="dot" w:pos="7928"/>
        </w:tabs>
        <w:rPr>
          <w:rFonts w:asciiTheme="minorHAnsi" w:eastAsiaTheme="minorEastAsia" w:hAnsiTheme="minorHAnsi"/>
          <w:noProof/>
          <w:sz w:val="22"/>
        </w:rPr>
      </w:pPr>
      <w:hyperlink w:anchor="_Toc172830894" w:history="1">
        <w:r w:rsidR="00ED05D8" w:rsidRPr="000329CE">
          <w:rPr>
            <w:rStyle w:val="Hyperlink"/>
            <w:noProof/>
          </w:rPr>
          <w:t>Kode 4.9 Impor library</w:t>
        </w:r>
        <w:r w:rsidR="00ED05D8">
          <w:rPr>
            <w:noProof/>
            <w:webHidden/>
          </w:rPr>
          <w:tab/>
        </w:r>
        <w:r w:rsidR="00ED05D8">
          <w:rPr>
            <w:noProof/>
            <w:webHidden/>
          </w:rPr>
          <w:fldChar w:fldCharType="begin"/>
        </w:r>
        <w:r w:rsidR="00ED05D8">
          <w:rPr>
            <w:noProof/>
            <w:webHidden/>
          </w:rPr>
          <w:instrText xml:space="preserve"> PAGEREF _Toc172830894 \h </w:instrText>
        </w:r>
        <w:r w:rsidR="00ED05D8">
          <w:rPr>
            <w:noProof/>
            <w:webHidden/>
          </w:rPr>
        </w:r>
        <w:r w:rsidR="00ED05D8">
          <w:rPr>
            <w:noProof/>
            <w:webHidden/>
          </w:rPr>
          <w:fldChar w:fldCharType="separate"/>
        </w:r>
        <w:r w:rsidR="007924A3">
          <w:rPr>
            <w:noProof/>
            <w:webHidden/>
          </w:rPr>
          <w:t>64</w:t>
        </w:r>
        <w:r w:rsidR="00ED05D8">
          <w:rPr>
            <w:noProof/>
            <w:webHidden/>
          </w:rPr>
          <w:fldChar w:fldCharType="end"/>
        </w:r>
      </w:hyperlink>
    </w:p>
    <w:p w14:paraId="3ADC7722" w14:textId="5524CFCB" w:rsidR="00ED05D8" w:rsidRDefault="00476116">
      <w:pPr>
        <w:pStyle w:val="TableofFigures"/>
        <w:tabs>
          <w:tab w:val="right" w:leader="dot" w:pos="7928"/>
        </w:tabs>
        <w:rPr>
          <w:rFonts w:asciiTheme="minorHAnsi" w:eastAsiaTheme="minorEastAsia" w:hAnsiTheme="minorHAnsi"/>
          <w:noProof/>
          <w:sz w:val="22"/>
        </w:rPr>
      </w:pPr>
      <w:hyperlink w:anchor="_Toc172830895" w:history="1">
        <w:r w:rsidR="00ED05D8" w:rsidRPr="000329CE">
          <w:rPr>
            <w:rStyle w:val="Hyperlink"/>
            <w:noProof/>
          </w:rPr>
          <w:t>Kode 4.10 Mengunduh Dataset</w:t>
        </w:r>
        <w:r w:rsidR="00ED05D8">
          <w:rPr>
            <w:noProof/>
            <w:webHidden/>
          </w:rPr>
          <w:tab/>
        </w:r>
        <w:r w:rsidR="00ED05D8">
          <w:rPr>
            <w:noProof/>
            <w:webHidden/>
          </w:rPr>
          <w:fldChar w:fldCharType="begin"/>
        </w:r>
        <w:r w:rsidR="00ED05D8">
          <w:rPr>
            <w:noProof/>
            <w:webHidden/>
          </w:rPr>
          <w:instrText xml:space="preserve"> PAGEREF _Toc172830895 \h </w:instrText>
        </w:r>
        <w:r w:rsidR="00ED05D8">
          <w:rPr>
            <w:noProof/>
            <w:webHidden/>
          </w:rPr>
        </w:r>
        <w:r w:rsidR="00ED05D8">
          <w:rPr>
            <w:noProof/>
            <w:webHidden/>
          </w:rPr>
          <w:fldChar w:fldCharType="separate"/>
        </w:r>
        <w:r w:rsidR="007924A3">
          <w:rPr>
            <w:noProof/>
            <w:webHidden/>
          </w:rPr>
          <w:t>65</w:t>
        </w:r>
        <w:r w:rsidR="00ED05D8">
          <w:rPr>
            <w:noProof/>
            <w:webHidden/>
          </w:rPr>
          <w:fldChar w:fldCharType="end"/>
        </w:r>
      </w:hyperlink>
    </w:p>
    <w:p w14:paraId="36D328D8" w14:textId="5F4B7339" w:rsidR="00ED05D8" w:rsidRDefault="00476116">
      <w:pPr>
        <w:pStyle w:val="TableofFigures"/>
        <w:tabs>
          <w:tab w:val="right" w:leader="dot" w:pos="7928"/>
        </w:tabs>
        <w:rPr>
          <w:rFonts w:asciiTheme="minorHAnsi" w:eastAsiaTheme="minorEastAsia" w:hAnsiTheme="minorHAnsi"/>
          <w:noProof/>
          <w:sz w:val="22"/>
        </w:rPr>
      </w:pPr>
      <w:hyperlink w:anchor="_Toc172830896" w:history="1">
        <w:r w:rsidR="00ED05D8" w:rsidRPr="000329CE">
          <w:rPr>
            <w:rStyle w:val="Hyperlink"/>
            <w:noProof/>
          </w:rPr>
          <w:t>Kode 4.11 Load dataset</w:t>
        </w:r>
        <w:r w:rsidR="00ED05D8">
          <w:rPr>
            <w:noProof/>
            <w:webHidden/>
          </w:rPr>
          <w:tab/>
        </w:r>
        <w:r w:rsidR="00ED05D8">
          <w:rPr>
            <w:noProof/>
            <w:webHidden/>
          </w:rPr>
          <w:fldChar w:fldCharType="begin"/>
        </w:r>
        <w:r w:rsidR="00ED05D8">
          <w:rPr>
            <w:noProof/>
            <w:webHidden/>
          </w:rPr>
          <w:instrText xml:space="preserve"> PAGEREF _Toc172830896 \h </w:instrText>
        </w:r>
        <w:r w:rsidR="00ED05D8">
          <w:rPr>
            <w:noProof/>
            <w:webHidden/>
          </w:rPr>
        </w:r>
        <w:r w:rsidR="00ED05D8">
          <w:rPr>
            <w:noProof/>
            <w:webHidden/>
          </w:rPr>
          <w:fldChar w:fldCharType="separate"/>
        </w:r>
        <w:r w:rsidR="007924A3">
          <w:rPr>
            <w:noProof/>
            <w:webHidden/>
          </w:rPr>
          <w:t>65</w:t>
        </w:r>
        <w:r w:rsidR="00ED05D8">
          <w:rPr>
            <w:noProof/>
            <w:webHidden/>
          </w:rPr>
          <w:fldChar w:fldCharType="end"/>
        </w:r>
      </w:hyperlink>
    </w:p>
    <w:p w14:paraId="5DD2C9F9" w14:textId="7167DF7A" w:rsidR="00ED05D8" w:rsidRDefault="00476116">
      <w:pPr>
        <w:pStyle w:val="TableofFigures"/>
        <w:tabs>
          <w:tab w:val="right" w:leader="dot" w:pos="7928"/>
        </w:tabs>
        <w:rPr>
          <w:rFonts w:asciiTheme="minorHAnsi" w:eastAsiaTheme="minorEastAsia" w:hAnsiTheme="minorHAnsi"/>
          <w:noProof/>
          <w:sz w:val="22"/>
        </w:rPr>
      </w:pPr>
      <w:hyperlink w:anchor="_Toc172830897" w:history="1">
        <w:r w:rsidR="00ED05D8" w:rsidRPr="000329CE">
          <w:rPr>
            <w:rStyle w:val="Hyperlink"/>
            <w:noProof/>
          </w:rPr>
          <w:t>Kode 4.12 Fungsi convertBERT()</w:t>
        </w:r>
        <w:r w:rsidR="00ED05D8">
          <w:rPr>
            <w:noProof/>
            <w:webHidden/>
          </w:rPr>
          <w:tab/>
        </w:r>
        <w:r w:rsidR="00ED05D8">
          <w:rPr>
            <w:noProof/>
            <w:webHidden/>
          </w:rPr>
          <w:fldChar w:fldCharType="begin"/>
        </w:r>
        <w:r w:rsidR="00ED05D8">
          <w:rPr>
            <w:noProof/>
            <w:webHidden/>
          </w:rPr>
          <w:instrText xml:space="preserve"> PAGEREF _Toc172830897 \h </w:instrText>
        </w:r>
        <w:r w:rsidR="00ED05D8">
          <w:rPr>
            <w:noProof/>
            <w:webHidden/>
          </w:rPr>
        </w:r>
        <w:r w:rsidR="00ED05D8">
          <w:rPr>
            <w:noProof/>
            <w:webHidden/>
          </w:rPr>
          <w:fldChar w:fldCharType="separate"/>
        </w:r>
        <w:r w:rsidR="007924A3">
          <w:rPr>
            <w:noProof/>
            <w:webHidden/>
          </w:rPr>
          <w:t>65</w:t>
        </w:r>
        <w:r w:rsidR="00ED05D8">
          <w:rPr>
            <w:noProof/>
            <w:webHidden/>
          </w:rPr>
          <w:fldChar w:fldCharType="end"/>
        </w:r>
      </w:hyperlink>
    </w:p>
    <w:p w14:paraId="7A9B37AF" w14:textId="32684792" w:rsidR="00ED05D8" w:rsidRDefault="00476116">
      <w:pPr>
        <w:pStyle w:val="TableofFigures"/>
        <w:tabs>
          <w:tab w:val="right" w:leader="dot" w:pos="7928"/>
        </w:tabs>
        <w:rPr>
          <w:rFonts w:asciiTheme="minorHAnsi" w:eastAsiaTheme="minorEastAsia" w:hAnsiTheme="minorHAnsi"/>
          <w:noProof/>
          <w:sz w:val="22"/>
        </w:rPr>
      </w:pPr>
      <w:hyperlink w:anchor="_Toc172830898" w:history="1">
        <w:r w:rsidR="00ED05D8" w:rsidRPr="000329CE">
          <w:rPr>
            <w:rStyle w:val="Hyperlink"/>
            <w:noProof/>
          </w:rPr>
          <w:t>Kode 4.13 Fungsi removeO()</w:t>
        </w:r>
        <w:r w:rsidR="00ED05D8">
          <w:rPr>
            <w:noProof/>
            <w:webHidden/>
          </w:rPr>
          <w:tab/>
        </w:r>
        <w:r w:rsidR="00ED05D8">
          <w:rPr>
            <w:noProof/>
            <w:webHidden/>
          </w:rPr>
          <w:fldChar w:fldCharType="begin"/>
        </w:r>
        <w:r w:rsidR="00ED05D8">
          <w:rPr>
            <w:noProof/>
            <w:webHidden/>
          </w:rPr>
          <w:instrText xml:space="preserve"> PAGEREF _Toc172830898 \h </w:instrText>
        </w:r>
        <w:r w:rsidR="00ED05D8">
          <w:rPr>
            <w:noProof/>
            <w:webHidden/>
          </w:rPr>
        </w:r>
        <w:r w:rsidR="00ED05D8">
          <w:rPr>
            <w:noProof/>
            <w:webHidden/>
          </w:rPr>
          <w:fldChar w:fldCharType="separate"/>
        </w:r>
        <w:r w:rsidR="007924A3">
          <w:rPr>
            <w:noProof/>
            <w:webHidden/>
          </w:rPr>
          <w:t>67</w:t>
        </w:r>
        <w:r w:rsidR="00ED05D8">
          <w:rPr>
            <w:noProof/>
            <w:webHidden/>
          </w:rPr>
          <w:fldChar w:fldCharType="end"/>
        </w:r>
      </w:hyperlink>
    </w:p>
    <w:p w14:paraId="2FB439CC" w14:textId="24FE1994" w:rsidR="00ED05D8" w:rsidRDefault="00476116">
      <w:pPr>
        <w:pStyle w:val="TableofFigures"/>
        <w:tabs>
          <w:tab w:val="right" w:leader="dot" w:pos="7928"/>
        </w:tabs>
        <w:rPr>
          <w:rFonts w:asciiTheme="minorHAnsi" w:eastAsiaTheme="minorEastAsia" w:hAnsiTheme="minorHAnsi"/>
          <w:noProof/>
          <w:sz w:val="22"/>
        </w:rPr>
      </w:pPr>
      <w:hyperlink w:anchor="_Toc172830899" w:history="1">
        <w:r w:rsidR="00ED05D8" w:rsidRPr="000329CE">
          <w:rPr>
            <w:rStyle w:val="Hyperlink"/>
            <w:noProof/>
          </w:rPr>
          <w:t>Kode 4.14 Install Library untuk Modeling</w:t>
        </w:r>
        <w:r w:rsidR="00ED05D8">
          <w:rPr>
            <w:noProof/>
            <w:webHidden/>
          </w:rPr>
          <w:tab/>
        </w:r>
        <w:r w:rsidR="00ED05D8">
          <w:rPr>
            <w:noProof/>
            <w:webHidden/>
          </w:rPr>
          <w:fldChar w:fldCharType="begin"/>
        </w:r>
        <w:r w:rsidR="00ED05D8">
          <w:rPr>
            <w:noProof/>
            <w:webHidden/>
          </w:rPr>
          <w:instrText xml:space="preserve"> PAGEREF _Toc172830899 \h </w:instrText>
        </w:r>
        <w:r w:rsidR="00ED05D8">
          <w:rPr>
            <w:noProof/>
            <w:webHidden/>
          </w:rPr>
        </w:r>
        <w:r w:rsidR="00ED05D8">
          <w:rPr>
            <w:noProof/>
            <w:webHidden/>
          </w:rPr>
          <w:fldChar w:fldCharType="separate"/>
        </w:r>
        <w:r w:rsidR="007924A3">
          <w:rPr>
            <w:noProof/>
            <w:webHidden/>
          </w:rPr>
          <w:t>69</w:t>
        </w:r>
        <w:r w:rsidR="00ED05D8">
          <w:rPr>
            <w:noProof/>
            <w:webHidden/>
          </w:rPr>
          <w:fldChar w:fldCharType="end"/>
        </w:r>
      </w:hyperlink>
    </w:p>
    <w:p w14:paraId="301A1F73" w14:textId="74292020" w:rsidR="00ED05D8" w:rsidRDefault="00476116">
      <w:pPr>
        <w:pStyle w:val="TableofFigures"/>
        <w:tabs>
          <w:tab w:val="right" w:leader="dot" w:pos="7928"/>
        </w:tabs>
        <w:rPr>
          <w:rFonts w:asciiTheme="minorHAnsi" w:eastAsiaTheme="minorEastAsia" w:hAnsiTheme="minorHAnsi"/>
          <w:noProof/>
          <w:sz w:val="22"/>
        </w:rPr>
      </w:pPr>
      <w:hyperlink w:anchor="_Toc172830900" w:history="1">
        <w:r w:rsidR="00ED05D8" w:rsidRPr="000329CE">
          <w:rPr>
            <w:rStyle w:val="Hyperlink"/>
            <w:noProof/>
          </w:rPr>
          <w:t>Kode 4.15 Impor Library untuk Modeling</w:t>
        </w:r>
        <w:r w:rsidR="00ED05D8">
          <w:rPr>
            <w:noProof/>
            <w:webHidden/>
          </w:rPr>
          <w:tab/>
        </w:r>
        <w:r w:rsidR="00ED05D8">
          <w:rPr>
            <w:noProof/>
            <w:webHidden/>
          </w:rPr>
          <w:fldChar w:fldCharType="begin"/>
        </w:r>
        <w:r w:rsidR="00ED05D8">
          <w:rPr>
            <w:noProof/>
            <w:webHidden/>
          </w:rPr>
          <w:instrText xml:space="preserve"> PAGEREF _Toc172830900 \h </w:instrText>
        </w:r>
        <w:r w:rsidR="00ED05D8">
          <w:rPr>
            <w:noProof/>
            <w:webHidden/>
          </w:rPr>
        </w:r>
        <w:r w:rsidR="00ED05D8">
          <w:rPr>
            <w:noProof/>
            <w:webHidden/>
          </w:rPr>
          <w:fldChar w:fldCharType="separate"/>
        </w:r>
        <w:r w:rsidR="007924A3">
          <w:rPr>
            <w:noProof/>
            <w:webHidden/>
          </w:rPr>
          <w:t>69</w:t>
        </w:r>
        <w:r w:rsidR="00ED05D8">
          <w:rPr>
            <w:noProof/>
            <w:webHidden/>
          </w:rPr>
          <w:fldChar w:fldCharType="end"/>
        </w:r>
      </w:hyperlink>
    </w:p>
    <w:p w14:paraId="75355E88" w14:textId="04482602" w:rsidR="00ED05D8" w:rsidRDefault="00476116">
      <w:pPr>
        <w:pStyle w:val="TableofFigures"/>
        <w:tabs>
          <w:tab w:val="right" w:leader="dot" w:pos="7928"/>
        </w:tabs>
        <w:rPr>
          <w:rFonts w:asciiTheme="minorHAnsi" w:eastAsiaTheme="minorEastAsia" w:hAnsiTheme="minorHAnsi"/>
          <w:noProof/>
          <w:sz w:val="22"/>
        </w:rPr>
      </w:pPr>
      <w:hyperlink w:anchor="_Toc172830901" w:history="1">
        <w:r w:rsidR="00ED05D8" w:rsidRPr="000329CE">
          <w:rPr>
            <w:rStyle w:val="Hyperlink"/>
            <w:noProof/>
          </w:rPr>
          <w:t>Kode 4.16 Mengunduh Dataset</w:t>
        </w:r>
        <w:r w:rsidR="00ED05D8">
          <w:rPr>
            <w:noProof/>
            <w:webHidden/>
          </w:rPr>
          <w:tab/>
        </w:r>
        <w:r w:rsidR="00ED05D8">
          <w:rPr>
            <w:noProof/>
            <w:webHidden/>
          </w:rPr>
          <w:fldChar w:fldCharType="begin"/>
        </w:r>
        <w:r w:rsidR="00ED05D8">
          <w:rPr>
            <w:noProof/>
            <w:webHidden/>
          </w:rPr>
          <w:instrText xml:space="preserve"> PAGEREF _Toc172830901 \h </w:instrText>
        </w:r>
        <w:r w:rsidR="00ED05D8">
          <w:rPr>
            <w:noProof/>
            <w:webHidden/>
          </w:rPr>
        </w:r>
        <w:r w:rsidR="00ED05D8">
          <w:rPr>
            <w:noProof/>
            <w:webHidden/>
          </w:rPr>
          <w:fldChar w:fldCharType="separate"/>
        </w:r>
        <w:r w:rsidR="007924A3">
          <w:rPr>
            <w:noProof/>
            <w:webHidden/>
          </w:rPr>
          <w:t>69</w:t>
        </w:r>
        <w:r w:rsidR="00ED05D8">
          <w:rPr>
            <w:noProof/>
            <w:webHidden/>
          </w:rPr>
          <w:fldChar w:fldCharType="end"/>
        </w:r>
      </w:hyperlink>
    </w:p>
    <w:p w14:paraId="1B788CDB" w14:textId="563CA12D" w:rsidR="00ED05D8" w:rsidRDefault="00476116">
      <w:pPr>
        <w:pStyle w:val="TableofFigures"/>
        <w:tabs>
          <w:tab w:val="right" w:leader="dot" w:pos="7928"/>
        </w:tabs>
        <w:rPr>
          <w:rFonts w:asciiTheme="minorHAnsi" w:eastAsiaTheme="minorEastAsia" w:hAnsiTheme="minorHAnsi"/>
          <w:noProof/>
          <w:sz w:val="22"/>
        </w:rPr>
      </w:pPr>
      <w:hyperlink w:anchor="_Toc172830902" w:history="1">
        <w:r w:rsidR="00ED05D8" w:rsidRPr="000329CE">
          <w:rPr>
            <w:rStyle w:val="Hyperlink"/>
            <w:noProof/>
          </w:rPr>
          <w:t>Kode 4.17 Memuat Dataset</w:t>
        </w:r>
        <w:r w:rsidR="00ED05D8">
          <w:rPr>
            <w:noProof/>
            <w:webHidden/>
          </w:rPr>
          <w:tab/>
        </w:r>
        <w:r w:rsidR="00ED05D8">
          <w:rPr>
            <w:noProof/>
            <w:webHidden/>
          </w:rPr>
          <w:fldChar w:fldCharType="begin"/>
        </w:r>
        <w:r w:rsidR="00ED05D8">
          <w:rPr>
            <w:noProof/>
            <w:webHidden/>
          </w:rPr>
          <w:instrText xml:space="preserve"> PAGEREF _Toc172830902 \h </w:instrText>
        </w:r>
        <w:r w:rsidR="00ED05D8">
          <w:rPr>
            <w:noProof/>
            <w:webHidden/>
          </w:rPr>
        </w:r>
        <w:r w:rsidR="00ED05D8">
          <w:rPr>
            <w:noProof/>
            <w:webHidden/>
          </w:rPr>
          <w:fldChar w:fldCharType="separate"/>
        </w:r>
        <w:r w:rsidR="007924A3">
          <w:rPr>
            <w:noProof/>
            <w:webHidden/>
          </w:rPr>
          <w:t>69</w:t>
        </w:r>
        <w:r w:rsidR="00ED05D8">
          <w:rPr>
            <w:noProof/>
            <w:webHidden/>
          </w:rPr>
          <w:fldChar w:fldCharType="end"/>
        </w:r>
      </w:hyperlink>
    </w:p>
    <w:p w14:paraId="7AC0745D" w14:textId="71F47BB3" w:rsidR="00ED05D8" w:rsidRDefault="00476116">
      <w:pPr>
        <w:pStyle w:val="TableofFigures"/>
        <w:tabs>
          <w:tab w:val="right" w:leader="dot" w:pos="7928"/>
        </w:tabs>
        <w:rPr>
          <w:rFonts w:asciiTheme="minorHAnsi" w:eastAsiaTheme="minorEastAsia" w:hAnsiTheme="minorHAnsi"/>
          <w:noProof/>
          <w:sz w:val="22"/>
        </w:rPr>
      </w:pPr>
      <w:hyperlink w:anchor="_Toc172830903" w:history="1">
        <w:r w:rsidR="00ED05D8" w:rsidRPr="000329CE">
          <w:rPr>
            <w:rStyle w:val="Hyperlink"/>
            <w:noProof/>
          </w:rPr>
          <w:t>Kode 4.18 Inisialisasi Label</w:t>
        </w:r>
        <w:r w:rsidR="00ED05D8">
          <w:rPr>
            <w:noProof/>
            <w:webHidden/>
          </w:rPr>
          <w:tab/>
        </w:r>
        <w:r w:rsidR="00ED05D8">
          <w:rPr>
            <w:noProof/>
            <w:webHidden/>
          </w:rPr>
          <w:fldChar w:fldCharType="begin"/>
        </w:r>
        <w:r w:rsidR="00ED05D8">
          <w:rPr>
            <w:noProof/>
            <w:webHidden/>
          </w:rPr>
          <w:instrText xml:space="preserve"> PAGEREF _Toc172830903 \h </w:instrText>
        </w:r>
        <w:r w:rsidR="00ED05D8">
          <w:rPr>
            <w:noProof/>
            <w:webHidden/>
          </w:rPr>
        </w:r>
        <w:r w:rsidR="00ED05D8">
          <w:rPr>
            <w:noProof/>
            <w:webHidden/>
          </w:rPr>
          <w:fldChar w:fldCharType="separate"/>
        </w:r>
        <w:r w:rsidR="007924A3">
          <w:rPr>
            <w:noProof/>
            <w:webHidden/>
          </w:rPr>
          <w:t>70</w:t>
        </w:r>
        <w:r w:rsidR="00ED05D8">
          <w:rPr>
            <w:noProof/>
            <w:webHidden/>
          </w:rPr>
          <w:fldChar w:fldCharType="end"/>
        </w:r>
      </w:hyperlink>
    </w:p>
    <w:p w14:paraId="443D0693" w14:textId="1EAE62AA" w:rsidR="00ED05D8" w:rsidRDefault="00476116">
      <w:pPr>
        <w:pStyle w:val="TableofFigures"/>
        <w:tabs>
          <w:tab w:val="right" w:leader="dot" w:pos="7928"/>
        </w:tabs>
        <w:rPr>
          <w:rFonts w:asciiTheme="minorHAnsi" w:eastAsiaTheme="minorEastAsia" w:hAnsiTheme="minorHAnsi"/>
          <w:noProof/>
          <w:sz w:val="22"/>
        </w:rPr>
      </w:pPr>
      <w:hyperlink w:anchor="_Toc172830904" w:history="1">
        <w:r w:rsidR="00ED05D8" w:rsidRPr="000329CE">
          <w:rPr>
            <w:rStyle w:val="Hyperlink"/>
            <w:noProof/>
          </w:rPr>
          <w:t>Kode 4.19 Inisialisasi Model</w:t>
        </w:r>
        <w:r w:rsidR="00ED05D8">
          <w:rPr>
            <w:noProof/>
            <w:webHidden/>
          </w:rPr>
          <w:tab/>
        </w:r>
        <w:r w:rsidR="00ED05D8">
          <w:rPr>
            <w:noProof/>
            <w:webHidden/>
          </w:rPr>
          <w:fldChar w:fldCharType="begin"/>
        </w:r>
        <w:r w:rsidR="00ED05D8">
          <w:rPr>
            <w:noProof/>
            <w:webHidden/>
          </w:rPr>
          <w:instrText xml:space="preserve"> PAGEREF _Toc172830904 \h </w:instrText>
        </w:r>
        <w:r w:rsidR="00ED05D8">
          <w:rPr>
            <w:noProof/>
            <w:webHidden/>
          </w:rPr>
        </w:r>
        <w:r w:rsidR="00ED05D8">
          <w:rPr>
            <w:noProof/>
            <w:webHidden/>
          </w:rPr>
          <w:fldChar w:fldCharType="separate"/>
        </w:r>
        <w:r w:rsidR="007924A3">
          <w:rPr>
            <w:noProof/>
            <w:webHidden/>
          </w:rPr>
          <w:t>71</w:t>
        </w:r>
        <w:r w:rsidR="00ED05D8">
          <w:rPr>
            <w:noProof/>
            <w:webHidden/>
          </w:rPr>
          <w:fldChar w:fldCharType="end"/>
        </w:r>
      </w:hyperlink>
    </w:p>
    <w:p w14:paraId="743219BA" w14:textId="1A288975" w:rsidR="00ED05D8" w:rsidRDefault="00476116">
      <w:pPr>
        <w:pStyle w:val="TableofFigures"/>
        <w:tabs>
          <w:tab w:val="right" w:leader="dot" w:pos="7928"/>
        </w:tabs>
        <w:rPr>
          <w:rFonts w:asciiTheme="minorHAnsi" w:eastAsiaTheme="minorEastAsia" w:hAnsiTheme="minorHAnsi"/>
          <w:noProof/>
          <w:sz w:val="22"/>
        </w:rPr>
      </w:pPr>
      <w:hyperlink w:anchor="_Toc172830905" w:history="1">
        <w:r w:rsidR="00ED05D8" w:rsidRPr="000329CE">
          <w:rPr>
            <w:rStyle w:val="Hyperlink"/>
            <w:noProof/>
          </w:rPr>
          <w:t>Kode 4.20 Inisialisasi BERT Tokenizer</w:t>
        </w:r>
        <w:r w:rsidR="00ED05D8">
          <w:rPr>
            <w:noProof/>
            <w:webHidden/>
          </w:rPr>
          <w:tab/>
        </w:r>
        <w:r w:rsidR="00ED05D8">
          <w:rPr>
            <w:noProof/>
            <w:webHidden/>
          </w:rPr>
          <w:fldChar w:fldCharType="begin"/>
        </w:r>
        <w:r w:rsidR="00ED05D8">
          <w:rPr>
            <w:noProof/>
            <w:webHidden/>
          </w:rPr>
          <w:instrText xml:space="preserve"> PAGEREF _Toc172830905 \h </w:instrText>
        </w:r>
        <w:r w:rsidR="00ED05D8">
          <w:rPr>
            <w:noProof/>
            <w:webHidden/>
          </w:rPr>
        </w:r>
        <w:r w:rsidR="00ED05D8">
          <w:rPr>
            <w:noProof/>
            <w:webHidden/>
          </w:rPr>
          <w:fldChar w:fldCharType="separate"/>
        </w:r>
        <w:r w:rsidR="007924A3">
          <w:rPr>
            <w:noProof/>
            <w:webHidden/>
          </w:rPr>
          <w:t>71</w:t>
        </w:r>
        <w:r w:rsidR="00ED05D8">
          <w:rPr>
            <w:noProof/>
            <w:webHidden/>
          </w:rPr>
          <w:fldChar w:fldCharType="end"/>
        </w:r>
      </w:hyperlink>
    </w:p>
    <w:p w14:paraId="4111FD17" w14:textId="217DBC9F" w:rsidR="00ED05D8" w:rsidRDefault="00476116">
      <w:pPr>
        <w:pStyle w:val="TableofFigures"/>
        <w:tabs>
          <w:tab w:val="right" w:leader="dot" w:pos="7928"/>
        </w:tabs>
        <w:rPr>
          <w:rFonts w:asciiTheme="minorHAnsi" w:eastAsiaTheme="minorEastAsia" w:hAnsiTheme="minorHAnsi"/>
          <w:noProof/>
          <w:sz w:val="22"/>
        </w:rPr>
      </w:pPr>
      <w:hyperlink w:anchor="_Toc172830906" w:history="1">
        <w:r w:rsidR="00ED05D8" w:rsidRPr="000329CE">
          <w:rPr>
            <w:rStyle w:val="Hyperlink"/>
            <w:noProof/>
          </w:rPr>
          <w:t>Kode 4.21 Class DataSequence dan Fungsi Align_label</w:t>
        </w:r>
        <w:r w:rsidR="00ED05D8">
          <w:rPr>
            <w:noProof/>
            <w:webHidden/>
          </w:rPr>
          <w:tab/>
        </w:r>
        <w:r w:rsidR="00ED05D8">
          <w:rPr>
            <w:noProof/>
            <w:webHidden/>
          </w:rPr>
          <w:fldChar w:fldCharType="begin"/>
        </w:r>
        <w:r w:rsidR="00ED05D8">
          <w:rPr>
            <w:noProof/>
            <w:webHidden/>
          </w:rPr>
          <w:instrText xml:space="preserve"> PAGEREF _Toc172830906 \h </w:instrText>
        </w:r>
        <w:r w:rsidR="00ED05D8">
          <w:rPr>
            <w:noProof/>
            <w:webHidden/>
          </w:rPr>
        </w:r>
        <w:r w:rsidR="00ED05D8">
          <w:rPr>
            <w:noProof/>
            <w:webHidden/>
          </w:rPr>
          <w:fldChar w:fldCharType="separate"/>
        </w:r>
        <w:r w:rsidR="007924A3">
          <w:rPr>
            <w:noProof/>
            <w:webHidden/>
          </w:rPr>
          <w:t>71</w:t>
        </w:r>
        <w:r w:rsidR="00ED05D8">
          <w:rPr>
            <w:noProof/>
            <w:webHidden/>
          </w:rPr>
          <w:fldChar w:fldCharType="end"/>
        </w:r>
      </w:hyperlink>
    </w:p>
    <w:p w14:paraId="6A273365" w14:textId="4BC08518" w:rsidR="00ED05D8" w:rsidRDefault="00476116">
      <w:pPr>
        <w:pStyle w:val="TableofFigures"/>
        <w:tabs>
          <w:tab w:val="right" w:leader="dot" w:pos="7928"/>
        </w:tabs>
        <w:rPr>
          <w:rFonts w:asciiTheme="minorHAnsi" w:eastAsiaTheme="minorEastAsia" w:hAnsiTheme="minorHAnsi"/>
          <w:noProof/>
          <w:sz w:val="22"/>
        </w:rPr>
      </w:pPr>
      <w:hyperlink w:anchor="_Toc172830907" w:history="1">
        <w:r w:rsidR="00ED05D8" w:rsidRPr="000329CE">
          <w:rPr>
            <w:rStyle w:val="Hyperlink"/>
            <w:noProof/>
          </w:rPr>
          <w:t>Kode 4.22 Fungsi train_loop()</w:t>
        </w:r>
        <w:r w:rsidR="00ED05D8">
          <w:rPr>
            <w:noProof/>
            <w:webHidden/>
          </w:rPr>
          <w:tab/>
        </w:r>
        <w:r w:rsidR="00ED05D8">
          <w:rPr>
            <w:noProof/>
            <w:webHidden/>
          </w:rPr>
          <w:fldChar w:fldCharType="begin"/>
        </w:r>
        <w:r w:rsidR="00ED05D8">
          <w:rPr>
            <w:noProof/>
            <w:webHidden/>
          </w:rPr>
          <w:instrText xml:space="preserve"> PAGEREF _Toc172830907 \h </w:instrText>
        </w:r>
        <w:r w:rsidR="00ED05D8">
          <w:rPr>
            <w:noProof/>
            <w:webHidden/>
          </w:rPr>
        </w:r>
        <w:r w:rsidR="00ED05D8">
          <w:rPr>
            <w:noProof/>
            <w:webHidden/>
          </w:rPr>
          <w:fldChar w:fldCharType="separate"/>
        </w:r>
        <w:r w:rsidR="007924A3">
          <w:rPr>
            <w:noProof/>
            <w:webHidden/>
          </w:rPr>
          <w:t>78</w:t>
        </w:r>
        <w:r w:rsidR="00ED05D8">
          <w:rPr>
            <w:noProof/>
            <w:webHidden/>
          </w:rPr>
          <w:fldChar w:fldCharType="end"/>
        </w:r>
      </w:hyperlink>
    </w:p>
    <w:p w14:paraId="7CEB93F0" w14:textId="369AEB0E" w:rsidR="00ED05D8" w:rsidRDefault="00476116">
      <w:pPr>
        <w:pStyle w:val="TableofFigures"/>
        <w:tabs>
          <w:tab w:val="right" w:leader="dot" w:pos="7928"/>
        </w:tabs>
        <w:rPr>
          <w:rFonts w:asciiTheme="minorHAnsi" w:eastAsiaTheme="minorEastAsia" w:hAnsiTheme="minorHAnsi"/>
          <w:noProof/>
          <w:sz w:val="22"/>
        </w:rPr>
      </w:pPr>
      <w:hyperlink w:anchor="_Toc172830908" w:history="1">
        <w:r w:rsidR="00ED05D8" w:rsidRPr="000329CE">
          <w:rPr>
            <w:rStyle w:val="Hyperlink"/>
            <w:noProof/>
          </w:rPr>
          <w:t xml:space="preserve">Kode 4.23 Fungsi kfold model </w:t>
        </w:r>
        <w:r w:rsidR="00ED05D8" w:rsidRPr="000329CE">
          <w:rPr>
            <w:rStyle w:val="Hyperlink"/>
            <w:i/>
            <w:noProof/>
          </w:rPr>
          <w:t>Indolem/indobert-base-uncased</w:t>
        </w:r>
        <w:r w:rsidR="00ED05D8">
          <w:rPr>
            <w:noProof/>
            <w:webHidden/>
          </w:rPr>
          <w:tab/>
        </w:r>
        <w:r w:rsidR="00ED05D8">
          <w:rPr>
            <w:noProof/>
            <w:webHidden/>
          </w:rPr>
          <w:fldChar w:fldCharType="begin"/>
        </w:r>
        <w:r w:rsidR="00ED05D8">
          <w:rPr>
            <w:noProof/>
            <w:webHidden/>
          </w:rPr>
          <w:instrText xml:space="preserve"> PAGEREF _Toc172830908 \h </w:instrText>
        </w:r>
        <w:r w:rsidR="00ED05D8">
          <w:rPr>
            <w:noProof/>
            <w:webHidden/>
          </w:rPr>
        </w:r>
        <w:r w:rsidR="00ED05D8">
          <w:rPr>
            <w:noProof/>
            <w:webHidden/>
          </w:rPr>
          <w:fldChar w:fldCharType="separate"/>
        </w:r>
        <w:r w:rsidR="007924A3">
          <w:rPr>
            <w:noProof/>
            <w:webHidden/>
          </w:rPr>
          <w:t>81</w:t>
        </w:r>
        <w:r w:rsidR="00ED05D8">
          <w:rPr>
            <w:noProof/>
            <w:webHidden/>
          </w:rPr>
          <w:fldChar w:fldCharType="end"/>
        </w:r>
      </w:hyperlink>
    </w:p>
    <w:p w14:paraId="74974DC1" w14:textId="3B72455B" w:rsidR="00ED05D8" w:rsidRDefault="00476116">
      <w:pPr>
        <w:pStyle w:val="TableofFigures"/>
        <w:tabs>
          <w:tab w:val="right" w:leader="dot" w:pos="7928"/>
        </w:tabs>
        <w:rPr>
          <w:rFonts w:asciiTheme="minorHAnsi" w:eastAsiaTheme="minorEastAsia" w:hAnsiTheme="minorHAnsi"/>
          <w:noProof/>
          <w:sz w:val="22"/>
        </w:rPr>
      </w:pPr>
      <w:hyperlink w:anchor="_Toc172830909" w:history="1">
        <w:r w:rsidR="00ED05D8" w:rsidRPr="000329CE">
          <w:rPr>
            <w:rStyle w:val="Hyperlink"/>
            <w:noProof/>
          </w:rPr>
          <w:t>Kode 4.24 Fungsi kfold model Indobenchmark/indobert-base-p2</w:t>
        </w:r>
        <w:r w:rsidR="00ED05D8">
          <w:rPr>
            <w:noProof/>
            <w:webHidden/>
          </w:rPr>
          <w:tab/>
        </w:r>
        <w:r w:rsidR="00ED05D8">
          <w:rPr>
            <w:noProof/>
            <w:webHidden/>
          </w:rPr>
          <w:fldChar w:fldCharType="begin"/>
        </w:r>
        <w:r w:rsidR="00ED05D8">
          <w:rPr>
            <w:noProof/>
            <w:webHidden/>
          </w:rPr>
          <w:instrText xml:space="preserve"> PAGEREF _Toc172830909 \h </w:instrText>
        </w:r>
        <w:r w:rsidR="00ED05D8">
          <w:rPr>
            <w:noProof/>
            <w:webHidden/>
          </w:rPr>
        </w:r>
        <w:r w:rsidR="00ED05D8">
          <w:rPr>
            <w:noProof/>
            <w:webHidden/>
          </w:rPr>
          <w:fldChar w:fldCharType="separate"/>
        </w:r>
        <w:r w:rsidR="007924A3">
          <w:rPr>
            <w:noProof/>
            <w:webHidden/>
          </w:rPr>
          <w:t>84</w:t>
        </w:r>
        <w:r w:rsidR="00ED05D8">
          <w:rPr>
            <w:noProof/>
            <w:webHidden/>
          </w:rPr>
          <w:fldChar w:fldCharType="end"/>
        </w:r>
      </w:hyperlink>
    </w:p>
    <w:p w14:paraId="6B8ED0C8" w14:textId="67AE78EA" w:rsidR="00ED05D8" w:rsidRDefault="00476116">
      <w:pPr>
        <w:pStyle w:val="TableofFigures"/>
        <w:tabs>
          <w:tab w:val="right" w:leader="dot" w:pos="7928"/>
        </w:tabs>
        <w:rPr>
          <w:rFonts w:asciiTheme="minorHAnsi" w:eastAsiaTheme="minorEastAsia" w:hAnsiTheme="minorHAnsi"/>
          <w:noProof/>
          <w:sz w:val="22"/>
        </w:rPr>
      </w:pPr>
      <w:hyperlink w:anchor="_Toc172830910" w:history="1">
        <w:r w:rsidR="00ED05D8" w:rsidRPr="000329CE">
          <w:rPr>
            <w:rStyle w:val="Hyperlink"/>
            <w:noProof/>
          </w:rPr>
          <w:t xml:space="preserve">Kode 4.25 Insialisasi Parameter dan Training Model </w:t>
        </w:r>
        <w:r w:rsidR="00ED05D8" w:rsidRPr="000329CE">
          <w:rPr>
            <w:rStyle w:val="Hyperlink"/>
            <w:i/>
            <w:noProof/>
          </w:rPr>
          <w:t>Indolem/indobert-base-uncased</w:t>
        </w:r>
        <w:r w:rsidR="00ED05D8">
          <w:rPr>
            <w:noProof/>
            <w:webHidden/>
          </w:rPr>
          <w:tab/>
        </w:r>
        <w:r w:rsidR="00ED05D8">
          <w:rPr>
            <w:noProof/>
            <w:webHidden/>
          </w:rPr>
          <w:fldChar w:fldCharType="begin"/>
        </w:r>
        <w:r w:rsidR="00ED05D8">
          <w:rPr>
            <w:noProof/>
            <w:webHidden/>
          </w:rPr>
          <w:instrText xml:space="preserve"> PAGEREF _Toc172830910 \h </w:instrText>
        </w:r>
        <w:r w:rsidR="00ED05D8">
          <w:rPr>
            <w:noProof/>
            <w:webHidden/>
          </w:rPr>
        </w:r>
        <w:r w:rsidR="00ED05D8">
          <w:rPr>
            <w:noProof/>
            <w:webHidden/>
          </w:rPr>
          <w:fldChar w:fldCharType="separate"/>
        </w:r>
        <w:r w:rsidR="007924A3">
          <w:rPr>
            <w:noProof/>
            <w:webHidden/>
          </w:rPr>
          <w:t>87</w:t>
        </w:r>
        <w:r w:rsidR="00ED05D8">
          <w:rPr>
            <w:noProof/>
            <w:webHidden/>
          </w:rPr>
          <w:fldChar w:fldCharType="end"/>
        </w:r>
      </w:hyperlink>
    </w:p>
    <w:p w14:paraId="60EC899B" w14:textId="585B3FB1" w:rsidR="00ED05D8" w:rsidRDefault="00476116">
      <w:pPr>
        <w:pStyle w:val="TableofFigures"/>
        <w:tabs>
          <w:tab w:val="right" w:leader="dot" w:pos="7928"/>
        </w:tabs>
        <w:rPr>
          <w:rFonts w:asciiTheme="minorHAnsi" w:eastAsiaTheme="minorEastAsia" w:hAnsiTheme="minorHAnsi"/>
          <w:noProof/>
          <w:sz w:val="22"/>
        </w:rPr>
      </w:pPr>
      <w:hyperlink w:anchor="_Toc172830911" w:history="1">
        <w:r w:rsidR="00ED05D8" w:rsidRPr="000329CE">
          <w:rPr>
            <w:rStyle w:val="Hyperlink"/>
            <w:noProof/>
          </w:rPr>
          <w:t>Kode 4.26 Insialisasi Parameter dan Training Model  Indobenchmark/indobert-base-p2</w:t>
        </w:r>
        <w:r w:rsidR="00ED05D8">
          <w:rPr>
            <w:noProof/>
            <w:webHidden/>
          </w:rPr>
          <w:tab/>
        </w:r>
        <w:r w:rsidR="00ED05D8">
          <w:rPr>
            <w:noProof/>
            <w:webHidden/>
          </w:rPr>
          <w:fldChar w:fldCharType="begin"/>
        </w:r>
        <w:r w:rsidR="00ED05D8">
          <w:rPr>
            <w:noProof/>
            <w:webHidden/>
          </w:rPr>
          <w:instrText xml:space="preserve"> PAGEREF _Toc172830911 \h </w:instrText>
        </w:r>
        <w:r w:rsidR="00ED05D8">
          <w:rPr>
            <w:noProof/>
            <w:webHidden/>
          </w:rPr>
        </w:r>
        <w:r w:rsidR="00ED05D8">
          <w:rPr>
            <w:noProof/>
            <w:webHidden/>
          </w:rPr>
          <w:fldChar w:fldCharType="separate"/>
        </w:r>
        <w:r w:rsidR="007924A3">
          <w:rPr>
            <w:noProof/>
            <w:webHidden/>
          </w:rPr>
          <w:t>87</w:t>
        </w:r>
        <w:r w:rsidR="00ED05D8">
          <w:rPr>
            <w:noProof/>
            <w:webHidden/>
          </w:rPr>
          <w:fldChar w:fldCharType="end"/>
        </w:r>
      </w:hyperlink>
    </w:p>
    <w:p w14:paraId="6D67F05F" w14:textId="0EEA0C34" w:rsidR="00ED05D8" w:rsidRDefault="00476116">
      <w:pPr>
        <w:pStyle w:val="TableofFigures"/>
        <w:tabs>
          <w:tab w:val="right" w:leader="dot" w:pos="7928"/>
        </w:tabs>
        <w:rPr>
          <w:rFonts w:asciiTheme="minorHAnsi" w:eastAsiaTheme="minorEastAsia" w:hAnsiTheme="minorHAnsi"/>
          <w:noProof/>
          <w:sz w:val="22"/>
        </w:rPr>
      </w:pPr>
      <w:hyperlink w:anchor="_Toc172830912" w:history="1">
        <w:r w:rsidR="00ED05D8" w:rsidRPr="000329CE">
          <w:rPr>
            <w:rStyle w:val="Hyperlink"/>
            <w:noProof/>
          </w:rPr>
          <w:t>Kode 4.27 Fungsi Evaluate</w:t>
        </w:r>
        <w:r w:rsidR="00ED05D8">
          <w:rPr>
            <w:noProof/>
            <w:webHidden/>
          </w:rPr>
          <w:tab/>
        </w:r>
        <w:r w:rsidR="00ED05D8">
          <w:rPr>
            <w:noProof/>
            <w:webHidden/>
          </w:rPr>
          <w:fldChar w:fldCharType="begin"/>
        </w:r>
        <w:r w:rsidR="00ED05D8">
          <w:rPr>
            <w:noProof/>
            <w:webHidden/>
          </w:rPr>
          <w:instrText xml:space="preserve"> PAGEREF _Toc172830912 \h </w:instrText>
        </w:r>
        <w:r w:rsidR="00ED05D8">
          <w:rPr>
            <w:noProof/>
            <w:webHidden/>
          </w:rPr>
        </w:r>
        <w:r w:rsidR="00ED05D8">
          <w:rPr>
            <w:noProof/>
            <w:webHidden/>
          </w:rPr>
          <w:fldChar w:fldCharType="separate"/>
        </w:r>
        <w:r w:rsidR="007924A3">
          <w:rPr>
            <w:noProof/>
            <w:webHidden/>
          </w:rPr>
          <w:t>87</w:t>
        </w:r>
        <w:r w:rsidR="00ED05D8">
          <w:rPr>
            <w:noProof/>
            <w:webHidden/>
          </w:rPr>
          <w:fldChar w:fldCharType="end"/>
        </w:r>
      </w:hyperlink>
    </w:p>
    <w:p w14:paraId="477D7063" w14:textId="6F256DBC" w:rsidR="00ED05D8" w:rsidRDefault="00476116">
      <w:pPr>
        <w:pStyle w:val="TableofFigures"/>
        <w:tabs>
          <w:tab w:val="right" w:leader="dot" w:pos="7928"/>
        </w:tabs>
        <w:rPr>
          <w:rFonts w:asciiTheme="minorHAnsi" w:eastAsiaTheme="minorEastAsia" w:hAnsiTheme="minorHAnsi"/>
          <w:noProof/>
          <w:sz w:val="22"/>
        </w:rPr>
      </w:pPr>
      <w:hyperlink w:anchor="_Toc172830913" w:history="1">
        <w:r w:rsidR="00ED05D8" w:rsidRPr="000329CE">
          <w:rPr>
            <w:rStyle w:val="Hyperlink"/>
            <w:noProof/>
          </w:rPr>
          <w:t>Kode 4. 28 Fungsi Evaluate One Text</w:t>
        </w:r>
        <w:r w:rsidR="00ED05D8">
          <w:rPr>
            <w:noProof/>
            <w:webHidden/>
          </w:rPr>
          <w:tab/>
        </w:r>
        <w:r w:rsidR="00ED05D8">
          <w:rPr>
            <w:noProof/>
            <w:webHidden/>
          </w:rPr>
          <w:fldChar w:fldCharType="begin"/>
        </w:r>
        <w:r w:rsidR="00ED05D8">
          <w:rPr>
            <w:noProof/>
            <w:webHidden/>
          </w:rPr>
          <w:instrText xml:space="preserve"> PAGEREF _Toc172830913 \h </w:instrText>
        </w:r>
        <w:r w:rsidR="00ED05D8">
          <w:rPr>
            <w:noProof/>
            <w:webHidden/>
          </w:rPr>
        </w:r>
        <w:r w:rsidR="00ED05D8">
          <w:rPr>
            <w:noProof/>
            <w:webHidden/>
          </w:rPr>
          <w:fldChar w:fldCharType="separate"/>
        </w:r>
        <w:r w:rsidR="007924A3">
          <w:rPr>
            <w:noProof/>
            <w:webHidden/>
          </w:rPr>
          <w:t>90</w:t>
        </w:r>
        <w:r w:rsidR="00ED05D8">
          <w:rPr>
            <w:noProof/>
            <w:webHidden/>
          </w:rPr>
          <w:fldChar w:fldCharType="end"/>
        </w:r>
      </w:hyperlink>
    </w:p>
    <w:p w14:paraId="53737882" w14:textId="59E3415D" w:rsidR="008631BF" w:rsidRPr="008631BF" w:rsidRDefault="008631BF" w:rsidP="008631BF">
      <w:pPr>
        <w:sectPr w:rsidR="008631BF" w:rsidRPr="008631BF" w:rsidSect="00430D3C">
          <w:footerReference w:type="default" r:id="rId9"/>
          <w:pgSz w:w="11907" w:h="16840" w:code="9"/>
          <w:pgMar w:top="1701" w:right="1701" w:bottom="1701" w:left="2268" w:header="709" w:footer="709" w:gutter="0"/>
          <w:pgNumType w:fmt="lowerRoman" w:start="1"/>
          <w:cols w:space="708"/>
          <w:titlePg/>
          <w:docGrid w:linePitch="360"/>
        </w:sectPr>
      </w:pPr>
      <w:r>
        <w:fldChar w:fldCharType="end"/>
      </w:r>
    </w:p>
    <w:p w14:paraId="3626E1FB" w14:textId="77777777" w:rsidR="004C0613" w:rsidRDefault="00303B21" w:rsidP="00B121DA">
      <w:pPr>
        <w:pStyle w:val="Heading1"/>
      </w:pPr>
      <w:bookmarkStart w:id="14" w:name="_Toc172830708"/>
      <w:r>
        <w:lastRenderedPageBreak/>
        <w:t>PENDAHULUAN</w:t>
      </w:r>
      <w:bookmarkEnd w:id="14"/>
    </w:p>
    <w:p w14:paraId="0CB82378" w14:textId="77777777" w:rsidR="00303B21" w:rsidRDefault="00303B21" w:rsidP="00B121DA">
      <w:pPr>
        <w:pStyle w:val="Heading2"/>
      </w:pPr>
      <w:bookmarkStart w:id="15" w:name="_Toc172830709"/>
      <w:r>
        <w:t>Latar Belakang</w:t>
      </w:r>
      <w:bookmarkEnd w:id="15"/>
    </w:p>
    <w:p w14:paraId="4E7BB2E8" w14:textId="745811F7" w:rsidR="00125D03" w:rsidRDefault="00CB53D4" w:rsidP="00AC2AAD">
      <w:pPr>
        <w:ind w:firstLine="576"/>
      </w:pPr>
      <w:r w:rsidRPr="00CB53D4">
        <w:t>Dokumen putusan hukum menjadi sumber informasi berharga yang dapat dimanfaatkan untuk berbagai keperluan, termasuk pemetaan data kasus berdasarkan pasal-pasal hukum dakwaan, lokasi kejadian, evaluasi kesamaan sejarah hukum, dan analisis data dokumen hukum</w:t>
      </w:r>
      <w:r w:rsidR="000B658A">
        <w:t xml:space="preserve"> </w:t>
      </w:r>
      <w:r w:rsidR="000B658A">
        <w:fldChar w:fldCharType="begin" w:fldLock="1"/>
      </w:r>
      <w:r w:rsidR="00B322F6">
        <w:instrText>ADDIN CSL_CITATION {"citationItems":[{"id":"ITEM-1","itemData":{"DOI":"10.1080/13600869.2021.1964225","ISSN":"13646885","abstract":"The number of legal documents is already huge and growth is occurring at a swift pace; yet, the need to procure information from these documents for various purposes persists. One of the technologies available for this purpose is information extraction (IE), which has been applied widely in different domains to date. However, few research reviews have specifically discussed the development of legal IE. For this reason, it is considered important to conduct a literature review to identify and analyse the research, topics, datasets and methods used in legal IE research. This study used a standard systematic review method as stipulated by the PRISMA guidelines and collected papers from five main databases published between January 1990 and December 2020. A total of 107 articles were selected for inclusion in this review. Legal IE has been employed for various applications to date, but there is a wide range of different conditions, problems, and solutions reported by various studies in applying legal IE in various countries. This study offers a more concrete understanding, a broader perspective and provides an overview of various open problems in this regard so that it can serve as a guide in the development of future legal IE research.","author":[{"dropping-particle":"","family":"Solihin","given":"Firdaus","non-dropping-particle":"","parse-names":false,"suffix":""},{"dropping-particle":"","family":"Budi","given":"Indra","non-dropping-particle":"","parse-names":false,"suffix":""},{"dropping-particle":"","family":"Aji","given":"Rizal Fathoni","non-dropping-particle":"","parse-names":false,"suffix":""},{"dropping-particle":"","family":"Makarim","given":"Edmon","non-dropping-particle":"","parse-names":false,"suffix":""}],"container-title":"International Review of Law, Computers and Technology","id":"ITEM-1","issue":"3","issued":{"date-parts":[["2021"]]},"page":"322-351","title":"Advancement of information extraction use in legal documents","type":"article-journal","volume":"35"},"uris":["http://www.mendeley.com/documents/?uuid=e4d7bba1-6ea9-4011-81a7-88732261e1f6"]}],"mendeley":{"formattedCitation":"[1]","plainTextFormattedCitation":"[1]","previouslyFormattedCitation":"[1]"},"properties":{"noteIndex":0},"schema":"https://github.com/citation-style-language/schema/raw/master/csl-citation.json"}</w:instrText>
      </w:r>
      <w:r w:rsidR="000B658A">
        <w:fldChar w:fldCharType="separate"/>
      </w:r>
      <w:r w:rsidR="000B658A" w:rsidRPr="000B658A">
        <w:rPr>
          <w:noProof/>
        </w:rPr>
        <w:t>[1]</w:t>
      </w:r>
      <w:r w:rsidR="000B658A">
        <w:fldChar w:fldCharType="end"/>
      </w:r>
      <w:r w:rsidR="000B658A">
        <w:t>. Salah satu lembaga yang dapat memanfaatkan dokumen putusan hukum ada</w:t>
      </w:r>
      <w:r w:rsidR="00A52455">
        <w:t>lah</w:t>
      </w:r>
      <w:r w:rsidR="000B658A">
        <w:t xml:space="preserve"> </w:t>
      </w:r>
      <w:r w:rsidR="00F75249" w:rsidRPr="00F75249">
        <w:t>Mahkamah Agung</w:t>
      </w:r>
      <w:r w:rsidR="00241857">
        <w:t xml:space="preserve"> (MA)</w:t>
      </w:r>
      <w:r w:rsidR="0047364F">
        <w:t>.</w:t>
      </w:r>
      <w:r w:rsidR="003E4791">
        <w:t xml:space="preserve"> Mahkamah </w:t>
      </w:r>
      <w:r w:rsidR="00C75A68">
        <w:t>Agung (MA)</w:t>
      </w:r>
      <w:r w:rsidR="00F75249" w:rsidRPr="00F75249">
        <w:t xml:space="preserve"> sebagai lembaga pemegang kekuasaan kehakiman, memiliki tanggung jawab</w:t>
      </w:r>
      <w:r w:rsidR="00A07504">
        <w:t xml:space="preserve"> penting</w:t>
      </w:r>
      <w:r w:rsidR="00F75249" w:rsidRPr="00F75249">
        <w:t xml:space="preserve"> dalam menjalankan fungsi pengawasan yang melibatkan analisis berbagai kasus hukum yang bersumber </w:t>
      </w:r>
      <w:r w:rsidR="00C12116">
        <w:t>dari dokumen putusan pengadilan</w:t>
      </w:r>
      <w:r w:rsidR="0096432D">
        <w:t xml:space="preserve"> </w:t>
      </w:r>
      <w:r w:rsidR="00C12116">
        <w:fldChar w:fldCharType="begin" w:fldLock="1"/>
      </w:r>
      <w:r w:rsidR="00B322F6">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C12116">
        <w:fldChar w:fldCharType="separate"/>
      </w:r>
      <w:r w:rsidR="000B658A" w:rsidRPr="000B658A">
        <w:rPr>
          <w:noProof/>
        </w:rPr>
        <w:t>[2]</w:t>
      </w:r>
      <w:r w:rsidR="00C12116">
        <w:fldChar w:fldCharType="end"/>
      </w:r>
      <w:r w:rsidR="00C12116">
        <w:t>.</w:t>
      </w:r>
      <w:r w:rsidR="00AC2AAD">
        <w:t xml:space="preserve"> </w:t>
      </w:r>
      <w:r w:rsidR="00731B1D">
        <w:t xml:space="preserve">Perkembangan dokumen putusan hukum di Indonesia terus mengalami </w:t>
      </w:r>
      <w:r w:rsidR="00731B1D" w:rsidRPr="0071586F">
        <w:t>peningkatan seiring dengan kompleksitas hukum dan jumlah kasus yang</w:t>
      </w:r>
      <w:r w:rsidR="00731B1D">
        <w:t xml:space="preserve"> dihadapi oleh sistem peradilan. Menurut data yang tercatat pada situs Direktori Putusan Mahkamah Agung RI </w:t>
      </w:r>
      <w:r w:rsidR="004102E5">
        <w:fldChar w:fldCharType="begin" w:fldLock="1"/>
      </w:r>
      <w:r w:rsidR="00712842">
        <w:instrText>ADDIN CSL_CITATION {"citationItems":[{"id":"ITEM-1","itemData":{"URL":"https://putusan3.mahkamahagung.go.id/","accessed":{"date-parts":[["2024","3","30"]]},"id":"ITEM-1","issued":{"date-parts":[["0"]]},"title":"Direktori Putusan","type":"webpage"},"uris":["http://www.mendeley.com/documents/?uuid=cc831916-bedd-3251-983f-6fc7cce505ec"]}],"mendeley":{"formattedCitation":"[3]","plainTextFormattedCitation":"[3]","previouslyFormattedCitation":"[3]"},"properties":{"noteIndex":0},"schema":"https://github.com/citation-style-language/schema/raw/master/csl-citation.json"}</w:instrText>
      </w:r>
      <w:r w:rsidR="004102E5">
        <w:fldChar w:fldCharType="separate"/>
      </w:r>
      <w:r w:rsidR="004102E5" w:rsidRPr="004102E5">
        <w:rPr>
          <w:noProof/>
        </w:rPr>
        <w:t>[3]</w:t>
      </w:r>
      <w:r w:rsidR="004102E5">
        <w:fldChar w:fldCharType="end"/>
      </w:r>
      <w:r w:rsidR="004C0F12">
        <w:t>,</w:t>
      </w:r>
      <w:r w:rsidR="004102E5">
        <w:t xml:space="preserve"> </w:t>
      </w:r>
      <w:r w:rsidR="00731B1D">
        <w:t xml:space="preserve">per 10 November 2023, jumlah keseluruhan dokumen putusan hukum mencapai 8.234.123 dokumen, dengan penambahan sebanyak 255.957 dokumen dalam 3 bulan terakhir. </w:t>
      </w:r>
      <w:r w:rsidR="00731B1D" w:rsidRPr="001E436D">
        <w:t>Fenomena ini menunjukkan bahwa setiap peristiwa hukum yang terjadi mengakibatkan penambahan dokumen putusan, menciptakan tantangan tersendiri dalam pengelolaan dan analisis data hukum.</w:t>
      </w:r>
      <w:r w:rsidR="00AC2AAD">
        <w:t xml:space="preserve"> </w:t>
      </w:r>
      <w:r w:rsidR="00F12909" w:rsidRPr="00F12909">
        <w:t xml:space="preserve">Dokumen putusan hukum dapat diakses melalui format PDF dan disusun berdasarkan lembaga peradilan, tingkat perkara, dan jenis perkara. Namun, proses pemahaman dokumen membutuhkan waktu yang cukup lama karena struktur yang berbeda dan kompleksitas dalam jumlah halaman </w:t>
      </w:r>
      <w:r w:rsidR="00B322F6">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B322F6">
        <w:fldChar w:fldCharType="separate"/>
      </w:r>
      <w:r w:rsidR="004102E5" w:rsidRPr="004102E5">
        <w:rPr>
          <w:noProof/>
        </w:rPr>
        <w:t>[4]</w:t>
      </w:r>
      <w:r w:rsidR="00B322F6">
        <w:fldChar w:fldCharType="end"/>
      </w:r>
      <w:r w:rsidR="008522F4">
        <w:t>.</w:t>
      </w:r>
      <w:r w:rsidR="00C25938">
        <w:t xml:space="preserve"> </w:t>
      </w:r>
      <w:r w:rsidR="005941F7" w:rsidRPr="005941F7">
        <w:t>Oleh karena itu, diperlukan sebuah sistem yang mampu mengekstrak informasi penting secara otomatis untuk membantu pembaca memahami dan mencari informasi di dalam dokumen putusan hukum</w:t>
      </w:r>
      <w:r w:rsidR="00712842">
        <w:t xml:space="preserve"> dengan input</w:t>
      </w:r>
      <w:r w:rsidR="009538D6">
        <w:t xml:space="preserve"> teks maupun file PDF</w:t>
      </w:r>
      <w:r w:rsidR="005941F7" w:rsidRPr="005941F7">
        <w:t xml:space="preserve">. Proses pengenalan informasi ini, yang umumnya dikenal sebagai </w:t>
      </w:r>
      <w:r w:rsidR="005941F7" w:rsidRPr="00EF5C65">
        <w:rPr>
          <w:i/>
        </w:rPr>
        <w:t>Named Entity Recognition</w:t>
      </w:r>
      <w:r w:rsidR="005941F7" w:rsidRPr="005941F7">
        <w:t xml:space="preserve"> </w:t>
      </w:r>
      <w:r w:rsidR="005941F7" w:rsidRPr="004C0D1E">
        <w:t>(NER)</w:t>
      </w:r>
      <w:r w:rsidR="005941F7" w:rsidRPr="005941F7">
        <w:t>,</w:t>
      </w:r>
      <w:r w:rsidR="00CD143D">
        <w:t xml:space="preserve"> yang </w:t>
      </w:r>
      <w:r w:rsidR="005941F7" w:rsidRPr="005941F7">
        <w:t xml:space="preserve">bertujuan untuk mengidentifikasi </w:t>
      </w:r>
      <w:r w:rsidR="00CD4257">
        <w:t xml:space="preserve">informasi entitas </w:t>
      </w:r>
      <w:r w:rsidR="00C878D5">
        <w:t>dari dokumen atau</w:t>
      </w:r>
      <w:r w:rsidR="00CD4257">
        <w:t xml:space="preserve"> </w:t>
      </w:r>
      <w:r w:rsidR="005941F7" w:rsidRPr="005941F7">
        <w:t xml:space="preserve">teks yang termasuk dalam kategori yang telah ditetapkan, seperti lokasi, organisasi, dan sebagainya </w:t>
      </w:r>
      <w:r w:rsidR="00E56FDC">
        <w:t xml:space="preserve"> </w:t>
      </w:r>
      <w:r w:rsidR="00E56FDC">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E56FDC">
        <w:fldChar w:fldCharType="separate"/>
      </w:r>
      <w:r w:rsidR="004102E5" w:rsidRPr="004102E5">
        <w:rPr>
          <w:noProof/>
        </w:rPr>
        <w:t>[4]</w:t>
      </w:r>
      <w:r w:rsidR="00E56FDC">
        <w:fldChar w:fldCharType="end"/>
      </w:r>
      <w:r w:rsidR="009D7B06">
        <w:t>.</w:t>
      </w:r>
    </w:p>
    <w:p w14:paraId="7A8B450C" w14:textId="45EA2D0C" w:rsidR="00E93C65" w:rsidRDefault="004C0D1E" w:rsidP="00B121DA">
      <w:pPr>
        <w:ind w:firstLine="576"/>
      </w:pPr>
      <w:r>
        <w:t>NER</w:t>
      </w:r>
      <w:r w:rsidR="00125D03" w:rsidRPr="00125D03">
        <w:t xml:space="preserve"> </w:t>
      </w:r>
      <w:r w:rsidR="00115544" w:rsidRPr="00115544">
        <w:t xml:space="preserve">tidak hanya </w:t>
      </w:r>
      <w:r w:rsidR="00B95AB3">
        <w:t>digunakan</w:t>
      </w:r>
      <w:r w:rsidR="00115544" w:rsidRPr="00115544">
        <w:t xml:space="preserve"> untuk mengekstraksi informasi, tetapi juga sangat penting untuk berbagai tugas pemrosesan bahasa alami, seperti menjawab pertanyaan, pencarian informasi, dan mesin penerjemah</w:t>
      </w:r>
      <w:r w:rsidR="00B92C77">
        <w:t xml:space="preserve"> </w:t>
      </w:r>
      <w:r w:rsidR="00B92C77">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B92C77">
        <w:fldChar w:fldCharType="separate"/>
      </w:r>
      <w:r w:rsidR="004102E5" w:rsidRPr="004102E5">
        <w:rPr>
          <w:noProof/>
        </w:rPr>
        <w:t>[5]</w:t>
      </w:r>
      <w:r w:rsidR="00B92C77">
        <w:fldChar w:fldCharType="end"/>
      </w:r>
      <w:r w:rsidR="00125D03" w:rsidRPr="00125D03">
        <w:t>.</w:t>
      </w:r>
      <w:r w:rsidR="004C4A0A">
        <w:t xml:space="preserve"> </w:t>
      </w:r>
      <w:r w:rsidR="0094053B" w:rsidRPr="0094053B">
        <w:t xml:space="preserve">Untuk memperoleh </w:t>
      </w:r>
      <w:r w:rsidR="0094053B" w:rsidRPr="004F309F">
        <w:lastRenderedPageBreak/>
        <w:t>NER</w:t>
      </w:r>
      <w:r w:rsidR="0094053B" w:rsidRPr="0094053B">
        <w:t xml:space="preserve"> dari berbagai jenis</w:t>
      </w:r>
      <w:r w:rsidR="00595F37" w:rsidRPr="00595F37">
        <w:t xml:space="preserve"> seperti lokasi, organisasi, dan sebagainya</w:t>
      </w:r>
      <w:r w:rsidR="00595F37">
        <w:t xml:space="preserve"> </w:t>
      </w:r>
      <w:r w:rsidR="00595F37">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595F37">
        <w:fldChar w:fldCharType="separate"/>
      </w:r>
      <w:r w:rsidR="004102E5" w:rsidRPr="004102E5">
        <w:rPr>
          <w:noProof/>
        </w:rPr>
        <w:t>[4]</w:t>
      </w:r>
      <w:r w:rsidR="00595F37">
        <w:fldChar w:fldCharType="end"/>
      </w:r>
      <w:r w:rsidR="0094053B" w:rsidRPr="0094053B">
        <w:t>, diperlukan data</w:t>
      </w:r>
      <w:r w:rsidR="00462FC3">
        <w:t xml:space="preserve"> train</w:t>
      </w:r>
      <w:r w:rsidR="0094053B" w:rsidRPr="0094053B">
        <w:t xml:space="preserve"> yang telah di-</w:t>
      </w:r>
      <w:r w:rsidR="007E49A0" w:rsidRPr="0094053B">
        <w:t>anotasi</w:t>
      </w:r>
      <w:r w:rsidR="0094053B" w:rsidRPr="0094053B">
        <w:t>. Proses</w:t>
      </w:r>
      <w:r w:rsidR="00BB44CC">
        <w:t xml:space="preserve"> anotasi</w:t>
      </w:r>
      <w:r w:rsidR="0094053B" w:rsidRPr="0094053B">
        <w:t xml:space="preserve"> menggunakan standar seperti </w:t>
      </w:r>
      <w:r w:rsidR="00BB44CC">
        <w:t>anotasi</w:t>
      </w:r>
      <w:r w:rsidR="00A36156">
        <w:t xml:space="preserve"> </w:t>
      </w:r>
      <w:r w:rsidR="00A36156">
        <w:rPr>
          <w:i/>
        </w:rPr>
        <w:t>Part Of Speech</w:t>
      </w:r>
      <w:r w:rsidR="0094053B" w:rsidRPr="0094053B">
        <w:t xml:space="preserve"> </w:t>
      </w:r>
      <w:r w:rsidR="00A36156">
        <w:t>(</w:t>
      </w:r>
      <w:r w:rsidR="0094053B" w:rsidRPr="00A36156">
        <w:t>POS</w:t>
      </w:r>
      <w:r w:rsidR="00A36156">
        <w:t>)</w:t>
      </w:r>
      <w:r w:rsidR="0094053B" w:rsidRPr="0094053B">
        <w:t xml:space="preserve">, yang melibatkan </w:t>
      </w:r>
      <w:r w:rsidR="00237FA7">
        <w:t>anotasi</w:t>
      </w:r>
      <w:r w:rsidR="0094053B" w:rsidRPr="0094053B">
        <w:t xml:space="preserve"> </w:t>
      </w:r>
      <w:r w:rsidR="00237FA7">
        <w:rPr>
          <w:i/>
        </w:rPr>
        <w:t xml:space="preserve">Inside-Outside </w:t>
      </w:r>
      <w:r w:rsidR="00237FA7">
        <w:t>(</w:t>
      </w:r>
      <w:r w:rsidR="0094053B" w:rsidRPr="00237FA7">
        <w:t>IO</w:t>
      </w:r>
      <w:r w:rsidR="00237FA7">
        <w:t>)</w:t>
      </w:r>
      <w:r w:rsidR="0094053B" w:rsidRPr="00237FA7">
        <w:t xml:space="preserve">, </w:t>
      </w:r>
      <w:r w:rsidR="00237FA7">
        <w:rPr>
          <w:i/>
        </w:rPr>
        <w:t xml:space="preserve">Inside-Outside-Beginning </w:t>
      </w:r>
      <w:r w:rsidR="00237FA7">
        <w:t>(</w:t>
      </w:r>
      <w:r w:rsidR="0094053B" w:rsidRPr="00237FA7">
        <w:t>IOB</w:t>
      </w:r>
      <w:r w:rsidR="00237FA7">
        <w:t>)</w:t>
      </w:r>
      <w:r w:rsidR="0094053B" w:rsidRPr="00237FA7">
        <w:t>,</w:t>
      </w:r>
      <w:r w:rsidR="003A30C5">
        <w:t xml:space="preserve"> </w:t>
      </w:r>
      <w:r w:rsidR="003A30C5">
        <w:rPr>
          <w:i/>
        </w:rPr>
        <w:t>Inside-Outside-End</w:t>
      </w:r>
      <w:r w:rsidR="0094053B" w:rsidRPr="00237FA7">
        <w:t xml:space="preserve"> </w:t>
      </w:r>
      <w:r w:rsidR="003A30C5">
        <w:t>(</w:t>
      </w:r>
      <w:r w:rsidR="0094053B" w:rsidRPr="00237FA7">
        <w:t>IOE</w:t>
      </w:r>
      <w:r w:rsidR="003A30C5">
        <w:t>)</w:t>
      </w:r>
      <w:r w:rsidR="0094053B" w:rsidRPr="00237FA7">
        <w:t>,</w:t>
      </w:r>
      <w:r w:rsidR="003A30C5">
        <w:t xml:space="preserve"> </w:t>
      </w:r>
      <w:r w:rsidR="003A30C5">
        <w:rPr>
          <w:i/>
        </w:rPr>
        <w:t>Inside-Outside-Beginning-End-Single</w:t>
      </w:r>
      <w:r w:rsidR="0094053B" w:rsidRPr="00237FA7">
        <w:t xml:space="preserve"> </w:t>
      </w:r>
      <w:r w:rsidR="003A30C5">
        <w:t>(</w:t>
      </w:r>
      <w:r w:rsidR="0094053B" w:rsidRPr="00237FA7">
        <w:t>IOBES</w:t>
      </w:r>
      <w:r w:rsidR="003A30C5">
        <w:t>)</w:t>
      </w:r>
      <w:r w:rsidR="0094053B" w:rsidRPr="00237FA7">
        <w:t>,</w:t>
      </w:r>
      <w:r w:rsidR="003A30C5">
        <w:t xml:space="preserve"> </w:t>
      </w:r>
      <w:r w:rsidR="003A30C5">
        <w:rPr>
          <w:i/>
        </w:rPr>
        <w:t>Beginning-Inside</w:t>
      </w:r>
      <w:r w:rsidR="0094053B" w:rsidRPr="00237FA7">
        <w:t xml:space="preserve"> </w:t>
      </w:r>
      <w:r w:rsidR="003A30C5">
        <w:t>(</w:t>
      </w:r>
      <w:r w:rsidR="0094053B" w:rsidRPr="00237FA7">
        <w:t>BI</w:t>
      </w:r>
      <w:r w:rsidR="003A30C5">
        <w:t>)</w:t>
      </w:r>
      <w:r w:rsidR="0094053B" w:rsidRPr="00237FA7">
        <w:t>,</w:t>
      </w:r>
      <w:r w:rsidR="003A30C5">
        <w:t xml:space="preserve"> </w:t>
      </w:r>
      <w:r w:rsidR="003A30C5">
        <w:rPr>
          <w:i/>
        </w:rPr>
        <w:t>Inside-End</w:t>
      </w:r>
      <w:r w:rsidR="0094053B" w:rsidRPr="00237FA7">
        <w:t xml:space="preserve"> </w:t>
      </w:r>
      <w:r w:rsidR="003A30C5">
        <w:t>(</w:t>
      </w:r>
      <w:r w:rsidR="0094053B" w:rsidRPr="00237FA7">
        <w:t>IE</w:t>
      </w:r>
      <w:r w:rsidR="003A30C5">
        <w:t>)</w:t>
      </w:r>
      <w:r w:rsidR="0094053B" w:rsidRPr="00237FA7">
        <w:t>, dan</w:t>
      </w:r>
      <w:r w:rsidR="008B4B1F">
        <w:t xml:space="preserve"> </w:t>
      </w:r>
      <w:r w:rsidR="008B4B1F">
        <w:rPr>
          <w:i/>
        </w:rPr>
        <w:t>Beginning-Inside-End-Sigle</w:t>
      </w:r>
      <w:r w:rsidR="0094053B" w:rsidRPr="00237FA7">
        <w:t xml:space="preserve"> </w:t>
      </w:r>
      <w:r w:rsidR="008B4B1F">
        <w:t>(</w:t>
      </w:r>
      <w:r w:rsidR="0094053B" w:rsidRPr="00237FA7">
        <w:t>BIES</w:t>
      </w:r>
      <w:r w:rsidR="008B4B1F">
        <w:t>)</w:t>
      </w:r>
      <w:r w:rsidR="0094053B" w:rsidRPr="0094053B">
        <w:t xml:space="preserve"> unt</w:t>
      </w:r>
      <w:r w:rsidR="0094053B">
        <w:t>uk mengenali jenis entitas kata</w:t>
      </w:r>
      <w:r w:rsidR="000D6901">
        <w:t xml:space="preserve"> </w:t>
      </w:r>
      <w:r w:rsidR="000D6901">
        <w:fldChar w:fldCharType="begin" w:fldLock="1"/>
      </w:r>
      <w:r w:rsidR="004102E5">
        <w:instrText>ADDIN CSL_CITATION {"citationItems":[{"id":"ITEM-1","itemData":{"DOI":"10.28932/jutisi.v8i3.5447","ISSN":"2443-2210","abstract":"Named Entity Recognition(NER) merupakan bagian dari pengembangan perangkuman dokumen, klasifikasi dan pencarian informasi. Implementasi NER pada domain pertanian, khususnya teks instruksional atau transkripsi video tutorial, akan memudahkan masyarakat umum memahami konsep dan istilah khusus dari kegiatan pertanian kota seperti proses dan prosedur produksi tanaman, metode dan alat pertanian, siklus panen, dan penanganan hama atau penyakit tanaman. Spacy merupakan alat bantu NLP, memiliki dua metode pengembangan model NER, yaitu dengan Toc2Vec dan Transformer. Kedua metode memiliki kelebihan dan kekurangan, yaitu ukuran, performansi dan kecepatan prediksi yang berbeda beda sesuai kebutuhan. Model NER dapat diimplementasikan menjadi aplikasi Serverless, dengan menggunakan pendekatan Fungsional as Services (FaaS) dan Backend as Services (BaaS). Pada penelitian ini telah dikembangkan tiga model NER untuk data teks instruksional pertanian sub topik budidaya tanaman buah. Model berbasis Toc2Vec dengan optimasi efisiensi, Model Toc2Vec dengan optimasi akurasi dan Model berbasis IndoBERT. Model berbasis Transformer memiliki nilai f1-score terbaik sebesar 0.71 disusul Model Toc2Vec Efisiensi sebesar 0.60 dan Model Toc2Vec Efektif dan 0.57. Model Toc2Vec tidak dapat memprediksi entitas numerik dengan baik, Prediksi entitas COUNT, PERIOD dan VERIETAS selalu tertukar. Selain itu Ukuran model berbanding lurus dengan kecepatan prediksi kata per detik, dalam hal ini Model Toc2Vec optimasi efisiensi unggul, model tersebut mudah diimplementasikan menjadi Serverless berbasis FaaS dan BaaS. Fungsionalitas dari Serverless ML telah berhasil diuji menggunakan metode Blackbox.","author":[{"dropping-particle":"","family":"Gelar","given":"Trisna","non-dropping-particle":"","parse-names":false,"suffix":""},{"dropping-particle":"","family":"Nanda","given":"Aprianti","non-dropping-particle":"","parse-names":false,"suffix":""},{"dropping-particle":"","family":"Bakhrun","given":"Akhmad","non-dropping-particle":"","parse-names":false,"suffix":""}],"container-title":"Jurnal Teknik Informatika dan Sistem Informasi","id":"ITEM-1","issue":"3","issued":{"date-parts":[["2022"]]},"page":"597-606","title":"Serverless Named Entity Recognition untuk Teks Instruksional Pertanian Kota","type":"article-journal","volume":"8"},"uris":["http://www.mendeley.com/documents/?uuid=d9276ab4-101d-4d0e-aade-1ab59c52cf89"]}],"mendeley":{"formattedCitation":"[6]","plainTextFormattedCitation":"[6]","previouslyFormattedCitation":"[6]"},"properties":{"noteIndex":0},"schema":"https://github.com/citation-style-language/schema/raw/master/csl-citation.json"}</w:instrText>
      </w:r>
      <w:r w:rsidR="000D6901">
        <w:fldChar w:fldCharType="separate"/>
      </w:r>
      <w:r w:rsidR="004102E5" w:rsidRPr="004102E5">
        <w:rPr>
          <w:noProof/>
        </w:rPr>
        <w:t>[6]</w:t>
      </w:r>
      <w:r w:rsidR="000D6901">
        <w:fldChar w:fldCharType="end"/>
      </w:r>
      <w:r w:rsidR="004C4A0A">
        <w:t>.</w:t>
      </w:r>
      <w:r w:rsidR="00125D03" w:rsidRPr="00125D03">
        <w:t xml:space="preserve"> </w:t>
      </w:r>
      <w:r w:rsidR="006546B5">
        <w:t>Dalam implementasi NER</w:t>
      </w:r>
      <w:r w:rsidR="006546B5" w:rsidRPr="000E05EF">
        <w:t xml:space="preserve"> </w:t>
      </w:r>
      <w:r w:rsidR="006546B5">
        <w:t>terdapat</w:t>
      </w:r>
      <w:r w:rsidR="000E05EF" w:rsidRPr="000E05EF">
        <w:t xml:space="preserve"> empat metode utama yang digunakan:</w:t>
      </w:r>
      <w:r w:rsidR="00E776DB">
        <w:t xml:space="preserve"> </w:t>
      </w:r>
      <w:r w:rsidR="00D463B3">
        <w:rPr>
          <w:i/>
        </w:rPr>
        <w:t>Rule-</w:t>
      </w:r>
      <w:r w:rsidR="00E776DB">
        <w:rPr>
          <w:i/>
        </w:rPr>
        <w:t>Base</w:t>
      </w:r>
      <w:r w:rsidR="000E05EF" w:rsidRPr="000E05EF">
        <w:t xml:space="preserve">, </w:t>
      </w:r>
      <w:r w:rsidR="00E776DB">
        <w:rPr>
          <w:i/>
        </w:rPr>
        <w:t>Supervised Learning</w:t>
      </w:r>
      <w:r w:rsidR="000E05EF" w:rsidRPr="000E05EF">
        <w:t xml:space="preserve">, </w:t>
      </w:r>
      <w:r w:rsidR="00E776DB">
        <w:rPr>
          <w:i/>
        </w:rPr>
        <w:t>Unsupervised Learning</w:t>
      </w:r>
      <w:r w:rsidR="000E05EF" w:rsidRPr="000E05EF">
        <w:t xml:space="preserve">, dan </w:t>
      </w:r>
      <w:r w:rsidR="00E776DB">
        <w:rPr>
          <w:i/>
        </w:rPr>
        <w:t xml:space="preserve">Deep Learning </w:t>
      </w:r>
      <w:r w:rsidR="00B1065F">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B1065F">
        <w:fldChar w:fldCharType="separate"/>
      </w:r>
      <w:r w:rsidR="004102E5" w:rsidRPr="004102E5">
        <w:rPr>
          <w:noProof/>
        </w:rPr>
        <w:t>[5]</w:t>
      </w:r>
      <w:r w:rsidR="00B1065F">
        <w:fldChar w:fldCharType="end"/>
      </w:r>
      <w:r w:rsidR="00125D03" w:rsidRPr="00125D03">
        <w:t>.</w:t>
      </w:r>
    </w:p>
    <w:p w14:paraId="5B09AAA6" w14:textId="35C87192" w:rsidR="00C33668" w:rsidRDefault="00C33668" w:rsidP="00C33668">
      <w:pPr>
        <w:ind w:firstLine="576"/>
      </w:pPr>
      <w:r>
        <w:t xml:space="preserve">Di Indonesia, terdapat </w:t>
      </w:r>
      <w:r w:rsidRPr="00162D33">
        <w:t xml:space="preserve">penelitian </w:t>
      </w:r>
      <w:r w:rsidR="0022391F">
        <w:t xml:space="preserve">yang sudah mengimplementasikan </w:t>
      </w:r>
      <w:r w:rsidRPr="00162D33">
        <w:t>mengenai ekstraksi entitas dari dokumen putusan hukum</w:t>
      </w:r>
      <w:r w:rsidR="007D7BCF">
        <w:t>. Seperti yang di</w:t>
      </w:r>
      <w:r>
        <w:t>lakukan oleh Solihin</w:t>
      </w:r>
      <w:r w:rsidR="00D202AF">
        <w:t xml:space="preserve"> &amp; Budi</w:t>
      </w:r>
      <w:r w:rsidR="006E1287">
        <w:t xml:space="preserve"> </w:t>
      </w:r>
      <w:r>
        <w:fldChar w:fldCharType="begin" w:fldLock="1"/>
      </w:r>
      <w:r>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fldChar w:fldCharType="separate"/>
      </w:r>
      <w:r w:rsidRPr="00297CC3">
        <w:rPr>
          <w:noProof/>
        </w:rPr>
        <w:t>[2]</w:t>
      </w:r>
      <w:r>
        <w:fldChar w:fldCharType="end"/>
      </w:r>
      <w:r w:rsidR="006E1287">
        <w:t>.</w:t>
      </w:r>
      <w:r>
        <w:t xml:space="preserve"> </w:t>
      </w:r>
      <w:r w:rsidR="005903FE">
        <w:t>Pada</w:t>
      </w:r>
      <w:r>
        <w:t xml:space="preserve"> penelitian ini dilakukan ekstraksi entitas dengan </w:t>
      </w:r>
      <w:r>
        <w:rPr>
          <w:i/>
        </w:rPr>
        <w:t>Rule-Base</w:t>
      </w:r>
      <w:r>
        <w:t>, sehingga dala</w:t>
      </w:r>
      <w:r w:rsidR="007D7BCF">
        <w:t>m proses penelitian tersebut di</w:t>
      </w:r>
      <w:r>
        <w:t xml:space="preserve">lakukan identifikasi ekstraksi struktur, tokenisasi, dan ekstraksi entitas. Dari penelitian tersebut menghasilkan rata-rata </w:t>
      </w:r>
      <w:r>
        <w:rPr>
          <w:i/>
        </w:rPr>
        <w:t>R</w:t>
      </w:r>
      <w:r w:rsidRPr="009D1B41">
        <w:rPr>
          <w:i/>
        </w:rPr>
        <w:t>ecall</w:t>
      </w:r>
      <w:r>
        <w:t xml:space="preserve"> adalah 0.82, rata-rata </w:t>
      </w:r>
      <w:r>
        <w:rPr>
          <w:i/>
        </w:rPr>
        <w:t>Precision</w:t>
      </w:r>
      <w:r>
        <w:t xml:space="preserve"> adalah 0.96, dan rata-rata </w:t>
      </w:r>
      <w:r w:rsidRPr="00B206A1">
        <w:rPr>
          <w:i/>
        </w:rPr>
        <w:t>F-Score</w:t>
      </w:r>
      <w:r>
        <w:t xml:space="preserve"> adalah 0.89. </w:t>
      </w:r>
      <w:r w:rsidRPr="00465A41">
        <w:t>Penelitian serupa juga dilakukan oleh Nuranti</w:t>
      </w:r>
      <w:r>
        <w:t xml:space="preserve"> </w:t>
      </w:r>
      <w:r w:rsidR="00032043">
        <w:t>&amp; Yulianti</w:t>
      </w:r>
      <w:r w:rsidRPr="00465A41">
        <w:t xml:space="preserve"> </w:t>
      </w:r>
      <w:r>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fldChar w:fldCharType="separate"/>
      </w:r>
      <w:r w:rsidR="004102E5" w:rsidRPr="004102E5">
        <w:rPr>
          <w:noProof/>
        </w:rPr>
        <w:t>[4]</w:t>
      </w:r>
      <w:r>
        <w:fldChar w:fldCharType="end"/>
      </w:r>
      <w:r>
        <w:t xml:space="preserve"> </w:t>
      </w:r>
      <w:r w:rsidRPr="00465A41">
        <w:t xml:space="preserve">dengan mengekstraksi entitas dari dokumen </w:t>
      </w:r>
      <w:r w:rsidR="007D7BCF">
        <w:t>putusan hukum. Dalam penelitian</w:t>
      </w:r>
      <w:r w:rsidRPr="00465A41">
        <w:t>nya,</w:t>
      </w:r>
      <w:r>
        <w:t xml:space="preserve"> </w:t>
      </w:r>
      <w:r w:rsidRPr="00465A41">
        <w:t>Nuranti</w:t>
      </w:r>
      <w:r>
        <w:t xml:space="preserve"> </w:t>
      </w:r>
      <w:r w:rsidR="007F5E8D">
        <w:t>&amp; Yulianti</w:t>
      </w:r>
      <w:r>
        <w:t xml:space="preserve"> </w:t>
      </w:r>
      <w:r>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fldChar w:fldCharType="separate"/>
      </w:r>
      <w:r w:rsidR="004102E5" w:rsidRPr="004102E5">
        <w:rPr>
          <w:noProof/>
        </w:rPr>
        <w:t>[4]</w:t>
      </w:r>
      <w:r>
        <w:fldChar w:fldCharType="end"/>
      </w:r>
      <w:r w:rsidRPr="00465A41">
        <w:t xml:space="preserve"> menggunakan pendekatan </w:t>
      </w:r>
      <w:r w:rsidRPr="00916E15">
        <w:rPr>
          <w:i/>
        </w:rPr>
        <w:t>Bidirectional</w:t>
      </w:r>
      <w:r>
        <w:rPr>
          <w:i/>
        </w:rPr>
        <w:t xml:space="preserve"> Long Short Term Memory </w:t>
      </w:r>
      <w:r w:rsidRPr="008B2C47">
        <w:t>(Bi-LSTM)</w:t>
      </w:r>
      <w:r w:rsidRPr="00916E15">
        <w:rPr>
          <w:i/>
        </w:rPr>
        <w:t xml:space="preserve"> </w:t>
      </w:r>
      <w:r w:rsidRPr="00465A41">
        <w:t xml:space="preserve">dan </w:t>
      </w:r>
      <w:r w:rsidRPr="00EF7CB3">
        <w:rPr>
          <w:i/>
        </w:rPr>
        <w:t>Conditional Random Fields</w:t>
      </w:r>
      <w:r w:rsidRPr="00465A41">
        <w:t xml:space="preserve"> </w:t>
      </w:r>
      <w:r>
        <w:t>(</w:t>
      </w:r>
      <w:r w:rsidRPr="008B2C47">
        <w:t>CRF</w:t>
      </w:r>
      <w:r>
        <w:t xml:space="preserve">) </w:t>
      </w:r>
      <w:r w:rsidRPr="00465A41">
        <w:t>untuk mengenali 10 jenis badan hukum pada dokumen putusan pengadilan di Indonesia</w:t>
      </w:r>
      <w:r>
        <w:t xml:space="preserve"> </w:t>
      </w:r>
      <w:r w:rsidRPr="00AA35F9">
        <w:t>yaitu advokat, amar (hukuman), hakim, jaksa, organisasi, panitera, peraturan, putusan, tanggal, terlibat (orang)</w:t>
      </w:r>
      <w:r w:rsidRPr="00465A41">
        <w:t xml:space="preserve">. </w:t>
      </w:r>
      <w:r w:rsidR="000C7660">
        <w:t>Peneliti</w:t>
      </w:r>
      <w:r w:rsidR="00C62DCA">
        <w:t xml:space="preserve">an </w:t>
      </w:r>
      <w:r w:rsidR="00AC2E4E">
        <w:t xml:space="preserve">ini </w:t>
      </w:r>
      <w:r w:rsidR="00AC2E4E" w:rsidRPr="00465A41">
        <w:t>menghasilkan</w:t>
      </w:r>
      <w:r w:rsidR="00C62DCA">
        <w:t xml:space="preserve"> </w:t>
      </w:r>
      <w:r w:rsidRPr="00465A41">
        <w:t xml:space="preserve">bahwa kombinasi metode </w:t>
      </w:r>
      <w:r w:rsidRPr="00D21098">
        <w:rPr>
          <w:i/>
        </w:rPr>
        <w:t>Bi-LSTM</w:t>
      </w:r>
      <w:r w:rsidRPr="00465A41">
        <w:t xml:space="preserve"> dan </w:t>
      </w:r>
      <w:r w:rsidRPr="00D21098">
        <w:rPr>
          <w:i/>
        </w:rPr>
        <w:t>CRF</w:t>
      </w:r>
      <w:r w:rsidRPr="00465A41">
        <w:t xml:space="preserve"> mencapai nilai </w:t>
      </w:r>
      <w:r w:rsidRPr="008E773A">
        <w:rPr>
          <w:i/>
        </w:rPr>
        <w:t>F1</w:t>
      </w:r>
      <w:r w:rsidRPr="00465A41">
        <w:t xml:space="preserve"> tertinggi yaitu 0,83, mengungguli metode </w:t>
      </w:r>
      <w:r>
        <w:rPr>
          <w:i/>
        </w:rPr>
        <w:t>Deep L</w:t>
      </w:r>
      <w:r w:rsidRPr="007B3101">
        <w:rPr>
          <w:i/>
        </w:rPr>
        <w:t>earning</w:t>
      </w:r>
      <w:r w:rsidRPr="00465A41">
        <w:t xml:space="preserve"> lainnya seperti </w:t>
      </w:r>
      <w:r w:rsidRPr="00432AD1">
        <w:rPr>
          <w:i/>
        </w:rPr>
        <w:t>CNN</w:t>
      </w:r>
      <w:r w:rsidRPr="00465A41">
        <w:t xml:space="preserve">, </w:t>
      </w:r>
      <w:r w:rsidRPr="00432AD1">
        <w:rPr>
          <w:i/>
        </w:rPr>
        <w:t>LSTM</w:t>
      </w:r>
      <w:r w:rsidRPr="00465A41">
        <w:t xml:space="preserve">, dan </w:t>
      </w:r>
      <w:r w:rsidRPr="00432AD1">
        <w:rPr>
          <w:i/>
        </w:rPr>
        <w:t>SVM</w:t>
      </w:r>
      <w:r w:rsidR="007D7BCF">
        <w:t>. Hasil penelitian</w:t>
      </w:r>
      <w:r w:rsidRPr="00465A41">
        <w:t xml:space="preserve">nya menunjukkan bahwa model </w:t>
      </w:r>
      <w:r w:rsidRPr="004A09CE">
        <w:rPr>
          <w:i/>
        </w:rPr>
        <w:t>Bi-LSTM</w:t>
      </w:r>
      <w:r w:rsidRPr="00465A41">
        <w:t xml:space="preserve"> dan </w:t>
      </w:r>
      <w:r w:rsidRPr="004A09CE">
        <w:rPr>
          <w:i/>
        </w:rPr>
        <w:t>CRF</w:t>
      </w:r>
      <w:r w:rsidRPr="00465A41">
        <w:t xml:space="preserve"> ini dapat digunakan untuk mengidentifikasi informasi domain hukum yang relevan pada dokumen putusan pengadilan di Indonesia.</w:t>
      </w:r>
    </w:p>
    <w:p w14:paraId="79CDE659" w14:textId="09DDADC8" w:rsidR="00642D75" w:rsidRDefault="007C5BF4" w:rsidP="00B121DA">
      <w:pPr>
        <w:ind w:firstLine="576"/>
      </w:pPr>
      <w:r w:rsidRPr="007C5BF4">
        <w:t xml:space="preserve">Saat ini, penelitian tentang </w:t>
      </w:r>
      <w:r w:rsidR="00CB21CF">
        <w:t xml:space="preserve">implementasi </w:t>
      </w:r>
      <w:r w:rsidR="00CB21CF" w:rsidRPr="000C0793">
        <w:t>NER</w:t>
      </w:r>
      <w:r w:rsidR="000C0793">
        <w:t xml:space="preserve"> dalam domain hukum</w:t>
      </w:r>
      <w:r w:rsidR="00CB21CF">
        <w:t xml:space="preserve"> </w:t>
      </w:r>
      <w:r w:rsidR="000C0793">
        <w:t>telah dilakukan dengan berbagai metode</w:t>
      </w:r>
      <w:r w:rsidR="004D091A">
        <w:t xml:space="preserve"> di beberapa negara</w:t>
      </w:r>
      <w:r w:rsidR="00654DAB">
        <w:t>. S</w:t>
      </w:r>
      <w:r w:rsidR="00C937DF">
        <w:t>alah satu</w:t>
      </w:r>
      <w:r w:rsidR="000C3222" w:rsidRPr="000C3222">
        <w:t xml:space="preserve"> penelitian </w:t>
      </w:r>
      <w:r w:rsidR="00DB5584">
        <w:t xml:space="preserve">dilakukan </w:t>
      </w:r>
      <w:r w:rsidR="000C3222" w:rsidRPr="000C3222">
        <w:t xml:space="preserve">menggunakan model </w:t>
      </w:r>
      <w:r w:rsidR="008460A3">
        <w:t>pre-train</w:t>
      </w:r>
      <w:r w:rsidR="002E746B">
        <w:t>ed</w:t>
      </w:r>
      <w:r w:rsidR="004A5418">
        <w:t xml:space="preserve"> </w:t>
      </w:r>
      <w:r w:rsidR="00DF6CE9">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DF6CE9">
        <w:fldChar w:fldCharType="separate"/>
      </w:r>
      <w:r w:rsidR="004102E5" w:rsidRPr="004102E5">
        <w:rPr>
          <w:noProof/>
        </w:rPr>
        <w:t>[5]</w:t>
      </w:r>
      <w:r w:rsidR="00DF6CE9">
        <w:fldChar w:fldCharType="end"/>
      </w:r>
      <w:r w:rsidR="000C3222">
        <w:t xml:space="preserve"> </w:t>
      </w:r>
      <w:r w:rsidR="002E746B" w:rsidRPr="002E746B">
        <w:t>yaitu model yang telah dilatih sebelumnya menggunakan dataset yang besar,</w:t>
      </w:r>
      <w:r w:rsidR="002E746B">
        <w:t xml:space="preserve"> </w:t>
      </w:r>
      <w:r w:rsidR="000C3222" w:rsidRPr="000C3222">
        <w:t>untuk mengekstraksi informasi dari d</w:t>
      </w:r>
      <w:r w:rsidR="00DB5584">
        <w:t>okumen hukum yang ada di Brazil.</w:t>
      </w:r>
      <w:r w:rsidR="000C3222" w:rsidRPr="000C3222">
        <w:t xml:space="preserve"> </w:t>
      </w:r>
      <w:r w:rsidR="00DB5584" w:rsidRPr="00DB5584">
        <w:t xml:space="preserve">Penelitian lain menggunakan metode </w:t>
      </w:r>
      <w:r w:rsidR="00DB5584" w:rsidRPr="00AC489C">
        <w:rPr>
          <w:i/>
        </w:rPr>
        <w:t>Rule-Based</w:t>
      </w:r>
      <w:r w:rsidR="00DB5584" w:rsidRPr="00DB5584">
        <w:t xml:space="preserve"> dan deteksi tata letak dari setiap paragraf untuk mengatasi ambiguitas dalam </w:t>
      </w:r>
      <w:r w:rsidR="00DB5584" w:rsidRPr="00DB5584">
        <w:lastRenderedPageBreak/>
        <w:t xml:space="preserve">urutan pembacaan dan mengurangi gangguan dari hasil </w:t>
      </w:r>
      <w:r w:rsidR="00DB5584" w:rsidRPr="00E33A43">
        <w:rPr>
          <w:i/>
        </w:rPr>
        <w:t>Optical Character Recognition</w:t>
      </w:r>
      <w:r w:rsidR="00DB5584" w:rsidRPr="00DB5584">
        <w:t xml:space="preserve"> (OCR), terutama pada dokumen hukum Amerika Serikat</w:t>
      </w:r>
      <w:r w:rsidR="00DB5584">
        <w:t xml:space="preserve"> </w:t>
      </w:r>
      <w:r w:rsidR="00DF6CE9">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rsidR="00DF6CE9">
        <w:fldChar w:fldCharType="separate"/>
      </w:r>
      <w:r w:rsidR="004102E5" w:rsidRPr="004102E5">
        <w:rPr>
          <w:noProof/>
        </w:rPr>
        <w:t>[7]</w:t>
      </w:r>
      <w:r w:rsidR="00DF6CE9">
        <w:fldChar w:fldCharType="end"/>
      </w:r>
      <w:r w:rsidR="00D6159B">
        <w:t xml:space="preserve"> </w:t>
      </w:r>
      <w:r w:rsidR="00D6159B" w:rsidRPr="00D6159B">
        <w:t>yang memiliki tata letak yang kompleks</w:t>
      </w:r>
      <w:r w:rsidR="00DF6CE9">
        <w:t>.</w:t>
      </w:r>
      <w:r w:rsidR="009C5C6B">
        <w:t xml:space="preserve"> </w:t>
      </w:r>
    </w:p>
    <w:p w14:paraId="40D26155" w14:textId="6BE8D786" w:rsidR="00697A76" w:rsidRDefault="00DB503F" w:rsidP="002E1C9C">
      <w:pPr>
        <w:ind w:firstLine="576"/>
      </w:pPr>
      <w:r>
        <w:t xml:space="preserve">Meskipun </w:t>
      </w:r>
      <w:r w:rsidR="002F30FC">
        <w:t>NER</w:t>
      </w:r>
      <w:r>
        <w:t xml:space="preserve"> telah banyak diteliti</w:t>
      </w:r>
      <w:r w:rsidR="00725DA5">
        <w:t xml:space="preserve"> untuk berb</w:t>
      </w:r>
      <w:r w:rsidR="007B1FA3">
        <w:t>agai jenis dokumen di beberapa N</w:t>
      </w:r>
      <w:r w:rsidR="00725DA5">
        <w:t xml:space="preserve">egara </w:t>
      </w:r>
      <w:r w:rsidR="00725DA5">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725DA5">
        <w:fldChar w:fldCharType="separate"/>
      </w:r>
      <w:r w:rsidR="004102E5" w:rsidRPr="004102E5">
        <w:rPr>
          <w:noProof/>
        </w:rPr>
        <w:t>[5]</w:t>
      </w:r>
      <w:r w:rsidR="00725DA5">
        <w:fldChar w:fldCharType="end"/>
      </w:r>
      <w:r w:rsidR="00725DA5">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rsidR="00725DA5">
        <w:fldChar w:fldCharType="separate"/>
      </w:r>
      <w:r w:rsidR="004102E5" w:rsidRPr="004102E5">
        <w:rPr>
          <w:noProof/>
        </w:rPr>
        <w:t>[7]</w:t>
      </w:r>
      <w:r w:rsidR="00725DA5">
        <w:fldChar w:fldCharType="end"/>
      </w:r>
      <w:r>
        <w:t>, penerapan NER untuk ekstraksi informasi dari dokumen hukum berbah</w:t>
      </w:r>
      <w:r w:rsidR="00725DA5">
        <w:t xml:space="preserve">asa Indonesia masih terbatas </w:t>
      </w:r>
      <w:r w:rsidR="00725DA5">
        <w:fldChar w:fldCharType="begin" w:fldLock="1"/>
      </w:r>
      <w:r w:rsidR="00725DA5">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725DA5">
        <w:fldChar w:fldCharType="separate"/>
      </w:r>
      <w:r w:rsidR="00725DA5" w:rsidRPr="00725DA5">
        <w:rPr>
          <w:noProof/>
        </w:rPr>
        <w:t>[2]</w:t>
      </w:r>
      <w:r w:rsidR="00725DA5">
        <w:fldChar w:fldCharType="end"/>
      </w:r>
      <w:r>
        <w:t>.</w:t>
      </w:r>
      <w:r w:rsidR="00375B75" w:rsidRPr="00375B75">
        <w:t xml:space="preserve"> Penelitian sebelumnya menunjukkan ba</w:t>
      </w:r>
      <w:r w:rsidR="00911150">
        <w:t xml:space="preserve">hwa belum ada yang menggunakan </w:t>
      </w:r>
      <w:r w:rsidR="00294E79" w:rsidRPr="00294E79">
        <w:rPr>
          <w:i/>
        </w:rPr>
        <w:t>T</w:t>
      </w:r>
      <w:r w:rsidR="00375B75" w:rsidRPr="00294E79">
        <w:rPr>
          <w:i/>
        </w:rPr>
        <w:t>ransformers</w:t>
      </w:r>
      <w:r w:rsidR="00375B75">
        <w:t xml:space="preserve"> untuk ekstraksi entitas dalam dokumen putusan hukum</w:t>
      </w:r>
      <w:r w:rsidR="00F422AA">
        <w:t xml:space="preserve"> bahasa I</w:t>
      </w:r>
      <w:r w:rsidR="00294E79">
        <w:t>ndonesia</w:t>
      </w:r>
      <w:r w:rsidR="00375B75" w:rsidRPr="00375B75">
        <w:t>.</w:t>
      </w:r>
      <w:r w:rsidR="00375B75">
        <w:t xml:space="preserve"> </w:t>
      </w:r>
      <w:r w:rsidR="00C35FD9" w:rsidRPr="00C35FD9">
        <w:t>Dalam penelitian yang dilakuk</w:t>
      </w:r>
      <w:r w:rsidR="009F4439">
        <w:t xml:space="preserve">an oleh Berragan </w:t>
      </w:r>
      <w:r w:rsidR="00D824E8">
        <w:t>et al.</w:t>
      </w:r>
      <w:r w:rsidR="00D3085F">
        <w:t xml:space="preserve"> </w:t>
      </w:r>
      <w:r w:rsidR="00D3085F">
        <w:fldChar w:fldCharType="begin" w:fldLock="1"/>
      </w:r>
      <w:r w:rsidR="004102E5">
        <w:instrText>ADDIN CSL_CITATION {"citationItems":[{"id":"ITEM-1","itemData":{"DOI":"10.1080/13658816.2022.2133125","ISSN":"13623087","abstract":"Place names embedded in online natural language text present a useful source of geographic information. Despite this, many methods for the extraction of place names from text use pre-trained models that were not explicitly designed for this task. Our paper builds five custom-built Named Entity Recognition (NER) models and evaluates them against three popular pre-built models for place name extraction. The models are evaluated using a set of manually annotated Wikipedia articles with reference to the F1 score metric. Our best performing model achieves an F1 score of 0.939 compared with 0.730 for the best performing pre-built model. Our model is then used to extract all place names from Wikipedia articles in Great Britain, demonstrating the ability to more accurately capture unknown place names from volunteered sources of online geographic information.","author":[{"dropping-particle":"","family":"Berragan","given":"Cillian","non-dropping-particle":"","parse-names":false,"suffix":""},{"dropping-particle":"","family":"Singleton","given":"Alex","non-dropping-particle":"","parse-names":false,"suffix":""},{"dropping-particle":"","family":"Calafiore","given":"Alessia","non-dropping-particle":"","parse-names":false,"suffix":""},{"dropping-particle":"","family":"Morley","given":"Jeremy","non-dropping-particle":"","parse-names":false,"suffix":""}],"container-title":"International Journal of Geographical Information Science","id":"ITEM-1","issue":"4","issued":{"date-parts":[["2023"]]},"page":"747-766","publisher":"Taylor &amp; Francis","title":"Transformer based named entity recognition for place name extraction from unstructured text","type":"article-journal","volume":"37"},"uris":["http://www.mendeley.com/documents/?uuid=3050754c-4647-4aae-a7ad-7cdd8478c4f0"]}],"mendeley":{"formattedCitation":"[8]","plainTextFormattedCitation":"[8]","previouslyFormattedCitation":"[8]"},"properties":{"noteIndex":0},"schema":"https://github.com/citation-style-language/schema/raw/master/csl-citation.json"}</w:instrText>
      </w:r>
      <w:r w:rsidR="00D3085F">
        <w:fldChar w:fldCharType="separate"/>
      </w:r>
      <w:r w:rsidR="004102E5" w:rsidRPr="004102E5">
        <w:rPr>
          <w:noProof/>
        </w:rPr>
        <w:t>[8]</w:t>
      </w:r>
      <w:r w:rsidR="00D3085F">
        <w:fldChar w:fldCharType="end"/>
      </w:r>
      <w:r w:rsidR="00C35FD9" w:rsidRPr="00C35FD9">
        <w:t xml:space="preserve">, </w:t>
      </w:r>
      <w:r w:rsidR="00777738" w:rsidRPr="00777738">
        <w:t>ekstraksi nama tempat dari artikel Wikipedia menunjukkan bahwa penggunaan model berbasis</w:t>
      </w:r>
      <w:r w:rsidR="00C35FD9" w:rsidRPr="00C35FD9">
        <w:t xml:space="preserve"> </w:t>
      </w:r>
      <w:r w:rsidR="00C35FD9" w:rsidRPr="00EC09B0">
        <w:rPr>
          <w:i/>
        </w:rPr>
        <w:t>Transformers</w:t>
      </w:r>
      <w:r w:rsidR="00C35FD9" w:rsidRPr="00C35FD9">
        <w:t xml:space="preserve"> seperti</w:t>
      </w:r>
      <w:r w:rsidR="009B5403" w:rsidRPr="009B5403">
        <w:t xml:space="preserve"> </w:t>
      </w:r>
      <w:r w:rsidR="009B5403" w:rsidRPr="009B5403">
        <w:rPr>
          <w:i/>
        </w:rPr>
        <w:t>Bidirectional Encoder Representations from Transformers</w:t>
      </w:r>
      <w:r w:rsidR="009B5403">
        <w:t xml:space="preserve"> (</w:t>
      </w:r>
      <w:r w:rsidR="00C35FD9" w:rsidRPr="00EC09B0">
        <w:rPr>
          <w:i/>
        </w:rPr>
        <w:t>BERT</w:t>
      </w:r>
      <w:r w:rsidR="009B5403">
        <w:rPr>
          <w:i/>
        </w:rPr>
        <w:t>)</w:t>
      </w:r>
      <w:r w:rsidR="00C35FD9" w:rsidRPr="00C35FD9">
        <w:t xml:space="preserve"> dapat meningkatkan</w:t>
      </w:r>
      <w:r w:rsidR="00FD0B73">
        <w:t xml:space="preserve"> kinerja</w:t>
      </w:r>
      <w:r w:rsidR="00C35FD9" w:rsidRPr="00C35FD9">
        <w:t xml:space="preserve"> NER</w:t>
      </w:r>
      <w:r w:rsidR="003F6463">
        <w:t>.</w:t>
      </w:r>
      <w:r w:rsidR="00385E78">
        <w:t xml:space="preserve"> </w:t>
      </w:r>
      <w:r w:rsidR="00A55F99">
        <w:t>Penelitian</w:t>
      </w:r>
      <w:r w:rsidR="007D7BCF">
        <w:t xml:space="preserve"> yang di</w:t>
      </w:r>
      <w:r w:rsidR="009F4439">
        <w:t>lakukan oleh S</w:t>
      </w:r>
      <w:r w:rsidR="002E1C9C">
        <w:t xml:space="preserve">un </w:t>
      </w:r>
      <w:r w:rsidR="00D824E8">
        <w:t>et al.</w:t>
      </w:r>
      <w:r w:rsidR="0040101C">
        <w:t xml:space="preserve"> </w:t>
      </w:r>
      <w:r w:rsidR="0040101C">
        <w:fldChar w:fldCharType="begin" w:fldLock="1"/>
      </w:r>
      <w:r w:rsidR="0040101C">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mendeley":{"formattedCitation":"[9]","plainTextFormattedCitation":"[9]","previouslyFormattedCitation":"[9]"},"properties":{"noteIndex":0},"schema":"https://github.com/citation-style-language/schema/raw/master/csl-citation.json"}</w:instrText>
      </w:r>
      <w:r w:rsidR="0040101C">
        <w:fldChar w:fldCharType="separate"/>
      </w:r>
      <w:r w:rsidR="0040101C" w:rsidRPr="0040101C">
        <w:rPr>
          <w:noProof/>
        </w:rPr>
        <w:t>[9]</w:t>
      </w:r>
      <w:r w:rsidR="0040101C">
        <w:fldChar w:fldCharType="end"/>
      </w:r>
      <w:r w:rsidR="00D15E2E">
        <w:rPr>
          <w:i/>
        </w:rPr>
        <w:t xml:space="preserve"> </w:t>
      </w:r>
      <w:r w:rsidR="002E1C9C">
        <w:t xml:space="preserve">dengan menggunakan dataset domain biomedis dan membandingkan beberapa model yaitu </w:t>
      </w:r>
      <w:r w:rsidR="002E1C9C" w:rsidRPr="00697A76">
        <w:rPr>
          <w:i/>
        </w:rPr>
        <w:t>Bi</w:t>
      </w:r>
      <w:r w:rsidR="002E1C9C" w:rsidRPr="00F420E7">
        <w:rPr>
          <w:i/>
        </w:rPr>
        <w:t>oBERT-Softmax, BioBERT-CRF, BioBERT-BiLSTM-CRF</w:t>
      </w:r>
      <w:r w:rsidR="002E1C9C">
        <w:t xml:space="preserve">, dan </w:t>
      </w:r>
      <w:r w:rsidR="002E1C9C" w:rsidRPr="00F420E7">
        <w:rPr>
          <w:i/>
        </w:rPr>
        <w:t>BioBERT-MRC</w:t>
      </w:r>
      <w:r w:rsidR="002E1C9C">
        <w:t>. Dari k</w:t>
      </w:r>
      <w:r w:rsidR="00244B0E">
        <w:t>eempat metode tersebut, tiga di</w:t>
      </w:r>
      <w:r w:rsidR="002E1C9C">
        <w:t xml:space="preserve">antaranya masih menggunakan metode konvensional, sedangkan satu metode mengadopsi pendekatan </w:t>
      </w:r>
      <w:r w:rsidR="002E1C9C" w:rsidRPr="007E40BE">
        <w:rPr>
          <w:i/>
        </w:rPr>
        <w:t>Machine Reading Comprehension (MRC)</w:t>
      </w:r>
      <w:r w:rsidR="002E1C9C">
        <w:t xml:space="preserve">. Hasil penelitian menunjukkan bahwa </w:t>
      </w:r>
      <w:r w:rsidR="002E1C9C" w:rsidRPr="00607A78">
        <w:rPr>
          <w:i/>
        </w:rPr>
        <w:t>BioBERT-MRC</w:t>
      </w:r>
      <w:r w:rsidR="002E1C9C">
        <w:t xml:space="preserve"> memberikan performa terbaik dengan nilai rata-rata F1 sebesar 92.70</w:t>
      </w:r>
      <w:r w:rsidR="0040101C">
        <w:t xml:space="preserve"> </w:t>
      </w:r>
      <w:r w:rsidR="0040101C">
        <w:fldChar w:fldCharType="begin" w:fldLock="1"/>
      </w:r>
      <w:r w:rsidR="00823B45">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mendeley":{"formattedCitation":"[9]","plainTextFormattedCitation":"[9]","previouslyFormattedCitation":"[9]"},"properties":{"noteIndex":0},"schema":"https://github.com/citation-style-language/schema/raw/master/csl-citation.json"}</w:instrText>
      </w:r>
      <w:r w:rsidR="0040101C">
        <w:fldChar w:fldCharType="separate"/>
      </w:r>
      <w:r w:rsidR="0040101C" w:rsidRPr="0040101C">
        <w:rPr>
          <w:noProof/>
        </w:rPr>
        <w:t>[9]</w:t>
      </w:r>
      <w:r w:rsidR="0040101C">
        <w:fldChar w:fldCharType="end"/>
      </w:r>
      <w:r w:rsidR="002E1C9C">
        <w:rPr>
          <w:i/>
        </w:rPr>
        <w:t>.</w:t>
      </w:r>
    </w:p>
    <w:p w14:paraId="2C7C2544" w14:textId="5CC19DD3" w:rsidR="00237BDB" w:rsidRDefault="00F637DD" w:rsidP="00F637DD">
      <w:pPr>
        <w:tabs>
          <w:tab w:val="left" w:pos="2010"/>
        </w:tabs>
        <w:ind w:firstLine="576"/>
      </w:pPr>
      <w:r w:rsidRPr="006C2FDA">
        <w:rPr>
          <w:i/>
        </w:rPr>
        <w:t>BERT</w:t>
      </w:r>
      <w:r>
        <w:t xml:space="preserve"> </w:t>
      </w:r>
      <w:r w:rsidR="005E6104">
        <w:t>adalah</w:t>
      </w:r>
      <w:r>
        <w:t xml:space="preserve"> terobosan </w:t>
      </w:r>
      <w:r w:rsidR="005E6104">
        <w:t>ter</w:t>
      </w:r>
      <w:r w:rsidR="00CA4D13">
        <w:t xml:space="preserve">baru </w:t>
      </w:r>
      <w:r>
        <w:t xml:space="preserve">dalam bidang </w:t>
      </w:r>
      <w:r w:rsidRPr="00CA4D13">
        <w:rPr>
          <w:i/>
        </w:rPr>
        <w:t>Natural Language Processing</w:t>
      </w:r>
      <w:r w:rsidR="00CA4D13">
        <w:t xml:space="preserve"> (NLP)</w:t>
      </w:r>
      <w:r w:rsidR="005E6104">
        <w:t>. Berbeda dengan</w:t>
      </w:r>
      <w:r w:rsidR="00B368E3" w:rsidRPr="00B368E3">
        <w:t xml:space="preserve"> </w:t>
      </w:r>
      <w:r w:rsidR="00B368E3" w:rsidRPr="005E6104">
        <w:rPr>
          <w:i/>
        </w:rPr>
        <w:t>transformer</w:t>
      </w:r>
      <w:r w:rsidR="00B368E3" w:rsidRPr="00B368E3">
        <w:t xml:space="preserve"> yang </w:t>
      </w:r>
      <w:r w:rsidR="00321D3D">
        <w:t xml:space="preserve">dikembangkan </w:t>
      </w:r>
      <w:r w:rsidR="00B368E3" w:rsidRPr="00B368E3">
        <w:t xml:space="preserve">untuk menyelesaikan masalah Penerjemahan Mesin Neural, </w:t>
      </w:r>
      <w:r w:rsidR="00B368E3" w:rsidRPr="006C2FDA">
        <w:rPr>
          <w:i/>
        </w:rPr>
        <w:t>BERT</w:t>
      </w:r>
      <w:r w:rsidR="00B368E3" w:rsidRPr="00B368E3">
        <w:t xml:space="preserve"> dirancang tidak hanya untuk menangani Penerjemahan Mesin Neural, </w:t>
      </w:r>
      <w:r w:rsidR="00321D3D">
        <w:t>tetapi</w:t>
      </w:r>
      <w:r w:rsidR="00B368E3" w:rsidRPr="00B368E3">
        <w:t xml:space="preserve"> juga untuk Tanya Jawab, Analisis Sentimen, Ringkasan Teks, dan berbagai tugas lainnya</w:t>
      </w:r>
      <w:r w:rsidR="00AE2A88">
        <w:t xml:space="preserve"> </w:t>
      </w:r>
      <w:r w:rsidR="00AE2A88">
        <w:fldChar w:fldCharType="begin" w:fldLock="1"/>
      </w:r>
      <w:r w:rsidR="004102E5">
        <w:instrText>ADDIN CSL_CITATION {"citationItems":[{"id":"ITEM-1","itemData":{"DOI":"10.1109/ICICyTA57421.2022.10038230","ISBN":"9798350399134","abstract":"Indonesian is the national language of Indonesia. Besides Indonesian, there are 700 foreign and local languages used to communicate in Indonesia. Even though it is used by more than 275.7 million people, Indonesian and local Indonesian are still not getting more attention in the Natural Language Processing (NLP) community. Currently the Bidirectional Encoder Representations from Transformers or BERT model is a state of the art performance in NLP. This article aims to conduct a review of the BERT model in Indonesian and local Indonesian language. Some of the findings in this article can be used as ideas for developing NLP using the BERT model in Indonesian. From the search, found 7 pretrained BERT models in Indonesian and local Indonesian language. 5 of them are monolingual BERT Model in Bahasa Indonesia and 1 monolingual in Local Indonesian Language (Sundanese). Meanwhile, only 1 multilingual BERT model in Indonesian-Javanese-Sundanese. The majority of monolingual BERT models are in Indonesian, while only 1 monolingual BERT model is in the local Indonesian language, Sundanese. The downstream task of the Indonesian BERT model and the Indonesian local BERT model are sentiment analysis, classification, and text summarization. There are 3 extrinsic evaluation benchmarks for Indonesian BERT, namely IndoNLU, IndoNLG, and IndoLEM.","author":[{"dropping-particle":"","family":"Sebastian","given":"Danny","non-dropping-particle":"","parse-names":false,"suffix":""},{"dropping-particle":"","family":"Purnomo","given":"Hindriyanto Dwi","non-dropping-particle":"","parse-names":false,"suffix":""},{"dropping-particle":"","family":"Sembiring","given":"Irwan","non-dropping-particle":"","parse-names":false,"suffix":""}],"container-title":"2022 2nd International Conference on Intelligent Cybernetics Technology and Applications, ICICyTA 2022","id":"ITEM-1","issued":{"date-parts":[["2022"]]},"page":"204-209","publisher":"IEEE","title":"BERT for Natural Language Processing in Bahasa Indonesia","type":"article-journal"},"uris":["http://www.mendeley.com/documents/?uuid=77ff9e6b-e22b-4955-b2db-37f493acc0f8"]}],"mendeley":{"formattedCitation":"[10]","plainTextFormattedCitation":"[10]","previouslyFormattedCitation":"[10]"},"properties":{"noteIndex":0},"schema":"https://github.com/citation-style-language/schema/raw/master/csl-citation.json"}</w:instrText>
      </w:r>
      <w:r w:rsidR="00AE2A88">
        <w:fldChar w:fldCharType="separate"/>
      </w:r>
      <w:r w:rsidR="004102E5" w:rsidRPr="004102E5">
        <w:rPr>
          <w:noProof/>
        </w:rPr>
        <w:t>[10]</w:t>
      </w:r>
      <w:r w:rsidR="00AE2A88">
        <w:fldChar w:fldCharType="end"/>
      </w:r>
      <w:r w:rsidR="0040101C">
        <w:t xml:space="preserve"> </w:t>
      </w:r>
      <w:r w:rsidR="00B368E3" w:rsidRPr="00B368E3">
        <w:t>.</w:t>
      </w:r>
      <w:r w:rsidR="006C2FDA">
        <w:t xml:space="preserve"> </w:t>
      </w:r>
      <w:r w:rsidR="006C2FDA" w:rsidRPr="006C2FDA">
        <w:rPr>
          <w:i/>
        </w:rPr>
        <w:t>BERT</w:t>
      </w:r>
      <w:r w:rsidR="006C2FDA" w:rsidRPr="006C2FDA">
        <w:t xml:space="preserve"> </w:t>
      </w:r>
      <w:r w:rsidR="00F54991">
        <w:t>merupakan</w:t>
      </w:r>
      <w:r w:rsidR="006C2FDA" w:rsidRPr="006C2FDA">
        <w:t xml:space="preserve"> model yang</w:t>
      </w:r>
      <w:r w:rsidR="00F54991">
        <w:t xml:space="preserve"> </w:t>
      </w:r>
      <w:r w:rsidR="00321D3D">
        <w:t>telah di</w:t>
      </w:r>
      <w:r w:rsidR="00F54991">
        <w:t>latih</w:t>
      </w:r>
      <w:r w:rsidR="006C2FDA" w:rsidRPr="006C2FDA">
        <w:t xml:space="preserve"> sebelumnya yang memungkinkan pemahaman bahasa sesuai dengan data yang telah dilatih sebelumnya</w:t>
      </w:r>
      <w:r w:rsidR="009470DA">
        <w:t>.</w:t>
      </w:r>
      <w:r w:rsidR="00463F39">
        <w:t xml:space="preserve"> </w:t>
      </w:r>
      <w:r w:rsidR="00237BDB" w:rsidRPr="00237BDB">
        <w:t xml:space="preserve">Namun, hal ini menjadi kelemahan </w:t>
      </w:r>
      <w:r w:rsidR="00237BDB" w:rsidRPr="0041564A">
        <w:rPr>
          <w:i/>
        </w:rPr>
        <w:t>BERT</w:t>
      </w:r>
      <w:r w:rsidR="00237BDB" w:rsidRPr="00237BDB">
        <w:t xml:space="preserve"> karena </w:t>
      </w:r>
      <w:r w:rsidR="00237BDB" w:rsidRPr="0041564A">
        <w:rPr>
          <w:i/>
        </w:rPr>
        <w:t>BERT</w:t>
      </w:r>
      <w:r w:rsidR="00237BDB" w:rsidRPr="00237BDB">
        <w:t xml:space="preserve"> dilatih dengan menggunakan korpus data, sehingga kosakata yang dipahami oleh model </w:t>
      </w:r>
      <w:r w:rsidR="00237BDB" w:rsidRPr="0041564A">
        <w:rPr>
          <w:i/>
        </w:rPr>
        <w:t>BERT</w:t>
      </w:r>
      <w:r w:rsidR="00237BDB" w:rsidRPr="00237BDB">
        <w:t xml:space="preserve"> terbatas pada data teks yang dilatih</w:t>
      </w:r>
      <w:r w:rsidR="009F5C1A">
        <w:t xml:space="preserve"> </w:t>
      </w:r>
      <w:r w:rsidR="009F5C1A">
        <w:fldChar w:fldCharType="begin" w:fldLock="1"/>
      </w:r>
      <w:r w:rsidR="004102E5">
        <w:instrText>ADDIN CSL_CITATION {"citationItems":[{"id":"ITEM-1","itemData":{"DOI":"10.1109/ICICyTA57421.2022.10038230","ISBN":"9798350399134","abstract":"Indonesian is the national language of Indonesia. Besides Indonesian, there are 700 foreign and local languages used to communicate in Indonesia. Even though it is used by more than 275.7 million people, Indonesian and local Indonesian are still not getting more attention in the Natural Language Processing (NLP) community. Currently the Bidirectional Encoder Representations from Transformers or BERT model is a state of the art performance in NLP. This article aims to conduct a review of the BERT model in Indonesian and local Indonesian language. Some of the findings in this article can be used as ideas for developing NLP using the BERT model in Indonesian. From the search, found 7 pretrained BERT models in Indonesian and local Indonesian language. 5 of them are monolingual BERT Model in Bahasa Indonesia and 1 monolingual in Local Indonesian Language (Sundanese). Meanwhile, only 1 multilingual BERT model in Indonesian-Javanese-Sundanese. The majority of monolingual BERT models are in Indonesian, while only 1 monolingual BERT model is in the local Indonesian language, Sundanese. The downstream task of the Indonesian BERT model and the Indonesian local BERT model are sentiment analysis, classification, and text summarization. There are 3 extrinsic evaluation benchmarks for Indonesian BERT, namely IndoNLU, IndoNLG, and IndoLEM.","author":[{"dropping-particle":"","family":"Sebastian","given":"Danny","non-dropping-particle":"","parse-names":false,"suffix":""},{"dropping-particle":"","family":"Purnomo","given":"Hindriyanto Dwi","non-dropping-particle":"","parse-names":false,"suffix":""},{"dropping-particle":"","family":"Sembiring","given":"Irwan","non-dropping-particle":"","parse-names":false,"suffix":""}],"container-title":"2022 2nd International Conference on Intelligent Cybernetics Technology and Applications, ICICyTA 2022","id":"ITEM-1","issued":{"date-parts":[["2022"]]},"page":"204-209","publisher":"IEEE","title":"BERT for Natural Language Processing in Bahasa Indonesia","type":"article-journal"},"uris":["http://www.mendeley.com/documents/?uuid=77ff9e6b-e22b-4955-b2db-37f493acc0f8"]}],"mendeley":{"formattedCitation":"[10]","plainTextFormattedCitation":"[10]","previouslyFormattedCitation":"[10]"},"properties":{"noteIndex":0},"schema":"https://github.com/citation-style-language/schema/raw/master/csl-citation.json"}</w:instrText>
      </w:r>
      <w:r w:rsidR="009F5C1A">
        <w:fldChar w:fldCharType="separate"/>
      </w:r>
      <w:r w:rsidR="004102E5" w:rsidRPr="004102E5">
        <w:rPr>
          <w:noProof/>
        </w:rPr>
        <w:t>[10]</w:t>
      </w:r>
      <w:r w:rsidR="009F5C1A">
        <w:fldChar w:fldCharType="end"/>
      </w:r>
      <w:r w:rsidR="00237BDB">
        <w:t>.</w:t>
      </w:r>
    </w:p>
    <w:p w14:paraId="1210FCAA" w14:textId="6848E2ED" w:rsidR="00E607A2" w:rsidRDefault="00F42FD0" w:rsidP="00E607A2">
      <w:pPr>
        <w:tabs>
          <w:tab w:val="left" w:pos="2010"/>
        </w:tabs>
        <w:ind w:firstLine="576"/>
      </w:pPr>
      <w:r>
        <w:t>Secara umum</w:t>
      </w:r>
      <w:r w:rsidR="008F5702">
        <w:t>,</w:t>
      </w:r>
      <w:r>
        <w:t xml:space="preserve"> terdapat 2 jenis </w:t>
      </w:r>
      <w:r w:rsidR="008F5702" w:rsidRPr="008F5702">
        <w:rPr>
          <w:i/>
        </w:rPr>
        <w:t>BERT</w:t>
      </w:r>
      <w:r w:rsidR="008F5702">
        <w:t xml:space="preserve"> </w:t>
      </w:r>
      <w:r>
        <w:t xml:space="preserve">yaitu </w:t>
      </w:r>
      <w:r w:rsidRPr="00F42FD0">
        <w:rPr>
          <w:i/>
        </w:rPr>
        <w:t>BERT monolingual</w:t>
      </w:r>
      <w:r>
        <w:t xml:space="preserve"> dan </w:t>
      </w:r>
      <w:r w:rsidRPr="00F42FD0">
        <w:rPr>
          <w:i/>
        </w:rPr>
        <w:t>BERT multilingual</w:t>
      </w:r>
      <w:r w:rsidR="0038560D">
        <w:t xml:space="preserve">. </w:t>
      </w:r>
      <w:r w:rsidR="0038560D" w:rsidRPr="0038560D">
        <w:rPr>
          <w:i/>
        </w:rPr>
        <w:t>BERT monolingual</w:t>
      </w:r>
      <w:r w:rsidR="0038560D">
        <w:t xml:space="preserve"> adalah </w:t>
      </w:r>
      <w:r w:rsidR="00D1777B">
        <w:rPr>
          <w:i/>
        </w:rPr>
        <w:t>BERT</w:t>
      </w:r>
      <w:r w:rsidR="001B0213">
        <w:t xml:space="preserve"> yang di</w:t>
      </w:r>
      <w:r w:rsidR="0038560D">
        <w:t>bangun untuk memahami satu bahasa</w:t>
      </w:r>
      <w:r w:rsidR="00906578">
        <w:t>,</w:t>
      </w:r>
      <w:r w:rsidR="0038560D">
        <w:t xml:space="preserve"> sedangkan </w:t>
      </w:r>
      <w:r w:rsidR="0038560D">
        <w:rPr>
          <w:i/>
        </w:rPr>
        <w:t>BERT multilingual</w:t>
      </w:r>
      <w:r w:rsidR="0038560D">
        <w:t xml:space="preserve"> adalah </w:t>
      </w:r>
      <w:r w:rsidR="0038560D">
        <w:rPr>
          <w:i/>
        </w:rPr>
        <w:t>BERT</w:t>
      </w:r>
      <w:r w:rsidR="000C57A4">
        <w:t xml:space="preserve"> yang rancang</w:t>
      </w:r>
      <w:r w:rsidR="0038560D">
        <w:t xml:space="preserve"> untuk memahami banyak bahasa</w:t>
      </w:r>
      <w:r w:rsidR="00676861">
        <w:t xml:space="preserve"> </w:t>
      </w:r>
      <w:r w:rsidR="00676861">
        <w:fldChar w:fldCharType="begin" w:fldLock="1"/>
      </w:r>
      <w:r w:rsidR="004102E5">
        <w:instrText>ADDIN CSL_CITATION {"citationItems":[{"id":"ITEM-1","itemData":{"DOI":"10.1109/ICICyTA57421.2022.10038230","ISBN":"9798350399134","abstract":"Indonesian is the national language of Indonesia. Besides Indonesian, there are 700 foreign and local languages used to communicate in Indonesia. Even though it is used by more than 275.7 million people, Indonesian and local Indonesian are still not getting more attention in the Natural Language Processing (NLP) community. Currently the Bidirectional Encoder Representations from Transformers or BERT model is a state of the art performance in NLP. This article aims to conduct a review of the BERT model in Indonesian and local Indonesian language. Some of the findings in this article can be used as ideas for developing NLP using the BERT model in Indonesian. From the search, found 7 pretrained BERT models in Indonesian and local Indonesian language. 5 of them are monolingual BERT Model in Bahasa Indonesia and 1 monolingual in Local Indonesian Language (Sundanese). Meanwhile, only 1 multilingual BERT model in Indonesian-Javanese-Sundanese. The majority of monolingual BERT models are in Indonesian, while only 1 monolingual BERT model is in the local Indonesian language, Sundanese. The downstream task of the Indonesian BERT model and the Indonesian local BERT model are sentiment analysis, classification, and text summarization. There are 3 extrinsic evaluation benchmarks for Indonesian BERT, namely IndoNLU, IndoNLG, and IndoLEM.","author":[{"dropping-particle":"","family":"Sebastian","given":"Danny","non-dropping-particle":"","parse-names":false,"suffix":""},{"dropping-particle":"","family":"Purnomo","given":"Hindriyanto Dwi","non-dropping-particle":"","parse-names":false,"suffix":""},{"dropping-particle":"","family":"Sembiring","given":"Irwan","non-dropping-particle":"","parse-names":false,"suffix":""}],"container-title":"2022 2nd International Conference on Intelligent Cybernetics Technology and Applications, ICICyTA 2022","id":"ITEM-1","issued":{"date-parts":[["2022"]]},"page":"204-209","publisher":"IEEE","title":"BERT for Natural Language Processing in Bahasa Indonesia","type":"article-journal"},"uris":["http://www.mendeley.com/documents/?uuid=77ff9e6b-e22b-4955-b2db-37f493acc0f8"]}],"mendeley":{"formattedCitation":"[10]","plainTextFormattedCitation":"[10]","previouslyFormattedCitation":"[10]"},"properties":{"noteIndex":0},"schema":"https://github.com/citation-style-language/schema/raw/master/csl-citation.json"}</w:instrText>
      </w:r>
      <w:r w:rsidR="00676861">
        <w:fldChar w:fldCharType="separate"/>
      </w:r>
      <w:r w:rsidR="004102E5" w:rsidRPr="004102E5">
        <w:rPr>
          <w:noProof/>
        </w:rPr>
        <w:t>[10]</w:t>
      </w:r>
      <w:r w:rsidR="00676861">
        <w:fldChar w:fldCharType="end"/>
      </w:r>
      <w:r w:rsidR="00676861">
        <w:t>.</w:t>
      </w:r>
      <w:r w:rsidR="00463F39">
        <w:t xml:space="preserve"> </w:t>
      </w:r>
      <w:r w:rsidR="00260E75" w:rsidRPr="00260E75">
        <w:t xml:space="preserve">Salah satu contoh </w:t>
      </w:r>
      <w:r w:rsidR="00260E75" w:rsidRPr="006E3852">
        <w:rPr>
          <w:i/>
        </w:rPr>
        <w:t>BERT</w:t>
      </w:r>
      <w:r w:rsidR="006E3852">
        <w:rPr>
          <w:i/>
        </w:rPr>
        <w:t xml:space="preserve"> monolingual</w:t>
      </w:r>
      <w:r w:rsidR="00260E75" w:rsidRPr="00260E75">
        <w:t xml:space="preserve"> dalam bahasa Indonesia adalah </w:t>
      </w:r>
      <w:r w:rsidR="00260E75" w:rsidRPr="00605FBA">
        <w:rPr>
          <w:i/>
        </w:rPr>
        <w:t>IndoBERT</w:t>
      </w:r>
      <w:r w:rsidR="00260E75" w:rsidRPr="00260E75">
        <w:t>.</w:t>
      </w:r>
      <w:r w:rsidR="001F5069">
        <w:t xml:space="preserve"> </w:t>
      </w:r>
      <w:r w:rsidR="001F5069" w:rsidRPr="00605FBA">
        <w:rPr>
          <w:i/>
        </w:rPr>
        <w:t>IndoBERT</w:t>
      </w:r>
      <w:r w:rsidR="001F5069">
        <w:t xml:space="preserve"> terdapat 2 versi yaitu</w:t>
      </w:r>
      <w:r w:rsidR="000A6AE0">
        <w:t xml:space="preserve"> model pre-trained </w:t>
      </w:r>
      <w:r w:rsidR="00FC5A2C">
        <w:lastRenderedPageBreak/>
        <w:t>yang di</w:t>
      </w:r>
      <w:r w:rsidR="004A708D">
        <w:t xml:space="preserve">latih </w:t>
      </w:r>
      <w:r w:rsidR="001F5069">
        <w:t xml:space="preserve">dengan dataset </w:t>
      </w:r>
      <w:r w:rsidR="001F5069" w:rsidRPr="00605FBA">
        <w:rPr>
          <w:i/>
        </w:rPr>
        <w:t>IndoLEM</w:t>
      </w:r>
      <w:r w:rsidR="002F0651">
        <w:rPr>
          <w:i/>
        </w:rPr>
        <w:t xml:space="preserve"> </w:t>
      </w:r>
      <w:r w:rsidR="002F0651">
        <w:rPr>
          <w:i/>
        </w:rPr>
        <w:fldChar w:fldCharType="begin" w:fldLock="1"/>
      </w:r>
      <w:r w:rsidR="004102E5">
        <w:rPr>
          <w:i/>
        </w:rPr>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67f71cd3-3ccd-4020-945e-2fafe9d4a19f"]}],"mendeley":{"formattedCitation":"[11]","plainTextFormattedCitation":"[11]","previouslyFormattedCitation":"[11]"},"properties":{"noteIndex":0},"schema":"https://github.com/citation-style-language/schema/raw/master/csl-citation.json"}</w:instrText>
      </w:r>
      <w:r w:rsidR="002F0651">
        <w:rPr>
          <w:i/>
        </w:rPr>
        <w:fldChar w:fldCharType="separate"/>
      </w:r>
      <w:r w:rsidR="004102E5" w:rsidRPr="004102E5">
        <w:rPr>
          <w:noProof/>
        </w:rPr>
        <w:t>[11]</w:t>
      </w:r>
      <w:r w:rsidR="002F0651">
        <w:rPr>
          <w:i/>
        </w:rPr>
        <w:fldChar w:fldCharType="end"/>
      </w:r>
      <w:r w:rsidR="00560703">
        <w:rPr>
          <w:i/>
        </w:rPr>
        <w:t xml:space="preserve"> </w:t>
      </w:r>
      <w:r w:rsidR="00560703">
        <w:rPr>
          <w:i/>
        </w:rPr>
        <w:fldChar w:fldCharType="begin" w:fldLock="1"/>
      </w:r>
      <w:r w:rsidR="004102E5">
        <w:rPr>
          <w:i/>
        </w:rPr>
        <w:instrText>ADDIN CSL_CITATION {"citationItems":[{"id":"ITEM-1","itemData":{"DOI":"10.1109/ICICyTA57421.2022.10038230","ISBN":"9798350399134","abstract":"Indonesian is the national language of Indonesia. Besides Indonesian, there are 700 foreign and local languages used to communicate in Indonesia. Even though it is used by more than 275.7 million people, Indonesian and local Indonesian are still not getting more attention in the Natural Language Processing (NLP) community. Currently the Bidirectional Encoder Representations from Transformers or BERT model is a state of the art performance in NLP. This article aims to conduct a review of the BERT model in Indonesian and local Indonesian language. Some of the findings in this article can be used as ideas for developing NLP using the BERT model in Indonesian. From the search, found 7 pretrained BERT models in Indonesian and local Indonesian language. 5 of them are monolingual BERT Model in Bahasa Indonesia and 1 monolingual in Local Indonesian Language (Sundanese). Meanwhile, only 1 multilingual BERT model in Indonesian-Javanese-Sundanese. The majority of monolingual BERT models are in Indonesian, while only 1 monolingual BERT model is in the local Indonesian language, Sundanese. The downstream task of the Indonesian BERT model and the Indonesian local BERT model are sentiment analysis, classification, and text summarization. There are 3 extrinsic evaluation benchmarks for Indonesian BERT, namely IndoNLU, IndoNLG, and IndoLEM.","author":[{"dropping-particle":"","family":"Sebastian","given":"Danny","non-dropping-particle":"","parse-names":false,"suffix":""},{"dropping-particle":"","family":"Purnomo","given":"Hindriyanto Dwi","non-dropping-particle":"","parse-names":false,"suffix":""},{"dropping-particle":"","family":"Sembiring","given":"Irwan","non-dropping-particle":"","parse-names":false,"suffix":""}],"container-title":"2022 2nd International Conference on Intelligent Cybernetics Technology and Applications, ICICyTA 2022","id":"ITEM-1","issued":{"date-parts":[["2022"]]},"page":"204-209","publisher":"IEEE","title":"BERT for Natural Language Processing in Bahasa Indonesia","type":"article-journal"},"uris":["http://www.mendeley.com/documents/?uuid=77ff9e6b-e22b-4955-b2db-37f493acc0f8"]}],"mendeley":{"formattedCitation":"[10]","plainTextFormattedCitation":"[10]","previouslyFormattedCitation":"[10]"},"properties":{"noteIndex":0},"schema":"https://github.com/citation-style-language/schema/raw/master/csl-citation.json"}</w:instrText>
      </w:r>
      <w:r w:rsidR="00560703">
        <w:rPr>
          <w:i/>
        </w:rPr>
        <w:fldChar w:fldCharType="separate"/>
      </w:r>
      <w:r w:rsidR="004102E5" w:rsidRPr="004102E5">
        <w:rPr>
          <w:noProof/>
        </w:rPr>
        <w:t>[10]</w:t>
      </w:r>
      <w:r w:rsidR="00560703">
        <w:rPr>
          <w:i/>
        </w:rPr>
        <w:fldChar w:fldCharType="end"/>
      </w:r>
      <w:r w:rsidR="00587984">
        <w:rPr>
          <w:i/>
        </w:rPr>
        <w:t xml:space="preserve"> </w:t>
      </w:r>
      <w:r w:rsidR="001F5069">
        <w:t xml:space="preserve">dan </w:t>
      </w:r>
      <w:r w:rsidR="00A8544E" w:rsidRPr="00A8544E">
        <w:t>model pre-trained</w:t>
      </w:r>
      <w:r w:rsidR="001F5069">
        <w:t xml:space="preserve"> </w:t>
      </w:r>
      <w:r w:rsidR="00260CBD">
        <w:t>yang di</w:t>
      </w:r>
      <w:r w:rsidR="004A708D">
        <w:t xml:space="preserve">latih </w:t>
      </w:r>
      <w:r w:rsidR="001F5069">
        <w:t xml:space="preserve">dengan dataset </w:t>
      </w:r>
      <w:r w:rsidR="00241DC1">
        <w:rPr>
          <w:i/>
        </w:rPr>
        <w:t>IndoNLU</w:t>
      </w:r>
      <w:r w:rsidR="002C445B">
        <w:rPr>
          <w:i/>
        </w:rPr>
        <w:t xml:space="preserve"> </w:t>
      </w:r>
      <w:r w:rsidR="002F0651">
        <w:rPr>
          <w:i/>
        </w:rPr>
        <w:fldChar w:fldCharType="begin" w:fldLock="1"/>
      </w:r>
      <w:r w:rsidR="004102E5">
        <w:rPr>
          <w:i/>
        </w:rPr>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rsidR="002F0651">
        <w:rPr>
          <w:i/>
        </w:rPr>
        <w:fldChar w:fldCharType="separate"/>
      </w:r>
      <w:r w:rsidR="004102E5" w:rsidRPr="004102E5">
        <w:rPr>
          <w:noProof/>
        </w:rPr>
        <w:t>[12]</w:t>
      </w:r>
      <w:r w:rsidR="002F0651">
        <w:rPr>
          <w:i/>
        </w:rPr>
        <w:fldChar w:fldCharType="end"/>
      </w:r>
      <w:r w:rsidR="002F0651">
        <w:rPr>
          <w:i/>
        </w:rPr>
        <w:t xml:space="preserve"> </w:t>
      </w:r>
      <w:r w:rsidR="002C445B">
        <w:rPr>
          <w:i/>
        </w:rPr>
        <w:fldChar w:fldCharType="begin" w:fldLock="1"/>
      </w:r>
      <w:r w:rsidR="004102E5">
        <w:rPr>
          <w:i/>
        </w:rPr>
        <w:instrText>ADDIN CSL_CITATION {"citationItems":[{"id":"ITEM-1","itemData":{"DOI":"10.1109/ICICyTA57421.2022.10038230","ISBN":"9798350399134","abstract":"Indonesian is the national language of Indonesia. Besides Indonesian, there are 700 foreign and local languages used to communicate in Indonesia. Even though it is used by more than 275.7 million people, Indonesian and local Indonesian are still not getting more attention in the Natural Language Processing (NLP) community. Currently the Bidirectional Encoder Representations from Transformers or BERT model is a state of the art performance in NLP. This article aims to conduct a review of the BERT model in Indonesian and local Indonesian language. Some of the findings in this article can be used as ideas for developing NLP using the BERT model in Indonesian. From the search, found 7 pretrained BERT models in Indonesian and local Indonesian language. 5 of them are monolingual BERT Model in Bahasa Indonesia and 1 monolingual in Local Indonesian Language (Sundanese). Meanwhile, only 1 multilingual BERT model in Indonesian-Javanese-Sundanese. The majority of monolingual BERT models are in Indonesian, while only 1 monolingual BERT model is in the local Indonesian language, Sundanese. The downstream task of the Indonesian BERT model and the Indonesian local BERT model are sentiment analysis, classification, and text summarization. There are 3 extrinsic evaluation benchmarks for Indonesian BERT, namely IndoNLU, IndoNLG, and IndoLEM.","author":[{"dropping-particle":"","family":"Sebastian","given":"Danny","non-dropping-particle":"","parse-names":false,"suffix":""},{"dropping-particle":"","family":"Purnomo","given":"Hindriyanto Dwi","non-dropping-particle":"","parse-names":false,"suffix":""},{"dropping-particle":"","family":"Sembiring","given":"Irwan","non-dropping-particle":"","parse-names":false,"suffix":""}],"container-title":"2022 2nd International Conference on Intelligent Cybernetics Technology and Applications, ICICyTA 2022","id":"ITEM-1","issued":{"date-parts":[["2022"]]},"page":"204-209","publisher":"IEEE","title":"BERT for Natural Language Processing in Bahasa Indonesia","type":"article-journal"},"uris":["http://www.mendeley.com/documents/?uuid=77ff9e6b-e22b-4955-b2db-37f493acc0f8"]}],"mendeley":{"formattedCitation":"[10]","plainTextFormattedCitation":"[10]","previouslyFormattedCitation":"[10]"},"properties":{"noteIndex":0},"schema":"https://github.com/citation-style-language/schema/raw/master/csl-citation.json"}</w:instrText>
      </w:r>
      <w:r w:rsidR="002C445B">
        <w:rPr>
          <w:i/>
        </w:rPr>
        <w:fldChar w:fldCharType="separate"/>
      </w:r>
      <w:r w:rsidR="004102E5" w:rsidRPr="004102E5">
        <w:rPr>
          <w:noProof/>
        </w:rPr>
        <w:t>[10]</w:t>
      </w:r>
      <w:r w:rsidR="002C445B">
        <w:rPr>
          <w:i/>
        </w:rPr>
        <w:fldChar w:fldCharType="end"/>
      </w:r>
      <w:r w:rsidR="002C445B">
        <w:rPr>
          <w:i/>
        </w:rPr>
        <w:t>.</w:t>
      </w:r>
      <w:r w:rsidR="002C445B">
        <w:t xml:space="preserve"> </w:t>
      </w:r>
      <w:r w:rsidR="00212A14">
        <w:t xml:space="preserve">Menurut Sebastian </w:t>
      </w:r>
      <w:r w:rsidR="00D824E8">
        <w:t>et al.</w:t>
      </w:r>
      <w:r w:rsidR="00212A14">
        <w:t xml:space="preserve"> </w:t>
      </w:r>
      <w:r w:rsidR="00212A14">
        <w:fldChar w:fldCharType="begin" w:fldLock="1"/>
      </w:r>
      <w:r w:rsidR="004102E5">
        <w:instrText>ADDIN CSL_CITATION {"citationItems":[{"id":"ITEM-1","itemData":{"DOI":"10.1109/ICICyTA57421.2022.10038230","ISBN":"9798350399134","abstract":"Indonesian is the national language of Indonesia. Besides Indonesian, there are 700 foreign and local languages used to communicate in Indonesia. Even though it is used by more than 275.7 million people, Indonesian and local Indonesian are still not getting more attention in the Natural Language Processing (NLP) community. Currently the Bidirectional Encoder Representations from Transformers or BERT model is a state of the art performance in NLP. This article aims to conduct a review of the BERT model in Indonesian and local Indonesian language. Some of the findings in this article can be used as ideas for developing NLP using the BERT model in Indonesian. From the search, found 7 pretrained BERT models in Indonesian and local Indonesian language. 5 of them are monolingual BERT Model in Bahasa Indonesia and 1 monolingual in Local Indonesian Language (Sundanese). Meanwhile, only 1 multilingual BERT model in Indonesian-Javanese-Sundanese. The majority of monolingual BERT models are in Indonesian, while only 1 monolingual BERT model is in the local Indonesian language, Sundanese. The downstream task of the Indonesian BERT model and the Indonesian local BERT model are sentiment analysis, classification, and text summarization. There are 3 extrinsic evaluation benchmarks for Indonesian BERT, namely IndoNLU, IndoNLG, and IndoLEM.","author":[{"dropping-particle":"","family":"Sebastian","given":"Danny","non-dropping-particle":"","parse-names":false,"suffix":""},{"dropping-particle":"","family":"Purnomo","given":"Hindriyanto Dwi","non-dropping-particle":"","parse-names":false,"suffix":""},{"dropping-particle":"","family":"Sembiring","given":"Irwan","non-dropping-particle":"","parse-names":false,"suffix":""}],"container-title":"2022 2nd International Conference on Intelligent Cybernetics Technology and Applications, ICICyTA 2022","id":"ITEM-1","issued":{"date-parts":[["2022"]]},"page":"204-209","publisher":"IEEE","title":"BERT for Natural Language Processing in Bahasa Indonesia","type":"article-journal"},"uris":["http://www.mendeley.com/documents/?uuid=77ff9e6b-e22b-4955-b2db-37f493acc0f8"]}],"mendeley":{"formattedCitation":"[10]","plainTextFormattedCitation":"[10]","previouslyFormattedCitation":"[10]"},"properties":{"noteIndex":0},"schema":"https://github.com/citation-style-language/schema/raw/master/csl-citation.json"}</w:instrText>
      </w:r>
      <w:r w:rsidR="00212A14">
        <w:fldChar w:fldCharType="separate"/>
      </w:r>
      <w:r w:rsidR="004102E5" w:rsidRPr="004102E5">
        <w:rPr>
          <w:noProof/>
        </w:rPr>
        <w:t>[10]</w:t>
      </w:r>
      <w:r w:rsidR="00212A14">
        <w:fldChar w:fldCharType="end"/>
      </w:r>
      <w:r w:rsidR="00293B2B">
        <w:t>,</w:t>
      </w:r>
      <w:r w:rsidR="00212A14">
        <w:t xml:space="preserve"> tolak ukur evaluasi untuk </w:t>
      </w:r>
      <w:r w:rsidR="00212A14" w:rsidRPr="00637D2F">
        <w:rPr>
          <w:i/>
        </w:rPr>
        <w:t>BERT</w:t>
      </w:r>
      <w:r w:rsidR="00212A14">
        <w:t xml:space="preserve"> bahasa Indonesia menggunakan dataset </w:t>
      </w:r>
      <w:r w:rsidR="00212A14" w:rsidRPr="00637D2F">
        <w:rPr>
          <w:i/>
        </w:rPr>
        <w:t>IndoLEM</w:t>
      </w:r>
      <w:r w:rsidR="00212A14">
        <w:t xml:space="preserve"> dan </w:t>
      </w:r>
      <w:r w:rsidR="00212A14" w:rsidRPr="00637D2F">
        <w:rPr>
          <w:i/>
        </w:rPr>
        <w:t>IndoNLU</w:t>
      </w:r>
      <w:r w:rsidR="00212A14">
        <w:t xml:space="preserve">. </w:t>
      </w:r>
    </w:p>
    <w:p w14:paraId="6994E3C3" w14:textId="49807CD7" w:rsidR="00B55060" w:rsidRPr="00E607A2" w:rsidRDefault="00107B76" w:rsidP="00E607A2">
      <w:pPr>
        <w:tabs>
          <w:tab w:val="left" w:pos="2010"/>
        </w:tabs>
        <w:ind w:firstLine="576"/>
      </w:pPr>
      <w:r w:rsidRPr="00107B76">
        <w:t>Oleh karena itu, sebagai langkah inovatif, metode yang diusulkan dalam penelitian ini menggunakan</w:t>
      </w:r>
      <w:r>
        <w:t xml:space="preserve"> </w:t>
      </w:r>
      <w:r w:rsidR="00957EB1" w:rsidRPr="00957EB1">
        <w:rPr>
          <w:i/>
        </w:rPr>
        <w:t>Deep L</w:t>
      </w:r>
      <w:r w:rsidR="00375B75" w:rsidRPr="00957EB1">
        <w:rPr>
          <w:i/>
        </w:rPr>
        <w:t>earning</w:t>
      </w:r>
      <w:r w:rsidR="00375B75" w:rsidRPr="00375B75">
        <w:t xml:space="preserve"> berbasis </w:t>
      </w:r>
      <w:r w:rsidR="00375B75" w:rsidRPr="00EC09B0">
        <w:rPr>
          <w:i/>
        </w:rPr>
        <w:t>Transformers</w:t>
      </w:r>
      <w:r w:rsidR="00375B75" w:rsidRPr="00375B75">
        <w:t xml:space="preserve">, khususnya model </w:t>
      </w:r>
      <w:r w:rsidR="00C744E0" w:rsidRPr="00EC09B0">
        <w:rPr>
          <w:i/>
        </w:rPr>
        <w:t>BERT</w:t>
      </w:r>
      <w:r w:rsidR="007D7BCF">
        <w:t xml:space="preserve"> yang telah di</w:t>
      </w:r>
      <w:r w:rsidR="00A41211">
        <w:t>l</w:t>
      </w:r>
      <w:r w:rsidR="00010D47">
        <w:t>atih dengan menggunakan bahasa I</w:t>
      </w:r>
      <w:r w:rsidR="00A41211">
        <w:t>ndonesia</w:t>
      </w:r>
      <w:r w:rsidR="00E0378A">
        <w:rPr>
          <w:i/>
        </w:rPr>
        <w:t>.</w:t>
      </w:r>
      <w:r w:rsidR="00010D47">
        <w:t xml:space="preserve"> </w:t>
      </w:r>
      <w:r w:rsidR="001872A0" w:rsidRPr="001872A0">
        <w:t>Hal ini karena dataset yang digunakan dalam penelitian ini adalah dokumen putusan hukum berbahasa Indonesia</w:t>
      </w:r>
      <w:r w:rsidR="00010D47">
        <w:t>.</w:t>
      </w:r>
      <w:r w:rsidR="00C744E0">
        <w:t xml:space="preserve"> </w:t>
      </w:r>
      <w:r w:rsidR="00BB4D72" w:rsidRPr="00BB4D72">
        <w:t>Diharapkan bahwa metode ini dapat meningkatkan akurasi dan kinerja NER dalam konteks ekstraksi informasi dari teks putusan hukum berbahasa Indonesia.</w:t>
      </w:r>
    </w:p>
    <w:p w14:paraId="684216BE" w14:textId="33806130" w:rsidR="00303B21" w:rsidRDefault="00303B21" w:rsidP="00B121DA">
      <w:pPr>
        <w:pStyle w:val="Heading2"/>
      </w:pPr>
      <w:bookmarkStart w:id="16" w:name="_Toc172830710"/>
      <w:r>
        <w:t>Rumusan Masalah</w:t>
      </w:r>
      <w:bookmarkEnd w:id="16"/>
    </w:p>
    <w:p w14:paraId="4A6F544F" w14:textId="656D4298" w:rsidR="00303B21" w:rsidRDefault="00303B21" w:rsidP="00B121DA">
      <w:pPr>
        <w:pStyle w:val="Heading3"/>
      </w:pPr>
      <w:bookmarkStart w:id="17" w:name="_Toc172830711"/>
      <w:r>
        <w:t>Permasalahan</w:t>
      </w:r>
      <w:bookmarkEnd w:id="17"/>
    </w:p>
    <w:p w14:paraId="591DA26E" w14:textId="1FECF87B" w:rsidR="001D2242" w:rsidRPr="00695FB1" w:rsidRDefault="006E4D57" w:rsidP="006E4D57">
      <w:pPr>
        <w:ind w:firstLine="720"/>
      </w:pPr>
      <w:r w:rsidRPr="006E4D57">
        <w:t xml:space="preserve">Penggunaan model </w:t>
      </w:r>
      <w:r w:rsidRPr="00780361">
        <w:rPr>
          <w:i/>
        </w:rPr>
        <w:t>Deep Learning</w:t>
      </w:r>
      <w:r w:rsidRPr="006E4D57">
        <w:t xml:space="preserve"> berbasis </w:t>
      </w:r>
      <w:r w:rsidRPr="00780361">
        <w:rPr>
          <w:i/>
        </w:rPr>
        <w:t>Transformers</w:t>
      </w:r>
      <w:r w:rsidRPr="006E4D57">
        <w:t xml:space="preserve"> telah umum digunakan untuk ekstraksi entitas, baik di bidang hukum maupun bidang lainnya. Meski begitu, di Indonesia, penelitian terkait ekstraksi entitas pada dokumen putusan hukum berbahasa Indonesia masih terbatas, dan metode yang digunakan juga cenderung terbatas.</w:t>
      </w:r>
    </w:p>
    <w:p w14:paraId="1B67E30B" w14:textId="77777777" w:rsidR="00303B21" w:rsidRDefault="00303B21" w:rsidP="00B121DA">
      <w:pPr>
        <w:pStyle w:val="Heading3"/>
      </w:pPr>
      <w:bookmarkStart w:id="18" w:name="_Toc172830712"/>
      <w:r>
        <w:t>Solusi Permasalahan</w:t>
      </w:r>
      <w:bookmarkEnd w:id="18"/>
    </w:p>
    <w:p w14:paraId="27C4CE4B" w14:textId="7B15D133" w:rsidR="00116D00" w:rsidRDefault="00485B95" w:rsidP="00D477D8">
      <w:pPr>
        <w:ind w:firstLine="720"/>
      </w:pPr>
      <w:r w:rsidRPr="00485B95">
        <w:t xml:space="preserve">Untuk mengatasi permasalahan ini, penelitian mengusulkan solusi ekstraksi entitas dengan memanfaatkan </w:t>
      </w:r>
      <w:r w:rsidRPr="00CF745D">
        <w:rPr>
          <w:i/>
        </w:rPr>
        <w:t>BERT</w:t>
      </w:r>
      <w:r w:rsidRPr="00485B95">
        <w:t xml:space="preserve">. </w:t>
      </w:r>
      <w:r w:rsidR="0099473B" w:rsidRPr="0099473B">
        <w:t xml:space="preserve">Dalam konteks ini, eksplorasi dilakukan dengan menggunakan beberapa model bahasa Indonesia yang telah dilatih sebelumnya, termasuk </w:t>
      </w:r>
      <w:r w:rsidR="00646629" w:rsidRPr="00646629">
        <w:rPr>
          <w:i/>
        </w:rPr>
        <w:t>indolem/indobert-base-uncased</w:t>
      </w:r>
      <w:r w:rsidR="00646629">
        <w:t xml:space="preserve"> </w:t>
      </w:r>
      <w:r w:rsidR="0099473B" w:rsidRPr="0099473B">
        <w:t xml:space="preserve">dan </w:t>
      </w:r>
      <w:r w:rsidR="00587984">
        <w:rPr>
          <w:i/>
        </w:rPr>
        <w:t>indobenchmark/indobert-base-p2</w:t>
      </w:r>
      <w:r w:rsidR="007D7BCF">
        <w:rPr>
          <w:i/>
        </w:rPr>
        <w:t>.</w:t>
      </w:r>
      <w:r w:rsidR="00F42549" w:rsidRPr="00F42549">
        <w:t xml:space="preserve"> </w:t>
      </w:r>
      <w:r w:rsidR="00F42549">
        <w:t>Kedua model pre-trained</w:t>
      </w:r>
      <w:r w:rsidR="00F42549" w:rsidRPr="00F42549">
        <w:t xml:space="preserve"> tersebut </w:t>
      </w:r>
      <w:r w:rsidR="00244B0E">
        <w:t>di</w:t>
      </w:r>
      <w:r w:rsidR="00F42549">
        <w:t xml:space="preserve">pilih karena </w:t>
      </w:r>
      <w:r w:rsidR="007D7BCF">
        <w:t>telah di</w:t>
      </w:r>
      <w:r w:rsidR="00F42549" w:rsidRPr="00F42549">
        <w:t>latih dengan menggunakan dua dataset yang dianggap sebagai tolak ukur evaluasi pemrosesan bahasa alami bahasa Indonesia</w:t>
      </w:r>
      <w:r w:rsidR="001B0525">
        <w:t xml:space="preserve"> </w:t>
      </w:r>
      <w:r w:rsidR="001B0525">
        <w:fldChar w:fldCharType="begin" w:fldLock="1"/>
      </w:r>
      <w:r w:rsidR="004102E5">
        <w:instrText>ADDIN CSL_CITATION {"citationItems":[{"id":"ITEM-1","itemData":{"DOI":"10.1109/ICICyTA57421.2022.10038230","ISBN":"9798350399134","abstract":"Indonesian is the national language of Indonesia. Besides Indonesian, there are 700 foreign and local languages used to communicate in Indonesia. Even though it is used by more than 275.7 million people, Indonesian and local Indonesian are still not getting more attention in the Natural Language Processing (NLP) community. Currently the Bidirectional Encoder Representations from Transformers or BERT model is a state of the art performance in NLP. This article aims to conduct a review of the BERT model in Indonesian and local Indonesian language. Some of the findings in this article can be used as ideas for developing NLP using the BERT model in Indonesian. From the search, found 7 pretrained BERT models in Indonesian and local Indonesian language. 5 of them are monolingual BERT Model in Bahasa Indonesia and 1 monolingual in Local Indonesian Language (Sundanese). Meanwhile, only 1 multilingual BERT model in Indonesian-Javanese-Sundanese. The majority of monolingual BERT models are in Indonesian, while only 1 monolingual BERT model is in the local Indonesian language, Sundanese. The downstream task of the Indonesian BERT model and the Indonesian local BERT model are sentiment analysis, classification, and text summarization. There are 3 extrinsic evaluation benchmarks for Indonesian BERT, namely IndoNLU, IndoNLG, and IndoLEM.","author":[{"dropping-particle":"","family":"Sebastian","given":"Danny","non-dropping-particle":"","parse-names":false,"suffix":""},{"dropping-particle":"","family":"Purnomo","given":"Hindriyanto Dwi","non-dropping-particle":"","parse-names":false,"suffix":""},{"dropping-particle":"","family":"Sembiring","given":"Irwan","non-dropping-particle":"","parse-names":false,"suffix":""}],"container-title":"2022 2nd International Conference on Intelligent Cybernetics Technology and Applications, ICICyTA 2022","id":"ITEM-1","issued":{"date-parts":[["2022"]]},"page":"204-209","publisher":"IEEE","title":"BERT for Natural Language Processing in Bahasa Indonesia","type":"article-journal"},"uris":["http://www.mendeley.com/documents/?uuid=77ff9e6b-e22b-4955-b2db-37f493acc0f8"]}],"mendeley":{"formattedCitation":"[10]","plainTextFormattedCitation":"[10]","previouslyFormattedCitation":"[10]"},"properties":{"noteIndex":0},"schema":"https://github.com/citation-style-language/schema/raw/master/csl-citation.json"}</w:instrText>
      </w:r>
      <w:r w:rsidR="001B0525">
        <w:fldChar w:fldCharType="separate"/>
      </w:r>
      <w:r w:rsidR="004102E5" w:rsidRPr="004102E5">
        <w:rPr>
          <w:noProof/>
        </w:rPr>
        <w:t>[10]</w:t>
      </w:r>
      <w:r w:rsidR="001B0525">
        <w:fldChar w:fldCharType="end"/>
      </w:r>
      <w:r w:rsidR="00031D67">
        <w:t>.</w:t>
      </w:r>
      <w:r w:rsidRPr="00485B95">
        <w:t xml:space="preserve"> </w:t>
      </w:r>
      <w:r w:rsidR="003F62D2" w:rsidRPr="003F62D2">
        <w:t>Dengan melakukan perbandingan antara kedua model tersebut, diharapkan penelitian ini dapat mengidentifikasi model terbaik yang dapat meningkatkan akurasi dan kinerja NER dalam ekstraksi informasi dari dokumen putusan hukum berbahasa Indonesia. Pendekatan ini juga membuka peluang untuk lebih memahami kontribusi masing-masing model pre-trained terhadap tugas ek</w:t>
      </w:r>
      <w:r w:rsidR="003F62D2">
        <w:t>straksi entitas di domain hukum</w:t>
      </w:r>
      <w:r w:rsidR="003D25F7" w:rsidRPr="003D25F7">
        <w:t>.</w:t>
      </w:r>
    </w:p>
    <w:p w14:paraId="75064C44" w14:textId="5BA403AE" w:rsidR="00303B21" w:rsidRDefault="00303B21" w:rsidP="00B121DA">
      <w:pPr>
        <w:pStyle w:val="Heading3"/>
      </w:pPr>
      <w:bookmarkStart w:id="19" w:name="_Toc172830713"/>
      <w:r>
        <w:lastRenderedPageBreak/>
        <w:t>Pertanyaan Penelitian</w:t>
      </w:r>
      <w:bookmarkEnd w:id="19"/>
    </w:p>
    <w:p w14:paraId="1D23508D" w14:textId="70AF3F77" w:rsidR="00120667" w:rsidRDefault="00C328AB" w:rsidP="00C328AB">
      <w:pPr>
        <w:ind w:firstLine="720"/>
      </w:pPr>
      <w:r w:rsidRPr="00C328AB">
        <w:t xml:space="preserve">Berdasarkan permasalahan dan solusi yang diajukan, penelitian ini berupaya menjawab pertanyaan penelitian mengenai model pre-trained </w:t>
      </w:r>
      <w:r w:rsidR="006031FC">
        <w:t xml:space="preserve">mana </w:t>
      </w:r>
      <w:r w:rsidRPr="00C328AB">
        <w:t xml:space="preserve">yang </w:t>
      </w:r>
      <w:r w:rsidR="00D1662D">
        <w:t>terbaik</w:t>
      </w:r>
      <w:r w:rsidRPr="00C328AB">
        <w:t xml:space="preserve"> </w:t>
      </w:r>
      <w:r w:rsidR="006031FC">
        <w:t xml:space="preserve">antara </w:t>
      </w:r>
      <w:r w:rsidR="006031FC">
        <w:rPr>
          <w:i/>
        </w:rPr>
        <w:t>Indolem/indobert-base-uncased</w:t>
      </w:r>
      <w:r w:rsidR="006031FC" w:rsidRPr="00C328AB">
        <w:t xml:space="preserve"> </w:t>
      </w:r>
      <w:r w:rsidR="006031FC" w:rsidRPr="002E09F9">
        <w:t xml:space="preserve">dan </w:t>
      </w:r>
      <w:r w:rsidR="006031FC">
        <w:rPr>
          <w:i/>
        </w:rPr>
        <w:t>Indobenchmark/indobert-base-p2</w:t>
      </w:r>
      <w:r w:rsidR="006031FC">
        <w:t xml:space="preserve"> </w:t>
      </w:r>
      <w:r w:rsidRPr="00C328AB">
        <w:t>dalam melakukan ekstraksi entitas pada dokumen hukum berbahasa Indonesia.</w:t>
      </w:r>
    </w:p>
    <w:p w14:paraId="699AB54C" w14:textId="63F0853D" w:rsidR="00303B21" w:rsidRDefault="00303B21" w:rsidP="00B121DA">
      <w:pPr>
        <w:pStyle w:val="Heading2"/>
      </w:pPr>
      <w:bookmarkStart w:id="20" w:name="_Toc172830714"/>
      <w:r>
        <w:t>Batasan Masalah</w:t>
      </w:r>
      <w:bookmarkEnd w:id="20"/>
    </w:p>
    <w:p w14:paraId="6F2A111A" w14:textId="77777777" w:rsidR="003642C6" w:rsidRDefault="003642C6" w:rsidP="00B121DA">
      <w:pPr>
        <w:ind w:firstLine="720"/>
      </w:pPr>
      <w:r>
        <w:t>Penelitian ini memiliki batasan-batasan tertentu untuk fokus dan keterbatasan implementasi, antara lain:</w:t>
      </w:r>
    </w:p>
    <w:p w14:paraId="3BDF133F" w14:textId="7DBD0F60" w:rsidR="003642C6" w:rsidRDefault="003642C6" w:rsidP="00595208">
      <w:pPr>
        <w:pStyle w:val="ListParagraph"/>
        <w:numPr>
          <w:ilvl w:val="0"/>
          <w:numId w:val="2"/>
        </w:numPr>
      </w:pPr>
      <w:r>
        <w:t xml:space="preserve">Penelitian </w:t>
      </w:r>
      <w:r w:rsidR="006A6657" w:rsidRPr="006A6657">
        <w:t xml:space="preserve">ini terbatas pada pengembangan dan penerapan </w:t>
      </w:r>
      <w:r w:rsidR="006A6657">
        <w:t>NER</w:t>
      </w:r>
      <w:r w:rsidR="006A6657" w:rsidRPr="006A6657">
        <w:t xml:space="preserve"> pada teks dokumen putusan hukum dalam bahasa Indonesia.</w:t>
      </w:r>
    </w:p>
    <w:p w14:paraId="77F23B04" w14:textId="42D4F939" w:rsidR="00303B21" w:rsidRDefault="003642C6" w:rsidP="00595208">
      <w:pPr>
        <w:pStyle w:val="ListParagraph"/>
        <w:numPr>
          <w:ilvl w:val="0"/>
          <w:numId w:val="2"/>
        </w:numPr>
      </w:pPr>
      <w:r>
        <w:t>Implementasi</w:t>
      </w:r>
      <w:r w:rsidR="00B879C5">
        <w:t xml:space="preserve"> </w:t>
      </w:r>
      <w:r w:rsidR="00C32234">
        <w:t>p</w:t>
      </w:r>
      <w:r w:rsidR="00B879C5">
        <w:t>re</w:t>
      </w:r>
      <w:r w:rsidR="00C32234">
        <w:t>-</w:t>
      </w:r>
      <w:r w:rsidR="00B879C5">
        <w:t>train</w:t>
      </w:r>
      <w:r w:rsidR="00E4062B">
        <w:t>ed</w:t>
      </w:r>
      <w:r>
        <w:t xml:space="preserve"> </w:t>
      </w:r>
      <w:r w:rsidRPr="006444BE">
        <w:rPr>
          <w:i/>
        </w:rPr>
        <w:t>BERT</w:t>
      </w:r>
      <w:r>
        <w:t xml:space="preserve"> hanya akan dievaluasi dalam konteks pengenalan entitas pada dokumen putusan hukum.</w:t>
      </w:r>
    </w:p>
    <w:p w14:paraId="2DFCEEBA" w14:textId="2C1F2A80" w:rsidR="00DD7BE8" w:rsidRDefault="00654ADA" w:rsidP="00595208">
      <w:pPr>
        <w:pStyle w:val="ListParagraph"/>
        <w:numPr>
          <w:ilvl w:val="0"/>
          <w:numId w:val="2"/>
        </w:numPr>
      </w:pPr>
      <w:r>
        <w:t xml:space="preserve">Dokumen yang digunakan dalam </w:t>
      </w:r>
      <w:r w:rsidR="00961EEB" w:rsidRPr="00961EEB">
        <w:t xml:space="preserve">penelitian ini, </w:t>
      </w:r>
      <w:r>
        <w:t xml:space="preserve">menggunakan dokumen </w:t>
      </w:r>
      <w:r w:rsidR="00961EEB" w:rsidRPr="00961EEB">
        <w:t>putusan pidana sebagai objek analisis,</w:t>
      </w:r>
      <w:r w:rsidR="00F030C7">
        <w:t xml:space="preserve"> dengan total sampel sebanyak 10</w:t>
      </w:r>
      <w:r w:rsidR="00961EEB" w:rsidRPr="00961EEB">
        <w:t>00 dokumen yang</w:t>
      </w:r>
      <w:r w:rsidR="00544DD6">
        <w:t xml:space="preserve"> diambil dari tahun putusan 2002</w:t>
      </w:r>
      <w:r w:rsidR="00961EEB" w:rsidRPr="00961EEB">
        <w:t xml:space="preserve"> hingga 2019</w:t>
      </w:r>
      <w:r w:rsidR="00DD7BE8">
        <w:t>.</w:t>
      </w:r>
    </w:p>
    <w:p w14:paraId="270A97F0" w14:textId="771B1583" w:rsidR="00F030C7" w:rsidRDefault="001122C0" w:rsidP="00595208">
      <w:pPr>
        <w:pStyle w:val="ListParagraph"/>
        <w:numPr>
          <w:ilvl w:val="0"/>
          <w:numId w:val="2"/>
        </w:numPr>
      </w:pPr>
      <w:r>
        <w:t>Pre-trained m</w:t>
      </w:r>
      <w:r w:rsidR="002E09F9" w:rsidRPr="002E09F9">
        <w:t xml:space="preserve">odel </w:t>
      </w:r>
      <w:r w:rsidR="00F941BA" w:rsidRPr="002E09F9">
        <w:t>Bahasa</w:t>
      </w:r>
      <w:r w:rsidR="002E09F9" w:rsidRPr="002E09F9">
        <w:t xml:space="preserve"> Indonesia yang digunakan terbatas pada dua</w:t>
      </w:r>
      <w:r w:rsidR="00E4062B">
        <w:t xml:space="preserve"> model</w:t>
      </w:r>
      <w:r w:rsidR="002E09F9" w:rsidRPr="002E09F9">
        <w:t xml:space="preserve">, yaitu </w:t>
      </w:r>
      <w:r w:rsidR="00CD3C40">
        <w:rPr>
          <w:i/>
        </w:rPr>
        <w:t>Indolem/indobert-base-uncased</w:t>
      </w:r>
      <w:r w:rsidR="00D01778">
        <w:t xml:space="preserve"> </w:t>
      </w:r>
      <w:r w:rsidR="002E09F9" w:rsidRPr="002E09F9">
        <w:t xml:space="preserve">dan </w:t>
      </w:r>
      <w:r w:rsidR="00CD3C40">
        <w:rPr>
          <w:i/>
        </w:rPr>
        <w:t>Indobenchmark/indobert-base-p2</w:t>
      </w:r>
      <w:r w:rsidR="002E09F9">
        <w:t>.</w:t>
      </w:r>
    </w:p>
    <w:p w14:paraId="53486FDB" w14:textId="1203D674" w:rsidR="00F030C7" w:rsidRDefault="00E70B56" w:rsidP="00595208">
      <w:pPr>
        <w:pStyle w:val="ListParagraph"/>
        <w:numPr>
          <w:ilvl w:val="0"/>
          <w:numId w:val="2"/>
        </w:numPr>
      </w:pPr>
      <w:r>
        <w:t>Entitas yang dilibatkan dalam penelitian ini terdiri dari 12 entitas, yaitu nomor putusan, nama terdakwa, tindak pidana, pelanggaran hukum, tuntutan hukum, putusan hukum, tanggal putusan, hakim ketua, hakim anggota, panitera, penuntut umum, dan penasihat.</w:t>
      </w:r>
    </w:p>
    <w:p w14:paraId="22CEEE35" w14:textId="78049924" w:rsidR="00303B21" w:rsidRDefault="00303B21" w:rsidP="00B121DA">
      <w:pPr>
        <w:pStyle w:val="Heading2"/>
      </w:pPr>
      <w:bookmarkStart w:id="21" w:name="_Toc172830715"/>
      <w:r>
        <w:t>Tujuan dan Manfaat</w:t>
      </w:r>
      <w:bookmarkEnd w:id="21"/>
    </w:p>
    <w:p w14:paraId="77953480" w14:textId="77777777" w:rsidR="00303B21" w:rsidRDefault="00303B21" w:rsidP="00B121DA">
      <w:pPr>
        <w:pStyle w:val="Heading3"/>
      </w:pPr>
      <w:bookmarkStart w:id="22" w:name="_Toc172830716"/>
      <w:r>
        <w:t>Tujuan</w:t>
      </w:r>
      <w:bookmarkEnd w:id="22"/>
    </w:p>
    <w:p w14:paraId="7496EDE6" w14:textId="4F88B12D" w:rsidR="00A53573" w:rsidRDefault="00BD5106" w:rsidP="0011034E">
      <w:pPr>
        <w:ind w:firstLine="720"/>
      </w:pPr>
      <w:r w:rsidRPr="00BD5106">
        <w:t>Penelitian ini bertujuan untuk</w:t>
      </w:r>
      <w:r w:rsidR="0011034E">
        <w:t xml:space="preserve"> </w:t>
      </w:r>
      <w:r w:rsidR="005635CF">
        <w:t>m</w:t>
      </w:r>
      <w:r w:rsidR="00A53573">
        <w:t>engetahui model</w:t>
      </w:r>
      <w:r w:rsidR="00EC30C8">
        <w:t xml:space="preserve"> pre-trained</w:t>
      </w:r>
      <w:r w:rsidR="00A53573">
        <w:t xml:space="preserve"> terbaik yang dapat mengekstrak entitas pada dokumen putusan hukum bahasa Indonesia.</w:t>
      </w:r>
    </w:p>
    <w:p w14:paraId="405E9915" w14:textId="1DCC2571" w:rsidR="00303B21" w:rsidRDefault="00303B21" w:rsidP="00B121DA">
      <w:pPr>
        <w:pStyle w:val="Heading3"/>
      </w:pPr>
      <w:bookmarkStart w:id="23" w:name="_Toc172830717"/>
      <w:r>
        <w:t>Manfaat</w:t>
      </w:r>
      <w:bookmarkEnd w:id="23"/>
    </w:p>
    <w:p w14:paraId="0823905A" w14:textId="77777777" w:rsidR="00AB7217" w:rsidRDefault="00AB7217" w:rsidP="00B121DA">
      <w:pPr>
        <w:ind w:firstLine="720"/>
      </w:pPr>
      <w:r>
        <w:t>Hasil dari penelitian ini diharapkan memberikan manfaat sebagai berikut:</w:t>
      </w:r>
    </w:p>
    <w:p w14:paraId="57657861" w14:textId="77777777" w:rsidR="00AB7217" w:rsidRDefault="00AB7217" w:rsidP="00595208">
      <w:pPr>
        <w:pStyle w:val="ListParagraph"/>
        <w:numPr>
          <w:ilvl w:val="0"/>
          <w:numId w:val="3"/>
        </w:numPr>
      </w:pPr>
      <w:r>
        <w:t>Kontribusi pada pengembangan teknologi NER khususnya dalam konteks hukum dan bahasa Indonesia.</w:t>
      </w:r>
    </w:p>
    <w:p w14:paraId="6AC7F71B" w14:textId="77777777" w:rsidR="00AB7217" w:rsidRDefault="00AB7217" w:rsidP="00595208">
      <w:pPr>
        <w:pStyle w:val="ListParagraph"/>
        <w:numPr>
          <w:ilvl w:val="0"/>
          <w:numId w:val="3"/>
        </w:numPr>
      </w:pPr>
      <w:r>
        <w:t>Peningkatan efisiensi dalam analisis dan pengelolaan dokumen putusan hukum oleh Mahkamah Agung dan lembaga kehakiman lainnya.</w:t>
      </w:r>
    </w:p>
    <w:p w14:paraId="145FA6CB" w14:textId="5BE93ADC" w:rsidR="00D63266" w:rsidRDefault="00AB7217" w:rsidP="00595208">
      <w:pPr>
        <w:pStyle w:val="ListParagraph"/>
        <w:numPr>
          <w:ilvl w:val="0"/>
          <w:numId w:val="3"/>
        </w:numPr>
      </w:pPr>
      <w:r>
        <w:lastRenderedPageBreak/>
        <w:t xml:space="preserve">Peningkatan pemahaman terhadap implementasi metode </w:t>
      </w:r>
      <w:r w:rsidR="00D048B3">
        <w:rPr>
          <w:i/>
        </w:rPr>
        <w:t>Deep L</w:t>
      </w:r>
      <w:r w:rsidRPr="00D048B3">
        <w:rPr>
          <w:i/>
        </w:rPr>
        <w:t>earning</w:t>
      </w:r>
      <w:r>
        <w:t xml:space="preserve">, terutama model </w:t>
      </w:r>
      <w:r w:rsidR="00083F0C">
        <w:t>pre-train</w:t>
      </w:r>
      <w:r w:rsidR="007A0332">
        <w:t>ed</w:t>
      </w:r>
      <w:r w:rsidR="00083F0C">
        <w:t xml:space="preserve"> </w:t>
      </w:r>
      <w:r w:rsidR="009342AA">
        <w:rPr>
          <w:i/>
        </w:rPr>
        <w:t>IndoBERT</w:t>
      </w:r>
      <w:r>
        <w:t>, dalam pengenalan entitas pada dokumen hukum bahasa Indonesia</w:t>
      </w:r>
      <w:r w:rsidR="00303B21">
        <w:t>.</w:t>
      </w:r>
    </w:p>
    <w:p w14:paraId="4DB7B2C9" w14:textId="71127C43" w:rsidR="00A54992" w:rsidRDefault="001F7AC3" w:rsidP="00B121DA">
      <w:pPr>
        <w:pStyle w:val="Heading2"/>
      </w:pPr>
      <w:bookmarkStart w:id="24" w:name="_Toc172830718"/>
      <w:r>
        <w:t xml:space="preserve">Sistematika </w:t>
      </w:r>
      <w:r w:rsidR="00173346">
        <w:t>Penulisan</w:t>
      </w:r>
      <w:bookmarkEnd w:id="24"/>
    </w:p>
    <w:p w14:paraId="7E46AC91" w14:textId="2ACC8E1F" w:rsidR="008320CE" w:rsidRDefault="008320CE" w:rsidP="00B121DA">
      <w:pPr>
        <w:ind w:firstLine="576"/>
      </w:pPr>
      <w:r>
        <w:t xml:space="preserve">Sistematika penulisan </w:t>
      </w:r>
      <w:r w:rsidR="00173346">
        <w:t>penulisan tugas akhir</w:t>
      </w:r>
      <w:r>
        <w:t xml:space="preserve"> ini sebagai berikut:</w:t>
      </w:r>
    </w:p>
    <w:p w14:paraId="42C64E77" w14:textId="0BF0668C" w:rsidR="005D5F7B" w:rsidRDefault="008320CE" w:rsidP="00B121DA">
      <w:pPr>
        <w:ind w:firstLine="576"/>
      </w:pPr>
      <w:r w:rsidRPr="008320CE">
        <w:t xml:space="preserve">Bab I mengawali penelitian ini dengan membahas aspek pendahuluan. Pada bab ini, diperkenalkan latar belakang permasalahan yang menjadi fokus penelitian, solusi yang diusulkan untuk menyelesaikan permasalahan tersebut, serta tujuan dan manfaat dari pelaksanaan penelitian ini. Selain itu, bab ini juga mencakup pembahasan mengenai batasan-batasan yang diterapkan dalam penelitian serta menjelaskan secara rinci sistematika penulisan </w:t>
      </w:r>
      <w:r w:rsidR="007B1FA3">
        <w:t>tugas akhir</w:t>
      </w:r>
      <w:r w:rsidRPr="008320CE">
        <w:t>.</w:t>
      </w:r>
    </w:p>
    <w:p w14:paraId="26C47478" w14:textId="23AE3AB4" w:rsidR="008320CE" w:rsidRDefault="005D5F7B" w:rsidP="00B121DA">
      <w:pPr>
        <w:ind w:firstLine="576"/>
      </w:pPr>
      <w:r>
        <w:t>Bab II merinci kajian pustaka yang membahas materi dan metode sebagai dasar teoritis dalam penelitian ini. Beberapa topik yang ditekankan dalam materi melibatkan a</w:t>
      </w:r>
      <w:r w:rsidR="0007295F">
        <w:t xml:space="preserve">spek-aspek terkait seperti </w:t>
      </w:r>
      <w:r w:rsidR="0007295F" w:rsidRPr="0007295F">
        <w:rPr>
          <w:i/>
        </w:rPr>
        <w:t>BERT</w:t>
      </w:r>
      <w:r>
        <w:t xml:space="preserve"> untuk </w:t>
      </w:r>
      <w:r w:rsidR="0007295F">
        <w:t>NER</w:t>
      </w:r>
      <w:r>
        <w:t>, proses anotasi, dan aspek-aspek lain yang relevan dalam konteks penelitian ini.</w:t>
      </w:r>
    </w:p>
    <w:p w14:paraId="4C06871A" w14:textId="7D4C60DC" w:rsidR="00173346" w:rsidRDefault="00173346" w:rsidP="00150375">
      <w:pPr>
        <w:ind w:firstLine="576"/>
      </w:pPr>
      <w:r>
        <w:t xml:space="preserve">Bab III </w:t>
      </w:r>
      <w:r w:rsidR="00B059F1" w:rsidRPr="00B059F1">
        <w:t xml:space="preserve">sebagai inti dari penelitian ini, membahas metode penelitian secara komprehensif. Mulai dari pemilihan dataset dengan menguraikan langkah-langkah pengumpulan data dan karakteristik dataset, penelitian juga </w:t>
      </w:r>
      <w:r w:rsidR="00F16774" w:rsidRPr="00B059F1">
        <w:t>mendetail kan</w:t>
      </w:r>
      <w:r w:rsidR="00B059F1" w:rsidRPr="00B059F1">
        <w:t xml:space="preserve"> implementasi model </w:t>
      </w:r>
      <w:r w:rsidR="00B059F1" w:rsidRPr="002B631B">
        <w:rPr>
          <w:i/>
        </w:rPr>
        <w:t>BERT</w:t>
      </w:r>
      <w:r w:rsidR="00B059F1" w:rsidRPr="00B059F1">
        <w:t xml:space="preserve"> untuk NER, proses anotasi data, evaluasi</w:t>
      </w:r>
      <w:r>
        <w:t xml:space="preserve"> model, serta skenario uji coba</w:t>
      </w:r>
      <w:r w:rsidR="00B059F1" w:rsidRPr="00B059F1">
        <w:t>.</w:t>
      </w:r>
    </w:p>
    <w:p w14:paraId="2845BEE4" w14:textId="5321D949" w:rsidR="00173346" w:rsidRDefault="00173346" w:rsidP="00150375">
      <w:pPr>
        <w:ind w:firstLine="576"/>
      </w:pPr>
      <w:r>
        <w:tab/>
        <w:t xml:space="preserve">Bab IV </w:t>
      </w:r>
      <w:r w:rsidRPr="00173346">
        <w:t>Bab ini menyajikan hasil penelitian yang diperoleh dari penerapan metode yang telah dibahas di bab sebelumnya. Hasil analisis data dan evaluasi performa model BERT untuk</w:t>
      </w:r>
      <w:r>
        <w:t xml:space="preserve"> tugas</w:t>
      </w:r>
      <w:r w:rsidRPr="00173346">
        <w:t xml:space="preserve"> </w:t>
      </w:r>
      <w:r>
        <w:t>NER akan diuraikan secara rinci</w:t>
      </w:r>
      <w:r w:rsidRPr="00173346">
        <w:t>.</w:t>
      </w:r>
    </w:p>
    <w:p w14:paraId="348E8773" w14:textId="0F5EDC8C" w:rsidR="00D63266" w:rsidRDefault="00173346" w:rsidP="00150375">
      <w:pPr>
        <w:ind w:firstLine="576"/>
      </w:pPr>
      <w:r>
        <w:t xml:space="preserve">Bab V </w:t>
      </w:r>
      <w:r w:rsidRPr="00173346">
        <w:t>Bab terakhir ini menyimpulkan keseluruhan hasil penelitian dan menyajikan kesimpulan utama yang dapat diambil. Selain itu, bab ini juga memberikan saran untuk penelitian lebih lanjut yang dapat dilakukan untuk mengembangkan ata</w:t>
      </w:r>
      <w:r w:rsidR="000875B8">
        <w:t>u menyempurnakan penelitian ini</w:t>
      </w:r>
      <w:r w:rsidRPr="00173346">
        <w:t>.</w:t>
      </w:r>
      <w:r w:rsidR="00D63266">
        <w:br w:type="page"/>
      </w:r>
    </w:p>
    <w:p w14:paraId="6D9EBC74" w14:textId="6B0993E9" w:rsidR="00392903" w:rsidRDefault="00F3369C" w:rsidP="00B121DA">
      <w:pPr>
        <w:pStyle w:val="Heading1"/>
      </w:pPr>
      <w:bookmarkStart w:id="25" w:name="_Toc172830719"/>
      <w:r>
        <w:lastRenderedPageBreak/>
        <w:t>KAJIAN PUSTAKA</w:t>
      </w:r>
      <w:bookmarkEnd w:id="25"/>
    </w:p>
    <w:p w14:paraId="677BE9E2" w14:textId="0884FB0E" w:rsidR="0021119A" w:rsidRDefault="0021119A" w:rsidP="00B121DA">
      <w:pPr>
        <w:pStyle w:val="Heading2"/>
      </w:pPr>
      <w:bookmarkStart w:id="26" w:name="_Toc172830720"/>
      <w:r>
        <w:t xml:space="preserve">Dokumen Putusan </w:t>
      </w:r>
      <w:r w:rsidR="00F03553">
        <w:t>Pengadilan</w:t>
      </w:r>
      <w:bookmarkEnd w:id="26"/>
    </w:p>
    <w:p w14:paraId="69E570EC" w14:textId="1359D27E" w:rsidR="00B73280" w:rsidRDefault="004B15A2" w:rsidP="00B121DA">
      <w:pPr>
        <w:ind w:firstLine="576"/>
      </w:pPr>
      <w:r w:rsidRPr="004B15A2">
        <w:t>Dokumen putusan pengadilan dibuat setelah rangkaian persidangan selesai di Pengadilan Negeri. Secara umum, isi dokumen ini dapat mencakup 10 halaman atau bahkan lebih, tergantung pada kompleksitas dan kebutuhan yang muncul selama persidangan</w:t>
      </w:r>
      <w:r w:rsidR="00A35C90">
        <w:t xml:space="preserve"> </w:t>
      </w:r>
      <w:r w:rsidR="004355F7">
        <w:fldChar w:fldCharType="begin" w:fldLock="1"/>
      </w:r>
      <w:r w:rsidR="007A5158">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4355F7">
        <w:fldChar w:fldCharType="separate"/>
      </w:r>
      <w:r w:rsidR="004355F7" w:rsidRPr="004355F7">
        <w:rPr>
          <w:noProof/>
        </w:rPr>
        <w:t>[2]</w:t>
      </w:r>
      <w:r w:rsidR="004355F7">
        <w:fldChar w:fldCharType="end"/>
      </w:r>
      <w:r w:rsidRPr="004B15A2">
        <w:t>.</w:t>
      </w:r>
      <w:r w:rsidR="006A38C0">
        <w:t xml:space="preserve"> Terdapat beberapa jenis hukum di Indonesia salah satu nya adalah Hukum Pidana</w:t>
      </w:r>
      <w:r w:rsidR="00B73280">
        <w:t>,</w:t>
      </w:r>
      <w:r w:rsidR="00B73280" w:rsidRPr="00B73280">
        <w:t xml:space="preserve"> </w:t>
      </w:r>
      <w:r w:rsidR="00B73280">
        <w:t xml:space="preserve">yaitu hukum yang mengatur tentang perbuatan-perbuatan yang dilarang dan diancam dengan pidana tertentu bagi yang </w:t>
      </w:r>
      <w:r w:rsidR="00C654DC">
        <w:t>melakukan nya</w:t>
      </w:r>
      <w:r w:rsidR="00B73280">
        <w:t>.</w:t>
      </w:r>
      <w:r w:rsidR="00616414">
        <w:t xml:space="preserve"> Berikut adalah contoh potongan dari dokumen putusan </w:t>
      </w:r>
      <w:r w:rsidR="00F03553">
        <w:t>pengadilan</w:t>
      </w:r>
      <w:r w:rsidR="008F2895">
        <w:t xml:space="preserve"> yang </w:t>
      </w:r>
      <w:r w:rsidR="004B7C1F">
        <w:t>bisa dilihat dalam</w:t>
      </w:r>
      <w:r w:rsidR="00AF0636">
        <w:t xml:space="preserve"> </w:t>
      </w:r>
      <w:r w:rsidR="00AF0636" w:rsidRPr="00AF0636">
        <w:fldChar w:fldCharType="begin"/>
      </w:r>
      <w:r w:rsidR="00AF0636" w:rsidRPr="00AF0636">
        <w:instrText xml:space="preserve"> REF _Ref168398593 \h  \* MERGEFORMAT </w:instrText>
      </w:r>
      <w:r w:rsidR="00AF0636" w:rsidRPr="00AF0636">
        <w:fldChar w:fldCharType="separate"/>
      </w:r>
      <w:r w:rsidR="007924A3">
        <w:rPr>
          <w:szCs w:val="24"/>
        </w:rPr>
        <w:t>Gambar 2.</w:t>
      </w:r>
      <w:r w:rsidR="007924A3" w:rsidRPr="007924A3">
        <w:rPr>
          <w:szCs w:val="24"/>
        </w:rPr>
        <w:t>1</w:t>
      </w:r>
      <w:r w:rsidR="00AF0636" w:rsidRPr="00AF0636">
        <w:fldChar w:fldCharType="end"/>
      </w:r>
      <w:r w:rsidR="002A765D">
        <w:t>.</w:t>
      </w:r>
    </w:p>
    <w:p w14:paraId="2C29D5E4" w14:textId="77777777" w:rsidR="00C84BD3" w:rsidRDefault="00AC2E4E" w:rsidP="00C84BD3">
      <w:pPr>
        <w:keepNext/>
      </w:pPr>
      <w:r w:rsidRPr="00AC2E4E">
        <w:rPr>
          <w:noProof/>
        </w:rPr>
        <w:drawing>
          <wp:inline distT="0" distB="0" distL="0" distR="0" wp14:anchorId="14D1CA46" wp14:editId="2D127816">
            <wp:extent cx="5040630" cy="3497580"/>
            <wp:effectExtent l="0" t="0" r="762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40630" cy="3497580"/>
                    </a:xfrm>
                    <a:prstGeom prst="rect">
                      <a:avLst/>
                    </a:prstGeom>
                  </pic:spPr>
                </pic:pic>
              </a:graphicData>
            </a:graphic>
          </wp:inline>
        </w:drawing>
      </w:r>
    </w:p>
    <w:p w14:paraId="49843735" w14:textId="79635053" w:rsidR="00AC2E4E" w:rsidRPr="00C84BD3" w:rsidRDefault="00C84BD3" w:rsidP="00C84BD3">
      <w:pPr>
        <w:pStyle w:val="Caption"/>
        <w:jc w:val="center"/>
        <w:rPr>
          <w:i w:val="0"/>
          <w:color w:val="auto"/>
          <w:sz w:val="24"/>
          <w:szCs w:val="24"/>
        </w:rPr>
      </w:pPr>
      <w:bookmarkStart w:id="27" w:name="_Ref168398593"/>
      <w:bookmarkStart w:id="28" w:name="_Toc172701135"/>
      <w:r>
        <w:rPr>
          <w:i w:val="0"/>
          <w:color w:val="auto"/>
          <w:sz w:val="24"/>
          <w:szCs w:val="24"/>
        </w:rPr>
        <w:t>Gambar 2.</w:t>
      </w:r>
      <w:r w:rsidRPr="00C84BD3">
        <w:rPr>
          <w:i w:val="0"/>
          <w:color w:val="auto"/>
          <w:sz w:val="24"/>
          <w:szCs w:val="24"/>
        </w:rPr>
        <w:fldChar w:fldCharType="begin"/>
      </w:r>
      <w:r w:rsidRPr="00C84BD3">
        <w:rPr>
          <w:i w:val="0"/>
          <w:color w:val="auto"/>
          <w:sz w:val="24"/>
          <w:szCs w:val="24"/>
        </w:rPr>
        <w:instrText xml:space="preserve"> SEQ Gambar_2. \* ARABIC </w:instrText>
      </w:r>
      <w:r w:rsidRPr="00C84BD3">
        <w:rPr>
          <w:i w:val="0"/>
          <w:color w:val="auto"/>
          <w:sz w:val="24"/>
          <w:szCs w:val="24"/>
        </w:rPr>
        <w:fldChar w:fldCharType="separate"/>
      </w:r>
      <w:r w:rsidR="007924A3">
        <w:rPr>
          <w:i w:val="0"/>
          <w:noProof/>
          <w:color w:val="auto"/>
          <w:sz w:val="24"/>
          <w:szCs w:val="24"/>
        </w:rPr>
        <w:t>1</w:t>
      </w:r>
      <w:r w:rsidRPr="00C84BD3">
        <w:rPr>
          <w:i w:val="0"/>
          <w:color w:val="auto"/>
          <w:sz w:val="24"/>
          <w:szCs w:val="24"/>
        </w:rPr>
        <w:fldChar w:fldCharType="end"/>
      </w:r>
      <w:bookmarkEnd w:id="27"/>
      <w:r w:rsidRPr="00C84BD3">
        <w:rPr>
          <w:i w:val="0"/>
          <w:color w:val="auto"/>
          <w:sz w:val="24"/>
          <w:szCs w:val="24"/>
        </w:rPr>
        <w:t xml:space="preserve"> Potongan beberapa bagian dari isi dokumen putusan pengadilan dalam bahasa Indonesia</w:t>
      </w:r>
      <w:bookmarkEnd w:id="28"/>
    </w:p>
    <w:p w14:paraId="1A15C80A" w14:textId="615DBDF9" w:rsidR="00626547" w:rsidRDefault="0041370A" w:rsidP="00B121DA">
      <w:pPr>
        <w:tabs>
          <w:tab w:val="right" w:pos="7938"/>
        </w:tabs>
      </w:pPr>
      <w:r>
        <w:t>Dalam</w:t>
      </w:r>
      <w:r w:rsidR="0050784D" w:rsidRPr="0050784D">
        <w:t xml:space="preserve"> dokumen putusan pengadilan</w:t>
      </w:r>
      <w:r w:rsidR="00E31956" w:rsidRPr="00E31956">
        <w:t xml:space="preserve"> beberapa entitas krusial dapat diidentifikasi</w:t>
      </w:r>
      <w:r w:rsidR="00E31956">
        <w:t>. Entitas ini dapat</w:t>
      </w:r>
      <w:r w:rsidR="0050784D" w:rsidRPr="0050784D">
        <w:t xml:space="preserve"> mempermudah pencarian dan pemahaman terhadap informasi spesifik, termasuk nomor putusan, identitas terdakwa, t</w:t>
      </w:r>
      <w:r w:rsidR="0050784D">
        <w:t>indak pidana, pelanggaran KUHP</w:t>
      </w:r>
      <w:r w:rsidR="0050784D" w:rsidRPr="0050784D">
        <w:t>, serta elemen-elemen kunci lainnya yang merinci proses dan hasil keputusan pengadilan.</w:t>
      </w:r>
      <w:r w:rsidR="00A23C5F">
        <w:t xml:space="preserve"> Entitas yang </w:t>
      </w:r>
      <w:r w:rsidR="002302ED">
        <w:t>di</w:t>
      </w:r>
      <w:r w:rsidR="00A23C5F">
        <w:t>ambil dari do</w:t>
      </w:r>
      <w:r w:rsidR="002302ED">
        <w:t>kumen putusan hukum  terdapat 11</w:t>
      </w:r>
      <w:r w:rsidR="00A23C5F">
        <w:t xml:space="preserve"> entitas sesuai dengan penelitian </w:t>
      </w:r>
      <w:r w:rsidR="00A23C5F">
        <w:fldChar w:fldCharType="begin" w:fldLock="1"/>
      </w:r>
      <w:r w:rsidR="00787DC0">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A23C5F">
        <w:fldChar w:fldCharType="separate"/>
      </w:r>
      <w:r w:rsidR="00A23C5F" w:rsidRPr="00A23C5F">
        <w:rPr>
          <w:noProof/>
        </w:rPr>
        <w:t>[2]</w:t>
      </w:r>
      <w:r w:rsidR="00A23C5F">
        <w:fldChar w:fldCharType="end"/>
      </w:r>
      <w:r w:rsidR="002302ED">
        <w:t xml:space="preserve"> serta terdapat penambahan 1 entitas yaitu advokat sehingga total nya menjadi 12 entitas. </w:t>
      </w:r>
      <w:r w:rsidR="00CB7D34">
        <w:t>Dari 12 entitas ini 11 diantara nya di</w:t>
      </w:r>
      <w:r w:rsidR="00C16309">
        <w:t xml:space="preserve">pastikan </w:t>
      </w:r>
      <w:r w:rsidR="00C16309">
        <w:lastRenderedPageBreak/>
        <w:t>ada dalam sebuah dokumen, n</w:t>
      </w:r>
      <w:r w:rsidR="002302ED">
        <w:t>amun</w:t>
      </w:r>
      <w:r w:rsidR="00C16309">
        <w:t xml:space="preserve"> terdapat 1 entitas yang belum tentu ada pada sebuah dokumen yaitu entitas</w:t>
      </w:r>
      <w:r w:rsidR="002302ED">
        <w:t xml:space="preserve"> advokat</w:t>
      </w:r>
      <w:r w:rsidR="00A23C5F">
        <w:t>.</w:t>
      </w:r>
      <w:r w:rsidR="00CB7D34">
        <w:t xml:space="preserve"> Daftar entitas </w:t>
      </w:r>
      <w:r w:rsidR="004B7C1F">
        <w:t>bisa dilihat dalam</w:t>
      </w:r>
      <w:r w:rsidR="00E31956">
        <w:t xml:space="preserve"> </w:t>
      </w:r>
      <w:r w:rsidR="00A84310" w:rsidRPr="00A84310">
        <w:fldChar w:fldCharType="begin"/>
      </w:r>
      <w:r w:rsidR="00A84310" w:rsidRPr="00A84310">
        <w:instrText xml:space="preserve"> REF _Ref168398659 \h  \* MERGEFORMAT </w:instrText>
      </w:r>
      <w:r w:rsidR="00A84310" w:rsidRPr="00A84310">
        <w:fldChar w:fldCharType="separate"/>
      </w:r>
      <w:r w:rsidR="007924A3">
        <w:rPr>
          <w:szCs w:val="24"/>
        </w:rPr>
        <w:t>Tabel 2.</w:t>
      </w:r>
      <w:r w:rsidR="007924A3" w:rsidRPr="007924A3">
        <w:rPr>
          <w:szCs w:val="24"/>
        </w:rPr>
        <w:t>1</w:t>
      </w:r>
      <w:r w:rsidR="00A84310" w:rsidRPr="00A84310">
        <w:fldChar w:fldCharType="end"/>
      </w:r>
      <w:r w:rsidR="004E5389">
        <w:t>.</w:t>
      </w:r>
    </w:p>
    <w:p w14:paraId="66CE19E5" w14:textId="375EF772" w:rsidR="00FD573A" w:rsidRPr="00FD573A" w:rsidRDefault="00FD573A" w:rsidP="00FD573A">
      <w:pPr>
        <w:pStyle w:val="Caption"/>
        <w:jc w:val="center"/>
        <w:rPr>
          <w:i w:val="0"/>
          <w:color w:val="auto"/>
          <w:sz w:val="24"/>
          <w:szCs w:val="24"/>
        </w:rPr>
      </w:pPr>
      <w:bookmarkStart w:id="29" w:name="_Ref168398659"/>
      <w:bookmarkStart w:id="30" w:name="_Ref172225533"/>
      <w:bookmarkStart w:id="31" w:name="_Toc172274274"/>
      <w:r>
        <w:rPr>
          <w:i w:val="0"/>
          <w:color w:val="auto"/>
          <w:sz w:val="24"/>
          <w:szCs w:val="24"/>
        </w:rPr>
        <w:t>Tabel 2.</w:t>
      </w:r>
      <w:r w:rsidRPr="00FD573A">
        <w:rPr>
          <w:i w:val="0"/>
          <w:color w:val="auto"/>
          <w:sz w:val="24"/>
          <w:szCs w:val="24"/>
        </w:rPr>
        <w:fldChar w:fldCharType="begin"/>
      </w:r>
      <w:r w:rsidRPr="00FD573A">
        <w:rPr>
          <w:i w:val="0"/>
          <w:color w:val="auto"/>
          <w:sz w:val="24"/>
          <w:szCs w:val="24"/>
        </w:rPr>
        <w:instrText xml:space="preserve"> SEQ Tabel_2. \* ARABIC </w:instrText>
      </w:r>
      <w:r w:rsidRPr="00FD573A">
        <w:rPr>
          <w:i w:val="0"/>
          <w:color w:val="auto"/>
          <w:sz w:val="24"/>
          <w:szCs w:val="24"/>
        </w:rPr>
        <w:fldChar w:fldCharType="separate"/>
      </w:r>
      <w:r w:rsidR="007924A3">
        <w:rPr>
          <w:i w:val="0"/>
          <w:noProof/>
          <w:color w:val="auto"/>
          <w:sz w:val="24"/>
          <w:szCs w:val="24"/>
        </w:rPr>
        <w:t>1</w:t>
      </w:r>
      <w:r w:rsidRPr="00FD573A">
        <w:rPr>
          <w:i w:val="0"/>
          <w:color w:val="auto"/>
          <w:sz w:val="24"/>
          <w:szCs w:val="24"/>
        </w:rPr>
        <w:fldChar w:fldCharType="end"/>
      </w:r>
      <w:bookmarkEnd w:id="29"/>
      <w:r w:rsidRPr="00FD573A">
        <w:rPr>
          <w:i w:val="0"/>
          <w:color w:val="auto"/>
          <w:sz w:val="24"/>
          <w:szCs w:val="24"/>
        </w:rPr>
        <w:t xml:space="preserve"> Daftar Entitas dan Keterangan</w:t>
      </w:r>
      <w:bookmarkEnd w:id="30"/>
      <w:bookmarkEnd w:id="31"/>
    </w:p>
    <w:tbl>
      <w:tblPr>
        <w:tblStyle w:val="TableGrid"/>
        <w:tblW w:w="0" w:type="auto"/>
        <w:tblLook w:val="04A0" w:firstRow="1" w:lastRow="0" w:firstColumn="1" w:lastColumn="0" w:noHBand="0" w:noVBand="1"/>
      </w:tblPr>
      <w:tblGrid>
        <w:gridCol w:w="562"/>
        <w:gridCol w:w="2268"/>
        <w:gridCol w:w="5098"/>
      </w:tblGrid>
      <w:tr w:rsidR="001A4B2B" w14:paraId="63DF9945" w14:textId="77777777" w:rsidTr="001A4B2B">
        <w:tc>
          <w:tcPr>
            <w:tcW w:w="562" w:type="dxa"/>
          </w:tcPr>
          <w:p w14:paraId="571F1F59" w14:textId="5E7FF8D1" w:rsidR="001A4B2B" w:rsidRDefault="001A4B2B" w:rsidP="001A4B2B">
            <w:pPr>
              <w:jc w:val="center"/>
            </w:pPr>
            <w:r>
              <w:t>No</w:t>
            </w:r>
          </w:p>
        </w:tc>
        <w:tc>
          <w:tcPr>
            <w:tcW w:w="2268" w:type="dxa"/>
            <w:vAlign w:val="center"/>
          </w:tcPr>
          <w:p w14:paraId="60028467" w14:textId="283B679A" w:rsidR="001A4B2B" w:rsidRDefault="001A4B2B" w:rsidP="001A4B2B">
            <w:pPr>
              <w:jc w:val="center"/>
            </w:pPr>
            <w:r>
              <w:t>Entitas</w:t>
            </w:r>
          </w:p>
        </w:tc>
        <w:tc>
          <w:tcPr>
            <w:tcW w:w="5098" w:type="dxa"/>
            <w:vAlign w:val="center"/>
          </w:tcPr>
          <w:p w14:paraId="5B9E52E9" w14:textId="163792A7" w:rsidR="001A4B2B" w:rsidRDefault="001A4B2B" w:rsidP="001A4B2B">
            <w:pPr>
              <w:jc w:val="center"/>
            </w:pPr>
            <w:r>
              <w:t>Keterangan</w:t>
            </w:r>
          </w:p>
        </w:tc>
      </w:tr>
      <w:tr w:rsidR="001A4B2B" w14:paraId="0424AB12" w14:textId="77777777" w:rsidTr="00675DF1">
        <w:tc>
          <w:tcPr>
            <w:tcW w:w="562" w:type="dxa"/>
            <w:vAlign w:val="center"/>
          </w:tcPr>
          <w:p w14:paraId="1407EA19" w14:textId="180083F1" w:rsidR="001A4B2B" w:rsidRDefault="001A4B2B" w:rsidP="001A4B2B">
            <w:r>
              <w:t>1.</w:t>
            </w:r>
          </w:p>
        </w:tc>
        <w:tc>
          <w:tcPr>
            <w:tcW w:w="2268" w:type="dxa"/>
            <w:vAlign w:val="center"/>
          </w:tcPr>
          <w:p w14:paraId="0EAC887E" w14:textId="66D282C6" w:rsidR="001A4B2B" w:rsidRDefault="001A4B2B" w:rsidP="001A4B2B">
            <w:r>
              <w:t xml:space="preserve">Nomor Putusan </w:t>
            </w:r>
          </w:p>
        </w:tc>
        <w:tc>
          <w:tcPr>
            <w:tcW w:w="5098" w:type="dxa"/>
            <w:vAlign w:val="center"/>
          </w:tcPr>
          <w:p w14:paraId="0BFD0139" w14:textId="561FD9EB" w:rsidR="001A4B2B" w:rsidRDefault="00AD546A" w:rsidP="00AD546A">
            <w:r>
              <w:t>Nomor Putusan dokumen</w:t>
            </w:r>
          </w:p>
        </w:tc>
      </w:tr>
      <w:tr w:rsidR="001A4B2B" w14:paraId="1F39434C" w14:textId="77777777" w:rsidTr="00675DF1">
        <w:tc>
          <w:tcPr>
            <w:tcW w:w="562" w:type="dxa"/>
            <w:vAlign w:val="center"/>
          </w:tcPr>
          <w:p w14:paraId="0DC39055" w14:textId="70401056" w:rsidR="001A4B2B" w:rsidRDefault="001A4B2B" w:rsidP="001A4B2B">
            <w:r>
              <w:t>2.</w:t>
            </w:r>
          </w:p>
        </w:tc>
        <w:tc>
          <w:tcPr>
            <w:tcW w:w="2268" w:type="dxa"/>
            <w:vAlign w:val="center"/>
          </w:tcPr>
          <w:p w14:paraId="2284C899" w14:textId="64BF941F" w:rsidR="001A4B2B" w:rsidRDefault="001A4B2B" w:rsidP="001A4B2B">
            <w:r>
              <w:t>Nama Terdakwa</w:t>
            </w:r>
          </w:p>
        </w:tc>
        <w:tc>
          <w:tcPr>
            <w:tcW w:w="5098" w:type="dxa"/>
            <w:vAlign w:val="center"/>
          </w:tcPr>
          <w:p w14:paraId="5B106681" w14:textId="24A26439" w:rsidR="001A4B2B" w:rsidRDefault="001A4B2B" w:rsidP="001A4B2B">
            <w:r>
              <w:t>Nama terdakwa</w:t>
            </w:r>
          </w:p>
        </w:tc>
      </w:tr>
      <w:tr w:rsidR="001A4B2B" w14:paraId="3E05448D" w14:textId="77777777" w:rsidTr="00675DF1">
        <w:tc>
          <w:tcPr>
            <w:tcW w:w="562" w:type="dxa"/>
            <w:vAlign w:val="center"/>
          </w:tcPr>
          <w:p w14:paraId="23C06606" w14:textId="6B23AA6A" w:rsidR="001A4B2B" w:rsidRDefault="001A4B2B" w:rsidP="001A4B2B">
            <w:r>
              <w:t>3.</w:t>
            </w:r>
          </w:p>
        </w:tc>
        <w:tc>
          <w:tcPr>
            <w:tcW w:w="2268" w:type="dxa"/>
            <w:vAlign w:val="center"/>
          </w:tcPr>
          <w:p w14:paraId="2716B0B9" w14:textId="524D9280" w:rsidR="001A4B2B" w:rsidRDefault="001A4B2B" w:rsidP="001A4B2B">
            <w:r>
              <w:t>Tindak Pidana</w:t>
            </w:r>
          </w:p>
        </w:tc>
        <w:tc>
          <w:tcPr>
            <w:tcW w:w="5098" w:type="dxa"/>
            <w:vAlign w:val="center"/>
          </w:tcPr>
          <w:p w14:paraId="2C867A0E" w14:textId="04FA2B38" w:rsidR="001A4B2B" w:rsidRDefault="001A4B2B" w:rsidP="001A4B2B">
            <w:r>
              <w:t>Kejahatan yang dilakukan</w:t>
            </w:r>
          </w:p>
        </w:tc>
      </w:tr>
      <w:tr w:rsidR="001A4B2B" w14:paraId="60F0CA03" w14:textId="77777777" w:rsidTr="00675DF1">
        <w:tc>
          <w:tcPr>
            <w:tcW w:w="562" w:type="dxa"/>
            <w:vAlign w:val="center"/>
          </w:tcPr>
          <w:p w14:paraId="04D5973C" w14:textId="1082BA05" w:rsidR="001A4B2B" w:rsidRDefault="001A4B2B" w:rsidP="001A4B2B">
            <w:r>
              <w:t>4.</w:t>
            </w:r>
          </w:p>
        </w:tc>
        <w:tc>
          <w:tcPr>
            <w:tcW w:w="2268" w:type="dxa"/>
            <w:vAlign w:val="center"/>
          </w:tcPr>
          <w:p w14:paraId="1117987D" w14:textId="02271EFF" w:rsidR="001A4B2B" w:rsidRDefault="001A4B2B" w:rsidP="001A4B2B">
            <w:r>
              <w:t>Melanggar KUHP</w:t>
            </w:r>
          </w:p>
        </w:tc>
        <w:tc>
          <w:tcPr>
            <w:tcW w:w="5098" w:type="dxa"/>
            <w:vAlign w:val="center"/>
          </w:tcPr>
          <w:p w14:paraId="5141B605" w14:textId="31DCD38F" w:rsidR="001A4B2B" w:rsidRDefault="001A4B2B" w:rsidP="001A4B2B">
            <w:r>
              <w:t>Pelanggaran KUHP yang dilakukan</w:t>
            </w:r>
          </w:p>
        </w:tc>
      </w:tr>
      <w:tr w:rsidR="001A4B2B" w14:paraId="257B3044" w14:textId="77777777" w:rsidTr="00675DF1">
        <w:tc>
          <w:tcPr>
            <w:tcW w:w="562" w:type="dxa"/>
            <w:vAlign w:val="center"/>
          </w:tcPr>
          <w:p w14:paraId="66D35085" w14:textId="01F75E99" w:rsidR="001A4B2B" w:rsidRDefault="001A4B2B" w:rsidP="001A4B2B">
            <w:r>
              <w:t>5.</w:t>
            </w:r>
          </w:p>
        </w:tc>
        <w:tc>
          <w:tcPr>
            <w:tcW w:w="2268" w:type="dxa"/>
            <w:vAlign w:val="center"/>
          </w:tcPr>
          <w:p w14:paraId="53C4F394" w14:textId="09F4C869" w:rsidR="001A4B2B" w:rsidRDefault="001A4B2B" w:rsidP="001A4B2B">
            <w:r>
              <w:t>Tuntutan Hukum</w:t>
            </w:r>
          </w:p>
        </w:tc>
        <w:tc>
          <w:tcPr>
            <w:tcW w:w="5098" w:type="dxa"/>
            <w:vAlign w:val="center"/>
          </w:tcPr>
          <w:p w14:paraId="45C158DF" w14:textId="0EB919CD" w:rsidR="001A4B2B" w:rsidRDefault="001A4B2B" w:rsidP="001A4B2B">
            <w:r>
              <w:t>Jenis Hukuman yang diajukan</w:t>
            </w:r>
          </w:p>
        </w:tc>
      </w:tr>
      <w:tr w:rsidR="001A4B2B" w14:paraId="6B8CD0AA" w14:textId="77777777" w:rsidTr="00675DF1">
        <w:tc>
          <w:tcPr>
            <w:tcW w:w="562" w:type="dxa"/>
            <w:vAlign w:val="center"/>
          </w:tcPr>
          <w:p w14:paraId="3B6ED79A" w14:textId="142DF2CF" w:rsidR="001A4B2B" w:rsidRDefault="001A4B2B" w:rsidP="001A4B2B">
            <w:r>
              <w:t>6.</w:t>
            </w:r>
          </w:p>
        </w:tc>
        <w:tc>
          <w:tcPr>
            <w:tcW w:w="2268" w:type="dxa"/>
            <w:vAlign w:val="center"/>
          </w:tcPr>
          <w:p w14:paraId="265215D3" w14:textId="41C8BC27" w:rsidR="001A4B2B" w:rsidRDefault="001A4B2B" w:rsidP="001A4B2B">
            <w:r>
              <w:t>Putusan Hukum</w:t>
            </w:r>
          </w:p>
        </w:tc>
        <w:tc>
          <w:tcPr>
            <w:tcW w:w="5098" w:type="dxa"/>
            <w:vAlign w:val="center"/>
          </w:tcPr>
          <w:p w14:paraId="361C0231" w14:textId="4CE6EC8C" w:rsidR="001A4B2B" w:rsidRDefault="001A4B2B" w:rsidP="001A4B2B">
            <w:r>
              <w:t>Jenis Hukuman Yang tetapkan</w:t>
            </w:r>
          </w:p>
        </w:tc>
      </w:tr>
      <w:tr w:rsidR="001A4B2B" w14:paraId="764D8EC3" w14:textId="77777777" w:rsidTr="00675DF1">
        <w:tc>
          <w:tcPr>
            <w:tcW w:w="562" w:type="dxa"/>
            <w:vAlign w:val="center"/>
          </w:tcPr>
          <w:p w14:paraId="41F8776E" w14:textId="186AC408" w:rsidR="001A4B2B" w:rsidRDefault="001A4B2B" w:rsidP="001A4B2B">
            <w:r>
              <w:t>7.</w:t>
            </w:r>
          </w:p>
        </w:tc>
        <w:tc>
          <w:tcPr>
            <w:tcW w:w="2268" w:type="dxa"/>
            <w:vAlign w:val="center"/>
          </w:tcPr>
          <w:p w14:paraId="740A8F86" w14:textId="52EF1DAE" w:rsidR="001A4B2B" w:rsidRDefault="001A4B2B" w:rsidP="001A4B2B">
            <w:r>
              <w:t>Tanggal Putusan</w:t>
            </w:r>
          </w:p>
        </w:tc>
        <w:tc>
          <w:tcPr>
            <w:tcW w:w="5098" w:type="dxa"/>
            <w:vAlign w:val="center"/>
          </w:tcPr>
          <w:p w14:paraId="5430FC58" w14:textId="3A526D95" w:rsidR="001A4B2B" w:rsidRDefault="001A4B2B" w:rsidP="001A4B2B">
            <w:r>
              <w:t>Tanggal Keputusan</w:t>
            </w:r>
          </w:p>
        </w:tc>
      </w:tr>
      <w:tr w:rsidR="001A4B2B" w14:paraId="0EB96B1C" w14:textId="77777777" w:rsidTr="00675DF1">
        <w:tc>
          <w:tcPr>
            <w:tcW w:w="562" w:type="dxa"/>
            <w:vAlign w:val="center"/>
          </w:tcPr>
          <w:p w14:paraId="7E46D99C" w14:textId="7A4ED534" w:rsidR="001A4B2B" w:rsidRDefault="001A4B2B" w:rsidP="001A4B2B">
            <w:r>
              <w:t>8.</w:t>
            </w:r>
          </w:p>
        </w:tc>
        <w:tc>
          <w:tcPr>
            <w:tcW w:w="2268" w:type="dxa"/>
            <w:vAlign w:val="center"/>
          </w:tcPr>
          <w:p w14:paraId="7F17429C" w14:textId="3D562965" w:rsidR="001A4B2B" w:rsidRDefault="001A4B2B" w:rsidP="001A4B2B">
            <w:r>
              <w:t>Hakim Ketua</w:t>
            </w:r>
          </w:p>
        </w:tc>
        <w:tc>
          <w:tcPr>
            <w:tcW w:w="5098" w:type="dxa"/>
            <w:vAlign w:val="center"/>
          </w:tcPr>
          <w:p w14:paraId="3A634E23" w14:textId="2D7EEB1F" w:rsidR="001A4B2B" w:rsidRDefault="001A4B2B" w:rsidP="001A4B2B">
            <w:r>
              <w:t>Nama Hakim Ketua</w:t>
            </w:r>
          </w:p>
        </w:tc>
      </w:tr>
      <w:tr w:rsidR="001A4B2B" w14:paraId="5768F316" w14:textId="77777777" w:rsidTr="00675DF1">
        <w:tc>
          <w:tcPr>
            <w:tcW w:w="562" w:type="dxa"/>
            <w:vAlign w:val="center"/>
          </w:tcPr>
          <w:p w14:paraId="5716B5D5" w14:textId="704283FB" w:rsidR="001A4B2B" w:rsidRDefault="001A4B2B" w:rsidP="001A4B2B">
            <w:r>
              <w:t>9.</w:t>
            </w:r>
          </w:p>
        </w:tc>
        <w:tc>
          <w:tcPr>
            <w:tcW w:w="2268" w:type="dxa"/>
            <w:vAlign w:val="center"/>
          </w:tcPr>
          <w:p w14:paraId="1D4A7DD4" w14:textId="42CE3117" w:rsidR="001A4B2B" w:rsidRDefault="001A4B2B" w:rsidP="001A4B2B">
            <w:r>
              <w:t>Hakim Anggota</w:t>
            </w:r>
          </w:p>
        </w:tc>
        <w:tc>
          <w:tcPr>
            <w:tcW w:w="5098" w:type="dxa"/>
            <w:vAlign w:val="center"/>
          </w:tcPr>
          <w:p w14:paraId="4DC9F280" w14:textId="7B3E1166" w:rsidR="001A4B2B" w:rsidRDefault="001A4B2B" w:rsidP="001A4B2B">
            <w:r>
              <w:t>Nama Hakim Anggota</w:t>
            </w:r>
          </w:p>
        </w:tc>
      </w:tr>
      <w:tr w:rsidR="001A4B2B" w14:paraId="53D592CC" w14:textId="77777777" w:rsidTr="00675DF1">
        <w:tc>
          <w:tcPr>
            <w:tcW w:w="562" w:type="dxa"/>
            <w:vAlign w:val="center"/>
          </w:tcPr>
          <w:p w14:paraId="549F5413" w14:textId="436D80D1" w:rsidR="001A4B2B" w:rsidRDefault="001A4B2B" w:rsidP="001A4B2B">
            <w:r>
              <w:t xml:space="preserve">10. </w:t>
            </w:r>
          </w:p>
        </w:tc>
        <w:tc>
          <w:tcPr>
            <w:tcW w:w="2268" w:type="dxa"/>
            <w:vAlign w:val="center"/>
          </w:tcPr>
          <w:p w14:paraId="7F69322B" w14:textId="5AF3A133" w:rsidR="001A4B2B" w:rsidRDefault="001A4B2B" w:rsidP="001A4B2B">
            <w:r>
              <w:t>Panitera</w:t>
            </w:r>
          </w:p>
        </w:tc>
        <w:tc>
          <w:tcPr>
            <w:tcW w:w="5098" w:type="dxa"/>
            <w:vAlign w:val="center"/>
          </w:tcPr>
          <w:p w14:paraId="01B69097" w14:textId="4F7C021C" w:rsidR="001A4B2B" w:rsidRDefault="001A4B2B" w:rsidP="001A4B2B">
            <w:r>
              <w:t>Nama Panitera</w:t>
            </w:r>
          </w:p>
        </w:tc>
      </w:tr>
      <w:tr w:rsidR="001A4B2B" w14:paraId="370FA37E" w14:textId="77777777" w:rsidTr="00675DF1">
        <w:tc>
          <w:tcPr>
            <w:tcW w:w="562" w:type="dxa"/>
            <w:vAlign w:val="center"/>
          </w:tcPr>
          <w:p w14:paraId="25FB0FCD" w14:textId="6DFFF349" w:rsidR="001A4B2B" w:rsidRDefault="001A4B2B" w:rsidP="001A4B2B">
            <w:r>
              <w:t xml:space="preserve">11. </w:t>
            </w:r>
          </w:p>
        </w:tc>
        <w:tc>
          <w:tcPr>
            <w:tcW w:w="2268" w:type="dxa"/>
            <w:vAlign w:val="center"/>
          </w:tcPr>
          <w:p w14:paraId="2B99F86D" w14:textId="0F25218C" w:rsidR="001A4B2B" w:rsidRDefault="001A4B2B" w:rsidP="001A4B2B">
            <w:r>
              <w:t>Penuntut Umum</w:t>
            </w:r>
          </w:p>
        </w:tc>
        <w:tc>
          <w:tcPr>
            <w:tcW w:w="5098" w:type="dxa"/>
            <w:vAlign w:val="center"/>
          </w:tcPr>
          <w:p w14:paraId="4CDC35FA" w14:textId="1E84AC3D" w:rsidR="001A4B2B" w:rsidRDefault="001A4B2B" w:rsidP="001A4B2B">
            <w:r>
              <w:t>Nama Penuntut Umum</w:t>
            </w:r>
          </w:p>
        </w:tc>
      </w:tr>
      <w:tr w:rsidR="001A4B2B" w14:paraId="2FB44A6E" w14:textId="77777777" w:rsidTr="00675DF1">
        <w:tc>
          <w:tcPr>
            <w:tcW w:w="562" w:type="dxa"/>
            <w:vAlign w:val="center"/>
          </w:tcPr>
          <w:p w14:paraId="60DDE256" w14:textId="32982B4A" w:rsidR="001A4B2B" w:rsidRDefault="001A4B2B" w:rsidP="001A4B2B">
            <w:r>
              <w:t>12.</w:t>
            </w:r>
          </w:p>
        </w:tc>
        <w:tc>
          <w:tcPr>
            <w:tcW w:w="2268" w:type="dxa"/>
            <w:vAlign w:val="center"/>
          </w:tcPr>
          <w:p w14:paraId="3B40DE93" w14:textId="12C17ABF" w:rsidR="001A4B2B" w:rsidRDefault="001A4B2B" w:rsidP="001A4B2B">
            <w:r>
              <w:t>Penasihat/Pengacara</w:t>
            </w:r>
          </w:p>
        </w:tc>
        <w:tc>
          <w:tcPr>
            <w:tcW w:w="5098" w:type="dxa"/>
            <w:vAlign w:val="center"/>
          </w:tcPr>
          <w:p w14:paraId="42A7855E" w14:textId="238EA218" w:rsidR="001A4B2B" w:rsidRDefault="001A4B2B" w:rsidP="001A4B2B">
            <w:r>
              <w:t>Nama Penasihat/Pengacara</w:t>
            </w:r>
          </w:p>
        </w:tc>
      </w:tr>
    </w:tbl>
    <w:p w14:paraId="61B1DC9F" w14:textId="2AFA5595" w:rsidR="00ED25CA" w:rsidRDefault="00626547" w:rsidP="00B121DA">
      <w:pPr>
        <w:tabs>
          <w:tab w:val="right" w:pos="7938"/>
        </w:tabs>
      </w:pPr>
      <w:r>
        <w:tab/>
      </w:r>
    </w:p>
    <w:p w14:paraId="657CF2C5" w14:textId="48B81BCF" w:rsidR="00DC7186" w:rsidRDefault="00DC7186" w:rsidP="00B121DA">
      <w:pPr>
        <w:pStyle w:val="Heading2"/>
        <w:rPr>
          <w:i/>
        </w:rPr>
      </w:pPr>
      <w:bookmarkStart w:id="32" w:name="_Toc172830721"/>
      <w:r w:rsidRPr="00F300B8">
        <w:rPr>
          <w:i/>
        </w:rPr>
        <w:t>Named Entity Recognition</w:t>
      </w:r>
      <w:r>
        <w:t xml:space="preserve"> </w:t>
      </w:r>
      <w:r w:rsidRPr="00FD3EFC">
        <w:t>(NER)</w:t>
      </w:r>
      <w:bookmarkEnd w:id="32"/>
    </w:p>
    <w:p w14:paraId="5A0FB8AD" w14:textId="1B7253A6" w:rsidR="00974562" w:rsidRPr="00974562" w:rsidRDefault="00974562" w:rsidP="00B121DA">
      <w:pPr>
        <w:ind w:firstLine="576"/>
      </w:pPr>
      <w:r w:rsidRPr="00A71FA7">
        <w:rPr>
          <w:i/>
        </w:rPr>
        <w:t xml:space="preserve">Named Entity Recognition </w:t>
      </w:r>
      <w:r w:rsidRPr="00FD3EFC">
        <w:t>(NER)</w:t>
      </w:r>
      <w:r>
        <w:t xml:space="preserve"> adalah </w:t>
      </w:r>
      <w:r w:rsidRPr="001468D3">
        <w:t>tugas dari ekstraksi informasi yang bertujuan untuk menemukan dan mengklasifikasikan entitas bernama dalam teks tidak terstruktur ke dalam kategori yang telah ditentukan</w:t>
      </w:r>
      <w:r>
        <w:t xml:space="preserve"> </w:t>
      </w:r>
      <w:r>
        <w:fldChar w:fldCharType="begin" w:fldLock="1"/>
      </w:r>
      <w:r w:rsidR="004102E5">
        <w:instrText>ADDIN CSL_CITATION {"citationItems":[{"id":"ITEM-1","itemData":{"DOI":"10.3390/app11188319","ISSN":"20763417","abstract":"Significant growth in Electronic Health Records (EHR) over the last decade has provided an abundance of clinical text that is mostly unstructured and untapped. This huge amount of clinical text data has motivated the development of new information extraction and text mining techniques. Named Entity Recognition (NER) and Relationship Extraction (RE) are key components of information extraction tasks in the clinical domain. In this paper, we highlight the present status of clinical NER and RE techniques in detail by discussing the existing proposed NLP models for the two tasks and their performances and discuss the current challenges. Our comprehensive survey on clinical NER and RE encompass current challenges, state-of-the-art practices, and future directions in information extraction from clinical text. This is the first attempt to discuss both of these interrelated topics together in the clinical context. We identified many research articles published based on different approaches and looked at applications of these tasks. We also discuss the evaluation metrics that are used in the literature to measure the effectiveness of the two these NLP methods and future research directions.","author":[{"dropping-particle":"","family":"Bose","given":"Priyankar","non-dropping-particle":"","parse-names":false,"suffix":""},{"dropping-particle":"","family":"Srinivasan","given":"Sriram","non-dropping-particle":"","parse-names":false,"suffix":""},{"dropping-particle":"","family":"Sleeman","given":"William C.","non-dropping-particle":"","parse-names":false,"suffix":""},{"dropping-particle":"","family":"Palta","given":"Jatinder","non-dropping-particle":"","parse-names":false,"suffix":""},{"dropping-particle":"","family":"Kapoor","given":"Rishabh","non-dropping-particle":"","parse-names":false,"suffix":""},{"dropping-particle":"","family":"Ghosh","given":"Preetam","non-dropping-particle":"","parse-names":false,"suffix":""}],"container-title":"Applied Sciences (Switzerland)","id":"ITEM-1","issue":"18","issued":{"date-parts":[["2021"]]},"title":"A survey on recent named entity recognition and relationship extraction techniques on clinical texts","type":"article-journal","volume":"11"},"uris":["http://www.mendeley.com/documents/?uuid=7246c011-7415-4876-b16b-ba6f6955383e","http://www.mendeley.com/documents/?uuid=d25c36c2-c151-4c2f-b3a7-a30bbedeb4f0"]}],"mendeley":{"formattedCitation":"[13]","plainTextFormattedCitation":"[13]","previouslyFormattedCitation":"[13]"},"properties":{"noteIndex":0},"schema":"https://github.com/citation-style-language/schema/raw/master/csl-citation.json"}</w:instrText>
      </w:r>
      <w:r>
        <w:fldChar w:fldCharType="separate"/>
      </w:r>
      <w:r w:rsidR="004102E5" w:rsidRPr="004102E5">
        <w:rPr>
          <w:noProof/>
        </w:rPr>
        <w:t>[13]</w:t>
      </w:r>
      <w:r>
        <w:fldChar w:fldCharType="end"/>
      </w:r>
      <w:r w:rsidR="00B14BD2">
        <w:t>.</w:t>
      </w:r>
      <w:r>
        <w:t xml:space="preserve"> </w:t>
      </w:r>
      <w:r w:rsidR="00B14BD2" w:rsidRPr="00B14BD2">
        <w:t xml:space="preserve">Dalam konteks ini, NER digunakan untuk mengekstraksi informasi dari dokumen putusan hukum, mencakup entitas seperti nomor putusan, </w:t>
      </w:r>
      <w:r w:rsidR="00DB3766">
        <w:t>n</w:t>
      </w:r>
      <w:r w:rsidR="00D9223B" w:rsidRPr="00B14BD2">
        <w:t>ama</w:t>
      </w:r>
      <w:r w:rsidR="00B14BD2" w:rsidRPr="00B14BD2">
        <w:t xml:space="preserve"> terdakwa, tanggal putusan, dan isi putusan hukum lainnya. Pada tahun 1995, NER pertama kali diperkenalkan dengan hanya mengidentifikasi tiga kategori, yaitu Entitas, Nama, dan Nomor </w:t>
      </w:r>
      <w:r>
        <w:t xml:space="preserve"> </w:t>
      </w:r>
      <w:r>
        <w:fldChar w:fldCharType="begin" w:fldLock="1"/>
      </w:r>
      <w:r w:rsidR="004102E5">
        <w:instrText>ADDIN CSL_CITATION {"citationItems":[{"id":"ITEM-1","itemData":{"DOI":"10.3390/app11188319","ISSN":"20763417","abstract":"Significant growth in Electronic Health Records (EHR) over the last decade has provided an abundance of clinical text that is mostly unstructured and untapped. This huge amount of clinical text data has motivated the development of new information extraction and text mining techniques. Named Entity Recognition (NER) and Relationship Extraction (RE) are key components of information extraction tasks in the clinical domain. In this paper, we highlight the present status of clinical NER and RE techniques in detail by discussing the existing proposed NLP models for the two tasks and their performances and discuss the current challenges. Our comprehensive survey on clinical NER and RE encompass current challenges, state-of-the-art practices, and future directions in information extraction from clinical text. This is the first attempt to discuss both of these interrelated topics together in the clinical context. We identified many research articles published based on different approaches and looked at applications of these tasks. We also discuss the evaluation metrics that are used in the literature to measure the effectiveness of the two these NLP methods and future research directions.","author":[{"dropping-particle":"","family":"Bose","given":"Priyankar","non-dropping-particle":"","parse-names":false,"suffix":""},{"dropping-particle":"","family":"Srinivasan","given":"Sriram","non-dropping-particle":"","parse-names":false,"suffix":""},{"dropping-particle":"","family":"Sleeman","given":"William C.","non-dropping-particle":"","parse-names":false,"suffix":""},{"dropping-particle":"","family":"Palta","given":"Jatinder","non-dropping-particle":"","parse-names":false,"suffix":""},{"dropping-particle":"","family":"Kapoor","given":"Rishabh","non-dropping-particle":"","parse-names":false,"suffix":""},{"dropping-particle":"","family":"Ghosh","given":"Preetam","non-dropping-particle":"","parse-names":false,"suffix":""}],"container-title":"Applied Sciences (Switzerland)","id":"ITEM-1","issue":"18","issued":{"date-parts":[["2021"]]},"title":"A survey on recent named entity recognition and relationship extraction techniques on clinical texts","type":"article-journal","volume":"11"},"uris":["http://www.mendeley.com/documents/?uuid=d25c36c2-c151-4c2f-b3a7-a30bbedeb4f0","http://www.mendeley.com/documents/?uuid=7246c011-7415-4876-b16b-ba6f6955383e"]}],"mendeley":{"formattedCitation":"[13]","plainTextFormattedCitation":"[13]","previouslyFormattedCitation":"[13]"},"properties":{"noteIndex":0},"schema":"https://github.com/citation-style-language/schema/raw/master/csl-citation.json"}</w:instrText>
      </w:r>
      <w:r>
        <w:fldChar w:fldCharType="separate"/>
      </w:r>
      <w:r w:rsidR="004102E5" w:rsidRPr="004102E5">
        <w:rPr>
          <w:noProof/>
        </w:rPr>
        <w:t>[13]</w:t>
      </w:r>
      <w:r>
        <w:fldChar w:fldCharType="end"/>
      </w:r>
      <w:r>
        <w:t xml:space="preserve">. </w:t>
      </w:r>
    </w:p>
    <w:p w14:paraId="1F232605" w14:textId="669CE21F" w:rsidR="00B04344" w:rsidRDefault="00E60023" w:rsidP="00B121DA">
      <w:pPr>
        <w:ind w:firstLine="576"/>
      </w:pPr>
      <w:r>
        <w:t>NER</w:t>
      </w:r>
      <w:r w:rsidR="00B04344" w:rsidRPr="00B04344">
        <w:t xml:space="preserve">, merupakan suatu metode pembelajaran mesin yang sangat populer dan dianggap sebagai teknik dasar untuk banyak tugas </w:t>
      </w:r>
      <w:r>
        <w:rPr>
          <w:i/>
        </w:rPr>
        <w:t>Natural Language Processing</w:t>
      </w:r>
      <w:r w:rsidR="00B04344" w:rsidRPr="00B04344">
        <w:t xml:space="preserve"> (NLP). Sebelum tahun 2011, semua pekerjaan dalam NER bersifat spesifik domain dan dirancang untuk mengeksekusi tugas tertentu berdasarkan ontologi</w:t>
      </w:r>
      <w:r w:rsidR="00B04344">
        <w:t xml:space="preserve"> </w:t>
      </w:r>
      <w:r w:rsidR="00B04344">
        <w:fldChar w:fldCharType="begin" w:fldLock="1"/>
      </w:r>
      <w:r w:rsidR="004102E5">
        <w:instrText>ADDIN CSL_CITATION {"citationItems":[{"id":"ITEM-1","itemData":{"DOI":"10.3390/app11188319","ISSN":"20763417","abstract":"Significant growth in Electronic Health Records (EHR) over the last decade has provided an abundance of clinical text that is mostly unstructured and untapped. This huge amount of clinical text data has motivated the development of new information extraction and text mining techniques. Named Entity Recognition (NER) and Relationship Extraction (RE) are key components of information extraction tasks in the clinical domain. In this paper, we highlight the present status of clinical NER and RE techniques in detail by discussing the existing proposed NLP models for the two tasks and their performances and discuss the current challenges. Our comprehensive survey on clinical NER and RE encompass current challenges, state-of-the-art practices, and future directions in information extraction from clinical text. This is the first attempt to discuss both of these interrelated topics together in the clinical context. We identified many research articles published based on different approaches and looked at applications of these tasks. We also discuss the evaluation metrics that are used in the literature to measure the effectiveness of the two these NLP methods and future research directions.","author":[{"dropping-particle":"","family":"Bose","given":"Priyankar","non-dropping-particle":"","parse-names":false,"suffix":""},{"dropping-particle":"","family":"Srinivasan","given":"Sriram","non-dropping-particle":"","parse-names":false,"suffix":""},{"dropping-particle":"","family":"Sleeman","given":"William C.","non-dropping-particle":"","parse-names":false,"suffix":""},{"dropping-particle":"","family":"Palta","given":"Jatinder","non-dropping-particle":"","parse-names":false,"suffix":""},{"dropping-particle":"","family":"Kapoor","given":"Rishabh","non-dropping-particle":"","parse-names":false,"suffix":""},{"dropping-particle":"","family":"Ghosh","given":"Preetam","non-dropping-particle":"","parse-names":false,"suffix":""}],"container-title":"Applied Sciences (Switzerland)","id":"ITEM-1","issue":"18","issued":{"date-parts":[["2021"]]},"title":"A survey on recent named entity recognition and relationship extraction techniques on clinical texts","type":"article-journal","volume":"11"},"uris":["http://www.mendeley.com/documents/?uuid=d25c36c2-c151-4c2f-b3a7-a30bbedeb4f0","http://www.mendeley.com/documents/?uuid=7246c011-7415-4876-b16b-ba6f6955383e"]}],"mendeley":{"formattedCitation":"[13]","plainTextFormattedCitation":"[13]","previouslyFormattedCitation":"[13]"},"properties":{"noteIndex":0},"schema":"https://github.com/citation-style-language/schema/raw/master/csl-citation.json"}</w:instrText>
      </w:r>
      <w:r w:rsidR="00B04344">
        <w:fldChar w:fldCharType="separate"/>
      </w:r>
      <w:r w:rsidR="004102E5" w:rsidRPr="004102E5">
        <w:rPr>
          <w:noProof/>
        </w:rPr>
        <w:t>[13]</w:t>
      </w:r>
      <w:r w:rsidR="00B04344">
        <w:fldChar w:fldCharType="end"/>
      </w:r>
      <w:r w:rsidR="00B04344" w:rsidRPr="00B04344">
        <w:t>.</w:t>
      </w:r>
    </w:p>
    <w:p w14:paraId="28ED06C2" w14:textId="1C9156F8" w:rsidR="00AB213D" w:rsidRPr="00B04344" w:rsidRDefault="00AB213D" w:rsidP="00B121DA">
      <w:pPr>
        <w:ind w:firstLine="576"/>
      </w:pPr>
      <w:r w:rsidRPr="00AB213D">
        <w:t>P</w:t>
      </w:r>
      <w:r>
        <w:t>ada awalnya</w:t>
      </w:r>
      <w:r w:rsidRPr="00AB213D">
        <w:t xml:space="preserve"> sistem NER mengandalkan</w:t>
      </w:r>
      <w:r w:rsidR="00BB78AF">
        <w:t xml:space="preserve"> aturan</w:t>
      </w:r>
      <w:r w:rsidRPr="00AB213D">
        <w:t xml:space="preserve"> yang dibuat oleh manusia, dan sistem NER yang berbasis pada</w:t>
      </w:r>
      <w:r w:rsidR="000F59AC">
        <w:t xml:space="preserve"> aturan</w:t>
      </w:r>
      <w:r w:rsidRPr="00AB213D">
        <w:t xml:space="preserve"> dianggap memerlukan waktu yang signifikan untuk direncanakan. Untuk mengatasi kendala ini, para peneliti mulai </w:t>
      </w:r>
      <w:r w:rsidRPr="00AB213D">
        <w:lastRenderedPageBreak/>
        <w:t xml:space="preserve">mengembangkan sistem NER yang berfokus pada algoritma pembelajaran mesin. Mereka menerapkan berbagai metode pembelajaran, termasuk yang diawasi, </w:t>
      </w:r>
      <w:r w:rsidR="00C51849" w:rsidRPr="00AB213D">
        <w:t>semi</w:t>
      </w:r>
      <w:r w:rsidR="000F59AC">
        <w:t xml:space="preserve"> </w:t>
      </w:r>
      <w:r w:rsidR="00673F91">
        <w:t>ter awasi</w:t>
      </w:r>
      <w:r w:rsidRPr="00AB213D">
        <w:t>, dan tanpa pengawasan, sebagai solusi atas tantangan tersebut</w:t>
      </w:r>
      <w:r w:rsidR="00BB78AF">
        <w:t xml:space="preserve"> </w:t>
      </w:r>
      <w:r w:rsidR="00BB78AF">
        <w:fldChar w:fldCharType="begin" w:fldLock="1"/>
      </w:r>
      <w:r w:rsidR="004102E5">
        <w:instrText>ADDIN CSL_CITATION {"citationItems":[{"id":"ITEM-1","itemData":{"DOI":"10.14569/IJACSA.2023.0140389","ISSN":"21565570","abstract":"In legal domain Name Entity Recognition serves as the basis for subsequent stages of legal artificial intelligence. In this paper, the authors have developed a dataset for training Name Entity Recognition (NER) in the Indian legal domain. As a first step of the research methodology study is done to identify and establish more legal entities than commonly used named entities such as person, organization, location, and so on. The annotators can make use of these entities to annotate different types of legal documents. Variety of text annotation tools are in existence finding the best one is a difficult task, so authors have experimented with various tools before settling on the best one for this research work. The resulting annotations from unstructured text can be stored into a JavaScript Object Notation (JSON) format which improves data readability and manipulation simple. After annotation, the resulting dataset contains approximately 30 documents and approximately 5000 sentences. This data further used to train a spacy pre-trained pipeline to predict accurate legal name entities. The accuracy of legal names can be increased further if the pre-trained models are fine-tuned using legal texts","author":[{"dropping-particle":"","family":"Naik","given":"Varsha","non-dropping-particle":"","parse-names":false,"suffix":""},{"dropping-particle":"","family":"Patel","given":"Purvang","non-dropping-particle":"","parse-names":false,"suffix":""},{"dropping-particle":"","family":"Kannan","given":"Rajeswari","non-dropping-particle":"","parse-names":false,"suffix":""}],"container-title":"International Journal of Advanced Computer Science and Applications","id":"ITEM-1","issue":"3","issued":{"date-parts":[["2023"]]},"page":"775-783","title":"Legal Entity Extraction: An Experimental Study of NER Approach for Legal Documents","type":"article-journal","volume":"14"},"uris":["http://www.mendeley.com/documents/?uuid=f2cae333-a6bc-4ede-8ba5-03302977e702"]}],"mendeley":{"formattedCitation":"[14]","plainTextFormattedCitation":"[14]","previouslyFormattedCitation":"[14]"},"properties":{"noteIndex":0},"schema":"https://github.com/citation-style-language/schema/raw/master/csl-citation.json"}</w:instrText>
      </w:r>
      <w:r w:rsidR="00BB78AF">
        <w:fldChar w:fldCharType="separate"/>
      </w:r>
      <w:r w:rsidR="004102E5" w:rsidRPr="004102E5">
        <w:rPr>
          <w:noProof/>
        </w:rPr>
        <w:t>[14]</w:t>
      </w:r>
      <w:r w:rsidR="00BB78AF">
        <w:fldChar w:fldCharType="end"/>
      </w:r>
      <w:r w:rsidRPr="00AB213D">
        <w:t>.</w:t>
      </w:r>
    </w:p>
    <w:p w14:paraId="3B0B390B" w14:textId="54766F6F" w:rsidR="00812AA0" w:rsidRDefault="00812AA0" w:rsidP="00B121DA">
      <w:pPr>
        <w:pStyle w:val="Heading2"/>
      </w:pPr>
      <w:bookmarkStart w:id="33" w:name="_Toc172830722"/>
      <w:r>
        <w:rPr>
          <w:i/>
        </w:rPr>
        <w:t>Doccano</w:t>
      </w:r>
      <w:bookmarkEnd w:id="33"/>
    </w:p>
    <w:p w14:paraId="5E9DC74B" w14:textId="6BDA714F" w:rsidR="00812AA0" w:rsidRDefault="00812AA0" w:rsidP="00812AA0">
      <w:r>
        <w:rPr>
          <w:i/>
        </w:rPr>
        <w:t>Doccano</w:t>
      </w:r>
      <w:r>
        <w:t xml:space="preserve"> merupakan alat anotasi </w:t>
      </w:r>
      <w:r>
        <w:rPr>
          <w:i/>
        </w:rPr>
        <w:t>open source</w:t>
      </w:r>
      <w:r>
        <w:t xml:space="preserve"> untuk membantu para praktisi </w:t>
      </w:r>
      <w:r>
        <w:rPr>
          <w:i/>
        </w:rPr>
        <w:t>machine learning</w:t>
      </w:r>
      <w:r>
        <w:t xml:space="preserve"> dalam membuat dataset. </w:t>
      </w:r>
      <w:r>
        <w:rPr>
          <w:i/>
        </w:rPr>
        <w:t xml:space="preserve">Doccano </w:t>
      </w:r>
      <w:r>
        <w:t xml:space="preserve">dapat digunakan untuk anotasi banyak format data diantaranya klasifikasi teks, pelabelan urutan, NER, rangkuman teks, dan lain-lain </w:t>
      </w:r>
      <w:r>
        <w:fldChar w:fldCharType="begin" w:fldLock="1"/>
      </w:r>
      <w:r w:rsidR="00097CE0">
        <w:instrText>ADDIN CSL_CITATION {"citationItems":[{"id":"ITEM-1","itemData":{"URL":"https://archive.ph/wZ71A#selection-859.8-859.46","accessed":{"date-parts":[["2024","7","18"]]},"id":"ITEM-1","issued":{"date-parts":[["0"]]},"title":"Understanding Your Textual Data Using Doccano | by Ori Cohen | Towards Data Science","type":"webpage"},"uris":["http://www.mendeley.com/documents/?uuid=f871c837-25e9-3e30-9800-7f6610112df5"]}],"mendeley":{"formattedCitation":"[15]","plainTextFormattedCitation":"[15]","previouslyFormattedCitation":"[15]"},"properties":{"noteIndex":0},"schema":"https://github.com/citation-style-language/schema/raw/master/csl-citation.json"}</w:instrText>
      </w:r>
      <w:r>
        <w:fldChar w:fldCharType="separate"/>
      </w:r>
      <w:r w:rsidRPr="00812AA0">
        <w:rPr>
          <w:noProof/>
        </w:rPr>
        <w:t>[15]</w:t>
      </w:r>
      <w:r>
        <w:fldChar w:fldCharType="end"/>
      </w:r>
      <w:r>
        <w:t xml:space="preserve">. </w:t>
      </w:r>
      <w:r w:rsidR="00AD0246">
        <w:t xml:space="preserve">Tampilan Doccano bisa dilihat pada </w:t>
      </w:r>
      <w:r w:rsidR="00AD0246" w:rsidRPr="00AD0246">
        <w:fldChar w:fldCharType="begin"/>
      </w:r>
      <w:r w:rsidR="00AD0246" w:rsidRPr="00AD0246">
        <w:instrText xml:space="preserve"> REF _Ref172216762 \h  \* MERGEFORMAT </w:instrText>
      </w:r>
      <w:r w:rsidR="00AD0246" w:rsidRPr="00AD0246">
        <w:fldChar w:fldCharType="separate"/>
      </w:r>
      <w:r w:rsidR="007924A3">
        <w:rPr>
          <w:szCs w:val="24"/>
        </w:rPr>
        <w:t>Gambar 2.</w:t>
      </w:r>
      <w:r w:rsidR="007924A3" w:rsidRPr="007924A3">
        <w:rPr>
          <w:szCs w:val="24"/>
        </w:rPr>
        <w:t>2</w:t>
      </w:r>
      <w:r w:rsidR="00AD0246" w:rsidRPr="00AD0246">
        <w:fldChar w:fldCharType="end"/>
      </w:r>
      <w:r w:rsidR="00AD0246">
        <w:t>.</w:t>
      </w:r>
    </w:p>
    <w:p w14:paraId="4ABF4107" w14:textId="54BE0064" w:rsidR="00AD0246" w:rsidRDefault="00AD0246" w:rsidP="00812AA0">
      <w:r w:rsidRPr="00AD0246">
        <w:rPr>
          <w:noProof/>
        </w:rPr>
        <w:drawing>
          <wp:inline distT="0" distB="0" distL="0" distR="0" wp14:anchorId="576A66FB" wp14:editId="16FA2C62">
            <wp:extent cx="5040630" cy="2833971"/>
            <wp:effectExtent l="0" t="0" r="7620" b="5080"/>
            <wp:docPr id="20" name="Picture 20" descr="D:\Rosik\Kuliah\skripsi\Laporan\Doccano\WhatsApp Image 2024-07-13 at 00.35.07_6d87c8b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sik\Kuliah\skripsi\Laporan\Doccano\WhatsApp Image 2024-07-13 at 00.35.07_6d87c8bd.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630" cy="2833971"/>
                    </a:xfrm>
                    <a:prstGeom prst="rect">
                      <a:avLst/>
                    </a:prstGeom>
                    <a:noFill/>
                    <a:ln>
                      <a:noFill/>
                    </a:ln>
                  </pic:spPr>
                </pic:pic>
              </a:graphicData>
            </a:graphic>
          </wp:inline>
        </w:drawing>
      </w:r>
    </w:p>
    <w:p w14:paraId="1821D02D" w14:textId="3B08F9BA" w:rsidR="00AD0246" w:rsidRPr="00AD0246" w:rsidRDefault="00AD0246" w:rsidP="00AD0246">
      <w:pPr>
        <w:pStyle w:val="Caption"/>
        <w:jc w:val="center"/>
        <w:rPr>
          <w:i w:val="0"/>
          <w:color w:val="auto"/>
          <w:sz w:val="24"/>
          <w:szCs w:val="24"/>
        </w:rPr>
      </w:pPr>
      <w:bookmarkStart w:id="34" w:name="_Ref172216762"/>
      <w:bookmarkStart w:id="35" w:name="_Toc172701136"/>
      <w:r>
        <w:rPr>
          <w:i w:val="0"/>
          <w:color w:val="auto"/>
          <w:sz w:val="24"/>
          <w:szCs w:val="24"/>
        </w:rPr>
        <w:t>Gambar 2.</w:t>
      </w:r>
      <w:r w:rsidRPr="00AD0246">
        <w:rPr>
          <w:i w:val="0"/>
          <w:color w:val="auto"/>
          <w:sz w:val="24"/>
          <w:szCs w:val="24"/>
        </w:rPr>
        <w:fldChar w:fldCharType="begin"/>
      </w:r>
      <w:r w:rsidRPr="00AD0246">
        <w:rPr>
          <w:i w:val="0"/>
          <w:color w:val="auto"/>
          <w:sz w:val="24"/>
          <w:szCs w:val="24"/>
        </w:rPr>
        <w:instrText xml:space="preserve"> SEQ Gambar_2. \* ARABIC </w:instrText>
      </w:r>
      <w:r w:rsidRPr="00AD0246">
        <w:rPr>
          <w:i w:val="0"/>
          <w:color w:val="auto"/>
          <w:sz w:val="24"/>
          <w:szCs w:val="24"/>
        </w:rPr>
        <w:fldChar w:fldCharType="separate"/>
      </w:r>
      <w:r w:rsidR="007924A3">
        <w:rPr>
          <w:i w:val="0"/>
          <w:noProof/>
          <w:color w:val="auto"/>
          <w:sz w:val="24"/>
          <w:szCs w:val="24"/>
        </w:rPr>
        <w:t>2</w:t>
      </w:r>
      <w:r w:rsidRPr="00AD0246">
        <w:rPr>
          <w:i w:val="0"/>
          <w:color w:val="auto"/>
          <w:sz w:val="24"/>
          <w:szCs w:val="24"/>
        </w:rPr>
        <w:fldChar w:fldCharType="end"/>
      </w:r>
      <w:bookmarkEnd w:id="34"/>
      <w:r w:rsidRPr="00AD0246">
        <w:rPr>
          <w:i w:val="0"/>
          <w:color w:val="auto"/>
          <w:sz w:val="24"/>
          <w:szCs w:val="24"/>
        </w:rPr>
        <w:t xml:space="preserve"> Tampilan </w:t>
      </w:r>
      <w:r w:rsidRPr="00763CC6">
        <w:rPr>
          <w:color w:val="auto"/>
          <w:sz w:val="24"/>
          <w:szCs w:val="24"/>
        </w:rPr>
        <w:t>Doccano</w:t>
      </w:r>
      <w:bookmarkEnd w:id="35"/>
    </w:p>
    <w:p w14:paraId="78BE86EA" w14:textId="55911CD0" w:rsidR="00D472E0" w:rsidRDefault="00D472E0" w:rsidP="00B121DA">
      <w:pPr>
        <w:pStyle w:val="Heading2"/>
        <w:rPr>
          <w:i/>
        </w:rPr>
      </w:pPr>
      <w:bookmarkStart w:id="36" w:name="_Toc172830723"/>
      <w:r w:rsidRPr="00BA6EBE">
        <w:rPr>
          <w:i/>
        </w:rPr>
        <w:t>Transformer</w:t>
      </w:r>
      <w:bookmarkEnd w:id="36"/>
    </w:p>
    <w:p w14:paraId="54DD6226" w14:textId="22974D9B" w:rsidR="00AB4CEF" w:rsidRDefault="00AB4CEF" w:rsidP="00B121DA">
      <w:pPr>
        <w:ind w:firstLine="576"/>
      </w:pPr>
      <w:r w:rsidRPr="00AB4CEF">
        <w:rPr>
          <w:i/>
        </w:rPr>
        <w:t>Transformer</w:t>
      </w:r>
      <w:r w:rsidRPr="00AB4CEF">
        <w:t xml:space="preserve"> adalah sebuah inovasi</w:t>
      </w:r>
      <w:r w:rsidR="00CA57DB" w:rsidRPr="00CA57DB">
        <w:t xml:space="preserve"> besar dalam domain NLP yang dip</w:t>
      </w:r>
      <w:r w:rsidR="00CA57DB">
        <w:t>erkenalkan oleh Vaswani</w:t>
      </w:r>
      <w:r w:rsidR="00E15B98">
        <w:t xml:space="preserve"> </w:t>
      </w:r>
      <w:r w:rsidR="00D824E8">
        <w:t>et al.</w:t>
      </w:r>
      <w:r w:rsidR="00CA57DB">
        <w:t xml:space="preserve"> </w:t>
      </w:r>
      <w:r w:rsidR="00066261">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066261">
        <w:fldChar w:fldCharType="separate"/>
      </w:r>
      <w:r w:rsidR="00812AA0" w:rsidRPr="00812AA0">
        <w:rPr>
          <w:noProof/>
        </w:rPr>
        <w:t>[16]</w:t>
      </w:r>
      <w:r w:rsidR="00066261">
        <w:fldChar w:fldCharType="end"/>
      </w:r>
      <w:r w:rsidRPr="00AB4CEF">
        <w:t xml:space="preserve"> </w:t>
      </w:r>
      <w:r w:rsidR="00CA57DB">
        <w:t xml:space="preserve">pada tahun 2017. </w:t>
      </w:r>
      <w:r w:rsidR="00E345C9">
        <w:t>M</w:t>
      </w:r>
      <w:r w:rsidRPr="00AB4CEF">
        <w:t xml:space="preserve">odel </w:t>
      </w:r>
      <w:r w:rsidR="008B142D">
        <w:t xml:space="preserve">ini </w:t>
      </w:r>
      <w:r w:rsidRPr="00AB4CEF">
        <w:t xml:space="preserve">digunakan untuk pemodelan urutan </w:t>
      </w:r>
      <w:r w:rsidRPr="00C57D29">
        <w:rPr>
          <w:i/>
        </w:rPr>
        <w:t>(Sequence Modeling)</w:t>
      </w:r>
      <w:r w:rsidRPr="00AB4CEF">
        <w:t xml:space="preserve"> dan transduksi </w:t>
      </w:r>
      <w:r w:rsidRPr="00C57D29">
        <w:rPr>
          <w:i/>
        </w:rPr>
        <w:t>(Transduction).</w:t>
      </w:r>
      <w:r w:rsidRPr="00AB4CEF">
        <w:t xml:space="preserve"> Dibandingkan dengan pendekatan tradisional yang menggunakan rekurensi atau konvolusi, Transformer memperkenalkan suatu konsep baru yang hanya memanfaatkan </w:t>
      </w:r>
      <w:r w:rsidR="00CF5386" w:rsidRPr="00CF5386">
        <w:rPr>
          <w:i/>
        </w:rPr>
        <w:t>attention mechanism</w:t>
      </w:r>
      <w:r w:rsidRPr="00AB4CEF">
        <w:t>. Dengan demikian, Transformer menjadi sangat efektif dalam menangani tugas-tugas pemrosesan bahasa alami, terjemahan mesin, dan masalah lain yang melibatkan data berurutan.</w:t>
      </w:r>
    </w:p>
    <w:p w14:paraId="3C3D9AF0" w14:textId="77777777" w:rsidR="00CF093E" w:rsidRDefault="00CF093E" w:rsidP="00CF093E">
      <w:pPr>
        <w:keepNext/>
        <w:jc w:val="center"/>
      </w:pPr>
      <w:r>
        <w:rPr>
          <w:noProof/>
        </w:rPr>
        <w:lastRenderedPageBreak/>
        <w:drawing>
          <wp:inline distT="0" distB="0" distL="0" distR="0" wp14:anchorId="69CE1EF8" wp14:editId="2386FD91">
            <wp:extent cx="3109092" cy="43809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1.awsstatic.com/GENAI-1.151ded5440b4c997bac0642ec669a00acff2cca1.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09092" cy="4380994"/>
                    </a:xfrm>
                    <a:prstGeom prst="rect">
                      <a:avLst/>
                    </a:prstGeom>
                    <a:noFill/>
                    <a:ln>
                      <a:noFill/>
                    </a:ln>
                  </pic:spPr>
                </pic:pic>
              </a:graphicData>
            </a:graphic>
          </wp:inline>
        </w:drawing>
      </w:r>
    </w:p>
    <w:p w14:paraId="7701FEA0" w14:textId="6B75ED47" w:rsidR="00CF093E" w:rsidRPr="00AD0246" w:rsidRDefault="00CF093E" w:rsidP="00AD0246">
      <w:pPr>
        <w:pStyle w:val="Caption"/>
        <w:jc w:val="center"/>
        <w:rPr>
          <w:i w:val="0"/>
          <w:color w:val="auto"/>
          <w:sz w:val="24"/>
          <w:szCs w:val="24"/>
        </w:rPr>
      </w:pPr>
      <w:bookmarkStart w:id="37" w:name="_Ref168398807"/>
      <w:bookmarkStart w:id="38" w:name="_Toc172701137"/>
      <w:bookmarkStart w:id="39" w:name="_Ref168398803"/>
      <w:r>
        <w:rPr>
          <w:i w:val="0"/>
          <w:color w:val="auto"/>
          <w:sz w:val="24"/>
          <w:szCs w:val="24"/>
        </w:rPr>
        <w:t>Gambar 2.</w:t>
      </w:r>
      <w:r w:rsidRPr="00FF3610">
        <w:rPr>
          <w:i w:val="0"/>
          <w:color w:val="auto"/>
          <w:sz w:val="24"/>
          <w:szCs w:val="24"/>
        </w:rPr>
        <w:fldChar w:fldCharType="begin"/>
      </w:r>
      <w:r w:rsidRPr="00FF3610">
        <w:rPr>
          <w:i w:val="0"/>
          <w:color w:val="auto"/>
          <w:sz w:val="24"/>
          <w:szCs w:val="24"/>
        </w:rPr>
        <w:instrText xml:space="preserve"> SEQ Gambar_2. \* ARABIC </w:instrText>
      </w:r>
      <w:r w:rsidRPr="00FF3610">
        <w:rPr>
          <w:i w:val="0"/>
          <w:color w:val="auto"/>
          <w:sz w:val="24"/>
          <w:szCs w:val="24"/>
        </w:rPr>
        <w:fldChar w:fldCharType="separate"/>
      </w:r>
      <w:r w:rsidR="007924A3">
        <w:rPr>
          <w:i w:val="0"/>
          <w:noProof/>
          <w:color w:val="auto"/>
          <w:sz w:val="24"/>
          <w:szCs w:val="24"/>
        </w:rPr>
        <w:t>3</w:t>
      </w:r>
      <w:r w:rsidRPr="00FF3610">
        <w:rPr>
          <w:i w:val="0"/>
          <w:color w:val="auto"/>
          <w:sz w:val="24"/>
          <w:szCs w:val="24"/>
        </w:rPr>
        <w:fldChar w:fldCharType="end"/>
      </w:r>
      <w:bookmarkEnd w:id="37"/>
      <w:r w:rsidRPr="00FF3610">
        <w:rPr>
          <w:i w:val="0"/>
          <w:color w:val="auto"/>
          <w:sz w:val="24"/>
          <w:szCs w:val="24"/>
        </w:rPr>
        <w:t xml:space="preserve"> Arsitektur </w:t>
      </w:r>
      <w:r w:rsidRPr="00FF3610">
        <w:rPr>
          <w:color w:val="auto"/>
          <w:sz w:val="24"/>
          <w:szCs w:val="24"/>
        </w:rPr>
        <w:t>Transformer</w:t>
      </w:r>
      <w:r>
        <w:rPr>
          <w:color w:val="auto"/>
          <w:sz w:val="24"/>
          <w:szCs w:val="24"/>
        </w:rPr>
        <w:t xml:space="preserve"> </w:t>
      </w:r>
      <w:r>
        <w:rPr>
          <w:color w:val="auto"/>
          <w:sz w:val="24"/>
          <w:szCs w:val="24"/>
        </w:rPr>
        <w:fldChar w:fldCharType="begin" w:fldLock="1"/>
      </w:r>
      <w:r w:rsidR="00097CE0">
        <w:rPr>
          <w:color w:val="auto"/>
          <w:sz w:val="24"/>
          <w:szCs w:val="24"/>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Pr>
          <w:color w:val="auto"/>
          <w:sz w:val="24"/>
          <w:szCs w:val="24"/>
        </w:rPr>
        <w:fldChar w:fldCharType="separate"/>
      </w:r>
      <w:r w:rsidR="00812AA0" w:rsidRPr="00812AA0">
        <w:rPr>
          <w:i w:val="0"/>
          <w:noProof/>
          <w:color w:val="auto"/>
          <w:sz w:val="24"/>
          <w:szCs w:val="24"/>
        </w:rPr>
        <w:t>[16]</w:t>
      </w:r>
      <w:bookmarkEnd w:id="38"/>
      <w:r>
        <w:rPr>
          <w:color w:val="auto"/>
          <w:sz w:val="24"/>
          <w:szCs w:val="24"/>
        </w:rPr>
        <w:fldChar w:fldCharType="end"/>
      </w:r>
      <w:bookmarkEnd w:id="39"/>
      <w:r w:rsidR="00AD0246">
        <w:rPr>
          <w:i w:val="0"/>
          <w:color w:val="auto"/>
          <w:sz w:val="24"/>
          <w:szCs w:val="24"/>
        </w:rPr>
        <w:t xml:space="preserve"> </w:t>
      </w:r>
    </w:p>
    <w:p w14:paraId="385DC7AF" w14:textId="0BBA9239" w:rsidR="00071E26" w:rsidRDefault="00D008DC" w:rsidP="00B121DA">
      <w:pPr>
        <w:ind w:firstLine="576"/>
      </w:pPr>
      <w:r w:rsidRPr="00125E05">
        <w:t xml:space="preserve">Arsitektur </w:t>
      </w:r>
      <w:r w:rsidRPr="00125E05">
        <w:rPr>
          <w:i/>
        </w:rPr>
        <w:t>Transformer</w:t>
      </w:r>
      <w:r w:rsidRPr="00125E05">
        <w:t xml:space="preserve"> terdiri dari dua komponen utama, yaitu </w:t>
      </w:r>
      <w:r w:rsidR="00125E05">
        <w:rPr>
          <w:i/>
        </w:rPr>
        <w:t>E</w:t>
      </w:r>
      <w:r w:rsidRPr="00125E05">
        <w:rPr>
          <w:i/>
        </w:rPr>
        <w:t>ncoder</w:t>
      </w:r>
      <w:r w:rsidRPr="00125E05">
        <w:t xml:space="preserve"> dan </w:t>
      </w:r>
      <w:r w:rsidR="00125E05">
        <w:rPr>
          <w:i/>
        </w:rPr>
        <w:t>D</w:t>
      </w:r>
      <w:r w:rsidRPr="00125E05">
        <w:rPr>
          <w:i/>
        </w:rPr>
        <w:t>ecoder</w:t>
      </w:r>
      <w:r w:rsidRPr="00125E05">
        <w:t xml:space="preserve">. Kedua komponen ini terdiri dari lapisan-lapisan identik yang menggunakan dua komponen kunci, yaitu </w:t>
      </w:r>
      <w:r w:rsidRPr="001878D1">
        <w:rPr>
          <w:i/>
        </w:rPr>
        <w:t>Multi-Head Self-Attention</w:t>
      </w:r>
      <w:r w:rsidRPr="00125E05">
        <w:t xml:space="preserve"> dan </w:t>
      </w:r>
      <w:r w:rsidRPr="001878D1">
        <w:rPr>
          <w:i/>
        </w:rPr>
        <w:t>Fully Connected Feed-Forward Network</w:t>
      </w:r>
      <w:r w:rsidR="00125E05" w:rsidRPr="00125E05">
        <w:t xml:space="preserve"> </w:t>
      </w:r>
      <w:r w:rsidR="00CF1CBE">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CF1CBE">
        <w:fldChar w:fldCharType="separate"/>
      </w:r>
      <w:r w:rsidR="00812AA0" w:rsidRPr="00812AA0">
        <w:rPr>
          <w:noProof/>
        </w:rPr>
        <w:t>[16]</w:t>
      </w:r>
      <w:r w:rsidR="00CF1CBE">
        <w:fldChar w:fldCharType="end"/>
      </w:r>
      <w:r w:rsidR="00071E26">
        <w:t>.</w:t>
      </w:r>
      <w:r w:rsidR="00C213CB" w:rsidRPr="00C213CB">
        <w:t xml:space="preserve"> </w:t>
      </w:r>
      <w:r w:rsidR="00CF5386" w:rsidRPr="00CF5386">
        <w:rPr>
          <w:i/>
        </w:rPr>
        <w:t>Attention mechanism</w:t>
      </w:r>
      <w:r w:rsidR="00C213CB" w:rsidRPr="00C213CB">
        <w:t xml:space="preserve"> memungkinkan model untuk memberikan bobot yang berbeda pada bagian-bagian berbeda dari input, sehingga memungkinkan pemodelan konteks yang lebih baik.</w:t>
      </w:r>
      <w:r w:rsidR="00966AC9">
        <w:t xml:space="preserve"> Arsitektur Transformer bisa dilihat pada </w:t>
      </w:r>
      <w:r w:rsidR="00CB5CF8" w:rsidRPr="00BB7759">
        <w:fldChar w:fldCharType="begin"/>
      </w:r>
      <w:r w:rsidR="00CB5CF8" w:rsidRPr="00BB7759">
        <w:instrText xml:space="preserve"> REF _Ref168398807 \h </w:instrText>
      </w:r>
      <w:r w:rsidR="00BB7759" w:rsidRPr="00BB7759">
        <w:instrText xml:space="preserve"> \* MERGEFORMAT </w:instrText>
      </w:r>
      <w:r w:rsidR="00CB5CF8" w:rsidRPr="00BB7759">
        <w:fldChar w:fldCharType="separate"/>
      </w:r>
      <w:r w:rsidR="007924A3">
        <w:rPr>
          <w:szCs w:val="24"/>
        </w:rPr>
        <w:t>Gambar 2.</w:t>
      </w:r>
      <w:r w:rsidR="007924A3" w:rsidRPr="007924A3">
        <w:rPr>
          <w:szCs w:val="24"/>
        </w:rPr>
        <w:t>3</w:t>
      </w:r>
      <w:r w:rsidR="00CB5CF8" w:rsidRPr="00BB7759">
        <w:fldChar w:fldCharType="end"/>
      </w:r>
      <w:r w:rsidR="00CB5CF8">
        <w:t>.</w:t>
      </w:r>
    </w:p>
    <w:p w14:paraId="2C2E3564" w14:textId="3B353CE3" w:rsidR="00073A63" w:rsidRDefault="007957BD" w:rsidP="00B121DA">
      <w:pPr>
        <w:pStyle w:val="Heading3"/>
      </w:pPr>
      <w:bookmarkStart w:id="40" w:name="_Toc172830724"/>
      <w:r w:rsidRPr="007957BD">
        <w:rPr>
          <w:i/>
        </w:rPr>
        <w:t>Input</w:t>
      </w:r>
      <w:r>
        <w:t xml:space="preserve"> </w:t>
      </w:r>
      <w:r w:rsidR="00073A63">
        <w:rPr>
          <w:i/>
        </w:rPr>
        <w:t>Embedding</w:t>
      </w:r>
      <w:bookmarkEnd w:id="40"/>
      <w:r w:rsidR="00A94531">
        <w:rPr>
          <w:i/>
        </w:rPr>
        <w:t xml:space="preserve"> </w:t>
      </w:r>
    </w:p>
    <w:p w14:paraId="65D4013C" w14:textId="5A97079A" w:rsidR="000C55E5" w:rsidRPr="000C55E5" w:rsidRDefault="000C55E5" w:rsidP="0026663E">
      <w:pPr>
        <w:ind w:firstLine="720"/>
      </w:pPr>
      <w:r>
        <w:t xml:space="preserve">Input embedding dalam model Transformer melibatkan beberapa langkah penting untuk mengonversi token input dan output menjadi vektor dengan dimensi </w:t>
      </w:r>
      <m:oMath>
        <m:sSub>
          <m:sSubPr>
            <m:ctrlPr>
              <w:rPr>
                <w:rFonts w:ascii="Cambria Math" w:hAnsi="Cambria Math"/>
                <w:i/>
              </w:rPr>
            </m:ctrlPr>
          </m:sSubPr>
          <m:e>
            <m:r>
              <w:rPr>
                <w:rFonts w:ascii="Cambria Math" w:hAnsi="Cambria Math"/>
              </w:rPr>
              <m:t>d</m:t>
            </m:r>
          </m:e>
          <m:sub>
            <m:r>
              <w:rPr>
                <w:rFonts w:ascii="Cambria Math" w:hAnsi="Cambria Math"/>
              </w:rPr>
              <m:t>model</m:t>
            </m:r>
          </m:sub>
        </m:sSub>
        <m:r>
          <w:rPr>
            <w:rFonts w:ascii="Cambria Math" w:hAnsi="Cambria Math"/>
          </w:rPr>
          <m:t xml:space="preserve">. </m:t>
        </m:r>
      </m:oMath>
      <w:r>
        <w:t xml:space="preserve">Proses ini menggunakan embedding yang dipelajari (learned embeddings) untuk melakukan konversi tersebut. Selain itu, model ini juga menggunakan transformasi linear yang dipelajari (learned linear transformation) dan fungsi </w:t>
      </w:r>
      <w:r>
        <w:lastRenderedPageBreak/>
        <w:t>softmax untuk mengubah output decoder menjadi probabilitas token berikutnya yang diprediksi</w:t>
      </w:r>
      <w:r w:rsidR="006B7524">
        <w:t xml:space="preserve"> </w:t>
      </w:r>
      <w:r w:rsidR="006B7524">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6B7524">
        <w:fldChar w:fldCharType="separate"/>
      </w:r>
      <w:r w:rsidR="00812AA0" w:rsidRPr="00812AA0">
        <w:rPr>
          <w:noProof/>
        </w:rPr>
        <w:t>[16]</w:t>
      </w:r>
      <w:r w:rsidR="006B7524">
        <w:fldChar w:fldCharType="end"/>
      </w:r>
      <w:r>
        <w:t>.</w:t>
      </w:r>
    </w:p>
    <w:p w14:paraId="57A480EC" w14:textId="00C8A352" w:rsidR="00EF7A75" w:rsidRDefault="00FC4674" w:rsidP="00B121DA">
      <w:pPr>
        <w:pStyle w:val="Heading3"/>
        <w:rPr>
          <w:i/>
        </w:rPr>
      </w:pPr>
      <w:bookmarkStart w:id="41" w:name="_Toc172830725"/>
      <w:r w:rsidRPr="006D7949">
        <w:rPr>
          <w:i/>
        </w:rPr>
        <w:t>Encoder</w:t>
      </w:r>
      <w:r w:rsidR="00D13971">
        <w:rPr>
          <w:i/>
        </w:rPr>
        <w:t xml:space="preserve"> </w:t>
      </w:r>
      <w:r w:rsidR="00F05068">
        <w:t xml:space="preserve">dan </w:t>
      </w:r>
      <w:r w:rsidR="00F05068">
        <w:rPr>
          <w:i/>
        </w:rPr>
        <w:t>Decoder Transformers</w:t>
      </w:r>
      <w:bookmarkEnd w:id="41"/>
    </w:p>
    <w:p w14:paraId="3BB6FCE3" w14:textId="461FB155" w:rsidR="00FC4674" w:rsidRDefault="00D13971" w:rsidP="00F05068">
      <w:pPr>
        <w:ind w:firstLine="720"/>
      </w:pPr>
      <w:r w:rsidRPr="00EA09B6">
        <w:rPr>
          <w:i/>
        </w:rPr>
        <w:t>Encoder Transformer</w:t>
      </w:r>
      <w:r w:rsidRPr="00D13971">
        <w:t xml:space="preserve"> terdiri dari </w:t>
      </w:r>
      <w:r w:rsidR="00304EB9">
        <w:t>6</w:t>
      </w:r>
      <w:r w:rsidRPr="00D13971">
        <w:t xml:space="preserve"> lapisan identik, dan setiap l</w:t>
      </w:r>
      <w:r w:rsidR="000A63B4">
        <w:t>a</w:t>
      </w:r>
      <w:r w:rsidR="006946E5">
        <w:t xml:space="preserve">pisan memiliki dua sub-lapisan. Yang pertama adalah </w:t>
      </w:r>
      <w:r w:rsidR="00FC6D5A">
        <w:t xml:space="preserve">lapisan </w:t>
      </w:r>
      <w:r w:rsidR="001329F2" w:rsidRPr="001329F2">
        <w:rPr>
          <w:i/>
        </w:rPr>
        <w:t>Multi</w:t>
      </w:r>
      <w:r w:rsidR="001329F2">
        <w:rPr>
          <w:i/>
        </w:rPr>
        <w:t xml:space="preserve">-Head </w:t>
      </w:r>
      <w:r w:rsidR="00FC6D5A" w:rsidRPr="00FC6D5A">
        <w:rPr>
          <w:i/>
        </w:rPr>
        <w:t>S</w:t>
      </w:r>
      <w:r w:rsidR="00FC6D5A">
        <w:rPr>
          <w:i/>
        </w:rPr>
        <w:t>elf-A</w:t>
      </w:r>
      <w:r w:rsidR="0085430B" w:rsidRPr="00FC6D5A">
        <w:rPr>
          <w:i/>
        </w:rPr>
        <w:t>ttention</w:t>
      </w:r>
      <w:r w:rsidR="00FC6D5A">
        <w:t xml:space="preserve"> dan </w:t>
      </w:r>
      <w:r w:rsidR="006946E5">
        <w:t xml:space="preserve">yang kedua adalah </w:t>
      </w:r>
      <w:r w:rsidR="00724BAE">
        <w:rPr>
          <w:i/>
        </w:rPr>
        <w:t xml:space="preserve">Position-Wise </w:t>
      </w:r>
      <w:r w:rsidR="00FC6D5A" w:rsidRPr="00FC6D5A">
        <w:rPr>
          <w:i/>
        </w:rPr>
        <w:t>F</w:t>
      </w:r>
      <w:r w:rsidR="00FC6D5A">
        <w:rPr>
          <w:i/>
        </w:rPr>
        <w:t>eed-F</w:t>
      </w:r>
      <w:r w:rsidR="0085430B" w:rsidRPr="00FC6D5A">
        <w:rPr>
          <w:i/>
        </w:rPr>
        <w:t>orward</w:t>
      </w:r>
      <w:r w:rsidR="009B20BF">
        <w:rPr>
          <w:i/>
        </w:rPr>
        <w:t xml:space="preserve"> Network</w:t>
      </w:r>
      <w:r w:rsidR="0085430B" w:rsidRPr="0085430B">
        <w:t>.</w:t>
      </w:r>
      <w:r w:rsidR="006946E5">
        <w:t xml:space="preserve"> </w:t>
      </w:r>
      <w:r w:rsidR="006946E5">
        <w:rPr>
          <w:i/>
        </w:rPr>
        <w:t>Encoder</w:t>
      </w:r>
      <w:r w:rsidR="006946E5">
        <w:t xml:space="preserve"> </w:t>
      </w:r>
      <w:r w:rsidR="00CB7D34">
        <w:t>menggunakan koneksi residual di</w:t>
      </w:r>
      <w:r w:rsidR="006946E5">
        <w:t>sekitar kedua sub-lapisan tersebut, diikuti dengan lapisan normalisasi.</w:t>
      </w:r>
      <w:r w:rsidR="005475B0">
        <w:t xml:space="preserve"> Melalui</w:t>
      </w:r>
      <w:r w:rsidR="0085430B" w:rsidRPr="0085430B">
        <w:t xml:space="preserve"> mekanisme </w:t>
      </w:r>
      <w:r w:rsidR="00516601">
        <w:rPr>
          <w:i/>
        </w:rPr>
        <w:t>Self-A</w:t>
      </w:r>
      <w:r w:rsidR="0085430B" w:rsidRPr="00516601">
        <w:rPr>
          <w:i/>
        </w:rPr>
        <w:t>ttention</w:t>
      </w:r>
      <w:r w:rsidR="0085430B" w:rsidRPr="0085430B">
        <w:t xml:space="preserve">, setiap posisi dalam </w:t>
      </w:r>
      <w:r w:rsidR="00DE66E7" w:rsidRPr="00DE66E7">
        <w:rPr>
          <w:i/>
        </w:rPr>
        <w:t>encoder</w:t>
      </w:r>
      <w:r w:rsidR="0085430B" w:rsidRPr="0085430B">
        <w:t xml:space="preserve"> dapat memfokuskan </w:t>
      </w:r>
      <w:r w:rsidR="003C7037" w:rsidRPr="0085430B">
        <w:t>perhatian nya</w:t>
      </w:r>
      <w:r w:rsidR="0085430B" w:rsidRPr="0085430B">
        <w:t xml:space="preserve"> pada seluruh posisi dalam urutan input, sehingga dapat menangkap hubung</w:t>
      </w:r>
      <w:r w:rsidR="00C43D98">
        <w:t>an antar kata-kata yang berbeda</w:t>
      </w:r>
      <w:r w:rsidR="0085430B" w:rsidRPr="0085430B">
        <w:t xml:space="preserve"> </w:t>
      </w:r>
      <w:r w:rsidR="00AF64FE">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AF64FE">
        <w:fldChar w:fldCharType="separate"/>
      </w:r>
      <w:r w:rsidR="00812AA0" w:rsidRPr="00812AA0">
        <w:rPr>
          <w:noProof/>
        </w:rPr>
        <w:t>[16]</w:t>
      </w:r>
      <w:r w:rsidR="00AF64FE">
        <w:fldChar w:fldCharType="end"/>
      </w:r>
      <w:r w:rsidR="00B929DF" w:rsidRPr="0085430B">
        <w:t>.</w:t>
      </w:r>
      <w:r w:rsidR="006F29FE">
        <w:t xml:space="preserve"> Arsitektur </w:t>
      </w:r>
      <w:r w:rsidR="006F29FE">
        <w:rPr>
          <w:i/>
        </w:rPr>
        <w:t>Encoder</w:t>
      </w:r>
      <w:r w:rsidR="00CB7D34">
        <w:t xml:space="preserve"> </w:t>
      </w:r>
      <w:r w:rsidR="004B7C1F">
        <w:t>bisa dilihat dalam</w:t>
      </w:r>
      <w:r w:rsidR="006F29FE">
        <w:t xml:space="preserve"> </w:t>
      </w:r>
      <w:r w:rsidR="004546F1" w:rsidRPr="004546F1">
        <w:fldChar w:fldCharType="begin"/>
      </w:r>
      <w:r w:rsidR="004546F1" w:rsidRPr="004546F1">
        <w:instrText xml:space="preserve"> REF _Ref168398900 \h  \* MERGEFORMAT </w:instrText>
      </w:r>
      <w:r w:rsidR="004546F1" w:rsidRPr="004546F1">
        <w:fldChar w:fldCharType="separate"/>
      </w:r>
      <w:r w:rsidR="007924A3">
        <w:rPr>
          <w:szCs w:val="24"/>
        </w:rPr>
        <w:t>Gambar 2.</w:t>
      </w:r>
      <w:r w:rsidR="007924A3" w:rsidRPr="007924A3">
        <w:rPr>
          <w:szCs w:val="24"/>
        </w:rPr>
        <w:t>4</w:t>
      </w:r>
      <w:r w:rsidR="004546F1" w:rsidRPr="004546F1">
        <w:fldChar w:fldCharType="end"/>
      </w:r>
      <w:r w:rsidR="004546F1" w:rsidRPr="004546F1">
        <w:t>.</w:t>
      </w:r>
    </w:p>
    <w:p w14:paraId="2C8D76D0" w14:textId="77777777" w:rsidR="00D61730" w:rsidRDefault="00F00237" w:rsidP="00D61730">
      <w:pPr>
        <w:keepNext/>
        <w:jc w:val="center"/>
      </w:pPr>
      <w:r>
        <w:rPr>
          <w:noProof/>
        </w:rPr>
        <w:drawing>
          <wp:inline distT="0" distB="0" distL="0" distR="0" wp14:anchorId="0F337FD2" wp14:editId="5730FAD5">
            <wp:extent cx="1619037" cy="2913380"/>
            <wp:effectExtent l="0" t="0" r="63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1.awsstatic.com/GENAI-1.151ded5440b4c997bac0642ec669a00acff2cca1.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3488" r="47917"/>
                    <a:stretch/>
                  </pic:blipFill>
                  <pic:spPr bwMode="auto">
                    <a:xfrm>
                      <a:off x="0" y="0"/>
                      <a:ext cx="1619319" cy="2913888"/>
                    </a:xfrm>
                    <a:prstGeom prst="rect">
                      <a:avLst/>
                    </a:prstGeom>
                    <a:noFill/>
                    <a:ln>
                      <a:noFill/>
                    </a:ln>
                    <a:extLst>
                      <a:ext uri="{53640926-AAD7-44D8-BBD7-CCE9431645EC}">
                        <a14:shadowObscured xmlns:a14="http://schemas.microsoft.com/office/drawing/2010/main"/>
                      </a:ext>
                    </a:extLst>
                  </pic:spPr>
                </pic:pic>
              </a:graphicData>
            </a:graphic>
          </wp:inline>
        </w:drawing>
      </w:r>
    </w:p>
    <w:p w14:paraId="29F19A11" w14:textId="2EC8AB10" w:rsidR="005A6BB1" w:rsidRPr="00D61730" w:rsidRDefault="00D61730" w:rsidP="00D61730">
      <w:pPr>
        <w:pStyle w:val="Caption"/>
        <w:jc w:val="center"/>
        <w:rPr>
          <w:i w:val="0"/>
          <w:color w:val="auto"/>
          <w:sz w:val="24"/>
          <w:szCs w:val="24"/>
        </w:rPr>
      </w:pPr>
      <w:bookmarkStart w:id="42" w:name="_Ref168398900"/>
      <w:bookmarkStart w:id="43" w:name="_Toc172701138"/>
      <w:r>
        <w:rPr>
          <w:i w:val="0"/>
          <w:color w:val="auto"/>
          <w:sz w:val="24"/>
          <w:szCs w:val="24"/>
        </w:rPr>
        <w:t>Gambar 2.</w:t>
      </w:r>
      <w:r w:rsidRPr="00D61730">
        <w:rPr>
          <w:i w:val="0"/>
          <w:color w:val="auto"/>
          <w:sz w:val="24"/>
          <w:szCs w:val="24"/>
        </w:rPr>
        <w:fldChar w:fldCharType="begin"/>
      </w:r>
      <w:r w:rsidRPr="00D61730">
        <w:rPr>
          <w:i w:val="0"/>
          <w:color w:val="auto"/>
          <w:sz w:val="24"/>
          <w:szCs w:val="24"/>
        </w:rPr>
        <w:instrText xml:space="preserve"> SEQ Gambar_2. \* ARABIC </w:instrText>
      </w:r>
      <w:r w:rsidRPr="00D61730">
        <w:rPr>
          <w:i w:val="0"/>
          <w:color w:val="auto"/>
          <w:sz w:val="24"/>
          <w:szCs w:val="24"/>
        </w:rPr>
        <w:fldChar w:fldCharType="separate"/>
      </w:r>
      <w:r w:rsidR="007924A3">
        <w:rPr>
          <w:i w:val="0"/>
          <w:noProof/>
          <w:color w:val="auto"/>
          <w:sz w:val="24"/>
          <w:szCs w:val="24"/>
        </w:rPr>
        <w:t>4</w:t>
      </w:r>
      <w:r w:rsidRPr="00D61730">
        <w:rPr>
          <w:i w:val="0"/>
          <w:color w:val="auto"/>
          <w:sz w:val="24"/>
          <w:szCs w:val="24"/>
        </w:rPr>
        <w:fldChar w:fldCharType="end"/>
      </w:r>
      <w:bookmarkEnd w:id="42"/>
      <w:r w:rsidRPr="00D61730">
        <w:rPr>
          <w:i w:val="0"/>
          <w:color w:val="auto"/>
          <w:sz w:val="24"/>
          <w:szCs w:val="24"/>
        </w:rPr>
        <w:t xml:space="preserve"> Arsitektur </w:t>
      </w:r>
      <w:r w:rsidRPr="00D61730">
        <w:rPr>
          <w:color w:val="auto"/>
          <w:sz w:val="24"/>
          <w:szCs w:val="24"/>
        </w:rPr>
        <w:t>Encoder</w:t>
      </w:r>
      <w:r>
        <w:rPr>
          <w:i w:val="0"/>
          <w:color w:val="auto"/>
          <w:sz w:val="24"/>
          <w:szCs w:val="24"/>
        </w:rPr>
        <w:t xml:space="preserve"> </w:t>
      </w:r>
      <w:r>
        <w:rPr>
          <w:i w:val="0"/>
          <w:color w:val="auto"/>
          <w:sz w:val="24"/>
          <w:szCs w:val="24"/>
        </w:rPr>
        <w:fldChar w:fldCharType="begin" w:fldLock="1"/>
      </w:r>
      <w:r w:rsidR="00097CE0">
        <w:rPr>
          <w:i w:val="0"/>
          <w:color w:val="auto"/>
          <w:sz w:val="24"/>
          <w:szCs w:val="24"/>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Pr>
          <w:i w:val="0"/>
          <w:color w:val="auto"/>
          <w:sz w:val="24"/>
          <w:szCs w:val="24"/>
        </w:rPr>
        <w:fldChar w:fldCharType="separate"/>
      </w:r>
      <w:r w:rsidR="00812AA0" w:rsidRPr="00812AA0">
        <w:rPr>
          <w:i w:val="0"/>
          <w:noProof/>
          <w:color w:val="auto"/>
          <w:sz w:val="24"/>
          <w:szCs w:val="24"/>
        </w:rPr>
        <w:t>[16]</w:t>
      </w:r>
      <w:bookmarkEnd w:id="43"/>
      <w:r>
        <w:rPr>
          <w:i w:val="0"/>
          <w:color w:val="auto"/>
          <w:sz w:val="24"/>
          <w:szCs w:val="24"/>
        </w:rPr>
        <w:fldChar w:fldCharType="end"/>
      </w:r>
    </w:p>
    <w:p w14:paraId="36320332" w14:textId="20E5C0A7" w:rsidR="00071E26" w:rsidRDefault="009359B2" w:rsidP="00B121DA">
      <w:pPr>
        <w:ind w:firstLine="720"/>
      </w:pPr>
      <w:r>
        <w:t>Selain itu</w:t>
      </w:r>
      <w:r w:rsidR="002A49EE">
        <w:t>,</w:t>
      </w:r>
      <w:r>
        <w:t xml:space="preserve"> </w:t>
      </w:r>
      <w:r w:rsidR="0095442B" w:rsidRPr="0095442B">
        <w:rPr>
          <w:i/>
        </w:rPr>
        <w:t>Decoder Transformer</w:t>
      </w:r>
      <w:r w:rsidR="0095442B" w:rsidRPr="0095442B">
        <w:t xml:space="preserve"> </w:t>
      </w:r>
      <w:r w:rsidR="00143C9D">
        <w:t xml:space="preserve">juga </w:t>
      </w:r>
      <w:r w:rsidR="0095442B" w:rsidRPr="0095442B">
        <w:t xml:space="preserve">memiliki </w:t>
      </w:r>
      <w:r w:rsidR="00143C9D">
        <w:t xml:space="preserve">jumlah lapisan yang sama dengan </w:t>
      </w:r>
      <w:r w:rsidR="00143C9D" w:rsidRPr="00143C9D">
        <w:rPr>
          <w:i/>
        </w:rPr>
        <w:t>Encoder</w:t>
      </w:r>
      <w:r w:rsidR="00C96F94">
        <w:rPr>
          <w:i/>
        </w:rPr>
        <w:t>,</w:t>
      </w:r>
      <w:r w:rsidR="00143C9D">
        <w:t xml:space="preserve"> </w:t>
      </w:r>
      <w:r w:rsidR="00143C9D" w:rsidRPr="00143C9D">
        <w:t>yaitu</w:t>
      </w:r>
      <w:r w:rsidR="00143C9D">
        <w:t xml:space="preserve"> 6 lapisan</w:t>
      </w:r>
      <w:r w:rsidR="00221359">
        <w:t>.</w:t>
      </w:r>
      <w:r w:rsidR="00143C9D">
        <w:t xml:space="preserve"> </w:t>
      </w:r>
      <w:r w:rsidR="00143C9D" w:rsidRPr="00832D8C">
        <w:rPr>
          <w:i/>
        </w:rPr>
        <w:t>Decoder</w:t>
      </w:r>
      <w:r w:rsidR="00143C9D" w:rsidRPr="00143C9D">
        <w:t xml:space="preserve"> memiliki sub-lapisan ketiga selain dua lapisan </w:t>
      </w:r>
      <w:r w:rsidR="00DE66E7" w:rsidRPr="00DE66E7">
        <w:rPr>
          <w:i/>
        </w:rPr>
        <w:t>encoder</w:t>
      </w:r>
      <w:r w:rsidR="00143C9D" w:rsidRPr="00143C9D">
        <w:t xml:space="preserve"> yang sudah ada. Lapisan ketiga berfungsi untuk menangani </w:t>
      </w:r>
      <w:r w:rsidR="00A47473">
        <w:t>output</w:t>
      </w:r>
      <w:r w:rsidR="00143C9D" w:rsidRPr="00143C9D">
        <w:t xml:space="preserve"> </w:t>
      </w:r>
      <w:r w:rsidR="00DE66E7" w:rsidRPr="00DE66E7">
        <w:rPr>
          <w:i/>
        </w:rPr>
        <w:t>encoder</w:t>
      </w:r>
      <w:r w:rsidR="00C97873" w:rsidRPr="00C97873">
        <w:t xml:space="preserve">. </w:t>
      </w:r>
      <w:r w:rsidR="0022443D" w:rsidRPr="0022443D">
        <w:t xml:space="preserve">Seperti pada </w:t>
      </w:r>
      <w:r w:rsidR="0022443D" w:rsidRPr="0022443D">
        <w:rPr>
          <w:i/>
        </w:rPr>
        <w:t>encoder</w:t>
      </w:r>
      <w:r w:rsidR="0022443D" w:rsidRPr="0022443D">
        <w:t>,</w:t>
      </w:r>
      <w:r w:rsidR="0022443D">
        <w:t xml:space="preserve"> </w:t>
      </w:r>
      <w:r w:rsidR="0022443D" w:rsidRPr="0022443D">
        <w:rPr>
          <w:i/>
        </w:rPr>
        <w:t>decoder</w:t>
      </w:r>
      <w:r w:rsidR="0022443D" w:rsidRPr="0022443D">
        <w:t xml:space="preserve"> menerapkan koneksi residual di sekitar setiap sub-lapisan, diikuti oleh </w:t>
      </w:r>
      <w:r w:rsidR="00A02CD1" w:rsidRPr="0022443D">
        <w:t xml:space="preserve">lapisan </w:t>
      </w:r>
      <w:r w:rsidR="0022443D" w:rsidRPr="0022443D">
        <w:t xml:space="preserve">normalisasi. </w:t>
      </w:r>
      <w:r w:rsidR="0022443D">
        <w:t>S</w:t>
      </w:r>
      <w:r w:rsidR="0022443D" w:rsidRPr="0022443D">
        <w:t xml:space="preserve">ub-lapisan </w:t>
      </w:r>
      <w:r w:rsidR="0022443D" w:rsidRPr="00CF5386">
        <w:rPr>
          <w:i/>
        </w:rPr>
        <w:t>self-attention</w:t>
      </w:r>
      <w:r w:rsidR="0022443D" w:rsidRPr="0022443D">
        <w:t xml:space="preserve"> dalam</w:t>
      </w:r>
      <w:r w:rsidR="005567A4">
        <w:t xml:space="preserve"> lapisan</w:t>
      </w:r>
      <w:r w:rsidR="0022443D" w:rsidRPr="0022443D">
        <w:t xml:space="preserve"> </w:t>
      </w:r>
      <w:r w:rsidR="0022443D" w:rsidRPr="00CF5386">
        <w:rPr>
          <w:i/>
        </w:rPr>
        <w:t>decoder</w:t>
      </w:r>
      <w:r w:rsidR="0022443D" w:rsidRPr="0022443D">
        <w:t xml:space="preserve"> </w:t>
      </w:r>
      <w:r w:rsidR="00401177">
        <w:t xml:space="preserve">juga mengalami </w:t>
      </w:r>
      <w:r w:rsidR="0022443D">
        <w:t xml:space="preserve">penyesuaian </w:t>
      </w:r>
      <w:r w:rsidR="00231F1C">
        <w:t xml:space="preserve">dengan menyembunyikan token setelah nya </w:t>
      </w:r>
      <w:r w:rsidR="0022443D" w:rsidRPr="0022443D">
        <w:t>untuk mencegah</w:t>
      </w:r>
      <w:r w:rsidR="005567A4">
        <w:t xml:space="preserve"> model</w:t>
      </w:r>
      <w:r w:rsidR="0022443D" w:rsidRPr="0022443D">
        <w:t xml:space="preserve"> agar tidak memperhatikan posisi yang terjadi setelahnya. </w:t>
      </w:r>
      <w:r w:rsidR="002A1EF8" w:rsidRPr="002A1EF8">
        <w:t xml:space="preserve">Dengan </w:t>
      </w:r>
      <w:r w:rsidR="00401177">
        <w:t>melakukan p</w:t>
      </w:r>
      <w:r w:rsidR="005F7DB0">
        <w:t>enyembunyian ini</w:t>
      </w:r>
      <w:r w:rsidR="002A1EF8" w:rsidRPr="002A1EF8">
        <w:t xml:space="preserve">, bersamaan dengan perubahan posisi satu langkah pada vektor </w:t>
      </w:r>
      <w:r w:rsidR="002A1EF8" w:rsidRPr="00CF5386">
        <w:rPr>
          <w:i/>
        </w:rPr>
        <w:t>embedding</w:t>
      </w:r>
      <w:r w:rsidR="002A1EF8" w:rsidRPr="002A1EF8">
        <w:t xml:space="preserve"> output, dipastikan bahwa </w:t>
      </w:r>
      <w:r w:rsidR="002A1EF8" w:rsidRPr="002A1EF8">
        <w:lastRenderedPageBreak/>
        <w:t>ketika model membu</w:t>
      </w:r>
      <w:r w:rsidR="00233C44">
        <w:t xml:space="preserve">at prediksi untuk suatu posisi </w:t>
      </w:r>
      <m:oMath>
        <m:r>
          <w:rPr>
            <w:rFonts w:ascii="Cambria Math" w:hAnsi="Cambria Math"/>
          </w:rPr>
          <m:t>i</m:t>
        </m:r>
      </m:oMath>
      <w:r w:rsidR="00860FA9">
        <w:t>, model</w:t>
      </w:r>
      <w:r w:rsidR="002A1EF8" w:rsidRPr="002A1EF8">
        <w:t xml:space="preserve"> hanya bergantung pada informasi yang sudah ada pada posisi-posisi sebelumnya dalam urutan, dan tidak memperhatikan apa yang terjadi setelahnya</w:t>
      </w:r>
      <w:r w:rsidR="008B257C">
        <w:t xml:space="preserve"> </w:t>
      </w:r>
      <w:r w:rsidR="00DE3A38">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DE3A38">
        <w:fldChar w:fldCharType="separate"/>
      </w:r>
      <w:r w:rsidR="00812AA0" w:rsidRPr="00812AA0">
        <w:rPr>
          <w:noProof/>
        </w:rPr>
        <w:t>[16]</w:t>
      </w:r>
      <w:r w:rsidR="00DE3A38">
        <w:fldChar w:fldCharType="end"/>
      </w:r>
      <w:r w:rsidR="00642727">
        <w:t>.</w:t>
      </w:r>
      <w:r w:rsidR="008B257C">
        <w:t xml:space="preserve"> A</w:t>
      </w:r>
      <w:r w:rsidR="00CB7D34">
        <w:t xml:space="preserve">rsitektur dari </w:t>
      </w:r>
      <w:r w:rsidR="00CB7D34" w:rsidRPr="00CF5386">
        <w:rPr>
          <w:i/>
        </w:rPr>
        <w:t>Decoder</w:t>
      </w:r>
      <w:r w:rsidR="00CB7D34">
        <w:t xml:space="preserve"> </w:t>
      </w:r>
      <w:r w:rsidR="004B7C1F">
        <w:t>bisa dilihat dalam</w:t>
      </w:r>
      <w:r w:rsidR="008B257C">
        <w:t xml:space="preserve"> </w:t>
      </w:r>
      <w:r w:rsidR="00C059A1" w:rsidRPr="00C059A1">
        <w:fldChar w:fldCharType="begin"/>
      </w:r>
      <w:r w:rsidR="00C059A1" w:rsidRPr="00C059A1">
        <w:instrText xml:space="preserve"> REF _Ref168404287 \h  \* MERGEFORMAT </w:instrText>
      </w:r>
      <w:r w:rsidR="00C059A1" w:rsidRPr="00C059A1">
        <w:fldChar w:fldCharType="separate"/>
      </w:r>
      <w:r w:rsidR="007924A3">
        <w:rPr>
          <w:szCs w:val="24"/>
        </w:rPr>
        <w:t>Gambar 2.</w:t>
      </w:r>
      <w:r w:rsidR="007924A3" w:rsidRPr="007924A3">
        <w:rPr>
          <w:szCs w:val="24"/>
        </w:rPr>
        <w:t>5</w:t>
      </w:r>
      <w:r w:rsidR="00C059A1" w:rsidRPr="00C059A1">
        <w:fldChar w:fldCharType="end"/>
      </w:r>
      <w:r w:rsidR="00C059A1">
        <w:t>.</w:t>
      </w:r>
    </w:p>
    <w:p w14:paraId="4C5AAB65" w14:textId="77777777" w:rsidR="001D306D" w:rsidRDefault="006F29FE" w:rsidP="001D306D">
      <w:pPr>
        <w:keepNext/>
        <w:jc w:val="center"/>
      </w:pPr>
      <w:r w:rsidRPr="006F29FE">
        <w:rPr>
          <w:noProof/>
        </w:rPr>
        <w:drawing>
          <wp:inline distT="0" distB="0" distL="0" distR="0" wp14:anchorId="3AB83C75" wp14:editId="4D90252F">
            <wp:extent cx="1745098" cy="4974640"/>
            <wp:effectExtent l="0" t="0" r="7620" b="0"/>
            <wp:docPr id="12" name="Picture 12" descr="C:\Users\Lenovo\Downloads\gz5ccspg3yvq4eo6xh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enovo\Downloads\gz5ccspg3yvq4eo6xhrr.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65345" cy="5032358"/>
                    </a:xfrm>
                    <a:prstGeom prst="rect">
                      <a:avLst/>
                    </a:prstGeom>
                    <a:noFill/>
                    <a:ln>
                      <a:noFill/>
                    </a:ln>
                  </pic:spPr>
                </pic:pic>
              </a:graphicData>
            </a:graphic>
          </wp:inline>
        </w:drawing>
      </w:r>
    </w:p>
    <w:p w14:paraId="498C610D" w14:textId="06A4213D" w:rsidR="006F29FE" w:rsidRPr="00C962C4" w:rsidRDefault="00C80F70" w:rsidP="001D306D">
      <w:pPr>
        <w:pStyle w:val="Caption"/>
        <w:jc w:val="center"/>
        <w:rPr>
          <w:i w:val="0"/>
          <w:color w:val="auto"/>
          <w:sz w:val="24"/>
          <w:szCs w:val="24"/>
        </w:rPr>
      </w:pPr>
      <w:bookmarkStart w:id="44" w:name="_Ref168404287"/>
      <w:bookmarkStart w:id="45" w:name="_Toc172701139"/>
      <w:r>
        <w:rPr>
          <w:i w:val="0"/>
          <w:color w:val="auto"/>
          <w:sz w:val="24"/>
          <w:szCs w:val="24"/>
        </w:rPr>
        <w:t>Gambar 2.</w:t>
      </w:r>
      <w:r w:rsidR="001D306D" w:rsidRPr="001D306D">
        <w:rPr>
          <w:i w:val="0"/>
          <w:color w:val="auto"/>
          <w:sz w:val="24"/>
          <w:szCs w:val="24"/>
        </w:rPr>
        <w:fldChar w:fldCharType="begin"/>
      </w:r>
      <w:r w:rsidR="001D306D" w:rsidRPr="001D306D">
        <w:rPr>
          <w:i w:val="0"/>
          <w:color w:val="auto"/>
          <w:sz w:val="24"/>
          <w:szCs w:val="24"/>
        </w:rPr>
        <w:instrText xml:space="preserve"> SEQ Gambar_2. \* ARABIC </w:instrText>
      </w:r>
      <w:r w:rsidR="001D306D" w:rsidRPr="001D306D">
        <w:rPr>
          <w:i w:val="0"/>
          <w:color w:val="auto"/>
          <w:sz w:val="24"/>
          <w:szCs w:val="24"/>
        </w:rPr>
        <w:fldChar w:fldCharType="separate"/>
      </w:r>
      <w:r w:rsidR="007924A3">
        <w:rPr>
          <w:i w:val="0"/>
          <w:noProof/>
          <w:color w:val="auto"/>
          <w:sz w:val="24"/>
          <w:szCs w:val="24"/>
        </w:rPr>
        <w:t>5</w:t>
      </w:r>
      <w:r w:rsidR="001D306D" w:rsidRPr="001D306D">
        <w:rPr>
          <w:i w:val="0"/>
          <w:color w:val="auto"/>
          <w:sz w:val="24"/>
          <w:szCs w:val="24"/>
        </w:rPr>
        <w:fldChar w:fldCharType="end"/>
      </w:r>
      <w:bookmarkEnd w:id="44"/>
      <w:r w:rsidR="001D306D" w:rsidRPr="001D306D">
        <w:rPr>
          <w:i w:val="0"/>
          <w:color w:val="auto"/>
          <w:sz w:val="24"/>
          <w:szCs w:val="24"/>
        </w:rPr>
        <w:t xml:space="preserve"> Arsitektur Decoder</w:t>
      </w:r>
      <w:r w:rsidR="001D306D">
        <w:rPr>
          <w:i w:val="0"/>
          <w:color w:val="auto"/>
          <w:sz w:val="24"/>
          <w:szCs w:val="24"/>
        </w:rPr>
        <w:t xml:space="preserve"> </w:t>
      </w:r>
      <w:r w:rsidR="00C962C4">
        <w:rPr>
          <w:color w:val="auto"/>
          <w:sz w:val="24"/>
          <w:szCs w:val="24"/>
        </w:rPr>
        <w:fldChar w:fldCharType="begin" w:fldLock="1"/>
      </w:r>
      <w:r w:rsidR="00097CE0">
        <w:rPr>
          <w:color w:val="auto"/>
          <w:sz w:val="24"/>
          <w:szCs w:val="24"/>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C962C4">
        <w:rPr>
          <w:color w:val="auto"/>
          <w:sz w:val="24"/>
          <w:szCs w:val="24"/>
        </w:rPr>
        <w:fldChar w:fldCharType="separate"/>
      </w:r>
      <w:r w:rsidR="00812AA0" w:rsidRPr="00812AA0">
        <w:rPr>
          <w:i w:val="0"/>
          <w:noProof/>
          <w:color w:val="auto"/>
          <w:sz w:val="24"/>
          <w:szCs w:val="24"/>
        </w:rPr>
        <w:t>[16]</w:t>
      </w:r>
      <w:bookmarkEnd w:id="45"/>
      <w:r w:rsidR="00C962C4">
        <w:rPr>
          <w:color w:val="auto"/>
          <w:sz w:val="24"/>
          <w:szCs w:val="24"/>
        </w:rPr>
        <w:fldChar w:fldCharType="end"/>
      </w:r>
    </w:p>
    <w:p w14:paraId="2946F12F" w14:textId="6973D597" w:rsidR="0075504F" w:rsidRDefault="008829AF" w:rsidP="0075504F">
      <w:pPr>
        <w:pStyle w:val="Heading3"/>
      </w:pPr>
      <w:bookmarkStart w:id="46" w:name="_Toc172830726"/>
      <w:r w:rsidRPr="005C1DB0">
        <w:rPr>
          <w:i/>
        </w:rPr>
        <w:t>Attention</w:t>
      </w:r>
      <w:r w:rsidR="00CF5386">
        <w:rPr>
          <w:i/>
        </w:rPr>
        <w:t xml:space="preserve"> Mechanism</w:t>
      </w:r>
      <w:bookmarkEnd w:id="46"/>
    </w:p>
    <w:p w14:paraId="07714BF9" w14:textId="244F2C97" w:rsidR="00E01A86" w:rsidRPr="003D0444" w:rsidRDefault="00CF5386" w:rsidP="00DC47AA">
      <w:pPr>
        <w:ind w:firstLine="720"/>
        <w:rPr>
          <w:b/>
        </w:rPr>
      </w:pPr>
      <w:r w:rsidRPr="00CF5386">
        <w:rPr>
          <w:i/>
        </w:rPr>
        <w:t>Attention Mechanism</w:t>
      </w:r>
      <w:r w:rsidR="00E01A86" w:rsidRPr="00E01A86">
        <w:t xml:space="preserve"> dalam </w:t>
      </w:r>
      <w:r w:rsidR="00E01A86" w:rsidRPr="00CF5386">
        <w:rPr>
          <w:i/>
        </w:rPr>
        <w:t>Transformer</w:t>
      </w:r>
      <w:r w:rsidR="00E01A86" w:rsidRPr="00E01A86">
        <w:t xml:space="preserve"> memungkinkan model untuk memberikan bobot yang berbeda pada setiap elemen input, sehingga memungkinkan fokus pada informasi yang lebih relevan. Ini dilakukan melalui tiga matriks </w:t>
      </w:r>
      <w:r w:rsidR="00C84E04">
        <w:t xml:space="preserve">yaitu </w:t>
      </w:r>
      <w:r w:rsidR="00C84E04" w:rsidRPr="00C84E04">
        <w:rPr>
          <w:i/>
        </w:rPr>
        <w:t>Key</w:t>
      </w:r>
      <w:r w:rsidR="00E01A86" w:rsidRPr="00E01A86">
        <w:t xml:space="preserve">, </w:t>
      </w:r>
      <w:r w:rsidR="00E01A86" w:rsidRPr="00C84E04">
        <w:rPr>
          <w:i/>
        </w:rPr>
        <w:t>Query</w:t>
      </w:r>
      <w:r w:rsidR="00E01A86" w:rsidRPr="00E01A86">
        <w:t xml:space="preserve">, </w:t>
      </w:r>
      <w:r w:rsidR="00C84E04">
        <w:t xml:space="preserve">dan </w:t>
      </w:r>
      <w:r w:rsidR="00E01A86" w:rsidRPr="00C84E04">
        <w:rPr>
          <w:i/>
        </w:rPr>
        <w:t>Value</w:t>
      </w:r>
      <w:r w:rsidR="00E01A86" w:rsidRPr="00E01A86">
        <w:t xml:space="preserve">. Matriks </w:t>
      </w:r>
      <w:r w:rsidR="00E01A86" w:rsidRPr="00C63232">
        <w:rPr>
          <w:i/>
        </w:rPr>
        <w:t>Query</w:t>
      </w:r>
      <w:r w:rsidR="00E01A86" w:rsidRPr="00E01A86">
        <w:t xml:space="preserve"> digunakan untuk mengukur sejauh mana setiap elemen dalam urutan input cocok dengan elemen lainnya, yang diwakili oleh matriks </w:t>
      </w:r>
      <w:r w:rsidR="00E01A86" w:rsidRPr="009F561C">
        <w:rPr>
          <w:i/>
        </w:rPr>
        <w:t>Key</w:t>
      </w:r>
      <w:r w:rsidR="00E01A86" w:rsidRPr="00E01A86">
        <w:t xml:space="preserve">. Hasilnya kemudian dinormalisasi untuk menghasilkan bobot melalui fungsi </w:t>
      </w:r>
      <w:r w:rsidR="00E01A86" w:rsidRPr="00DE66E7">
        <w:rPr>
          <w:i/>
        </w:rPr>
        <w:t>softmax</w:t>
      </w:r>
      <w:r w:rsidR="00E01A86" w:rsidRPr="00E01A86">
        <w:t xml:space="preserve"> dan digunakan untuk memberikan bobot pada matriks </w:t>
      </w:r>
      <w:r w:rsidR="00E01A86" w:rsidRPr="005D0C47">
        <w:rPr>
          <w:i/>
        </w:rPr>
        <w:lastRenderedPageBreak/>
        <w:t>Value</w:t>
      </w:r>
      <w:r w:rsidR="00734C48">
        <w:t xml:space="preserve"> </w:t>
      </w:r>
      <w:r w:rsidR="00DC47AA">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DC47AA">
        <w:fldChar w:fldCharType="separate"/>
      </w:r>
      <w:r w:rsidR="00812AA0" w:rsidRPr="00812AA0">
        <w:rPr>
          <w:noProof/>
        </w:rPr>
        <w:t>[16]</w:t>
      </w:r>
      <w:r w:rsidR="00DC47AA">
        <w:fldChar w:fldCharType="end"/>
      </w:r>
      <w:r w:rsidR="00E01A86">
        <w:t>.</w:t>
      </w:r>
      <w:r w:rsidR="003D0444">
        <w:t xml:space="preserve"> </w:t>
      </w:r>
      <w:r w:rsidRPr="00CF5386">
        <w:rPr>
          <w:i/>
        </w:rPr>
        <w:t>Attention mechanism</w:t>
      </w:r>
      <w:r w:rsidR="001F4002">
        <w:t xml:space="preserve"> pada </w:t>
      </w:r>
      <w:r w:rsidR="001F4002" w:rsidRPr="001F4002">
        <w:t>Transformers</w:t>
      </w:r>
      <w:r w:rsidR="001F4002">
        <w:t xml:space="preserve"> terdiri dari 2 komponen yaitu </w:t>
      </w:r>
      <w:r w:rsidR="003D0444" w:rsidRPr="001F4002">
        <w:rPr>
          <w:i/>
        </w:rPr>
        <w:t>Scale Dot-Product Attention</w:t>
      </w:r>
      <w:r w:rsidR="003D0444">
        <w:t xml:space="preserve"> dan </w:t>
      </w:r>
      <w:r w:rsidR="003D0444" w:rsidRPr="001F4002">
        <w:rPr>
          <w:i/>
        </w:rPr>
        <w:t>Multi-Head Attention</w:t>
      </w:r>
      <w:r w:rsidR="005E3D22">
        <w:t xml:space="preserve">. Arsitektur dari </w:t>
      </w:r>
      <w:r w:rsidRPr="00CF5386">
        <w:rPr>
          <w:i/>
        </w:rPr>
        <w:t>attention mechanism</w:t>
      </w:r>
      <w:r w:rsidR="00CB7D34">
        <w:t xml:space="preserve"> </w:t>
      </w:r>
      <w:r w:rsidR="004B7C1F">
        <w:t>bisa dilihat dalam</w:t>
      </w:r>
      <w:r w:rsidR="003D0444">
        <w:t xml:space="preserve"> </w:t>
      </w:r>
      <w:r w:rsidR="00A91ABB">
        <w:fldChar w:fldCharType="begin"/>
      </w:r>
      <w:r w:rsidR="00A91ABB">
        <w:instrText xml:space="preserve"> REF _Ref169271945 \h </w:instrText>
      </w:r>
      <w:r w:rsidR="00A91ABB">
        <w:fldChar w:fldCharType="separate"/>
      </w:r>
      <w:r w:rsidR="007924A3">
        <w:rPr>
          <w:szCs w:val="24"/>
        </w:rPr>
        <w:t>Gambar 2.</w:t>
      </w:r>
      <w:r w:rsidR="007924A3">
        <w:rPr>
          <w:i/>
          <w:noProof/>
          <w:szCs w:val="24"/>
        </w:rPr>
        <w:t>6</w:t>
      </w:r>
      <w:r w:rsidR="00A91ABB">
        <w:fldChar w:fldCharType="end"/>
      </w:r>
    </w:p>
    <w:p w14:paraId="360D6875" w14:textId="77777777" w:rsidR="00C80F70" w:rsidRDefault="00EE4DB4" w:rsidP="00C80F70">
      <w:pPr>
        <w:keepNext/>
        <w:jc w:val="center"/>
      </w:pPr>
      <w:r w:rsidRPr="00EE4DB4">
        <w:rPr>
          <w:noProof/>
        </w:rPr>
        <w:drawing>
          <wp:inline distT="0" distB="0" distL="0" distR="0" wp14:anchorId="71B856DC" wp14:editId="1DAA93E4">
            <wp:extent cx="4457700" cy="2393277"/>
            <wp:effectExtent l="0" t="0" r="0" b="7620"/>
            <wp:docPr id="7" name="Picture 7" descr="https://machinelearningmastery.com/wp-content/uploads/2022/03/dotproduc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machinelearningmastery.com/wp-content/uploads/2022/03/dotproduct_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66464" cy="2397982"/>
                    </a:xfrm>
                    <a:prstGeom prst="rect">
                      <a:avLst/>
                    </a:prstGeom>
                    <a:noFill/>
                    <a:ln>
                      <a:noFill/>
                    </a:ln>
                  </pic:spPr>
                </pic:pic>
              </a:graphicData>
            </a:graphic>
          </wp:inline>
        </w:drawing>
      </w:r>
    </w:p>
    <w:p w14:paraId="6A331A3C" w14:textId="1F30928C" w:rsidR="00D94A13" w:rsidRPr="00097423" w:rsidRDefault="00143F05" w:rsidP="00097423">
      <w:pPr>
        <w:pStyle w:val="Caption"/>
        <w:jc w:val="center"/>
        <w:rPr>
          <w:i w:val="0"/>
          <w:color w:val="auto"/>
          <w:sz w:val="24"/>
          <w:szCs w:val="24"/>
        </w:rPr>
      </w:pPr>
      <w:bookmarkStart w:id="47" w:name="_Ref169271945"/>
      <w:bookmarkStart w:id="48" w:name="_Toc172701140"/>
      <w:r>
        <w:rPr>
          <w:i w:val="0"/>
          <w:color w:val="auto"/>
          <w:sz w:val="24"/>
          <w:szCs w:val="24"/>
        </w:rPr>
        <w:t>Gambar 2.</w:t>
      </w:r>
      <w:r w:rsidR="00C80F70" w:rsidRPr="00143F05">
        <w:rPr>
          <w:i w:val="0"/>
          <w:color w:val="auto"/>
          <w:sz w:val="24"/>
          <w:szCs w:val="24"/>
        </w:rPr>
        <w:fldChar w:fldCharType="begin"/>
      </w:r>
      <w:r w:rsidR="00C80F70" w:rsidRPr="00143F05">
        <w:rPr>
          <w:i w:val="0"/>
          <w:color w:val="auto"/>
          <w:sz w:val="24"/>
          <w:szCs w:val="24"/>
        </w:rPr>
        <w:instrText xml:space="preserve"> SEQ Gambar_2. \* ARABIC </w:instrText>
      </w:r>
      <w:r w:rsidR="00C80F70" w:rsidRPr="00143F05">
        <w:rPr>
          <w:i w:val="0"/>
          <w:color w:val="auto"/>
          <w:sz w:val="24"/>
          <w:szCs w:val="24"/>
        </w:rPr>
        <w:fldChar w:fldCharType="separate"/>
      </w:r>
      <w:r w:rsidR="007924A3">
        <w:rPr>
          <w:i w:val="0"/>
          <w:noProof/>
          <w:color w:val="auto"/>
          <w:sz w:val="24"/>
          <w:szCs w:val="24"/>
        </w:rPr>
        <w:t>6</w:t>
      </w:r>
      <w:r w:rsidR="00C80F70" w:rsidRPr="00143F05">
        <w:rPr>
          <w:i w:val="0"/>
          <w:color w:val="auto"/>
          <w:sz w:val="24"/>
          <w:szCs w:val="24"/>
        </w:rPr>
        <w:fldChar w:fldCharType="end"/>
      </w:r>
      <w:bookmarkEnd w:id="47"/>
      <w:r w:rsidR="00C80F70" w:rsidRPr="00143F05">
        <w:rPr>
          <w:i w:val="0"/>
          <w:color w:val="auto"/>
          <w:sz w:val="24"/>
          <w:szCs w:val="24"/>
        </w:rPr>
        <w:t xml:space="preserve"> Arsitektur </w:t>
      </w:r>
      <w:r w:rsidR="00CF5386" w:rsidRPr="00CF5386">
        <w:rPr>
          <w:color w:val="auto"/>
          <w:sz w:val="24"/>
          <w:szCs w:val="24"/>
        </w:rPr>
        <w:t>Attention Mechanism</w:t>
      </w:r>
      <w:r>
        <w:rPr>
          <w:i w:val="0"/>
          <w:color w:val="auto"/>
          <w:sz w:val="24"/>
          <w:szCs w:val="24"/>
        </w:rPr>
        <w:t xml:space="preserve"> </w:t>
      </w:r>
      <w:r>
        <w:rPr>
          <w:i w:val="0"/>
          <w:color w:val="auto"/>
          <w:sz w:val="24"/>
          <w:szCs w:val="24"/>
        </w:rPr>
        <w:fldChar w:fldCharType="begin" w:fldLock="1"/>
      </w:r>
      <w:r w:rsidR="00097CE0">
        <w:rPr>
          <w:i w:val="0"/>
          <w:color w:val="auto"/>
          <w:sz w:val="24"/>
          <w:szCs w:val="24"/>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Pr>
          <w:i w:val="0"/>
          <w:color w:val="auto"/>
          <w:sz w:val="24"/>
          <w:szCs w:val="24"/>
        </w:rPr>
        <w:fldChar w:fldCharType="separate"/>
      </w:r>
      <w:r w:rsidR="00812AA0" w:rsidRPr="00812AA0">
        <w:rPr>
          <w:i w:val="0"/>
          <w:noProof/>
          <w:color w:val="auto"/>
          <w:sz w:val="24"/>
          <w:szCs w:val="24"/>
        </w:rPr>
        <w:t>[16]</w:t>
      </w:r>
      <w:bookmarkEnd w:id="48"/>
      <w:r>
        <w:rPr>
          <w:i w:val="0"/>
          <w:color w:val="auto"/>
          <w:sz w:val="24"/>
          <w:szCs w:val="24"/>
        </w:rPr>
        <w:fldChar w:fldCharType="end"/>
      </w:r>
    </w:p>
    <w:p w14:paraId="0E852BE0" w14:textId="0BACD089" w:rsidR="008829AF" w:rsidRDefault="008829AF" w:rsidP="003809E9">
      <w:pPr>
        <w:pStyle w:val="ListParagraph"/>
        <w:numPr>
          <w:ilvl w:val="0"/>
          <w:numId w:val="4"/>
        </w:numPr>
        <w:rPr>
          <w:i/>
        </w:rPr>
      </w:pPr>
      <w:r w:rsidRPr="00455C33">
        <w:rPr>
          <w:i/>
        </w:rPr>
        <w:t>Scaled Dot-Product Attention</w:t>
      </w:r>
    </w:p>
    <w:p w14:paraId="119ACB82" w14:textId="6B6654DC" w:rsidR="00455C33" w:rsidRDefault="005E5BB3" w:rsidP="00121DCA">
      <w:pPr>
        <w:pStyle w:val="ListParagraph"/>
      </w:pPr>
      <w:r w:rsidRPr="005E5BB3">
        <w:rPr>
          <w:i/>
        </w:rPr>
        <w:t>Scaled Dot-Product Attention</w:t>
      </w:r>
      <w:r w:rsidR="00B97A84">
        <w:t xml:space="preserve"> </w:t>
      </w:r>
      <w:r w:rsidR="00121DCA">
        <w:t>seperti yang digambarkan dalam</w:t>
      </w:r>
      <w:r w:rsidR="00A91ABB">
        <w:t xml:space="preserve"> </w:t>
      </w:r>
      <w:r w:rsidR="00A91ABB" w:rsidRPr="00DE66E7">
        <w:fldChar w:fldCharType="begin"/>
      </w:r>
      <w:r w:rsidR="00A91ABB" w:rsidRPr="00DE66E7">
        <w:instrText xml:space="preserve"> REF _Ref169271945 \h </w:instrText>
      </w:r>
      <w:r w:rsidR="00DE66E7" w:rsidRPr="00DE66E7">
        <w:instrText xml:space="preserve"> \* MERGEFORMAT </w:instrText>
      </w:r>
      <w:r w:rsidR="00A91ABB" w:rsidRPr="00DE66E7">
        <w:fldChar w:fldCharType="separate"/>
      </w:r>
      <w:r w:rsidR="007924A3">
        <w:rPr>
          <w:szCs w:val="24"/>
        </w:rPr>
        <w:t>Gambar 2.</w:t>
      </w:r>
      <w:r w:rsidR="007924A3" w:rsidRPr="007924A3">
        <w:rPr>
          <w:szCs w:val="24"/>
        </w:rPr>
        <w:t>6</w:t>
      </w:r>
      <w:r w:rsidR="00A91ABB" w:rsidRPr="00DE66E7">
        <w:fldChar w:fldCharType="end"/>
      </w:r>
      <w:r w:rsidR="00121DCA">
        <w:t xml:space="preserve">, merupakan </w:t>
      </w:r>
      <w:r w:rsidR="00CF5386" w:rsidRPr="00CF5386">
        <w:rPr>
          <w:i/>
        </w:rPr>
        <w:t>attention mechanism</w:t>
      </w:r>
      <w:r w:rsidR="00121DCA">
        <w:t xml:space="preserve"> khusus yang digunakan dalam model </w:t>
      </w:r>
      <w:r w:rsidR="00121DCA">
        <w:rPr>
          <w:i/>
        </w:rPr>
        <w:t>transformers</w:t>
      </w:r>
      <w:r w:rsidR="003C2AAB">
        <w:t xml:space="preserve">. Input terdiri dari </w:t>
      </w:r>
      <w:r w:rsidR="0026093B" w:rsidRPr="00DE66E7">
        <w:rPr>
          <w:i/>
        </w:rPr>
        <w:t>Query</w:t>
      </w:r>
      <w:r w:rsidR="00C15B1C">
        <w:t xml:space="preserve"> dan </w:t>
      </w:r>
      <w:r w:rsidR="0026093B" w:rsidRPr="00DE66E7">
        <w:rPr>
          <w:i/>
        </w:rPr>
        <w:t>Key</w:t>
      </w:r>
      <w:r w:rsidR="00C15B1C">
        <w:t xml:space="preserve"> dengan dimensi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3C2AAB">
        <w:t xml:space="preserve">​, dan nilai dengan dimensi </w:t>
      </w:r>
      <m:oMath>
        <m:sSub>
          <m:sSubPr>
            <m:ctrlPr>
              <w:rPr>
                <w:rFonts w:ascii="Cambria Math" w:hAnsi="Cambria Math"/>
                <w:i/>
              </w:rPr>
            </m:ctrlPr>
          </m:sSubPr>
          <m:e>
            <m:r>
              <w:rPr>
                <w:rFonts w:ascii="Cambria Math" w:hAnsi="Cambria Math"/>
              </w:rPr>
              <m:t>d</m:t>
            </m:r>
          </m:e>
          <m:sub>
            <m:r>
              <w:rPr>
                <w:rFonts w:ascii="Cambria Math" w:hAnsi="Cambria Math"/>
              </w:rPr>
              <m:t>v</m:t>
            </m:r>
          </m:sub>
        </m:sSub>
      </m:oMath>
      <w:r w:rsidR="003C2AAB">
        <w:t xml:space="preserve">. </w:t>
      </w:r>
      <w:r w:rsidR="003C2AAB" w:rsidRPr="00DE66E7">
        <w:rPr>
          <w:i/>
        </w:rPr>
        <w:t>Dot product</w:t>
      </w:r>
      <w:r w:rsidR="003C2AAB">
        <w:t xml:space="preserve"> dari </w:t>
      </w:r>
      <w:r w:rsidR="001C54A9" w:rsidRPr="00DE66E7">
        <w:rPr>
          <w:i/>
        </w:rPr>
        <w:t>Query</w:t>
      </w:r>
      <w:r w:rsidR="003C2AAB">
        <w:t xml:space="preserve"> dengan semu</w:t>
      </w:r>
      <w:r w:rsidR="00684991">
        <w:t>a</w:t>
      </w:r>
      <w:r w:rsidR="00445528">
        <w:t xml:space="preserve"> </w:t>
      </w:r>
      <w:r w:rsidR="00445528" w:rsidRPr="00DE66E7">
        <w:rPr>
          <w:i/>
        </w:rPr>
        <w:t>Key</w:t>
      </w:r>
      <w:r w:rsidR="00684991">
        <w:t xml:space="preserve"> dihitung, dibagi </w:t>
      </w:r>
      <w:r w:rsidR="009B0AB3">
        <w:t>dengan</w:t>
      </w:r>
      <m:oMath>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445528">
        <w:t>,</w:t>
      </w:r>
      <w:r w:rsidR="003C2AAB">
        <w:t xml:space="preserve"> dan diterapkan fungsi </w:t>
      </w:r>
      <w:r w:rsidR="003C2AAB" w:rsidRPr="000D13E8">
        <w:rPr>
          <w:i/>
        </w:rPr>
        <w:t>softmax</w:t>
      </w:r>
      <w:r w:rsidR="003C2AAB">
        <w:t xml:space="preserve"> untuk mendapatkan bobot pada nilai-nilai. Dalam </w:t>
      </w:r>
      <w:r w:rsidR="00445528">
        <w:t>praktik nya</w:t>
      </w:r>
      <w:r w:rsidR="003C2AAB">
        <w:t xml:space="preserve">, fungsi perhatian dihitung pada sekumpulan </w:t>
      </w:r>
      <w:r w:rsidR="00445528" w:rsidRPr="00DE66E7">
        <w:rPr>
          <w:i/>
        </w:rPr>
        <w:t>query</w:t>
      </w:r>
      <w:r w:rsidR="003C2AAB">
        <w:t xml:space="preserve"> secara simultan, dikemas bersama menjadi matriks Q. Kunci dan nilai juga dikemas bersama menjadi matriks </w:t>
      </w:r>
      <w:r w:rsidR="000B0710">
        <w:t xml:space="preserve">K dan </w:t>
      </w:r>
      <w:r w:rsidR="003C2AAB">
        <w:t>V</w:t>
      </w:r>
      <w:r w:rsidR="00D24C75">
        <w:t xml:space="preserve"> </w:t>
      </w:r>
      <w:r w:rsidR="00D24C75">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D24C75">
        <w:fldChar w:fldCharType="separate"/>
      </w:r>
      <w:r w:rsidR="00812AA0" w:rsidRPr="00812AA0">
        <w:rPr>
          <w:noProof/>
        </w:rPr>
        <w:t>[16]</w:t>
      </w:r>
      <w:r w:rsidR="00D24C75">
        <w:fldChar w:fldCharType="end"/>
      </w:r>
      <w:r w:rsidR="003C2AAB">
        <w:t xml:space="preserve">. </w:t>
      </w:r>
      <w:r w:rsidR="00121DCA">
        <w:t xml:space="preserve">Matriks output dihitung </w:t>
      </w:r>
      <w:r w:rsidR="00A22A28">
        <w:t xml:space="preserve">dengan menggunakan persamaan </w:t>
      </w:r>
      <w:r w:rsidR="00A22A28" w:rsidRPr="00A22A28">
        <w:fldChar w:fldCharType="begin"/>
      </w:r>
      <w:r w:rsidR="00A22A28" w:rsidRPr="00A22A28">
        <w:instrText xml:space="preserve"> REF _Ref161133571 \h  \* MERGEFORMAT </w:instrText>
      </w:r>
      <w:r w:rsidR="00A22A28" w:rsidRPr="00A22A28">
        <w:fldChar w:fldCharType="separate"/>
      </w:r>
      <w:r w:rsidR="007924A3">
        <w:rPr>
          <w:rFonts w:eastAsiaTheme="minorEastAsia"/>
          <w:szCs w:val="24"/>
        </w:rPr>
        <w:t>(</w:t>
      </w:r>
      <w:r w:rsidR="007924A3" w:rsidRPr="00685508">
        <w:rPr>
          <w:rFonts w:eastAsiaTheme="minorEastAsia"/>
          <w:szCs w:val="24"/>
        </w:rPr>
        <w:t>2.</w:t>
      </w:r>
      <w:r w:rsidR="007924A3" w:rsidRPr="007924A3">
        <w:rPr>
          <w:rFonts w:eastAsiaTheme="minorEastAsia"/>
          <w:szCs w:val="24"/>
        </w:rPr>
        <w:t>1</w:t>
      </w:r>
      <w:r w:rsidR="007924A3">
        <w:rPr>
          <w:rFonts w:eastAsiaTheme="minorEastAsia"/>
          <w:szCs w:val="24"/>
        </w:rPr>
        <w:t>)</w:t>
      </w:r>
      <w:r w:rsidR="00A22A28" w:rsidRPr="00A22A28">
        <w:fldChar w:fldCharType="end"/>
      </w:r>
      <w:r w:rsidR="00027D90">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2"/>
        <w:gridCol w:w="676"/>
      </w:tblGrid>
      <w:tr w:rsidR="00685508" w14:paraId="03D6B273" w14:textId="77777777" w:rsidTr="004B62B2">
        <w:tc>
          <w:tcPr>
            <w:tcW w:w="6930" w:type="dxa"/>
            <w:vAlign w:val="center"/>
          </w:tcPr>
          <w:p w14:paraId="154CEB69" w14:textId="64796253" w:rsidR="00685508" w:rsidRDefault="00685508" w:rsidP="00685508">
            <w:pPr>
              <w:pStyle w:val="ListParagraph"/>
              <w:jc w:val="center"/>
              <w:rPr>
                <w:rFonts w:eastAsiaTheme="minorEastAsia"/>
              </w:rPr>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 xml:space="preserve">=softmax </m:t>
                </m:r>
                <m:d>
                  <m:dPr>
                    <m:ctrlPr>
                      <w:rPr>
                        <w:rFonts w:ascii="Cambria Math" w:hAnsi="Cambria Math"/>
                        <w:i/>
                      </w:rPr>
                    </m:ctrlPr>
                  </m:dPr>
                  <m:e>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278" w:type="dxa"/>
            <w:vAlign w:val="center"/>
          </w:tcPr>
          <w:p w14:paraId="42EFC7F4" w14:textId="4B6486A3" w:rsidR="00685508" w:rsidRPr="00685508" w:rsidRDefault="00685508" w:rsidP="00685508">
            <w:pPr>
              <w:pStyle w:val="Caption"/>
              <w:jc w:val="center"/>
              <w:rPr>
                <w:rFonts w:eastAsiaTheme="minorEastAsia"/>
                <w:i w:val="0"/>
                <w:color w:val="auto"/>
                <w:sz w:val="24"/>
                <w:szCs w:val="24"/>
              </w:rPr>
            </w:pPr>
            <w:bookmarkStart w:id="49" w:name="_Ref161133571"/>
            <w:r>
              <w:rPr>
                <w:rFonts w:eastAsiaTheme="minorEastAsia"/>
                <w:i w:val="0"/>
                <w:color w:val="auto"/>
                <w:sz w:val="24"/>
                <w:szCs w:val="24"/>
              </w:rPr>
              <w:t>(</w:t>
            </w:r>
            <w:r w:rsidRPr="00685508">
              <w:rPr>
                <w:rFonts w:eastAsiaTheme="minorEastAsia"/>
                <w:i w:val="0"/>
                <w:color w:val="auto"/>
                <w:sz w:val="24"/>
                <w:szCs w:val="24"/>
              </w:rPr>
              <w:t>2.</w:t>
            </w:r>
            <w:r w:rsidRPr="00685508">
              <w:rPr>
                <w:rFonts w:eastAsiaTheme="minorEastAsia"/>
                <w:i w:val="0"/>
                <w:color w:val="auto"/>
                <w:sz w:val="24"/>
                <w:szCs w:val="24"/>
              </w:rPr>
              <w:fldChar w:fldCharType="begin"/>
            </w:r>
            <w:r w:rsidRPr="00685508">
              <w:rPr>
                <w:rFonts w:eastAsiaTheme="minorEastAsia"/>
                <w:i w:val="0"/>
                <w:color w:val="auto"/>
                <w:sz w:val="24"/>
                <w:szCs w:val="24"/>
              </w:rPr>
              <w:instrText xml:space="preserve"> SEQ Persamaan \* ARABIC </w:instrText>
            </w:r>
            <w:r w:rsidRPr="00685508">
              <w:rPr>
                <w:rFonts w:eastAsiaTheme="minorEastAsia"/>
                <w:i w:val="0"/>
                <w:color w:val="auto"/>
                <w:sz w:val="24"/>
                <w:szCs w:val="24"/>
              </w:rPr>
              <w:fldChar w:fldCharType="separate"/>
            </w:r>
            <w:r w:rsidR="007924A3">
              <w:rPr>
                <w:rFonts w:eastAsiaTheme="minorEastAsia"/>
                <w:i w:val="0"/>
                <w:noProof/>
                <w:color w:val="auto"/>
                <w:sz w:val="24"/>
                <w:szCs w:val="24"/>
              </w:rPr>
              <w:t>1</w:t>
            </w:r>
            <w:r w:rsidRPr="00685508">
              <w:rPr>
                <w:rFonts w:eastAsiaTheme="minorEastAsia"/>
                <w:i w:val="0"/>
                <w:color w:val="auto"/>
                <w:sz w:val="24"/>
                <w:szCs w:val="24"/>
              </w:rPr>
              <w:fldChar w:fldCharType="end"/>
            </w:r>
            <w:r>
              <w:rPr>
                <w:rFonts w:eastAsiaTheme="minorEastAsia"/>
                <w:i w:val="0"/>
                <w:color w:val="auto"/>
                <w:sz w:val="24"/>
                <w:szCs w:val="24"/>
              </w:rPr>
              <w:t>)</w:t>
            </w:r>
            <w:bookmarkEnd w:id="49"/>
          </w:p>
        </w:tc>
      </w:tr>
    </w:tbl>
    <w:p w14:paraId="6B706C1C" w14:textId="177CB4A5" w:rsidR="00306D5E" w:rsidRDefault="00306D5E" w:rsidP="003E4791">
      <w:pPr>
        <w:pStyle w:val="ListParagraph"/>
        <w:spacing w:line="240" w:lineRule="auto"/>
        <w:rPr>
          <w:rFonts w:eastAsiaTheme="minorEastAsia"/>
        </w:rPr>
      </w:pPr>
      <w:r>
        <w:rPr>
          <w:rFonts w:eastAsiaTheme="minorEastAsia"/>
        </w:rPr>
        <w:t>Keterangan:</w:t>
      </w:r>
    </w:p>
    <w:p w14:paraId="2E85D631" w14:textId="3B253833" w:rsidR="00AC5085" w:rsidRDefault="00AC5085" w:rsidP="003E4791">
      <w:pPr>
        <w:pStyle w:val="ListParagraph"/>
        <w:spacing w:line="240" w:lineRule="auto"/>
        <w:rPr>
          <w:rFonts w:eastAsiaTheme="minorEastAsia"/>
        </w:rPr>
      </w:pPr>
      <m:oMath>
        <m:r>
          <w:rPr>
            <w:rFonts w:ascii="Cambria Math" w:eastAsiaTheme="minorEastAsia" w:hAnsi="Cambria Math"/>
          </w:rPr>
          <m:t>Q</m:t>
        </m:r>
      </m:oMath>
      <w:r w:rsidR="008D5458">
        <w:rPr>
          <w:rFonts w:eastAsiaTheme="minorEastAsia"/>
        </w:rPr>
        <w:tab/>
      </w:r>
      <w:r w:rsidR="00A965E8">
        <w:rPr>
          <w:rFonts w:eastAsiaTheme="minorEastAsia"/>
        </w:rPr>
        <w:t>=</w:t>
      </w:r>
      <w:r w:rsidR="00085E32">
        <w:rPr>
          <w:rFonts w:eastAsiaTheme="minorEastAsia"/>
        </w:rPr>
        <w:t xml:space="preserve"> </w:t>
      </w:r>
      <w:r>
        <w:rPr>
          <w:rFonts w:eastAsiaTheme="minorEastAsia"/>
        </w:rPr>
        <w:t>Q</w:t>
      </w:r>
      <w:r w:rsidR="00085E32">
        <w:rPr>
          <w:rFonts w:eastAsiaTheme="minorEastAsia"/>
        </w:rPr>
        <w:t>uery</w:t>
      </w:r>
    </w:p>
    <w:p w14:paraId="4BF72E2B" w14:textId="2BEB0141" w:rsidR="00A965E8" w:rsidRDefault="00AC5085" w:rsidP="003E4791">
      <w:pPr>
        <w:pStyle w:val="ListParagraph"/>
        <w:spacing w:line="240" w:lineRule="auto"/>
        <w:rPr>
          <w:rFonts w:eastAsiaTheme="minorEastAsia"/>
        </w:rPr>
      </w:pPr>
      <m:oMath>
        <m:r>
          <w:rPr>
            <w:rFonts w:ascii="Cambria Math" w:eastAsiaTheme="minorEastAsia" w:hAnsi="Cambria Math"/>
          </w:rPr>
          <m:t>K</m:t>
        </m:r>
      </m:oMath>
      <w:r>
        <w:rPr>
          <w:rFonts w:eastAsiaTheme="minorEastAsia"/>
        </w:rPr>
        <w:tab/>
        <w:t>= Key</w:t>
      </w:r>
      <w:r w:rsidR="00085E32">
        <w:rPr>
          <w:rFonts w:eastAsiaTheme="minorEastAsia"/>
        </w:rPr>
        <w:t xml:space="preserve"> </w:t>
      </w:r>
    </w:p>
    <w:p w14:paraId="7B944797" w14:textId="31152CDF" w:rsidR="00AC5085" w:rsidRDefault="00AC5085" w:rsidP="003E4791">
      <w:pPr>
        <w:pStyle w:val="ListParagraph"/>
        <w:spacing w:line="240" w:lineRule="auto"/>
        <w:rPr>
          <w:rFonts w:eastAsiaTheme="minorEastAsia"/>
        </w:rPr>
      </w:pPr>
      <m:oMath>
        <m:r>
          <w:rPr>
            <w:rFonts w:ascii="Cambria Math" w:eastAsiaTheme="minorEastAsia" w:hAnsi="Cambria Math"/>
          </w:rPr>
          <m:t>V</m:t>
        </m:r>
      </m:oMath>
      <w:r>
        <w:rPr>
          <w:rFonts w:eastAsiaTheme="minorEastAsia"/>
        </w:rPr>
        <w:tab/>
        <w:t>= Value</w:t>
      </w:r>
    </w:p>
    <w:p w14:paraId="784F00A4" w14:textId="09955ED1" w:rsidR="00085E32" w:rsidRDefault="00476116" w:rsidP="003E4791">
      <w:pPr>
        <w:pStyle w:val="ListParagraph"/>
        <w:spacing w:line="24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oMath>
      <w:r w:rsidR="00085E32">
        <w:rPr>
          <w:rFonts w:eastAsiaTheme="minorEastAsia"/>
        </w:rPr>
        <w:tab/>
      </w:r>
      <w:r w:rsidR="00AC5085">
        <w:rPr>
          <w:rFonts w:eastAsiaTheme="minorEastAsia"/>
        </w:rPr>
        <w:t xml:space="preserve">= </w:t>
      </w:r>
      <w:r w:rsidR="00AF6851">
        <w:rPr>
          <w:rFonts w:eastAsiaTheme="minorEastAsia"/>
        </w:rPr>
        <w:t>Dimensi</w:t>
      </w:r>
      <w:r w:rsidR="00B602BB">
        <w:rPr>
          <w:rFonts w:eastAsiaTheme="minorEastAsia"/>
        </w:rPr>
        <w:t xml:space="preserve"> Key</w:t>
      </w:r>
    </w:p>
    <w:p w14:paraId="28BA68EA" w14:textId="11791F2F" w:rsidR="008D5458" w:rsidRDefault="001A0FCB" w:rsidP="003E4791">
      <w:pPr>
        <w:pStyle w:val="ListParagraph"/>
        <w:spacing w:line="240" w:lineRule="auto"/>
        <w:rPr>
          <w:rFonts w:eastAsiaTheme="minorEastAsia"/>
        </w:rPr>
      </w:pPr>
      <m:oMath>
        <m:r>
          <w:rPr>
            <w:rFonts w:ascii="Cambria Math" w:eastAsiaTheme="minorEastAsia" w:hAnsi="Cambria Math"/>
          </w:rPr>
          <m:t>V</m:t>
        </m:r>
      </m:oMath>
      <w:r w:rsidR="008D5458">
        <w:rPr>
          <w:rFonts w:eastAsiaTheme="minorEastAsia"/>
        </w:rPr>
        <w:tab/>
        <w:t>= Value</w:t>
      </w:r>
    </w:p>
    <w:p w14:paraId="6EADFFF9" w14:textId="089B2E68" w:rsidR="00DA1E5B" w:rsidRDefault="00476116" w:rsidP="003E4791">
      <w:pPr>
        <w:pStyle w:val="ListParagraph"/>
        <w:spacing w:line="240" w:lineRule="auto"/>
        <w:rPr>
          <w:rFonts w:eastAsiaTheme="minorEastAsia"/>
        </w:rPr>
      </w:pPr>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T</m:t>
            </m:r>
          </m:sup>
        </m:sSup>
      </m:oMath>
      <w:r w:rsidR="00DA1E5B">
        <w:rPr>
          <w:rFonts w:eastAsiaTheme="minorEastAsia"/>
        </w:rPr>
        <w:tab/>
        <w:t>= Key Transpose</w:t>
      </w:r>
    </w:p>
    <w:p w14:paraId="444FEF72" w14:textId="77777777" w:rsidR="00AD0246" w:rsidRDefault="00AD0246" w:rsidP="003E4791">
      <w:pPr>
        <w:pStyle w:val="ListParagraph"/>
        <w:spacing w:line="240" w:lineRule="auto"/>
        <w:rPr>
          <w:rFonts w:eastAsiaTheme="minorEastAsia"/>
        </w:rPr>
      </w:pPr>
    </w:p>
    <w:p w14:paraId="4EAB8044" w14:textId="77777777" w:rsidR="003E4791" w:rsidRPr="00A965E8" w:rsidRDefault="003E4791" w:rsidP="003E4791">
      <w:pPr>
        <w:pStyle w:val="ListParagraph"/>
        <w:spacing w:line="240" w:lineRule="auto"/>
        <w:rPr>
          <w:rFonts w:eastAsiaTheme="minorEastAsia"/>
        </w:rPr>
      </w:pPr>
    </w:p>
    <w:p w14:paraId="77966103" w14:textId="7E8706CC" w:rsidR="00182310" w:rsidRDefault="00D84A57" w:rsidP="00511EC1">
      <w:pPr>
        <w:pStyle w:val="ListParagraph"/>
        <w:rPr>
          <w:rFonts w:eastAsiaTheme="minorEastAsia"/>
        </w:rPr>
      </w:pPr>
      <w:r>
        <w:rPr>
          <w:rFonts w:eastAsiaTheme="minorEastAsia"/>
        </w:rPr>
        <w:lastRenderedPageBreak/>
        <w:t xml:space="preserve">Sedangkan untuk </w:t>
      </w:r>
      <w:r w:rsidR="00DE66E7" w:rsidRPr="00DE66E7">
        <w:rPr>
          <w:rFonts w:eastAsiaTheme="minorEastAsia"/>
          <w:i/>
        </w:rPr>
        <w:t>softmax</w:t>
      </w:r>
      <w:r>
        <w:rPr>
          <w:rFonts w:eastAsiaTheme="minorEastAsia"/>
        </w:rPr>
        <w:t xml:space="preserve"> dapat menggunakan persamaan </w:t>
      </w:r>
      <w:r w:rsidR="00DB3BE7">
        <w:rPr>
          <w:rFonts w:eastAsiaTheme="minorEastAsia"/>
        </w:rPr>
        <w:fldChar w:fldCharType="begin"/>
      </w:r>
      <w:r w:rsidR="00DB3BE7">
        <w:rPr>
          <w:rFonts w:eastAsiaTheme="minorEastAsia"/>
        </w:rPr>
        <w:instrText xml:space="preserve"> REF _Ref161134101 \h </w:instrText>
      </w:r>
      <w:r w:rsidR="00DB3BE7">
        <w:rPr>
          <w:rFonts w:eastAsiaTheme="minorEastAsia"/>
        </w:rPr>
      </w:r>
      <w:r w:rsidR="00DB3BE7">
        <w:rPr>
          <w:rFonts w:eastAsiaTheme="minorEastAsia"/>
        </w:rPr>
        <w:fldChar w:fldCharType="separate"/>
      </w:r>
      <w:r w:rsidR="007924A3" w:rsidRPr="007C18B0">
        <w:rPr>
          <w:rFonts w:eastAsiaTheme="minorEastAsia"/>
          <w:szCs w:val="24"/>
        </w:rPr>
        <w:t>(2.</w:t>
      </w:r>
      <w:r w:rsidR="007924A3">
        <w:rPr>
          <w:rFonts w:eastAsiaTheme="minorEastAsia"/>
          <w:noProof/>
          <w:szCs w:val="24"/>
        </w:rPr>
        <w:t>2</w:t>
      </w:r>
      <w:r w:rsidR="007924A3" w:rsidRPr="007C18B0">
        <w:rPr>
          <w:rFonts w:eastAsiaTheme="minorEastAsia"/>
          <w:szCs w:val="24"/>
        </w:rPr>
        <w:t>)</w:t>
      </w:r>
      <w:r w:rsidR="00DB3BE7">
        <w:rPr>
          <w:rFonts w:eastAsiaTheme="minorEastAsia"/>
        </w:rPr>
        <w:fldChar w:fldCharType="end"/>
      </w:r>
      <w:r w:rsidR="00DB3BE7">
        <w:rPr>
          <w:rFonts w:eastAsiaTheme="minorEastAsia"/>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05"/>
        <w:gridCol w:w="703"/>
      </w:tblGrid>
      <w:tr w:rsidR="007C18B0" w14:paraId="1A8D5384" w14:textId="77777777" w:rsidTr="00A91EE5">
        <w:tc>
          <w:tcPr>
            <w:tcW w:w="6505" w:type="dxa"/>
            <w:vAlign w:val="center"/>
          </w:tcPr>
          <w:p w14:paraId="4781B2B5" w14:textId="30A670D6" w:rsidR="007C18B0" w:rsidRPr="00E406F6" w:rsidRDefault="007C18B0" w:rsidP="00496F39">
            <w:pPr>
              <w:pStyle w:val="ListParagraph"/>
              <w:jc w:val="center"/>
              <w:rPr>
                <w:rFonts w:eastAsiaTheme="minorEastAsia"/>
              </w:rPr>
            </w:pPr>
            <m:oMathPara>
              <m:oMath>
                <m:r>
                  <w:rPr>
                    <w:rFonts w:ascii="Cambria Math" w:eastAsiaTheme="minorEastAsia" w:hAnsi="Cambria Math"/>
                  </w:rPr>
                  <m:t>Softmax</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p>
                    </m:sSup>
                  </m:num>
                  <m:den>
                    <m:nary>
                      <m:naryPr>
                        <m:chr m:val="∑"/>
                        <m:limLoc m:val="subSup"/>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sup>
                        </m:sSup>
                      </m:e>
                    </m:nary>
                  </m:den>
                </m:f>
              </m:oMath>
            </m:oMathPara>
          </w:p>
        </w:tc>
        <w:tc>
          <w:tcPr>
            <w:tcW w:w="703" w:type="dxa"/>
            <w:vAlign w:val="center"/>
          </w:tcPr>
          <w:p w14:paraId="55B1A17E" w14:textId="5465ACE8" w:rsidR="007C18B0" w:rsidRPr="007C18B0" w:rsidRDefault="007C18B0" w:rsidP="00A91EE5">
            <w:pPr>
              <w:pStyle w:val="ListParagraph"/>
              <w:ind w:left="0"/>
              <w:jc w:val="center"/>
            </w:pPr>
            <w:bookmarkStart w:id="50" w:name="_Ref161134101"/>
            <w:r w:rsidRPr="007C18B0">
              <w:rPr>
                <w:rFonts w:eastAsiaTheme="minorEastAsia"/>
                <w:szCs w:val="24"/>
              </w:rPr>
              <w:t>(2.</w:t>
            </w:r>
            <w:r w:rsidRPr="007C18B0">
              <w:rPr>
                <w:rFonts w:eastAsiaTheme="minorEastAsia"/>
                <w:szCs w:val="24"/>
              </w:rPr>
              <w:fldChar w:fldCharType="begin"/>
            </w:r>
            <w:r w:rsidRPr="007C18B0">
              <w:rPr>
                <w:rFonts w:eastAsiaTheme="minorEastAsia"/>
                <w:szCs w:val="24"/>
              </w:rPr>
              <w:instrText xml:space="preserve"> SEQ Persamaan \* ARABIC </w:instrText>
            </w:r>
            <w:r w:rsidRPr="007C18B0">
              <w:rPr>
                <w:rFonts w:eastAsiaTheme="minorEastAsia"/>
                <w:szCs w:val="24"/>
              </w:rPr>
              <w:fldChar w:fldCharType="separate"/>
            </w:r>
            <w:r w:rsidR="007924A3">
              <w:rPr>
                <w:rFonts w:eastAsiaTheme="minorEastAsia"/>
                <w:noProof/>
                <w:szCs w:val="24"/>
              </w:rPr>
              <w:t>2</w:t>
            </w:r>
            <w:r w:rsidRPr="007C18B0">
              <w:rPr>
                <w:rFonts w:eastAsiaTheme="minorEastAsia"/>
                <w:szCs w:val="24"/>
              </w:rPr>
              <w:fldChar w:fldCharType="end"/>
            </w:r>
            <w:r w:rsidRPr="007C18B0">
              <w:rPr>
                <w:rFonts w:eastAsiaTheme="minorEastAsia"/>
                <w:szCs w:val="24"/>
              </w:rPr>
              <w:t>)</w:t>
            </w:r>
            <w:bookmarkEnd w:id="50"/>
          </w:p>
        </w:tc>
      </w:tr>
    </w:tbl>
    <w:p w14:paraId="62A81410" w14:textId="69952674" w:rsidR="003135C7" w:rsidRDefault="00E73827" w:rsidP="00BA05FA">
      <w:pPr>
        <w:pStyle w:val="ListParagraph"/>
        <w:spacing w:line="240" w:lineRule="auto"/>
      </w:pPr>
      <w:r>
        <w:t>Keterangan:</w:t>
      </w:r>
    </w:p>
    <w:p w14:paraId="1BF0DA27" w14:textId="50F6CC98" w:rsidR="009037CC" w:rsidRPr="00754452" w:rsidRDefault="00476116" w:rsidP="00D71E7F">
      <w:pPr>
        <w:pStyle w:val="ListParagraph"/>
        <w:spacing w:line="240" w:lineRule="auto"/>
        <w:rPr>
          <w:rFonts w:eastAsiaTheme="minorEastAsia"/>
        </w:rPr>
      </w:pPr>
      <m:oMath>
        <m:sSub>
          <m:sSubPr>
            <m:ctrlPr>
              <w:rPr>
                <w:rFonts w:ascii="Cambria Math" w:eastAsiaTheme="minorEastAsia" w:hAnsi="Cambria Math"/>
                <w:i/>
              </w:rPr>
            </m:ctrlPr>
          </m:sSubPr>
          <m:e>
            <m:r>
              <w:rPr>
                <w:rFonts w:ascii="Cambria Math" w:eastAsiaTheme="minorEastAsia" w:hAnsi="Cambria Math"/>
              </w:rPr>
              <m:t>Softmax(x</m:t>
            </m:r>
          </m:e>
          <m:sub>
            <m:r>
              <w:rPr>
                <w:rFonts w:ascii="Cambria Math" w:eastAsiaTheme="minorEastAsia" w:hAnsi="Cambria Math"/>
              </w:rPr>
              <m:t>i</m:t>
            </m:r>
          </m:sub>
        </m:sSub>
        <m:r>
          <w:rPr>
            <w:rFonts w:ascii="Cambria Math" w:eastAsiaTheme="minorEastAsia" w:hAnsi="Cambria Math"/>
          </w:rPr>
          <m:t>)</m:t>
        </m:r>
      </m:oMath>
      <w:r w:rsidR="00496F39">
        <w:rPr>
          <w:rFonts w:eastAsiaTheme="minorEastAsia"/>
        </w:rPr>
        <w:t xml:space="preserve"> </w:t>
      </w:r>
      <w:r w:rsidR="00496F39">
        <w:rPr>
          <w:rFonts w:eastAsiaTheme="minorEastAsia"/>
        </w:rPr>
        <w:tab/>
      </w:r>
      <w:r w:rsidR="00754452">
        <w:rPr>
          <w:rFonts w:eastAsiaTheme="minorEastAsia"/>
        </w:rPr>
        <w:t xml:space="preserve">= </w:t>
      </w:r>
      <w:r w:rsidR="00496F39">
        <w:rPr>
          <w:rFonts w:eastAsiaTheme="minorEastAsia"/>
        </w:rPr>
        <w:t xml:space="preserve">Fungsi </w:t>
      </w:r>
      <w:r w:rsidR="00DE66E7" w:rsidRPr="00DE66E7">
        <w:rPr>
          <w:rFonts w:eastAsiaTheme="minorEastAsia"/>
          <w:i/>
        </w:rPr>
        <w:t>Softmax</w:t>
      </w:r>
      <w:r w:rsidR="00496F39">
        <w:rPr>
          <w:rFonts w:eastAsiaTheme="minorEastAsia"/>
        </w:rPr>
        <w:t xml:space="preserve"> yang diterapkan pada v</w:t>
      </w:r>
      <w:r w:rsidR="00754452">
        <w:rPr>
          <w:rFonts w:eastAsiaTheme="minorEastAsia"/>
        </w:rPr>
        <w:t xml:space="preserve">ector </w:t>
      </w:r>
      <w:r w:rsidR="00496F39">
        <w:rPr>
          <w:rFonts w:eastAsiaTheme="minorEastAsia"/>
        </w:rPr>
        <w:t>x</w:t>
      </w:r>
    </w:p>
    <w:p w14:paraId="19F1166C" w14:textId="357EB067" w:rsidR="00E73827" w:rsidRPr="00496F39" w:rsidRDefault="00496F39" w:rsidP="00D71E7F">
      <w:pPr>
        <w:pStyle w:val="ListParagraph"/>
        <w:spacing w:line="240" w:lineRule="auto"/>
        <w:rPr>
          <w:rFonts w:eastAsiaTheme="minorEastAsia"/>
        </w:rPr>
      </w:pPr>
      <m:oMath>
        <m:r>
          <w:rPr>
            <w:rFonts w:ascii="Cambria Math" w:eastAsiaTheme="minorEastAsia" w:hAnsi="Cambria Math"/>
          </w:rPr>
          <m:t>x</m:t>
        </m:r>
      </m:oMath>
      <w:r w:rsidR="00754452">
        <w:rPr>
          <w:rFonts w:eastAsiaTheme="minorEastAsia"/>
        </w:rPr>
        <w:tab/>
      </w:r>
      <w:r w:rsidR="00754452">
        <w:rPr>
          <w:rFonts w:eastAsiaTheme="minorEastAsia"/>
        </w:rPr>
        <w:tab/>
      </w:r>
      <w:r>
        <w:rPr>
          <w:rFonts w:eastAsiaTheme="minorEastAsia"/>
        </w:rPr>
        <w:t>= V</w:t>
      </w:r>
      <w:r w:rsidRPr="00496F39">
        <w:rPr>
          <w:rFonts w:eastAsiaTheme="minorEastAsia"/>
        </w:rPr>
        <w:t>ektor input yang akan diubah menjadi probabilitas</w:t>
      </w:r>
    </w:p>
    <w:p w14:paraId="0619B4C4" w14:textId="0ABC9A1B" w:rsidR="00496F39" w:rsidRDefault="00496F39" w:rsidP="00D71E7F">
      <w:pPr>
        <w:pStyle w:val="ListParagraph"/>
        <w:spacing w:line="240" w:lineRule="auto"/>
        <w:rPr>
          <w:rFonts w:eastAsiaTheme="minorEastAsia"/>
        </w:rPr>
      </w:pPr>
      <m:oMath>
        <m:r>
          <w:rPr>
            <w:rFonts w:ascii="Cambria Math" w:eastAsiaTheme="minorEastAsia" w:hAnsi="Cambria Math"/>
          </w:rPr>
          <m:t>i</m:t>
        </m:r>
      </m:oMath>
      <w:r w:rsidR="00754452">
        <w:rPr>
          <w:rFonts w:eastAsiaTheme="minorEastAsia"/>
        </w:rPr>
        <w:t xml:space="preserve"> </w:t>
      </w:r>
      <w:r w:rsidR="00754452">
        <w:rPr>
          <w:rFonts w:eastAsiaTheme="minorEastAsia"/>
        </w:rPr>
        <w:tab/>
      </w:r>
      <w:r>
        <w:rPr>
          <w:rFonts w:eastAsiaTheme="minorEastAsia"/>
        </w:rPr>
        <w:tab/>
      </w:r>
      <w:r w:rsidR="00754452">
        <w:rPr>
          <w:rFonts w:eastAsiaTheme="minorEastAsia"/>
        </w:rPr>
        <w:t>=</w:t>
      </w:r>
      <w:r>
        <w:t xml:space="preserve"> </w:t>
      </w:r>
      <w:r>
        <w:rPr>
          <w:rFonts w:eastAsiaTheme="minorEastAsia"/>
        </w:rPr>
        <w:t>I</w:t>
      </w:r>
      <w:r w:rsidRPr="00496F39">
        <w:rPr>
          <w:rFonts w:eastAsiaTheme="minorEastAsia"/>
        </w:rPr>
        <w:t>ndeks dari elemen vektor x</w:t>
      </w:r>
    </w:p>
    <w:p w14:paraId="616DED6B" w14:textId="15B0D837" w:rsidR="001C4841" w:rsidRDefault="001C4841" w:rsidP="00D71E7F">
      <w:pPr>
        <w:pStyle w:val="ListParagraph"/>
        <w:spacing w:line="240" w:lineRule="auto"/>
        <w:rPr>
          <w:rFonts w:eastAsiaTheme="minorEastAsia"/>
        </w:rPr>
      </w:pPr>
      <m:oMath>
        <m:r>
          <w:rPr>
            <w:rFonts w:ascii="Cambria Math" w:eastAsiaTheme="minorEastAsia" w:hAnsi="Cambria Math"/>
          </w:rPr>
          <m:t>e</m:t>
        </m:r>
      </m:oMath>
      <w:r>
        <w:rPr>
          <w:rFonts w:eastAsiaTheme="minorEastAsia"/>
        </w:rPr>
        <w:t xml:space="preserve"> </w:t>
      </w:r>
      <w:r>
        <w:rPr>
          <w:rFonts w:eastAsiaTheme="minorEastAsia"/>
        </w:rPr>
        <w:tab/>
      </w:r>
      <w:r>
        <w:rPr>
          <w:rFonts w:eastAsiaTheme="minorEastAsia"/>
        </w:rPr>
        <w:tab/>
        <w:t>=</w:t>
      </w:r>
      <w:r>
        <w:t xml:space="preserve"> </w:t>
      </w:r>
      <w:r>
        <w:rPr>
          <w:rFonts w:eastAsiaTheme="minorEastAsia"/>
        </w:rPr>
        <w:t>B</w:t>
      </w:r>
      <w:r w:rsidRPr="001C4841">
        <w:rPr>
          <w:rFonts w:eastAsiaTheme="minorEastAsia"/>
        </w:rPr>
        <w:t>ilangan konstan Euler (2.71828…)</w:t>
      </w:r>
    </w:p>
    <w:p w14:paraId="65E4A55F" w14:textId="43C96B8D" w:rsidR="001C4841" w:rsidRPr="00B8750E" w:rsidRDefault="001C4841" w:rsidP="00D71E7F">
      <w:pPr>
        <w:pStyle w:val="ListParagraph"/>
        <w:spacing w:line="240" w:lineRule="auto"/>
        <w:rPr>
          <w:rFonts w:eastAsiaTheme="minorEastAsia"/>
        </w:rPr>
      </w:pPr>
      <m:oMath>
        <m:r>
          <w:rPr>
            <w:rFonts w:ascii="Cambria Math" w:eastAsiaTheme="minorEastAsia" w:hAnsi="Cambria Math"/>
          </w:rPr>
          <m:t>n</m:t>
        </m:r>
      </m:oMath>
      <w:r>
        <w:rPr>
          <w:rFonts w:eastAsiaTheme="minorEastAsia"/>
        </w:rPr>
        <w:t xml:space="preserve"> </w:t>
      </w:r>
      <w:r>
        <w:rPr>
          <w:rFonts w:eastAsiaTheme="minorEastAsia"/>
        </w:rPr>
        <w:tab/>
      </w:r>
      <w:r>
        <w:rPr>
          <w:rFonts w:eastAsiaTheme="minorEastAsia"/>
        </w:rPr>
        <w:tab/>
        <w:t>=</w:t>
      </w:r>
      <w:r>
        <w:t xml:space="preserve"> </w:t>
      </w:r>
      <w:r w:rsidR="00B8750E">
        <w:rPr>
          <w:rFonts w:eastAsiaTheme="minorEastAsia"/>
        </w:rPr>
        <w:t>J</w:t>
      </w:r>
      <w:r w:rsidR="00B8750E" w:rsidRPr="00B8750E">
        <w:rPr>
          <w:rFonts w:eastAsiaTheme="minorEastAsia"/>
        </w:rPr>
        <w:t>umlah elemen dalam vektor x</w:t>
      </w:r>
    </w:p>
    <w:p w14:paraId="0070C6B8" w14:textId="0634351A" w:rsidR="001C4841" w:rsidRPr="00C2609A" w:rsidRDefault="00F53AB8" w:rsidP="00D71E7F">
      <w:pPr>
        <w:pStyle w:val="ListParagraph"/>
        <w:spacing w:line="240" w:lineRule="auto"/>
        <w:rPr>
          <w:rFonts w:eastAsiaTheme="minorEastAsia"/>
        </w:rPr>
      </w:pPr>
      <m:oMath>
        <m:r>
          <m:rPr>
            <m:sty m:val="p"/>
          </m:rPr>
          <w:rPr>
            <w:rFonts w:ascii="Cambria Math" w:eastAsiaTheme="minorEastAsia" w:hAnsi="Cambria Math"/>
          </w:rPr>
          <m:t>Σ</m:t>
        </m:r>
      </m:oMath>
      <w:r w:rsidR="001C4841">
        <w:rPr>
          <w:rFonts w:eastAsiaTheme="minorEastAsia"/>
        </w:rPr>
        <w:t xml:space="preserve"> </w:t>
      </w:r>
      <w:r w:rsidR="001C4841">
        <w:rPr>
          <w:rFonts w:eastAsiaTheme="minorEastAsia"/>
        </w:rPr>
        <w:tab/>
      </w:r>
      <w:r w:rsidR="001C4841">
        <w:rPr>
          <w:rFonts w:eastAsiaTheme="minorEastAsia"/>
        </w:rPr>
        <w:tab/>
        <w:t>=</w:t>
      </w:r>
      <w:r w:rsidR="001C4841">
        <w:t xml:space="preserve"> </w:t>
      </w:r>
      <w:r w:rsidR="00B8750E">
        <w:rPr>
          <w:rFonts w:eastAsiaTheme="minorEastAsia"/>
        </w:rPr>
        <w:t>S</w:t>
      </w:r>
      <w:r w:rsidR="00B8750E" w:rsidRPr="00B8750E">
        <w:rPr>
          <w:rFonts w:eastAsiaTheme="minorEastAsia"/>
        </w:rPr>
        <w:t>imbol sigma yang menunjukkan penjumlahan</w:t>
      </w:r>
    </w:p>
    <w:p w14:paraId="10DAC5FC" w14:textId="77777777" w:rsidR="00496F39" w:rsidRPr="009037CC" w:rsidRDefault="00496F39" w:rsidP="00455C33">
      <w:pPr>
        <w:pStyle w:val="ListParagraph"/>
      </w:pPr>
    </w:p>
    <w:p w14:paraId="2DEAFA3B" w14:textId="48B7AF0E" w:rsidR="008829AF" w:rsidRPr="00DE66E7" w:rsidRDefault="008829AF" w:rsidP="003809E9">
      <w:pPr>
        <w:pStyle w:val="ListParagraph"/>
        <w:numPr>
          <w:ilvl w:val="0"/>
          <w:numId w:val="4"/>
        </w:numPr>
        <w:rPr>
          <w:i/>
        </w:rPr>
      </w:pPr>
      <w:r w:rsidRPr="00DE66E7">
        <w:rPr>
          <w:i/>
        </w:rPr>
        <w:t>Multi-Head Attention</w:t>
      </w:r>
    </w:p>
    <w:p w14:paraId="3C375B03" w14:textId="412DB86C" w:rsidR="008829AF" w:rsidRDefault="00DE66E7" w:rsidP="00DC6500">
      <w:pPr>
        <w:pStyle w:val="ListParagraph"/>
      </w:pPr>
      <w:r w:rsidRPr="00DE66E7">
        <w:rPr>
          <w:i/>
        </w:rPr>
        <w:t>Multi-Head Attention</w:t>
      </w:r>
      <w:r w:rsidR="00DC6500">
        <w:t xml:space="preserve"> memungkinkan model untuk menghadiri informasi dari sub</w:t>
      </w:r>
      <w:r w:rsidR="00055AA6">
        <w:t xml:space="preserve"> </w:t>
      </w:r>
      <w:r w:rsidR="00DC6500">
        <w:t>rua</w:t>
      </w:r>
      <w:r w:rsidR="00CB7D34">
        <w:t>ng representasi yang berbeda di</w:t>
      </w:r>
      <w:r w:rsidR="00DC6500">
        <w:t>posisi yang berbeda. Dengan menggunakan ℎ kepala perhatian yang berjalan secara paralel, Transformer dapat menangkap informasi yang lebih kaya dibandingkan dengan perhatian tunggal</w:t>
      </w:r>
      <w:r w:rsidR="00D24C75">
        <w:t xml:space="preserve"> </w:t>
      </w:r>
      <w:r w:rsidR="00FD112B">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FD112B">
        <w:fldChar w:fldCharType="separate"/>
      </w:r>
      <w:r w:rsidR="00812AA0" w:rsidRPr="00812AA0">
        <w:rPr>
          <w:noProof/>
        </w:rPr>
        <w:t>[16]</w:t>
      </w:r>
      <w:r w:rsidR="00FD112B">
        <w:fldChar w:fldCharType="end"/>
      </w:r>
      <w:r w:rsidR="00FD112B">
        <w:t>.</w:t>
      </w:r>
      <w:r w:rsidR="00FD2D18">
        <w:t xml:space="preserve"> </w:t>
      </w:r>
      <w:r w:rsidR="00CF5386" w:rsidRPr="00CF5386">
        <w:rPr>
          <w:i/>
        </w:rPr>
        <w:t>Attention mechanism</w:t>
      </w:r>
      <w:r w:rsidR="00FD2D18" w:rsidRPr="00FD2D18">
        <w:t xml:space="preserve"> ini memainkan peran penting dalam memungkinkan Transformer untuk menangkap konteks yang kaya dari data </w:t>
      </w:r>
      <w:r w:rsidR="0044030A" w:rsidRPr="0044030A">
        <w:rPr>
          <w:i/>
        </w:rPr>
        <w:t>sequential</w:t>
      </w:r>
      <w:r w:rsidR="00FD2D18" w:rsidRPr="00FD2D18">
        <w:t>, yang telah terbukti efektif tidak hanya dalam tugas terjemahan mesin tetapi juga dalam berbagai aplikasi pemrosesan bahasa alami lainnya</w:t>
      </w:r>
      <w:r w:rsidR="00FD2D18">
        <w:t xml:space="preserve"> </w:t>
      </w:r>
      <w:r w:rsidR="00FD2D18">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FD2D18">
        <w:fldChar w:fldCharType="separate"/>
      </w:r>
      <w:r w:rsidR="00812AA0" w:rsidRPr="00812AA0">
        <w:rPr>
          <w:noProof/>
        </w:rPr>
        <w:t>[16]</w:t>
      </w:r>
      <w:r w:rsidR="00FD2D18">
        <w:fldChar w:fldCharType="end"/>
      </w:r>
      <w:r w:rsidR="00FD2D18">
        <w:t>.</w:t>
      </w:r>
    </w:p>
    <w:p w14:paraId="13068468" w14:textId="5A8A0B60" w:rsidR="0030186D" w:rsidRDefault="00903921" w:rsidP="0030186D">
      <w:pPr>
        <w:pStyle w:val="Heading3"/>
      </w:pPr>
      <w:bookmarkStart w:id="51" w:name="_Toc172830727"/>
      <w:r>
        <w:rPr>
          <w:i/>
        </w:rPr>
        <w:t xml:space="preserve">Position-Wise </w:t>
      </w:r>
      <w:r w:rsidR="0030186D">
        <w:rPr>
          <w:i/>
        </w:rPr>
        <w:t>Feed Forward Network</w:t>
      </w:r>
      <w:bookmarkEnd w:id="51"/>
    </w:p>
    <w:p w14:paraId="49C83B6B" w14:textId="08FC7370" w:rsidR="000E1F56" w:rsidRDefault="00BD0D5A" w:rsidP="00BD0D5A">
      <w:r>
        <w:t xml:space="preserve">Dalam arsitektur Transformer, terdapat </w:t>
      </w:r>
      <w:r w:rsidRPr="00BD0D5A">
        <w:rPr>
          <w:i/>
        </w:rPr>
        <w:t>Position-wise Feed-Forward Network</w:t>
      </w:r>
      <w:r>
        <w:t xml:space="preserve"> </w:t>
      </w:r>
      <w:r w:rsidR="002574E3">
        <w:t>(FFN)</w:t>
      </w:r>
      <w:r>
        <w:t xml:space="preserve"> yang terdiri dari dua transformasi linear, dengan fungsi aktivasi </w:t>
      </w:r>
      <w:r w:rsidRPr="0030195A">
        <w:rPr>
          <w:i/>
        </w:rPr>
        <w:t>ReLU</w:t>
      </w:r>
      <w:r w:rsidR="00CB7D34">
        <w:t xml:space="preserve"> di</w:t>
      </w:r>
      <w:r>
        <w:t>antara kedua transformasi tersebut. Jaringan ini diterapkan secara terpisah dan identik untuk setiap posisi dalam urutan, memungkinkan model untuk melakukan transformasi lebih lanjut pada data</w:t>
      </w:r>
      <w:r w:rsidR="002574E3">
        <w:t xml:space="preserve"> </w:t>
      </w:r>
      <w:r w:rsidR="002574E3">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2574E3">
        <w:fldChar w:fldCharType="separate"/>
      </w:r>
      <w:r w:rsidR="00812AA0" w:rsidRPr="00812AA0">
        <w:rPr>
          <w:noProof/>
        </w:rPr>
        <w:t>[16]</w:t>
      </w:r>
      <w:r w:rsidR="002574E3">
        <w:fldChar w:fldCharType="end"/>
      </w:r>
      <w:r>
        <w:t xml:space="preserve">. Secara matematis, operasi yang dilakukan oleh FFN pada input </w:t>
      </w:r>
      <m:oMath>
        <m:r>
          <w:rPr>
            <w:rFonts w:ascii="Cambria Math" w:hAnsi="Cambria Math"/>
          </w:rPr>
          <m:t>x</m:t>
        </m:r>
      </m:oMath>
      <w:r w:rsidR="00C70251">
        <w:rPr>
          <w:rFonts w:eastAsiaTheme="minorEastAsia"/>
        </w:rPr>
        <w:t xml:space="preserve"> </w:t>
      </w:r>
      <w:r>
        <w:t xml:space="preserve">dapat </w:t>
      </w:r>
      <w:r w:rsidR="00AD750A">
        <w:t xml:space="preserve">menggunakan persamaan </w:t>
      </w:r>
      <w:r w:rsidR="00AD750A">
        <w:fldChar w:fldCharType="begin"/>
      </w:r>
      <w:r w:rsidR="00AD750A">
        <w:instrText xml:space="preserve"> REF _Ref161133632 \h </w:instrText>
      </w:r>
      <w:r w:rsidR="00AD750A">
        <w:fldChar w:fldCharType="separate"/>
      </w:r>
      <w:r w:rsidR="007924A3" w:rsidRPr="00CC7489">
        <w:rPr>
          <w:rFonts w:eastAsiaTheme="minorEastAsia"/>
          <w:szCs w:val="24"/>
        </w:rPr>
        <w:t>(2.</w:t>
      </w:r>
      <w:r w:rsidR="007924A3">
        <w:rPr>
          <w:rFonts w:eastAsiaTheme="minorEastAsia"/>
          <w:noProof/>
          <w:szCs w:val="24"/>
        </w:rPr>
        <w:t>3</w:t>
      </w:r>
      <w:r w:rsidR="007924A3" w:rsidRPr="00CC7489">
        <w:rPr>
          <w:rFonts w:eastAsiaTheme="minorEastAsia"/>
          <w:szCs w:val="24"/>
        </w:rPr>
        <w:t>)</w:t>
      </w:r>
      <w:r w:rsidR="00AD750A">
        <w:fldChar w:fldCharType="end"/>
      </w:r>
      <w:r w:rsidR="00CA1E0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0E1F56" w14:paraId="37B3FC15" w14:textId="77777777" w:rsidTr="00746BBF">
        <w:tc>
          <w:tcPr>
            <w:tcW w:w="7650" w:type="dxa"/>
          </w:tcPr>
          <w:p w14:paraId="6201B348" w14:textId="66E4057B" w:rsidR="000E1F56" w:rsidRPr="00CC7489" w:rsidRDefault="00CC7489" w:rsidP="00CC7489">
            <w:pPr>
              <w:jc w:val="center"/>
              <w:rPr>
                <w:rFonts w:eastAsiaTheme="minorEastAsia"/>
              </w:rPr>
            </w:pPr>
            <m:oMathPara>
              <m:oMath>
                <m:r>
                  <w:rPr>
                    <w:rFonts w:ascii="Cambria Math" w:hAnsi="Cambria Math"/>
                  </w:rPr>
                  <m:t>FFN</m:t>
                </m:r>
                <m:d>
                  <m:dPr>
                    <m:ctrlPr>
                      <w:rPr>
                        <w:rFonts w:ascii="Cambria Math" w:hAnsi="Cambria Math"/>
                        <w:i/>
                      </w:rPr>
                    </m:ctrlPr>
                  </m:dPr>
                  <m:e>
                    <m:r>
                      <w:rPr>
                        <w:rFonts w:ascii="Cambria Math" w:hAnsi="Cambria Math"/>
                      </w:rPr>
                      <m:t>x</m:t>
                    </m:r>
                  </m:e>
                </m:d>
                <m:r>
                  <w:rPr>
                    <w:rFonts w:ascii="Cambria Math" w:hAnsi="Cambria Math"/>
                  </w:rPr>
                  <m:t>=</m:t>
                </m:r>
                <m:r>
                  <m:rPr>
                    <m:nor/>
                  </m:rPr>
                  <w:rPr>
                    <w:rFonts w:ascii="Cambria Math" w:hAnsi="Cambria Math"/>
                  </w:rPr>
                  <m:t>max</m:t>
                </m:r>
                <m:d>
                  <m:dPr>
                    <m:ctrlPr>
                      <w:rPr>
                        <w:rFonts w:ascii="Cambria Math" w:hAnsi="Cambria Math"/>
                        <w:i/>
                      </w:rPr>
                    </m:ctrlPr>
                  </m:dPr>
                  <m:e>
                    <m:r>
                      <w:rPr>
                        <w:rFonts w:ascii="Cambria Math" w:hAnsi="Cambria Math"/>
                      </w:rPr>
                      <m:t>0, x</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m:oMathPara>
          </w:p>
        </w:tc>
        <w:tc>
          <w:tcPr>
            <w:tcW w:w="278" w:type="dxa"/>
          </w:tcPr>
          <w:p w14:paraId="7647B33C" w14:textId="6421AFDB" w:rsidR="000E1F56" w:rsidRPr="00CC7489" w:rsidRDefault="00CC7489" w:rsidP="00BD0D5A">
            <w:bookmarkStart w:id="52" w:name="_Ref161133632"/>
            <w:r w:rsidRPr="00CC7489">
              <w:rPr>
                <w:rFonts w:eastAsiaTheme="minorEastAsia"/>
                <w:szCs w:val="24"/>
              </w:rPr>
              <w:t>(2.</w:t>
            </w:r>
            <w:r w:rsidRPr="00CC7489">
              <w:rPr>
                <w:rFonts w:eastAsiaTheme="minorEastAsia"/>
                <w:szCs w:val="24"/>
              </w:rPr>
              <w:fldChar w:fldCharType="begin"/>
            </w:r>
            <w:r w:rsidRPr="00CC7489">
              <w:rPr>
                <w:rFonts w:eastAsiaTheme="minorEastAsia"/>
                <w:szCs w:val="24"/>
              </w:rPr>
              <w:instrText xml:space="preserve"> SEQ Persamaan \* ARABIC </w:instrText>
            </w:r>
            <w:r w:rsidRPr="00CC7489">
              <w:rPr>
                <w:rFonts w:eastAsiaTheme="minorEastAsia"/>
                <w:szCs w:val="24"/>
              </w:rPr>
              <w:fldChar w:fldCharType="separate"/>
            </w:r>
            <w:r w:rsidR="007924A3">
              <w:rPr>
                <w:rFonts w:eastAsiaTheme="minorEastAsia"/>
                <w:noProof/>
                <w:szCs w:val="24"/>
              </w:rPr>
              <w:t>3</w:t>
            </w:r>
            <w:r w:rsidRPr="00CC7489">
              <w:rPr>
                <w:rFonts w:eastAsiaTheme="minorEastAsia"/>
                <w:szCs w:val="24"/>
              </w:rPr>
              <w:fldChar w:fldCharType="end"/>
            </w:r>
            <w:r w:rsidRPr="00CC7489">
              <w:rPr>
                <w:rFonts w:eastAsiaTheme="minorEastAsia"/>
                <w:szCs w:val="24"/>
              </w:rPr>
              <w:t>)</w:t>
            </w:r>
            <w:bookmarkEnd w:id="52"/>
          </w:p>
        </w:tc>
      </w:tr>
    </w:tbl>
    <w:p w14:paraId="4490462A" w14:textId="5E678FAD" w:rsidR="00964404" w:rsidRDefault="00964404" w:rsidP="00C96E80">
      <w:pPr>
        <w:spacing w:line="240" w:lineRule="auto"/>
        <w:rPr>
          <w:rFonts w:eastAsiaTheme="minorEastAsia"/>
        </w:rPr>
      </w:pPr>
      <w:r>
        <w:rPr>
          <w:rFonts w:eastAsiaTheme="minorEastAsia"/>
        </w:rPr>
        <w:t>Keterangan:</w:t>
      </w:r>
    </w:p>
    <w:p w14:paraId="319CB54A" w14:textId="55CCBA29" w:rsidR="00964404" w:rsidRDefault="00476116" w:rsidP="00C96E80">
      <w:pPr>
        <w:spacing w:line="240" w:lineRule="auto"/>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dan </m:t>
        </m:r>
        <m:sSub>
          <m:sSubPr>
            <m:ctrlPr>
              <w:rPr>
                <w:rFonts w:ascii="Cambria Math" w:hAnsi="Cambria Math"/>
                <w:i/>
              </w:rPr>
            </m:ctrlPr>
          </m:sSubPr>
          <m:e>
            <m:r>
              <w:rPr>
                <w:rFonts w:ascii="Cambria Math" w:hAnsi="Cambria Math"/>
              </w:rPr>
              <m:t>W</m:t>
            </m:r>
          </m:e>
          <m:sub>
            <m:r>
              <w:rPr>
                <w:rFonts w:ascii="Cambria Math" w:hAnsi="Cambria Math"/>
              </w:rPr>
              <m:t>2</m:t>
            </m:r>
          </m:sub>
        </m:sSub>
      </m:oMath>
      <w:r w:rsidR="00964404">
        <w:rPr>
          <w:rFonts w:eastAsiaTheme="minorEastAsia"/>
        </w:rPr>
        <w:tab/>
        <w:t>= Matriks bobot</w:t>
      </w:r>
    </w:p>
    <w:p w14:paraId="0344A0EA" w14:textId="20846D91" w:rsidR="00964404" w:rsidRDefault="00476116" w:rsidP="00C96E80">
      <w:pPr>
        <w:spacing w:line="240" w:lineRule="auto"/>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dan </m:t>
        </m:r>
        <m:sSub>
          <m:sSubPr>
            <m:ctrlPr>
              <w:rPr>
                <w:rFonts w:ascii="Cambria Math" w:hAnsi="Cambria Math"/>
                <w:i/>
              </w:rPr>
            </m:ctrlPr>
          </m:sSubPr>
          <m:e>
            <m:r>
              <w:rPr>
                <w:rFonts w:ascii="Cambria Math" w:hAnsi="Cambria Math"/>
              </w:rPr>
              <m:t>b</m:t>
            </m:r>
          </m:e>
          <m:sub>
            <m:r>
              <w:rPr>
                <w:rFonts w:ascii="Cambria Math" w:hAnsi="Cambria Math"/>
              </w:rPr>
              <m:t>2</m:t>
            </m:r>
          </m:sub>
        </m:sSub>
      </m:oMath>
      <w:r w:rsidR="00964404">
        <w:rPr>
          <w:rFonts w:eastAsiaTheme="minorEastAsia"/>
        </w:rPr>
        <w:tab/>
        <w:t xml:space="preserve">= </w:t>
      </w:r>
      <w:r w:rsidR="00097597">
        <w:rPr>
          <w:rFonts w:eastAsiaTheme="minorEastAsia"/>
        </w:rPr>
        <w:t>B</w:t>
      </w:r>
      <w:r w:rsidR="00964404">
        <w:rPr>
          <w:rFonts w:eastAsiaTheme="minorEastAsia"/>
        </w:rPr>
        <w:t>ias</w:t>
      </w:r>
    </w:p>
    <w:p w14:paraId="4009978A" w14:textId="77777777" w:rsidR="00BE1FA9" w:rsidRPr="00964404" w:rsidRDefault="00BE1FA9" w:rsidP="00964404"/>
    <w:p w14:paraId="0213DC63" w14:textId="7982BC67" w:rsidR="009469EB" w:rsidRPr="00BF4DD4" w:rsidRDefault="009469EB" w:rsidP="00B121DA">
      <w:pPr>
        <w:pStyle w:val="Heading2"/>
        <w:rPr>
          <w:i/>
        </w:rPr>
      </w:pPr>
      <w:bookmarkStart w:id="53" w:name="_Toc172830728"/>
      <w:r w:rsidRPr="00BF4DD4">
        <w:rPr>
          <w:i/>
        </w:rPr>
        <w:lastRenderedPageBreak/>
        <w:t>BERT</w:t>
      </w:r>
      <w:bookmarkEnd w:id="53"/>
    </w:p>
    <w:p w14:paraId="47A62CC9" w14:textId="48437467" w:rsidR="009213F1" w:rsidRDefault="00C93938" w:rsidP="00CC2EE8">
      <w:pPr>
        <w:ind w:firstLine="576"/>
      </w:pPr>
      <w:r w:rsidRPr="0068627B">
        <w:rPr>
          <w:i/>
        </w:rPr>
        <w:t>Bidirectional Encoder Repr</w:t>
      </w:r>
      <w:r w:rsidR="00C410DD" w:rsidRPr="0068627B">
        <w:rPr>
          <w:i/>
        </w:rPr>
        <w:t>esentations from Transformers</w:t>
      </w:r>
      <w:r w:rsidR="0068627B">
        <w:t xml:space="preserve"> (BERT)</w:t>
      </w:r>
      <w:r w:rsidR="00C410DD">
        <w:t xml:space="preserve"> adalah model yang telah</w:t>
      </w:r>
      <w:r>
        <w:t xml:space="preserve"> dilatih secara </w:t>
      </w:r>
      <w:r w:rsidRPr="00DE66E7">
        <w:rPr>
          <w:i/>
        </w:rPr>
        <w:t>unsupervised</w:t>
      </w:r>
      <w:r>
        <w:t xml:space="preserve"> dengan dua tugas, yaitu </w:t>
      </w:r>
      <w:r w:rsidRPr="00DE66E7">
        <w:rPr>
          <w:i/>
        </w:rPr>
        <w:t>masked language model</w:t>
      </w:r>
      <w:r>
        <w:t xml:space="preserve"> dan </w:t>
      </w:r>
      <w:r w:rsidRPr="00DE66E7">
        <w:rPr>
          <w:i/>
        </w:rPr>
        <w:t>next sentence prediction</w:t>
      </w:r>
      <w:r>
        <w:t xml:space="preserve">. Dalam </w:t>
      </w:r>
      <w:r w:rsidRPr="00DE66E7">
        <w:rPr>
          <w:i/>
        </w:rPr>
        <w:t>masked language model</w:t>
      </w:r>
      <w:r>
        <w:t>, beberapa token secara acak di</w:t>
      </w:r>
      <w:r w:rsidR="00527EFD">
        <w:t xml:space="preserve"> </w:t>
      </w:r>
      <w:r w:rsidR="00527EFD">
        <w:rPr>
          <w:i/>
        </w:rPr>
        <w:t>M</w:t>
      </w:r>
      <w:r w:rsidRPr="00527EFD">
        <w:rPr>
          <w:i/>
        </w:rPr>
        <w:t>asking</w:t>
      </w:r>
      <w:r>
        <w:t xml:space="preserve"> (diganti dengan [MASK]), lalu BERT memprediksi token asli tersebut berdasarkan konteks kiri dan kanan. </w:t>
      </w:r>
      <w:r w:rsidRPr="00DE66E7">
        <w:rPr>
          <w:i/>
        </w:rPr>
        <w:t>Next sentence prediction</w:t>
      </w:r>
      <w:r>
        <w:t xml:space="preserve"> adalah tugas klasifikasi biner untuk memprediksi apakah dua kalimat yang diberikan saling berurutan dalam teks</w:t>
      </w:r>
      <w:r w:rsidR="009024AF">
        <w:t xml:space="preserve"> </w:t>
      </w:r>
      <w:r w:rsidR="009024AF">
        <w:fldChar w:fldCharType="begin" w:fldLock="1"/>
      </w:r>
      <w:r w:rsidR="00097CE0">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rsidR="009024AF">
        <w:fldChar w:fldCharType="separate"/>
      </w:r>
      <w:r w:rsidR="00812AA0" w:rsidRPr="00812AA0">
        <w:rPr>
          <w:noProof/>
        </w:rPr>
        <w:t>[17]</w:t>
      </w:r>
      <w:r w:rsidR="009024AF">
        <w:fldChar w:fldCharType="end"/>
      </w:r>
      <w:r>
        <w:t>.</w:t>
      </w:r>
      <w:r w:rsidR="00C5540F">
        <w:t xml:space="preserve"> Untuk arsitektur BERT </w:t>
      </w:r>
      <w:r w:rsidR="004B7C1F">
        <w:t>bisa dilihat dalam</w:t>
      </w:r>
      <w:r w:rsidR="00C5540F">
        <w:t xml:space="preserve"> </w:t>
      </w:r>
      <w:r w:rsidR="00C5540F" w:rsidRPr="00C5540F">
        <w:fldChar w:fldCharType="begin"/>
      </w:r>
      <w:r w:rsidR="00C5540F" w:rsidRPr="00C5540F">
        <w:instrText xml:space="preserve"> REF _Ref168404472 \h  \* MERGEFORMAT </w:instrText>
      </w:r>
      <w:r w:rsidR="00C5540F" w:rsidRPr="00C5540F">
        <w:fldChar w:fldCharType="separate"/>
      </w:r>
      <w:r w:rsidR="007924A3">
        <w:rPr>
          <w:szCs w:val="24"/>
        </w:rPr>
        <w:t>Gambar 2.</w:t>
      </w:r>
      <w:r w:rsidR="007924A3" w:rsidRPr="007924A3">
        <w:rPr>
          <w:szCs w:val="24"/>
        </w:rPr>
        <w:t>7</w:t>
      </w:r>
      <w:r w:rsidR="00C5540F" w:rsidRPr="00C5540F">
        <w:fldChar w:fldCharType="end"/>
      </w:r>
      <w:r w:rsidR="00C5540F">
        <w:t>.</w:t>
      </w:r>
    </w:p>
    <w:p w14:paraId="000372F6" w14:textId="72DD1EE4" w:rsidR="00CC2EE8" w:rsidRDefault="00CC2EE8" w:rsidP="008C74A9">
      <w:pPr>
        <w:ind w:firstLine="576"/>
      </w:pPr>
      <w:r w:rsidRPr="00C5540F">
        <w:rPr>
          <w:i/>
        </w:rPr>
        <w:t>BERT</w:t>
      </w:r>
      <w:r>
        <w:t xml:space="preserve"> menggunakan arsitektur </w:t>
      </w:r>
      <w:r w:rsidRPr="00C5540F">
        <w:rPr>
          <w:i/>
        </w:rPr>
        <w:t>T</w:t>
      </w:r>
      <w:r w:rsidR="008C74A9" w:rsidRPr="00C5540F">
        <w:rPr>
          <w:i/>
        </w:rPr>
        <w:t>ransformer</w:t>
      </w:r>
      <w:r w:rsidRPr="00C5540F">
        <w:rPr>
          <w:i/>
        </w:rPr>
        <w:t>s</w:t>
      </w:r>
      <w:r w:rsidR="008C74A9">
        <w:t xml:space="preserve"> </w:t>
      </w:r>
      <w:r w:rsidR="00DE66E7" w:rsidRPr="00DE66E7">
        <w:rPr>
          <w:i/>
        </w:rPr>
        <w:t>encoder</w:t>
      </w:r>
      <w:r w:rsidR="008C74A9">
        <w:t xml:space="preserve"> yang mendukung representasi </w:t>
      </w:r>
      <w:r w:rsidR="008C74A9" w:rsidRPr="00255A26">
        <w:rPr>
          <w:i/>
        </w:rPr>
        <w:t>bidirectional</w:t>
      </w:r>
      <w:r w:rsidR="008C74A9">
        <w:t xml:space="preserve">, berbeda dengan model sebelumnya seperti </w:t>
      </w:r>
      <w:r w:rsidR="008C74A9" w:rsidRPr="00C5540F">
        <w:rPr>
          <w:i/>
        </w:rPr>
        <w:t>ELMo</w:t>
      </w:r>
      <w:r w:rsidR="008C74A9">
        <w:t xml:space="preserve"> dan </w:t>
      </w:r>
      <w:r w:rsidR="008C74A9" w:rsidRPr="00C5540F">
        <w:rPr>
          <w:i/>
        </w:rPr>
        <w:t>OpenAI</w:t>
      </w:r>
      <w:r w:rsidR="008C74A9">
        <w:t xml:space="preserve"> </w:t>
      </w:r>
      <w:r w:rsidR="008C74A9" w:rsidRPr="00C5540F">
        <w:rPr>
          <w:i/>
        </w:rPr>
        <w:t>GPT</w:t>
      </w:r>
      <w:r w:rsidR="008C74A9">
        <w:t xml:space="preserve"> yang unidirectional.</w:t>
      </w:r>
      <w:r>
        <w:t xml:space="preserve"> </w:t>
      </w:r>
      <w:r w:rsidR="00072142" w:rsidRPr="00072142">
        <w:t xml:space="preserve">Meskipun </w:t>
      </w:r>
      <w:r w:rsidR="00072142" w:rsidRPr="00C5540F">
        <w:rPr>
          <w:i/>
        </w:rPr>
        <w:t>BERT</w:t>
      </w:r>
      <w:r w:rsidR="00072142" w:rsidRPr="00072142">
        <w:t xml:space="preserve"> menggunakan arsitektur </w:t>
      </w:r>
      <w:r w:rsidR="00072142" w:rsidRPr="00C5540F">
        <w:rPr>
          <w:i/>
        </w:rPr>
        <w:t>Transformers</w:t>
      </w:r>
      <w:r w:rsidR="00072142" w:rsidRPr="00072142">
        <w:t xml:space="preserve"> </w:t>
      </w:r>
      <w:r w:rsidR="00DE66E7" w:rsidRPr="00DE66E7">
        <w:rPr>
          <w:i/>
        </w:rPr>
        <w:t>encoder</w:t>
      </w:r>
      <w:r w:rsidR="00072142" w:rsidRPr="00072142">
        <w:t xml:space="preserve">, terdapat perbedaan antara </w:t>
      </w:r>
      <w:r w:rsidR="00DE66E7" w:rsidRPr="00DE66E7">
        <w:rPr>
          <w:i/>
        </w:rPr>
        <w:t>encoder</w:t>
      </w:r>
      <w:r w:rsidR="00072142" w:rsidRPr="00072142">
        <w:t xml:space="preserve"> </w:t>
      </w:r>
      <w:r w:rsidR="00072142" w:rsidRPr="00C5540F">
        <w:rPr>
          <w:i/>
        </w:rPr>
        <w:t>BERT</w:t>
      </w:r>
      <w:r w:rsidR="00072142" w:rsidRPr="00072142">
        <w:t xml:space="preserve"> dan </w:t>
      </w:r>
      <w:r w:rsidR="00DE66E7" w:rsidRPr="00DE66E7">
        <w:rPr>
          <w:i/>
        </w:rPr>
        <w:t>encoder</w:t>
      </w:r>
      <w:r w:rsidR="00072142" w:rsidRPr="00072142">
        <w:t xml:space="preserve"> </w:t>
      </w:r>
      <w:r w:rsidR="00072142" w:rsidRPr="00C5540F">
        <w:rPr>
          <w:i/>
        </w:rPr>
        <w:t>Transformers</w:t>
      </w:r>
      <w:r w:rsidR="00072142" w:rsidRPr="00072142">
        <w:t xml:space="preserve"> standar.</w:t>
      </w:r>
      <w:r>
        <w:t xml:space="preserve"> </w:t>
      </w:r>
      <w:r w:rsidR="00072142" w:rsidRPr="00072142">
        <w:t>Perbedaan ini terletak pada penggunaan fu</w:t>
      </w:r>
      <w:r w:rsidR="00072142">
        <w:t xml:space="preserve">ngsi aktivasi dalam proses </w:t>
      </w:r>
      <w:r w:rsidR="00072142" w:rsidRPr="00C5540F">
        <w:rPr>
          <w:i/>
        </w:rPr>
        <w:t>Feed Forward Network</w:t>
      </w:r>
      <w:r w:rsidR="00072142">
        <w:t xml:space="preserve"> (FFN</w:t>
      </w:r>
      <w:r w:rsidR="00072142" w:rsidRPr="00072142">
        <w:t xml:space="preserve">), di mana </w:t>
      </w:r>
      <w:r w:rsidR="00072142" w:rsidRPr="00C5540F">
        <w:rPr>
          <w:i/>
        </w:rPr>
        <w:t>Transformers</w:t>
      </w:r>
      <w:r w:rsidR="00072142" w:rsidRPr="00072142">
        <w:t xml:space="preserve"> menggunakan </w:t>
      </w:r>
      <w:r w:rsidR="00072142" w:rsidRPr="00C5540F">
        <w:rPr>
          <w:i/>
        </w:rPr>
        <w:t>ReLU</w:t>
      </w:r>
      <w:r w:rsidR="00072142" w:rsidRPr="00072142">
        <w:t xml:space="preserve"> sebagai fungsi aktivasi, </w:t>
      </w:r>
      <w:r w:rsidR="00072142">
        <w:t xml:space="preserve">sedangkan </w:t>
      </w:r>
      <w:r w:rsidR="00072142" w:rsidRPr="00C5540F">
        <w:rPr>
          <w:i/>
        </w:rPr>
        <w:t>BERT</w:t>
      </w:r>
      <w:r w:rsidR="00072142">
        <w:t xml:space="preserve"> menggunakan </w:t>
      </w:r>
      <w:r w:rsidR="00072142" w:rsidRPr="00C5540F">
        <w:rPr>
          <w:i/>
        </w:rPr>
        <w:t>GELU</w:t>
      </w:r>
      <w:r w:rsidR="00C5540F">
        <w:t xml:space="preserve"> </w:t>
      </w:r>
      <w:r w:rsidR="00C5540F">
        <w:fldChar w:fldCharType="begin" w:fldLock="1"/>
      </w:r>
      <w:r w:rsidR="00097CE0">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rsidR="00C5540F">
        <w:fldChar w:fldCharType="separate"/>
      </w:r>
      <w:r w:rsidR="00812AA0" w:rsidRPr="00812AA0">
        <w:rPr>
          <w:noProof/>
        </w:rPr>
        <w:t>[17]</w:t>
      </w:r>
      <w:r w:rsidR="00C5540F">
        <w:fldChar w:fldCharType="end"/>
      </w:r>
      <w:r>
        <w:t>.</w:t>
      </w:r>
      <w:r w:rsidR="00BA186B">
        <w:t xml:space="preserve"> Perhitungan matematis </w:t>
      </w:r>
      <w:r w:rsidR="00BA186B" w:rsidRPr="00C5540F">
        <w:rPr>
          <w:i/>
        </w:rPr>
        <w:t>GELU</w:t>
      </w:r>
      <w:r w:rsidR="00BA186B">
        <w:t xml:space="preserve"> </w:t>
      </w:r>
      <w:r w:rsidR="004B7C1F">
        <w:t>bisa dilihat dalam</w:t>
      </w:r>
      <w:r w:rsidR="00BA186B">
        <w:t xml:space="preserve"> persamaan </w:t>
      </w:r>
      <w:r w:rsidR="00072142">
        <w:t>(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072142" w14:paraId="2BF807FF" w14:textId="77777777" w:rsidTr="00FF7C42">
        <w:tc>
          <w:tcPr>
            <w:tcW w:w="7262" w:type="dxa"/>
          </w:tcPr>
          <w:p w14:paraId="535034F1" w14:textId="373B14D9" w:rsidR="00072142" w:rsidRPr="006B0C80" w:rsidRDefault="00072142" w:rsidP="00FF7C42">
            <m:oMathPara>
              <m:oMath>
                <m:r>
                  <w:rPr>
                    <w:rFonts w:ascii="Cambria Math" w:hAnsi="Cambria Math"/>
                  </w:rPr>
                  <m:t>GELU</m:t>
                </m:r>
                <m:d>
                  <m:dPr>
                    <m:ctrlPr>
                      <w:rPr>
                        <w:rFonts w:ascii="Cambria Math" w:hAnsi="Cambria Math"/>
                        <w:i/>
                      </w:rPr>
                    </m:ctrlPr>
                  </m:dPr>
                  <m:e>
                    <m:r>
                      <w:rPr>
                        <w:rFonts w:ascii="Cambria Math" w:hAnsi="Cambria Math"/>
                      </w:rPr>
                      <m:t>x</m:t>
                    </m:r>
                  </m:e>
                </m:d>
                <m:r>
                  <w:rPr>
                    <w:rFonts w:ascii="Cambria Math" w:hAnsi="Cambria Math"/>
                  </w:rPr>
                  <m:t>=x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begChr m:val="["/>
                    <m:endChr m:val="]"/>
                    <m:ctrlPr>
                      <w:rPr>
                        <w:rFonts w:ascii="Cambria Math" w:hAnsi="Cambria Math"/>
                        <w:i/>
                      </w:rPr>
                    </m:ctrlPr>
                  </m:dPr>
                  <m:e>
                    <m:r>
                      <w:rPr>
                        <w:rFonts w:ascii="Cambria Math" w:hAnsi="Cambria Math"/>
                      </w:rPr>
                      <m:t>1+</m:t>
                    </m:r>
                    <m:r>
                      <m:rPr>
                        <m:sty m:val="p"/>
                      </m:rPr>
                      <w:rPr>
                        <w:rFonts w:ascii="Cambria Math" w:hAnsi="Cambria Math"/>
                      </w:rPr>
                      <m:t>erf⁡</m:t>
                    </m:r>
                    <m:r>
                      <w:rPr>
                        <w:rFonts w:ascii="Cambria Math" w:hAnsi="Cambria Math"/>
                      </w:rPr>
                      <m:t>(x/</m:t>
                    </m:r>
                    <m:rad>
                      <m:radPr>
                        <m:degHide m:val="1"/>
                        <m:ctrlPr>
                          <w:rPr>
                            <w:rFonts w:ascii="Cambria Math" w:hAnsi="Cambria Math"/>
                            <w:i/>
                          </w:rPr>
                        </m:ctrlPr>
                      </m:radPr>
                      <m:deg/>
                      <m:e>
                        <m:r>
                          <w:rPr>
                            <w:rFonts w:ascii="Cambria Math" w:hAnsi="Cambria Math"/>
                          </w:rPr>
                          <m:t>2</m:t>
                        </m:r>
                      </m:e>
                    </m:rad>
                    <m:r>
                      <w:rPr>
                        <w:rFonts w:ascii="Cambria Math" w:hAnsi="Cambria Math"/>
                      </w:rPr>
                      <m:t>)</m:t>
                    </m:r>
                  </m:e>
                </m:d>
              </m:oMath>
            </m:oMathPara>
          </w:p>
        </w:tc>
        <w:tc>
          <w:tcPr>
            <w:tcW w:w="676" w:type="dxa"/>
          </w:tcPr>
          <w:p w14:paraId="470BD505" w14:textId="7E0F9CDA" w:rsidR="00072142" w:rsidRPr="00CC7489" w:rsidRDefault="00072142" w:rsidP="003251B5">
            <w:r w:rsidRPr="00CC7489">
              <w:rPr>
                <w:rFonts w:eastAsiaTheme="minorEastAsia"/>
                <w:szCs w:val="24"/>
              </w:rPr>
              <w:t>(2.</w:t>
            </w:r>
            <w:r w:rsidRPr="00CC7489">
              <w:rPr>
                <w:rFonts w:eastAsiaTheme="minorEastAsia"/>
                <w:szCs w:val="24"/>
              </w:rPr>
              <w:fldChar w:fldCharType="begin"/>
            </w:r>
            <w:r w:rsidRPr="00CC7489">
              <w:rPr>
                <w:rFonts w:eastAsiaTheme="minorEastAsia"/>
                <w:szCs w:val="24"/>
              </w:rPr>
              <w:instrText xml:space="preserve"> SEQ Persamaan \* ARABIC </w:instrText>
            </w:r>
            <w:r w:rsidRPr="00CC7489">
              <w:rPr>
                <w:rFonts w:eastAsiaTheme="minorEastAsia"/>
                <w:szCs w:val="24"/>
              </w:rPr>
              <w:fldChar w:fldCharType="separate"/>
            </w:r>
            <w:r w:rsidR="007924A3">
              <w:rPr>
                <w:rFonts w:eastAsiaTheme="minorEastAsia"/>
                <w:noProof/>
                <w:szCs w:val="24"/>
              </w:rPr>
              <w:t>4</w:t>
            </w:r>
            <w:r w:rsidRPr="00CC7489">
              <w:rPr>
                <w:rFonts w:eastAsiaTheme="minorEastAsia"/>
                <w:szCs w:val="24"/>
              </w:rPr>
              <w:fldChar w:fldCharType="end"/>
            </w:r>
            <w:r w:rsidRPr="00CC7489">
              <w:rPr>
                <w:rFonts w:eastAsiaTheme="minorEastAsia"/>
                <w:szCs w:val="24"/>
              </w:rPr>
              <w:t>)</w:t>
            </w:r>
          </w:p>
        </w:tc>
      </w:tr>
    </w:tbl>
    <w:p w14:paraId="583FB2D6" w14:textId="77777777" w:rsidR="00FF7C42" w:rsidRDefault="00FF7C42" w:rsidP="00FF7C42">
      <w:pPr>
        <w:spacing w:line="240" w:lineRule="auto"/>
        <w:rPr>
          <w:rFonts w:eastAsiaTheme="minorEastAsia"/>
        </w:rPr>
      </w:pPr>
      <w:r>
        <w:rPr>
          <w:rFonts w:eastAsiaTheme="minorEastAsia"/>
        </w:rPr>
        <w:t>Keterangan:</w:t>
      </w:r>
    </w:p>
    <w:p w14:paraId="225357E1" w14:textId="56F0AD6B" w:rsidR="00FF7C42" w:rsidRDefault="00FF7C42" w:rsidP="00FF7C42">
      <w:pPr>
        <w:spacing w:line="240" w:lineRule="auto"/>
        <w:rPr>
          <w:rFonts w:eastAsiaTheme="minorEastAsia"/>
        </w:rPr>
      </w:pPr>
      <m:oMath>
        <m:r>
          <w:rPr>
            <w:rFonts w:ascii="Cambria Math" w:hAnsi="Cambria Math"/>
          </w:rPr>
          <m:t>x</m:t>
        </m:r>
      </m:oMath>
      <w:r>
        <w:rPr>
          <w:rFonts w:eastAsiaTheme="minorEastAsia"/>
        </w:rPr>
        <w:tab/>
        <w:t>= data input yang akan di proses</w:t>
      </w:r>
    </w:p>
    <w:p w14:paraId="6A39C5E6" w14:textId="77777777" w:rsidR="00FF7C42" w:rsidRDefault="00FF7C42" w:rsidP="00FF7C42">
      <w:pPr>
        <w:spacing w:line="240" w:lineRule="auto"/>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FF7C42" w14:paraId="3DD9FA76" w14:textId="77777777" w:rsidTr="00A27CB7">
        <w:tc>
          <w:tcPr>
            <w:tcW w:w="7262" w:type="dxa"/>
          </w:tcPr>
          <w:p w14:paraId="1260F7A1" w14:textId="5B3B3585" w:rsidR="00FF7C42" w:rsidRPr="006B0C80" w:rsidRDefault="00FF7C42" w:rsidP="009A3F82">
            <m:oMathPara>
              <m:oMath>
                <m:r>
                  <m:rPr>
                    <m:sty m:val="p"/>
                  </m:rPr>
                  <w:rPr>
                    <w:rFonts w:ascii="Cambria Math" w:hAnsi="Cambria Math"/>
                  </w:rPr>
                  <m:t>er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2</m:t>
                    </m:r>
                  </m:num>
                  <m:den>
                    <m:rad>
                      <m:radPr>
                        <m:degHide m:val="1"/>
                        <m:ctrlPr>
                          <w:rPr>
                            <w:rFonts w:ascii="Cambria Math" w:hAnsi="Cambria Math"/>
                            <w:i/>
                          </w:rPr>
                        </m:ctrlPr>
                      </m:radPr>
                      <m:deg/>
                      <m:e>
                        <m:r>
                          <w:rPr>
                            <w:rFonts w:ascii="Cambria Math" w:hAnsi="Cambria Math"/>
                          </w:rPr>
                          <m:t>π</m:t>
                        </m:r>
                      </m:e>
                    </m:rad>
                  </m:den>
                </m:f>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x</m:t>
                    </m:r>
                  </m:sup>
                  <m:e>
                    <m:sSup>
                      <m:sSupPr>
                        <m:ctrlPr>
                          <w:rPr>
                            <w:rFonts w:ascii="Cambria Math" w:hAnsi="Cambria Math"/>
                            <w:i/>
                          </w:rPr>
                        </m:ctrlPr>
                      </m:sSupPr>
                      <m:e>
                        <m:r>
                          <w:rPr>
                            <w:rFonts w:ascii="Cambria Math" w:hAnsi="Cambria Math"/>
                          </w:rPr>
                          <m:t>e</m:t>
                        </m:r>
                      </m:e>
                      <m:sup>
                        <m:sSup>
                          <m:sSupPr>
                            <m:ctrlPr>
                              <w:rPr>
                                <w:rFonts w:ascii="Cambria Math" w:hAnsi="Cambria Math"/>
                                <w:i/>
                              </w:rPr>
                            </m:ctrlPr>
                          </m:sSupPr>
                          <m:e>
                            <m:r>
                              <w:rPr>
                                <w:rFonts w:ascii="Cambria Math" w:hAnsi="Cambria Math"/>
                              </w:rPr>
                              <m:t>-t</m:t>
                            </m:r>
                          </m:e>
                          <m:sup>
                            <m:r>
                              <w:rPr>
                                <w:rFonts w:ascii="Cambria Math" w:hAnsi="Cambria Math"/>
                              </w:rPr>
                              <m:t>2</m:t>
                            </m:r>
                          </m:sup>
                        </m:sSup>
                      </m:sup>
                    </m:sSup>
                  </m:e>
                </m:nary>
                <m:r>
                  <w:rPr>
                    <w:rFonts w:ascii="Cambria Math" w:hAnsi="Cambria Math"/>
                  </w:rPr>
                  <m:t>dt</m:t>
                </m:r>
              </m:oMath>
            </m:oMathPara>
          </w:p>
        </w:tc>
        <w:tc>
          <w:tcPr>
            <w:tcW w:w="676" w:type="dxa"/>
          </w:tcPr>
          <w:p w14:paraId="2D0898C8" w14:textId="7E4B2E2B" w:rsidR="00FF7C42" w:rsidRPr="00CC7489" w:rsidRDefault="00FF7C42" w:rsidP="00A27CB7">
            <w:r w:rsidRPr="00CC7489">
              <w:rPr>
                <w:rFonts w:eastAsiaTheme="minorEastAsia"/>
                <w:szCs w:val="24"/>
              </w:rPr>
              <w:t>(2.</w:t>
            </w:r>
            <w:r w:rsidRPr="00CC7489">
              <w:rPr>
                <w:rFonts w:eastAsiaTheme="minorEastAsia"/>
                <w:szCs w:val="24"/>
              </w:rPr>
              <w:fldChar w:fldCharType="begin"/>
            </w:r>
            <w:r w:rsidRPr="00CC7489">
              <w:rPr>
                <w:rFonts w:eastAsiaTheme="minorEastAsia"/>
                <w:szCs w:val="24"/>
              </w:rPr>
              <w:instrText xml:space="preserve"> SEQ Persamaan \* ARABIC </w:instrText>
            </w:r>
            <w:r w:rsidRPr="00CC7489">
              <w:rPr>
                <w:rFonts w:eastAsiaTheme="minorEastAsia"/>
                <w:szCs w:val="24"/>
              </w:rPr>
              <w:fldChar w:fldCharType="separate"/>
            </w:r>
            <w:r w:rsidR="007924A3">
              <w:rPr>
                <w:rFonts w:eastAsiaTheme="minorEastAsia"/>
                <w:noProof/>
                <w:szCs w:val="24"/>
              </w:rPr>
              <w:t>5</w:t>
            </w:r>
            <w:r w:rsidRPr="00CC7489">
              <w:rPr>
                <w:rFonts w:eastAsiaTheme="minorEastAsia"/>
                <w:szCs w:val="24"/>
              </w:rPr>
              <w:fldChar w:fldCharType="end"/>
            </w:r>
            <w:r w:rsidRPr="00CC7489">
              <w:rPr>
                <w:rFonts w:eastAsiaTheme="minorEastAsia"/>
                <w:szCs w:val="24"/>
              </w:rPr>
              <w:t>)</w:t>
            </w:r>
          </w:p>
        </w:tc>
      </w:tr>
    </w:tbl>
    <w:p w14:paraId="23AD8A5E" w14:textId="77777777" w:rsidR="009A3F82" w:rsidRDefault="009A3F82" w:rsidP="009A3F82">
      <w:pPr>
        <w:spacing w:line="240" w:lineRule="auto"/>
        <w:rPr>
          <w:rFonts w:eastAsiaTheme="minorEastAsia"/>
        </w:rPr>
      </w:pPr>
      <w:r>
        <w:rPr>
          <w:rFonts w:eastAsiaTheme="minorEastAsia"/>
        </w:rPr>
        <w:t>Keterangan:</w:t>
      </w:r>
    </w:p>
    <w:p w14:paraId="53A1F570" w14:textId="73CCCECA" w:rsidR="009A3F82" w:rsidRDefault="009A3F82" w:rsidP="009A3F82">
      <w:pPr>
        <w:spacing w:line="240" w:lineRule="auto"/>
        <w:rPr>
          <w:rFonts w:eastAsiaTheme="minorEastAsia"/>
        </w:rPr>
      </w:pPr>
      <m:oMath>
        <m:r>
          <w:rPr>
            <w:rFonts w:ascii="Cambria Math" w:hAnsi="Cambria Math"/>
          </w:rPr>
          <m:t>x</m:t>
        </m:r>
      </m:oMath>
      <w:r>
        <w:rPr>
          <w:rFonts w:eastAsiaTheme="minorEastAsia"/>
        </w:rPr>
        <w:tab/>
        <w:t>= data input yang akan di proses</w:t>
      </w:r>
    </w:p>
    <w:p w14:paraId="132617EB" w14:textId="14C44E13" w:rsidR="009A3F82" w:rsidRDefault="009A3F82" w:rsidP="009A3F82">
      <w:pPr>
        <w:spacing w:line="240" w:lineRule="auto"/>
        <w:rPr>
          <w:rFonts w:eastAsiaTheme="minorEastAsia"/>
        </w:rPr>
      </w:pPr>
      <m:oMath>
        <m:r>
          <w:rPr>
            <w:rFonts w:ascii="Cambria Math" w:eastAsiaTheme="minorEastAsia" w:hAnsi="Cambria Math"/>
          </w:rPr>
          <m:t>e</m:t>
        </m:r>
      </m:oMath>
      <w:r>
        <w:rPr>
          <w:rFonts w:eastAsiaTheme="minorEastAsia"/>
        </w:rPr>
        <w:tab/>
        <w:t xml:space="preserve">= </w:t>
      </w:r>
      <w:r w:rsidR="00176D61">
        <w:rPr>
          <w:rFonts w:eastAsiaTheme="minorEastAsia"/>
        </w:rPr>
        <w:t>Konstanta Eular</w:t>
      </w:r>
    </w:p>
    <w:p w14:paraId="56D161EC" w14:textId="5C8F70F4" w:rsidR="009A3F82" w:rsidRPr="009A3F82" w:rsidRDefault="00176D61" w:rsidP="00176D61">
      <w:pPr>
        <w:spacing w:line="240" w:lineRule="auto"/>
        <w:rPr>
          <w:rFonts w:eastAsiaTheme="minorEastAsia"/>
        </w:rPr>
      </w:pPr>
      <m:oMath>
        <m:r>
          <w:rPr>
            <w:rFonts w:ascii="Cambria Math" w:eastAsiaTheme="minorEastAsia" w:hAnsi="Cambria Math"/>
          </w:rPr>
          <m:t>dt</m:t>
        </m:r>
      </m:oMath>
      <w:r>
        <w:rPr>
          <w:rFonts w:eastAsiaTheme="minorEastAsia"/>
        </w:rPr>
        <w:tab/>
        <w:t>= Diferensial</w:t>
      </w:r>
      <w:r w:rsidR="009A3F82">
        <w:rPr>
          <w:rFonts w:eastAsiaTheme="minorEastAsia"/>
        </w:rPr>
        <w:t xml:space="preserve"> </w:t>
      </w:r>
    </w:p>
    <w:p w14:paraId="006615E7" w14:textId="17F6D8EC" w:rsidR="00133F54" w:rsidRDefault="00940E1C" w:rsidP="00133F54">
      <w:pPr>
        <w:keepNext/>
        <w:jc w:val="center"/>
      </w:pPr>
      <w:r>
        <w:rPr>
          <w:noProof/>
        </w:rPr>
        <w:lastRenderedPageBreak/>
        <w:drawing>
          <wp:inline distT="0" distB="0" distL="0" distR="0" wp14:anchorId="3932BA03" wp14:editId="21693AA7">
            <wp:extent cx="5040630" cy="2006081"/>
            <wp:effectExtent l="0" t="0" r="7620" b="0"/>
            <wp:docPr id="9" name="Picture 9" descr="https://production-media.paperswithcode.com/methods/new_BERT_Over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roduction-media.paperswithcode.com/methods/new_BERT_Overall.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40630" cy="2006081"/>
                    </a:xfrm>
                    <a:prstGeom prst="rect">
                      <a:avLst/>
                    </a:prstGeom>
                    <a:noFill/>
                    <a:ln>
                      <a:noFill/>
                    </a:ln>
                  </pic:spPr>
                </pic:pic>
              </a:graphicData>
            </a:graphic>
          </wp:inline>
        </w:drawing>
      </w:r>
    </w:p>
    <w:p w14:paraId="680CA528" w14:textId="1FCEB49A" w:rsidR="00AC4C79" w:rsidRDefault="00133F54" w:rsidP="000C1252">
      <w:pPr>
        <w:pStyle w:val="Caption"/>
        <w:jc w:val="center"/>
        <w:rPr>
          <w:i w:val="0"/>
          <w:color w:val="auto"/>
          <w:sz w:val="24"/>
          <w:szCs w:val="24"/>
        </w:rPr>
      </w:pPr>
      <w:bookmarkStart w:id="54" w:name="_Ref168404472"/>
      <w:bookmarkStart w:id="55" w:name="_Toc172701141"/>
      <w:r>
        <w:rPr>
          <w:i w:val="0"/>
          <w:color w:val="auto"/>
          <w:sz w:val="24"/>
          <w:szCs w:val="24"/>
        </w:rPr>
        <w:t>Gambar 2.</w:t>
      </w:r>
      <w:r w:rsidRPr="00133F54">
        <w:rPr>
          <w:i w:val="0"/>
          <w:color w:val="auto"/>
          <w:sz w:val="24"/>
          <w:szCs w:val="24"/>
        </w:rPr>
        <w:fldChar w:fldCharType="begin"/>
      </w:r>
      <w:r w:rsidRPr="00133F54">
        <w:rPr>
          <w:i w:val="0"/>
          <w:color w:val="auto"/>
          <w:sz w:val="24"/>
          <w:szCs w:val="24"/>
        </w:rPr>
        <w:instrText xml:space="preserve"> SEQ Gambar_2. \* ARABIC </w:instrText>
      </w:r>
      <w:r w:rsidRPr="00133F54">
        <w:rPr>
          <w:i w:val="0"/>
          <w:color w:val="auto"/>
          <w:sz w:val="24"/>
          <w:szCs w:val="24"/>
        </w:rPr>
        <w:fldChar w:fldCharType="separate"/>
      </w:r>
      <w:r w:rsidR="007924A3">
        <w:rPr>
          <w:i w:val="0"/>
          <w:noProof/>
          <w:color w:val="auto"/>
          <w:sz w:val="24"/>
          <w:szCs w:val="24"/>
        </w:rPr>
        <w:t>7</w:t>
      </w:r>
      <w:r w:rsidRPr="00133F54">
        <w:rPr>
          <w:i w:val="0"/>
          <w:color w:val="auto"/>
          <w:sz w:val="24"/>
          <w:szCs w:val="24"/>
        </w:rPr>
        <w:fldChar w:fldCharType="end"/>
      </w:r>
      <w:bookmarkEnd w:id="54"/>
      <w:r w:rsidRPr="00133F54">
        <w:rPr>
          <w:i w:val="0"/>
          <w:color w:val="auto"/>
          <w:sz w:val="24"/>
          <w:szCs w:val="24"/>
        </w:rPr>
        <w:t xml:space="preserve"> Arsitektur BERT</w:t>
      </w:r>
      <w:r w:rsidR="000C1252">
        <w:rPr>
          <w:i w:val="0"/>
          <w:color w:val="auto"/>
          <w:sz w:val="24"/>
          <w:szCs w:val="24"/>
        </w:rPr>
        <w:t xml:space="preserve"> </w:t>
      </w:r>
      <w:r w:rsidR="000C1252">
        <w:rPr>
          <w:i w:val="0"/>
          <w:color w:val="auto"/>
          <w:sz w:val="24"/>
          <w:szCs w:val="24"/>
        </w:rPr>
        <w:fldChar w:fldCharType="begin" w:fldLock="1"/>
      </w:r>
      <w:r w:rsidR="00097CE0">
        <w:rPr>
          <w:i w:val="0"/>
          <w:color w:val="auto"/>
          <w:sz w:val="24"/>
          <w:szCs w:val="24"/>
        </w:rPr>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rsidR="000C1252">
        <w:rPr>
          <w:i w:val="0"/>
          <w:color w:val="auto"/>
          <w:sz w:val="24"/>
          <w:szCs w:val="24"/>
        </w:rPr>
        <w:fldChar w:fldCharType="separate"/>
      </w:r>
      <w:r w:rsidR="00812AA0" w:rsidRPr="00812AA0">
        <w:rPr>
          <w:i w:val="0"/>
          <w:noProof/>
          <w:color w:val="auto"/>
          <w:sz w:val="24"/>
          <w:szCs w:val="24"/>
        </w:rPr>
        <w:t>[17]</w:t>
      </w:r>
      <w:bookmarkEnd w:id="55"/>
      <w:r w:rsidR="000C1252">
        <w:rPr>
          <w:i w:val="0"/>
          <w:color w:val="auto"/>
          <w:sz w:val="24"/>
          <w:szCs w:val="24"/>
        </w:rPr>
        <w:fldChar w:fldCharType="end"/>
      </w:r>
    </w:p>
    <w:p w14:paraId="611B24AE" w14:textId="50700A98" w:rsidR="008F1F62" w:rsidRPr="008F1F62" w:rsidRDefault="00093974" w:rsidP="005B133E">
      <w:pPr>
        <w:ind w:firstLine="576"/>
      </w:pPr>
      <w:r>
        <w:t>Layer</w:t>
      </w:r>
      <w:r w:rsidR="005B133E" w:rsidRPr="005B133E">
        <w:t xml:space="preserve"> </w:t>
      </w:r>
      <w:r w:rsidR="00DE66E7" w:rsidRPr="00DE66E7">
        <w:rPr>
          <w:i/>
        </w:rPr>
        <w:t>embedding</w:t>
      </w:r>
      <w:r w:rsidR="005B133E" w:rsidRPr="005B133E">
        <w:t xml:space="preserve"> </w:t>
      </w:r>
      <w:r w:rsidR="005B133E">
        <w:t xml:space="preserve">dalam BERT </w:t>
      </w:r>
      <w:r w:rsidR="005B133E" w:rsidRPr="005B133E">
        <w:t xml:space="preserve">memainkan peran penting dalam menghasilkan representasi vektor untuk setiap token input. Proses ini melibatkan tiga jenis </w:t>
      </w:r>
      <w:r w:rsidR="00DE66E7" w:rsidRPr="00DE66E7">
        <w:rPr>
          <w:i/>
        </w:rPr>
        <w:t>embedding</w:t>
      </w:r>
      <w:r w:rsidR="005B133E" w:rsidRPr="005B133E">
        <w:t xml:space="preserve"> yang berbeda: </w:t>
      </w:r>
      <w:r w:rsidR="005B133E" w:rsidRPr="003B753F">
        <w:rPr>
          <w:i/>
        </w:rPr>
        <w:t>Token Embeddings</w:t>
      </w:r>
      <w:r w:rsidR="005B133E" w:rsidRPr="005B133E">
        <w:t xml:space="preserve">, </w:t>
      </w:r>
      <w:r w:rsidR="005B133E" w:rsidRPr="003B753F">
        <w:rPr>
          <w:i/>
        </w:rPr>
        <w:t>Position</w:t>
      </w:r>
      <w:r w:rsidR="005E64A3">
        <w:rPr>
          <w:i/>
        </w:rPr>
        <w:t>al</w:t>
      </w:r>
      <w:r w:rsidR="005B133E" w:rsidRPr="003B753F">
        <w:rPr>
          <w:i/>
        </w:rPr>
        <w:t xml:space="preserve"> Embeddings</w:t>
      </w:r>
      <w:r w:rsidR="00B128C0">
        <w:t xml:space="preserve">, dan </w:t>
      </w:r>
      <w:r w:rsidR="003B753F" w:rsidRPr="003B753F">
        <w:rPr>
          <w:i/>
        </w:rPr>
        <w:t>Segment</w:t>
      </w:r>
      <w:r w:rsidR="005B133E" w:rsidRPr="003B753F">
        <w:rPr>
          <w:i/>
        </w:rPr>
        <w:t xml:space="preserve"> Embeddings</w:t>
      </w:r>
      <w:r>
        <w:t xml:space="preserve"> </w:t>
      </w:r>
      <w:r>
        <w:fldChar w:fldCharType="begin" w:fldLock="1"/>
      </w:r>
      <w:r w:rsidR="00097CE0">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fldChar w:fldCharType="separate"/>
      </w:r>
      <w:r w:rsidR="00812AA0" w:rsidRPr="00812AA0">
        <w:rPr>
          <w:noProof/>
        </w:rPr>
        <w:t>[17]</w:t>
      </w:r>
      <w:r>
        <w:fldChar w:fldCharType="end"/>
      </w:r>
      <w:r w:rsidR="005B133E" w:rsidRPr="005B133E">
        <w:t xml:space="preserve">. Ketiga jenis embedding ini kemudian dijumlahkan untuk menghasilkan </w:t>
      </w:r>
      <w:r w:rsidR="00DE66E7" w:rsidRPr="00DE66E7">
        <w:rPr>
          <w:i/>
        </w:rPr>
        <w:t>embedding</w:t>
      </w:r>
      <w:r w:rsidR="005B133E" w:rsidRPr="005B133E">
        <w:t xml:space="preserve"> akhir untuk setiap token. </w:t>
      </w:r>
      <w:r w:rsidR="005B133E" w:rsidRPr="00245BDA">
        <w:rPr>
          <w:i/>
        </w:rPr>
        <w:t>Token Embeddings</w:t>
      </w:r>
      <w:r w:rsidR="005B133E" w:rsidRPr="005B133E">
        <w:t xml:space="preserve"> mewakili representasi vektor dari setiap token. </w:t>
      </w:r>
      <w:r w:rsidR="005B133E" w:rsidRPr="00245BDA">
        <w:rPr>
          <w:i/>
        </w:rPr>
        <w:t>Position</w:t>
      </w:r>
      <w:r w:rsidR="00CA0388">
        <w:rPr>
          <w:i/>
        </w:rPr>
        <w:t>al</w:t>
      </w:r>
      <w:r w:rsidR="005B133E" w:rsidRPr="00245BDA">
        <w:rPr>
          <w:i/>
        </w:rPr>
        <w:t xml:space="preserve"> Embeddings</w:t>
      </w:r>
      <w:r w:rsidR="005B133E" w:rsidRPr="005B133E">
        <w:t xml:space="preserve"> memberikan informasi tentang posisi setiap token dalam kalimat, menggunakan </w:t>
      </w:r>
      <w:r w:rsidR="005B133E" w:rsidRPr="00C242EE">
        <w:rPr>
          <w:i/>
        </w:rPr>
        <w:t>positional embeddings</w:t>
      </w:r>
      <w:r w:rsidR="005B133E" w:rsidRPr="005B133E">
        <w:t xml:space="preserve"> yang dipelajari, yang berarti model secara otomatis menyesuaikan representasi posisi berdasarkan data yang dilihat selama </w:t>
      </w:r>
      <w:r w:rsidR="00A978F1" w:rsidRPr="00B938D0">
        <w:rPr>
          <w:i/>
        </w:rPr>
        <w:t>pre-training</w:t>
      </w:r>
      <w:r w:rsidR="004E599B">
        <w:t xml:space="preserve"> </w:t>
      </w:r>
      <w:r w:rsidR="004E599B">
        <w:fldChar w:fldCharType="begin" w:fldLock="1"/>
      </w:r>
      <w:r w:rsidR="00097CE0">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id":"ITEM-1","issue":"Nips","issued":{"date-parts":[["2017"]]},"title":"Attention Is All You Need","type":"article-journal"},"uris":["http://www.mendeley.com/documents/?uuid=4b87cdac-e7e5-4327-881a-ee5e29026e02"]}],"mendeley":{"formattedCitation":"[16]","plainTextFormattedCitation":"[16]","previouslyFormattedCitation":"[16]"},"properties":{"noteIndex":0},"schema":"https://github.com/citation-style-language/schema/raw/master/csl-citation.json"}</w:instrText>
      </w:r>
      <w:r w:rsidR="004E599B">
        <w:fldChar w:fldCharType="separate"/>
      </w:r>
      <w:r w:rsidR="00812AA0" w:rsidRPr="00812AA0">
        <w:rPr>
          <w:noProof/>
        </w:rPr>
        <w:t>[16]</w:t>
      </w:r>
      <w:r w:rsidR="004E599B">
        <w:fldChar w:fldCharType="end"/>
      </w:r>
      <w:r w:rsidR="005B133E" w:rsidRPr="005B133E">
        <w:t xml:space="preserve">. </w:t>
      </w:r>
      <w:r w:rsidR="00C4487A" w:rsidRPr="003B753F">
        <w:rPr>
          <w:i/>
        </w:rPr>
        <w:t>Segment Embeddings</w:t>
      </w:r>
      <w:r w:rsidR="005B133E" w:rsidRPr="005B133E">
        <w:t xml:space="preserve"> digunakan untuk membedakan antara kalimat yang berbeda dalam input yang sama, yang penting untuk tugas-tugas yang melibatkan beberapa kalimat</w:t>
      </w:r>
      <w:r w:rsidR="005B2EA5">
        <w:t xml:space="preserve"> </w:t>
      </w:r>
      <w:r w:rsidR="00FA2C12">
        <w:fldChar w:fldCharType="begin" w:fldLock="1"/>
      </w:r>
      <w:r w:rsidR="00097CE0">
        <w:instrText>ADDIN CSL_CITATION {"citationItems":[{"id":"ITEM-1","itemData":{"ISBN":"9791095546726","abstract":"As input representation for each sub-word, the original BERT architecture proposes the sum of the sub-word embedding, position embedding and a segment embedding. Sub-word and position embeddings are well-known and studied, and encode lexical information and word position, respectively. In contrast, segment embeddings are less known and have so far received no attention. The key idea of segment embeddings is to encode to which of the two sentences (segments) a word belongs-the intuition is to inform the model about the separation of sentences for the next sentence prediction pre-training task. However, little is known on whether the choice of segment impacts downstream prediction performance. In this work, we try to fill this gap and empirically study the impact of alternating the segment embedding during inference time for a variety of pre-trained embeddings and target tasks. We hypothesize that for single-sentence prediction tasks performance is not affected-neither in mono- nor multilingual setups-while it matters when changing the segment IDs in paired-sentence tasks. To our surprise, this is not the case. Although for classification tasks and monolingual BERT models no large differences are observed, particularly word-level multilingual prediction tasks are heavily impacted. For low-resource syntactic tasks, we observe impacts of segment embedding and multilingual BERT choice. We find that the default setting for the most used multilingual BERT model underperforms heavily, and a simple swap of the segment embeddings yields an average improvement of 2.5 points absolute LAS score for dependency parsing over 9 different treebanks.","author":[{"dropping-particle":"","family":"Goot","given":"Rob","non-dropping-particle":"van der","parse-names":false,"suffix":""},{"dropping-particle":"","family":"Müller-Eberstein","given":"Max","non-dropping-particle":"","parse-names":false,"suffix":""},{"dropping-particle":"","family":"Plank","given":"Barbara","non-dropping-particle":"","parse-names":false,"suffix":""}],"container-title":"2022 Language Resources and Evaluation Conference, LREC 2022","id":"ITEM-1","issue":"June","issued":{"date-parts":[["2022"]]},"page":"1418-1427","title":"Frustratingly Easy Performance Improvements for Low-resource Setups: A Tale on BERT and Segment Embeddings","type":"article-journal"},"uris":["http://www.mendeley.com/documents/?uuid=123a61a6-72ef-42a6-90ec-276281dcea26"]}],"mendeley":{"formattedCitation":"[18]","plainTextFormattedCitation":"[18]","previouslyFormattedCitation":"[18]"},"properties":{"noteIndex":0},"schema":"https://github.com/citation-style-language/schema/raw/master/csl-citation.json"}</w:instrText>
      </w:r>
      <w:r w:rsidR="00FA2C12">
        <w:fldChar w:fldCharType="separate"/>
      </w:r>
      <w:r w:rsidR="00812AA0" w:rsidRPr="00812AA0">
        <w:rPr>
          <w:noProof/>
        </w:rPr>
        <w:t>[18]</w:t>
      </w:r>
      <w:r w:rsidR="00FA2C12">
        <w:fldChar w:fldCharType="end"/>
      </w:r>
      <w:r w:rsidR="005B133E" w:rsidRPr="005B133E">
        <w:t xml:space="preserve">. Setelah ketiga jenis </w:t>
      </w:r>
      <w:r w:rsidR="00DE66E7" w:rsidRPr="00DE66E7">
        <w:rPr>
          <w:i/>
        </w:rPr>
        <w:t>embedding</w:t>
      </w:r>
      <w:r w:rsidR="005B133E" w:rsidRPr="005B133E">
        <w:t xml:space="preserve"> ini dihitung untuk setiap token, mereka dijumlahkan untuk menghasilkan representasi akhir yang digunakan sebagai input untuk lapisan </w:t>
      </w:r>
      <w:r w:rsidR="00DE66E7" w:rsidRPr="00DE66E7">
        <w:rPr>
          <w:i/>
        </w:rPr>
        <w:t>encoder</w:t>
      </w:r>
      <w:r w:rsidR="005B133E" w:rsidRPr="005B133E">
        <w:t xml:space="preserve"> BERT selanjutnya.</w:t>
      </w:r>
    </w:p>
    <w:p w14:paraId="2C19E451" w14:textId="4017C565" w:rsidR="00C91EEC" w:rsidRPr="0091666D" w:rsidRDefault="00C91EEC" w:rsidP="00B121DA">
      <w:pPr>
        <w:ind w:firstLine="576"/>
      </w:pPr>
      <w:r w:rsidRPr="00C91EEC">
        <w:t xml:space="preserve">BERT juga telah dikembangkan dalam bahasa Indonesia, salah satunya adalah </w:t>
      </w:r>
      <w:r w:rsidRPr="00F76D03">
        <w:rPr>
          <w:i/>
        </w:rPr>
        <w:t>Indolem/indobert-base-uncased</w:t>
      </w:r>
      <w:r>
        <w:t xml:space="preserve"> </w:t>
      </w:r>
      <w:r>
        <w:fldChar w:fldCharType="begin" w:fldLock="1"/>
      </w:r>
      <w:r w:rsidR="004102E5">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67f71cd3-3ccd-4020-945e-2fafe9d4a19f"]}],"mendeley":{"formattedCitation":"[11]","plainTextFormattedCitation":"[11]","previouslyFormattedCitation":"[11]"},"properties":{"noteIndex":0},"schema":"https://github.com/citation-style-language/schema/raw/master/csl-citation.json"}</w:instrText>
      </w:r>
      <w:r>
        <w:fldChar w:fldCharType="separate"/>
      </w:r>
      <w:r w:rsidR="004102E5" w:rsidRPr="004102E5">
        <w:rPr>
          <w:noProof/>
        </w:rPr>
        <w:t>[11]</w:t>
      </w:r>
      <w:r>
        <w:fldChar w:fldCharType="end"/>
      </w:r>
      <w:r w:rsidRPr="00C91EEC">
        <w:t xml:space="preserve"> dan </w:t>
      </w:r>
      <w:r w:rsidRPr="00F76D03">
        <w:rPr>
          <w:i/>
        </w:rPr>
        <w:t>Indobenchmark/indobert-base-p2</w:t>
      </w:r>
      <w:r>
        <w:t xml:space="preserve"> </w:t>
      </w:r>
      <w:r>
        <w:fldChar w:fldCharType="begin" w:fldLock="1"/>
      </w:r>
      <w:r w:rsidR="004102E5">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fldChar w:fldCharType="separate"/>
      </w:r>
      <w:r w:rsidR="004102E5" w:rsidRPr="004102E5">
        <w:rPr>
          <w:noProof/>
        </w:rPr>
        <w:t>[12]</w:t>
      </w:r>
      <w:r>
        <w:fldChar w:fldCharType="end"/>
      </w:r>
      <w:r w:rsidRPr="00C91EEC">
        <w:t xml:space="preserve">. </w:t>
      </w:r>
      <w:r w:rsidRPr="00F76D03">
        <w:rPr>
          <w:i/>
        </w:rPr>
        <w:t>Indolem/indobert-base-uncased</w:t>
      </w:r>
      <w:r w:rsidRPr="00C91EEC">
        <w:t xml:space="preserve"> adalah model BERT yang telah dilatih dengan data teks berbahasa Indonesia dan tidak mempertimbangkan kapitalisasi (</w:t>
      </w:r>
      <w:r w:rsidRPr="00424CDB">
        <w:rPr>
          <w:i/>
        </w:rPr>
        <w:t>uncased</w:t>
      </w:r>
      <w:r w:rsidRPr="00C91EEC">
        <w:t xml:space="preserve">). Sementara itu, </w:t>
      </w:r>
      <w:r w:rsidRPr="00F76D03">
        <w:rPr>
          <w:i/>
        </w:rPr>
        <w:t>Indobenchmark/indobert-base-p2</w:t>
      </w:r>
      <w:r w:rsidRPr="00C91EEC">
        <w:t xml:space="preserve"> adalah model BERT lainnya yang juga dilatih dengan data teks berbahasa Indonesia dan telah melalui dua fase pelatihan (p2). Kedua model ini dapat digunakan untuk berbagai tugas pemrosesan bahasa alami dalam bahasa Indonesia, seperti klasifikasi teks, ekstraksi informasi, analisis sentimen, dan lainnya</w:t>
      </w:r>
      <w:r>
        <w:t>.</w:t>
      </w:r>
    </w:p>
    <w:p w14:paraId="4EFA6807" w14:textId="65600E42" w:rsidR="009469EB" w:rsidRDefault="00CD3C40" w:rsidP="00B121DA">
      <w:pPr>
        <w:pStyle w:val="Heading3"/>
      </w:pPr>
      <w:bookmarkStart w:id="56" w:name="_Toc172830729"/>
      <w:r>
        <w:rPr>
          <w:i/>
        </w:rPr>
        <w:lastRenderedPageBreak/>
        <w:t>Indolem/indobert-base-uncased</w:t>
      </w:r>
      <w:bookmarkEnd w:id="56"/>
    </w:p>
    <w:p w14:paraId="6DBA1DB9" w14:textId="5234092B" w:rsidR="00CF093E" w:rsidRDefault="00D93CDC" w:rsidP="00DE66E7">
      <w:pPr>
        <w:ind w:firstLine="720"/>
      </w:pPr>
      <w:r w:rsidRPr="00D93CDC">
        <w:rPr>
          <w:i/>
        </w:rPr>
        <w:t>indobert-base-uncased</w:t>
      </w:r>
      <w:r w:rsidR="00717B3B" w:rsidRPr="00717B3B">
        <w:t xml:space="preserve"> merupakan model bahasa yang dikembangkan khusus untuk memahami dan memproses bahasa Indones</w:t>
      </w:r>
      <w:r w:rsidR="00C52430">
        <w:t>ia, berdasarkan arsitektur BERT</w:t>
      </w:r>
      <w:r w:rsidR="00717B3B" w:rsidRPr="00717B3B">
        <w:t xml:space="preserve"> yang populer. Model ini dirancang untuk mengatasi tantangan khusus dalam </w:t>
      </w:r>
      <w:r w:rsidR="00C52430">
        <w:rPr>
          <w:i/>
        </w:rPr>
        <w:t>natural language processing</w:t>
      </w:r>
      <w:r w:rsidR="00717B3B" w:rsidRPr="00717B3B">
        <w:t xml:space="preserve"> (NLP) untuk bahasa Indonesia, yang mencakup kekurangan dataset yang dianotasi, ketersediaan sumber daya bahasa yang terbatas, dan kurangnya standarisasi sumber daya. </w:t>
      </w:r>
      <w:r w:rsidR="00925A44" w:rsidRPr="00925A44">
        <w:rPr>
          <w:i/>
        </w:rPr>
        <w:t xml:space="preserve">Indolem/indobert-base-uncased </w:t>
      </w:r>
      <w:r w:rsidR="00717B3B" w:rsidRPr="00717B3B">
        <w:t xml:space="preserve">dilatih menggunakan teknik </w:t>
      </w:r>
      <w:r w:rsidR="00251F61">
        <w:rPr>
          <w:i/>
        </w:rPr>
        <w:t>Masked Language M</w:t>
      </w:r>
      <w:r w:rsidR="00717B3B" w:rsidRPr="00251F61">
        <w:rPr>
          <w:i/>
        </w:rPr>
        <w:t>odeling</w:t>
      </w:r>
      <w:r w:rsidR="00717B3B" w:rsidRPr="00717B3B">
        <w:t xml:space="preserve"> (MLM) pada dataset besar yang mencakup lebih dari 220 juta kata, yang dikumpulkan dari sumber-sumber seperti Wikipedia Indonesia, artikel berita dari Kompas dan Tempo, serta korpus web Indonesia</w:t>
      </w:r>
      <w:r w:rsidR="00717B3B">
        <w:t xml:space="preserve"> </w:t>
      </w:r>
      <w:r w:rsidR="00387D78">
        <w:fldChar w:fldCharType="begin" w:fldLock="1"/>
      </w:r>
      <w:r w:rsidR="004102E5">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67f71cd3-3ccd-4020-945e-2fafe9d4a19f"]}],"mendeley":{"formattedCitation":"[11]","plainTextFormattedCitation":"[11]","previouslyFormattedCitation":"[11]"},"properties":{"noteIndex":0},"schema":"https://github.com/citation-style-language/schema/raw/master/csl-citation.json"}</w:instrText>
      </w:r>
      <w:r w:rsidR="00387D78">
        <w:fldChar w:fldCharType="separate"/>
      </w:r>
      <w:r w:rsidR="004102E5" w:rsidRPr="004102E5">
        <w:rPr>
          <w:noProof/>
        </w:rPr>
        <w:t>[11]</w:t>
      </w:r>
      <w:r w:rsidR="00387D78">
        <w:fldChar w:fldCharType="end"/>
      </w:r>
      <w:r w:rsidR="003076DC">
        <w:t>.</w:t>
      </w:r>
      <w:r w:rsidR="00550F27">
        <w:t xml:space="preserve"> S</w:t>
      </w:r>
      <w:r w:rsidR="00BD6E4E">
        <w:t xml:space="preserve">tatistik dari dataset yang di sebutkan pada </w:t>
      </w:r>
      <w:r w:rsidR="00BD6E4E">
        <w:fldChar w:fldCharType="begin" w:fldLock="1"/>
      </w:r>
      <w:r w:rsidR="00292517">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67f71cd3-3ccd-4020-945e-2fafe9d4a19f"]}],"mendeley":{"formattedCitation":"[11]","plainTextFormattedCitation":"[11]","previouslyFormattedCitation":"[11]"},"properties":{"noteIndex":0},"schema":"https://github.com/citation-style-language/schema/raw/master/csl-citation.json"}</w:instrText>
      </w:r>
      <w:r w:rsidR="00BD6E4E">
        <w:fldChar w:fldCharType="separate"/>
      </w:r>
      <w:r w:rsidR="00BD6E4E" w:rsidRPr="00BD6E4E">
        <w:rPr>
          <w:noProof/>
        </w:rPr>
        <w:t>[11]</w:t>
      </w:r>
      <w:r w:rsidR="00BD6E4E">
        <w:fldChar w:fldCharType="end"/>
      </w:r>
      <w:r w:rsidR="00191A54">
        <w:t xml:space="preserve"> </w:t>
      </w:r>
      <w:r w:rsidR="004B7C1F">
        <w:t>bisa dilihat dalam</w:t>
      </w:r>
      <w:r w:rsidR="00191A54">
        <w:t xml:space="preserve"> </w:t>
      </w:r>
      <w:r w:rsidR="00191A54" w:rsidRPr="00191A54">
        <w:fldChar w:fldCharType="begin"/>
      </w:r>
      <w:r w:rsidR="00191A54" w:rsidRPr="00191A54">
        <w:instrText xml:space="preserve"> REF _Ref170084251 \h  \* MERGEFORMAT </w:instrText>
      </w:r>
      <w:r w:rsidR="00191A54" w:rsidRPr="00191A54">
        <w:fldChar w:fldCharType="separate"/>
      </w:r>
      <w:r w:rsidR="007924A3">
        <w:rPr>
          <w:szCs w:val="24"/>
        </w:rPr>
        <w:t>Tabel 2.</w:t>
      </w:r>
      <w:r w:rsidR="007924A3" w:rsidRPr="007924A3">
        <w:rPr>
          <w:szCs w:val="24"/>
        </w:rPr>
        <w:t>2</w:t>
      </w:r>
      <w:r w:rsidR="00191A54" w:rsidRPr="00191A54">
        <w:fldChar w:fldCharType="end"/>
      </w:r>
      <w:r w:rsidR="00D5672C">
        <w:t>.</w:t>
      </w:r>
    </w:p>
    <w:p w14:paraId="2F697BE4" w14:textId="7AE07564" w:rsidR="00BD6E4E" w:rsidRPr="00BD6E4E" w:rsidRDefault="00BD6E4E" w:rsidP="00BD6E4E">
      <w:pPr>
        <w:pStyle w:val="Caption"/>
        <w:jc w:val="center"/>
        <w:rPr>
          <w:i w:val="0"/>
          <w:color w:val="auto"/>
          <w:sz w:val="24"/>
          <w:szCs w:val="24"/>
        </w:rPr>
      </w:pPr>
      <w:bookmarkStart w:id="57" w:name="_Ref170084251"/>
      <w:bookmarkStart w:id="58" w:name="_Toc172274275"/>
      <w:r>
        <w:rPr>
          <w:i w:val="0"/>
          <w:color w:val="auto"/>
          <w:sz w:val="24"/>
          <w:szCs w:val="24"/>
        </w:rPr>
        <w:t>Tabel 2.</w:t>
      </w:r>
      <w:r w:rsidRPr="00BD6E4E">
        <w:rPr>
          <w:i w:val="0"/>
          <w:color w:val="auto"/>
          <w:sz w:val="24"/>
          <w:szCs w:val="24"/>
        </w:rPr>
        <w:fldChar w:fldCharType="begin"/>
      </w:r>
      <w:r w:rsidRPr="00BD6E4E">
        <w:rPr>
          <w:i w:val="0"/>
          <w:color w:val="auto"/>
          <w:sz w:val="24"/>
          <w:szCs w:val="24"/>
        </w:rPr>
        <w:instrText xml:space="preserve"> SEQ Tabel_2. \* ARABIC </w:instrText>
      </w:r>
      <w:r w:rsidRPr="00BD6E4E">
        <w:rPr>
          <w:i w:val="0"/>
          <w:color w:val="auto"/>
          <w:sz w:val="24"/>
          <w:szCs w:val="24"/>
        </w:rPr>
        <w:fldChar w:fldCharType="separate"/>
      </w:r>
      <w:r w:rsidR="007924A3">
        <w:rPr>
          <w:i w:val="0"/>
          <w:noProof/>
          <w:color w:val="auto"/>
          <w:sz w:val="24"/>
          <w:szCs w:val="24"/>
        </w:rPr>
        <w:t>2</w:t>
      </w:r>
      <w:r w:rsidRPr="00BD6E4E">
        <w:rPr>
          <w:i w:val="0"/>
          <w:color w:val="auto"/>
          <w:sz w:val="24"/>
          <w:szCs w:val="24"/>
        </w:rPr>
        <w:fldChar w:fldCharType="end"/>
      </w:r>
      <w:bookmarkEnd w:id="57"/>
      <w:r w:rsidRPr="00BD6E4E">
        <w:rPr>
          <w:i w:val="0"/>
          <w:color w:val="auto"/>
          <w:sz w:val="24"/>
          <w:szCs w:val="24"/>
        </w:rPr>
        <w:t xml:space="preserve"> </w:t>
      </w:r>
      <w:r>
        <w:rPr>
          <w:i w:val="0"/>
          <w:color w:val="auto"/>
          <w:sz w:val="24"/>
          <w:szCs w:val="24"/>
        </w:rPr>
        <w:t xml:space="preserve">Statistik </w:t>
      </w:r>
      <w:r w:rsidRPr="00BD6E4E">
        <w:rPr>
          <w:i w:val="0"/>
          <w:color w:val="auto"/>
          <w:sz w:val="24"/>
          <w:szCs w:val="24"/>
        </w:rPr>
        <w:t>Dataset IndoLEM yang di sebutkan</w:t>
      </w:r>
      <w:bookmarkEnd w:id="58"/>
    </w:p>
    <w:tbl>
      <w:tblPr>
        <w:tblStyle w:val="TableGrid"/>
        <w:tblW w:w="0" w:type="auto"/>
        <w:tblLook w:val="04A0" w:firstRow="1" w:lastRow="0" w:firstColumn="1" w:lastColumn="0" w:noHBand="0" w:noVBand="1"/>
      </w:tblPr>
      <w:tblGrid>
        <w:gridCol w:w="4390"/>
        <w:gridCol w:w="3538"/>
      </w:tblGrid>
      <w:tr w:rsidR="000A31FC" w:rsidRPr="00BD6E4E" w14:paraId="685AA002" w14:textId="77777777" w:rsidTr="00BD6E4E">
        <w:tc>
          <w:tcPr>
            <w:tcW w:w="4390" w:type="dxa"/>
            <w:shd w:val="clear" w:color="auto" w:fill="E7E6E6" w:themeFill="background2"/>
            <w:vAlign w:val="center"/>
          </w:tcPr>
          <w:p w14:paraId="1510DB36" w14:textId="072000D6" w:rsidR="000A31FC" w:rsidRPr="00BD6E4E" w:rsidRDefault="000A31FC" w:rsidP="00015B87">
            <w:pPr>
              <w:jc w:val="center"/>
              <w:rPr>
                <w:b/>
                <w:szCs w:val="24"/>
              </w:rPr>
            </w:pPr>
            <w:r w:rsidRPr="00BD6E4E">
              <w:rPr>
                <w:b/>
                <w:szCs w:val="24"/>
              </w:rPr>
              <w:t>Data</w:t>
            </w:r>
          </w:p>
        </w:tc>
        <w:tc>
          <w:tcPr>
            <w:tcW w:w="3538" w:type="dxa"/>
            <w:shd w:val="clear" w:color="auto" w:fill="E7E6E6" w:themeFill="background2"/>
            <w:vAlign w:val="center"/>
          </w:tcPr>
          <w:p w14:paraId="42B657FF" w14:textId="0F4079CC" w:rsidR="000A31FC" w:rsidRPr="00BD6E4E" w:rsidRDefault="000A31FC" w:rsidP="00015B87">
            <w:pPr>
              <w:jc w:val="center"/>
              <w:rPr>
                <w:b/>
                <w:szCs w:val="24"/>
              </w:rPr>
            </w:pPr>
            <w:r w:rsidRPr="00BD6E4E">
              <w:rPr>
                <w:b/>
                <w:szCs w:val="24"/>
              </w:rPr>
              <w:t>Jumlah Kata</w:t>
            </w:r>
          </w:p>
        </w:tc>
      </w:tr>
      <w:tr w:rsidR="000A31FC" w:rsidRPr="00BD6E4E" w14:paraId="4ADBF5F6" w14:textId="77777777" w:rsidTr="00BD6E4E">
        <w:tc>
          <w:tcPr>
            <w:tcW w:w="4390" w:type="dxa"/>
          </w:tcPr>
          <w:p w14:paraId="77B96CC7" w14:textId="2B2BA407" w:rsidR="000A31FC" w:rsidRPr="00BD6E4E" w:rsidRDefault="000A31FC" w:rsidP="000A31FC">
            <w:pPr>
              <w:rPr>
                <w:szCs w:val="24"/>
              </w:rPr>
            </w:pPr>
            <w:r w:rsidRPr="00BD6E4E">
              <w:rPr>
                <w:szCs w:val="24"/>
              </w:rPr>
              <w:t>Wikipedia Indonesia</w:t>
            </w:r>
          </w:p>
        </w:tc>
        <w:tc>
          <w:tcPr>
            <w:tcW w:w="3538" w:type="dxa"/>
          </w:tcPr>
          <w:p w14:paraId="1F8EF865" w14:textId="7DBD20CA" w:rsidR="000A31FC" w:rsidRPr="00BD6E4E" w:rsidRDefault="00015B87" w:rsidP="000A31FC">
            <w:pPr>
              <w:rPr>
                <w:szCs w:val="24"/>
              </w:rPr>
            </w:pPr>
            <w:r w:rsidRPr="00BD6E4E">
              <w:rPr>
                <w:szCs w:val="24"/>
              </w:rPr>
              <w:t>74 Juta</w:t>
            </w:r>
          </w:p>
        </w:tc>
      </w:tr>
      <w:tr w:rsidR="000A31FC" w:rsidRPr="00BD6E4E" w14:paraId="46FC0F9A" w14:textId="77777777" w:rsidTr="00BD6E4E">
        <w:tc>
          <w:tcPr>
            <w:tcW w:w="4390" w:type="dxa"/>
          </w:tcPr>
          <w:p w14:paraId="7377ABD7" w14:textId="780759F7" w:rsidR="000A31FC" w:rsidRPr="00BD6E4E" w:rsidRDefault="00015B87" w:rsidP="000A31FC">
            <w:pPr>
              <w:rPr>
                <w:szCs w:val="24"/>
              </w:rPr>
            </w:pPr>
            <w:r w:rsidRPr="00BD6E4E">
              <w:rPr>
                <w:szCs w:val="24"/>
              </w:rPr>
              <w:t>Artikel berita (Kompas, Tempo, Liputan6)</w:t>
            </w:r>
          </w:p>
        </w:tc>
        <w:tc>
          <w:tcPr>
            <w:tcW w:w="3538" w:type="dxa"/>
          </w:tcPr>
          <w:p w14:paraId="51085044" w14:textId="11997CB2" w:rsidR="000A31FC" w:rsidRPr="00BD6E4E" w:rsidRDefault="00015B87" w:rsidP="000A31FC">
            <w:pPr>
              <w:rPr>
                <w:szCs w:val="24"/>
              </w:rPr>
            </w:pPr>
            <w:r w:rsidRPr="00BD6E4E">
              <w:rPr>
                <w:szCs w:val="24"/>
              </w:rPr>
              <w:t>55 Juta</w:t>
            </w:r>
          </w:p>
        </w:tc>
      </w:tr>
      <w:tr w:rsidR="000A31FC" w:rsidRPr="00BD6E4E" w14:paraId="30E19AB6" w14:textId="77777777" w:rsidTr="00BD6E4E">
        <w:tc>
          <w:tcPr>
            <w:tcW w:w="4390" w:type="dxa"/>
          </w:tcPr>
          <w:p w14:paraId="4EEF6B0D" w14:textId="70E3F9E0" w:rsidR="000A31FC" w:rsidRPr="00BD6E4E" w:rsidRDefault="00015B87" w:rsidP="000A31FC">
            <w:pPr>
              <w:rPr>
                <w:szCs w:val="24"/>
              </w:rPr>
            </w:pPr>
            <w:r w:rsidRPr="00BD6E4E">
              <w:rPr>
                <w:szCs w:val="24"/>
              </w:rPr>
              <w:t>Web Corpus Indoensia</w:t>
            </w:r>
          </w:p>
        </w:tc>
        <w:tc>
          <w:tcPr>
            <w:tcW w:w="3538" w:type="dxa"/>
          </w:tcPr>
          <w:p w14:paraId="51EA9EF9" w14:textId="42BC43D2" w:rsidR="000A31FC" w:rsidRPr="00BD6E4E" w:rsidRDefault="00015B87" w:rsidP="00015B87">
            <w:pPr>
              <w:rPr>
                <w:szCs w:val="24"/>
              </w:rPr>
            </w:pPr>
            <w:r w:rsidRPr="00BD6E4E">
              <w:rPr>
                <w:szCs w:val="24"/>
              </w:rPr>
              <w:t>90 Juta</w:t>
            </w:r>
          </w:p>
        </w:tc>
      </w:tr>
    </w:tbl>
    <w:p w14:paraId="71D163D0" w14:textId="59F0B2DD" w:rsidR="000A31FC" w:rsidRDefault="000A31FC" w:rsidP="000A31FC"/>
    <w:p w14:paraId="020A9F48" w14:textId="17EEDE19" w:rsidR="00BD6E4E" w:rsidRDefault="00BD6E4E" w:rsidP="00292517">
      <w:pPr>
        <w:ind w:firstLine="720"/>
      </w:pPr>
      <w:r w:rsidRPr="00D93CDC">
        <w:rPr>
          <w:i/>
        </w:rPr>
        <w:t>Indobert-base-uncased</w:t>
      </w:r>
      <w:r>
        <w:t xml:space="preserve"> </w:t>
      </w:r>
      <w:r w:rsidR="00292517" w:rsidRPr="00292517">
        <w:t>menggunakan arsitektur transformers yang berasal dari BERT</w:t>
      </w:r>
      <w:r>
        <w:t xml:space="preserve">, </w:t>
      </w:r>
      <w:r w:rsidR="00292517" w:rsidRPr="00292517">
        <w:t xml:space="preserve">serta mengadopsi konfigurasi </w:t>
      </w:r>
      <w:r w:rsidR="004A48FE">
        <w:t>model</w:t>
      </w:r>
      <w:r w:rsidR="00292517" w:rsidRPr="00292517">
        <w:t xml:space="preserve"> yang sama dengan BERT-base (Uncased)</w:t>
      </w:r>
      <w:r>
        <w:t xml:space="preserve">. </w:t>
      </w:r>
      <w:r w:rsidR="00292517" w:rsidRPr="00292517">
        <w:t xml:space="preserve">Detail konfigurasi </w:t>
      </w:r>
      <w:r w:rsidR="004A48FE">
        <w:t>model</w:t>
      </w:r>
      <w:r w:rsidR="00292517" w:rsidRPr="00292517">
        <w:t xml:space="preserve"> ini </w:t>
      </w:r>
      <w:r w:rsidR="004B7C1F">
        <w:t>bisa dilihat dalam</w:t>
      </w:r>
      <w:r w:rsidR="00D5672C">
        <w:t xml:space="preserve"> </w:t>
      </w:r>
      <w:r w:rsidR="00D5672C" w:rsidRPr="00D5672C">
        <w:fldChar w:fldCharType="begin"/>
      </w:r>
      <w:r w:rsidR="00D5672C" w:rsidRPr="00D5672C">
        <w:instrText xml:space="preserve"> REF _Ref170079164 \h  \* MERGEFORMAT </w:instrText>
      </w:r>
      <w:r w:rsidR="00D5672C" w:rsidRPr="00D5672C">
        <w:fldChar w:fldCharType="separate"/>
      </w:r>
      <w:r w:rsidR="007924A3">
        <w:rPr>
          <w:szCs w:val="24"/>
        </w:rPr>
        <w:t>Tabel 2.</w:t>
      </w:r>
      <w:r w:rsidR="007924A3" w:rsidRPr="007924A3">
        <w:rPr>
          <w:szCs w:val="24"/>
        </w:rPr>
        <w:t>3</w:t>
      </w:r>
      <w:r w:rsidR="00D5672C" w:rsidRPr="00D5672C">
        <w:fldChar w:fldCharType="end"/>
      </w:r>
      <w:r>
        <w:t>.</w:t>
      </w:r>
    </w:p>
    <w:p w14:paraId="50C0A744" w14:textId="3402744E" w:rsidR="00BD6E4E" w:rsidRPr="00292517" w:rsidRDefault="00292517" w:rsidP="00292517">
      <w:pPr>
        <w:pStyle w:val="Caption"/>
        <w:jc w:val="center"/>
        <w:rPr>
          <w:i w:val="0"/>
          <w:color w:val="auto"/>
          <w:sz w:val="24"/>
          <w:szCs w:val="24"/>
        </w:rPr>
      </w:pPr>
      <w:bookmarkStart w:id="59" w:name="_Ref170079164"/>
      <w:bookmarkStart w:id="60" w:name="_Toc172274276"/>
      <w:r>
        <w:rPr>
          <w:i w:val="0"/>
          <w:color w:val="auto"/>
          <w:sz w:val="24"/>
          <w:szCs w:val="24"/>
        </w:rPr>
        <w:t>Tabel 2.</w:t>
      </w:r>
      <w:r w:rsidRPr="00292517">
        <w:rPr>
          <w:i w:val="0"/>
          <w:color w:val="auto"/>
          <w:sz w:val="24"/>
          <w:szCs w:val="24"/>
        </w:rPr>
        <w:fldChar w:fldCharType="begin"/>
      </w:r>
      <w:r w:rsidRPr="00292517">
        <w:rPr>
          <w:i w:val="0"/>
          <w:color w:val="auto"/>
          <w:sz w:val="24"/>
          <w:szCs w:val="24"/>
        </w:rPr>
        <w:instrText xml:space="preserve"> SEQ Tabel_2. \* ARABIC </w:instrText>
      </w:r>
      <w:r w:rsidRPr="00292517">
        <w:rPr>
          <w:i w:val="0"/>
          <w:color w:val="auto"/>
          <w:sz w:val="24"/>
          <w:szCs w:val="24"/>
        </w:rPr>
        <w:fldChar w:fldCharType="separate"/>
      </w:r>
      <w:r w:rsidR="007924A3">
        <w:rPr>
          <w:i w:val="0"/>
          <w:noProof/>
          <w:color w:val="auto"/>
          <w:sz w:val="24"/>
          <w:szCs w:val="24"/>
        </w:rPr>
        <w:t>3</w:t>
      </w:r>
      <w:r w:rsidRPr="00292517">
        <w:rPr>
          <w:i w:val="0"/>
          <w:color w:val="auto"/>
          <w:sz w:val="24"/>
          <w:szCs w:val="24"/>
        </w:rPr>
        <w:fldChar w:fldCharType="end"/>
      </w:r>
      <w:bookmarkEnd w:id="59"/>
      <w:r w:rsidRPr="00292517">
        <w:rPr>
          <w:i w:val="0"/>
          <w:color w:val="auto"/>
          <w:sz w:val="24"/>
          <w:szCs w:val="24"/>
        </w:rPr>
        <w:t xml:space="preserve"> </w:t>
      </w:r>
      <w:r w:rsidR="004A48FE">
        <w:rPr>
          <w:i w:val="0"/>
          <w:color w:val="auto"/>
          <w:sz w:val="24"/>
          <w:szCs w:val="24"/>
        </w:rPr>
        <w:t>Konfigurasi model</w:t>
      </w:r>
      <w:r w:rsidRPr="00292517">
        <w:rPr>
          <w:i w:val="0"/>
          <w:color w:val="auto"/>
          <w:sz w:val="24"/>
          <w:szCs w:val="24"/>
        </w:rPr>
        <w:t xml:space="preserve"> </w:t>
      </w:r>
      <w:r w:rsidRPr="00292517">
        <w:rPr>
          <w:color w:val="auto"/>
          <w:sz w:val="24"/>
          <w:szCs w:val="24"/>
        </w:rPr>
        <w:t>Indobert-base-uncased</w:t>
      </w:r>
      <w:r>
        <w:rPr>
          <w:i w:val="0"/>
          <w:color w:val="auto"/>
          <w:sz w:val="24"/>
          <w:szCs w:val="24"/>
        </w:rPr>
        <w:t xml:space="preserve"> </w:t>
      </w:r>
      <w:r>
        <w:rPr>
          <w:i w:val="0"/>
          <w:color w:val="auto"/>
          <w:sz w:val="24"/>
          <w:szCs w:val="24"/>
        </w:rPr>
        <w:fldChar w:fldCharType="begin" w:fldLock="1"/>
      </w:r>
      <w:r w:rsidR="00E51FBD">
        <w:rPr>
          <w:i w:val="0"/>
          <w:color w:val="auto"/>
          <w:sz w:val="24"/>
          <w:szCs w:val="24"/>
        </w:rPr>
        <w:instrText>ADDIN CSL_CITATION {"citationItems":[{"id":"ITEM-1","itemData":{"DOI":"10.18653/v1/2020.coling-main.66","ISBN":"9781952148279","abstract":"Although the Indonesian language is spoken by almost 200 million people and the 10th most-spoken language in the world,1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author":[{"dropping-particle":"","family":"Koto","given":"Fajri","non-dropping-particle":"","parse-names":false,"suffix":""},{"dropping-particle":"","family":"Rahimi","given":"Afshin","non-dropping-particle":"","parse-names":false,"suffix":""},{"dropping-particle":"","family":"Lau","given":"Jey Han","non-dropping-particle":"","parse-names":false,"suffix":""},{"dropping-particle":"","family":"Baldwin","given":"Timothy","non-dropping-particle":"","parse-names":false,"suffix":""}],"container-title":"COLING 2020 - 28th International Conference on Computational Linguistics, Proceedings of the Conference","id":"ITEM-1","issued":{"date-parts":[["2020"]]},"page":"757-770","title":"IndoLEM and IndoBERT: A Benchmark Dataset and Pre-trained Language Model for Indonesian NLP","type":"article-journal"},"uris":["http://www.mendeley.com/documents/?uuid=67f71cd3-3ccd-4020-945e-2fafe9d4a19f"]}],"mendeley":{"formattedCitation":"[11]","plainTextFormattedCitation":"[11]","previouslyFormattedCitation":"[11]"},"properties":{"noteIndex":0},"schema":"https://github.com/citation-style-language/schema/raw/master/csl-citation.json"}</w:instrText>
      </w:r>
      <w:r>
        <w:rPr>
          <w:i w:val="0"/>
          <w:color w:val="auto"/>
          <w:sz w:val="24"/>
          <w:szCs w:val="24"/>
        </w:rPr>
        <w:fldChar w:fldCharType="separate"/>
      </w:r>
      <w:r w:rsidRPr="00292517">
        <w:rPr>
          <w:i w:val="0"/>
          <w:noProof/>
          <w:color w:val="auto"/>
          <w:sz w:val="24"/>
          <w:szCs w:val="24"/>
        </w:rPr>
        <w:t>[11]</w:t>
      </w:r>
      <w:bookmarkEnd w:id="60"/>
      <w:r>
        <w:rPr>
          <w:i w:val="0"/>
          <w:color w:val="auto"/>
          <w:sz w:val="24"/>
          <w:szCs w:val="24"/>
        </w:rPr>
        <w:fldChar w:fldCharType="end"/>
      </w:r>
    </w:p>
    <w:tbl>
      <w:tblPr>
        <w:tblStyle w:val="TableGrid"/>
        <w:tblW w:w="0" w:type="auto"/>
        <w:tblLook w:val="04A0" w:firstRow="1" w:lastRow="0" w:firstColumn="1" w:lastColumn="0" w:noHBand="0" w:noVBand="1"/>
      </w:tblPr>
      <w:tblGrid>
        <w:gridCol w:w="3964"/>
        <w:gridCol w:w="3964"/>
      </w:tblGrid>
      <w:tr w:rsidR="00BD6E4E" w:rsidRPr="00292517" w14:paraId="1877C2FC" w14:textId="77777777" w:rsidTr="00F92010">
        <w:tc>
          <w:tcPr>
            <w:tcW w:w="3964" w:type="dxa"/>
            <w:shd w:val="clear" w:color="auto" w:fill="E7E6E6" w:themeFill="background2"/>
            <w:vAlign w:val="center"/>
          </w:tcPr>
          <w:p w14:paraId="7398FCF6" w14:textId="77777777" w:rsidR="00BD6E4E" w:rsidRPr="00292517" w:rsidRDefault="00BD6E4E" w:rsidP="00292517">
            <w:pPr>
              <w:jc w:val="center"/>
              <w:rPr>
                <w:b/>
                <w:szCs w:val="24"/>
              </w:rPr>
            </w:pPr>
            <w:r w:rsidRPr="00292517">
              <w:rPr>
                <w:b/>
                <w:szCs w:val="24"/>
              </w:rPr>
              <w:t>Hyperparameter</w:t>
            </w:r>
          </w:p>
        </w:tc>
        <w:tc>
          <w:tcPr>
            <w:tcW w:w="3964" w:type="dxa"/>
            <w:shd w:val="clear" w:color="auto" w:fill="E7E6E6" w:themeFill="background2"/>
            <w:vAlign w:val="center"/>
          </w:tcPr>
          <w:p w14:paraId="4F2D508B" w14:textId="77777777" w:rsidR="00BD6E4E" w:rsidRPr="00292517" w:rsidRDefault="00BD6E4E" w:rsidP="00292517">
            <w:pPr>
              <w:jc w:val="center"/>
              <w:rPr>
                <w:b/>
                <w:szCs w:val="24"/>
              </w:rPr>
            </w:pPr>
            <w:r w:rsidRPr="00292517">
              <w:rPr>
                <w:b/>
                <w:szCs w:val="24"/>
              </w:rPr>
              <w:t>Size</w:t>
            </w:r>
          </w:p>
        </w:tc>
      </w:tr>
      <w:tr w:rsidR="00BD6E4E" w:rsidRPr="00292517" w14:paraId="12948FDB" w14:textId="77777777" w:rsidTr="00F92010">
        <w:tc>
          <w:tcPr>
            <w:tcW w:w="3964" w:type="dxa"/>
          </w:tcPr>
          <w:p w14:paraId="457FF2E5" w14:textId="369C4505" w:rsidR="00BD6E4E" w:rsidRPr="00DE66E7" w:rsidRDefault="00DE66E7" w:rsidP="00292517">
            <w:pPr>
              <w:rPr>
                <w:i/>
                <w:szCs w:val="24"/>
              </w:rPr>
            </w:pPr>
            <w:r w:rsidRPr="00DE66E7">
              <w:rPr>
                <w:i/>
                <w:szCs w:val="24"/>
              </w:rPr>
              <w:t>Embedding</w:t>
            </w:r>
            <w:r w:rsidR="00BD6E4E" w:rsidRPr="00DE66E7">
              <w:rPr>
                <w:i/>
                <w:szCs w:val="24"/>
              </w:rPr>
              <w:t xml:space="preserve"> Size</w:t>
            </w:r>
          </w:p>
        </w:tc>
        <w:tc>
          <w:tcPr>
            <w:tcW w:w="3964" w:type="dxa"/>
          </w:tcPr>
          <w:p w14:paraId="5896219E" w14:textId="77777777" w:rsidR="00BD6E4E" w:rsidRPr="00292517" w:rsidRDefault="00BD6E4E" w:rsidP="00292517">
            <w:pPr>
              <w:jc w:val="center"/>
              <w:rPr>
                <w:szCs w:val="24"/>
              </w:rPr>
            </w:pPr>
            <w:r w:rsidRPr="00292517">
              <w:rPr>
                <w:szCs w:val="24"/>
              </w:rPr>
              <w:t>768</w:t>
            </w:r>
          </w:p>
        </w:tc>
      </w:tr>
      <w:tr w:rsidR="00BD6E4E" w:rsidRPr="00292517" w14:paraId="13DF0839" w14:textId="77777777" w:rsidTr="00F92010">
        <w:tc>
          <w:tcPr>
            <w:tcW w:w="3964" w:type="dxa"/>
          </w:tcPr>
          <w:p w14:paraId="685F75C9" w14:textId="77777777" w:rsidR="00BD6E4E" w:rsidRPr="00DE66E7" w:rsidRDefault="00BD6E4E" w:rsidP="00292517">
            <w:pPr>
              <w:rPr>
                <w:i/>
                <w:szCs w:val="24"/>
              </w:rPr>
            </w:pPr>
            <w:r w:rsidRPr="00DE66E7">
              <w:rPr>
                <w:i/>
                <w:szCs w:val="24"/>
              </w:rPr>
              <w:t>Hidden Size</w:t>
            </w:r>
          </w:p>
        </w:tc>
        <w:tc>
          <w:tcPr>
            <w:tcW w:w="3964" w:type="dxa"/>
          </w:tcPr>
          <w:p w14:paraId="313686D3" w14:textId="77777777" w:rsidR="00BD6E4E" w:rsidRPr="00292517" w:rsidRDefault="00BD6E4E" w:rsidP="00292517">
            <w:pPr>
              <w:jc w:val="center"/>
              <w:rPr>
                <w:szCs w:val="24"/>
              </w:rPr>
            </w:pPr>
            <w:r w:rsidRPr="00292517">
              <w:rPr>
                <w:szCs w:val="24"/>
              </w:rPr>
              <w:t>768</w:t>
            </w:r>
          </w:p>
        </w:tc>
      </w:tr>
      <w:tr w:rsidR="00BD6E4E" w:rsidRPr="00292517" w14:paraId="7D06DA37" w14:textId="77777777" w:rsidTr="00F92010">
        <w:tc>
          <w:tcPr>
            <w:tcW w:w="3964" w:type="dxa"/>
          </w:tcPr>
          <w:p w14:paraId="6E4B35B1" w14:textId="77777777" w:rsidR="00BD6E4E" w:rsidRPr="00DE66E7" w:rsidRDefault="00BD6E4E" w:rsidP="00292517">
            <w:pPr>
              <w:rPr>
                <w:i/>
                <w:szCs w:val="24"/>
              </w:rPr>
            </w:pPr>
            <w:r w:rsidRPr="00DE66E7">
              <w:rPr>
                <w:i/>
                <w:szCs w:val="24"/>
              </w:rPr>
              <w:t>Intermediate size</w:t>
            </w:r>
          </w:p>
        </w:tc>
        <w:tc>
          <w:tcPr>
            <w:tcW w:w="3964" w:type="dxa"/>
          </w:tcPr>
          <w:p w14:paraId="5657AFF9" w14:textId="77777777" w:rsidR="00BD6E4E" w:rsidRPr="00292517" w:rsidRDefault="00BD6E4E" w:rsidP="00292517">
            <w:pPr>
              <w:jc w:val="center"/>
              <w:rPr>
                <w:szCs w:val="24"/>
              </w:rPr>
            </w:pPr>
            <w:r w:rsidRPr="00292517">
              <w:rPr>
                <w:szCs w:val="24"/>
              </w:rPr>
              <w:t>3072</w:t>
            </w:r>
          </w:p>
        </w:tc>
      </w:tr>
      <w:tr w:rsidR="00BD6E4E" w:rsidRPr="00292517" w14:paraId="19E73C5B" w14:textId="77777777" w:rsidTr="00F92010">
        <w:tc>
          <w:tcPr>
            <w:tcW w:w="3964" w:type="dxa"/>
          </w:tcPr>
          <w:p w14:paraId="0AEE6C5D" w14:textId="77777777" w:rsidR="00BD6E4E" w:rsidRPr="00DE66E7" w:rsidRDefault="00BD6E4E" w:rsidP="00292517">
            <w:pPr>
              <w:rPr>
                <w:i/>
                <w:szCs w:val="24"/>
              </w:rPr>
            </w:pPr>
            <w:r w:rsidRPr="00DE66E7">
              <w:rPr>
                <w:i/>
                <w:szCs w:val="24"/>
              </w:rPr>
              <w:t>Number of attention heads</w:t>
            </w:r>
          </w:p>
        </w:tc>
        <w:tc>
          <w:tcPr>
            <w:tcW w:w="3964" w:type="dxa"/>
          </w:tcPr>
          <w:p w14:paraId="77BFF357" w14:textId="77777777" w:rsidR="00BD6E4E" w:rsidRPr="00292517" w:rsidRDefault="00BD6E4E" w:rsidP="00292517">
            <w:pPr>
              <w:jc w:val="center"/>
              <w:rPr>
                <w:szCs w:val="24"/>
              </w:rPr>
            </w:pPr>
            <w:r w:rsidRPr="00292517">
              <w:rPr>
                <w:szCs w:val="24"/>
              </w:rPr>
              <w:t>12</w:t>
            </w:r>
          </w:p>
        </w:tc>
      </w:tr>
      <w:tr w:rsidR="00BD6E4E" w:rsidRPr="00292517" w14:paraId="359BD412" w14:textId="77777777" w:rsidTr="00F92010">
        <w:tc>
          <w:tcPr>
            <w:tcW w:w="3964" w:type="dxa"/>
          </w:tcPr>
          <w:p w14:paraId="57032A53" w14:textId="77777777" w:rsidR="00BD6E4E" w:rsidRPr="00DE66E7" w:rsidRDefault="00BD6E4E" w:rsidP="00292517">
            <w:pPr>
              <w:rPr>
                <w:i/>
                <w:szCs w:val="24"/>
              </w:rPr>
            </w:pPr>
            <w:r w:rsidRPr="00DE66E7">
              <w:rPr>
                <w:i/>
                <w:szCs w:val="24"/>
              </w:rPr>
              <w:t>Number of hidden layers</w:t>
            </w:r>
          </w:p>
        </w:tc>
        <w:tc>
          <w:tcPr>
            <w:tcW w:w="3964" w:type="dxa"/>
          </w:tcPr>
          <w:p w14:paraId="2F7BA5FE" w14:textId="77777777" w:rsidR="00BD6E4E" w:rsidRPr="00292517" w:rsidRDefault="00BD6E4E" w:rsidP="00292517">
            <w:pPr>
              <w:jc w:val="center"/>
              <w:rPr>
                <w:szCs w:val="24"/>
              </w:rPr>
            </w:pPr>
            <w:r w:rsidRPr="00292517">
              <w:rPr>
                <w:szCs w:val="24"/>
              </w:rPr>
              <w:t>12</w:t>
            </w:r>
          </w:p>
        </w:tc>
      </w:tr>
      <w:tr w:rsidR="00BD6E4E" w:rsidRPr="00292517" w14:paraId="6448B81B" w14:textId="77777777" w:rsidTr="00F92010">
        <w:tc>
          <w:tcPr>
            <w:tcW w:w="3964" w:type="dxa"/>
          </w:tcPr>
          <w:p w14:paraId="3623855D" w14:textId="77777777" w:rsidR="00BD6E4E" w:rsidRPr="00DE66E7" w:rsidRDefault="00BD6E4E" w:rsidP="00292517">
            <w:pPr>
              <w:rPr>
                <w:i/>
                <w:szCs w:val="24"/>
              </w:rPr>
            </w:pPr>
            <w:r w:rsidRPr="00DE66E7">
              <w:rPr>
                <w:i/>
                <w:szCs w:val="24"/>
              </w:rPr>
              <w:t>Vocab size</w:t>
            </w:r>
          </w:p>
        </w:tc>
        <w:tc>
          <w:tcPr>
            <w:tcW w:w="3964" w:type="dxa"/>
          </w:tcPr>
          <w:p w14:paraId="0BC01DED" w14:textId="77777777" w:rsidR="00BD6E4E" w:rsidRPr="00292517" w:rsidRDefault="00BD6E4E" w:rsidP="00292517">
            <w:pPr>
              <w:jc w:val="center"/>
              <w:rPr>
                <w:szCs w:val="24"/>
              </w:rPr>
            </w:pPr>
            <w:r w:rsidRPr="00292517">
              <w:rPr>
                <w:szCs w:val="24"/>
              </w:rPr>
              <w:t>31923</w:t>
            </w:r>
          </w:p>
        </w:tc>
      </w:tr>
    </w:tbl>
    <w:p w14:paraId="7FCD3A49" w14:textId="56FC163B" w:rsidR="003F177F" w:rsidRDefault="003F177F" w:rsidP="003F177F"/>
    <w:p w14:paraId="5457BDDB" w14:textId="6E105CAF" w:rsidR="00017526" w:rsidRDefault="00CD3C40" w:rsidP="00217156">
      <w:pPr>
        <w:pStyle w:val="Heading3"/>
      </w:pPr>
      <w:bookmarkStart w:id="61" w:name="_Toc172830730"/>
      <w:r>
        <w:rPr>
          <w:i/>
        </w:rPr>
        <w:lastRenderedPageBreak/>
        <w:t>Indobenchmark/indobert-base-p2</w:t>
      </w:r>
      <w:bookmarkEnd w:id="61"/>
    </w:p>
    <w:p w14:paraId="63AF4763" w14:textId="4DDE8C0A" w:rsidR="00D9148C" w:rsidRDefault="00907B9E" w:rsidP="00D9148C">
      <w:pPr>
        <w:ind w:firstLine="720"/>
      </w:pPr>
      <w:r w:rsidRPr="00907B9E">
        <w:rPr>
          <w:i/>
        </w:rPr>
        <w:t>Indobenchmark/indobert-base-p2</w:t>
      </w:r>
      <w:r w:rsidR="00C2628F">
        <w:t xml:space="preserve"> merupakan salah satu varian dari model </w:t>
      </w:r>
      <w:r w:rsidR="00C2628F" w:rsidRPr="00DC646E">
        <w:rPr>
          <w:i/>
        </w:rPr>
        <w:t>IndoBERT</w:t>
      </w:r>
      <w:r w:rsidR="00C2628F">
        <w:t xml:space="preserve"> yang dirancang khusus untuk memahami </w:t>
      </w:r>
      <w:r w:rsidR="00693D04">
        <w:t>Bahasa</w:t>
      </w:r>
      <w:r w:rsidR="00C2628F">
        <w:t xml:space="preserve"> Indonesia dengan lebih efektif. Model ini dilatih menggunakan dataset </w:t>
      </w:r>
      <w:r w:rsidR="00C2628F" w:rsidRPr="00C60A1C">
        <w:rPr>
          <w:i/>
        </w:rPr>
        <w:t>Indo4B</w:t>
      </w:r>
      <w:r w:rsidR="00C2628F">
        <w:t xml:space="preserve">, yang merupakan kumpulan data berskala besar dan bersih dari berbagai sumber publik seperti media sosial, blog, berita, dan situs web. </w:t>
      </w:r>
      <w:r w:rsidRPr="00907B9E">
        <w:rPr>
          <w:i/>
        </w:rPr>
        <w:t>Indobenchmark/indobert-base-p2</w:t>
      </w:r>
      <w:r w:rsidR="00C2628F">
        <w:t xml:space="preserve"> dirancang untuk menangani berbagai tugas </w:t>
      </w:r>
      <w:r w:rsidR="00C2628F" w:rsidRPr="00860C36">
        <w:rPr>
          <w:i/>
        </w:rPr>
        <w:t>Natural Language Understanding</w:t>
      </w:r>
      <w:r w:rsidR="00C2628F">
        <w:t xml:space="preserve"> </w:t>
      </w:r>
      <w:r w:rsidR="00860C36">
        <w:t>(</w:t>
      </w:r>
      <w:r w:rsidR="00C2628F">
        <w:t>NLU) dalam bahasa Indonesia, mencakup 12 tugas yang beragam mulai dari klasifikasi kalimat tunggal hingga pelabelan urutan kalimat pasangan dengan tingkat kompleksitas yang berbeda-beda. Model ini merupakan bagian dari upaya untuk mengatasi keterbatasan sumber daya dan kemajuan penelitian dalam pemrosesan bahasa alami untuk bahasa Indonesia, yang merupakan salah satu bahasa yang paling banyak digunakan di internet</w:t>
      </w:r>
      <w:r w:rsidR="00B73F96">
        <w:t xml:space="preserve"> </w:t>
      </w:r>
      <w:r w:rsidR="00B73F96">
        <w:fldChar w:fldCharType="begin" w:fldLock="1"/>
      </w:r>
      <w:r w:rsidR="004102E5">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rsidR="00B73F96">
        <w:fldChar w:fldCharType="separate"/>
      </w:r>
      <w:r w:rsidR="004102E5" w:rsidRPr="004102E5">
        <w:rPr>
          <w:noProof/>
        </w:rPr>
        <w:t>[12]</w:t>
      </w:r>
      <w:r w:rsidR="00B73F96">
        <w:fldChar w:fldCharType="end"/>
      </w:r>
      <w:r w:rsidR="003B5EE2">
        <w:t>.</w:t>
      </w:r>
      <w:r>
        <w:t xml:space="preserve"> </w:t>
      </w:r>
      <w:r w:rsidR="004A48FE">
        <w:t>Konfigurasi</w:t>
      </w:r>
      <w:r>
        <w:t xml:space="preserve"> yang digunakan dalam model </w:t>
      </w:r>
      <w:r w:rsidRPr="00907B9E">
        <w:rPr>
          <w:i/>
        </w:rPr>
        <w:t>Indobenchmark/indobert-base-p2</w:t>
      </w:r>
      <w:r>
        <w:t xml:space="preserve"> </w:t>
      </w:r>
      <w:r w:rsidR="004B7C1F">
        <w:t>bisa dilihat dalam</w:t>
      </w:r>
      <w:r>
        <w:t xml:space="preserve"> </w:t>
      </w:r>
      <w:r w:rsidRPr="00907B9E">
        <w:fldChar w:fldCharType="begin"/>
      </w:r>
      <w:r w:rsidRPr="00907B9E">
        <w:instrText xml:space="preserve"> REF _Ref169960337 \h  \* MERGEFORMAT </w:instrText>
      </w:r>
      <w:r w:rsidRPr="00907B9E">
        <w:fldChar w:fldCharType="separate"/>
      </w:r>
      <w:r w:rsidR="007924A3">
        <w:rPr>
          <w:szCs w:val="24"/>
        </w:rPr>
        <w:t>Tabel 2.</w:t>
      </w:r>
      <w:r w:rsidR="007924A3" w:rsidRPr="007924A3">
        <w:rPr>
          <w:szCs w:val="24"/>
        </w:rPr>
        <w:t>4</w:t>
      </w:r>
      <w:r w:rsidRPr="00907B9E">
        <w:fldChar w:fldCharType="end"/>
      </w:r>
      <w:r>
        <w:t>.</w:t>
      </w:r>
    </w:p>
    <w:p w14:paraId="0E79574C" w14:textId="185EFB69" w:rsidR="00907B9E" w:rsidRPr="00907B9E" w:rsidRDefault="00907B9E" w:rsidP="00907B9E">
      <w:pPr>
        <w:pStyle w:val="Caption"/>
        <w:jc w:val="center"/>
        <w:rPr>
          <w:i w:val="0"/>
          <w:color w:val="auto"/>
          <w:sz w:val="24"/>
          <w:szCs w:val="24"/>
        </w:rPr>
      </w:pPr>
      <w:bookmarkStart w:id="62" w:name="_Ref169960337"/>
      <w:bookmarkStart w:id="63" w:name="_Toc172274277"/>
      <w:r>
        <w:rPr>
          <w:i w:val="0"/>
          <w:color w:val="auto"/>
          <w:sz w:val="24"/>
          <w:szCs w:val="24"/>
        </w:rPr>
        <w:t>Tabel 2.</w:t>
      </w:r>
      <w:r w:rsidRPr="00907B9E">
        <w:rPr>
          <w:i w:val="0"/>
          <w:color w:val="auto"/>
          <w:sz w:val="24"/>
          <w:szCs w:val="24"/>
        </w:rPr>
        <w:fldChar w:fldCharType="begin"/>
      </w:r>
      <w:r w:rsidRPr="00907B9E">
        <w:rPr>
          <w:i w:val="0"/>
          <w:color w:val="auto"/>
          <w:sz w:val="24"/>
          <w:szCs w:val="24"/>
        </w:rPr>
        <w:instrText xml:space="preserve"> SEQ Tabel_2. \* ARABIC </w:instrText>
      </w:r>
      <w:r w:rsidRPr="00907B9E">
        <w:rPr>
          <w:i w:val="0"/>
          <w:color w:val="auto"/>
          <w:sz w:val="24"/>
          <w:szCs w:val="24"/>
        </w:rPr>
        <w:fldChar w:fldCharType="separate"/>
      </w:r>
      <w:r w:rsidR="007924A3">
        <w:rPr>
          <w:i w:val="0"/>
          <w:noProof/>
          <w:color w:val="auto"/>
          <w:sz w:val="24"/>
          <w:szCs w:val="24"/>
        </w:rPr>
        <w:t>4</w:t>
      </w:r>
      <w:r w:rsidRPr="00907B9E">
        <w:rPr>
          <w:i w:val="0"/>
          <w:color w:val="auto"/>
          <w:sz w:val="24"/>
          <w:szCs w:val="24"/>
        </w:rPr>
        <w:fldChar w:fldCharType="end"/>
      </w:r>
      <w:bookmarkEnd w:id="62"/>
      <w:r w:rsidRPr="00907B9E">
        <w:rPr>
          <w:i w:val="0"/>
          <w:color w:val="auto"/>
          <w:sz w:val="24"/>
          <w:szCs w:val="24"/>
        </w:rPr>
        <w:t xml:space="preserve"> </w:t>
      </w:r>
      <w:r w:rsidR="004A48FE">
        <w:rPr>
          <w:i w:val="0"/>
          <w:color w:val="auto"/>
          <w:sz w:val="24"/>
          <w:szCs w:val="24"/>
        </w:rPr>
        <w:t>Konfigurasi model</w:t>
      </w:r>
      <w:r w:rsidRPr="00907B9E">
        <w:rPr>
          <w:i w:val="0"/>
          <w:color w:val="auto"/>
          <w:sz w:val="24"/>
          <w:szCs w:val="24"/>
        </w:rPr>
        <w:t xml:space="preserve"> </w:t>
      </w:r>
      <w:r w:rsidR="007F0A66" w:rsidRPr="007F0A66">
        <w:rPr>
          <w:color w:val="auto"/>
          <w:sz w:val="24"/>
          <w:szCs w:val="24"/>
        </w:rPr>
        <w:t>Indobenchmark/indobert-base-p2</w:t>
      </w:r>
      <w:r w:rsidR="000A31FC">
        <w:rPr>
          <w:i w:val="0"/>
          <w:color w:val="auto"/>
          <w:sz w:val="24"/>
          <w:szCs w:val="24"/>
        </w:rPr>
        <w:t xml:space="preserve"> </w:t>
      </w:r>
      <w:r w:rsidR="000A31FC">
        <w:rPr>
          <w:i w:val="0"/>
          <w:color w:val="auto"/>
          <w:sz w:val="24"/>
          <w:szCs w:val="24"/>
        </w:rPr>
        <w:fldChar w:fldCharType="begin" w:fldLock="1"/>
      </w:r>
      <w:r w:rsidR="00BD6E4E">
        <w:rPr>
          <w:i w:val="0"/>
          <w:color w:val="auto"/>
          <w:sz w:val="24"/>
          <w:szCs w:val="24"/>
        </w:rPr>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rsidR="000A31FC">
        <w:rPr>
          <w:i w:val="0"/>
          <w:color w:val="auto"/>
          <w:sz w:val="24"/>
          <w:szCs w:val="24"/>
        </w:rPr>
        <w:fldChar w:fldCharType="separate"/>
      </w:r>
      <w:r w:rsidR="000A31FC" w:rsidRPr="000A31FC">
        <w:rPr>
          <w:i w:val="0"/>
          <w:noProof/>
          <w:color w:val="auto"/>
          <w:sz w:val="24"/>
          <w:szCs w:val="24"/>
        </w:rPr>
        <w:t>[12]</w:t>
      </w:r>
      <w:bookmarkEnd w:id="63"/>
      <w:r w:rsidR="000A31FC">
        <w:rPr>
          <w:i w:val="0"/>
          <w:color w:val="auto"/>
          <w:sz w:val="24"/>
          <w:szCs w:val="24"/>
        </w:rPr>
        <w:fldChar w:fldCharType="end"/>
      </w:r>
    </w:p>
    <w:tbl>
      <w:tblPr>
        <w:tblStyle w:val="TableGrid"/>
        <w:tblW w:w="0" w:type="auto"/>
        <w:tblLook w:val="04A0" w:firstRow="1" w:lastRow="0" w:firstColumn="1" w:lastColumn="0" w:noHBand="0" w:noVBand="1"/>
      </w:tblPr>
      <w:tblGrid>
        <w:gridCol w:w="3964"/>
        <w:gridCol w:w="3964"/>
      </w:tblGrid>
      <w:tr w:rsidR="000A31FC" w:rsidRPr="00292517" w14:paraId="18A4FB6E" w14:textId="77777777" w:rsidTr="000A31FC">
        <w:tc>
          <w:tcPr>
            <w:tcW w:w="3964" w:type="dxa"/>
            <w:shd w:val="clear" w:color="auto" w:fill="E7E6E6" w:themeFill="background2"/>
            <w:vAlign w:val="center"/>
          </w:tcPr>
          <w:p w14:paraId="2394FDB5" w14:textId="5C7E1629" w:rsidR="000A31FC" w:rsidRPr="00292517" w:rsidRDefault="000A31FC" w:rsidP="00292517">
            <w:pPr>
              <w:jc w:val="center"/>
              <w:rPr>
                <w:b/>
                <w:szCs w:val="24"/>
              </w:rPr>
            </w:pPr>
            <w:r w:rsidRPr="00292517">
              <w:rPr>
                <w:b/>
                <w:szCs w:val="24"/>
              </w:rPr>
              <w:t>Hyperparameter</w:t>
            </w:r>
          </w:p>
        </w:tc>
        <w:tc>
          <w:tcPr>
            <w:tcW w:w="3964" w:type="dxa"/>
            <w:shd w:val="clear" w:color="auto" w:fill="E7E6E6" w:themeFill="background2"/>
            <w:vAlign w:val="center"/>
          </w:tcPr>
          <w:p w14:paraId="25D5DDA6" w14:textId="07285A67" w:rsidR="000A31FC" w:rsidRPr="00292517" w:rsidRDefault="000A31FC" w:rsidP="00292517">
            <w:pPr>
              <w:jc w:val="center"/>
              <w:rPr>
                <w:b/>
                <w:szCs w:val="24"/>
              </w:rPr>
            </w:pPr>
            <w:r w:rsidRPr="00292517">
              <w:rPr>
                <w:b/>
                <w:szCs w:val="24"/>
              </w:rPr>
              <w:t>Size</w:t>
            </w:r>
          </w:p>
        </w:tc>
      </w:tr>
      <w:tr w:rsidR="00907B9E" w:rsidRPr="00292517" w14:paraId="7B65503F" w14:textId="77777777" w:rsidTr="000A31FC">
        <w:tc>
          <w:tcPr>
            <w:tcW w:w="3964" w:type="dxa"/>
          </w:tcPr>
          <w:p w14:paraId="08739C23" w14:textId="77777777" w:rsidR="00907B9E" w:rsidRPr="00DE66E7" w:rsidRDefault="00907B9E" w:rsidP="00292517">
            <w:pPr>
              <w:rPr>
                <w:i/>
                <w:szCs w:val="24"/>
              </w:rPr>
            </w:pPr>
            <w:r w:rsidRPr="00DE66E7">
              <w:rPr>
                <w:i/>
                <w:szCs w:val="24"/>
              </w:rPr>
              <w:t>Embedding Size</w:t>
            </w:r>
          </w:p>
        </w:tc>
        <w:tc>
          <w:tcPr>
            <w:tcW w:w="3964" w:type="dxa"/>
            <w:vAlign w:val="center"/>
          </w:tcPr>
          <w:p w14:paraId="56399DBD" w14:textId="77777777" w:rsidR="00907B9E" w:rsidRPr="00292517" w:rsidRDefault="00907B9E" w:rsidP="00292517">
            <w:pPr>
              <w:jc w:val="center"/>
              <w:rPr>
                <w:szCs w:val="24"/>
              </w:rPr>
            </w:pPr>
            <w:r w:rsidRPr="00292517">
              <w:rPr>
                <w:szCs w:val="24"/>
              </w:rPr>
              <w:t>768</w:t>
            </w:r>
          </w:p>
        </w:tc>
      </w:tr>
      <w:tr w:rsidR="00907B9E" w:rsidRPr="00292517" w14:paraId="02E1FF70" w14:textId="77777777" w:rsidTr="000A31FC">
        <w:tc>
          <w:tcPr>
            <w:tcW w:w="3964" w:type="dxa"/>
          </w:tcPr>
          <w:p w14:paraId="78C47300" w14:textId="77777777" w:rsidR="00907B9E" w:rsidRPr="00DE66E7" w:rsidRDefault="00907B9E" w:rsidP="00292517">
            <w:pPr>
              <w:rPr>
                <w:i/>
                <w:szCs w:val="24"/>
              </w:rPr>
            </w:pPr>
            <w:r w:rsidRPr="00DE66E7">
              <w:rPr>
                <w:i/>
                <w:szCs w:val="24"/>
              </w:rPr>
              <w:t>Hidden Size</w:t>
            </w:r>
          </w:p>
        </w:tc>
        <w:tc>
          <w:tcPr>
            <w:tcW w:w="3964" w:type="dxa"/>
            <w:vAlign w:val="center"/>
          </w:tcPr>
          <w:p w14:paraId="237CB96B" w14:textId="77777777" w:rsidR="00907B9E" w:rsidRPr="00292517" w:rsidRDefault="00907B9E" w:rsidP="00292517">
            <w:pPr>
              <w:jc w:val="center"/>
              <w:rPr>
                <w:szCs w:val="24"/>
              </w:rPr>
            </w:pPr>
            <w:r w:rsidRPr="00292517">
              <w:rPr>
                <w:szCs w:val="24"/>
              </w:rPr>
              <w:t>768</w:t>
            </w:r>
          </w:p>
        </w:tc>
      </w:tr>
      <w:tr w:rsidR="00907B9E" w:rsidRPr="00292517" w14:paraId="6D8A7776" w14:textId="77777777" w:rsidTr="000A31FC">
        <w:tc>
          <w:tcPr>
            <w:tcW w:w="3964" w:type="dxa"/>
          </w:tcPr>
          <w:p w14:paraId="33111CB1" w14:textId="77777777" w:rsidR="00907B9E" w:rsidRPr="00DE66E7" w:rsidRDefault="00907B9E" w:rsidP="00292517">
            <w:pPr>
              <w:rPr>
                <w:i/>
                <w:szCs w:val="24"/>
              </w:rPr>
            </w:pPr>
            <w:r w:rsidRPr="00DE66E7">
              <w:rPr>
                <w:i/>
                <w:szCs w:val="24"/>
              </w:rPr>
              <w:t>Intermediate size</w:t>
            </w:r>
          </w:p>
        </w:tc>
        <w:tc>
          <w:tcPr>
            <w:tcW w:w="3964" w:type="dxa"/>
            <w:vAlign w:val="center"/>
          </w:tcPr>
          <w:p w14:paraId="32868433" w14:textId="77777777" w:rsidR="00907B9E" w:rsidRPr="00292517" w:rsidRDefault="00907B9E" w:rsidP="00292517">
            <w:pPr>
              <w:jc w:val="center"/>
              <w:rPr>
                <w:szCs w:val="24"/>
              </w:rPr>
            </w:pPr>
            <w:r w:rsidRPr="00292517">
              <w:rPr>
                <w:szCs w:val="24"/>
              </w:rPr>
              <w:t>3072</w:t>
            </w:r>
          </w:p>
        </w:tc>
      </w:tr>
      <w:tr w:rsidR="00907B9E" w:rsidRPr="00292517" w14:paraId="2EFFF50B" w14:textId="77777777" w:rsidTr="000A31FC">
        <w:tc>
          <w:tcPr>
            <w:tcW w:w="3964" w:type="dxa"/>
          </w:tcPr>
          <w:p w14:paraId="7415C906" w14:textId="77777777" w:rsidR="00907B9E" w:rsidRPr="00DE66E7" w:rsidRDefault="00907B9E" w:rsidP="00292517">
            <w:pPr>
              <w:rPr>
                <w:i/>
                <w:szCs w:val="24"/>
              </w:rPr>
            </w:pPr>
            <w:r w:rsidRPr="00DE66E7">
              <w:rPr>
                <w:i/>
                <w:szCs w:val="24"/>
              </w:rPr>
              <w:t>Number of attention heads</w:t>
            </w:r>
          </w:p>
        </w:tc>
        <w:tc>
          <w:tcPr>
            <w:tcW w:w="3964" w:type="dxa"/>
            <w:vAlign w:val="center"/>
          </w:tcPr>
          <w:p w14:paraId="02CDDF66" w14:textId="77777777" w:rsidR="00907B9E" w:rsidRPr="00292517" w:rsidRDefault="00907B9E" w:rsidP="00292517">
            <w:pPr>
              <w:jc w:val="center"/>
              <w:rPr>
                <w:szCs w:val="24"/>
              </w:rPr>
            </w:pPr>
            <w:r w:rsidRPr="00292517">
              <w:rPr>
                <w:szCs w:val="24"/>
              </w:rPr>
              <w:t>12</w:t>
            </w:r>
          </w:p>
        </w:tc>
      </w:tr>
      <w:tr w:rsidR="00907B9E" w:rsidRPr="00292517" w14:paraId="739E152A" w14:textId="77777777" w:rsidTr="000A31FC">
        <w:tc>
          <w:tcPr>
            <w:tcW w:w="3964" w:type="dxa"/>
          </w:tcPr>
          <w:p w14:paraId="2C686830" w14:textId="77777777" w:rsidR="00907B9E" w:rsidRPr="00DE66E7" w:rsidRDefault="00907B9E" w:rsidP="00292517">
            <w:pPr>
              <w:rPr>
                <w:i/>
                <w:szCs w:val="24"/>
              </w:rPr>
            </w:pPr>
            <w:r w:rsidRPr="00DE66E7">
              <w:rPr>
                <w:i/>
                <w:szCs w:val="24"/>
              </w:rPr>
              <w:t>Number of hidden layers</w:t>
            </w:r>
          </w:p>
        </w:tc>
        <w:tc>
          <w:tcPr>
            <w:tcW w:w="3964" w:type="dxa"/>
            <w:vAlign w:val="center"/>
          </w:tcPr>
          <w:p w14:paraId="3C71C4F7" w14:textId="77777777" w:rsidR="00907B9E" w:rsidRPr="00292517" w:rsidRDefault="00907B9E" w:rsidP="00292517">
            <w:pPr>
              <w:jc w:val="center"/>
              <w:rPr>
                <w:szCs w:val="24"/>
              </w:rPr>
            </w:pPr>
            <w:r w:rsidRPr="00292517">
              <w:rPr>
                <w:szCs w:val="24"/>
              </w:rPr>
              <w:t>12</w:t>
            </w:r>
          </w:p>
        </w:tc>
      </w:tr>
      <w:tr w:rsidR="00907B9E" w:rsidRPr="00292517" w14:paraId="07A86CEE" w14:textId="77777777" w:rsidTr="000A31FC">
        <w:tc>
          <w:tcPr>
            <w:tcW w:w="3964" w:type="dxa"/>
          </w:tcPr>
          <w:p w14:paraId="129ED982" w14:textId="77777777" w:rsidR="00907B9E" w:rsidRPr="00DE66E7" w:rsidRDefault="00907B9E" w:rsidP="00292517">
            <w:pPr>
              <w:rPr>
                <w:i/>
                <w:szCs w:val="24"/>
              </w:rPr>
            </w:pPr>
            <w:r w:rsidRPr="00DE66E7">
              <w:rPr>
                <w:i/>
                <w:szCs w:val="24"/>
              </w:rPr>
              <w:t>Vocab size</w:t>
            </w:r>
          </w:p>
        </w:tc>
        <w:tc>
          <w:tcPr>
            <w:tcW w:w="3964" w:type="dxa"/>
            <w:vAlign w:val="center"/>
          </w:tcPr>
          <w:p w14:paraId="730AFD68" w14:textId="77777777" w:rsidR="00907B9E" w:rsidRPr="00292517" w:rsidRDefault="00907B9E" w:rsidP="00292517">
            <w:pPr>
              <w:jc w:val="center"/>
              <w:rPr>
                <w:szCs w:val="24"/>
              </w:rPr>
            </w:pPr>
            <w:r w:rsidRPr="00292517">
              <w:rPr>
                <w:szCs w:val="24"/>
              </w:rPr>
              <w:t>30522</w:t>
            </w:r>
          </w:p>
        </w:tc>
      </w:tr>
    </w:tbl>
    <w:p w14:paraId="65003FC3" w14:textId="77777777" w:rsidR="00907B9E" w:rsidRDefault="00907B9E" w:rsidP="00907B9E"/>
    <w:p w14:paraId="106AB54A" w14:textId="471BA412" w:rsidR="00907B9E" w:rsidRDefault="00FD1687" w:rsidP="000A31FC">
      <w:pPr>
        <w:ind w:firstLine="720"/>
      </w:pPr>
      <w:r>
        <w:rPr>
          <w:i/>
        </w:rPr>
        <w:t>Indo4B</w:t>
      </w:r>
      <w:r>
        <w:t xml:space="preserve"> terdiri dari sekitar 4 miliar kata dengan sekitar 250 juta kalimat. </w:t>
      </w:r>
      <w:r w:rsidR="0032404A">
        <w:t xml:space="preserve">Dataset </w:t>
      </w:r>
      <w:r w:rsidR="0032404A" w:rsidRPr="00693D04">
        <w:rPr>
          <w:i/>
        </w:rPr>
        <w:t>Indo4B</w:t>
      </w:r>
      <w:r w:rsidR="0032404A">
        <w:t xml:space="preserve"> mencakup kalimat Bahasa Indonesia formal, Bahasa Indonesia sehari-hari dan Bahasa Indonesia campuran</w:t>
      </w:r>
      <w:r w:rsidR="00693D04">
        <w:t xml:space="preserve"> dengan sumber yang berbeda-beda</w:t>
      </w:r>
      <w:r w:rsidR="0032404A">
        <w:t>.</w:t>
      </w:r>
      <w:r>
        <w:t xml:space="preserve"> </w:t>
      </w:r>
      <w:r w:rsidR="00693D04">
        <w:t xml:space="preserve">Ukuran dataset </w:t>
      </w:r>
      <w:r w:rsidR="00693D04" w:rsidRPr="00693D04">
        <w:rPr>
          <w:i/>
        </w:rPr>
        <w:t>Indo4B</w:t>
      </w:r>
      <w:r w:rsidR="00693D04">
        <w:t xml:space="preserve"> sebesar 23GB. </w:t>
      </w:r>
      <w:r w:rsidR="0032404A" w:rsidRPr="00693D04">
        <w:t>Statistik</w:t>
      </w:r>
      <w:r w:rsidR="0032404A">
        <w:t xml:space="preserve"> dari dataset ini </w:t>
      </w:r>
      <w:r w:rsidR="004B7C1F">
        <w:t>bisa dilihat dalam</w:t>
      </w:r>
      <w:r w:rsidR="0032404A">
        <w:t xml:space="preserve"> </w:t>
      </w:r>
      <w:r w:rsidR="0032404A" w:rsidRPr="0032404A">
        <w:fldChar w:fldCharType="begin"/>
      </w:r>
      <w:r w:rsidR="0032404A" w:rsidRPr="0032404A">
        <w:instrText xml:space="preserve"> REF _Ref169278022 \h  \* MERGEFORMAT </w:instrText>
      </w:r>
      <w:r w:rsidR="0032404A" w:rsidRPr="0032404A">
        <w:fldChar w:fldCharType="separate"/>
      </w:r>
      <w:r w:rsidR="007924A3">
        <w:rPr>
          <w:szCs w:val="24"/>
        </w:rPr>
        <w:t>Tabel 2.</w:t>
      </w:r>
      <w:r w:rsidR="007924A3" w:rsidRPr="007924A3">
        <w:rPr>
          <w:szCs w:val="24"/>
        </w:rPr>
        <w:t>5</w:t>
      </w:r>
      <w:r w:rsidR="0032404A" w:rsidRPr="0032404A">
        <w:fldChar w:fldCharType="end"/>
      </w:r>
      <w:r w:rsidR="0032404A">
        <w:t>.</w:t>
      </w:r>
      <w:r w:rsidR="00693D04">
        <w:t xml:space="preserve"> P</w:t>
      </w:r>
      <w:r w:rsidR="0032404A">
        <w:t xml:space="preserve">ada penelitian </w:t>
      </w:r>
      <w:r w:rsidR="0032404A">
        <w:fldChar w:fldCharType="begin" w:fldLock="1"/>
      </w:r>
      <w:r w:rsidR="00693D04">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rsidR="0032404A">
        <w:fldChar w:fldCharType="separate"/>
      </w:r>
      <w:r w:rsidR="0032404A" w:rsidRPr="0032404A">
        <w:rPr>
          <w:noProof/>
        </w:rPr>
        <w:t>[12]</w:t>
      </w:r>
      <w:r w:rsidR="0032404A">
        <w:fldChar w:fldCharType="end"/>
      </w:r>
      <w:r w:rsidR="0032404A">
        <w:t xml:space="preserve">, dataset </w:t>
      </w:r>
      <w:r w:rsidR="0032404A">
        <w:rPr>
          <w:i/>
        </w:rPr>
        <w:t>Indo4B</w:t>
      </w:r>
      <w:r w:rsidR="0032404A">
        <w:t xml:space="preserve"> </w:t>
      </w:r>
      <w:r w:rsidR="00693D04">
        <w:t xml:space="preserve">juga dilakukan ujicoba membangdingkan dengan dataset </w:t>
      </w:r>
      <w:r w:rsidR="00693D04">
        <w:rPr>
          <w:i/>
        </w:rPr>
        <w:t>CC-ID</w:t>
      </w:r>
      <w:r w:rsidR="00693D04">
        <w:t xml:space="preserve"> yang berukuran 180 GB (belum terkompres) dengan menggunakan model </w:t>
      </w:r>
      <w:r w:rsidR="00693D04" w:rsidRPr="00DE66E7">
        <w:rPr>
          <w:i/>
        </w:rPr>
        <w:t>fastText</w:t>
      </w:r>
      <w:r w:rsidR="00693D04">
        <w:t xml:space="preserve">. Hasil dari perbandingan ini dimenangkan oleh dataset </w:t>
      </w:r>
      <w:r w:rsidR="00693D04">
        <w:rPr>
          <w:i/>
        </w:rPr>
        <w:t>Indo4B</w:t>
      </w:r>
      <w:r w:rsidR="00693D04">
        <w:t xml:space="preserve">, sehingga penelitian pada </w:t>
      </w:r>
      <w:r w:rsidR="00693D04">
        <w:fldChar w:fldCharType="begin" w:fldLock="1"/>
      </w:r>
      <w:r w:rsidR="000A31FC">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rsidR="00693D04">
        <w:fldChar w:fldCharType="separate"/>
      </w:r>
      <w:r w:rsidR="00693D04" w:rsidRPr="00693D04">
        <w:rPr>
          <w:noProof/>
        </w:rPr>
        <w:t>[12]</w:t>
      </w:r>
      <w:r w:rsidR="00693D04">
        <w:fldChar w:fldCharType="end"/>
      </w:r>
      <w:r w:rsidR="00E36C0F">
        <w:t xml:space="preserve"> menyimpulkan bahwa meskipun dataset </w:t>
      </w:r>
      <w:r w:rsidR="00E36C0F">
        <w:rPr>
          <w:i/>
        </w:rPr>
        <w:t xml:space="preserve">Indo4b </w:t>
      </w:r>
      <w:r w:rsidR="00E36C0F">
        <w:t xml:space="preserve">jauh lebih kecil dari pada dataset </w:t>
      </w:r>
      <w:r w:rsidR="00E36C0F">
        <w:rPr>
          <w:i/>
        </w:rPr>
        <w:t>CC-ID</w:t>
      </w:r>
      <w:r w:rsidR="00E36C0F">
        <w:t xml:space="preserve"> namun </w:t>
      </w:r>
      <w:r w:rsidR="00E36C0F">
        <w:lastRenderedPageBreak/>
        <w:t xml:space="preserve">dataset </w:t>
      </w:r>
      <w:r w:rsidR="00E36C0F">
        <w:rPr>
          <w:i/>
        </w:rPr>
        <w:t>Indo4B</w:t>
      </w:r>
      <w:r w:rsidR="00E36C0F">
        <w:t xml:space="preserve"> memiliki variasi bahasa indonesia yang lebih banyak dan kualitas yang lebih baik di bandingkan dataset </w:t>
      </w:r>
      <w:r w:rsidR="00E36C0F">
        <w:rPr>
          <w:i/>
        </w:rPr>
        <w:t>CC-ID</w:t>
      </w:r>
      <w:r w:rsidR="00E36C0F">
        <w:t>.</w:t>
      </w:r>
    </w:p>
    <w:p w14:paraId="6ECF7E0B" w14:textId="1C35C5EF" w:rsidR="003F177F" w:rsidRPr="003B5EE2" w:rsidRDefault="003F177F" w:rsidP="003F177F">
      <w:pPr>
        <w:pStyle w:val="Caption"/>
        <w:jc w:val="center"/>
        <w:rPr>
          <w:i w:val="0"/>
          <w:color w:val="auto"/>
          <w:sz w:val="24"/>
          <w:szCs w:val="24"/>
        </w:rPr>
      </w:pPr>
      <w:bookmarkStart w:id="64" w:name="_Ref169278022"/>
      <w:bookmarkStart w:id="65" w:name="_Toc172274278"/>
      <w:r>
        <w:rPr>
          <w:i w:val="0"/>
          <w:color w:val="auto"/>
          <w:sz w:val="24"/>
          <w:szCs w:val="24"/>
        </w:rPr>
        <w:t>Tabel 2.</w:t>
      </w:r>
      <w:r w:rsidRPr="003B5EE2">
        <w:rPr>
          <w:i w:val="0"/>
          <w:color w:val="auto"/>
          <w:sz w:val="24"/>
          <w:szCs w:val="24"/>
        </w:rPr>
        <w:fldChar w:fldCharType="begin"/>
      </w:r>
      <w:r w:rsidRPr="003B5EE2">
        <w:rPr>
          <w:i w:val="0"/>
          <w:color w:val="auto"/>
          <w:sz w:val="24"/>
          <w:szCs w:val="24"/>
        </w:rPr>
        <w:instrText xml:space="preserve"> SEQ Tabel_2. \* ARABIC </w:instrText>
      </w:r>
      <w:r w:rsidRPr="003B5EE2">
        <w:rPr>
          <w:i w:val="0"/>
          <w:color w:val="auto"/>
          <w:sz w:val="24"/>
          <w:szCs w:val="24"/>
        </w:rPr>
        <w:fldChar w:fldCharType="separate"/>
      </w:r>
      <w:r w:rsidR="007924A3">
        <w:rPr>
          <w:i w:val="0"/>
          <w:noProof/>
          <w:color w:val="auto"/>
          <w:sz w:val="24"/>
          <w:szCs w:val="24"/>
        </w:rPr>
        <w:t>5</w:t>
      </w:r>
      <w:r w:rsidRPr="003B5EE2">
        <w:rPr>
          <w:i w:val="0"/>
          <w:color w:val="auto"/>
          <w:sz w:val="24"/>
          <w:szCs w:val="24"/>
        </w:rPr>
        <w:fldChar w:fldCharType="end"/>
      </w:r>
      <w:bookmarkEnd w:id="64"/>
      <w:r w:rsidRPr="003B5EE2">
        <w:rPr>
          <w:i w:val="0"/>
          <w:color w:val="auto"/>
          <w:sz w:val="24"/>
          <w:szCs w:val="24"/>
        </w:rPr>
        <w:t xml:space="preserve"> </w:t>
      </w:r>
      <w:r>
        <w:rPr>
          <w:i w:val="0"/>
          <w:color w:val="auto"/>
          <w:sz w:val="24"/>
          <w:szCs w:val="24"/>
        </w:rPr>
        <w:t xml:space="preserve">Statistik </w:t>
      </w:r>
      <w:r w:rsidRPr="003B5EE2">
        <w:rPr>
          <w:i w:val="0"/>
          <w:color w:val="auto"/>
          <w:sz w:val="24"/>
          <w:szCs w:val="24"/>
        </w:rPr>
        <w:t>Dataset IndoNLU</w:t>
      </w:r>
      <w:r>
        <w:rPr>
          <w:i w:val="0"/>
          <w:color w:val="auto"/>
          <w:sz w:val="24"/>
          <w:szCs w:val="24"/>
        </w:rPr>
        <w:t xml:space="preserve"> </w:t>
      </w:r>
      <w:r>
        <w:rPr>
          <w:i w:val="0"/>
          <w:color w:val="auto"/>
          <w:sz w:val="24"/>
          <w:szCs w:val="24"/>
        </w:rPr>
        <w:fldChar w:fldCharType="begin" w:fldLock="1"/>
      </w:r>
      <w:r w:rsidR="003251B5">
        <w:rPr>
          <w:i w:val="0"/>
          <w:color w:val="auto"/>
          <w:sz w:val="24"/>
          <w:szCs w:val="24"/>
        </w:rPr>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rPr>
          <w:i w:val="0"/>
          <w:color w:val="auto"/>
          <w:sz w:val="24"/>
          <w:szCs w:val="24"/>
        </w:rPr>
        <w:fldChar w:fldCharType="separate"/>
      </w:r>
      <w:r w:rsidRPr="00A37D9F">
        <w:rPr>
          <w:i w:val="0"/>
          <w:noProof/>
          <w:color w:val="auto"/>
          <w:sz w:val="24"/>
          <w:szCs w:val="24"/>
        </w:rPr>
        <w:t>[12]</w:t>
      </w:r>
      <w:bookmarkEnd w:id="65"/>
      <w:r>
        <w:rPr>
          <w:i w:val="0"/>
          <w:color w:val="auto"/>
          <w:sz w:val="24"/>
          <w:szCs w:val="24"/>
        </w:rPr>
        <w:fldChar w:fldCharType="end"/>
      </w:r>
    </w:p>
    <w:tbl>
      <w:tblPr>
        <w:tblStyle w:val="TableGrid"/>
        <w:tblW w:w="0" w:type="auto"/>
        <w:tblLayout w:type="fixed"/>
        <w:tblLook w:val="04A0" w:firstRow="1" w:lastRow="0" w:firstColumn="1" w:lastColumn="0" w:noHBand="0" w:noVBand="1"/>
      </w:tblPr>
      <w:tblGrid>
        <w:gridCol w:w="1838"/>
        <w:gridCol w:w="1418"/>
        <w:gridCol w:w="1275"/>
        <w:gridCol w:w="1134"/>
        <w:gridCol w:w="851"/>
        <w:gridCol w:w="1412"/>
      </w:tblGrid>
      <w:tr w:rsidR="003F177F" w:rsidRPr="00907B9E" w14:paraId="4D8EC159" w14:textId="77777777" w:rsidTr="00907B9E">
        <w:tc>
          <w:tcPr>
            <w:tcW w:w="1838" w:type="dxa"/>
            <w:shd w:val="clear" w:color="auto" w:fill="E7E6E6" w:themeFill="background2"/>
            <w:vAlign w:val="center"/>
          </w:tcPr>
          <w:p w14:paraId="29236861" w14:textId="77777777" w:rsidR="003F177F" w:rsidRPr="00907B9E" w:rsidRDefault="003F177F" w:rsidP="00907B9E">
            <w:pPr>
              <w:spacing w:line="240" w:lineRule="auto"/>
              <w:jc w:val="center"/>
              <w:rPr>
                <w:b/>
                <w:sz w:val="20"/>
                <w:szCs w:val="20"/>
              </w:rPr>
            </w:pPr>
            <w:r w:rsidRPr="00907B9E">
              <w:rPr>
                <w:b/>
                <w:sz w:val="20"/>
                <w:szCs w:val="20"/>
              </w:rPr>
              <w:t>Dataset</w:t>
            </w:r>
          </w:p>
        </w:tc>
        <w:tc>
          <w:tcPr>
            <w:tcW w:w="1418" w:type="dxa"/>
            <w:shd w:val="clear" w:color="auto" w:fill="E7E6E6" w:themeFill="background2"/>
            <w:vAlign w:val="center"/>
          </w:tcPr>
          <w:p w14:paraId="4E6818CB" w14:textId="2F0F4A32" w:rsidR="003F177F" w:rsidRPr="00907B9E" w:rsidRDefault="000A31FC" w:rsidP="00907B9E">
            <w:pPr>
              <w:spacing w:line="240" w:lineRule="auto"/>
              <w:jc w:val="center"/>
              <w:rPr>
                <w:b/>
                <w:sz w:val="20"/>
                <w:szCs w:val="20"/>
              </w:rPr>
            </w:pPr>
            <w:r>
              <w:rPr>
                <w:b/>
                <w:sz w:val="20"/>
                <w:szCs w:val="20"/>
              </w:rPr>
              <w:t>Kalimat</w:t>
            </w:r>
          </w:p>
        </w:tc>
        <w:tc>
          <w:tcPr>
            <w:tcW w:w="1275" w:type="dxa"/>
            <w:shd w:val="clear" w:color="auto" w:fill="E7E6E6" w:themeFill="background2"/>
            <w:vAlign w:val="center"/>
          </w:tcPr>
          <w:p w14:paraId="0A8C0F7F" w14:textId="25E68579" w:rsidR="003F177F" w:rsidRPr="00907B9E" w:rsidRDefault="000A31FC" w:rsidP="00907B9E">
            <w:pPr>
              <w:spacing w:line="240" w:lineRule="auto"/>
              <w:jc w:val="center"/>
              <w:rPr>
                <w:b/>
                <w:sz w:val="20"/>
                <w:szCs w:val="20"/>
              </w:rPr>
            </w:pPr>
            <w:r>
              <w:rPr>
                <w:b/>
                <w:sz w:val="20"/>
                <w:szCs w:val="20"/>
              </w:rPr>
              <w:t>Kata</w:t>
            </w:r>
          </w:p>
        </w:tc>
        <w:tc>
          <w:tcPr>
            <w:tcW w:w="1134" w:type="dxa"/>
            <w:shd w:val="clear" w:color="auto" w:fill="E7E6E6" w:themeFill="background2"/>
            <w:vAlign w:val="center"/>
          </w:tcPr>
          <w:p w14:paraId="3A3B3641" w14:textId="0F908146" w:rsidR="003F177F" w:rsidRPr="00907B9E" w:rsidRDefault="000A31FC" w:rsidP="00907B9E">
            <w:pPr>
              <w:spacing w:line="240" w:lineRule="auto"/>
              <w:jc w:val="center"/>
              <w:rPr>
                <w:b/>
                <w:sz w:val="20"/>
                <w:szCs w:val="20"/>
              </w:rPr>
            </w:pPr>
            <w:r>
              <w:rPr>
                <w:b/>
                <w:sz w:val="20"/>
                <w:szCs w:val="20"/>
              </w:rPr>
              <w:t>Ukuran</w:t>
            </w:r>
          </w:p>
        </w:tc>
        <w:tc>
          <w:tcPr>
            <w:tcW w:w="851" w:type="dxa"/>
            <w:shd w:val="clear" w:color="auto" w:fill="E7E6E6" w:themeFill="background2"/>
            <w:vAlign w:val="center"/>
          </w:tcPr>
          <w:p w14:paraId="0C9D4185" w14:textId="49013D04" w:rsidR="003F177F" w:rsidRPr="00907B9E" w:rsidRDefault="000A31FC" w:rsidP="00907B9E">
            <w:pPr>
              <w:spacing w:line="240" w:lineRule="auto"/>
              <w:jc w:val="center"/>
              <w:rPr>
                <w:b/>
                <w:sz w:val="20"/>
                <w:szCs w:val="20"/>
              </w:rPr>
            </w:pPr>
            <w:r>
              <w:rPr>
                <w:b/>
                <w:sz w:val="20"/>
                <w:szCs w:val="20"/>
              </w:rPr>
              <w:t>Gaya</w:t>
            </w:r>
          </w:p>
        </w:tc>
        <w:tc>
          <w:tcPr>
            <w:tcW w:w="1412" w:type="dxa"/>
            <w:shd w:val="clear" w:color="auto" w:fill="E7E6E6" w:themeFill="background2"/>
            <w:vAlign w:val="center"/>
          </w:tcPr>
          <w:p w14:paraId="07E73FFF" w14:textId="17946DB7" w:rsidR="003F177F" w:rsidRPr="00907B9E" w:rsidRDefault="000A31FC" w:rsidP="00907B9E">
            <w:pPr>
              <w:spacing w:line="240" w:lineRule="auto"/>
              <w:jc w:val="center"/>
              <w:rPr>
                <w:b/>
                <w:sz w:val="20"/>
                <w:szCs w:val="20"/>
              </w:rPr>
            </w:pPr>
            <w:r>
              <w:rPr>
                <w:b/>
                <w:sz w:val="20"/>
                <w:szCs w:val="20"/>
              </w:rPr>
              <w:t>Sumber</w:t>
            </w:r>
          </w:p>
        </w:tc>
      </w:tr>
      <w:tr w:rsidR="003F177F" w:rsidRPr="00907B9E" w14:paraId="72D5E6DB" w14:textId="77777777" w:rsidTr="00907B9E">
        <w:tc>
          <w:tcPr>
            <w:tcW w:w="1838" w:type="dxa"/>
            <w:vAlign w:val="center"/>
          </w:tcPr>
          <w:p w14:paraId="789C5782" w14:textId="77777777" w:rsidR="003F177F" w:rsidRPr="00907B9E" w:rsidRDefault="003F177F" w:rsidP="00907B9E">
            <w:pPr>
              <w:spacing w:line="240" w:lineRule="auto"/>
              <w:jc w:val="left"/>
              <w:rPr>
                <w:sz w:val="20"/>
                <w:szCs w:val="20"/>
              </w:rPr>
            </w:pPr>
            <w:r w:rsidRPr="00907B9E">
              <w:rPr>
                <w:sz w:val="20"/>
                <w:szCs w:val="20"/>
              </w:rPr>
              <w:t>OSCAR (Ortiz Suarez et al., 2019)</w:t>
            </w:r>
          </w:p>
        </w:tc>
        <w:tc>
          <w:tcPr>
            <w:tcW w:w="1418" w:type="dxa"/>
            <w:vAlign w:val="center"/>
          </w:tcPr>
          <w:p w14:paraId="20D610D0" w14:textId="77777777" w:rsidR="003F177F" w:rsidRPr="00907B9E" w:rsidRDefault="003F177F" w:rsidP="00907B9E">
            <w:pPr>
              <w:spacing w:line="240" w:lineRule="auto"/>
              <w:jc w:val="center"/>
              <w:rPr>
                <w:sz w:val="20"/>
                <w:szCs w:val="20"/>
              </w:rPr>
            </w:pPr>
            <w:r w:rsidRPr="00907B9E">
              <w:rPr>
                <w:sz w:val="20"/>
                <w:szCs w:val="20"/>
              </w:rPr>
              <w:t>2,279,761,186</w:t>
            </w:r>
          </w:p>
        </w:tc>
        <w:tc>
          <w:tcPr>
            <w:tcW w:w="1275" w:type="dxa"/>
            <w:vAlign w:val="center"/>
          </w:tcPr>
          <w:p w14:paraId="4F4FB555" w14:textId="77777777" w:rsidR="003F177F" w:rsidRPr="00907B9E" w:rsidRDefault="003F177F" w:rsidP="00907B9E">
            <w:pPr>
              <w:spacing w:line="240" w:lineRule="auto"/>
              <w:jc w:val="center"/>
              <w:rPr>
                <w:sz w:val="20"/>
                <w:szCs w:val="20"/>
              </w:rPr>
            </w:pPr>
            <w:r w:rsidRPr="00907B9E">
              <w:rPr>
                <w:sz w:val="20"/>
                <w:szCs w:val="20"/>
              </w:rPr>
              <w:t>148,698,472</w:t>
            </w:r>
          </w:p>
        </w:tc>
        <w:tc>
          <w:tcPr>
            <w:tcW w:w="1134" w:type="dxa"/>
            <w:vAlign w:val="center"/>
          </w:tcPr>
          <w:p w14:paraId="3FEC5971" w14:textId="77777777" w:rsidR="003F177F" w:rsidRPr="00907B9E" w:rsidRDefault="003F177F" w:rsidP="00907B9E">
            <w:pPr>
              <w:spacing w:line="240" w:lineRule="auto"/>
              <w:jc w:val="center"/>
              <w:rPr>
                <w:sz w:val="20"/>
                <w:szCs w:val="20"/>
              </w:rPr>
            </w:pPr>
            <w:r w:rsidRPr="00907B9E">
              <w:rPr>
                <w:sz w:val="20"/>
                <w:szCs w:val="20"/>
              </w:rPr>
              <w:t>14.9 GB</w:t>
            </w:r>
          </w:p>
        </w:tc>
        <w:tc>
          <w:tcPr>
            <w:tcW w:w="851" w:type="dxa"/>
            <w:vAlign w:val="center"/>
          </w:tcPr>
          <w:p w14:paraId="69301C8A" w14:textId="77777777" w:rsidR="003F177F" w:rsidRPr="00907B9E" w:rsidRDefault="003F177F" w:rsidP="00907B9E">
            <w:pPr>
              <w:spacing w:line="240" w:lineRule="auto"/>
              <w:jc w:val="center"/>
              <w:rPr>
                <w:sz w:val="20"/>
                <w:szCs w:val="20"/>
              </w:rPr>
            </w:pPr>
            <w:r w:rsidRPr="00907B9E">
              <w:rPr>
                <w:sz w:val="20"/>
                <w:szCs w:val="20"/>
              </w:rPr>
              <w:t>mixed</w:t>
            </w:r>
          </w:p>
        </w:tc>
        <w:tc>
          <w:tcPr>
            <w:tcW w:w="1412" w:type="dxa"/>
            <w:vAlign w:val="center"/>
          </w:tcPr>
          <w:p w14:paraId="75C3C7D3" w14:textId="77777777" w:rsidR="003F177F" w:rsidRPr="00907B9E" w:rsidRDefault="003F177F" w:rsidP="00907B9E">
            <w:pPr>
              <w:spacing w:line="240" w:lineRule="auto"/>
              <w:jc w:val="left"/>
              <w:rPr>
                <w:sz w:val="20"/>
                <w:szCs w:val="20"/>
              </w:rPr>
            </w:pPr>
            <w:r w:rsidRPr="00907B9E">
              <w:rPr>
                <w:sz w:val="20"/>
                <w:szCs w:val="20"/>
              </w:rPr>
              <w:t>OSCAR</w:t>
            </w:r>
          </w:p>
        </w:tc>
      </w:tr>
      <w:tr w:rsidR="003F177F" w:rsidRPr="00907B9E" w14:paraId="58C78FE9" w14:textId="77777777" w:rsidTr="00907B9E">
        <w:tc>
          <w:tcPr>
            <w:tcW w:w="1838" w:type="dxa"/>
            <w:vAlign w:val="center"/>
          </w:tcPr>
          <w:p w14:paraId="13064D7B" w14:textId="77777777" w:rsidR="003F177F" w:rsidRPr="00907B9E" w:rsidRDefault="003F177F" w:rsidP="00907B9E">
            <w:pPr>
              <w:spacing w:line="240" w:lineRule="auto"/>
              <w:jc w:val="left"/>
              <w:rPr>
                <w:sz w:val="20"/>
                <w:szCs w:val="20"/>
              </w:rPr>
            </w:pPr>
            <w:r w:rsidRPr="00907B9E">
              <w:rPr>
                <w:sz w:val="20"/>
                <w:szCs w:val="20"/>
              </w:rPr>
              <w:t>CoNLLu Common Crawl (Ginter et al., 2017)</w:t>
            </w:r>
          </w:p>
        </w:tc>
        <w:tc>
          <w:tcPr>
            <w:tcW w:w="1418" w:type="dxa"/>
            <w:vAlign w:val="center"/>
          </w:tcPr>
          <w:p w14:paraId="73D72D24" w14:textId="77777777" w:rsidR="003F177F" w:rsidRPr="00907B9E" w:rsidRDefault="003F177F" w:rsidP="00907B9E">
            <w:pPr>
              <w:spacing w:line="240" w:lineRule="auto"/>
              <w:jc w:val="center"/>
              <w:rPr>
                <w:sz w:val="20"/>
                <w:szCs w:val="20"/>
              </w:rPr>
            </w:pPr>
            <w:r w:rsidRPr="00907B9E">
              <w:rPr>
                <w:sz w:val="20"/>
                <w:szCs w:val="20"/>
              </w:rPr>
              <w:t>905,920,488</w:t>
            </w:r>
          </w:p>
        </w:tc>
        <w:tc>
          <w:tcPr>
            <w:tcW w:w="1275" w:type="dxa"/>
            <w:vAlign w:val="center"/>
          </w:tcPr>
          <w:p w14:paraId="20EBA688" w14:textId="77777777" w:rsidR="003F177F" w:rsidRPr="00907B9E" w:rsidRDefault="003F177F" w:rsidP="00907B9E">
            <w:pPr>
              <w:spacing w:line="240" w:lineRule="auto"/>
              <w:jc w:val="center"/>
              <w:rPr>
                <w:sz w:val="20"/>
                <w:szCs w:val="20"/>
              </w:rPr>
            </w:pPr>
            <w:r w:rsidRPr="00907B9E">
              <w:rPr>
                <w:sz w:val="20"/>
                <w:szCs w:val="20"/>
              </w:rPr>
              <w:t>77,715,412</w:t>
            </w:r>
          </w:p>
        </w:tc>
        <w:tc>
          <w:tcPr>
            <w:tcW w:w="1134" w:type="dxa"/>
            <w:vAlign w:val="center"/>
          </w:tcPr>
          <w:p w14:paraId="0B606AFA" w14:textId="77777777" w:rsidR="003F177F" w:rsidRPr="00907B9E" w:rsidRDefault="003F177F" w:rsidP="00907B9E">
            <w:pPr>
              <w:spacing w:line="240" w:lineRule="auto"/>
              <w:jc w:val="center"/>
              <w:rPr>
                <w:sz w:val="20"/>
                <w:szCs w:val="20"/>
              </w:rPr>
            </w:pPr>
            <w:r w:rsidRPr="00907B9E">
              <w:rPr>
                <w:sz w:val="20"/>
                <w:szCs w:val="20"/>
              </w:rPr>
              <w:t>6.1 GB</w:t>
            </w:r>
          </w:p>
        </w:tc>
        <w:tc>
          <w:tcPr>
            <w:tcW w:w="851" w:type="dxa"/>
            <w:vAlign w:val="center"/>
          </w:tcPr>
          <w:p w14:paraId="0CF4BBCF" w14:textId="77777777" w:rsidR="003F177F" w:rsidRPr="00907B9E" w:rsidRDefault="003F177F" w:rsidP="00907B9E">
            <w:pPr>
              <w:spacing w:line="240" w:lineRule="auto"/>
              <w:jc w:val="center"/>
              <w:rPr>
                <w:sz w:val="20"/>
                <w:szCs w:val="20"/>
              </w:rPr>
            </w:pPr>
            <w:r w:rsidRPr="00907B9E">
              <w:rPr>
                <w:sz w:val="20"/>
                <w:szCs w:val="20"/>
              </w:rPr>
              <w:t>mixed</w:t>
            </w:r>
          </w:p>
        </w:tc>
        <w:tc>
          <w:tcPr>
            <w:tcW w:w="1412" w:type="dxa"/>
            <w:vAlign w:val="center"/>
          </w:tcPr>
          <w:p w14:paraId="23D5B683" w14:textId="77777777" w:rsidR="003F177F" w:rsidRPr="00907B9E" w:rsidRDefault="003F177F" w:rsidP="00907B9E">
            <w:pPr>
              <w:spacing w:line="240" w:lineRule="auto"/>
              <w:jc w:val="left"/>
              <w:rPr>
                <w:sz w:val="20"/>
                <w:szCs w:val="20"/>
              </w:rPr>
            </w:pPr>
            <w:r w:rsidRPr="00907B9E">
              <w:rPr>
                <w:sz w:val="20"/>
                <w:szCs w:val="20"/>
              </w:rPr>
              <w:t>LINDAT/CLARIAH-CZ</w:t>
            </w:r>
          </w:p>
        </w:tc>
      </w:tr>
      <w:tr w:rsidR="003F177F" w:rsidRPr="00907B9E" w14:paraId="3CB06EB7" w14:textId="77777777" w:rsidTr="00907B9E">
        <w:tc>
          <w:tcPr>
            <w:tcW w:w="1838" w:type="dxa"/>
            <w:vAlign w:val="center"/>
          </w:tcPr>
          <w:p w14:paraId="7AE8D30E" w14:textId="77777777" w:rsidR="003F177F" w:rsidRPr="00907B9E" w:rsidRDefault="003F177F" w:rsidP="00907B9E">
            <w:pPr>
              <w:spacing w:line="240" w:lineRule="auto"/>
              <w:jc w:val="left"/>
              <w:rPr>
                <w:sz w:val="20"/>
                <w:szCs w:val="20"/>
              </w:rPr>
            </w:pPr>
            <w:r w:rsidRPr="00907B9E">
              <w:rPr>
                <w:sz w:val="20"/>
                <w:szCs w:val="20"/>
              </w:rPr>
              <w:t>OpenSubtitles (Lison and Tiedemann, 2016)</w:t>
            </w:r>
          </w:p>
        </w:tc>
        <w:tc>
          <w:tcPr>
            <w:tcW w:w="1418" w:type="dxa"/>
            <w:vAlign w:val="center"/>
          </w:tcPr>
          <w:p w14:paraId="50F5B220" w14:textId="77777777" w:rsidR="003F177F" w:rsidRPr="00907B9E" w:rsidRDefault="003F177F" w:rsidP="00907B9E">
            <w:pPr>
              <w:spacing w:line="240" w:lineRule="auto"/>
              <w:jc w:val="center"/>
              <w:rPr>
                <w:sz w:val="20"/>
                <w:szCs w:val="20"/>
              </w:rPr>
            </w:pPr>
            <w:r w:rsidRPr="00907B9E">
              <w:rPr>
                <w:sz w:val="20"/>
                <w:szCs w:val="20"/>
              </w:rPr>
              <w:t>105,061,204</w:t>
            </w:r>
          </w:p>
        </w:tc>
        <w:tc>
          <w:tcPr>
            <w:tcW w:w="1275" w:type="dxa"/>
            <w:vAlign w:val="center"/>
          </w:tcPr>
          <w:p w14:paraId="7CBF6125" w14:textId="77777777" w:rsidR="003F177F" w:rsidRPr="00907B9E" w:rsidRDefault="003F177F" w:rsidP="00907B9E">
            <w:pPr>
              <w:spacing w:line="240" w:lineRule="auto"/>
              <w:jc w:val="center"/>
              <w:rPr>
                <w:sz w:val="20"/>
                <w:szCs w:val="20"/>
              </w:rPr>
            </w:pPr>
            <w:r w:rsidRPr="00907B9E">
              <w:rPr>
                <w:sz w:val="20"/>
                <w:szCs w:val="20"/>
              </w:rPr>
              <w:t>25,255,662</w:t>
            </w:r>
          </w:p>
        </w:tc>
        <w:tc>
          <w:tcPr>
            <w:tcW w:w="1134" w:type="dxa"/>
            <w:vAlign w:val="center"/>
          </w:tcPr>
          <w:p w14:paraId="54FEBB61" w14:textId="77777777" w:rsidR="003F177F" w:rsidRPr="00907B9E" w:rsidRDefault="003F177F" w:rsidP="00907B9E">
            <w:pPr>
              <w:spacing w:line="240" w:lineRule="auto"/>
              <w:jc w:val="center"/>
              <w:rPr>
                <w:sz w:val="20"/>
                <w:szCs w:val="20"/>
              </w:rPr>
            </w:pPr>
            <w:r w:rsidRPr="00907B9E">
              <w:rPr>
                <w:sz w:val="20"/>
                <w:szCs w:val="20"/>
              </w:rPr>
              <w:t>664.8 MB</w:t>
            </w:r>
          </w:p>
        </w:tc>
        <w:tc>
          <w:tcPr>
            <w:tcW w:w="851" w:type="dxa"/>
            <w:vAlign w:val="center"/>
          </w:tcPr>
          <w:p w14:paraId="4B676AA7" w14:textId="77777777" w:rsidR="003F177F" w:rsidRPr="00907B9E" w:rsidRDefault="003F177F" w:rsidP="00907B9E">
            <w:pPr>
              <w:spacing w:line="240" w:lineRule="auto"/>
              <w:jc w:val="center"/>
              <w:rPr>
                <w:sz w:val="20"/>
                <w:szCs w:val="20"/>
              </w:rPr>
            </w:pPr>
            <w:r w:rsidRPr="00907B9E">
              <w:rPr>
                <w:sz w:val="20"/>
                <w:szCs w:val="20"/>
              </w:rPr>
              <w:t>mixed</w:t>
            </w:r>
          </w:p>
        </w:tc>
        <w:tc>
          <w:tcPr>
            <w:tcW w:w="1412" w:type="dxa"/>
            <w:vAlign w:val="center"/>
          </w:tcPr>
          <w:p w14:paraId="59737084" w14:textId="77777777" w:rsidR="003F177F" w:rsidRPr="00907B9E" w:rsidRDefault="003F177F" w:rsidP="00907B9E">
            <w:pPr>
              <w:spacing w:line="240" w:lineRule="auto"/>
              <w:jc w:val="left"/>
              <w:rPr>
                <w:sz w:val="20"/>
                <w:szCs w:val="20"/>
              </w:rPr>
            </w:pPr>
            <w:r w:rsidRPr="00907B9E">
              <w:rPr>
                <w:sz w:val="20"/>
                <w:szCs w:val="20"/>
              </w:rPr>
              <w:t>OPUS OpenSubtitles</w:t>
            </w:r>
          </w:p>
        </w:tc>
      </w:tr>
      <w:tr w:rsidR="003F177F" w:rsidRPr="00907B9E" w14:paraId="5A5FE4C8" w14:textId="77777777" w:rsidTr="00907B9E">
        <w:tc>
          <w:tcPr>
            <w:tcW w:w="1838" w:type="dxa"/>
            <w:vAlign w:val="center"/>
          </w:tcPr>
          <w:p w14:paraId="5794387F" w14:textId="77777777" w:rsidR="003F177F" w:rsidRPr="00907B9E" w:rsidRDefault="003F177F" w:rsidP="00907B9E">
            <w:pPr>
              <w:spacing w:line="240" w:lineRule="auto"/>
              <w:jc w:val="left"/>
              <w:rPr>
                <w:sz w:val="20"/>
                <w:szCs w:val="20"/>
              </w:rPr>
            </w:pPr>
            <w:r w:rsidRPr="00907B9E">
              <w:rPr>
                <w:sz w:val="20"/>
                <w:szCs w:val="20"/>
              </w:rPr>
              <w:t>Twitter Crawl2</w:t>
            </w:r>
          </w:p>
        </w:tc>
        <w:tc>
          <w:tcPr>
            <w:tcW w:w="1418" w:type="dxa"/>
            <w:vAlign w:val="center"/>
          </w:tcPr>
          <w:p w14:paraId="6C484E0E" w14:textId="77777777" w:rsidR="003F177F" w:rsidRPr="00907B9E" w:rsidRDefault="003F177F" w:rsidP="00907B9E">
            <w:pPr>
              <w:spacing w:line="240" w:lineRule="auto"/>
              <w:jc w:val="center"/>
              <w:rPr>
                <w:sz w:val="20"/>
                <w:szCs w:val="20"/>
              </w:rPr>
            </w:pPr>
            <w:r w:rsidRPr="00907B9E">
              <w:rPr>
                <w:sz w:val="20"/>
                <w:szCs w:val="20"/>
              </w:rPr>
              <w:t>115,205,737</w:t>
            </w:r>
          </w:p>
        </w:tc>
        <w:tc>
          <w:tcPr>
            <w:tcW w:w="1275" w:type="dxa"/>
            <w:vAlign w:val="center"/>
          </w:tcPr>
          <w:p w14:paraId="2CE75AD6" w14:textId="77777777" w:rsidR="003F177F" w:rsidRPr="00907B9E" w:rsidRDefault="003F177F" w:rsidP="00907B9E">
            <w:pPr>
              <w:spacing w:line="240" w:lineRule="auto"/>
              <w:jc w:val="center"/>
              <w:rPr>
                <w:sz w:val="20"/>
                <w:szCs w:val="20"/>
              </w:rPr>
            </w:pPr>
            <w:r w:rsidRPr="00907B9E">
              <w:rPr>
                <w:sz w:val="20"/>
                <w:szCs w:val="20"/>
              </w:rPr>
              <w:t>11,605,310</w:t>
            </w:r>
          </w:p>
        </w:tc>
        <w:tc>
          <w:tcPr>
            <w:tcW w:w="1134" w:type="dxa"/>
            <w:vAlign w:val="center"/>
          </w:tcPr>
          <w:p w14:paraId="42947F03" w14:textId="77777777" w:rsidR="003F177F" w:rsidRPr="00907B9E" w:rsidRDefault="003F177F" w:rsidP="00907B9E">
            <w:pPr>
              <w:spacing w:line="240" w:lineRule="auto"/>
              <w:jc w:val="center"/>
              <w:rPr>
                <w:sz w:val="20"/>
                <w:szCs w:val="20"/>
              </w:rPr>
            </w:pPr>
            <w:r w:rsidRPr="00907B9E">
              <w:rPr>
                <w:sz w:val="20"/>
                <w:szCs w:val="20"/>
              </w:rPr>
              <w:t>597.5 MB</w:t>
            </w:r>
          </w:p>
        </w:tc>
        <w:tc>
          <w:tcPr>
            <w:tcW w:w="851" w:type="dxa"/>
            <w:vAlign w:val="center"/>
          </w:tcPr>
          <w:p w14:paraId="55D96391" w14:textId="77777777" w:rsidR="003F177F" w:rsidRPr="00907B9E" w:rsidRDefault="003F177F" w:rsidP="00907B9E">
            <w:pPr>
              <w:spacing w:line="240" w:lineRule="auto"/>
              <w:jc w:val="center"/>
              <w:rPr>
                <w:sz w:val="20"/>
                <w:szCs w:val="20"/>
              </w:rPr>
            </w:pPr>
            <w:r w:rsidRPr="00907B9E">
              <w:rPr>
                <w:sz w:val="20"/>
                <w:szCs w:val="20"/>
              </w:rPr>
              <w:t>colloquial</w:t>
            </w:r>
          </w:p>
        </w:tc>
        <w:tc>
          <w:tcPr>
            <w:tcW w:w="1412" w:type="dxa"/>
            <w:vAlign w:val="center"/>
          </w:tcPr>
          <w:p w14:paraId="0FCD847A" w14:textId="77777777" w:rsidR="003F177F" w:rsidRPr="00907B9E" w:rsidRDefault="003F177F" w:rsidP="00907B9E">
            <w:pPr>
              <w:spacing w:line="240" w:lineRule="auto"/>
              <w:jc w:val="left"/>
              <w:rPr>
                <w:sz w:val="20"/>
                <w:szCs w:val="20"/>
              </w:rPr>
            </w:pPr>
            <w:r w:rsidRPr="00907B9E">
              <w:rPr>
                <w:sz w:val="20"/>
                <w:szCs w:val="20"/>
              </w:rPr>
              <w:t>Twitter</w:t>
            </w:r>
          </w:p>
        </w:tc>
      </w:tr>
      <w:tr w:rsidR="003F177F" w:rsidRPr="00907B9E" w14:paraId="56CE8171" w14:textId="77777777" w:rsidTr="00907B9E">
        <w:tc>
          <w:tcPr>
            <w:tcW w:w="1838" w:type="dxa"/>
            <w:vAlign w:val="center"/>
          </w:tcPr>
          <w:p w14:paraId="2BD8A9CB" w14:textId="77777777" w:rsidR="003F177F" w:rsidRPr="00907B9E" w:rsidRDefault="003F177F" w:rsidP="00907B9E">
            <w:pPr>
              <w:spacing w:line="240" w:lineRule="auto"/>
              <w:jc w:val="left"/>
              <w:rPr>
                <w:sz w:val="20"/>
                <w:szCs w:val="20"/>
              </w:rPr>
            </w:pPr>
            <w:r w:rsidRPr="00907B9E">
              <w:rPr>
                <w:sz w:val="20"/>
                <w:szCs w:val="20"/>
              </w:rPr>
              <w:t>Wikipedia Dump1</w:t>
            </w:r>
          </w:p>
        </w:tc>
        <w:tc>
          <w:tcPr>
            <w:tcW w:w="1418" w:type="dxa"/>
            <w:vAlign w:val="center"/>
          </w:tcPr>
          <w:p w14:paraId="31F6A21F" w14:textId="77777777" w:rsidR="003F177F" w:rsidRPr="00907B9E" w:rsidRDefault="003F177F" w:rsidP="00907B9E">
            <w:pPr>
              <w:spacing w:line="240" w:lineRule="auto"/>
              <w:jc w:val="center"/>
              <w:rPr>
                <w:sz w:val="20"/>
                <w:szCs w:val="20"/>
              </w:rPr>
            </w:pPr>
            <w:r w:rsidRPr="00907B9E">
              <w:rPr>
                <w:sz w:val="20"/>
                <w:szCs w:val="20"/>
              </w:rPr>
              <w:t>76,263,857</w:t>
            </w:r>
          </w:p>
        </w:tc>
        <w:tc>
          <w:tcPr>
            <w:tcW w:w="1275" w:type="dxa"/>
            <w:vAlign w:val="center"/>
          </w:tcPr>
          <w:p w14:paraId="5DB63CC7" w14:textId="77777777" w:rsidR="003F177F" w:rsidRPr="00907B9E" w:rsidRDefault="003F177F" w:rsidP="00907B9E">
            <w:pPr>
              <w:spacing w:line="240" w:lineRule="auto"/>
              <w:jc w:val="center"/>
              <w:rPr>
                <w:sz w:val="20"/>
                <w:szCs w:val="20"/>
              </w:rPr>
            </w:pPr>
            <w:r w:rsidRPr="00907B9E">
              <w:rPr>
                <w:sz w:val="20"/>
                <w:szCs w:val="20"/>
              </w:rPr>
              <w:t>4,768,444</w:t>
            </w:r>
          </w:p>
        </w:tc>
        <w:tc>
          <w:tcPr>
            <w:tcW w:w="1134" w:type="dxa"/>
            <w:vAlign w:val="center"/>
          </w:tcPr>
          <w:p w14:paraId="33467D01" w14:textId="77777777" w:rsidR="003F177F" w:rsidRPr="00907B9E" w:rsidRDefault="003F177F" w:rsidP="00907B9E">
            <w:pPr>
              <w:spacing w:line="240" w:lineRule="auto"/>
              <w:jc w:val="center"/>
              <w:rPr>
                <w:sz w:val="20"/>
                <w:szCs w:val="20"/>
              </w:rPr>
            </w:pPr>
            <w:r w:rsidRPr="00907B9E">
              <w:rPr>
                <w:sz w:val="20"/>
                <w:szCs w:val="20"/>
              </w:rPr>
              <w:t>528.1 MB</w:t>
            </w:r>
          </w:p>
        </w:tc>
        <w:tc>
          <w:tcPr>
            <w:tcW w:w="851" w:type="dxa"/>
            <w:vAlign w:val="center"/>
          </w:tcPr>
          <w:p w14:paraId="3236599E"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6A18DC76" w14:textId="77777777" w:rsidR="003F177F" w:rsidRPr="00907B9E" w:rsidRDefault="003F177F" w:rsidP="00907B9E">
            <w:pPr>
              <w:spacing w:line="240" w:lineRule="auto"/>
              <w:jc w:val="left"/>
              <w:rPr>
                <w:sz w:val="20"/>
                <w:szCs w:val="20"/>
              </w:rPr>
            </w:pPr>
            <w:r w:rsidRPr="00907B9E">
              <w:rPr>
                <w:sz w:val="20"/>
                <w:szCs w:val="20"/>
              </w:rPr>
              <w:t>Wikipedia</w:t>
            </w:r>
          </w:p>
        </w:tc>
      </w:tr>
      <w:tr w:rsidR="003F177F" w:rsidRPr="00907B9E" w14:paraId="5ECC702E" w14:textId="77777777" w:rsidTr="00907B9E">
        <w:tc>
          <w:tcPr>
            <w:tcW w:w="1838" w:type="dxa"/>
            <w:vAlign w:val="center"/>
          </w:tcPr>
          <w:p w14:paraId="4B48BF71" w14:textId="77777777" w:rsidR="003F177F" w:rsidRPr="00907B9E" w:rsidRDefault="003F177F" w:rsidP="00907B9E">
            <w:pPr>
              <w:spacing w:line="240" w:lineRule="auto"/>
              <w:jc w:val="left"/>
              <w:rPr>
                <w:sz w:val="20"/>
                <w:szCs w:val="20"/>
              </w:rPr>
            </w:pPr>
            <w:r w:rsidRPr="00907B9E">
              <w:rPr>
                <w:sz w:val="20"/>
                <w:szCs w:val="20"/>
              </w:rPr>
              <w:t>Wikipedia CoNLLu (Ginter et al., 2017)</w:t>
            </w:r>
          </w:p>
        </w:tc>
        <w:tc>
          <w:tcPr>
            <w:tcW w:w="1418" w:type="dxa"/>
            <w:vAlign w:val="center"/>
          </w:tcPr>
          <w:p w14:paraId="40E52166" w14:textId="77777777" w:rsidR="003F177F" w:rsidRPr="00907B9E" w:rsidRDefault="003F177F" w:rsidP="00907B9E">
            <w:pPr>
              <w:spacing w:line="240" w:lineRule="auto"/>
              <w:jc w:val="center"/>
              <w:rPr>
                <w:sz w:val="20"/>
                <w:szCs w:val="20"/>
              </w:rPr>
            </w:pPr>
            <w:r w:rsidRPr="00907B9E">
              <w:rPr>
                <w:sz w:val="20"/>
                <w:szCs w:val="20"/>
              </w:rPr>
              <w:t>62,373,352</w:t>
            </w:r>
          </w:p>
        </w:tc>
        <w:tc>
          <w:tcPr>
            <w:tcW w:w="1275" w:type="dxa"/>
            <w:vAlign w:val="center"/>
          </w:tcPr>
          <w:p w14:paraId="313F2D9B" w14:textId="77777777" w:rsidR="003F177F" w:rsidRPr="00907B9E" w:rsidRDefault="003F177F" w:rsidP="00907B9E">
            <w:pPr>
              <w:spacing w:line="240" w:lineRule="auto"/>
              <w:jc w:val="center"/>
              <w:rPr>
                <w:sz w:val="20"/>
                <w:szCs w:val="20"/>
              </w:rPr>
            </w:pPr>
            <w:r w:rsidRPr="00907B9E">
              <w:rPr>
                <w:sz w:val="20"/>
                <w:szCs w:val="20"/>
              </w:rPr>
              <w:t>4,461,162</w:t>
            </w:r>
          </w:p>
        </w:tc>
        <w:tc>
          <w:tcPr>
            <w:tcW w:w="1134" w:type="dxa"/>
            <w:vAlign w:val="center"/>
          </w:tcPr>
          <w:p w14:paraId="5FC56E32" w14:textId="77777777" w:rsidR="003F177F" w:rsidRPr="00907B9E" w:rsidRDefault="003F177F" w:rsidP="00907B9E">
            <w:pPr>
              <w:spacing w:line="240" w:lineRule="auto"/>
              <w:jc w:val="center"/>
              <w:rPr>
                <w:sz w:val="20"/>
                <w:szCs w:val="20"/>
              </w:rPr>
            </w:pPr>
            <w:r w:rsidRPr="00907B9E">
              <w:rPr>
                <w:sz w:val="20"/>
                <w:szCs w:val="20"/>
              </w:rPr>
              <w:t>423.2 MB</w:t>
            </w:r>
          </w:p>
        </w:tc>
        <w:tc>
          <w:tcPr>
            <w:tcW w:w="851" w:type="dxa"/>
            <w:vAlign w:val="center"/>
          </w:tcPr>
          <w:p w14:paraId="34215AAB"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7EA0182D" w14:textId="77777777" w:rsidR="003F177F" w:rsidRPr="00907B9E" w:rsidRDefault="003F177F" w:rsidP="00907B9E">
            <w:pPr>
              <w:spacing w:line="240" w:lineRule="auto"/>
              <w:jc w:val="left"/>
              <w:rPr>
                <w:sz w:val="20"/>
                <w:szCs w:val="20"/>
              </w:rPr>
            </w:pPr>
            <w:r w:rsidRPr="00907B9E">
              <w:rPr>
                <w:sz w:val="20"/>
                <w:szCs w:val="20"/>
              </w:rPr>
              <w:t>LINDAT/CLARIAH-CZ</w:t>
            </w:r>
          </w:p>
        </w:tc>
      </w:tr>
      <w:tr w:rsidR="003F177F" w:rsidRPr="00907B9E" w14:paraId="2232F81E" w14:textId="77777777" w:rsidTr="00907B9E">
        <w:tc>
          <w:tcPr>
            <w:tcW w:w="1838" w:type="dxa"/>
            <w:vAlign w:val="center"/>
          </w:tcPr>
          <w:p w14:paraId="63F87C09" w14:textId="77777777" w:rsidR="003F177F" w:rsidRPr="00907B9E" w:rsidRDefault="003F177F" w:rsidP="00907B9E">
            <w:pPr>
              <w:spacing w:line="240" w:lineRule="auto"/>
              <w:jc w:val="left"/>
              <w:rPr>
                <w:sz w:val="20"/>
                <w:szCs w:val="20"/>
              </w:rPr>
            </w:pPr>
            <w:r w:rsidRPr="00907B9E">
              <w:rPr>
                <w:sz w:val="20"/>
                <w:szCs w:val="20"/>
              </w:rPr>
              <w:t>Twitter UI2 (Saputri et al., 2018)</w:t>
            </w:r>
          </w:p>
        </w:tc>
        <w:tc>
          <w:tcPr>
            <w:tcW w:w="1418" w:type="dxa"/>
            <w:vAlign w:val="center"/>
          </w:tcPr>
          <w:p w14:paraId="4EBB519E" w14:textId="77777777" w:rsidR="003F177F" w:rsidRPr="00907B9E" w:rsidRDefault="003F177F" w:rsidP="00907B9E">
            <w:pPr>
              <w:spacing w:line="240" w:lineRule="auto"/>
              <w:jc w:val="center"/>
              <w:rPr>
                <w:sz w:val="20"/>
                <w:szCs w:val="20"/>
              </w:rPr>
            </w:pPr>
            <w:r w:rsidRPr="00907B9E">
              <w:rPr>
                <w:sz w:val="20"/>
                <w:szCs w:val="20"/>
              </w:rPr>
              <w:t>16,637,641</w:t>
            </w:r>
          </w:p>
        </w:tc>
        <w:tc>
          <w:tcPr>
            <w:tcW w:w="1275" w:type="dxa"/>
            <w:vAlign w:val="center"/>
          </w:tcPr>
          <w:p w14:paraId="0336E6E7" w14:textId="77777777" w:rsidR="003F177F" w:rsidRPr="00907B9E" w:rsidRDefault="003F177F" w:rsidP="00907B9E">
            <w:pPr>
              <w:spacing w:line="240" w:lineRule="auto"/>
              <w:jc w:val="center"/>
              <w:rPr>
                <w:sz w:val="20"/>
                <w:szCs w:val="20"/>
              </w:rPr>
            </w:pPr>
            <w:r w:rsidRPr="00907B9E">
              <w:rPr>
                <w:sz w:val="20"/>
                <w:szCs w:val="20"/>
              </w:rPr>
              <w:t>1,423,212</w:t>
            </w:r>
          </w:p>
        </w:tc>
        <w:tc>
          <w:tcPr>
            <w:tcW w:w="1134" w:type="dxa"/>
            <w:vAlign w:val="center"/>
          </w:tcPr>
          <w:p w14:paraId="6C44F0DA" w14:textId="77777777" w:rsidR="003F177F" w:rsidRPr="00907B9E" w:rsidRDefault="003F177F" w:rsidP="00907B9E">
            <w:pPr>
              <w:spacing w:line="240" w:lineRule="auto"/>
              <w:jc w:val="center"/>
              <w:rPr>
                <w:sz w:val="20"/>
                <w:szCs w:val="20"/>
              </w:rPr>
            </w:pPr>
            <w:r w:rsidRPr="00907B9E">
              <w:rPr>
                <w:sz w:val="20"/>
                <w:szCs w:val="20"/>
              </w:rPr>
              <w:t>88 MB</w:t>
            </w:r>
          </w:p>
        </w:tc>
        <w:tc>
          <w:tcPr>
            <w:tcW w:w="851" w:type="dxa"/>
            <w:vAlign w:val="center"/>
          </w:tcPr>
          <w:p w14:paraId="2BD8B93C" w14:textId="77777777" w:rsidR="003F177F" w:rsidRPr="00907B9E" w:rsidRDefault="003F177F" w:rsidP="00907B9E">
            <w:pPr>
              <w:spacing w:line="240" w:lineRule="auto"/>
              <w:jc w:val="center"/>
              <w:rPr>
                <w:sz w:val="20"/>
                <w:szCs w:val="20"/>
              </w:rPr>
            </w:pPr>
            <w:r w:rsidRPr="00907B9E">
              <w:rPr>
                <w:sz w:val="20"/>
                <w:szCs w:val="20"/>
              </w:rPr>
              <w:t>colloquial</w:t>
            </w:r>
          </w:p>
        </w:tc>
        <w:tc>
          <w:tcPr>
            <w:tcW w:w="1412" w:type="dxa"/>
            <w:vAlign w:val="center"/>
          </w:tcPr>
          <w:p w14:paraId="3446FBB4" w14:textId="77777777" w:rsidR="003F177F" w:rsidRPr="00907B9E" w:rsidRDefault="003F177F" w:rsidP="00907B9E">
            <w:pPr>
              <w:spacing w:line="240" w:lineRule="auto"/>
              <w:jc w:val="left"/>
              <w:rPr>
                <w:sz w:val="20"/>
                <w:szCs w:val="20"/>
              </w:rPr>
            </w:pPr>
            <w:r w:rsidRPr="00907B9E">
              <w:rPr>
                <w:sz w:val="20"/>
                <w:szCs w:val="20"/>
              </w:rPr>
              <w:t>Twitter</w:t>
            </w:r>
          </w:p>
        </w:tc>
      </w:tr>
      <w:tr w:rsidR="003F177F" w:rsidRPr="00907B9E" w14:paraId="1F821CCE" w14:textId="77777777" w:rsidTr="00907B9E">
        <w:tc>
          <w:tcPr>
            <w:tcW w:w="1838" w:type="dxa"/>
            <w:vAlign w:val="center"/>
          </w:tcPr>
          <w:p w14:paraId="18655491" w14:textId="77777777" w:rsidR="003F177F" w:rsidRPr="00907B9E" w:rsidRDefault="003F177F" w:rsidP="00907B9E">
            <w:pPr>
              <w:spacing w:line="240" w:lineRule="auto"/>
              <w:jc w:val="left"/>
              <w:rPr>
                <w:sz w:val="20"/>
                <w:szCs w:val="20"/>
              </w:rPr>
            </w:pPr>
            <w:r w:rsidRPr="00907B9E">
              <w:rPr>
                <w:sz w:val="20"/>
                <w:szCs w:val="20"/>
              </w:rPr>
              <w:t>OPUS JW300 (Agic and Vulić, 2019)</w:t>
            </w:r>
          </w:p>
        </w:tc>
        <w:tc>
          <w:tcPr>
            <w:tcW w:w="1418" w:type="dxa"/>
            <w:vAlign w:val="center"/>
          </w:tcPr>
          <w:p w14:paraId="026A04F6" w14:textId="77777777" w:rsidR="003F177F" w:rsidRPr="00907B9E" w:rsidRDefault="003F177F" w:rsidP="00907B9E">
            <w:pPr>
              <w:spacing w:line="240" w:lineRule="auto"/>
              <w:jc w:val="center"/>
              <w:rPr>
                <w:sz w:val="20"/>
                <w:szCs w:val="20"/>
              </w:rPr>
            </w:pPr>
            <w:r w:rsidRPr="00907B9E">
              <w:rPr>
                <w:sz w:val="20"/>
                <w:szCs w:val="20"/>
              </w:rPr>
              <w:t>8,002,490</w:t>
            </w:r>
          </w:p>
        </w:tc>
        <w:tc>
          <w:tcPr>
            <w:tcW w:w="1275" w:type="dxa"/>
            <w:vAlign w:val="center"/>
          </w:tcPr>
          <w:p w14:paraId="384D1361" w14:textId="77777777" w:rsidR="003F177F" w:rsidRPr="00907B9E" w:rsidRDefault="003F177F" w:rsidP="00907B9E">
            <w:pPr>
              <w:spacing w:line="240" w:lineRule="auto"/>
              <w:jc w:val="center"/>
              <w:rPr>
                <w:sz w:val="20"/>
                <w:szCs w:val="20"/>
              </w:rPr>
            </w:pPr>
            <w:r w:rsidRPr="00907B9E">
              <w:rPr>
                <w:sz w:val="20"/>
                <w:szCs w:val="20"/>
              </w:rPr>
              <w:t>586,911</w:t>
            </w:r>
          </w:p>
        </w:tc>
        <w:tc>
          <w:tcPr>
            <w:tcW w:w="1134" w:type="dxa"/>
            <w:vAlign w:val="center"/>
          </w:tcPr>
          <w:p w14:paraId="7FED4B0D" w14:textId="77777777" w:rsidR="003F177F" w:rsidRPr="00907B9E" w:rsidRDefault="003F177F" w:rsidP="00907B9E">
            <w:pPr>
              <w:spacing w:line="240" w:lineRule="auto"/>
              <w:jc w:val="center"/>
              <w:rPr>
                <w:sz w:val="20"/>
                <w:szCs w:val="20"/>
              </w:rPr>
            </w:pPr>
            <w:r w:rsidRPr="00907B9E">
              <w:rPr>
                <w:sz w:val="20"/>
                <w:szCs w:val="20"/>
              </w:rPr>
              <w:t>52 MB</w:t>
            </w:r>
          </w:p>
        </w:tc>
        <w:tc>
          <w:tcPr>
            <w:tcW w:w="851" w:type="dxa"/>
            <w:vAlign w:val="center"/>
          </w:tcPr>
          <w:p w14:paraId="4D652842"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3CC6539A" w14:textId="77777777" w:rsidR="003F177F" w:rsidRPr="00907B9E" w:rsidRDefault="003F177F" w:rsidP="00907B9E">
            <w:pPr>
              <w:spacing w:line="240" w:lineRule="auto"/>
              <w:jc w:val="left"/>
              <w:rPr>
                <w:sz w:val="20"/>
                <w:szCs w:val="20"/>
              </w:rPr>
            </w:pPr>
            <w:r w:rsidRPr="00907B9E">
              <w:rPr>
                <w:sz w:val="20"/>
                <w:szCs w:val="20"/>
              </w:rPr>
              <w:t>OPUS</w:t>
            </w:r>
          </w:p>
        </w:tc>
      </w:tr>
      <w:tr w:rsidR="003F177F" w:rsidRPr="00907B9E" w14:paraId="0C85A80B" w14:textId="77777777" w:rsidTr="00907B9E">
        <w:tc>
          <w:tcPr>
            <w:tcW w:w="1838" w:type="dxa"/>
            <w:vAlign w:val="center"/>
          </w:tcPr>
          <w:p w14:paraId="5D97C6DA" w14:textId="77777777" w:rsidR="003F177F" w:rsidRPr="00907B9E" w:rsidRDefault="003F177F" w:rsidP="00907B9E">
            <w:pPr>
              <w:spacing w:line="240" w:lineRule="auto"/>
              <w:jc w:val="left"/>
              <w:rPr>
                <w:sz w:val="20"/>
                <w:szCs w:val="20"/>
              </w:rPr>
            </w:pPr>
            <w:r w:rsidRPr="00907B9E">
              <w:rPr>
                <w:sz w:val="20"/>
                <w:szCs w:val="20"/>
              </w:rPr>
              <w:t>Tempo3</w:t>
            </w:r>
          </w:p>
        </w:tc>
        <w:tc>
          <w:tcPr>
            <w:tcW w:w="1418" w:type="dxa"/>
            <w:vAlign w:val="center"/>
          </w:tcPr>
          <w:p w14:paraId="22B485FE" w14:textId="77777777" w:rsidR="003F177F" w:rsidRPr="00907B9E" w:rsidRDefault="003F177F" w:rsidP="00907B9E">
            <w:pPr>
              <w:spacing w:line="240" w:lineRule="auto"/>
              <w:jc w:val="center"/>
              <w:rPr>
                <w:sz w:val="20"/>
                <w:szCs w:val="20"/>
              </w:rPr>
            </w:pPr>
            <w:r w:rsidRPr="00907B9E">
              <w:rPr>
                <w:sz w:val="20"/>
                <w:szCs w:val="20"/>
              </w:rPr>
              <w:t>5,899,252</w:t>
            </w:r>
          </w:p>
        </w:tc>
        <w:tc>
          <w:tcPr>
            <w:tcW w:w="1275" w:type="dxa"/>
            <w:vAlign w:val="center"/>
          </w:tcPr>
          <w:p w14:paraId="0285313A" w14:textId="77777777" w:rsidR="003F177F" w:rsidRPr="00907B9E" w:rsidRDefault="003F177F" w:rsidP="00907B9E">
            <w:pPr>
              <w:spacing w:line="240" w:lineRule="auto"/>
              <w:jc w:val="center"/>
              <w:rPr>
                <w:sz w:val="20"/>
                <w:szCs w:val="20"/>
              </w:rPr>
            </w:pPr>
            <w:r w:rsidRPr="00907B9E">
              <w:rPr>
                <w:sz w:val="20"/>
                <w:szCs w:val="20"/>
              </w:rPr>
              <w:t>391,591</w:t>
            </w:r>
          </w:p>
        </w:tc>
        <w:tc>
          <w:tcPr>
            <w:tcW w:w="1134" w:type="dxa"/>
            <w:vAlign w:val="center"/>
          </w:tcPr>
          <w:p w14:paraId="4ABE2A47" w14:textId="77777777" w:rsidR="003F177F" w:rsidRPr="00907B9E" w:rsidRDefault="003F177F" w:rsidP="00907B9E">
            <w:pPr>
              <w:spacing w:line="240" w:lineRule="auto"/>
              <w:jc w:val="center"/>
              <w:rPr>
                <w:sz w:val="20"/>
                <w:szCs w:val="20"/>
              </w:rPr>
            </w:pPr>
            <w:r w:rsidRPr="00907B9E">
              <w:rPr>
                <w:sz w:val="20"/>
                <w:szCs w:val="20"/>
              </w:rPr>
              <w:t>40.8 MB</w:t>
            </w:r>
          </w:p>
        </w:tc>
        <w:tc>
          <w:tcPr>
            <w:tcW w:w="851" w:type="dxa"/>
            <w:vAlign w:val="center"/>
          </w:tcPr>
          <w:p w14:paraId="7C68C613"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5A83C767" w14:textId="77777777" w:rsidR="003F177F" w:rsidRPr="00907B9E" w:rsidRDefault="003F177F" w:rsidP="00907B9E">
            <w:pPr>
              <w:spacing w:line="240" w:lineRule="auto"/>
              <w:jc w:val="left"/>
              <w:rPr>
                <w:sz w:val="20"/>
                <w:szCs w:val="20"/>
              </w:rPr>
            </w:pPr>
            <w:r w:rsidRPr="00907B9E">
              <w:rPr>
                <w:sz w:val="20"/>
                <w:szCs w:val="20"/>
              </w:rPr>
              <w:t>ILSP</w:t>
            </w:r>
          </w:p>
        </w:tc>
      </w:tr>
      <w:tr w:rsidR="003F177F" w:rsidRPr="00907B9E" w14:paraId="3B70DFE4" w14:textId="77777777" w:rsidTr="00907B9E">
        <w:tc>
          <w:tcPr>
            <w:tcW w:w="1838" w:type="dxa"/>
            <w:vAlign w:val="center"/>
          </w:tcPr>
          <w:p w14:paraId="7E8C5781" w14:textId="77777777" w:rsidR="003F177F" w:rsidRPr="00907B9E" w:rsidRDefault="003F177F" w:rsidP="00907B9E">
            <w:pPr>
              <w:spacing w:line="240" w:lineRule="auto"/>
              <w:jc w:val="left"/>
              <w:rPr>
                <w:sz w:val="20"/>
                <w:szCs w:val="20"/>
              </w:rPr>
            </w:pPr>
            <w:r w:rsidRPr="00907B9E">
              <w:rPr>
                <w:sz w:val="20"/>
                <w:szCs w:val="20"/>
              </w:rPr>
              <w:t>Kompas3</w:t>
            </w:r>
          </w:p>
        </w:tc>
        <w:tc>
          <w:tcPr>
            <w:tcW w:w="1418" w:type="dxa"/>
            <w:vAlign w:val="center"/>
          </w:tcPr>
          <w:p w14:paraId="6905E1D4" w14:textId="77777777" w:rsidR="003F177F" w:rsidRPr="00907B9E" w:rsidRDefault="003F177F" w:rsidP="00907B9E">
            <w:pPr>
              <w:spacing w:line="240" w:lineRule="auto"/>
              <w:jc w:val="center"/>
              <w:rPr>
                <w:sz w:val="20"/>
                <w:szCs w:val="20"/>
              </w:rPr>
            </w:pPr>
            <w:r w:rsidRPr="00907B9E">
              <w:rPr>
                <w:sz w:val="20"/>
                <w:szCs w:val="20"/>
              </w:rPr>
              <w:t>3,671,715</w:t>
            </w:r>
          </w:p>
        </w:tc>
        <w:tc>
          <w:tcPr>
            <w:tcW w:w="1275" w:type="dxa"/>
            <w:vAlign w:val="center"/>
          </w:tcPr>
          <w:p w14:paraId="21B5667F" w14:textId="77777777" w:rsidR="003F177F" w:rsidRPr="00907B9E" w:rsidRDefault="003F177F" w:rsidP="00907B9E">
            <w:pPr>
              <w:spacing w:line="240" w:lineRule="auto"/>
              <w:jc w:val="center"/>
              <w:rPr>
                <w:sz w:val="20"/>
                <w:szCs w:val="20"/>
              </w:rPr>
            </w:pPr>
            <w:r w:rsidRPr="00907B9E">
              <w:rPr>
                <w:sz w:val="20"/>
                <w:szCs w:val="20"/>
              </w:rPr>
              <w:t>220,555</w:t>
            </w:r>
          </w:p>
        </w:tc>
        <w:tc>
          <w:tcPr>
            <w:tcW w:w="1134" w:type="dxa"/>
            <w:vAlign w:val="center"/>
          </w:tcPr>
          <w:p w14:paraId="4729DFDE" w14:textId="77777777" w:rsidR="003F177F" w:rsidRPr="00907B9E" w:rsidRDefault="003F177F" w:rsidP="00907B9E">
            <w:pPr>
              <w:spacing w:line="240" w:lineRule="auto"/>
              <w:jc w:val="center"/>
              <w:rPr>
                <w:sz w:val="20"/>
                <w:szCs w:val="20"/>
              </w:rPr>
            </w:pPr>
            <w:r w:rsidRPr="00907B9E">
              <w:rPr>
                <w:sz w:val="20"/>
                <w:szCs w:val="20"/>
              </w:rPr>
              <w:t>25.5 MB</w:t>
            </w:r>
          </w:p>
        </w:tc>
        <w:tc>
          <w:tcPr>
            <w:tcW w:w="851" w:type="dxa"/>
            <w:vAlign w:val="center"/>
          </w:tcPr>
          <w:p w14:paraId="2C7E174C"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7C509BAB" w14:textId="77777777" w:rsidR="003F177F" w:rsidRPr="00907B9E" w:rsidRDefault="003F177F" w:rsidP="00907B9E">
            <w:pPr>
              <w:spacing w:line="240" w:lineRule="auto"/>
              <w:jc w:val="left"/>
              <w:rPr>
                <w:sz w:val="20"/>
                <w:szCs w:val="20"/>
              </w:rPr>
            </w:pPr>
            <w:r w:rsidRPr="00907B9E">
              <w:rPr>
                <w:sz w:val="20"/>
                <w:szCs w:val="20"/>
              </w:rPr>
              <w:t>ILSP</w:t>
            </w:r>
          </w:p>
        </w:tc>
      </w:tr>
      <w:tr w:rsidR="003F177F" w:rsidRPr="00907B9E" w14:paraId="1D060636" w14:textId="77777777" w:rsidTr="00907B9E">
        <w:tc>
          <w:tcPr>
            <w:tcW w:w="1838" w:type="dxa"/>
            <w:vAlign w:val="center"/>
          </w:tcPr>
          <w:p w14:paraId="7449EF8A" w14:textId="77777777" w:rsidR="003F177F" w:rsidRPr="00907B9E" w:rsidRDefault="003F177F" w:rsidP="00907B9E">
            <w:pPr>
              <w:spacing w:line="240" w:lineRule="auto"/>
              <w:jc w:val="left"/>
              <w:rPr>
                <w:sz w:val="20"/>
                <w:szCs w:val="20"/>
              </w:rPr>
            </w:pPr>
            <w:r w:rsidRPr="00907B9E">
              <w:rPr>
                <w:sz w:val="20"/>
                <w:szCs w:val="20"/>
              </w:rPr>
              <w:t>TED</w:t>
            </w:r>
          </w:p>
        </w:tc>
        <w:tc>
          <w:tcPr>
            <w:tcW w:w="1418" w:type="dxa"/>
            <w:vAlign w:val="center"/>
          </w:tcPr>
          <w:p w14:paraId="5377666F" w14:textId="77777777" w:rsidR="003F177F" w:rsidRPr="00907B9E" w:rsidRDefault="003F177F" w:rsidP="00907B9E">
            <w:pPr>
              <w:spacing w:line="240" w:lineRule="auto"/>
              <w:jc w:val="center"/>
              <w:rPr>
                <w:sz w:val="20"/>
                <w:szCs w:val="20"/>
              </w:rPr>
            </w:pPr>
            <w:r w:rsidRPr="00907B9E">
              <w:rPr>
                <w:sz w:val="20"/>
                <w:szCs w:val="20"/>
              </w:rPr>
              <w:t>1,483,786</w:t>
            </w:r>
          </w:p>
        </w:tc>
        <w:tc>
          <w:tcPr>
            <w:tcW w:w="1275" w:type="dxa"/>
            <w:vAlign w:val="center"/>
          </w:tcPr>
          <w:p w14:paraId="26A1A058" w14:textId="77777777" w:rsidR="003F177F" w:rsidRPr="00907B9E" w:rsidRDefault="003F177F" w:rsidP="00907B9E">
            <w:pPr>
              <w:spacing w:line="240" w:lineRule="auto"/>
              <w:jc w:val="center"/>
              <w:rPr>
                <w:sz w:val="20"/>
                <w:szCs w:val="20"/>
              </w:rPr>
            </w:pPr>
            <w:r w:rsidRPr="00907B9E">
              <w:rPr>
                <w:sz w:val="20"/>
                <w:szCs w:val="20"/>
              </w:rPr>
              <w:t>111,759</w:t>
            </w:r>
          </w:p>
        </w:tc>
        <w:tc>
          <w:tcPr>
            <w:tcW w:w="1134" w:type="dxa"/>
            <w:vAlign w:val="center"/>
          </w:tcPr>
          <w:p w14:paraId="219118A7" w14:textId="77777777" w:rsidR="003F177F" w:rsidRPr="00907B9E" w:rsidRDefault="003F177F" w:rsidP="00907B9E">
            <w:pPr>
              <w:spacing w:line="240" w:lineRule="auto"/>
              <w:jc w:val="center"/>
              <w:rPr>
                <w:sz w:val="20"/>
                <w:szCs w:val="20"/>
              </w:rPr>
            </w:pPr>
            <w:r w:rsidRPr="00907B9E">
              <w:rPr>
                <w:sz w:val="20"/>
                <w:szCs w:val="20"/>
              </w:rPr>
              <w:t>9.9 MB</w:t>
            </w:r>
          </w:p>
        </w:tc>
        <w:tc>
          <w:tcPr>
            <w:tcW w:w="851" w:type="dxa"/>
            <w:vAlign w:val="center"/>
          </w:tcPr>
          <w:p w14:paraId="566B797C" w14:textId="77777777" w:rsidR="003F177F" w:rsidRPr="00907B9E" w:rsidRDefault="003F177F" w:rsidP="00907B9E">
            <w:pPr>
              <w:spacing w:line="240" w:lineRule="auto"/>
              <w:jc w:val="center"/>
              <w:rPr>
                <w:sz w:val="20"/>
                <w:szCs w:val="20"/>
              </w:rPr>
            </w:pPr>
            <w:r w:rsidRPr="00907B9E">
              <w:rPr>
                <w:sz w:val="20"/>
                <w:szCs w:val="20"/>
              </w:rPr>
              <w:t>mixed</w:t>
            </w:r>
          </w:p>
        </w:tc>
        <w:tc>
          <w:tcPr>
            <w:tcW w:w="1412" w:type="dxa"/>
            <w:vAlign w:val="center"/>
          </w:tcPr>
          <w:p w14:paraId="74207A70" w14:textId="77777777" w:rsidR="003F177F" w:rsidRPr="00907B9E" w:rsidRDefault="003F177F" w:rsidP="00907B9E">
            <w:pPr>
              <w:spacing w:line="240" w:lineRule="auto"/>
              <w:jc w:val="left"/>
              <w:rPr>
                <w:sz w:val="20"/>
                <w:szCs w:val="20"/>
              </w:rPr>
            </w:pPr>
            <w:r w:rsidRPr="00907B9E">
              <w:rPr>
                <w:sz w:val="20"/>
                <w:szCs w:val="20"/>
              </w:rPr>
              <w:t>TED</w:t>
            </w:r>
          </w:p>
        </w:tc>
      </w:tr>
      <w:tr w:rsidR="003F177F" w:rsidRPr="00907B9E" w14:paraId="21EB0F7D" w14:textId="77777777" w:rsidTr="00907B9E">
        <w:tc>
          <w:tcPr>
            <w:tcW w:w="1838" w:type="dxa"/>
            <w:vAlign w:val="center"/>
          </w:tcPr>
          <w:p w14:paraId="0B291246" w14:textId="77777777" w:rsidR="003F177F" w:rsidRPr="00907B9E" w:rsidRDefault="003F177F" w:rsidP="00907B9E">
            <w:pPr>
              <w:spacing w:line="240" w:lineRule="auto"/>
              <w:jc w:val="left"/>
              <w:rPr>
                <w:sz w:val="20"/>
                <w:szCs w:val="20"/>
              </w:rPr>
            </w:pPr>
            <w:r w:rsidRPr="00907B9E">
              <w:rPr>
                <w:sz w:val="20"/>
                <w:szCs w:val="20"/>
              </w:rPr>
              <w:t>BPPT</w:t>
            </w:r>
          </w:p>
        </w:tc>
        <w:tc>
          <w:tcPr>
            <w:tcW w:w="1418" w:type="dxa"/>
            <w:vAlign w:val="center"/>
          </w:tcPr>
          <w:p w14:paraId="41AEB3F0" w14:textId="77777777" w:rsidR="003F177F" w:rsidRPr="00907B9E" w:rsidRDefault="003F177F" w:rsidP="00907B9E">
            <w:pPr>
              <w:spacing w:line="240" w:lineRule="auto"/>
              <w:jc w:val="center"/>
              <w:rPr>
                <w:sz w:val="20"/>
                <w:szCs w:val="20"/>
              </w:rPr>
            </w:pPr>
            <w:r w:rsidRPr="00907B9E">
              <w:rPr>
                <w:sz w:val="20"/>
                <w:szCs w:val="20"/>
              </w:rPr>
              <w:t>500,032</w:t>
            </w:r>
          </w:p>
        </w:tc>
        <w:tc>
          <w:tcPr>
            <w:tcW w:w="1275" w:type="dxa"/>
            <w:vAlign w:val="center"/>
          </w:tcPr>
          <w:p w14:paraId="6639D3FA" w14:textId="77777777" w:rsidR="003F177F" w:rsidRPr="00907B9E" w:rsidRDefault="003F177F" w:rsidP="00907B9E">
            <w:pPr>
              <w:spacing w:line="240" w:lineRule="auto"/>
              <w:jc w:val="center"/>
              <w:rPr>
                <w:sz w:val="20"/>
                <w:szCs w:val="20"/>
              </w:rPr>
            </w:pPr>
            <w:r w:rsidRPr="00907B9E">
              <w:rPr>
                <w:sz w:val="20"/>
                <w:szCs w:val="20"/>
              </w:rPr>
              <w:t>25,943</w:t>
            </w:r>
          </w:p>
        </w:tc>
        <w:tc>
          <w:tcPr>
            <w:tcW w:w="1134" w:type="dxa"/>
            <w:vAlign w:val="center"/>
          </w:tcPr>
          <w:p w14:paraId="53861D33" w14:textId="77777777" w:rsidR="003F177F" w:rsidRPr="00907B9E" w:rsidRDefault="003F177F" w:rsidP="00907B9E">
            <w:pPr>
              <w:spacing w:line="240" w:lineRule="auto"/>
              <w:jc w:val="center"/>
              <w:rPr>
                <w:sz w:val="20"/>
                <w:szCs w:val="20"/>
              </w:rPr>
            </w:pPr>
            <w:r w:rsidRPr="00907B9E">
              <w:rPr>
                <w:sz w:val="20"/>
                <w:szCs w:val="20"/>
              </w:rPr>
              <w:t>3.5 MB</w:t>
            </w:r>
          </w:p>
        </w:tc>
        <w:tc>
          <w:tcPr>
            <w:tcW w:w="851" w:type="dxa"/>
            <w:vAlign w:val="center"/>
          </w:tcPr>
          <w:p w14:paraId="5B1AFF46"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35C000CA" w14:textId="77777777" w:rsidR="003F177F" w:rsidRPr="00907B9E" w:rsidRDefault="003F177F" w:rsidP="00907B9E">
            <w:pPr>
              <w:spacing w:line="240" w:lineRule="auto"/>
              <w:jc w:val="left"/>
              <w:rPr>
                <w:sz w:val="20"/>
                <w:szCs w:val="20"/>
              </w:rPr>
            </w:pPr>
            <w:r w:rsidRPr="00907B9E">
              <w:rPr>
                <w:sz w:val="20"/>
                <w:szCs w:val="20"/>
              </w:rPr>
              <w:t>BPPT</w:t>
            </w:r>
          </w:p>
        </w:tc>
      </w:tr>
      <w:tr w:rsidR="003F177F" w:rsidRPr="00907B9E" w14:paraId="104FE53E" w14:textId="77777777" w:rsidTr="00907B9E">
        <w:tc>
          <w:tcPr>
            <w:tcW w:w="1838" w:type="dxa"/>
            <w:vAlign w:val="center"/>
          </w:tcPr>
          <w:p w14:paraId="51BDFA89" w14:textId="77777777" w:rsidR="003F177F" w:rsidRPr="00907B9E" w:rsidRDefault="003F177F" w:rsidP="00907B9E">
            <w:pPr>
              <w:spacing w:line="240" w:lineRule="auto"/>
              <w:jc w:val="left"/>
              <w:rPr>
                <w:sz w:val="20"/>
                <w:szCs w:val="20"/>
              </w:rPr>
            </w:pPr>
            <w:r w:rsidRPr="00907B9E">
              <w:rPr>
                <w:sz w:val="20"/>
                <w:szCs w:val="20"/>
              </w:rPr>
              <w:t>Parallel Corpus</w:t>
            </w:r>
          </w:p>
        </w:tc>
        <w:tc>
          <w:tcPr>
            <w:tcW w:w="1418" w:type="dxa"/>
            <w:vAlign w:val="center"/>
          </w:tcPr>
          <w:p w14:paraId="00414898" w14:textId="77777777" w:rsidR="003F177F" w:rsidRPr="00907B9E" w:rsidRDefault="003F177F" w:rsidP="00907B9E">
            <w:pPr>
              <w:spacing w:line="240" w:lineRule="auto"/>
              <w:jc w:val="center"/>
              <w:rPr>
                <w:sz w:val="20"/>
                <w:szCs w:val="20"/>
              </w:rPr>
            </w:pPr>
            <w:r w:rsidRPr="00907B9E">
              <w:rPr>
                <w:sz w:val="20"/>
                <w:szCs w:val="20"/>
              </w:rPr>
              <w:t>510,396</w:t>
            </w:r>
          </w:p>
        </w:tc>
        <w:tc>
          <w:tcPr>
            <w:tcW w:w="1275" w:type="dxa"/>
            <w:vAlign w:val="center"/>
          </w:tcPr>
          <w:p w14:paraId="638A9521" w14:textId="77777777" w:rsidR="003F177F" w:rsidRPr="00907B9E" w:rsidRDefault="003F177F" w:rsidP="00907B9E">
            <w:pPr>
              <w:spacing w:line="240" w:lineRule="auto"/>
              <w:jc w:val="center"/>
              <w:rPr>
                <w:sz w:val="20"/>
                <w:szCs w:val="20"/>
              </w:rPr>
            </w:pPr>
            <w:r w:rsidRPr="00907B9E">
              <w:rPr>
                <w:sz w:val="20"/>
                <w:szCs w:val="20"/>
              </w:rPr>
              <w:t>35,174</w:t>
            </w:r>
          </w:p>
        </w:tc>
        <w:tc>
          <w:tcPr>
            <w:tcW w:w="1134" w:type="dxa"/>
            <w:vAlign w:val="center"/>
          </w:tcPr>
          <w:p w14:paraId="56880FBF" w14:textId="77777777" w:rsidR="003F177F" w:rsidRPr="00907B9E" w:rsidRDefault="003F177F" w:rsidP="00907B9E">
            <w:pPr>
              <w:spacing w:line="240" w:lineRule="auto"/>
              <w:jc w:val="center"/>
              <w:rPr>
                <w:sz w:val="20"/>
                <w:szCs w:val="20"/>
              </w:rPr>
            </w:pPr>
            <w:r w:rsidRPr="00907B9E">
              <w:rPr>
                <w:sz w:val="20"/>
                <w:szCs w:val="20"/>
              </w:rPr>
              <w:t>3.4 MB</w:t>
            </w:r>
          </w:p>
        </w:tc>
        <w:tc>
          <w:tcPr>
            <w:tcW w:w="851" w:type="dxa"/>
            <w:vAlign w:val="center"/>
          </w:tcPr>
          <w:p w14:paraId="3CD0E4CF"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34E6AB8C" w14:textId="77777777" w:rsidR="003F177F" w:rsidRPr="00907B9E" w:rsidRDefault="003F177F" w:rsidP="00907B9E">
            <w:pPr>
              <w:spacing w:line="240" w:lineRule="auto"/>
              <w:jc w:val="left"/>
              <w:rPr>
                <w:sz w:val="20"/>
                <w:szCs w:val="20"/>
              </w:rPr>
            </w:pPr>
            <w:r w:rsidRPr="00907B9E">
              <w:rPr>
                <w:sz w:val="20"/>
                <w:szCs w:val="20"/>
              </w:rPr>
              <w:t>PAN Localization</w:t>
            </w:r>
          </w:p>
        </w:tc>
      </w:tr>
      <w:tr w:rsidR="003F177F" w:rsidRPr="00907B9E" w14:paraId="4A6209EE" w14:textId="77777777" w:rsidTr="00907B9E">
        <w:tc>
          <w:tcPr>
            <w:tcW w:w="1838" w:type="dxa"/>
            <w:vAlign w:val="center"/>
          </w:tcPr>
          <w:p w14:paraId="641A24A8" w14:textId="77777777" w:rsidR="003F177F" w:rsidRPr="00907B9E" w:rsidRDefault="003F177F" w:rsidP="00907B9E">
            <w:pPr>
              <w:spacing w:line="240" w:lineRule="auto"/>
              <w:jc w:val="left"/>
              <w:rPr>
                <w:sz w:val="20"/>
                <w:szCs w:val="20"/>
              </w:rPr>
            </w:pPr>
            <w:r w:rsidRPr="00907B9E">
              <w:rPr>
                <w:sz w:val="20"/>
                <w:szCs w:val="20"/>
              </w:rPr>
              <w:t>TALPCo (Nomoto et al., 2018)</w:t>
            </w:r>
          </w:p>
        </w:tc>
        <w:tc>
          <w:tcPr>
            <w:tcW w:w="1418" w:type="dxa"/>
            <w:vAlign w:val="center"/>
          </w:tcPr>
          <w:p w14:paraId="59FD3684" w14:textId="77777777" w:rsidR="003F177F" w:rsidRPr="00907B9E" w:rsidRDefault="003F177F" w:rsidP="00907B9E">
            <w:pPr>
              <w:spacing w:line="240" w:lineRule="auto"/>
              <w:jc w:val="center"/>
              <w:rPr>
                <w:sz w:val="20"/>
                <w:szCs w:val="20"/>
              </w:rPr>
            </w:pPr>
            <w:r w:rsidRPr="00907B9E">
              <w:rPr>
                <w:sz w:val="20"/>
                <w:szCs w:val="20"/>
              </w:rPr>
              <w:t>8,795</w:t>
            </w:r>
          </w:p>
        </w:tc>
        <w:tc>
          <w:tcPr>
            <w:tcW w:w="1275" w:type="dxa"/>
            <w:vAlign w:val="center"/>
          </w:tcPr>
          <w:p w14:paraId="62215EF6" w14:textId="77777777" w:rsidR="003F177F" w:rsidRPr="00907B9E" w:rsidRDefault="003F177F" w:rsidP="00907B9E">
            <w:pPr>
              <w:spacing w:line="240" w:lineRule="auto"/>
              <w:jc w:val="center"/>
              <w:rPr>
                <w:sz w:val="20"/>
                <w:szCs w:val="20"/>
              </w:rPr>
            </w:pPr>
            <w:r w:rsidRPr="00907B9E">
              <w:rPr>
                <w:sz w:val="20"/>
                <w:szCs w:val="20"/>
              </w:rPr>
              <w:t>1,392</w:t>
            </w:r>
          </w:p>
        </w:tc>
        <w:tc>
          <w:tcPr>
            <w:tcW w:w="1134" w:type="dxa"/>
            <w:vAlign w:val="center"/>
          </w:tcPr>
          <w:p w14:paraId="3544EA9F" w14:textId="77777777" w:rsidR="003F177F" w:rsidRPr="00907B9E" w:rsidRDefault="003F177F" w:rsidP="00907B9E">
            <w:pPr>
              <w:spacing w:line="240" w:lineRule="auto"/>
              <w:jc w:val="center"/>
              <w:rPr>
                <w:sz w:val="20"/>
                <w:szCs w:val="20"/>
              </w:rPr>
            </w:pPr>
            <w:r w:rsidRPr="00907B9E">
              <w:rPr>
                <w:sz w:val="20"/>
                <w:szCs w:val="20"/>
              </w:rPr>
              <w:t>56.1 KB</w:t>
            </w:r>
          </w:p>
        </w:tc>
        <w:tc>
          <w:tcPr>
            <w:tcW w:w="851" w:type="dxa"/>
            <w:vAlign w:val="center"/>
          </w:tcPr>
          <w:p w14:paraId="2FE994C7" w14:textId="77777777" w:rsidR="003F177F" w:rsidRPr="00907B9E" w:rsidRDefault="003F177F" w:rsidP="00907B9E">
            <w:pPr>
              <w:spacing w:line="240" w:lineRule="auto"/>
              <w:jc w:val="center"/>
              <w:rPr>
                <w:sz w:val="20"/>
                <w:szCs w:val="20"/>
              </w:rPr>
            </w:pPr>
            <w:r w:rsidRPr="00907B9E">
              <w:rPr>
                <w:sz w:val="20"/>
                <w:szCs w:val="20"/>
              </w:rPr>
              <w:t>formal</w:t>
            </w:r>
          </w:p>
        </w:tc>
        <w:tc>
          <w:tcPr>
            <w:tcW w:w="1412" w:type="dxa"/>
            <w:vAlign w:val="center"/>
          </w:tcPr>
          <w:p w14:paraId="2EFD66EB" w14:textId="77777777" w:rsidR="003F177F" w:rsidRPr="00907B9E" w:rsidRDefault="003F177F" w:rsidP="00907B9E">
            <w:pPr>
              <w:spacing w:line="240" w:lineRule="auto"/>
              <w:jc w:val="left"/>
              <w:rPr>
                <w:sz w:val="20"/>
                <w:szCs w:val="20"/>
              </w:rPr>
            </w:pPr>
            <w:r w:rsidRPr="00907B9E">
              <w:rPr>
                <w:sz w:val="20"/>
                <w:szCs w:val="20"/>
              </w:rPr>
              <w:t>Tokyo University</w:t>
            </w:r>
          </w:p>
        </w:tc>
      </w:tr>
      <w:tr w:rsidR="003F177F" w:rsidRPr="00907B9E" w14:paraId="373A90AD" w14:textId="77777777" w:rsidTr="00907B9E">
        <w:tc>
          <w:tcPr>
            <w:tcW w:w="1838" w:type="dxa"/>
            <w:vAlign w:val="center"/>
          </w:tcPr>
          <w:p w14:paraId="2E23D105" w14:textId="77777777" w:rsidR="003F177F" w:rsidRPr="00907B9E" w:rsidRDefault="003F177F" w:rsidP="00907B9E">
            <w:pPr>
              <w:spacing w:line="240" w:lineRule="auto"/>
              <w:jc w:val="left"/>
              <w:rPr>
                <w:sz w:val="20"/>
                <w:szCs w:val="20"/>
              </w:rPr>
            </w:pPr>
            <w:r w:rsidRPr="00907B9E">
              <w:rPr>
                <w:sz w:val="20"/>
                <w:szCs w:val="20"/>
              </w:rPr>
              <w:t>Frog Storytelling (Moeljadi, 2012)</w:t>
            </w:r>
          </w:p>
        </w:tc>
        <w:tc>
          <w:tcPr>
            <w:tcW w:w="1418" w:type="dxa"/>
            <w:vAlign w:val="center"/>
          </w:tcPr>
          <w:p w14:paraId="2F167353" w14:textId="77777777" w:rsidR="003F177F" w:rsidRPr="00907B9E" w:rsidRDefault="003F177F" w:rsidP="00907B9E">
            <w:pPr>
              <w:spacing w:line="240" w:lineRule="auto"/>
              <w:jc w:val="center"/>
              <w:rPr>
                <w:sz w:val="20"/>
                <w:szCs w:val="20"/>
              </w:rPr>
            </w:pPr>
            <w:r w:rsidRPr="00907B9E">
              <w:rPr>
                <w:sz w:val="20"/>
                <w:szCs w:val="20"/>
              </w:rPr>
              <w:t>1,545</w:t>
            </w:r>
          </w:p>
        </w:tc>
        <w:tc>
          <w:tcPr>
            <w:tcW w:w="1275" w:type="dxa"/>
            <w:vAlign w:val="center"/>
          </w:tcPr>
          <w:p w14:paraId="0B530E13" w14:textId="77777777" w:rsidR="003F177F" w:rsidRPr="00907B9E" w:rsidRDefault="003F177F" w:rsidP="00907B9E">
            <w:pPr>
              <w:spacing w:line="240" w:lineRule="auto"/>
              <w:jc w:val="center"/>
              <w:rPr>
                <w:sz w:val="20"/>
                <w:szCs w:val="20"/>
              </w:rPr>
            </w:pPr>
            <w:r w:rsidRPr="00907B9E">
              <w:rPr>
                <w:sz w:val="20"/>
                <w:szCs w:val="20"/>
              </w:rPr>
              <w:t>177</w:t>
            </w:r>
          </w:p>
        </w:tc>
        <w:tc>
          <w:tcPr>
            <w:tcW w:w="1134" w:type="dxa"/>
            <w:vAlign w:val="center"/>
          </w:tcPr>
          <w:p w14:paraId="0C4F96FE" w14:textId="77777777" w:rsidR="003F177F" w:rsidRPr="00907B9E" w:rsidRDefault="003F177F" w:rsidP="00907B9E">
            <w:pPr>
              <w:spacing w:line="240" w:lineRule="auto"/>
              <w:jc w:val="center"/>
              <w:rPr>
                <w:sz w:val="20"/>
                <w:szCs w:val="20"/>
              </w:rPr>
            </w:pPr>
            <w:r w:rsidRPr="00907B9E">
              <w:rPr>
                <w:sz w:val="20"/>
                <w:szCs w:val="20"/>
              </w:rPr>
              <w:t>10.1 KB</w:t>
            </w:r>
          </w:p>
        </w:tc>
        <w:tc>
          <w:tcPr>
            <w:tcW w:w="851" w:type="dxa"/>
            <w:vAlign w:val="center"/>
          </w:tcPr>
          <w:p w14:paraId="64604891" w14:textId="77777777" w:rsidR="003F177F" w:rsidRPr="00907B9E" w:rsidRDefault="003F177F" w:rsidP="00907B9E">
            <w:pPr>
              <w:spacing w:line="240" w:lineRule="auto"/>
              <w:jc w:val="center"/>
              <w:rPr>
                <w:sz w:val="20"/>
                <w:szCs w:val="20"/>
              </w:rPr>
            </w:pPr>
            <w:r w:rsidRPr="00907B9E">
              <w:rPr>
                <w:sz w:val="20"/>
                <w:szCs w:val="20"/>
              </w:rPr>
              <w:t>mixed</w:t>
            </w:r>
          </w:p>
        </w:tc>
        <w:tc>
          <w:tcPr>
            <w:tcW w:w="1412" w:type="dxa"/>
            <w:vAlign w:val="center"/>
          </w:tcPr>
          <w:p w14:paraId="5CCCC8A7" w14:textId="77777777" w:rsidR="003F177F" w:rsidRPr="00907B9E" w:rsidRDefault="003F177F" w:rsidP="00907B9E">
            <w:pPr>
              <w:spacing w:line="240" w:lineRule="auto"/>
              <w:jc w:val="left"/>
              <w:rPr>
                <w:sz w:val="20"/>
                <w:szCs w:val="20"/>
              </w:rPr>
            </w:pPr>
            <w:r w:rsidRPr="00907B9E">
              <w:rPr>
                <w:sz w:val="20"/>
                <w:szCs w:val="20"/>
              </w:rPr>
              <w:t>Tokyo University</w:t>
            </w:r>
          </w:p>
        </w:tc>
      </w:tr>
      <w:tr w:rsidR="00F26E95" w:rsidRPr="00907B9E" w14:paraId="5C8FD900" w14:textId="77777777" w:rsidTr="00F26E95">
        <w:tc>
          <w:tcPr>
            <w:tcW w:w="1838" w:type="dxa"/>
            <w:vAlign w:val="center"/>
          </w:tcPr>
          <w:p w14:paraId="035AEAAD" w14:textId="307E7919" w:rsidR="00F26E95" w:rsidRPr="00F26E95" w:rsidRDefault="00F26E95" w:rsidP="00F26E95">
            <w:pPr>
              <w:spacing w:line="240" w:lineRule="auto"/>
              <w:jc w:val="center"/>
              <w:rPr>
                <w:b/>
                <w:sz w:val="20"/>
                <w:szCs w:val="20"/>
              </w:rPr>
            </w:pPr>
            <w:r w:rsidRPr="00F26E95">
              <w:rPr>
                <w:b/>
                <w:sz w:val="20"/>
                <w:szCs w:val="20"/>
              </w:rPr>
              <w:t>Total</w:t>
            </w:r>
          </w:p>
        </w:tc>
        <w:tc>
          <w:tcPr>
            <w:tcW w:w="1418" w:type="dxa"/>
            <w:vAlign w:val="center"/>
          </w:tcPr>
          <w:p w14:paraId="51E9962F" w14:textId="381B7B65" w:rsidR="00F26E95" w:rsidRPr="00F26E95" w:rsidRDefault="00F26E95" w:rsidP="00907B9E">
            <w:pPr>
              <w:spacing w:line="240" w:lineRule="auto"/>
              <w:jc w:val="center"/>
              <w:rPr>
                <w:b/>
                <w:sz w:val="20"/>
                <w:szCs w:val="20"/>
              </w:rPr>
            </w:pPr>
            <w:r w:rsidRPr="00F26E95">
              <w:rPr>
                <w:b/>
                <w:sz w:val="20"/>
                <w:szCs w:val="20"/>
              </w:rPr>
              <w:t>3,581,301,476</w:t>
            </w:r>
          </w:p>
        </w:tc>
        <w:tc>
          <w:tcPr>
            <w:tcW w:w="1275" w:type="dxa"/>
            <w:vAlign w:val="center"/>
          </w:tcPr>
          <w:p w14:paraId="093370C7" w14:textId="1434B3B8" w:rsidR="00F26E95" w:rsidRPr="00F26E95" w:rsidRDefault="00F26E95" w:rsidP="00907B9E">
            <w:pPr>
              <w:spacing w:line="240" w:lineRule="auto"/>
              <w:jc w:val="center"/>
              <w:rPr>
                <w:b/>
                <w:sz w:val="20"/>
                <w:szCs w:val="20"/>
              </w:rPr>
            </w:pPr>
            <w:r w:rsidRPr="00F26E95">
              <w:rPr>
                <w:b/>
                <w:sz w:val="20"/>
                <w:szCs w:val="20"/>
              </w:rPr>
              <w:t>275,301,176</w:t>
            </w:r>
          </w:p>
        </w:tc>
        <w:tc>
          <w:tcPr>
            <w:tcW w:w="1134" w:type="dxa"/>
            <w:vAlign w:val="center"/>
          </w:tcPr>
          <w:p w14:paraId="157A44C2" w14:textId="0E9DF80A" w:rsidR="00F26E95" w:rsidRPr="00F26E95" w:rsidRDefault="00F26E95" w:rsidP="00907B9E">
            <w:pPr>
              <w:spacing w:line="240" w:lineRule="auto"/>
              <w:jc w:val="center"/>
              <w:rPr>
                <w:b/>
                <w:sz w:val="20"/>
                <w:szCs w:val="20"/>
              </w:rPr>
            </w:pPr>
            <w:r w:rsidRPr="00F26E95">
              <w:rPr>
                <w:b/>
                <w:sz w:val="20"/>
                <w:szCs w:val="20"/>
              </w:rPr>
              <w:t>23.43 GB</w:t>
            </w:r>
          </w:p>
        </w:tc>
        <w:tc>
          <w:tcPr>
            <w:tcW w:w="2263" w:type="dxa"/>
            <w:gridSpan w:val="2"/>
            <w:vAlign w:val="center"/>
          </w:tcPr>
          <w:p w14:paraId="0A78EFB0" w14:textId="77777777" w:rsidR="00F26E95" w:rsidRPr="00F26E95" w:rsidRDefault="00F26E95" w:rsidP="00907B9E">
            <w:pPr>
              <w:spacing w:line="240" w:lineRule="auto"/>
              <w:jc w:val="left"/>
              <w:rPr>
                <w:b/>
                <w:sz w:val="20"/>
                <w:szCs w:val="20"/>
              </w:rPr>
            </w:pPr>
          </w:p>
        </w:tc>
      </w:tr>
    </w:tbl>
    <w:p w14:paraId="7AA00164" w14:textId="77777777" w:rsidR="00940E1C" w:rsidRDefault="00940E1C" w:rsidP="000A7BDF">
      <w:pPr>
        <w:tabs>
          <w:tab w:val="left" w:pos="6451"/>
        </w:tabs>
      </w:pPr>
    </w:p>
    <w:p w14:paraId="5C8382D5" w14:textId="7595D3EC" w:rsidR="00940E1C" w:rsidRDefault="00940E1C" w:rsidP="00940E1C">
      <w:pPr>
        <w:pStyle w:val="Heading3"/>
      </w:pPr>
      <w:bookmarkStart w:id="66" w:name="_Toc172830731"/>
      <w:r w:rsidRPr="00225DE5">
        <w:rPr>
          <w:i/>
        </w:rPr>
        <w:t>Mask</w:t>
      </w:r>
      <w:r w:rsidR="00225DE5">
        <w:rPr>
          <w:i/>
        </w:rPr>
        <w:t>ed</w:t>
      </w:r>
      <w:r w:rsidRPr="00225DE5">
        <w:rPr>
          <w:i/>
        </w:rPr>
        <w:t xml:space="preserve"> Languge Model</w:t>
      </w:r>
      <w:r>
        <w:t xml:space="preserve"> (MLM)</w:t>
      </w:r>
      <w:bookmarkEnd w:id="66"/>
    </w:p>
    <w:p w14:paraId="62788A3D" w14:textId="396D9D0F" w:rsidR="00225DE5" w:rsidRDefault="00225DE5" w:rsidP="00225DE5">
      <w:pPr>
        <w:ind w:firstLine="720"/>
      </w:pPr>
      <w:r w:rsidRPr="00225DE5">
        <w:rPr>
          <w:i/>
        </w:rPr>
        <w:t>Masked Language Modeling</w:t>
      </w:r>
      <w:r>
        <w:t xml:space="preserve"> (MLM) adalah teknik pelatihan yang digunakan dalam model BERT untuk membangun representasi bidirectional yang dalam dari bahasa. Dalam MLM, sejumlah kecil token d</w:t>
      </w:r>
      <w:r w:rsidR="0045353C">
        <w:t xml:space="preserve">alam sebuah urutan teks di </w:t>
      </w:r>
      <w:r w:rsidR="0045353C" w:rsidRPr="0045353C">
        <w:rPr>
          <w:i/>
        </w:rPr>
        <w:t>mask</w:t>
      </w:r>
      <w:r w:rsidR="0045353C">
        <w:t xml:space="preserve"> atau di tutup</w:t>
      </w:r>
      <w:r>
        <w:t xml:space="preserve"> secara acak, dan model dilatih untuk memprediksi token yang hilang ini. Misalnya, dalam satu kalimat, beberapa kata akan diganti dengan token [MASK], dan model harus memprediksi kata-kata asli berdasarkan konteks kata-kata lain di sekitarnya. Pendekatan ini memungkinkan model memahami konteks dari kedua arah (kiri dan kanan) secara simultan, berbeda dengan model bahasa tradisional yang hanya memprediksi kata dari kiri ke kanan atau sebaliknya </w:t>
      </w:r>
      <w:r>
        <w:fldChar w:fldCharType="begin" w:fldLock="1"/>
      </w:r>
      <w:r w:rsidR="0045353C">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fldChar w:fldCharType="separate"/>
      </w:r>
      <w:r w:rsidRPr="00225DE5">
        <w:rPr>
          <w:noProof/>
        </w:rPr>
        <w:t>[17]</w:t>
      </w:r>
      <w:r>
        <w:fldChar w:fldCharType="end"/>
      </w:r>
      <w:r>
        <w:t>.</w:t>
      </w:r>
    </w:p>
    <w:p w14:paraId="3A6BD951" w14:textId="28099F54" w:rsidR="00225DE5" w:rsidRPr="00225DE5" w:rsidRDefault="00225DE5" w:rsidP="00225DE5">
      <w:pPr>
        <w:ind w:firstLine="720"/>
      </w:pPr>
      <w:r>
        <w:lastRenderedPageBreak/>
        <w:t xml:space="preserve">Dengan menggunakan MLM, model BERT mampu menangkap hubungan yang lebih kompleks dalam teks dan memahami nuansa bahasa yang lebih baik. Namun, teknik ini menciptakan ketidakcocokan antara fase </w:t>
      </w:r>
      <w:r w:rsidR="0045353C" w:rsidRPr="0045353C">
        <w:rPr>
          <w:i/>
        </w:rPr>
        <w:t>pretrained</w:t>
      </w:r>
      <w:r>
        <w:t xml:space="preserve"> dan</w:t>
      </w:r>
      <w:r w:rsidR="0045353C">
        <w:t xml:space="preserve"> </w:t>
      </w:r>
      <w:r w:rsidR="0045353C" w:rsidRPr="0045353C">
        <w:rPr>
          <w:i/>
        </w:rPr>
        <w:t>fine-tuning</w:t>
      </w:r>
      <w:r>
        <w:t xml:space="preserve"> karena token [MASK] tidak muncul selama </w:t>
      </w:r>
      <w:r w:rsidR="0045353C" w:rsidRPr="0045353C">
        <w:rPr>
          <w:i/>
        </w:rPr>
        <w:t>fine-tuning</w:t>
      </w:r>
      <w:r>
        <w:t>. Untuk mengatasi masalah ini, saat pelatihan, hanya 80% dari token yang dimasker digantikan oleh [MASK], sedangkan 10% diganti dengan token acak, dan 10% sisanya tetap tidak berubah. Hal ini membantu model beradaptasi dengan kondisi yang lebih mendekati penggunaan sebenarnya</w:t>
      </w:r>
      <w:r w:rsidR="0045353C">
        <w:t xml:space="preserve"> </w:t>
      </w:r>
      <w:r w:rsidR="0045353C">
        <w:fldChar w:fldCharType="begin" w:fldLock="1"/>
      </w:r>
      <w:r w:rsidR="0045353C">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rsidR="0045353C">
        <w:fldChar w:fldCharType="separate"/>
      </w:r>
      <w:r w:rsidR="0045353C" w:rsidRPr="0045353C">
        <w:rPr>
          <w:noProof/>
        </w:rPr>
        <w:t>[17]</w:t>
      </w:r>
      <w:r w:rsidR="0045353C">
        <w:fldChar w:fldCharType="end"/>
      </w:r>
      <w:r>
        <w:t>.</w:t>
      </w:r>
    </w:p>
    <w:p w14:paraId="0C03271A" w14:textId="110F3192" w:rsidR="00A03ADC" w:rsidRDefault="00940E1C" w:rsidP="00940E1C">
      <w:pPr>
        <w:pStyle w:val="Heading3"/>
      </w:pPr>
      <w:bookmarkStart w:id="67" w:name="_Toc172830732"/>
      <w:r w:rsidRPr="0045353C">
        <w:rPr>
          <w:i/>
        </w:rPr>
        <w:t>Next Sentence Prediction</w:t>
      </w:r>
      <w:r>
        <w:t xml:space="preserve"> (NSP)</w:t>
      </w:r>
      <w:bookmarkEnd w:id="67"/>
    </w:p>
    <w:p w14:paraId="36ABC60C" w14:textId="039449E2" w:rsidR="00225DE5" w:rsidRDefault="00225DE5" w:rsidP="00225DE5">
      <w:pPr>
        <w:ind w:firstLine="720"/>
      </w:pPr>
      <w:r w:rsidRPr="0045353C">
        <w:rPr>
          <w:i/>
        </w:rPr>
        <w:t>Next Sentence Prediction</w:t>
      </w:r>
      <w:r>
        <w:t xml:space="preserve"> (NSP) adalah tugas pelatihan yang bertujuan untuk mengajarkan model memahami hubungan antara dua kalimat. Dalam NSP, model dilatih untuk memprediksi apakah dua kalimat dalam sebuah pasangan adalah kalimat yang berurutan dalam teks asli atau tidak. Dalam setiap contoh pelatihan, ada 50% kemungkinan bahwa kalimat kedua benar-benar mengikuti kalimat pertama (diberi label "IsNext") dan 50% kemungkinan bahwa kalimat kedua adalah kalimat acak dari korpus (diberi label "NotNext"). Tugas ini penting karena banyak aplikasi pemrosesan bahasa alami, seperti penjawab pertanyaan (QA) dan </w:t>
      </w:r>
      <w:r w:rsidR="0045353C" w:rsidRPr="0045353C">
        <w:rPr>
          <w:i/>
        </w:rPr>
        <w:t>natural language inference</w:t>
      </w:r>
      <w:r>
        <w:t xml:space="preserve"> (NLI), membutuhkan pemahaman yang baik tentang hubungan antar kalimat</w:t>
      </w:r>
      <w:r w:rsidR="0045353C">
        <w:t xml:space="preserve"> </w:t>
      </w:r>
      <w:r w:rsidR="0045353C">
        <w:fldChar w:fldCharType="begin" w:fldLock="1"/>
      </w:r>
      <w:r w:rsidR="0045353C">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rsidR="0045353C">
        <w:fldChar w:fldCharType="separate"/>
      </w:r>
      <w:r w:rsidR="0045353C" w:rsidRPr="0045353C">
        <w:rPr>
          <w:noProof/>
        </w:rPr>
        <w:t>[17]</w:t>
      </w:r>
      <w:r w:rsidR="0045353C">
        <w:fldChar w:fldCharType="end"/>
      </w:r>
      <w:r>
        <w:t>.</w:t>
      </w:r>
    </w:p>
    <w:p w14:paraId="036B23C5" w14:textId="5014E20D" w:rsidR="00225DE5" w:rsidRDefault="00225DE5" w:rsidP="00225DE5">
      <w:pPr>
        <w:ind w:firstLine="720"/>
      </w:pPr>
      <w:r>
        <w:t>Dengan melatih model untuk tugas NSP, kemampuan model dalam menangkap hubungan semantik antar kalimat meningkat, yang pada gilirannya meningkatkan performa pada berbagai tugas hilir. Model yang dilatih dengan NSP dapat lebih baik dalam memahami konteks yang lebih luas dan membuat koneksi logis antara kalimat-kalimat dalam teks. Ini memberikan keunggulan yang signifikan dalam berbagai aplikasi, termasuk pemrosesan teks, analisis sentimen, dan pemahaman teks yang lebih mendalam. Kombinasi dari MLM dan NSP dalam pelatihan BERT menghasilkan model yang kuat dan fleksibel untuk berbagai tugas pemrosesan bahasa alami</w:t>
      </w:r>
      <w:r w:rsidR="0045353C">
        <w:t xml:space="preserve"> </w:t>
      </w:r>
      <w:r w:rsidR="0045353C">
        <w:fldChar w:fldCharType="begin" w:fldLock="1"/>
      </w:r>
      <w:r w:rsidR="0040101C">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Mlm","issued":{"date-parts":[["1953"]]},"title":"BERT: Pre-training of Deep Bidirectional Transformers for Language Understanding","type":"article-journal"},"uris":["http://www.mendeley.com/documents/?uuid=f02bf20a-e425-46b6-9075-4d2f781e79b5"]}],"mendeley":{"formattedCitation":"[17]","plainTextFormattedCitation":"[17]","previouslyFormattedCitation":"[17]"},"properties":{"noteIndex":0},"schema":"https://github.com/citation-style-language/schema/raw/master/csl-citation.json"}</w:instrText>
      </w:r>
      <w:r w:rsidR="0045353C">
        <w:fldChar w:fldCharType="separate"/>
      </w:r>
      <w:r w:rsidR="0045353C" w:rsidRPr="0045353C">
        <w:rPr>
          <w:noProof/>
        </w:rPr>
        <w:t>[17]</w:t>
      </w:r>
      <w:r w:rsidR="0045353C">
        <w:fldChar w:fldCharType="end"/>
      </w:r>
      <w:r>
        <w:t>.</w:t>
      </w:r>
    </w:p>
    <w:p w14:paraId="4047F31D" w14:textId="77777777" w:rsidR="00225DE5" w:rsidRDefault="00225DE5" w:rsidP="00225DE5"/>
    <w:p w14:paraId="2346825E" w14:textId="77777777" w:rsidR="00225DE5" w:rsidRDefault="00225DE5" w:rsidP="00225DE5"/>
    <w:p w14:paraId="63041A07" w14:textId="77777777" w:rsidR="00225DE5" w:rsidRDefault="00225DE5" w:rsidP="00225DE5"/>
    <w:p w14:paraId="2F675C21" w14:textId="77777777" w:rsidR="00225DE5" w:rsidRDefault="00225DE5" w:rsidP="00225DE5"/>
    <w:p w14:paraId="0EED6A36" w14:textId="4CF5FF7D" w:rsidR="00225DE5" w:rsidRPr="00225DE5" w:rsidRDefault="00225DE5" w:rsidP="00225DE5"/>
    <w:p w14:paraId="5C4AA76F" w14:textId="2D433B22" w:rsidR="00ED4F3A" w:rsidRDefault="00ED4F3A" w:rsidP="00BD677A">
      <w:pPr>
        <w:pStyle w:val="Heading2"/>
        <w:rPr>
          <w:i/>
        </w:rPr>
      </w:pPr>
      <w:bookmarkStart w:id="68" w:name="_Toc172830733"/>
      <w:r w:rsidRPr="00AA2622">
        <w:rPr>
          <w:i/>
        </w:rPr>
        <w:t>BERT Tokenizer</w:t>
      </w:r>
      <w:bookmarkEnd w:id="68"/>
    </w:p>
    <w:p w14:paraId="7DD6C2EA" w14:textId="4EEA0A0D" w:rsidR="00F110DD" w:rsidRDefault="00C467B4" w:rsidP="00F521A0">
      <w:pPr>
        <w:ind w:firstLine="576"/>
      </w:pPr>
      <w:r w:rsidRPr="00EF00F4">
        <w:rPr>
          <w:i/>
        </w:rPr>
        <w:t>BERT Tokenizer</w:t>
      </w:r>
      <w:r w:rsidRPr="00C467B4">
        <w:t xml:space="preserve"> adalah komponen penting dalam pemrosesan bahasa alami yang digunakan untuk memecah teks menjadi token-token yang lebih kecil agar dapat diproses oleh model </w:t>
      </w:r>
      <w:r w:rsidRPr="00EF00F4">
        <w:rPr>
          <w:i/>
        </w:rPr>
        <w:t>BERT</w:t>
      </w:r>
      <w:r>
        <w:t xml:space="preserve"> </w:t>
      </w:r>
      <w:r>
        <w:fldChar w:fldCharType="begin" w:fldLock="1"/>
      </w:r>
      <w:r w:rsidR="00097CE0">
        <w:instrText>ADDIN CSL_CITATION {"citationItems":[{"id":"ITEM-1","itemData":{"DOI":"10.18653/v1/2021.emnlp-main.160","ISBN":"9781955917094","abstract":"Tokenization is a fundamental preprocessing step for almost all NLP tasks. In this paper, we propose efficient algorithms for the WordPiece tokenization used in BERT, from single-word tokenization to general text (e.g., sentence) tokenization. When tokenizing a single word, WordPiece uses a longest-match-first strategy, known as maximum matching. The best known algorithms so far are O(n2) (where n is the input length) or O(nm) (where m is the maximum vocabulary token length). We propose a novel algorithm whose tokenization complexity is strictly O(n). Our method is inspired by the Aho-Corasick algorithm. We introduce additional linkages on top of the trie built from the vocabulary, allowing smart transitions when the trie matching cannot continue. For general text, we further propose an algorithm that combines pre-tokenization (splitting the text into words) and our linear-time WordPiece method into a single pass. Experimental results show that our method is 8.2x faster than HuggingFace Tokenizers and 5.1x faster than TensorFlow Text on average for general text tokenization.","author":[{"dropping-particle":"","family":"Song","given":"Xinying","non-dropping-particle":"","parse-names":false,"suffix":""},{"dropping-particle":"","family":"Salcianu","given":"Alex","non-dropping-particle":"","parse-names":false,"suffix":""},{"dropping-particle":"","family":"Song","given":"Yang","non-dropping-particle":"","parse-names":false,"suffix":""},{"dropping-particle":"","family":"Dopson","given":"Dave","non-dropping-particle":"","parse-names":false,"suffix":""},{"dropping-particle":"","family":"Zhou","given":"Denny","non-dropping-particle":"","parse-names":false,"suffix":""}],"container-title":"EMNLP 2021 - 2021 Conference on Empirical Methods in Natural Language Processing, Proceedings","id":"ITEM-1","issued":{"date-parts":[["2021"]]},"page":"2089-2103","title":"Fast WordPiece Tokenization","type":"article-journal"},"uris":["http://www.mendeley.com/documents/?uuid=fe7ed01a-2816-401b-80b8-d2ca6d151102"]}],"mendeley":{"formattedCitation":"[19]","plainTextFormattedCitation":"[19]","previouslyFormattedCitation":"[19]"},"properties":{"noteIndex":0},"schema":"https://github.com/citation-style-language/schema/raw/master/csl-citation.json"}</w:instrText>
      </w:r>
      <w:r>
        <w:fldChar w:fldCharType="separate"/>
      </w:r>
      <w:r w:rsidR="00812AA0" w:rsidRPr="00812AA0">
        <w:rPr>
          <w:noProof/>
        </w:rPr>
        <w:t>[19]</w:t>
      </w:r>
      <w:r>
        <w:fldChar w:fldCharType="end"/>
      </w:r>
      <w:r w:rsidRPr="00C467B4">
        <w:t>.</w:t>
      </w:r>
      <w:r>
        <w:t xml:space="preserve"> </w:t>
      </w:r>
      <w:r w:rsidRPr="00EF00F4">
        <w:rPr>
          <w:i/>
        </w:rPr>
        <w:t>BERT Tokenizer</w:t>
      </w:r>
      <w:r w:rsidRPr="00C467B4">
        <w:t xml:space="preserve"> menggunakan algoritma WordPiece untuk membuat kamus token, yang memilih unit subkata untuk kamus dengan tujuan memaksimalkan kemungkinan model bahasa</w:t>
      </w:r>
      <w:r>
        <w:t xml:space="preserve"> </w:t>
      </w:r>
      <w:r>
        <w:fldChar w:fldCharType="begin" w:fldLock="1"/>
      </w:r>
      <w:r w:rsidR="00097CE0">
        <w:instrText>ADDIN CSL_CITATION {"citationItems":[{"id":"ITEM-1","itemData":{"DOI":"10.18653/v1/2020.insights-1.1","ISBN":"9781952148668","abstract":"BERT model (Devlin et al., 2019) has achieved significant progress in several Natural Language Processing (NLP) tasks by leveraging the multi-head self-attention mechanism (Vaswani et al., 2017) in its architecture. However, it still has several research challenges which are not tackled well for domain specific corpus found in industries. In this paper, we have highlighted these problems through detailed experiments involving analysis of the attention scores and dynamic word embeddings with the BERT-Base-Uncased model. Our experiments have lead to interesting findings that showed: 1) Largest substring from the left that is found in the vocabulary (in-vocab) is always chosen at every sub-word unit that can lead to subopti-mal tokenization choices, 2) Semantic meaning of a vocabulary word deteriorates when found as a substring in an Out-Of-Vocabulary (OOV) word, and 3) Minor misspellings in words are inadequately handled. We believe that if these challenges are tackled, it will significantly help the domain adaptation aspect of BERT.","author":[{"dropping-particle":"","family":"Nayak","given":"Anmol","non-dropping-particle":"","parse-names":false,"suffix":""},{"dropping-particle":"","family":"Timmapathini","given":"Hariprasad","non-dropping-particle":"","parse-names":false,"suffix":""},{"dropping-particle":"","family":"Ponnalagu","given":"Karthikeyan","non-dropping-particle":"","parse-names":false,"suffix":""},{"dropping-particle":"","family":"Gopalan Venkoparao","given":"Vijendran","non-dropping-particle":"","parse-names":false,"suffix":""}],"id":"ITEM-1","issued":{"date-parts":[["2020"]]},"page":"1-5","title":"Domain adaptation challenges of BERT in tokenization and sub-word representations of Out-of-Vocabulary words","type":"article-journal"},"uris":["http://www.mendeley.com/documents/?uuid=cfe79da0-d103-47e5-b021-9abba81f20b9"]}],"mendeley":{"formattedCitation":"[20]","plainTextFormattedCitation":"[20]","previouslyFormattedCitation":"[20]"},"properties":{"noteIndex":0},"schema":"https://github.com/citation-style-language/schema/raw/master/csl-citation.json"}</w:instrText>
      </w:r>
      <w:r>
        <w:fldChar w:fldCharType="separate"/>
      </w:r>
      <w:r w:rsidR="00812AA0" w:rsidRPr="00812AA0">
        <w:rPr>
          <w:noProof/>
        </w:rPr>
        <w:t>[20]</w:t>
      </w:r>
      <w:r>
        <w:fldChar w:fldCharType="end"/>
      </w:r>
      <w:r>
        <w:t>.</w:t>
      </w:r>
      <w:r w:rsidR="00767760">
        <w:t xml:space="preserve"> Dalam proses tokenisasi ini terdapat 2 langkah yaitu </w:t>
      </w:r>
      <w:r w:rsidR="00767760" w:rsidRPr="00767760">
        <w:t>pertama, teks dipecah menjadi kata-kata dengan memisahkan tanda baca dan spasi (</w:t>
      </w:r>
      <w:r w:rsidR="00767760" w:rsidRPr="00767760">
        <w:rPr>
          <w:i/>
        </w:rPr>
        <w:t>pre-tokenization</w:t>
      </w:r>
      <w:r w:rsidR="00767760" w:rsidRPr="00767760">
        <w:t xml:space="preserve">), dan kedua, setiap kata dipecah menjadi sub-kata atau token </w:t>
      </w:r>
      <w:r w:rsidR="00767760" w:rsidRPr="008D6EC4">
        <w:rPr>
          <w:i/>
        </w:rPr>
        <w:t>WordPiece</w:t>
      </w:r>
      <w:r w:rsidR="00AB4E62">
        <w:t xml:space="preserve"> </w:t>
      </w:r>
      <w:r w:rsidR="00AB4E62">
        <w:fldChar w:fldCharType="begin" w:fldLock="1"/>
      </w:r>
      <w:r w:rsidR="00097CE0">
        <w:instrText>ADDIN CSL_CITATION {"citationItems":[{"id":"ITEM-1","itemData":{"DOI":"10.18653/v1/2021.emnlp-main.160","ISBN":"9781955917094","abstract":"Tokenization is a fundamental preprocessing step for almost all NLP tasks. In this paper, we propose efficient algorithms for the WordPiece tokenization used in BERT, from single-word tokenization to general text (e.g., sentence) tokenization. When tokenizing a single word, WordPiece uses a longest-match-first strategy, known as maximum matching. The best known algorithms so far are O(n2) (where n is the input length) or O(nm) (where m is the maximum vocabulary token length). We propose a novel algorithm whose tokenization complexity is strictly O(n). Our method is inspired by the Aho-Corasick algorithm. We introduce additional linkages on top of the trie built from the vocabulary, allowing smart transitions when the trie matching cannot continue. For general text, we further propose an algorithm that combines pre-tokenization (splitting the text into words) and our linear-time WordPiece method into a single pass. Experimental results show that our method is 8.2x faster than HuggingFace Tokenizers and 5.1x faster than TensorFlow Text on average for general text tokenization.","author":[{"dropping-particle":"","family":"Song","given":"Xinying","non-dropping-particle":"","parse-names":false,"suffix":""},{"dropping-particle":"","family":"Salcianu","given":"Alex","non-dropping-particle":"","parse-names":false,"suffix":""},{"dropping-particle":"","family":"Song","given":"Yang","non-dropping-particle":"","parse-names":false,"suffix":""},{"dropping-particle":"","family":"Dopson","given":"Dave","non-dropping-particle":"","parse-names":false,"suffix":""},{"dropping-particle":"","family":"Zhou","given":"Denny","non-dropping-particle":"","parse-names":false,"suffix":""}],"container-title":"EMNLP 2021 - 2021 Conference on Empirical Methods in Natural Language Processing, Proceedings","id":"ITEM-1","issued":{"date-parts":[["2021"]]},"page":"2089-2103","title":"Fast WordPiece Tokenization","type":"article-journal"},"uris":["http://www.mendeley.com/documents/?uuid=fe7ed01a-2816-401b-80b8-d2ca6d151102"]}],"mendeley":{"formattedCitation":"[19]","plainTextFormattedCitation":"[19]","previouslyFormattedCitation":"[19]"},"properties":{"noteIndex":0},"schema":"https://github.com/citation-style-language/schema/raw/master/csl-citation.json"}</w:instrText>
      </w:r>
      <w:r w:rsidR="00AB4E62">
        <w:fldChar w:fldCharType="separate"/>
      </w:r>
      <w:r w:rsidR="00812AA0" w:rsidRPr="00812AA0">
        <w:rPr>
          <w:noProof/>
        </w:rPr>
        <w:t>[19]</w:t>
      </w:r>
      <w:r w:rsidR="00AB4E62">
        <w:fldChar w:fldCharType="end"/>
      </w:r>
      <w:r w:rsidR="00767760" w:rsidRPr="00767760">
        <w:t>.</w:t>
      </w:r>
      <w:r w:rsidR="005657D8">
        <w:t xml:space="preserve"> </w:t>
      </w:r>
      <w:r w:rsidR="005657D8" w:rsidRPr="005657D8">
        <w:t>Sub-kata yang bukan awal kata ditandai dengan simbol khusus (seperti "##" pada BERT) untuk menunjukkan bahwa sub-kata tersebut adalah lanjutan dari token sebelumnya</w:t>
      </w:r>
      <w:r w:rsidR="005657D8">
        <w:t xml:space="preserve">. </w:t>
      </w:r>
      <w:r w:rsidR="00FF02EE">
        <w:t>Proses tokenisasi</w:t>
      </w:r>
      <w:r w:rsidR="008D6EC4">
        <w:t xml:space="preserve"> </w:t>
      </w:r>
      <w:r w:rsidR="008D6EC4" w:rsidRPr="008D6EC4">
        <w:rPr>
          <w:i/>
        </w:rPr>
        <w:t>WordPiece</w:t>
      </w:r>
      <w:r w:rsidR="00FF02EE">
        <w:t xml:space="preserve"> ini </w:t>
      </w:r>
      <w:r w:rsidR="004B7C1F">
        <w:t>bisa dilihat dalam</w:t>
      </w:r>
      <w:r w:rsidR="00FF02EE">
        <w:t xml:space="preserve"> </w:t>
      </w:r>
      <w:r w:rsidR="00FF02EE" w:rsidRPr="00FF02EE">
        <w:fldChar w:fldCharType="begin"/>
      </w:r>
      <w:r w:rsidR="00FF02EE" w:rsidRPr="00FF02EE">
        <w:instrText xml:space="preserve"> REF _Ref169426564 \h  \* MERGEFORMAT </w:instrText>
      </w:r>
      <w:r w:rsidR="00FF02EE" w:rsidRPr="00FF02EE">
        <w:fldChar w:fldCharType="separate"/>
      </w:r>
      <w:r w:rsidR="007924A3">
        <w:rPr>
          <w:szCs w:val="24"/>
        </w:rPr>
        <w:t>Tabel 2.</w:t>
      </w:r>
      <w:r w:rsidR="007924A3" w:rsidRPr="007924A3">
        <w:rPr>
          <w:szCs w:val="24"/>
        </w:rPr>
        <w:t>6</w:t>
      </w:r>
      <w:r w:rsidR="00FF02EE" w:rsidRPr="00FF02EE">
        <w:fldChar w:fldCharType="end"/>
      </w:r>
      <w:r w:rsidR="00FF02EE">
        <w:t>.</w:t>
      </w:r>
    </w:p>
    <w:p w14:paraId="4A4645AB" w14:textId="23CB70D5" w:rsidR="00FF02EE" w:rsidRPr="00FF02EE" w:rsidRDefault="00FF02EE" w:rsidP="00FF02EE">
      <w:pPr>
        <w:pStyle w:val="Caption"/>
        <w:jc w:val="center"/>
        <w:rPr>
          <w:i w:val="0"/>
          <w:color w:val="auto"/>
          <w:sz w:val="24"/>
          <w:szCs w:val="24"/>
        </w:rPr>
      </w:pPr>
      <w:bookmarkStart w:id="69" w:name="_Ref169426564"/>
      <w:bookmarkStart w:id="70" w:name="_Toc172274279"/>
      <w:r>
        <w:rPr>
          <w:i w:val="0"/>
          <w:color w:val="auto"/>
          <w:sz w:val="24"/>
          <w:szCs w:val="24"/>
        </w:rPr>
        <w:t>Tabel 2.</w:t>
      </w:r>
      <w:r w:rsidRPr="00FF02EE">
        <w:rPr>
          <w:i w:val="0"/>
          <w:color w:val="auto"/>
          <w:sz w:val="24"/>
          <w:szCs w:val="24"/>
        </w:rPr>
        <w:fldChar w:fldCharType="begin"/>
      </w:r>
      <w:r w:rsidRPr="00FF02EE">
        <w:rPr>
          <w:i w:val="0"/>
          <w:color w:val="auto"/>
          <w:sz w:val="24"/>
          <w:szCs w:val="24"/>
        </w:rPr>
        <w:instrText xml:space="preserve"> SEQ Tabel_2. \* ARABIC </w:instrText>
      </w:r>
      <w:r w:rsidRPr="00FF02EE">
        <w:rPr>
          <w:i w:val="0"/>
          <w:color w:val="auto"/>
          <w:sz w:val="24"/>
          <w:szCs w:val="24"/>
        </w:rPr>
        <w:fldChar w:fldCharType="separate"/>
      </w:r>
      <w:r w:rsidR="007924A3">
        <w:rPr>
          <w:i w:val="0"/>
          <w:noProof/>
          <w:color w:val="auto"/>
          <w:sz w:val="24"/>
          <w:szCs w:val="24"/>
        </w:rPr>
        <w:t>6</w:t>
      </w:r>
      <w:r w:rsidRPr="00FF02EE">
        <w:rPr>
          <w:i w:val="0"/>
          <w:color w:val="auto"/>
          <w:sz w:val="24"/>
          <w:szCs w:val="24"/>
        </w:rPr>
        <w:fldChar w:fldCharType="end"/>
      </w:r>
      <w:bookmarkEnd w:id="69"/>
      <w:r w:rsidRPr="00FF02EE">
        <w:rPr>
          <w:i w:val="0"/>
          <w:color w:val="auto"/>
          <w:sz w:val="24"/>
          <w:szCs w:val="24"/>
        </w:rPr>
        <w:t xml:space="preserve"> Contoh Tokenisasi </w:t>
      </w:r>
      <w:r w:rsidR="008D6EC4" w:rsidRPr="008D6EC4">
        <w:rPr>
          <w:color w:val="auto"/>
          <w:sz w:val="24"/>
          <w:szCs w:val="24"/>
        </w:rPr>
        <w:t>WordPiece</w:t>
      </w:r>
      <w:bookmarkEnd w:id="70"/>
    </w:p>
    <w:tbl>
      <w:tblPr>
        <w:tblStyle w:val="TableGrid"/>
        <w:tblW w:w="0" w:type="auto"/>
        <w:tblLook w:val="04A0" w:firstRow="1" w:lastRow="0" w:firstColumn="1" w:lastColumn="0" w:noHBand="0" w:noVBand="1"/>
      </w:tblPr>
      <w:tblGrid>
        <w:gridCol w:w="3964"/>
        <w:gridCol w:w="3964"/>
      </w:tblGrid>
      <w:tr w:rsidR="00F110DD" w14:paraId="52AC09E5" w14:textId="77777777" w:rsidTr="00F110DD">
        <w:tc>
          <w:tcPr>
            <w:tcW w:w="3964" w:type="dxa"/>
          </w:tcPr>
          <w:p w14:paraId="41C62EA5" w14:textId="2EC0CA13" w:rsidR="00F110DD" w:rsidRPr="000A31FC" w:rsidRDefault="00F110DD" w:rsidP="00F110DD">
            <w:pPr>
              <w:rPr>
                <w:b/>
              </w:rPr>
            </w:pPr>
            <w:r w:rsidRPr="000A31FC">
              <w:rPr>
                <w:b/>
              </w:rPr>
              <w:t>Teks Awal</w:t>
            </w:r>
          </w:p>
        </w:tc>
        <w:tc>
          <w:tcPr>
            <w:tcW w:w="3964" w:type="dxa"/>
          </w:tcPr>
          <w:p w14:paraId="6AF84CED" w14:textId="248BB4BB" w:rsidR="00F110DD" w:rsidRDefault="00F110DD" w:rsidP="00F110DD">
            <w:r w:rsidRPr="00F110DD">
              <w:t>john johanson’s</w:t>
            </w:r>
          </w:p>
        </w:tc>
      </w:tr>
      <w:tr w:rsidR="00F110DD" w14:paraId="4E1B587A" w14:textId="77777777" w:rsidTr="00F110DD">
        <w:tc>
          <w:tcPr>
            <w:tcW w:w="3964" w:type="dxa"/>
          </w:tcPr>
          <w:p w14:paraId="2D048250" w14:textId="4C3C0FC9" w:rsidR="00F110DD" w:rsidRPr="000A31FC" w:rsidRDefault="00F110DD" w:rsidP="00F110DD">
            <w:pPr>
              <w:rPr>
                <w:b/>
              </w:rPr>
            </w:pPr>
            <w:r w:rsidRPr="000A31FC">
              <w:rPr>
                <w:b/>
              </w:rPr>
              <w:t>Pre-Tokenization</w:t>
            </w:r>
          </w:p>
        </w:tc>
        <w:tc>
          <w:tcPr>
            <w:tcW w:w="3964" w:type="dxa"/>
          </w:tcPr>
          <w:p w14:paraId="21081506" w14:textId="43F90657" w:rsidR="00F110DD" w:rsidRDefault="00F110DD" w:rsidP="00F110DD">
            <w:r>
              <w:t>[john, johanson, ’, s]</w:t>
            </w:r>
          </w:p>
        </w:tc>
      </w:tr>
      <w:tr w:rsidR="00F110DD" w14:paraId="7BA55194" w14:textId="77777777" w:rsidTr="00F110DD">
        <w:tc>
          <w:tcPr>
            <w:tcW w:w="3964" w:type="dxa"/>
          </w:tcPr>
          <w:p w14:paraId="0A1E1D3C" w14:textId="016BEE4A" w:rsidR="00F110DD" w:rsidRPr="000A31FC" w:rsidRDefault="00F110DD" w:rsidP="00F110DD">
            <w:pPr>
              <w:rPr>
                <w:b/>
              </w:rPr>
            </w:pPr>
            <w:r w:rsidRPr="000A31FC">
              <w:rPr>
                <w:b/>
              </w:rPr>
              <w:t>Word Piece</w:t>
            </w:r>
          </w:p>
        </w:tc>
        <w:tc>
          <w:tcPr>
            <w:tcW w:w="3964" w:type="dxa"/>
          </w:tcPr>
          <w:p w14:paraId="40544344" w14:textId="1498661A" w:rsidR="00F110DD" w:rsidRDefault="00F110DD" w:rsidP="00F110DD">
            <w:r>
              <w:t>[john, johan, ##son, ’, s]</w:t>
            </w:r>
          </w:p>
        </w:tc>
      </w:tr>
    </w:tbl>
    <w:p w14:paraId="372A753C" w14:textId="77777777" w:rsidR="00F110DD" w:rsidRDefault="00F110DD" w:rsidP="00F110DD"/>
    <w:p w14:paraId="3B786F77" w14:textId="33E20775" w:rsidR="00975708" w:rsidRDefault="00F21D96" w:rsidP="00F521A0">
      <w:pPr>
        <w:ind w:firstLine="576"/>
      </w:pPr>
      <w:r>
        <w:t xml:space="preserve">Pada </w:t>
      </w:r>
      <w:r w:rsidRPr="00F21D96">
        <w:fldChar w:fldCharType="begin"/>
      </w:r>
      <w:r w:rsidRPr="00F21D96">
        <w:instrText xml:space="preserve"> REF _Ref169426564 \h  \* MERGEFORMAT </w:instrText>
      </w:r>
      <w:r w:rsidRPr="00F21D96">
        <w:fldChar w:fldCharType="separate"/>
      </w:r>
      <w:r w:rsidR="007924A3">
        <w:rPr>
          <w:szCs w:val="24"/>
        </w:rPr>
        <w:t>Tabel 2.</w:t>
      </w:r>
      <w:r w:rsidR="007924A3" w:rsidRPr="007924A3">
        <w:rPr>
          <w:szCs w:val="24"/>
        </w:rPr>
        <w:t>6</w:t>
      </w:r>
      <w:r w:rsidRPr="00F21D96">
        <w:fldChar w:fldCharType="end"/>
      </w:r>
      <w:r w:rsidR="004E0ADD">
        <w:t xml:space="preserve">, teks awal dilakukan pre-tokenisasi dengan memisahkan setiap kata dan tanda baca. Selanjutnya, dilakukan proses </w:t>
      </w:r>
      <w:r w:rsidR="004E0ADD" w:rsidRPr="00DE66E7">
        <w:rPr>
          <w:i/>
        </w:rPr>
        <w:t>WordPiece</w:t>
      </w:r>
      <w:r w:rsidR="004E0ADD" w:rsidRPr="004E0ADD">
        <w:t xml:space="preserve"> </w:t>
      </w:r>
      <w:r w:rsidR="004E0ADD">
        <w:t xml:space="preserve">di mana token dipisahkan menjadi sub kata dengan </w:t>
      </w:r>
      <w:r w:rsidR="007963DB" w:rsidRPr="007963DB">
        <w:t>dengan menambahkan tanda "##"</w:t>
      </w:r>
      <w:r w:rsidR="007963DB">
        <w:t xml:space="preserve"> </w:t>
      </w:r>
      <w:r w:rsidR="007963DB" w:rsidRPr="007963DB">
        <w:t>pada token yang bukan merupakan awalan.</w:t>
      </w:r>
      <w:r w:rsidR="007963DB">
        <w:t xml:space="preserve"> D</w:t>
      </w:r>
      <w:r w:rsidR="004E0ADD">
        <w:t xml:space="preserve">alam </w:t>
      </w:r>
      <w:r w:rsidR="007963DB">
        <w:t xml:space="preserve">contoh </w:t>
      </w:r>
      <w:r w:rsidR="004E0ADD">
        <w:t>ini</w:t>
      </w:r>
      <w:r w:rsidR="007963DB">
        <w:t>,</w:t>
      </w:r>
      <w:r w:rsidR="004E0ADD">
        <w:t xml:space="preserve"> </w:t>
      </w:r>
      <w:r w:rsidR="007963DB" w:rsidRPr="007963DB">
        <w:t>kata “##son” merupakan lanjutan dari kata “johan”.</w:t>
      </w:r>
      <w:r w:rsidR="00F521A0">
        <w:t xml:space="preserve"> </w:t>
      </w:r>
      <w:r w:rsidR="00F521A0" w:rsidRPr="00F521A0">
        <w:t xml:space="preserve">Pendekatan ini memungkinkan </w:t>
      </w:r>
      <w:r w:rsidR="00F521A0" w:rsidRPr="00DE66E7">
        <w:rPr>
          <w:i/>
        </w:rPr>
        <w:t>BERT</w:t>
      </w:r>
      <w:r w:rsidR="00F521A0" w:rsidRPr="00F521A0">
        <w:t xml:space="preserve"> untuk menangani berbagai jenis kata, termasuk kata-kata yang tidak dikenal selama pelatihan, dengan memecahnya menjadi unit sub-kata yang dikenal</w:t>
      </w:r>
      <w:r w:rsidR="00F521A0">
        <w:t xml:space="preserve"> </w:t>
      </w:r>
      <w:r w:rsidR="00F521A0">
        <w:fldChar w:fldCharType="begin" w:fldLock="1"/>
      </w:r>
      <w:r w:rsidR="00097CE0">
        <w:instrText>ADDIN CSL_CITATION {"citationItems":[{"id":"ITEM-1","itemData":{"DOI":"10.18653/v1/2021.emnlp-main.160","ISBN":"9781955917094","abstract":"Tokenization is a fundamental preprocessing step for almost all NLP tasks. In this paper, we propose efficient algorithms for the WordPiece tokenization used in BERT, from single-word tokenization to general text (e.g., sentence) tokenization. When tokenizing a single word, WordPiece uses a longest-match-first strategy, known as maximum matching. The best known algorithms so far are O(n2) (where n is the input length) or O(nm) (where m is the maximum vocabulary token length). We propose a novel algorithm whose tokenization complexity is strictly O(n). Our method is inspired by the Aho-Corasick algorithm. We introduce additional linkages on top of the trie built from the vocabulary, allowing smart transitions when the trie matching cannot continue. For general text, we further propose an algorithm that combines pre-tokenization (splitting the text into words) and our linear-time WordPiece method into a single pass. Experimental results show that our method is 8.2x faster than HuggingFace Tokenizers and 5.1x faster than TensorFlow Text on average for general text tokenization.","author":[{"dropping-particle":"","family":"Song","given":"Xinying","non-dropping-particle":"","parse-names":false,"suffix":""},{"dropping-particle":"","family":"Salcianu","given":"Alex","non-dropping-particle":"","parse-names":false,"suffix":""},{"dropping-particle":"","family":"Song","given":"Yang","non-dropping-particle":"","parse-names":false,"suffix":""},{"dropping-particle":"","family":"Dopson","given":"Dave","non-dropping-particle":"","parse-names":false,"suffix":""},{"dropping-particle":"","family":"Zhou","given":"Denny","non-dropping-particle":"","parse-names":false,"suffix":""}],"container-title":"EMNLP 2021 - 2021 Conference on Empirical Methods in Natural Language Processing, Proceedings","id":"ITEM-1","issued":{"date-parts":[["2021"]]},"page":"2089-2103","title":"Fast WordPiece Tokenization","type":"article-journal"},"uris":["http://www.mendeley.com/documents/?uuid=fe7ed01a-2816-401b-80b8-d2ca6d151102"]}],"mendeley":{"formattedCitation":"[19]","plainTextFormattedCitation":"[19]","previouslyFormattedCitation":"[19]"},"properties":{"noteIndex":0},"schema":"https://github.com/citation-style-language/schema/raw/master/csl-citation.json"}</w:instrText>
      </w:r>
      <w:r w:rsidR="00F521A0">
        <w:fldChar w:fldCharType="separate"/>
      </w:r>
      <w:r w:rsidR="00812AA0" w:rsidRPr="00812AA0">
        <w:rPr>
          <w:noProof/>
        </w:rPr>
        <w:t>[19]</w:t>
      </w:r>
      <w:r w:rsidR="00F521A0">
        <w:fldChar w:fldCharType="end"/>
      </w:r>
      <w:r w:rsidR="00F521A0">
        <w:t>.</w:t>
      </w:r>
    </w:p>
    <w:p w14:paraId="32FCD850" w14:textId="7EEAC7B7" w:rsidR="00DC7FE6" w:rsidRDefault="0009381A" w:rsidP="005B5872">
      <w:pPr>
        <w:pStyle w:val="Heading2"/>
      </w:pPr>
      <w:bookmarkStart w:id="71" w:name="_Toc172830734"/>
      <w:r>
        <w:t>Metrik</w:t>
      </w:r>
      <w:r w:rsidR="000302A3">
        <w:t xml:space="preserve"> </w:t>
      </w:r>
      <w:r w:rsidR="007C620A">
        <w:t>Evaluasi</w:t>
      </w:r>
      <w:bookmarkEnd w:id="71"/>
    </w:p>
    <w:p w14:paraId="6C3259F6" w14:textId="06E9DDBD" w:rsidR="00B273C8" w:rsidRDefault="00716AD5" w:rsidP="003259E1">
      <w:pPr>
        <w:ind w:firstLine="576"/>
      </w:pPr>
      <w:r w:rsidRPr="00716AD5">
        <w:t xml:space="preserve">Metrik evaluasi digunakan untuk mengukur kinerja suatu model atau sistem dalam menyelesaikan tugas tertentu. Pemilihan metrik yang tepat sangat penting untuk memahami sejauh mana model atau sistem dapat memberikan hasil yang baik. Beberapa metrik evaluasi umum </w:t>
      </w:r>
      <w:r w:rsidR="00244FD4">
        <w:t>diantaranya</w:t>
      </w:r>
      <w:r w:rsidR="00414905">
        <w:t>, presisi, recall, dan f1-score. Terdapat istilah yang sering digunakan dalam metrik evaluasi yaitu:</w:t>
      </w:r>
    </w:p>
    <w:p w14:paraId="54EC3D9A" w14:textId="77777777" w:rsidR="00225DE5" w:rsidRDefault="00225DE5" w:rsidP="003259E1">
      <w:pPr>
        <w:ind w:firstLine="576"/>
      </w:pPr>
    </w:p>
    <w:p w14:paraId="015ABB49" w14:textId="5FA09C16" w:rsidR="00414905" w:rsidRPr="00414905" w:rsidRDefault="00414905" w:rsidP="003809E9">
      <w:pPr>
        <w:pStyle w:val="ListParagraph"/>
        <w:numPr>
          <w:ilvl w:val="0"/>
          <w:numId w:val="79"/>
        </w:numPr>
        <w:ind w:left="364"/>
        <w:rPr>
          <w:i/>
        </w:rPr>
      </w:pPr>
      <w:r w:rsidRPr="00414905">
        <w:rPr>
          <w:i/>
        </w:rPr>
        <w:lastRenderedPageBreak/>
        <w:t>True Positive</w:t>
      </w:r>
      <w:r>
        <w:t xml:space="preserve"> (TP)</w:t>
      </w:r>
    </w:p>
    <w:p w14:paraId="2F90EDEE" w14:textId="745F69FD" w:rsidR="00414905" w:rsidRPr="00414905" w:rsidRDefault="00414905" w:rsidP="00414905">
      <w:pPr>
        <w:pStyle w:val="ListParagraph"/>
        <w:ind w:left="364"/>
      </w:pPr>
      <w:r>
        <w:rPr>
          <w:i/>
        </w:rPr>
        <w:t>True Positive</w:t>
      </w:r>
      <w:r>
        <w:t xml:space="preserve"> merupakan kasus dimana model dapat memprediksi kelas positif dengan benar.</w:t>
      </w:r>
    </w:p>
    <w:p w14:paraId="22386295" w14:textId="7B5EEE49" w:rsidR="00414905" w:rsidRPr="00414905" w:rsidRDefault="00414905" w:rsidP="003809E9">
      <w:pPr>
        <w:pStyle w:val="ListParagraph"/>
        <w:numPr>
          <w:ilvl w:val="0"/>
          <w:numId w:val="79"/>
        </w:numPr>
        <w:ind w:left="364"/>
        <w:rPr>
          <w:i/>
        </w:rPr>
      </w:pPr>
      <w:r>
        <w:rPr>
          <w:i/>
        </w:rPr>
        <w:t>False Positive</w:t>
      </w:r>
      <w:r>
        <w:t xml:space="preserve"> (FP)</w:t>
      </w:r>
    </w:p>
    <w:p w14:paraId="03E8630E" w14:textId="6725C5C2" w:rsidR="00414905" w:rsidRPr="00414905" w:rsidRDefault="00414905" w:rsidP="00414905">
      <w:pPr>
        <w:pStyle w:val="ListParagraph"/>
        <w:ind w:left="364"/>
      </w:pPr>
      <w:r>
        <w:rPr>
          <w:i/>
        </w:rPr>
        <w:t>False Positive</w:t>
      </w:r>
      <w:r>
        <w:t xml:space="preserve"> merupakan kasus dimana model salah dalam memprediksi kelas positif</w:t>
      </w:r>
      <w:r w:rsidR="00D018CC">
        <w:t>.</w:t>
      </w:r>
    </w:p>
    <w:p w14:paraId="03F8EE60" w14:textId="781E05C3" w:rsidR="00414905" w:rsidRPr="00414905" w:rsidRDefault="00414905" w:rsidP="003809E9">
      <w:pPr>
        <w:pStyle w:val="ListParagraph"/>
        <w:numPr>
          <w:ilvl w:val="0"/>
          <w:numId w:val="79"/>
        </w:numPr>
        <w:ind w:left="364"/>
        <w:rPr>
          <w:i/>
        </w:rPr>
      </w:pPr>
      <w:r>
        <w:rPr>
          <w:i/>
        </w:rPr>
        <w:t>True Negative</w:t>
      </w:r>
      <w:r>
        <w:t xml:space="preserve"> (TN)</w:t>
      </w:r>
    </w:p>
    <w:p w14:paraId="32CFFC2E" w14:textId="44C420A1" w:rsidR="00414905" w:rsidRPr="00414905" w:rsidRDefault="00414905" w:rsidP="00414905">
      <w:pPr>
        <w:pStyle w:val="ListParagraph"/>
        <w:ind w:left="364"/>
      </w:pPr>
      <w:r>
        <w:rPr>
          <w:i/>
        </w:rPr>
        <w:t>True Negative</w:t>
      </w:r>
      <w:r>
        <w:t xml:space="preserve"> </w:t>
      </w:r>
      <w:r w:rsidR="00D018CC">
        <w:t>merupakan kasus dimana model dapat memprediksi kelas negatif dengan benar.</w:t>
      </w:r>
    </w:p>
    <w:p w14:paraId="21453ADC" w14:textId="7E7BE128" w:rsidR="00414905" w:rsidRPr="00D018CC" w:rsidRDefault="00414905" w:rsidP="003809E9">
      <w:pPr>
        <w:pStyle w:val="ListParagraph"/>
        <w:numPr>
          <w:ilvl w:val="0"/>
          <w:numId w:val="79"/>
        </w:numPr>
        <w:ind w:left="364"/>
        <w:rPr>
          <w:i/>
        </w:rPr>
      </w:pPr>
      <w:r>
        <w:rPr>
          <w:i/>
        </w:rPr>
        <w:t>False Negative</w:t>
      </w:r>
      <w:r>
        <w:t xml:space="preserve"> (FN)</w:t>
      </w:r>
    </w:p>
    <w:p w14:paraId="7179BD3B" w14:textId="249BF01D" w:rsidR="00D018CC" w:rsidRPr="00D018CC" w:rsidRDefault="00D018CC" w:rsidP="00D018CC">
      <w:pPr>
        <w:pStyle w:val="ListParagraph"/>
        <w:ind w:left="364"/>
      </w:pPr>
      <w:r w:rsidRPr="00D018CC">
        <w:rPr>
          <w:i/>
        </w:rPr>
        <w:t>False Positive</w:t>
      </w:r>
      <w:r w:rsidRPr="00D018CC">
        <w:t xml:space="preserve"> merupakan kasus dimana model salah dalam memprediksi kelas </w:t>
      </w:r>
      <w:r>
        <w:t>negatif</w:t>
      </w:r>
      <w:r w:rsidRPr="00D018CC">
        <w:t>.</w:t>
      </w:r>
    </w:p>
    <w:p w14:paraId="0DB0CF5A" w14:textId="3897E457" w:rsidR="00244FD4" w:rsidRDefault="00244FD4" w:rsidP="00244FD4">
      <w:pPr>
        <w:pStyle w:val="Heading3"/>
      </w:pPr>
      <w:bookmarkStart w:id="72" w:name="_Toc172830735"/>
      <w:r>
        <w:t>Presisi</w:t>
      </w:r>
      <w:bookmarkEnd w:id="72"/>
    </w:p>
    <w:p w14:paraId="361FC049" w14:textId="3C5FC3F8" w:rsidR="00B273C8" w:rsidRDefault="00B273C8" w:rsidP="00354B07">
      <w:pPr>
        <w:ind w:firstLine="720"/>
      </w:pPr>
      <w:r w:rsidRPr="00B273C8">
        <w:t xml:space="preserve">Presisi </w:t>
      </w:r>
      <w:r w:rsidR="00405A53">
        <w:t>mengukur</w:t>
      </w:r>
      <w:r w:rsidRPr="00B273C8">
        <w:t xml:space="preserve"> sejauh mana kesesuaian antara data yang diminta dengan prediksi yang diberikan oleh model. Nilai presisi yang tinggi mencerminkan </w:t>
      </w:r>
      <w:r>
        <w:t>tingkat rendahnya false positif</w:t>
      </w:r>
      <w:r w:rsidR="007970D4">
        <w:t xml:space="preserve"> </w:t>
      </w:r>
      <w:r w:rsidR="007970D4">
        <w:fldChar w:fldCharType="begin" w:fldLock="1"/>
      </w:r>
      <w:r w:rsidR="00097CE0">
        <w:instrText>ADDIN CSL_CITATION {"citationItems":[{"id":"ITEM-1","itemData":{"DOI":"10.56127/jts.v1i3.434","ISSN":"2828-7002","abstract":"Sentiment analysis or opinion mining is a study that analyzes people's opinions, thoughts and impressions on various topics, subjects, and products or services. The development of social media makes public opinion data available which can be found easily on the internet. The large volume of data causes the need for an automatic system to classify the data based on different aspects because classifying data manually is a time-consuming process. In this study, sentiment analysis will be carried out with a machine learning-based approach using the Naive Bayes algorithm using user review data on the Amazon Shopping application on the Google Play Store. The classification results using the four Naive Bayes algorithms produce an average accuracy of 82.15%, precision of 72.25%, recall of 83.49%, and f1-score of 77.41%. Multinomial NB produces the best accuracy among the four Naive Bayes algorithms used, which is 86.74%. The values of precision, recall, and f1-score are 78.82%, 85.90%, and 82.21%, respectively.","author":[{"dropping-particle":"","family":"Ernianti Hasibuan","given":"","non-dropping-particle":"","parse-names":false,"suffix":""},{"dropping-particle":"","family":"Elmo Allistair Heriyanto","given":"","non-dropping-particle":"","parse-names":false,"suffix":""}],"container-title":"Jurnal Teknik dan Science","id":"ITEM-1","issue":"3","issued":{"date-parts":[["2022"]]},"page":"13-24","title":"Analisis Sentimen Pada Ulasan Aplikasi Amazon Shopping Di Google Play Store Menggunakan Naive Bayes Classifier","type":"article-journal","volume":"1"},"uris":["http://www.mendeley.com/documents/?uuid=6cea84f5-7485-473a-b50e-2cf1acdad837"]}],"mendeley":{"formattedCitation":"[21]","plainTextFormattedCitation":"[21]","previouslyFormattedCitation":"[21]"},"properties":{"noteIndex":0},"schema":"https://github.com/citation-style-language/schema/raw/master/csl-citation.json"}</w:instrText>
      </w:r>
      <w:r w:rsidR="007970D4">
        <w:fldChar w:fldCharType="separate"/>
      </w:r>
      <w:r w:rsidR="00812AA0" w:rsidRPr="00812AA0">
        <w:rPr>
          <w:noProof/>
        </w:rPr>
        <w:t>[21]</w:t>
      </w:r>
      <w:r w:rsidR="007970D4">
        <w:fldChar w:fldCharType="end"/>
      </w:r>
      <w:r w:rsidRPr="00B273C8">
        <w:t>.</w:t>
      </w:r>
      <w:r w:rsidR="006A2B3D">
        <w:t xml:space="preserve"> Presisi dapat dihitung dengan persamaan </w:t>
      </w:r>
      <w:r w:rsidR="006A2B3D">
        <w:fldChar w:fldCharType="begin"/>
      </w:r>
      <w:r w:rsidR="006A2B3D">
        <w:instrText xml:space="preserve"> REF _Ref161255902 \h </w:instrText>
      </w:r>
      <w:r w:rsidR="006A2B3D">
        <w:fldChar w:fldCharType="separate"/>
      </w:r>
      <w:r w:rsidR="007924A3" w:rsidRPr="009E4008">
        <w:rPr>
          <w:rFonts w:eastAsiaTheme="minorEastAsia"/>
          <w:szCs w:val="24"/>
        </w:rPr>
        <w:t>(2.</w:t>
      </w:r>
      <w:r w:rsidR="007924A3">
        <w:rPr>
          <w:rFonts w:eastAsiaTheme="minorEastAsia"/>
          <w:noProof/>
          <w:szCs w:val="24"/>
        </w:rPr>
        <w:t>6</w:t>
      </w:r>
      <w:r w:rsidR="007924A3" w:rsidRPr="009E4008">
        <w:rPr>
          <w:rFonts w:eastAsiaTheme="minorEastAsia"/>
          <w:szCs w:val="24"/>
        </w:rPr>
        <w:t>)</w:t>
      </w:r>
      <w:r w:rsidR="006A2B3D">
        <w:fldChar w:fldCharType="end"/>
      </w:r>
      <w:r w:rsidR="006A2B3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3"/>
      </w:tblGrid>
      <w:tr w:rsidR="009E4008" w14:paraId="30A91872" w14:textId="77777777" w:rsidTr="006E64BE">
        <w:tc>
          <w:tcPr>
            <w:tcW w:w="7225" w:type="dxa"/>
            <w:vAlign w:val="center"/>
          </w:tcPr>
          <w:p w14:paraId="421EBD37" w14:textId="3A8D812B" w:rsidR="009E4008" w:rsidRDefault="00FB053E" w:rsidP="006E64BE">
            <w:pPr>
              <w:jc w:val="center"/>
            </w:pPr>
            <m:oMathPara>
              <m:oMath>
                <m:r>
                  <w:rPr>
                    <w:rFonts w:ascii="Cambria Math" w:hAnsi="Cambria Math"/>
                  </w:rPr>
                  <m:t xml:space="preserve">Presisi=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703" w:type="dxa"/>
            <w:vAlign w:val="center"/>
          </w:tcPr>
          <w:p w14:paraId="304DB86E" w14:textId="739A020E" w:rsidR="009E4008" w:rsidRPr="009E4008" w:rsidRDefault="009E4008" w:rsidP="006E64BE">
            <w:pPr>
              <w:jc w:val="center"/>
            </w:pPr>
            <w:bookmarkStart w:id="73" w:name="_Ref161255902"/>
            <w:r w:rsidRPr="009E4008">
              <w:rPr>
                <w:rFonts w:eastAsiaTheme="minorEastAsia"/>
                <w:szCs w:val="24"/>
              </w:rPr>
              <w:t>(2.</w:t>
            </w:r>
            <w:r w:rsidRPr="009E4008">
              <w:rPr>
                <w:rFonts w:eastAsiaTheme="minorEastAsia"/>
                <w:szCs w:val="24"/>
              </w:rPr>
              <w:fldChar w:fldCharType="begin"/>
            </w:r>
            <w:r w:rsidRPr="009E4008">
              <w:rPr>
                <w:rFonts w:eastAsiaTheme="minorEastAsia"/>
                <w:szCs w:val="24"/>
              </w:rPr>
              <w:instrText xml:space="preserve"> SEQ Persamaan \* ARABIC </w:instrText>
            </w:r>
            <w:r w:rsidRPr="009E4008">
              <w:rPr>
                <w:rFonts w:eastAsiaTheme="minorEastAsia"/>
                <w:szCs w:val="24"/>
              </w:rPr>
              <w:fldChar w:fldCharType="separate"/>
            </w:r>
            <w:r w:rsidR="007924A3">
              <w:rPr>
                <w:rFonts w:eastAsiaTheme="minorEastAsia"/>
                <w:noProof/>
                <w:szCs w:val="24"/>
              </w:rPr>
              <w:t>6</w:t>
            </w:r>
            <w:r w:rsidRPr="009E4008">
              <w:rPr>
                <w:rFonts w:eastAsiaTheme="minorEastAsia"/>
                <w:szCs w:val="24"/>
              </w:rPr>
              <w:fldChar w:fldCharType="end"/>
            </w:r>
            <w:r w:rsidRPr="009E4008">
              <w:rPr>
                <w:rFonts w:eastAsiaTheme="minorEastAsia"/>
                <w:szCs w:val="24"/>
              </w:rPr>
              <w:t>)</w:t>
            </w:r>
            <w:bookmarkEnd w:id="73"/>
          </w:p>
        </w:tc>
      </w:tr>
    </w:tbl>
    <w:p w14:paraId="52896018" w14:textId="5775E6D9" w:rsidR="009E4008" w:rsidRDefault="00FB053E" w:rsidP="003259E1">
      <w:pPr>
        <w:spacing w:line="240" w:lineRule="auto"/>
      </w:pPr>
      <w:r>
        <w:t>Keterangan:</w:t>
      </w:r>
    </w:p>
    <w:p w14:paraId="70852691" w14:textId="2D5FD588" w:rsidR="003A2002" w:rsidRPr="00815AD4" w:rsidRDefault="003A2002" w:rsidP="003259E1">
      <w:pPr>
        <w:spacing w:line="240" w:lineRule="auto"/>
        <w:rPr>
          <w:rFonts w:eastAsiaTheme="minorEastAsia"/>
        </w:rPr>
      </w:pPr>
      <m:oMath>
        <m:r>
          <w:rPr>
            <w:rFonts w:ascii="Cambria Math" w:hAnsi="Cambria Math"/>
          </w:rPr>
          <m:t>TP</m:t>
        </m:r>
      </m:oMath>
      <w:r>
        <w:rPr>
          <w:rFonts w:eastAsiaTheme="minorEastAsia"/>
        </w:rPr>
        <w:t xml:space="preserve"> </w:t>
      </w:r>
      <w:r>
        <w:rPr>
          <w:rFonts w:eastAsiaTheme="minorEastAsia"/>
        </w:rPr>
        <w:tab/>
        <w:t xml:space="preserve">= </w:t>
      </w:r>
      <w:r w:rsidRPr="00C60CC6">
        <w:rPr>
          <w:rFonts w:eastAsiaTheme="minorEastAsia"/>
          <w:i/>
        </w:rPr>
        <w:t xml:space="preserve">True </w:t>
      </w:r>
      <w:r w:rsidR="00FB765C" w:rsidRPr="00C60CC6">
        <w:rPr>
          <w:rFonts w:eastAsiaTheme="minorEastAsia"/>
          <w:i/>
        </w:rPr>
        <w:t>Positive</w:t>
      </w:r>
      <w:r w:rsidR="00815AD4">
        <w:rPr>
          <w:rFonts w:eastAsiaTheme="minorEastAsia"/>
        </w:rPr>
        <w:t xml:space="preserve"> </w:t>
      </w:r>
    </w:p>
    <w:p w14:paraId="6125FDD5" w14:textId="18819117" w:rsidR="00FB053E" w:rsidRDefault="003A2002" w:rsidP="003259E1">
      <w:pPr>
        <w:spacing w:line="240" w:lineRule="auto"/>
        <w:rPr>
          <w:rFonts w:eastAsiaTheme="minorEastAsia"/>
        </w:rPr>
      </w:pPr>
      <m:oMath>
        <m:r>
          <w:rPr>
            <w:rFonts w:ascii="Cambria Math" w:hAnsi="Cambria Math"/>
          </w:rPr>
          <m:t>FP</m:t>
        </m:r>
      </m:oMath>
      <w:r>
        <w:rPr>
          <w:rFonts w:eastAsiaTheme="minorEastAsia"/>
        </w:rPr>
        <w:tab/>
        <w:t xml:space="preserve">= </w:t>
      </w:r>
      <w:r w:rsidRPr="00C60CC6">
        <w:rPr>
          <w:rFonts w:eastAsiaTheme="minorEastAsia"/>
          <w:i/>
        </w:rPr>
        <w:t xml:space="preserve">False </w:t>
      </w:r>
      <w:r w:rsidR="00FB765C" w:rsidRPr="00C60CC6">
        <w:rPr>
          <w:rFonts w:eastAsiaTheme="minorEastAsia"/>
          <w:i/>
        </w:rPr>
        <w:t>Positive</w:t>
      </w:r>
    </w:p>
    <w:p w14:paraId="12B03576" w14:textId="77777777" w:rsidR="004631DA" w:rsidRPr="00B273C8" w:rsidRDefault="004631DA" w:rsidP="003259E1">
      <w:pPr>
        <w:spacing w:line="240" w:lineRule="auto"/>
      </w:pPr>
    </w:p>
    <w:p w14:paraId="0D0DD35E" w14:textId="6C2E3F7B" w:rsidR="00244FD4" w:rsidRDefault="00244FD4" w:rsidP="00244FD4">
      <w:pPr>
        <w:pStyle w:val="Heading3"/>
      </w:pPr>
      <w:bookmarkStart w:id="74" w:name="_Toc172830736"/>
      <w:r>
        <w:t>Recall</w:t>
      </w:r>
      <w:bookmarkEnd w:id="74"/>
    </w:p>
    <w:p w14:paraId="45463364" w14:textId="5A4E5382" w:rsidR="00F06E92" w:rsidRDefault="00405A53" w:rsidP="00354B07">
      <w:pPr>
        <w:ind w:firstLine="720"/>
      </w:pPr>
      <w:r w:rsidRPr="00405A53">
        <w:t>Recall mengukur sejauh mana pengamatan positif dapat diprediksi dengan tepat dari total pengamatan yang ada pada kelas yang sebenarnya. Nilai recall yang tinggi menandakan bahwa ke</w:t>
      </w:r>
      <w:r w:rsidR="000A79D0">
        <w:t>mungkinan false negatif</w:t>
      </w:r>
      <w:r w:rsidRPr="00405A53">
        <w:t xml:space="preserve"> rendah</w:t>
      </w:r>
      <w:r w:rsidR="007970D4">
        <w:t xml:space="preserve"> </w:t>
      </w:r>
      <w:r w:rsidR="007970D4">
        <w:fldChar w:fldCharType="begin" w:fldLock="1"/>
      </w:r>
      <w:r w:rsidR="00097CE0">
        <w:instrText>ADDIN CSL_CITATION {"citationItems":[{"id":"ITEM-1","itemData":{"DOI":"10.56127/jts.v1i3.434","ISSN":"2828-7002","abstract":"Sentiment analysis or opinion mining is a study that analyzes people's opinions, thoughts and impressions on various topics, subjects, and products or services. The development of social media makes public opinion data available which can be found easily on the internet. The large volume of data causes the need for an automatic system to classify the data based on different aspects because classifying data manually is a time-consuming process. In this study, sentiment analysis will be carried out with a machine learning-based approach using the Naive Bayes algorithm using user review data on the Amazon Shopping application on the Google Play Store. The classification results using the four Naive Bayes algorithms produce an average accuracy of 82.15%, precision of 72.25%, recall of 83.49%, and f1-score of 77.41%. Multinomial NB produces the best accuracy among the four Naive Bayes algorithms used, which is 86.74%. The values of precision, recall, and f1-score are 78.82%, 85.90%, and 82.21%, respectively.","author":[{"dropping-particle":"","family":"Ernianti Hasibuan","given":"","non-dropping-particle":"","parse-names":false,"suffix":""},{"dropping-particle":"","family":"Elmo Allistair Heriyanto","given":"","non-dropping-particle":"","parse-names":false,"suffix":""}],"container-title":"Jurnal Teknik dan Science","id":"ITEM-1","issue":"3","issued":{"date-parts":[["2022"]]},"page":"13-24","title":"Analisis Sentimen Pada Ulasan Aplikasi Amazon Shopping Di Google Play Store Menggunakan Naive Bayes Classifier","type":"article-journal","volume":"1"},"uris":["http://www.mendeley.com/documents/?uuid=6cea84f5-7485-473a-b50e-2cf1acdad837"]}],"mendeley":{"formattedCitation":"[21]","plainTextFormattedCitation":"[21]","previouslyFormattedCitation":"[21]"},"properties":{"noteIndex":0},"schema":"https://github.com/citation-style-language/schema/raw/master/csl-citation.json"}</w:instrText>
      </w:r>
      <w:r w:rsidR="007970D4">
        <w:fldChar w:fldCharType="separate"/>
      </w:r>
      <w:r w:rsidR="00812AA0" w:rsidRPr="00812AA0">
        <w:rPr>
          <w:noProof/>
        </w:rPr>
        <w:t>[21]</w:t>
      </w:r>
      <w:r w:rsidR="007970D4">
        <w:fldChar w:fldCharType="end"/>
      </w:r>
      <w:r w:rsidRPr="00405A53">
        <w:t>.</w:t>
      </w:r>
      <w:r w:rsidR="00456F2B">
        <w:t xml:space="preserve"> Untuk mendapatkan nilai recall dapat menggunakan persamaan </w:t>
      </w:r>
      <w:r w:rsidR="00456F2B">
        <w:fldChar w:fldCharType="begin"/>
      </w:r>
      <w:r w:rsidR="00456F2B">
        <w:instrText xml:space="preserve"> REF _Ref161256597 \h </w:instrText>
      </w:r>
      <w:r w:rsidR="00456F2B">
        <w:fldChar w:fldCharType="separate"/>
      </w:r>
      <w:r w:rsidR="007924A3" w:rsidRPr="008E206D">
        <w:rPr>
          <w:rFonts w:eastAsiaTheme="minorEastAsia"/>
          <w:szCs w:val="24"/>
        </w:rPr>
        <w:t>(2.</w:t>
      </w:r>
      <w:r w:rsidR="007924A3">
        <w:rPr>
          <w:rFonts w:eastAsiaTheme="minorEastAsia"/>
          <w:noProof/>
          <w:szCs w:val="24"/>
        </w:rPr>
        <w:t>7</w:t>
      </w:r>
      <w:r w:rsidR="007924A3" w:rsidRPr="008E206D">
        <w:rPr>
          <w:rFonts w:eastAsiaTheme="minorEastAsia"/>
          <w:szCs w:val="24"/>
        </w:rPr>
        <w:t>)</w:t>
      </w:r>
      <w:r w:rsidR="00456F2B">
        <w:fldChar w:fldCharType="end"/>
      </w:r>
      <w:r w:rsidR="00456F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3"/>
      </w:tblGrid>
      <w:tr w:rsidR="008E206D" w14:paraId="367C4B57" w14:textId="77777777" w:rsidTr="006E64BE">
        <w:tc>
          <w:tcPr>
            <w:tcW w:w="7225" w:type="dxa"/>
            <w:vAlign w:val="center"/>
          </w:tcPr>
          <w:p w14:paraId="4966E434" w14:textId="54980D40" w:rsidR="008E206D" w:rsidRDefault="007C5040" w:rsidP="006E64BE">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703" w:type="dxa"/>
            <w:vAlign w:val="center"/>
          </w:tcPr>
          <w:p w14:paraId="0B4D7B35" w14:textId="6598A05A" w:rsidR="008E206D" w:rsidRPr="008E206D" w:rsidRDefault="008E206D" w:rsidP="006E64BE">
            <w:pPr>
              <w:jc w:val="center"/>
            </w:pPr>
            <w:bookmarkStart w:id="75" w:name="_Ref161256597"/>
            <w:r w:rsidRPr="008E206D">
              <w:rPr>
                <w:rFonts w:eastAsiaTheme="minorEastAsia"/>
                <w:szCs w:val="24"/>
              </w:rPr>
              <w:t>(2.</w:t>
            </w:r>
            <w:r w:rsidRPr="008E206D">
              <w:rPr>
                <w:rFonts w:eastAsiaTheme="minorEastAsia"/>
                <w:szCs w:val="24"/>
              </w:rPr>
              <w:fldChar w:fldCharType="begin"/>
            </w:r>
            <w:r w:rsidRPr="008E206D">
              <w:rPr>
                <w:rFonts w:eastAsiaTheme="minorEastAsia"/>
                <w:szCs w:val="24"/>
              </w:rPr>
              <w:instrText xml:space="preserve"> SEQ Persamaan \* ARABIC </w:instrText>
            </w:r>
            <w:r w:rsidRPr="008E206D">
              <w:rPr>
                <w:rFonts w:eastAsiaTheme="minorEastAsia"/>
                <w:szCs w:val="24"/>
              </w:rPr>
              <w:fldChar w:fldCharType="separate"/>
            </w:r>
            <w:r w:rsidR="007924A3">
              <w:rPr>
                <w:rFonts w:eastAsiaTheme="minorEastAsia"/>
                <w:noProof/>
                <w:szCs w:val="24"/>
              </w:rPr>
              <w:t>7</w:t>
            </w:r>
            <w:r w:rsidRPr="008E206D">
              <w:rPr>
                <w:rFonts w:eastAsiaTheme="minorEastAsia"/>
                <w:szCs w:val="24"/>
              </w:rPr>
              <w:fldChar w:fldCharType="end"/>
            </w:r>
            <w:r w:rsidRPr="008E206D">
              <w:rPr>
                <w:rFonts w:eastAsiaTheme="minorEastAsia"/>
                <w:szCs w:val="24"/>
              </w:rPr>
              <w:t>)</w:t>
            </w:r>
            <w:bookmarkEnd w:id="75"/>
          </w:p>
        </w:tc>
      </w:tr>
    </w:tbl>
    <w:p w14:paraId="05B72563" w14:textId="77777777" w:rsidR="00FA6999" w:rsidRDefault="00FA6999" w:rsidP="009B3CEB">
      <w:pPr>
        <w:spacing w:line="240" w:lineRule="auto"/>
      </w:pPr>
      <w:r>
        <w:t>Keterangan:</w:t>
      </w:r>
    </w:p>
    <w:p w14:paraId="5E21FC63" w14:textId="122956A3" w:rsidR="00FA6999" w:rsidRDefault="00FA6999" w:rsidP="009B3CEB">
      <w:pPr>
        <w:spacing w:line="240" w:lineRule="auto"/>
        <w:rPr>
          <w:rFonts w:eastAsiaTheme="minorEastAsia"/>
        </w:rPr>
      </w:pPr>
      <m:oMath>
        <m:r>
          <w:rPr>
            <w:rFonts w:ascii="Cambria Math" w:hAnsi="Cambria Math"/>
          </w:rPr>
          <m:t>TP</m:t>
        </m:r>
      </m:oMath>
      <w:r>
        <w:rPr>
          <w:rFonts w:eastAsiaTheme="minorEastAsia"/>
        </w:rPr>
        <w:t xml:space="preserve"> </w:t>
      </w:r>
      <w:r>
        <w:rPr>
          <w:rFonts w:eastAsiaTheme="minorEastAsia"/>
        </w:rPr>
        <w:tab/>
        <w:t xml:space="preserve">= </w:t>
      </w:r>
      <w:r w:rsidRPr="00C60CC6">
        <w:rPr>
          <w:rFonts w:eastAsiaTheme="minorEastAsia"/>
          <w:i/>
        </w:rPr>
        <w:t xml:space="preserve">True </w:t>
      </w:r>
      <w:r w:rsidR="00FB765C" w:rsidRPr="00C60CC6">
        <w:rPr>
          <w:rFonts w:eastAsiaTheme="minorEastAsia"/>
          <w:i/>
        </w:rPr>
        <w:t>Positive</w:t>
      </w:r>
    </w:p>
    <w:p w14:paraId="6B9EFEA8" w14:textId="41C84919" w:rsidR="008E206D" w:rsidRDefault="00FA6999" w:rsidP="009B3CEB">
      <w:pPr>
        <w:spacing w:line="240" w:lineRule="auto"/>
        <w:rPr>
          <w:rFonts w:eastAsiaTheme="minorEastAsia"/>
        </w:rPr>
      </w:pPr>
      <m:oMath>
        <m:r>
          <w:rPr>
            <w:rFonts w:ascii="Cambria Math" w:hAnsi="Cambria Math"/>
          </w:rPr>
          <m:t>FP</m:t>
        </m:r>
      </m:oMath>
      <w:r>
        <w:rPr>
          <w:rFonts w:eastAsiaTheme="minorEastAsia"/>
        </w:rPr>
        <w:tab/>
        <w:t xml:space="preserve">= </w:t>
      </w:r>
      <w:r w:rsidRPr="00C60CC6">
        <w:rPr>
          <w:rFonts w:eastAsiaTheme="minorEastAsia"/>
          <w:i/>
        </w:rPr>
        <w:t xml:space="preserve">False </w:t>
      </w:r>
      <w:r w:rsidR="00FB765C" w:rsidRPr="00C60CC6">
        <w:rPr>
          <w:rFonts w:eastAsiaTheme="minorEastAsia"/>
          <w:i/>
        </w:rPr>
        <w:t>Negative</w:t>
      </w:r>
    </w:p>
    <w:p w14:paraId="10996320" w14:textId="77777777" w:rsidR="004631DA" w:rsidRPr="00F06E92" w:rsidRDefault="004631DA" w:rsidP="009B3CEB">
      <w:pPr>
        <w:spacing w:line="240" w:lineRule="auto"/>
      </w:pPr>
    </w:p>
    <w:p w14:paraId="5658087C" w14:textId="7CEF02F0" w:rsidR="00DC7F7B" w:rsidRDefault="00244FD4" w:rsidP="00DC7F7B">
      <w:pPr>
        <w:pStyle w:val="Heading3"/>
      </w:pPr>
      <w:bookmarkStart w:id="76" w:name="_Toc172830737"/>
      <w:r>
        <w:lastRenderedPageBreak/>
        <w:t>F1-Score</w:t>
      </w:r>
      <w:bookmarkEnd w:id="76"/>
    </w:p>
    <w:p w14:paraId="7850B92E" w14:textId="33771BA2" w:rsidR="00DC7F7B" w:rsidRDefault="00C17555" w:rsidP="00DC7F7B">
      <w:r w:rsidRPr="00C17555">
        <w:t>F1 Score</w:t>
      </w:r>
      <w:r>
        <w:t xml:space="preserve"> </w:t>
      </w:r>
      <w:r w:rsidRPr="00C17555">
        <w:t>adalah metrik evaluasi yang menggabungkan nilai presisi dan recall untuk memberikan gambaran menyeluruh tentang kinerja model. Ini dihitung dengan menggunakan rata-rata harmonik dari presisi dan recall, memberikan bobot lebih besar pada nilai yang lebih rendah</w:t>
      </w:r>
      <w:r w:rsidR="007970D4">
        <w:t xml:space="preserve"> </w:t>
      </w:r>
      <w:r w:rsidR="007970D4">
        <w:fldChar w:fldCharType="begin" w:fldLock="1"/>
      </w:r>
      <w:r w:rsidR="00097CE0">
        <w:instrText>ADDIN CSL_CITATION {"citationItems":[{"id":"ITEM-1","itemData":{"DOI":"10.56127/jts.v1i3.434","ISSN":"2828-7002","abstract":"Sentiment analysis or opinion mining is a study that analyzes people's opinions, thoughts and impressions on various topics, subjects, and products or services. The development of social media makes public opinion data available which can be found easily on the internet. The large volume of data causes the need for an automatic system to classify the data based on different aspects because classifying data manually is a time-consuming process. In this study, sentiment analysis will be carried out with a machine learning-based approach using the Naive Bayes algorithm using user review data on the Amazon Shopping application on the Google Play Store. The classification results using the four Naive Bayes algorithms produce an average accuracy of 82.15%, precision of 72.25%, recall of 83.49%, and f1-score of 77.41%. Multinomial NB produces the best accuracy among the four Naive Bayes algorithms used, which is 86.74%. The values of precision, recall, and f1-score are 78.82%, 85.90%, and 82.21%, respectively.","author":[{"dropping-particle":"","family":"Ernianti Hasibuan","given":"","non-dropping-particle":"","parse-names":false,"suffix":""},{"dropping-particle":"","family":"Elmo Allistair Heriyanto","given":"","non-dropping-particle":"","parse-names":false,"suffix":""}],"container-title":"Jurnal Teknik dan Science","id":"ITEM-1","issue":"3","issued":{"date-parts":[["2022"]]},"page":"13-24","title":"Analisis Sentimen Pada Ulasan Aplikasi Amazon Shopping Di Google Play Store Menggunakan Naive Bayes Classifier","type":"article-journal","volume":"1"},"uris":["http://www.mendeley.com/documents/?uuid=6cea84f5-7485-473a-b50e-2cf1acdad837"]}],"mendeley":{"formattedCitation":"[21]","plainTextFormattedCitation":"[21]","previouslyFormattedCitation":"[21]"},"properties":{"noteIndex":0},"schema":"https://github.com/citation-style-language/schema/raw/master/csl-citation.json"}</w:instrText>
      </w:r>
      <w:r w:rsidR="007970D4">
        <w:fldChar w:fldCharType="separate"/>
      </w:r>
      <w:r w:rsidR="00812AA0" w:rsidRPr="00812AA0">
        <w:rPr>
          <w:noProof/>
        </w:rPr>
        <w:t>[21]</w:t>
      </w:r>
      <w:r w:rsidR="007970D4">
        <w:fldChar w:fldCharType="end"/>
      </w:r>
      <w:r w:rsidRPr="00C17555">
        <w:t>.</w:t>
      </w:r>
      <w:r w:rsidR="00B90CD7">
        <w:t xml:space="preserve"> Untuk mendapatkan nilai F1-Score </w:t>
      </w:r>
      <w:r w:rsidR="00AD1A55">
        <w:t xml:space="preserve">dapat menggunakan persamaan </w:t>
      </w:r>
      <w:r w:rsidR="00456F2B">
        <w:fldChar w:fldCharType="begin"/>
      </w:r>
      <w:r w:rsidR="00456F2B">
        <w:instrText xml:space="preserve"> REF _Ref161256605 \h </w:instrText>
      </w:r>
      <w:r w:rsidR="00456F2B">
        <w:fldChar w:fldCharType="separate"/>
      </w:r>
      <w:r w:rsidR="007924A3" w:rsidRPr="005C2CDC">
        <w:rPr>
          <w:rFonts w:eastAsiaTheme="minorEastAsia"/>
          <w:szCs w:val="24"/>
        </w:rPr>
        <w:t>(2.</w:t>
      </w:r>
      <w:r w:rsidR="007924A3">
        <w:rPr>
          <w:rFonts w:eastAsiaTheme="minorEastAsia"/>
          <w:noProof/>
          <w:szCs w:val="24"/>
        </w:rPr>
        <w:t>8</w:t>
      </w:r>
      <w:r w:rsidR="007924A3" w:rsidRPr="005C2CDC">
        <w:rPr>
          <w:rFonts w:eastAsiaTheme="minorEastAsia"/>
          <w:szCs w:val="24"/>
        </w:rPr>
        <w:t>)</w:t>
      </w:r>
      <w:r w:rsidR="00456F2B">
        <w:fldChar w:fldCharType="end"/>
      </w:r>
      <w:r w:rsidR="00456F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703"/>
      </w:tblGrid>
      <w:tr w:rsidR="005C2CDC" w14:paraId="630DE35C" w14:textId="77777777" w:rsidTr="006E64BE">
        <w:tc>
          <w:tcPr>
            <w:tcW w:w="7225" w:type="dxa"/>
            <w:vAlign w:val="center"/>
          </w:tcPr>
          <w:p w14:paraId="0F074CFD" w14:textId="64F21514" w:rsidR="005C2CDC" w:rsidRDefault="001954B4" w:rsidP="006E64BE">
            <w:pPr>
              <w:jc w:val="center"/>
            </w:pPr>
            <m:oMathPara>
              <m:oMath>
                <m:r>
                  <w:rPr>
                    <w:rFonts w:ascii="Cambria Math" w:hAnsi="Cambria Math"/>
                  </w:rPr>
                  <m:t>F1</m:t>
                </m:r>
                <m:r>
                  <m:rPr>
                    <m:nor/>
                  </m:rPr>
                  <w:rPr>
                    <w:rFonts w:ascii="Cambria Math" w:hAnsi="Cambria Math"/>
                  </w:rPr>
                  <m:t>-</m:t>
                </m:r>
                <m:r>
                  <w:rPr>
                    <w:rFonts w:ascii="Cambria Math" w:hAnsi="Cambria Math"/>
                  </w:rPr>
                  <m:t>Score= 2*</m:t>
                </m:r>
                <m:f>
                  <m:fPr>
                    <m:ctrlPr>
                      <w:rPr>
                        <w:rFonts w:ascii="Cambria Math" w:hAnsi="Cambria Math"/>
                        <w:i/>
                      </w:rPr>
                    </m:ctrlPr>
                  </m:fPr>
                  <m:num>
                    <m:r>
                      <w:rPr>
                        <w:rFonts w:ascii="Cambria Math" w:hAnsi="Cambria Math"/>
                      </w:rPr>
                      <m:t>Recall*Presisi</m:t>
                    </m:r>
                  </m:num>
                  <m:den>
                    <m:r>
                      <w:rPr>
                        <w:rFonts w:ascii="Cambria Math" w:hAnsi="Cambria Math"/>
                      </w:rPr>
                      <m:t>Recall+Presisi</m:t>
                    </m:r>
                  </m:den>
                </m:f>
              </m:oMath>
            </m:oMathPara>
          </w:p>
        </w:tc>
        <w:tc>
          <w:tcPr>
            <w:tcW w:w="703" w:type="dxa"/>
            <w:vAlign w:val="center"/>
          </w:tcPr>
          <w:p w14:paraId="2621357E" w14:textId="6E8C9C7C" w:rsidR="005C2CDC" w:rsidRPr="005C2CDC" w:rsidRDefault="005C2CDC" w:rsidP="006E64BE">
            <w:pPr>
              <w:jc w:val="center"/>
            </w:pPr>
            <w:bookmarkStart w:id="77" w:name="_Ref161256605"/>
            <w:r w:rsidRPr="005C2CDC">
              <w:rPr>
                <w:rFonts w:eastAsiaTheme="minorEastAsia"/>
                <w:szCs w:val="24"/>
              </w:rPr>
              <w:t>(2.</w:t>
            </w:r>
            <w:r w:rsidRPr="005C2CDC">
              <w:rPr>
                <w:rFonts w:eastAsiaTheme="minorEastAsia"/>
                <w:szCs w:val="24"/>
              </w:rPr>
              <w:fldChar w:fldCharType="begin"/>
            </w:r>
            <w:r w:rsidRPr="005C2CDC">
              <w:rPr>
                <w:rFonts w:eastAsiaTheme="minorEastAsia"/>
                <w:szCs w:val="24"/>
              </w:rPr>
              <w:instrText xml:space="preserve"> SEQ Persamaan \* ARABIC </w:instrText>
            </w:r>
            <w:r w:rsidRPr="005C2CDC">
              <w:rPr>
                <w:rFonts w:eastAsiaTheme="minorEastAsia"/>
                <w:szCs w:val="24"/>
              </w:rPr>
              <w:fldChar w:fldCharType="separate"/>
            </w:r>
            <w:r w:rsidR="007924A3">
              <w:rPr>
                <w:rFonts w:eastAsiaTheme="minorEastAsia"/>
                <w:noProof/>
                <w:szCs w:val="24"/>
              </w:rPr>
              <w:t>8</w:t>
            </w:r>
            <w:r w:rsidRPr="005C2CDC">
              <w:rPr>
                <w:rFonts w:eastAsiaTheme="minorEastAsia"/>
                <w:szCs w:val="24"/>
              </w:rPr>
              <w:fldChar w:fldCharType="end"/>
            </w:r>
            <w:r w:rsidRPr="005C2CDC">
              <w:rPr>
                <w:rFonts w:eastAsiaTheme="minorEastAsia"/>
                <w:szCs w:val="24"/>
              </w:rPr>
              <w:t>)</w:t>
            </w:r>
            <w:bookmarkEnd w:id="77"/>
          </w:p>
        </w:tc>
      </w:tr>
    </w:tbl>
    <w:p w14:paraId="5BE44D24" w14:textId="1902FCE2" w:rsidR="002F1A9D" w:rsidRPr="00725712" w:rsidRDefault="002B1969" w:rsidP="00BD677A">
      <w:pPr>
        <w:pStyle w:val="Heading2"/>
      </w:pPr>
      <w:bookmarkStart w:id="78" w:name="_Toc172830738"/>
      <w:r>
        <w:t>Penelitian Terkait</w:t>
      </w:r>
      <w:bookmarkEnd w:id="78"/>
    </w:p>
    <w:p w14:paraId="5CF83FF0" w14:textId="15DE11FD" w:rsidR="00920F04" w:rsidRDefault="00DE22B7" w:rsidP="00B121DA">
      <w:pPr>
        <w:ind w:firstLine="432"/>
      </w:pPr>
      <w:r>
        <w:t>Pada p</w:t>
      </w:r>
      <w:r w:rsidR="007650BE">
        <w:t xml:space="preserve">enelitian </w:t>
      </w:r>
      <w:r w:rsidR="00920F04">
        <w:t xml:space="preserve">Solihin </w:t>
      </w:r>
      <w:r w:rsidR="00D202AF">
        <w:rPr>
          <w:iCs/>
        </w:rPr>
        <w:t xml:space="preserve">&amp; Budi </w:t>
      </w:r>
      <w:r w:rsidR="00D202AF">
        <w:rPr>
          <w:iCs/>
        </w:rPr>
        <w:fldChar w:fldCharType="begin" w:fldLock="1"/>
      </w:r>
      <w:r w:rsidR="0051002B">
        <w:rPr>
          <w:iCs/>
        </w:rPr>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D202AF">
        <w:rPr>
          <w:iCs/>
        </w:rPr>
        <w:fldChar w:fldCharType="separate"/>
      </w:r>
      <w:r w:rsidR="00D202AF" w:rsidRPr="00D202AF">
        <w:rPr>
          <w:iCs/>
          <w:noProof/>
        </w:rPr>
        <w:t>[2]</w:t>
      </w:r>
      <w:r w:rsidR="00D202AF">
        <w:rPr>
          <w:iCs/>
        </w:rPr>
        <w:fldChar w:fldCharType="end"/>
      </w:r>
      <w:r w:rsidR="00920F04">
        <w:t xml:space="preserve">, melakukan penelitian tentang perekaman penegakan hukum berdasarkan dokumen putusan pengadilan menggunakan ekstraksi informasi berbasis aturan. </w:t>
      </w:r>
      <w:r w:rsidR="00920F04" w:rsidRPr="00920F04">
        <w:t xml:space="preserve">Penelitian ini mengusulkan ekstraksi informasi berbasis aturan untuk dokumen putusan pengadilan untuk mengeksplorasi dan mengembangkan pencatatan penegakan hukum di Indonesia. Proses ini menggunakan tiga langkah, yaitu mengidentifikasi ekstraksi struktur, tokenisasi, dan mengekstraksi entitas. </w:t>
      </w:r>
      <w:r w:rsidR="00F3746B" w:rsidRPr="00F3746B">
        <w:t>Dengan menggunakan 150 dataset dokumen putusan pengadilan, percobaan yang telah dilakukan berhasil mencapai nilai recall sebesar 0.82, presisi 0.96, dan f-score 0.89. Hasil ini mengindikasikan bahwa pendekatan ekstraksi informasi berbasis aturan dapat sukses diterapkan dalam konteks hukum, memberikan dukungan signifikan terhadap pengembangan catat</w:t>
      </w:r>
      <w:r w:rsidR="00F3746B">
        <w:t>an penegakan hukum di Indonesia</w:t>
      </w:r>
      <w:r w:rsidR="00920F04" w:rsidRPr="00920F04">
        <w:t>.</w:t>
      </w:r>
    </w:p>
    <w:p w14:paraId="7E0EA26D" w14:textId="01D4115E" w:rsidR="000E6DB1" w:rsidRDefault="00B76430" w:rsidP="000E6DB1">
      <w:pPr>
        <w:ind w:firstLine="432"/>
      </w:pPr>
      <w:r>
        <w:t>Pada penelitian W</w:t>
      </w:r>
      <w:r w:rsidR="000E6DB1">
        <w:t xml:space="preserve">ang </w:t>
      </w:r>
      <w:r w:rsidR="003B24F3">
        <w:rPr>
          <w:iCs/>
        </w:rPr>
        <w:t>et al.</w:t>
      </w:r>
      <w:r w:rsidR="00C704B1">
        <w:rPr>
          <w:iCs/>
        </w:rPr>
        <w:t xml:space="preserve"> </w:t>
      </w:r>
      <w:r w:rsidR="00C704B1">
        <w:rPr>
          <w:iCs/>
        </w:rPr>
        <w:fldChar w:fldCharType="begin" w:fldLock="1"/>
      </w:r>
      <w:r w:rsidR="004102E5">
        <w:rPr>
          <w:iCs/>
        </w:rPr>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C704B1">
        <w:rPr>
          <w:iCs/>
        </w:rPr>
        <w:fldChar w:fldCharType="separate"/>
      </w:r>
      <w:r w:rsidR="004102E5" w:rsidRPr="004102E5">
        <w:rPr>
          <w:iCs/>
          <w:noProof/>
        </w:rPr>
        <w:t>[5]</w:t>
      </w:r>
      <w:r w:rsidR="00C704B1">
        <w:rPr>
          <w:iCs/>
        </w:rPr>
        <w:fldChar w:fldCharType="end"/>
      </w:r>
      <w:r w:rsidR="000E6DB1">
        <w:t xml:space="preserve">, </w:t>
      </w:r>
      <w:r w:rsidR="000E6DB1" w:rsidRPr="00637D99">
        <w:t xml:space="preserve">mengusulkan sebuah pendekatan baru </w:t>
      </w:r>
      <w:r w:rsidR="000E6DB1">
        <w:t>dengan menggabungkan beberapa model salah satu nya model pre-trained</w:t>
      </w:r>
      <w:r w:rsidR="000E6DB1" w:rsidRPr="00637D99">
        <w:t xml:space="preserve"> untuk</w:t>
      </w:r>
      <w:r w:rsidR="000E6DB1">
        <w:t xml:space="preserve"> pemahaman konteks dari </w:t>
      </w:r>
      <w:r w:rsidR="000E6DB1" w:rsidRPr="00637D99">
        <w:t>dokumen hukum Brasil.</w:t>
      </w:r>
      <w:r w:rsidR="000E6DB1">
        <w:t xml:space="preserve"> Dataset yang digunakan dalam penelitian ini berasal dari </w:t>
      </w:r>
      <w:r w:rsidR="000E6DB1" w:rsidRPr="00B20E89">
        <w:rPr>
          <w:i/>
        </w:rPr>
        <w:t>LeNER-Br</w:t>
      </w:r>
      <w:r w:rsidR="000E6DB1">
        <w:t xml:space="preserve"> dengan total 10392 dokumen putusan hukum. Dari </w:t>
      </w:r>
      <w:r w:rsidR="00CB7D34">
        <w:t>jumlah tersebut 9003 dokumen di</w:t>
      </w:r>
      <w:r w:rsidR="000E6DB1">
        <w:t xml:space="preserve">gunakan untuk pelatihan dan 1389 dokumen digunakan untuk pengujian. Dataset ini akan digunakan </w:t>
      </w:r>
      <w:r w:rsidR="00CB7D34">
        <w:t>untuk melatih beberapa model di</w:t>
      </w:r>
      <w:r w:rsidR="000E6DB1">
        <w:t>antaranya BERT(Dinamis)-IDCNN-CRF, BERT(Dinamis)-BiLSTM-CRF, BERT-IDCNN-CRF, BERT-BiLSTM-CRF, STM. Dari proses pelatihan menunjukkan</w:t>
      </w:r>
      <w:r w:rsidR="000E6DB1" w:rsidRPr="00637D99">
        <w:t xml:space="preserve"> bahwa STM lebih baik dan skor F1 adalah 93,23%, yang memberikan dasar penting untuk tugas-tugas NER</w:t>
      </w:r>
      <w:r w:rsidR="000E6DB1">
        <w:t xml:space="preserve"> </w:t>
      </w:r>
      <w:r w:rsidR="000E6DB1">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0E6DB1">
        <w:fldChar w:fldCharType="separate"/>
      </w:r>
      <w:r w:rsidR="004102E5" w:rsidRPr="004102E5">
        <w:rPr>
          <w:noProof/>
        </w:rPr>
        <w:t>[5]</w:t>
      </w:r>
      <w:r w:rsidR="000E6DB1">
        <w:fldChar w:fldCharType="end"/>
      </w:r>
      <w:r w:rsidR="000E6DB1" w:rsidRPr="00637D99">
        <w:t>.</w:t>
      </w:r>
    </w:p>
    <w:p w14:paraId="3571BA53" w14:textId="610AD6C8" w:rsidR="008404F3" w:rsidRDefault="008404F3" w:rsidP="00B121DA">
      <w:pPr>
        <w:ind w:firstLine="432"/>
      </w:pPr>
      <w:r>
        <w:t xml:space="preserve">Pada penelitian Nuranti </w:t>
      </w:r>
      <w:r w:rsidR="00BE05CB">
        <w:rPr>
          <w:iCs/>
        </w:rPr>
        <w:t>&amp; Yulianti</w:t>
      </w:r>
      <w:r w:rsidR="0051002B">
        <w:rPr>
          <w:iCs/>
        </w:rPr>
        <w:t xml:space="preserve"> </w:t>
      </w:r>
      <w:r w:rsidR="0051002B">
        <w:rPr>
          <w:iCs/>
        </w:rPr>
        <w:fldChar w:fldCharType="begin" w:fldLock="1"/>
      </w:r>
      <w:r w:rsidR="004102E5">
        <w:rPr>
          <w:iCs/>
        </w:rPr>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51002B">
        <w:rPr>
          <w:iCs/>
        </w:rPr>
        <w:fldChar w:fldCharType="separate"/>
      </w:r>
      <w:r w:rsidR="004102E5" w:rsidRPr="004102E5">
        <w:rPr>
          <w:iCs/>
          <w:noProof/>
        </w:rPr>
        <w:t>[4]</w:t>
      </w:r>
      <w:r w:rsidR="0051002B">
        <w:rPr>
          <w:iCs/>
        </w:rPr>
        <w:fldChar w:fldCharType="end"/>
      </w:r>
      <w:r>
        <w:t xml:space="preserve">, melakukan sebuah penelitian tentang </w:t>
      </w:r>
      <w:r w:rsidRPr="008404F3">
        <w:t xml:space="preserve">Pengakuan Badan Hukum dalam Dokumen Putusan Pengadilan di Indonesia </w:t>
      </w:r>
      <w:r w:rsidRPr="008404F3">
        <w:lastRenderedPageBreak/>
        <w:t>Menggunakan Pendekatan Bi-LSTM dan CRF</w:t>
      </w:r>
      <w:r>
        <w:t>. Penelitian ini menguji efektivitas beberapa metode deep learning untuk mengenali sepuluh badan hukum dalam dokumen putusan pengadilan di Indonesia. Dalam tugas tersebut, pada penelitian ini ditemukan bahwa kombinasi metode Bi-LSTM dan CRF mencapai nilai F-1 tertinggi yaitu 0.83. Metode ini mengungguli metode deep learning lainnya (CNN, LSTM, LSTM+CRF, dan Bi-LSTM) sebesar 2 -12% dan metode machine learning (SVM end CRF) sebesar 1 - 76%. Hasil penelitian menunjukkan bahwa model ini dapat digunakan untuk mengidentifikasi informasi yang relevan tentang domain hukum di Indonesia.</w:t>
      </w:r>
    </w:p>
    <w:p w14:paraId="0AC7220B" w14:textId="0534D6CD" w:rsidR="005F2520" w:rsidRPr="004C7FC3" w:rsidRDefault="000F386F" w:rsidP="009A0B26">
      <w:pPr>
        <w:ind w:firstLine="432"/>
      </w:pPr>
      <w:r w:rsidRPr="008404F3">
        <w:t>Yang</w:t>
      </w:r>
      <w:r>
        <w:t xml:space="preserve"> </w:t>
      </w:r>
      <w:r w:rsidR="00DD4B28">
        <w:rPr>
          <w:iCs/>
        </w:rPr>
        <w:t xml:space="preserve">&amp; Agrawal </w:t>
      </w:r>
      <w:r w:rsidR="00DD4B28">
        <w:rPr>
          <w:iCs/>
        </w:rPr>
        <w:fldChar w:fldCharType="begin" w:fldLock="1"/>
      </w:r>
      <w:r w:rsidR="004102E5">
        <w:rPr>
          <w:iCs/>
        </w:rPr>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rsidR="00DD4B28">
        <w:rPr>
          <w:iCs/>
        </w:rPr>
        <w:fldChar w:fldCharType="separate"/>
      </w:r>
      <w:r w:rsidR="004102E5" w:rsidRPr="004102E5">
        <w:rPr>
          <w:iCs/>
          <w:noProof/>
        </w:rPr>
        <w:t>[7]</w:t>
      </w:r>
      <w:r w:rsidR="00DD4B28">
        <w:rPr>
          <w:iCs/>
        </w:rPr>
        <w:fldChar w:fldCharType="end"/>
      </w:r>
      <w:r>
        <w:t xml:space="preserve">, melakukan penelitian tentang ekstraksi entitas kompleks dalam dokumen hukum. </w:t>
      </w:r>
      <w:r w:rsidRPr="00643BE2">
        <w:t>Dalam penelitian ini, diusulkan suatu sistem baru yang menggabungkan deteksi objek untuk Analisis Tata Letak Dokumen (DLA) dengan pembelajaran lemah ter awasi guna mengatasi tantangan mengekstraksi entitas kompleks yang ter</w:t>
      </w:r>
      <w:r>
        <w:t>putus-putus dalam dokumen hukum</w:t>
      </w:r>
      <w:r w:rsidRPr="008404F3">
        <w:t>.</w:t>
      </w:r>
      <w:r w:rsidRPr="00D62F02">
        <w:t xml:space="preserve"> </w:t>
      </w:r>
      <w:r w:rsidRPr="00893E5F">
        <w:t>Objek tersebut kemudian akan diklasifikasikan dan dieksplorasi entitas nya dengan membangun aturan.</w:t>
      </w:r>
      <w:r w:rsidR="00CB7D34">
        <w:t xml:space="preserve"> Dataset yang digunakan di</w:t>
      </w:r>
      <w:r>
        <w:t xml:space="preserve">bagi menjadi 2 yaitu dataset dengan label Pseudo dan Gold, Dataset Pseudo berjumlah 4000 dokumen </w:t>
      </w:r>
      <w:r w:rsidRPr="007229D2">
        <w:t>dengan menggunakan pendekatan yang diajukan (proposed approach)</w:t>
      </w:r>
      <w:r>
        <w:t>, bukan anotasi manusia. Sedangkan yang Gold berjumlah 706</w:t>
      </w:r>
      <w:r w:rsidR="007D7BCF">
        <w:t xml:space="preserve"> dokumen dengan anotasi yang di</w:t>
      </w:r>
      <w:r>
        <w:t xml:space="preserve">lakukan oleh tim ahli. </w:t>
      </w:r>
      <w:r w:rsidRPr="00893E5F">
        <w:t>Hasil eksperimen menunjukkan bahwa model yang dilatih hanya pada label Pseudo memiliki kinerja yang lebih baik dibandingkan dengan</w:t>
      </w:r>
      <w:r>
        <w:t xml:space="preserve"> label</w:t>
      </w:r>
      <w:r w:rsidRPr="00893E5F">
        <w:t xml:space="preserve"> Gold</w:t>
      </w:r>
      <w:r w:rsidRPr="00D62F02">
        <w:t xml:space="preserve">. Setelah diuji coba dengan kedua dataset tersebut, dilakukan pengujian dengan melatih model menggunakan dataset gabungan </w:t>
      </w:r>
      <w:r>
        <w:t xml:space="preserve">label </w:t>
      </w:r>
      <w:r w:rsidRPr="00D62F02">
        <w:t>Pseudo + Gold, dan hasilnya tetap sama, yaitu label Pseudo masih memberikan kinerja tertinggi</w:t>
      </w:r>
      <w:r w:rsidR="00816B56">
        <w:t xml:space="preserve"> yaitu presisi</w:t>
      </w:r>
      <w:r w:rsidR="00C05190">
        <w:t xml:space="preserve"> 0.655</w:t>
      </w:r>
      <w:r w:rsidR="00816B56">
        <w:t>, recall</w:t>
      </w:r>
      <w:r w:rsidR="00C05190">
        <w:t xml:space="preserve"> 0.643</w:t>
      </w:r>
      <w:r w:rsidR="00816B56">
        <w:t>, dan F1 Score 0.654</w:t>
      </w:r>
      <w:r w:rsidRPr="00D62F02">
        <w:t>. Hal ini menunjukkan bahwa model dengan label Pseudo da</w:t>
      </w:r>
      <w:r>
        <w:t xml:space="preserve">pat mengidentifikasi informasi yang ada pada label Gold </w:t>
      </w:r>
      <w:r>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fldChar w:fldCharType="separate"/>
      </w:r>
      <w:r w:rsidR="004102E5" w:rsidRPr="004102E5">
        <w:rPr>
          <w:noProof/>
        </w:rPr>
        <w:t>[7]</w:t>
      </w:r>
      <w:r>
        <w:fldChar w:fldCharType="end"/>
      </w:r>
      <w:r w:rsidRPr="008404F3">
        <w:t>.</w:t>
      </w:r>
      <w:bookmarkStart w:id="79" w:name="_Ref159423700"/>
    </w:p>
    <w:p w14:paraId="1DF8E2EA" w14:textId="0DCBFC20" w:rsidR="00BC74C9" w:rsidRPr="00BC74C9" w:rsidRDefault="00BC74C9" w:rsidP="00BC74C9">
      <w:pPr>
        <w:pStyle w:val="Caption"/>
        <w:jc w:val="center"/>
        <w:rPr>
          <w:i w:val="0"/>
          <w:color w:val="auto"/>
          <w:sz w:val="24"/>
          <w:szCs w:val="24"/>
        </w:rPr>
      </w:pPr>
      <w:bookmarkStart w:id="80" w:name="_Ref168404687"/>
      <w:bookmarkStart w:id="81" w:name="_Toc172274280"/>
      <w:bookmarkEnd w:id="79"/>
      <w:r>
        <w:rPr>
          <w:i w:val="0"/>
          <w:color w:val="auto"/>
          <w:sz w:val="24"/>
          <w:szCs w:val="24"/>
        </w:rPr>
        <w:t>Tabel 2.</w:t>
      </w:r>
      <w:r w:rsidRPr="00BC74C9">
        <w:rPr>
          <w:i w:val="0"/>
          <w:color w:val="auto"/>
          <w:sz w:val="24"/>
          <w:szCs w:val="24"/>
        </w:rPr>
        <w:fldChar w:fldCharType="begin"/>
      </w:r>
      <w:r w:rsidRPr="00BC74C9">
        <w:rPr>
          <w:i w:val="0"/>
          <w:color w:val="auto"/>
          <w:sz w:val="24"/>
          <w:szCs w:val="24"/>
        </w:rPr>
        <w:instrText xml:space="preserve"> SEQ Tabel_2. \* ARABIC </w:instrText>
      </w:r>
      <w:r w:rsidRPr="00BC74C9">
        <w:rPr>
          <w:i w:val="0"/>
          <w:color w:val="auto"/>
          <w:sz w:val="24"/>
          <w:szCs w:val="24"/>
        </w:rPr>
        <w:fldChar w:fldCharType="separate"/>
      </w:r>
      <w:r w:rsidR="007924A3">
        <w:rPr>
          <w:i w:val="0"/>
          <w:noProof/>
          <w:color w:val="auto"/>
          <w:sz w:val="24"/>
          <w:szCs w:val="24"/>
        </w:rPr>
        <w:t>7</w:t>
      </w:r>
      <w:r w:rsidRPr="00BC74C9">
        <w:rPr>
          <w:i w:val="0"/>
          <w:color w:val="auto"/>
          <w:sz w:val="24"/>
          <w:szCs w:val="24"/>
        </w:rPr>
        <w:fldChar w:fldCharType="end"/>
      </w:r>
      <w:bookmarkEnd w:id="80"/>
      <w:r w:rsidRPr="00BC74C9">
        <w:rPr>
          <w:i w:val="0"/>
          <w:color w:val="auto"/>
          <w:sz w:val="24"/>
          <w:szCs w:val="24"/>
        </w:rPr>
        <w:t xml:space="preserve"> Penelitian Terkait NER Bidang Hukum</w:t>
      </w:r>
      <w:bookmarkEnd w:id="81"/>
    </w:p>
    <w:tbl>
      <w:tblPr>
        <w:tblStyle w:val="TableGrid"/>
        <w:tblW w:w="0" w:type="auto"/>
        <w:tblLook w:val="04A0" w:firstRow="1" w:lastRow="0" w:firstColumn="1" w:lastColumn="0" w:noHBand="0" w:noVBand="1"/>
      </w:tblPr>
      <w:tblGrid>
        <w:gridCol w:w="576"/>
        <w:gridCol w:w="1303"/>
        <w:gridCol w:w="2068"/>
        <w:gridCol w:w="1883"/>
        <w:gridCol w:w="2098"/>
      </w:tblGrid>
      <w:tr w:rsidR="00C52689" w14:paraId="4BFF3EB7" w14:textId="77777777" w:rsidTr="007A12BD">
        <w:tc>
          <w:tcPr>
            <w:tcW w:w="576" w:type="dxa"/>
            <w:shd w:val="clear" w:color="auto" w:fill="E7E6E6" w:themeFill="background2"/>
            <w:vAlign w:val="center"/>
          </w:tcPr>
          <w:p w14:paraId="26F22AE0" w14:textId="47CFA6E2" w:rsidR="00C52689" w:rsidRPr="00AD1631" w:rsidRDefault="00C52689" w:rsidP="00C52689">
            <w:pPr>
              <w:jc w:val="center"/>
              <w:rPr>
                <w:b/>
                <w:bCs/>
              </w:rPr>
            </w:pPr>
            <w:r>
              <w:rPr>
                <w:b/>
                <w:bCs/>
              </w:rPr>
              <w:t>NO</w:t>
            </w:r>
          </w:p>
        </w:tc>
        <w:tc>
          <w:tcPr>
            <w:tcW w:w="1303" w:type="dxa"/>
            <w:shd w:val="clear" w:color="auto" w:fill="E7E6E6" w:themeFill="background2"/>
            <w:vAlign w:val="center"/>
          </w:tcPr>
          <w:p w14:paraId="400D78FA" w14:textId="468CE9CD" w:rsidR="00C52689" w:rsidRPr="00AD1631" w:rsidRDefault="00C52689" w:rsidP="00FE3A58">
            <w:pPr>
              <w:jc w:val="center"/>
              <w:rPr>
                <w:b/>
                <w:bCs/>
              </w:rPr>
            </w:pPr>
            <w:r w:rsidRPr="00AD1631">
              <w:rPr>
                <w:b/>
                <w:bCs/>
              </w:rPr>
              <w:t>Penelitian, Tahun</w:t>
            </w:r>
          </w:p>
        </w:tc>
        <w:tc>
          <w:tcPr>
            <w:tcW w:w="2085" w:type="dxa"/>
            <w:shd w:val="clear" w:color="auto" w:fill="E7E6E6" w:themeFill="background2"/>
            <w:vAlign w:val="center"/>
          </w:tcPr>
          <w:p w14:paraId="5FE6EE81" w14:textId="77777777" w:rsidR="00C52689" w:rsidRPr="00AD1631" w:rsidRDefault="00C52689" w:rsidP="00FE3A58">
            <w:pPr>
              <w:jc w:val="center"/>
              <w:rPr>
                <w:b/>
                <w:bCs/>
              </w:rPr>
            </w:pPr>
            <w:r w:rsidRPr="00AD1631">
              <w:rPr>
                <w:b/>
                <w:bCs/>
              </w:rPr>
              <w:t>Permasalahan</w:t>
            </w:r>
          </w:p>
        </w:tc>
        <w:tc>
          <w:tcPr>
            <w:tcW w:w="1843" w:type="dxa"/>
            <w:shd w:val="clear" w:color="auto" w:fill="E7E6E6" w:themeFill="background2"/>
            <w:vAlign w:val="center"/>
          </w:tcPr>
          <w:p w14:paraId="3958A2FB" w14:textId="77777777" w:rsidR="00C52689" w:rsidRPr="00AD1631" w:rsidRDefault="00C52689" w:rsidP="00FE3A58">
            <w:pPr>
              <w:jc w:val="center"/>
              <w:rPr>
                <w:b/>
                <w:bCs/>
              </w:rPr>
            </w:pPr>
            <w:r w:rsidRPr="00AD1631">
              <w:rPr>
                <w:b/>
                <w:bCs/>
              </w:rPr>
              <w:t>Metode/Solusi</w:t>
            </w:r>
          </w:p>
        </w:tc>
        <w:tc>
          <w:tcPr>
            <w:tcW w:w="2121" w:type="dxa"/>
            <w:shd w:val="clear" w:color="auto" w:fill="E7E6E6" w:themeFill="background2"/>
            <w:vAlign w:val="center"/>
          </w:tcPr>
          <w:p w14:paraId="1871420A" w14:textId="77777777" w:rsidR="00C52689" w:rsidRPr="00AD1631" w:rsidRDefault="00C52689" w:rsidP="00FE3A58">
            <w:pPr>
              <w:jc w:val="center"/>
              <w:rPr>
                <w:b/>
                <w:bCs/>
              </w:rPr>
            </w:pPr>
            <w:r w:rsidRPr="00AD1631">
              <w:rPr>
                <w:b/>
                <w:bCs/>
              </w:rPr>
              <w:t>Hasil</w:t>
            </w:r>
          </w:p>
        </w:tc>
      </w:tr>
      <w:tr w:rsidR="00C52689" w14:paraId="462E41A2" w14:textId="77777777" w:rsidTr="00886AA7">
        <w:tc>
          <w:tcPr>
            <w:tcW w:w="576" w:type="dxa"/>
            <w:vAlign w:val="center"/>
          </w:tcPr>
          <w:p w14:paraId="0FDF60D7" w14:textId="056D083B" w:rsidR="00C52689" w:rsidRPr="00AD1631" w:rsidRDefault="00C52689" w:rsidP="00C52689">
            <w:pPr>
              <w:jc w:val="center"/>
            </w:pPr>
            <w:r>
              <w:t>1.</w:t>
            </w:r>
          </w:p>
        </w:tc>
        <w:tc>
          <w:tcPr>
            <w:tcW w:w="1303" w:type="dxa"/>
          </w:tcPr>
          <w:p w14:paraId="1A15DE74" w14:textId="33639F34" w:rsidR="00C52689" w:rsidRDefault="00C52689" w:rsidP="005B21BE">
            <w:r w:rsidRPr="00AD1631">
              <w:t>Solihin</w:t>
            </w:r>
            <w:r>
              <w:t xml:space="preserve"> &amp; Budi </w:t>
            </w:r>
            <w:r>
              <w:fldChar w:fldCharType="begin" w:fldLock="1"/>
            </w:r>
            <w:r>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fldChar w:fldCharType="separate"/>
            </w:r>
            <w:r w:rsidRPr="005B21BE">
              <w:rPr>
                <w:noProof/>
              </w:rPr>
              <w:t>[2]</w:t>
            </w:r>
            <w:r>
              <w:fldChar w:fldCharType="end"/>
            </w:r>
            <w:r>
              <w:t>, 2018</w:t>
            </w:r>
          </w:p>
        </w:tc>
        <w:tc>
          <w:tcPr>
            <w:tcW w:w="2085" w:type="dxa"/>
          </w:tcPr>
          <w:p w14:paraId="5403D82A" w14:textId="50B32D9D" w:rsidR="00C52689" w:rsidRDefault="00C52689" w:rsidP="008F1554">
            <w:r>
              <w:t xml:space="preserve">Pencatatan Penegakan Hukum Berdasarkan </w:t>
            </w:r>
          </w:p>
          <w:p w14:paraId="32889CCC" w14:textId="496F5054" w:rsidR="00C52689" w:rsidRDefault="00C52689" w:rsidP="004D4EE8">
            <w:r>
              <w:lastRenderedPageBreak/>
              <w:t>Dokumen Putusan</w:t>
            </w:r>
            <w:r w:rsidR="004D4EE8">
              <w:t xml:space="preserve"> Pengadilan di Indonesia</w:t>
            </w:r>
          </w:p>
        </w:tc>
        <w:tc>
          <w:tcPr>
            <w:tcW w:w="1843" w:type="dxa"/>
          </w:tcPr>
          <w:p w14:paraId="3DF41A46" w14:textId="77777777" w:rsidR="00C52689" w:rsidRDefault="00C52689" w:rsidP="008F1554">
            <w:r>
              <w:lastRenderedPageBreak/>
              <w:t>Rule-based Information</w:t>
            </w:r>
          </w:p>
          <w:p w14:paraId="58A0B2F0" w14:textId="77777777" w:rsidR="00C52689" w:rsidRDefault="00C52689" w:rsidP="008F1554">
            <w:r>
              <w:t>Extraction</w:t>
            </w:r>
          </w:p>
        </w:tc>
        <w:tc>
          <w:tcPr>
            <w:tcW w:w="2121" w:type="dxa"/>
          </w:tcPr>
          <w:p w14:paraId="27FD9447" w14:textId="22E1BA20" w:rsidR="00C52689" w:rsidRDefault="00C52689" w:rsidP="002E1A60">
            <w:r>
              <w:t>Telah M</w:t>
            </w:r>
            <w:r w:rsidRPr="00F95F19">
              <w:t>enghasilkan</w:t>
            </w:r>
            <w:r>
              <w:t xml:space="preserve"> </w:t>
            </w:r>
            <w:r w:rsidRPr="00F95F19">
              <w:lastRenderedPageBreak/>
              <w:t>recall 0.82,</w:t>
            </w:r>
            <w:r>
              <w:t xml:space="preserve"> </w:t>
            </w:r>
            <w:r w:rsidRPr="00F95F19">
              <w:t xml:space="preserve">presisi 0.96, </w:t>
            </w:r>
            <w:r>
              <w:t>F-S</w:t>
            </w:r>
            <w:r w:rsidRPr="00F95F19">
              <w:t xml:space="preserve">core </w:t>
            </w:r>
            <w:r>
              <w:t>0.89.</w:t>
            </w:r>
          </w:p>
        </w:tc>
      </w:tr>
      <w:tr w:rsidR="00C52689" w14:paraId="7AC419DE" w14:textId="77777777" w:rsidTr="00886AA7">
        <w:tc>
          <w:tcPr>
            <w:tcW w:w="576" w:type="dxa"/>
            <w:vAlign w:val="center"/>
          </w:tcPr>
          <w:p w14:paraId="2608FFC2" w14:textId="00DDF25B" w:rsidR="00C52689" w:rsidRDefault="00C52689" w:rsidP="00C52689">
            <w:pPr>
              <w:jc w:val="center"/>
            </w:pPr>
            <w:r>
              <w:lastRenderedPageBreak/>
              <w:t>2.</w:t>
            </w:r>
          </w:p>
        </w:tc>
        <w:tc>
          <w:tcPr>
            <w:tcW w:w="1303" w:type="dxa"/>
          </w:tcPr>
          <w:p w14:paraId="7798B585" w14:textId="2CBFE16A" w:rsidR="00C52689" w:rsidRDefault="00C52689" w:rsidP="009B303D">
            <w:r>
              <w:t xml:space="preserve">Wang et al. </w:t>
            </w:r>
            <w:r>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fldChar w:fldCharType="separate"/>
            </w:r>
            <w:r w:rsidR="004102E5" w:rsidRPr="004102E5">
              <w:rPr>
                <w:noProof/>
              </w:rPr>
              <w:t>[5]</w:t>
            </w:r>
            <w:r>
              <w:fldChar w:fldCharType="end"/>
            </w:r>
            <w:r>
              <w:t>, 2020.</w:t>
            </w:r>
          </w:p>
        </w:tc>
        <w:tc>
          <w:tcPr>
            <w:tcW w:w="2085" w:type="dxa"/>
          </w:tcPr>
          <w:p w14:paraId="3878AF12" w14:textId="6E29AE71" w:rsidR="00C52689" w:rsidRDefault="00C52689" w:rsidP="000F386F">
            <w:r>
              <w:t xml:space="preserve">Ekstraksi </w:t>
            </w:r>
            <w:r w:rsidRPr="009227A3">
              <w:t>Entitas</w:t>
            </w:r>
            <w:r w:rsidR="00131C89">
              <w:t xml:space="preserve"> dari Teks Hukum Braz</w:t>
            </w:r>
            <w:r>
              <w:t>il</w:t>
            </w:r>
          </w:p>
        </w:tc>
        <w:tc>
          <w:tcPr>
            <w:tcW w:w="1843" w:type="dxa"/>
          </w:tcPr>
          <w:p w14:paraId="08E113D8" w14:textId="3EDB69BB" w:rsidR="00C52689" w:rsidRDefault="00CB7D34" w:rsidP="000F386F">
            <w:r>
              <w:t>Gabungan beberapa model di</w:t>
            </w:r>
            <w:r w:rsidR="00C52689">
              <w:t>antaranya BERT(Dinamis)-IDCNN-CRF, BERT(Dinamis)-BiLSTM-CRF, BERT-IDCNN-CRF, BERT-BiLSTM-CRF, STM</w:t>
            </w:r>
          </w:p>
        </w:tc>
        <w:tc>
          <w:tcPr>
            <w:tcW w:w="2121" w:type="dxa"/>
          </w:tcPr>
          <w:p w14:paraId="3DC2F1D4" w14:textId="503E2263" w:rsidR="00C52689" w:rsidRDefault="00CB7D34" w:rsidP="00146DBB">
            <w:r>
              <w:t>STM merupakan model terbaik di</w:t>
            </w:r>
            <w:r w:rsidR="00C52689">
              <w:t>bandingkan dengan model lain nya.</w:t>
            </w:r>
          </w:p>
        </w:tc>
      </w:tr>
      <w:tr w:rsidR="00C52689" w14:paraId="0331CA4E" w14:textId="77777777" w:rsidTr="00886AA7">
        <w:tc>
          <w:tcPr>
            <w:tcW w:w="576" w:type="dxa"/>
            <w:vAlign w:val="center"/>
          </w:tcPr>
          <w:p w14:paraId="7386D56A" w14:textId="497FD8CC" w:rsidR="00C52689" w:rsidRPr="00B91CBE" w:rsidRDefault="00C52689" w:rsidP="00C52689">
            <w:pPr>
              <w:jc w:val="center"/>
            </w:pPr>
            <w:r>
              <w:t>3.</w:t>
            </w:r>
          </w:p>
        </w:tc>
        <w:tc>
          <w:tcPr>
            <w:tcW w:w="1303" w:type="dxa"/>
          </w:tcPr>
          <w:p w14:paraId="50216145" w14:textId="5844B8B6" w:rsidR="00C52689" w:rsidRDefault="00C52689" w:rsidP="0051002B">
            <w:r w:rsidRPr="00B91CBE">
              <w:t>Nuranti</w:t>
            </w:r>
            <w:r>
              <w:t xml:space="preserve"> &amp; Yulianti </w:t>
            </w:r>
            <w:r>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fldChar w:fldCharType="separate"/>
            </w:r>
            <w:r w:rsidR="004102E5" w:rsidRPr="004102E5">
              <w:rPr>
                <w:noProof/>
              </w:rPr>
              <w:t>[4]</w:t>
            </w:r>
            <w:r>
              <w:fldChar w:fldCharType="end"/>
            </w:r>
            <w:r>
              <w:t xml:space="preserve"> , 2021</w:t>
            </w:r>
          </w:p>
        </w:tc>
        <w:tc>
          <w:tcPr>
            <w:tcW w:w="2085" w:type="dxa"/>
          </w:tcPr>
          <w:p w14:paraId="2B9D6537" w14:textId="77777777" w:rsidR="00C52689" w:rsidRDefault="00C52689" w:rsidP="000F386F">
            <w:r>
              <w:t xml:space="preserve">Ekstraksi Entitas </w:t>
            </w:r>
            <w:r w:rsidRPr="00B91CBE">
              <w:t>Hukum dalam Dokumen Putusan Pengadilan di Indonesia</w:t>
            </w:r>
          </w:p>
        </w:tc>
        <w:tc>
          <w:tcPr>
            <w:tcW w:w="1843" w:type="dxa"/>
          </w:tcPr>
          <w:p w14:paraId="5040BDF4" w14:textId="1E78EAFF" w:rsidR="00C52689" w:rsidRDefault="00C52689" w:rsidP="008C6C9E">
            <w:r w:rsidRPr="00B91CBE">
              <w:t>Menggunakan</w:t>
            </w:r>
            <w:r>
              <w:t xml:space="preserve"> </w:t>
            </w:r>
            <w:r w:rsidRPr="008C6C9E">
              <w:rPr>
                <w:i/>
              </w:rPr>
              <w:t>CNN</w:t>
            </w:r>
            <w:r>
              <w:t>, LSTM, Bi-LSTM, LSTM-CRF, Bi-LSTM-CRF.</w:t>
            </w:r>
          </w:p>
        </w:tc>
        <w:tc>
          <w:tcPr>
            <w:tcW w:w="2121" w:type="dxa"/>
          </w:tcPr>
          <w:p w14:paraId="5EC424B6" w14:textId="521A362E" w:rsidR="00C52689" w:rsidRDefault="00C52689" w:rsidP="0063478D">
            <w:r>
              <w:t>Kombinasi metode Bi-LSTM dan CRF mencapai nilai F1-Score tertinggi yaitu 0.83.</w:t>
            </w:r>
          </w:p>
          <w:p w14:paraId="25C1499D" w14:textId="06927333" w:rsidR="00C52689" w:rsidRDefault="00C52689" w:rsidP="000F386F"/>
        </w:tc>
      </w:tr>
      <w:tr w:rsidR="00C52689" w14:paraId="69C0118A" w14:textId="77777777" w:rsidTr="00886AA7">
        <w:tc>
          <w:tcPr>
            <w:tcW w:w="576" w:type="dxa"/>
            <w:vAlign w:val="center"/>
          </w:tcPr>
          <w:p w14:paraId="699E0B72" w14:textId="182A18CD" w:rsidR="00C52689" w:rsidRPr="00F95F19" w:rsidRDefault="00C52689" w:rsidP="00C52689">
            <w:pPr>
              <w:jc w:val="center"/>
            </w:pPr>
            <w:r>
              <w:t>4.</w:t>
            </w:r>
          </w:p>
        </w:tc>
        <w:tc>
          <w:tcPr>
            <w:tcW w:w="1303" w:type="dxa"/>
          </w:tcPr>
          <w:p w14:paraId="655830CF" w14:textId="7E911FDE" w:rsidR="00C52689" w:rsidRDefault="00C52689" w:rsidP="00FD7A4C">
            <w:r w:rsidRPr="00F95F19">
              <w:t>Ya</w:t>
            </w:r>
            <w:r>
              <w:t xml:space="preserve">ng &amp; Agrawal </w:t>
            </w:r>
            <w:r>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fldChar w:fldCharType="separate"/>
            </w:r>
            <w:r w:rsidR="004102E5" w:rsidRPr="004102E5">
              <w:rPr>
                <w:noProof/>
              </w:rPr>
              <w:t>[7]</w:t>
            </w:r>
            <w:r>
              <w:fldChar w:fldCharType="end"/>
            </w:r>
            <w:r>
              <w:t>, 2023</w:t>
            </w:r>
          </w:p>
        </w:tc>
        <w:tc>
          <w:tcPr>
            <w:tcW w:w="2085" w:type="dxa"/>
          </w:tcPr>
          <w:p w14:paraId="0355564F" w14:textId="3530BED5" w:rsidR="00C52689" w:rsidRDefault="00C52689" w:rsidP="000F386F">
            <w:r w:rsidRPr="00B91CBE">
              <w:t>Mengekstraksi Entitas Kompleks dalam Dokumen Hukum</w:t>
            </w:r>
            <w:r>
              <w:t xml:space="preserve"> Amerika</w:t>
            </w:r>
          </w:p>
        </w:tc>
        <w:tc>
          <w:tcPr>
            <w:tcW w:w="1843" w:type="dxa"/>
          </w:tcPr>
          <w:p w14:paraId="20DC54D6" w14:textId="2F17BD60" w:rsidR="00C52689" w:rsidRDefault="00C52689" w:rsidP="003D34BF">
            <w:r>
              <w:t>Rule-based Information</w:t>
            </w:r>
          </w:p>
          <w:p w14:paraId="7BDCD7C2" w14:textId="3FAF6205" w:rsidR="00C52689" w:rsidRDefault="00C52689" w:rsidP="003D34BF">
            <w:r>
              <w:t>Extraction</w:t>
            </w:r>
          </w:p>
        </w:tc>
        <w:tc>
          <w:tcPr>
            <w:tcW w:w="2121" w:type="dxa"/>
          </w:tcPr>
          <w:p w14:paraId="624E1D1F" w14:textId="52CA5167" w:rsidR="00C52689" w:rsidRDefault="00766AC3" w:rsidP="00766AC3">
            <w:r>
              <w:t>Dataset label pseudo dengan nilai presisi 0.665, recall 0.643, dan F1-Score 0.654.</w:t>
            </w:r>
          </w:p>
        </w:tc>
      </w:tr>
    </w:tbl>
    <w:p w14:paraId="7012F26A" w14:textId="77777777" w:rsidR="000F386F" w:rsidRDefault="000F386F" w:rsidP="002D0696"/>
    <w:p w14:paraId="61F89B8B" w14:textId="3E63D0AB" w:rsidR="000400D6" w:rsidRPr="003C5847" w:rsidRDefault="000400D6" w:rsidP="003C5847">
      <w:pPr>
        <w:ind w:firstLine="432"/>
      </w:pPr>
      <w:r>
        <w:t>Berdasa</w:t>
      </w:r>
      <w:r w:rsidR="006A24A7">
        <w:t>rkan uraian penelitian</w:t>
      </w:r>
      <w:r w:rsidR="00116CB0">
        <w:t xml:space="preserve"> </w:t>
      </w:r>
      <w:r w:rsidR="00116CB0" w:rsidRPr="00116CB0">
        <w:fldChar w:fldCharType="begin"/>
      </w:r>
      <w:r w:rsidR="00116CB0" w:rsidRPr="00116CB0">
        <w:instrText xml:space="preserve"> REF _Ref168404687 \h  \* MERGEFORMAT </w:instrText>
      </w:r>
      <w:r w:rsidR="00116CB0" w:rsidRPr="00116CB0">
        <w:fldChar w:fldCharType="separate"/>
      </w:r>
      <w:r w:rsidR="007924A3">
        <w:rPr>
          <w:szCs w:val="24"/>
        </w:rPr>
        <w:t>Tabel 2.</w:t>
      </w:r>
      <w:r w:rsidR="007924A3" w:rsidRPr="007924A3">
        <w:rPr>
          <w:szCs w:val="24"/>
        </w:rPr>
        <w:t>7</w:t>
      </w:r>
      <w:r w:rsidR="00116CB0" w:rsidRPr="00116CB0">
        <w:fldChar w:fldCharType="end"/>
      </w:r>
      <w:r>
        <w:t xml:space="preserve">, </w:t>
      </w:r>
      <w:r>
        <w:rPr>
          <w:i/>
          <w:iCs/>
        </w:rPr>
        <w:t>NER</w:t>
      </w:r>
      <w:r w:rsidR="00D4046A">
        <w:rPr>
          <w:i/>
          <w:iCs/>
        </w:rPr>
        <w:t xml:space="preserve"> </w:t>
      </w:r>
      <w:r>
        <w:t xml:space="preserve">sudah digunakan dalam banyak penelitian, salah </w:t>
      </w:r>
      <w:r w:rsidR="001F3610">
        <w:t>satu nya</w:t>
      </w:r>
      <w:r>
        <w:t xml:space="preserve"> studi kasus </w:t>
      </w:r>
      <w:r w:rsidRPr="000400D6">
        <w:t>Pencatatan Penegakan Hukum</w:t>
      </w:r>
      <w:r w:rsidR="007D081A">
        <w:t xml:space="preserve"> </w:t>
      </w:r>
      <w:r w:rsidR="006C4BE6">
        <w:t xml:space="preserve">berdasarkan dokumen putusan pengadilan </w:t>
      </w:r>
      <w:r w:rsidR="007D081A">
        <w:t xml:space="preserve">pada penelitian </w:t>
      </w:r>
      <w:r w:rsidR="007D081A">
        <w:fldChar w:fldCharType="begin" w:fldLock="1"/>
      </w:r>
      <w:r w:rsidR="007D081A">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7D081A">
        <w:fldChar w:fldCharType="separate"/>
      </w:r>
      <w:r w:rsidR="007D081A" w:rsidRPr="007D081A">
        <w:rPr>
          <w:noProof/>
        </w:rPr>
        <w:t>[2]</w:t>
      </w:r>
      <w:r w:rsidR="007D081A">
        <w:fldChar w:fldCharType="end"/>
      </w:r>
      <w:r w:rsidR="007D081A">
        <w:t xml:space="preserve"> </w:t>
      </w:r>
      <w:r w:rsidR="006C4BE6">
        <w:t>dengan menerapkan</w:t>
      </w:r>
      <w:r w:rsidR="0023608E">
        <w:t xml:space="preserve"> metode </w:t>
      </w:r>
      <w:r w:rsidR="003E63E1">
        <w:t>rule based</w:t>
      </w:r>
      <w:r w:rsidR="007D081A">
        <w:t xml:space="preserve">. </w:t>
      </w:r>
      <w:r w:rsidR="00C7111F">
        <w:t>Dari</w:t>
      </w:r>
      <w:r w:rsidR="00EF764C">
        <w:t xml:space="preserve"> </w:t>
      </w:r>
      <w:r w:rsidR="00EF764C" w:rsidRPr="00EF764C">
        <w:fldChar w:fldCharType="begin"/>
      </w:r>
      <w:r w:rsidR="00EF764C" w:rsidRPr="00EF764C">
        <w:instrText xml:space="preserve"> REF _Ref168404687 \h  \* MERGEFORMAT </w:instrText>
      </w:r>
      <w:r w:rsidR="00EF764C" w:rsidRPr="00EF764C">
        <w:fldChar w:fldCharType="separate"/>
      </w:r>
      <w:r w:rsidR="007924A3">
        <w:rPr>
          <w:szCs w:val="24"/>
        </w:rPr>
        <w:t>Tabel 2.</w:t>
      </w:r>
      <w:r w:rsidR="007924A3" w:rsidRPr="007924A3">
        <w:rPr>
          <w:szCs w:val="24"/>
        </w:rPr>
        <w:t>7</w:t>
      </w:r>
      <w:r w:rsidR="00EF764C" w:rsidRPr="00EF764C">
        <w:fldChar w:fldCharType="end"/>
      </w:r>
      <w:r w:rsidR="00C7111F">
        <w:t>.</w:t>
      </w:r>
      <w:r w:rsidR="003C5847">
        <w:t xml:space="preserve"> </w:t>
      </w:r>
      <w:r w:rsidR="00447584">
        <w:t>Penggunaan</w:t>
      </w:r>
      <w:r w:rsidR="00F60EA2">
        <w:t xml:space="preserve"> metode rule based</w:t>
      </w:r>
      <w:r w:rsidR="00447584">
        <w:t xml:space="preserve"> </w:t>
      </w:r>
      <w:r w:rsidR="007D081A" w:rsidRPr="007D081A">
        <w:t>dapat diimplementasikan dalam domain hukum dan mendukung pengembangan catatan penegakan hukum di Indonesia.</w:t>
      </w:r>
      <w:r w:rsidR="008D4281">
        <w:t xml:space="preserve"> </w:t>
      </w:r>
      <w:r w:rsidR="008A2010">
        <w:t xml:space="preserve">Penggunaan metode berbasis aturan juga pernah dilakukan pada </w:t>
      </w:r>
      <w:r w:rsidR="008A2010">
        <w:lastRenderedPageBreak/>
        <w:t xml:space="preserve">penelitian </w:t>
      </w:r>
      <w:r w:rsidR="008A2010">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rsidR="008A2010">
        <w:fldChar w:fldCharType="separate"/>
      </w:r>
      <w:r w:rsidR="004102E5" w:rsidRPr="004102E5">
        <w:rPr>
          <w:noProof/>
        </w:rPr>
        <w:t>[7]</w:t>
      </w:r>
      <w:r w:rsidR="008A2010">
        <w:fldChar w:fldCharType="end"/>
      </w:r>
      <w:r w:rsidR="008A2010">
        <w:t xml:space="preserve">, namun pada penelitian </w:t>
      </w:r>
      <w:r w:rsidR="008A2010">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rsidR="008A2010">
        <w:fldChar w:fldCharType="separate"/>
      </w:r>
      <w:r w:rsidR="004102E5" w:rsidRPr="004102E5">
        <w:rPr>
          <w:noProof/>
        </w:rPr>
        <w:t>[7]</w:t>
      </w:r>
      <w:r w:rsidR="008A2010">
        <w:fldChar w:fldCharType="end"/>
      </w:r>
      <w:r w:rsidR="008A2010">
        <w:t xml:space="preserve"> terdapat sistem baru yang menggabungkan deteksi objek untuk </w:t>
      </w:r>
      <w:r w:rsidR="008A2010" w:rsidRPr="008A2010">
        <w:rPr>
          <w:i/>
        </w:rPr>
        <w:t>Document Layout Analysis (DLA)</w:t>
      </w:r>
      <w:r w:rsidR="003A0A0E">
        <w:t xml:space="preserve"> </w:t>
      </w:r>
      <w:r w:rsidR="003A0A0E" w:rsidRPr="001F64D8">
        <w:t xml:space="preserve">dengan pembelajaran lemah </w:t>
      </w:r>
      <w:r w:rsidR="003A0A0E">
        <w:t xml:space="preserve">ter-awasi </w:t>
      </w:r>
      <w:r w:rsidR="003A0A0E" w:rsidRPr="001F64D8">
        <w:t>untuk mengatasi tantangan mengekstraksi entitas kompleks yang terputus-putus dalam dokumen hukum</w:t>
      </w:r>
      <w:r w:rsidR="00CA49EE">
        <w:t xml:space="preserve"> Amerika</w:t>
      </w:r>
      <w:r w:rsidR="00B27B15">
        <w:t xml:space="preserve">. Fokus penelitian </w:t>
      </w:r>
      <w:r w:rsidR="00B27B15">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rsidR="00B27B15">
        <w:fldChar w:fldCharType="separate"/>
      </w:r>
      <w:r w:rsidR="004102E5" w:rsidRPr="004102E5">
        <w:rPr>
          <w:noProof/>
        </w:rPr>
        <w:t>[7]</w:t>
      </w:r>
      <w:r w:rsidR="00B27B15">
        <w:fldChar w:fldCharType="end"/>
      </w:r>
      <w:r w:rsidR="00B27B15">
        <w:t xml:space="preserve"> juga berbeda dari penelitian </w:t>
      </w:r>
      <w:r w:rsidR="00B27B15">
        <w:fldChar w:fldCharType="begin" w:fldLock="1"/>
      </w:r>
      <w:r w:rsidR="00B27B15">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B27B15">
        <w:fldChar w:fldCharType="separate"/>
      </w:r>
      <w:r w:rsidR="00B27B15" w:rsidRPr="00B27B15">
        <w:rPr>
          <w:noProof/>
        </w:rPr>
        <w:t>[2]</w:t>
      </w:r>
      <w:r w:rsidR="00B27B15">
        <w:fldChar w:fldCharType="end"/>
      </w:r>
      <w:r w:rsidR="00B27B15">
        <w:t xml:space="preserve">, penelitian </w:t>
      </w:r>
      <w:r w:rsidR="00B27B15">
        <w:fldChar w:fldCharType="begin" w:fldLock="1"/>
      </w:r>
      <w:r w:rsidR="004102E5">
        <w:instrText>ADDIN CSL_CITATION {"citationItems":[{"id":"ITEM-1","itemData":{"DOI":"10.1145/3539618.3591852","ISBN":"9781450394086","abstract":"Accurate Named Entity Recognition (NER) is crucial for various information retrieval tasks in industry. However, despite significant progress in traditional NER methods, the extraction of Complex Named Entities remains a relatively unexplored area. In this paper, we propose a novel system that combines object detection for Document Layout Analysis (DLA) with weakly supervised learning to address the challenge of extracting discontinuous complex named entities in legal documents. Notably, to the best of our knowledge, this is the first work to apply weak supervision to DLA. Our experimental results show that the model trained solely on pseudo labels outperforms the supervised baseline when gold-standard data is limited, highlighting the effectiveness of our proposed approach in reducing the dependency on annotated data.","author":[{"dropping-particle":"","family":"Yang","given":"Hsiu Wei","non-dropping-particle":"","parse-names":false,"suffix":""},{"dropping-particle":"","family":"Agrawal","given":"Abhinav","non-dropping-particle":"","parse-names":false,"suffix":""}],"container-title":"SIGIR 2023 - Proceedings of the 46th International ACM SIGIR Conference on Research and Development in Information Retrieval","id":"ITEM-1","issue":"1","issued":{"date-parts":[["2023"]]},"number-of-pages":"3349-3353","publisher":"Association for Computing Machinery","title":"Extracting Complex Named Entities in Legal Documents via Weakly Supervised Object Detection","type":"book","volume":"1"},"uris":["http://www.mendeley.com/documents/?uuid=4bd825da-ec47-4e91-bb79-4afc1b43c4af"]}],"mendeley":{"formattedCitation":"[7]","plainTextFormattedCitation":"[7]","previouslyFormattedCitation":"[7]"},"properties":{"noteIndex":0},"schema":"https://github.com/citation-style-language/schema/raw/master/csl-citation.json"}</w:instrText>
      </w:r>
      <w:r w:rsidR="00B27B15">
        <w:fldChar w:fldCharType="separate"/>
      </w:r>
      <w:r w:rsidR="004102E5" w:rsidRPr="004102E5">
        <w:rPr>
          <w:noProof/>
        </w:rPr>
        <w:t>[7]</w:t>
      </w:r>
      <w:r w:rsidR="00B27B15">
        <w:fldChar w:fldCharType="end"/>
      </w:r>
      <w:r w:rsidR="00B27B15">
        <w:t xml:space="preserve"> berf</w:t>
      </w:r>
      <w:r w:rsidR="007D7BCF">
        <w:t>okus pada dataset yang telah di</w:t>
      </w:r>
      <w:r w:rsidR="00B27B15">
        <w:t xml:space="preserve">lakukan anotasi secara manual </w:t>
      </w:r>
      <w:r w:rsidR="00B27B15" w:rsidRPr="00B27B15">
        <w:rPr>
          <w:i/>
        </w:rPr>
        <w:t>(GOLD)</w:t>
      </w:r>
      <w:r w:rsidR="00B27B15">
        <w:t xml:space="preserve"> dan otomatis </w:t>
      </w:r>
      <w:r w:rsidR="00B27B15" w:rsidRPr="00B27B15">
        <w:rPr>
          <w:i/>
        </w:rPr>
        <w:t>(Pseudo)</w:t>
      </w:r>
      <w:r w:rsidR="00B27B15">
        <w:t xml:space="preserve">, sehingga menghasilkan model terbaik dengan menggunakan dataset dengan label otomatis </w:t>
      </w:r>
      <w:r w:rsidR="00B27B15">
        <w:rPr>
          <w:i/>
        </w:rPr>
        <w:t>(Pseudo)</w:t>
      </w:r>
      <w:r w:rsidR="006348C6">
        <w:t>.</w:t>
      </w:r>
    </w:p>
    <w:p w14:paraId="47DF0D7C" w14:textId="07A2F826" w:rsidR="003869AC" w:rsidRDefault="00D76719" w:rsidP="00B121DA">
      <w:pPr>
        <w:ind w:firstLine="432"/>
      </w:pPr>
      <w:r>
        <w:t xml:space="preserve">Selain penelitian </w:t>
      </w:r>
      <w:r>
        <w:fldChar w:fldCharType="begin" w:fldLock="1"/>
      </w:r>
      <w:r w:rsidR="00A15056">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fldChar w:fldCharType="separate"/>
      </w:r>
      <w:r w:rsidRPr="00D76719">
        <w:rPr>
          <w:noProof/>
        </w:rPr>
        <w:t>[2]</w:t>
      </w:r>
      <w:r>
        <w:fldChar w:fldCharType="end"/>
      </w:r>
      <w:r>
        <w:t xml:space="preserve"> t</w:t>
      </w:r>
      <w:r w:rsidR="007D081A">
        <w:t xml:space="preserve">erdapat juga </w:t>
      </w:r>
      <w:r>
        <w:t xml:space="preserve">penelitian ekstraksi entitas </w:t>
      </w:r>
      <w:r w:rsidR="007D081A" w:rsidRPr="007D081A">
        <w:t xml:space="preserve">dalam Dokumen Putusan Pengadilan </w:t>
      </w:r>
      <w:r>
        <w:t>berbahasa</w:t>
      </w:r>
      <w:r w:rsidR="007D081A" w:rsidRPr="007D081A">
        <w:t xml:space="preserve"> Indonesia</w:t>
      </w:r>
      <w:r w:rsidR="007D081A">
        <w:t xml:space="preserve"> seperti pada penelitian </w:t>
      </w:r>
      <w:r w:rsidR="007D081A">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7D081A">
        <w:fldChar w:fldCharType="separate"/>
      </w:r>
      <w:r w:rsidR="004102E5" w:rsidRPr="004102E5">
        <w:rPr>
          <w:noProof/>
        </w:rPr>
        <w:t>[4]</w:t>
      </w:r>
      <w:r w:rsidR="007D081A">
        <w:fldChar w:fldCharType="end"/>
      </w:r>
      <w:r w:rsidR="007D081A">
        <w:t xml:space="preserve"> </w:t>
      </w:r>
      <w:r w:rsidR="007D081A">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7D081A">
        <w:fldChar w:fldCharType="separate"/>
      </w:r>
      <w:r w:rsidR="004102E5" w:rsidRPr="004102E5">
        <w:rPr>
          <w:noProof/>
        </w:rPr>
        <w:t>[5]</w:t>
      </w:r>
      <w:r w:rsidR="007D081A">
        <w:fldChar w:fldCharType="end"/>
      </w:r>
      <w:r w:rsidR="007D081A">
        <w:t xml:space="preserve">. Kedua penelitian tersebut memiliki perbedaan dimana penelitian </w:t>
      </w:r>
      <w:r w:rsidR="007D081A">
        <w:fldChar w:fldCharType="begin" w:fldLock="1"/>
      </w:r>
      <w:r w:rsidR="004102E5">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7D081A">
        <w:fldChar w:fldCharType="separate"/>
      </w:r>
      <w:r w:rsidR="004102E5" w:rsidRPr="004102E5">
        <w:rPr>
          <w:noProof/>
        </w:rPr>
        <w:t>[4]</w:t>
      </w:r>
      <w:r w:rsidR="007D081A">
        <w:fldChar w:fldCharType="end"/>
      </w:r>
      <w:r w:rsidR="007D081A">
        <w:t xml:space="preserve"> menerapkan </w:t>
      </w:r>
      <w:r w:rsidR="00A8537E">
        <w:t xml:space="preserve">kombinasi metode </w:t>
      </w:r>
      <w:r w:rsidR="00AF5B08">
        <w:rPr>
          <w:i/>
        </w:rPr>
        <w:t>Bidirectional Long Short Term Memory (</w:t>
      </w:r>
      <w:r w:rsidR="00A8537E" w:rsidRPr="00AF5B08">
        <w:rPr>
          <w:i/>
        </w:rPr>
        <w:t>Bi-LSTM</w:t>
      </w:r>
      <w:r w:rsidR="00AF5B08">
        <w:rPr>
          <w:i/>
        </w:rPr>
        <w:t>)</w:t>
      </w:r>
      <w:r w:rsidR="00A8537E">
        <w:t xml:space="preserve"> dan </w:t>
      </w:r>
      <w:r w:rsidR="006B2980">
        <w:rPr>
          <w:i/>
        </w:rPr>
        <w:t>Conditional Random Field (</w:t>
      </w:r>
      <w:r w:rsidR="00A8537E" w:rsidRPr="006B2980">
        <w:rPr>
          <w:i/>
        </w:rPr>
        <w:t>CRF</w:t>
      </w:r>
      <w:r w:rsidR="006B2980">
        <w:rPr>
          <w:i/>
        </w:rPr>
        <w:t>)</w:t>
      </w:r>
      <w:r w:rsidR="00A8537E">
        <w:t xml:space="preserve">. Sedangkan pada penelitian </w:t>
      </w:r>
      <w:r w:rsidR="00A8537E">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A8537E">
        <w:fldChar w:fldCharType="separate"/>
      </w:r>
      <w:r w:rsidR="004102E5" w:rsidRPr="004102E5">
        <w:rPr>
          <w:noProof/>
        </w:rPr>
        <w:t>[5]</w:t>
      </w:r>
      <w:r w:rsidR="00A8537E">
        <w:fldChar w:fldCharType="end"/>
      </w:r>
      <w:r w:rsidR="005A0600">
        <w:t xml:space="preserve"> </w:t>
      </w:r>
      <w:r w:rsidR="00962278">
        <w:t xml:space="preserve">menggabungkan </w:t>
      </w:r>
      <w:r w:rsidR="00815CA6">
        <w:rPr>
          <w:i/>
        </w:rPr>
        <w:t>Impul</w:t>
      </w:r>
      <w:r w:rsidR="002421D2">
        <w:rPr>
          <w:i/>
        </w:rPr>
        <w:t>se Detection Convolution</w:t>
      </w:r>
      <w:r w:rsidR="00ED591D">
        <w:rPr>
          <w:i/>
        </w:rPr>
        <w:t xml:space="preserve"> Neural Network</w:t>
      </w:r>
      <w:r w:rsidR="005A0600" w:rsidRPr="005A0600">
        <w:t xml:space="preserve"> </w:t>
      </w:r>
      <w:r w:rsidR="005A0600" w:rsidRPr="00D31D99">
        <w:rPr>
          <w:i/>
        </w:rPr>
        <w:t>(IDCNN)</w:t>
      </w:r>
      <w:r w:rsidR="005A0600" w:rsidRPr="005A0600">
        <w:t xml:space="preserve"> dan </w:t>
      </w:r>
      <w:r w:rsidR="005A0600" w:rsidRPr="005A0600">
        <w:rPr>
          <w:i/>
          <w:iCs/>
        </w:rPr>
        <w:t>Bi-LSTM</w:t>
      </w:r>
      <w:r w:rsidR="005A0600" w:rsidRPr="005A0600">
        <w:t xml:space="preserve">, </w:t>
      </w:r>
      <w:r w:rsidR="002C01FA">
        <w:t xml:space="preserve">penelitianini </w:t>
      </w:r>
      <w:r w:rsidR="005A0600" w:rsidRPr="005A0600">
        <w:t xml:space="preserve"> mengembangkan model pelabelan urutan yang dapat diskalakan yang diberi nama </w:t>
      </w:r>
      <w:r w:rsidR="005A0600" w:rsidRPr="00D31D99">
        <w:rPr>
          <w:i/>
        </w:rPr>
        <w:t>Sequence Tagging Model (STM)</w:t>
      </w:r>
      <w:r w:rsidR="005A0600" w:rsidRPr="005A0600">
        <w:t>.</w:t>
      </w:r>
      <w:r w:rsidR="005A0600">
        <w:t xml:space="preserve"> </w:t>
      </w:r>
      <w:r w:rsidR="00AC4B21">
        <w:t xml:space="preserve">Namun dari semua penelitian NER dalam dokumen putusan hukum di Indonesia belum ada yang menggunakan metode berbasis Transformers seperti pada penelitian </w:t>
      </w:r>
      <w:r w:rsidR="00AC4B21">
        <w:fldChar w:fldCharType="begin" w:fldLock="1"/>
      </w:r>
      <w:r w:rsidR="004102E5">
        <w:instrText>ADDIN CSL_CITATION {"citationItems":[{"id":"ITEM-1","itemData":{"DOI":"10.1088/1742-6596/1550/3/032149","ISSN":"17426596","abstract":"Named entity recognition (NER) is a common task in Natural Language Processing (NLP). To this end, we propose a novel approach based on pre-training model to complete the sequence labeling tasks by learning the large-scale real-world data from Brazilian legal documents. Especially, combining iterated dilated convolution[1] (IDCNN) and Bi-LSTM, we develop the scalable sequence labeling model named Sequence Tagging Model (STM) and extensive experiments validate the effectiveness of STM for NER tasks. Furthermore, compared with the IDCNN-CRF model, the experimental results show that the STM is better and the F1 score is 93.23%, which provides an important basis for NER tasks.","author":[{"dropping-particle":"","family":"Wang","given":"Zhili","non-dropping-particle":"","parse-names":false,"suffix":""},{"dropping-particle":"","family":"Wu","given":"Yufan","non-dropping-particle":"","parse-names":false,"suffix":""},{"dropping-particle":"","family":"Lei","given":"Pengbin","non-dropping-particle":"","parse-names":false,"suffix":""},{"dropping-particle":"","family":"Peng","given":"Cheng","non-dropping-particle":"","parse-names":false,"suffix":""}],"container-title":"Journal of Physics: Conference Series","id":"ITEM-1","issue":"3","issued":{"date-parts":[["2020"]]},"title":"Named Entity Recognition Method of Brazilian Legal Text based on pre-training model","type":"article-journal","volume":"1550"},"uris":["http://www.mendeley.com/documents/?uuid=182b6458-2942-4d2d-8901-45284666cf2e"]}],"mendeley":{"formattedCitation":"[5]","plainTextFormattedCitation":"[5]","previouslyFormattedCitation":"[5]"},"properties":{"noteIndex":0},"schema":"https://github.com/citation-style-language/schema/raw/master/csl-citation.json"}</w:instrText>
      </w:r>
      <w:r w:rsidR="00AC4B21">
        <w:fldChar w:fldCharType="separate"/>
      </w:r>
      <w:r w:rsidR="004102E5" w:rsidRPr="004102E5">
        <w:rPr>
          <w:noProof/>
        </w:rPr>
        <w:t>[5]</w:t>
      </w:r>
      <w:r w:rsidR="00AC4B21">
        <w:fldChar w:fldCharType="end"/>
      </w:r>
      <w:r w:rsidR="007A063A">
        <w:t>.</w:t>
      </w:r>
      <w:r w:rsidR="003869AC">
        <w:t xml:space="preserve"> </w:t>
      </w:r>
    </w:p>
    <w:p w14:paraId="582B332B" w14:textId="44A1935F" w:rsidR="00D1558C" w:rsidRDefault="003869AC" w:rsidP="003869AC">
      <w:pPr>
        <w:ind w:firstLine="432"/>
      </w:pPr>
      <w:r>
        <w:t xml:space="preserve">Metode berbasis Transformers sudah banyak digunakan untuk tugas NER. </w:t>
      </w:r>
      <w:r w:rsidR="00EB5277">
        <w:t xml:space="preserve">Seperti </w:t>
      </w:r>
      <w:r w:rsidR="007D7BCF">
        <w:t>Pada penelitian yang di</w:t>
      </w:r>
      <w:r w:rsidR="00D1558C">
        <w:t>lakukan oleh sun</w:t>
      </w:r>
      <w:r w:rsidR="00D1558C">
        <w:rPr>
          <w:i/>
        </w:rPr>
        <w:t xml:space="preserve"> </w:t>
      </w:r>
      <w:r w:rsidR="00ED5314">
        <w:t>et al.</w:t>
      </w:r>
      <w:r w:rsidR="00D1558C">
        <w:rPr>
          <w:i/>
        </w:rPr>
        <w:t xml:space="preserve">, </w:t>
      </w:r>
      <w:r w:rsidR="00D1558C">
        <w:t xml:space="preserve">menerapkan </w:t>
      </w:r>
      <w:r w:rsidR="00D1558C" w:rsidRPr="00F80469">
        <w:t>NER</w:t>
      </w:r>
      <w:r w:rsidR="00581D0F">
        <w:t xml:space="preserve"> pada</w:t>
      </w:r>
      <w:r w:rsidR="00D1558C">
        <w:t xml:space="preserve"> </w:t>
      </w:r>
      <w:r w:rsidR="00581D0F">
        <w:t>domain</w:t>
      </w:r>
      <w:r w:rsidR="00E5018C">
        <w:t xml:space="preserve"> b</w:t>
      </w:r>
      <w:r w:rsidR="00D1558C">
        <w:t xml:space="preserve">iomedis menggunakan </w:t>
      </w:r>
      <w:r w:rsidR="00D1558C" w:rsidRPr="001075C0">
        <w:rPr>
          <w:i/>
        </w:rPr>
        <w:t>BERT</w:t>
      </w:r>
      <w:r w:rsidR="00BA5CBB">
        <w:t>.</w:t>
      </w:r>
      <w:r w:rsidR="00F91A28">
        <w:t xml:space="preserve"> </w:t>
      </w:r>
      <w:r w:rsidR="000E343A" w:rsidRPr="000E343A">
        <w:t>Penelitian ini bertujuan untuk meningkatkan pemahaman mesin terhadap teks, memungkinkan mesin memperoleh lebih banyak pengetahuan sebelumnya melalui penggunaan query yang dirancang dengan baik, dan menghilangkan kebutuha</w:t>
      </w:r>
      <w:r w:rsidR="00975576">
        <w:t xml:space="preserve">n akan proses decoding seperti </w:t>
      </w:r>
      <w:r w:rsidR="00975576" w:rsidRPr="00975576">
        <w:rPr>
          <w:i/>
        </w:rPr>
        <w:t>Conditional Random F</w:t>
      </w:r>
      <w:r w:rsidR="000E343A" w:rsidRPr="00975576">
        <w:rPr>
          <w:i/>
        </w:rPr>
        <w:t>ields (CRF)</w:t>
      </w:r>
      <w:r w:rsidR="005773A8">
        <w:t>.</w:t>
      </w:r>
      <w:r w:rsidR="00AA4FDD">
        <w:t xml:space="preserve"> </w:t>
      </w:r>
      <w:r w:rsidR="00EC4CCA">
        <w:t>Dalam</w:t>
      </w:r>
      <w:r w:rsidR="007568B5">
        <w:t xml:space="preserve"> penelitian</w:t>
      </w:r>
      <w:r w:rsidR="00EC4CCA">
        <w:t xml:space="preserve"> ini, 6 dataset BioNER digunakan, termasuk </w:t>
      </w:r>
      <w:r w:rsidR="00EC4CCA" w:rsidRPr="000A094B">
        <w:rPr>
          <w:i/>
        </w:rPr>
        <w:t>BC4CHEMD, BC5CDR-Chem, BC5CDR-Disease, NCBI-Disease, BC2GM</w:t>
      </w:r>
      <w:r w:rsidR="00EC4CCA">
        <w:t xml:space="preserve">, dan </w:t>
      </w:r>
      <w:r w:rsidR="00EC4CCA" w:rsidRPr="000A094B">
        <w:rPr>
          <w:i/>
        </w:rPr>
        <w:t>JNLPBA</w:t>
      </w:r>
      <w:r w:rsidR="00EC4CCA">
        <w:t>. Penelitian membandingkan performa empat</w:t>
      </w:r>
      <w:r w:rsidR="00EF0AEF">
        <w:t xml:space="preserve"> model</w:t>
      </w:r>
      <w:r w:rsidR="00EC4CCA">
        <w:t>, yaitu Bi</w:t>
      </w:r>
      <w:r w:rsidR="00EC4CCA" w:rsidRPr="00F420E7">
        <w:rPr>
          <w:i/>
        </w:rPr>
        <w:t>oBERT-Softmax, BioBERT-CRF, BioBERT-BiLSTM-CRF</w:t>
      </w:r>
      <w:r w:rsidR="00EC4CCA">
        <w:t>, dan</w:t>
      </w:r>
      <w:r w:rsidR="00385E6D">
        <w:t xml:space="preserve"> </w:t>
      </w:r>
      <w:r w:rsidR="00385E6D" w:rsidRPr="00F420E7">
        <w:rPr>
          <w:i/>
        </w:rPr>
        <w:t>BioBERT-MRC</w:t>
      </w:r>
      <w:r w:rsidR="00385E6D">
        <w:t>. Dari keempat</w:t>
      </w:r>
      <w:r w:rsidR="00EF0AEF">
        <w:t xml:space="preserve"> model</w:t>
      </w:r>
      <w:r w:rsidR="00CB7D34">
        <w:t xml:space="preserve"> tersebut, tiga di</w:t>
      </w:r>
      <w:r w:rsidR="00EC4CCA">
        <w:t>antaranya masih menggunakan</w:t>
      </w:r>
      <w:r w:rsidR="003E600E">
        <w:t xml:space="preserve"> model</w:t>
      </w:r>
      <w:r w:rsidR="00EC4CCA">
        <w:t xml:space="preserve"> ko</w:t>
      </w:r>
      <w:r w:rsidR="00325400">
        <w:t>n</w:t>
      </w:r>
      <w:r w:rsidR="002C1966">
        <w:t>vensional, sedangkan satu model</w:t>
      </w:r>
      <w:r w:rsidR="00EC4CCA">
        <w:t xml:space="preserve"> mengadopsi pendekatan </w:t>
      </w:r>
      <w:r w:rsidR="00EC4CCA" w:rsidRPr="007E40BE">
        <w:rPr>
          <w:i/>
        </w:rPr>
        <w:t>Machine Reading Comprehension (MRC)</w:t>
      </w:r>
      <w:r w:rsidR="00EC4CCA">
        <w:t xml:space="preserve">. Hasil penelitian menunjukkan bahwa </w:t>
      </w:r>
      <w:r w:rsidR="008C7C0D">
        <w:t xml:space="preserve">model </w:t>
      </w:r>
      <w:r w:rsidR="00EC4CCA" w:rsidRPr="00607A78">
        <w:rPr>
          <w:i/>
        </w:rPr>
        <w:t>BioBERT-MRC</w:t>
      </w:r>
      <w:r w:rsidR="00EC4CCA">
        <w:t xml:space="preserve"> memberikan performa terbaik dengan nilai rata-rata F1 sebesar 92.70 untuk dataset </w:t>
      </w:r>
      <w:r w:rsidR="00EC4CCA" w:rsidRPr="00607A78">
        <w:rPr>
          <w:i/>
        </w:rPr>
        <w:t>BC4CHEMD</w:t>
      </w:r>
      <w:r w:rsidR="00EC4CCA">
        <w:t xml:space="preserve">, 93.92 untuk dataset </w:t>
      </w:r>
      <w:r w:rsidR="00EC4CCA" w:rsidRPr="00607A78">
        <w:rPr>
          <w:i/>
        </w:rPr>
        <w:t>BC5CDR-Chem</w:t>
      </w:r>
      <w:r w:rsidR="00EC4CCA">
        <w:t xml:space="preserve">, </w:t>
      </w:r>
      <w:r w:rsidR="00EC4CCA">
        <w:lastRenderedPageBreak/>
        <w:t xml:space="preserve">87.56 untuk dataset </w:t>
      </w:r>
      <w:r w:rsidR="00EC4CCA" w:rsidRPr="00607A78">
        <w:rPr>
          <w:i/>
        </w:rPr>
        <w:t>BC5CDR-Disease</w:t>
      </w:r>
      <w:r w:rsidR="00EC4CCA">
        <w:t xml:space="preserve">, 89.39 untuk dataset </w:t>
      </w:r>
      <w:r w:rsidR="00EC4CCA" w:rsidRPr="00607A78">
        <w:rPr>
          <w:i/>
        </w:rPr>
        <w:t>NCBI-Disease</w:t>
      </w:r>
      <w:r w:rsidR="00EC4CCA">
        <w:t xml:space="preserve">, 85.11 untuk dataset </w:t>
      </w:r>
      <w:r w:rsidR="00EC4CCA" w:rsidRPr="00607A78">
        <w:rPr>
          <w:i/>
        </w:rPr>
        <w:t>BC2GM</w:t>
      </w:r>
      <w:r w:rsidR="00EC4CCA">
        <w:t xml:space="preserve">, dan 78.45 untuk dataset </w:t>
      </w:r>
      <w:r w:rsidR="00EC4CCA" w:rsidRPr="00607A78">
        <w:rPr>
          <w:i/>
        </w:rPr>
        <w:t>JNLPBA</w:t>
      </w:r>
      <w:r w:rsidR="00EC4CCA">
        <w:t xml:space="preserve"> </w:t>
      </w:r>
      <w:r w:rsidR="0091245C">
        <w:fldChar w:fldCharType="begin" w:fldLock="1"/>
      </w:r>
      <w:r w:rsidR="004102E5">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mendeley":{"formattedCitation":"[9]","plainTextFormattedCitation":"[9]","previouslyFormattedCitation":"[9]"},"properties":{"noteIndex":0},"schema":"https://github.com/citation-style-language/schema/raw/master/csl-citation.json"}</w:instrText>
      </w:r>
      <w:r w:rsidR="0091245C">
        <w:fldChar w:fldCharType="separate"/>
      </w:r>
      <w:r w:rsidR="004102E5" w:rsidRPr="004102E5">
        <w:rPr>
          <w:noProof/>
        </w:rPr>
        <w:t>[9]</w:t>
      </w:r>
      <w:r w:rsidR="0091245C">
        <w:fldChar w:fldCharType="end"/>
      </w:r>
      <w:r w:rsidR="00281EE9">
        <w:t>.</w:t>
      </w:r>
    </w:p>
    <w:p w14:paraId="0AAEE388" w14:textId="2D8EC826" w:rsidR="00E756F2" w:rsidRPr="007F067E" w:rsidRDefault="007727B7" w:rsidP="00E756F2">
      <w:pPr>
        <w:ind w:firstLine="432"/>
      </w:pPr>
      <w:r>
        <w:t>Luthfi</w:t>
      </w:r>
      <w:r w:rsidR="00E756F2">
        <w:t xml:space="preserve"> </w:t>
      </w:r>
      <w:r w:rsidR="00ED5314" w:rsidRPr="00C46813">
        <w:rPr>
          <w:iCs/>
        </w:rPr>
        <w:t>et al</w:t>
      </w:r>
      <w:r w:rsidR="00A15C11">
        <w:rPr>
          <w:iCs/>
        </w:rPr>
        <w:t>.</w:t>
      </w:r>
      <w:r w:rsidR="00D824E8">
        <w:rPr>
          <w:iCs/>
        </w:rPr>
        <w:t xml:space="preserve"> </w:t>
      </w:r>
      <w:r w:rsidR="00D824E8">
        <w:rPr>
          <w:iCs/>
        </w:rPr>
        <w:fldChar w:fldCharType="begin" w:fldLock="1"/>
      </w:r>
      <w:r w:rsidR="00097CE0">
        <w:rPr>
          <w:iCs/>
        </w:rPr>
        <w:instrText>ADDIN CSL_CITATION {"citationItems":[{"id":"ITEM-1","itemData":{"DOI":"10.14569/IJACSA.2022.0130173","ISSN":"21565570","abstract":"Hadith serves as a second source of Islamic law for Muslims worldwide, especially in Indonesia, which has the world's most significant Muslim population of 228.68 million people. However, not all Hadith texts have been certified and approved for use, and several falsified Hadiths make it challenging to distinguish between authentic and fabricated Hadiths. In terms of Hadith science, determining the authenticity of a Hadith can be accomplished by examining its Sanad and Matn. Sanad is an essential aspect of the Hadith because it indicates the chain of the Narrator who transmits the Hadith. The research reported in this paper provides an advanced Natural Language Processing (NLP) technique for identifying and authenticating the Narrator of Hadith as a part of Sanad, utilizing Named Entity Recognition (NER) to address the necessity of authenticating the Hadith. The NER technique described in the research adds an extra feed-forward classifier to the last layer of the pre-trained BERT model. In the testing process using Cahya/bert-base-indonesian-1.5G, the proposed solution received an overall F1-score of 99.63 percent. On the Hadith Narrator Identification using other Hadith passages, the final examination yielded a 98.27 percent F1-score","author":[{"dropping-particle":"","family":"Luthfi","given":"Emha Taufiq","non-dropping-particle":"","parse-names":false,"suffix":""},{"dropping-particle":"","family":"Yusoh","given":"Zeratul Izzah Mohd","non-dropping-particle":"","parse-names":false,"suffix":""},{"dropping-particle":"","family":"Aboobaider","given":"Burhanuddin Mohd","non-dropping-particle":"","parse-names":false,"suffix":""}],"container-title":"International Journal of Advanced Computer Science and Applications","id":"ITEM-1","issue":"1","issued":{"date-parts":[["2022"]]},"page":"604-611","title":"BERT based Named Entity Recognition for Automated Hadith Narrator Identification","type":"article-journal","volume":"13"},"uris":["http://www.mendeley.com/documents/?uuid=545e553a-8669-423a-b87a-0823e8f7893e"]}],"mendeley":{"formattedCitation":"[22]","plainTextFormattedCitation":"[22]","previouslyFormattedCitation":"[22]"},"properties":{"noteIndex":0},"schema":"https://github.com/citation-style-language/schema/raw/master/csl-citation.json"}</w:instrText>
      </w:r>
      <w:r w:rsidR="00D824E8">
        <w:rPr>
          <w:iCs/>
        </w:rPr>
        <w:fldChar w:fldCharType="separate"/>
      </w:r>
      <w:r w:rsidR="00812AA0" w:rsidRPr="00812AA0">
        <w:rPr>
          <w:iCs/>
          <w:noProof/>
        </w:rPr>
        <w:t>[22]</w:t>
      </w:r>
      <w:r w:rsidR="00D824E8">
        <w:rPr>
          <w:iCs/>
        </w:rPr>
        <w:fldChar w:fldCharType="end"/>
      </w:r>
      <w:r w:rsidR="00E756F2">
        <w:t xml:space="preserve">, melakukan penelitian </w:t>
      </w:r>
      <w:r w:rsidR="00C250A1">
        <w:t xml:space="preserve">yang </w:t>
      </w:r>
      <w:r w:rsidR="00E63DA2" w:rsidRPr="00E63DA2">
        <w:t xml:space="preserve">bertujuan untuk mengembangkan teknik </w:t>
      </w:r>
      <w:r w:rsidR="00E63DA2" w:rsidRPr="00905377">
        <w:rPr>
          <w:i/>
        </w:rPr>
        <w:t>Natural Lan</w:t>
      </w:r>
      <w:r w:rsidR="00905377" w:rsidRPr="00905377">
        <w:rPr>
          <w:i/>
        </w:rPr>
        <w:t>guage Processing</w:t>
      </w:r>
      <w:r w:rsidR="00905377">
        <w:t xml:space="preserve"> (</w:t>
      </w:r>
      <w:r w:rsidR="00905377" w:rsidRPr="00E63DA2">
        <w:t>NLP</w:t>
      </w:r>
      <w:r w:rsidR="00905377">
        <w:t>)</w:t>
      </w:r>
      <w:r w:rsidR="00E63DA2" w:rsidRPr="00E63DA2">
        <w:t xml:space="preserve"> canggih yang menggunakan NER berbasis BERT untuk mengidentifikasi dan mengotentikasi narator Hadits secara otomatis.</w:t>
      </w:r>
      <w:r w:rsidR="0096627F">
        <w:t xml:space="preserve"> </w:t>
      </w:r>
      <w:r w:rsidR="0096627F" w:rsidRPr="0096627F">
        <w:t xml:space="preserve">Teknik NER yang diusulkan menambahkan </w:t>
      </w:r>
      <w:r w:rsidR="00682235" w:rsidRPr="0096627F">
        <w:t>pengklasifikasian</w:t>
      </w:r>
      <w:r w:rsidR="0096627F" w:rsidRPr="0096627F">
        <w:t xml:space="preserve"> feed-forward pada lapisan terakhir model BERT dilatih sebelumnya, dan solusi yang dihasilkan menerima skor F1 keseluruhan sebesar 99,63 persen dalam pengujian menggunakan Cahya/bert-base-indonesian-1.5G</w:t>
      </w:r>
      <w:r w:rsidR="00682235">
        <w:t xml:space="preserve">, </w:t>
      </w:r>
      <w:r w:rsidR="00682235" w:rsidRPr="00682235">
        <w:t>serta skor F1 98,27 persen pada identifikasi narator Hadits menggunakan teks Hadits lain.</w:t>
      </w:r>
    </w:p>
    <w:p w14:paraId="4AA434E1" w14:textId="0154AD10" w:rsidR="00616554" w:rsidRPr="00117CE8" w:rsidRDefault="000E24D4" w:rsidP="00117CE8">
      <w:pPr>
        <w:ind w:firstLine="432"/>
      </w:pPr>
      <w:r>
        <w:t xml:space="preserve">Khairunnisa </w:t>
      </w:r>
      <w:r w:rsidR="00E57A90" w:rsidRPr="00CB26E6">
        <w:rPr>
          <w:iCs/>
        </w:rPr>
        <w:t>et al</w:t>
      </w:r>
      <w:r w:rsidR="00FC32DE">
        <w:t>.</w:t>
      </w:r>
      <w:r w:rsidR="00A15C11">
        <w:t xml:space="preserve"> </w:t>
      </w:r>
      <w:r w:rsidR="00A15C11">
        <w:fldChar w:fldCharType="begin" w:fldLock="1"/>
      </w:r>
      <w:r w:rsidR="00097CE0">
        <w:instrText>ADDIN CSL_CITATION {"citationItems":[{"id":"ITEM-1","itemData":{"DOI":"10.1145/3592854","author":[{"dropping-particle":"","family":"Khairunnisa","given":"Siti Oryza","non-dropping-particle":"","parse-names":false,"suffix":""},{"dropping-particle":"","family":"Chen","given":"Zhousi","non-dropping-particle":"","parse-names":false,"suffix":""},{"dropping-particle":"","family":"Komachi","given":"Mamoru","non-dropping-particle":"","parse-names":false,"suffix":""}],"id":"ITEM-1","issue":"6","issued":{"date-parts":[["2023"]]},"title":"Dataset Enhancement and Multilingual Transfer for Named Entity Recognition in the Indonesian Language","type":"article-journal","volume":"22"},"uris":["http://www.mendeley.com/documents/?uuid=e4593f55-33d8-422a-b98a-a54186884d32"]}],"mendeley":{"formattedCitation":"[23]","plainTextFormattedCitation":"[23]","previouslyFormattedCitation":"[23]"},"properties":{"noteIndex":0},"schema":"https://github.com/citation-style-language/schema/raw/master/csl-citation.json"}</w:instrText>
      </w:r>
      <w:r w:rsidR="00A15C11">
        <w:fldChar w:fldCharType="separate"/>
      </w:r>
      <w:r w:rsidR="00812AA0" w:rsidRPr="00812AA0">
        <w:rPr>
          <w:noProof/>
        </w:rPr>
        <w:t>[23]</w:t>
      </w:r>
      <w:r w:rsidR="00A15C11">
        <w:fldChar w:fldCharType="end"/>
      </w:r>
      <w:r>
        <w:t xml:space="preserve">, </w:t>
      </w:r>
      <w:r w:rsidR="00F840F8" w:rsidRPr="00F840F8">
        <w:t>melakukan penelitian dengan tujuan meningkatkan dataset bahasa Indonesia untuk ekstraksi entitas</w:t>
      </w:r>
      <w:r w:rsidR="00F840F8">
        <w:t xml:space="preserve"> </w:t>
      </w:r>
      <w:r w:rsidR="004B3805">
        <w:t xml:space="preserve">dengan menggunakan model </w:t>
      </w:r>
      <w:r w:rsidR="004B3805">
        <w:rPr>
          <w:i/>
        </w:rPr>
        <w:t>Long Short Term Memory (LSTM)</w:t>
      </w:r>
      <w:r w:rsidR="004B3805">
        <w:t xml:space="preserve"> dan </w:t>
      </w:r>
      <w:r w:rsidR="004B3805">
        <w:rPr>
          <w:i/>
        </w:rPr>
        <w:t>Conditional Random Fields (CRF)</w:t>
      </w:r>
      <w:r w:rsidR="00E915BE">
        <w:t xml:space="preserve"> serta menerapkan model multi</w:t>
      </w:r>
      <w:r w:rsidR="00B610AB">
        <w:t xml:space="preserve"> </w:t>
      </w:r>
      <w:r w:rsidR="00E915BE">
        <w:t xml:space="preserve">bahasa seperti </w:t>
      </w:r>
      <w:r w:rsidR="00E915BE">
        <w:rPr>
          <w:i/>
        </w:rPr>
        <w:t xml:space="preserve">BERT </w:t>
      </w:r>
      <w:r w:rsidR="00E915BE">
        <w:t xml:space="preserve">dan </w:t>
      </w:r>
      <w:r w:rsidR="00E915BE">
        <w:rPr>
          <w:i/>
        </w:rPr>
        <w:t>XLM-roBERTa</w:t>
      </w:r>
      <w:r w:rsidR="00253E67">
        <w:t>. Dataset yang digunakan pada peneli</w:t>
      </w:r>
      <w:r w:rsidR="00CB7D34">
        <w:t>tian ini adalah dataset yang di</w:t>
      </w:r>
      <w:r w:rsidR="00253E67">
        <w:t>terbitkan oleh Syaifuddin dan Nur-widiyantoro pada tahun 2016 dengan domain berita yang berisikan sekitar 2000 kalimat.</w:t>
      </w:r>
      <w:r w:rsidR="001B1615">
        <w:t xml:space="preserve"> Pada dataset tersebut Khairunnisa </w:t>
      </w:r>
      <w:r w:rsidR="00D824E8">
        <w:rPr>
          <w:i/>
        </w:rPr>
        <w:t>et al.</w:t>
      </w:r>
      <w:r w:rsidR="001B1615">
        <w:rPr>
          <w:i/>
        </w:rPr>
        <w:t xml:space="preserve"> </w:t>
      </w:r>
      <w:r w:rsidR="001B1615">
        <w:t>menemukan bahwa terdapat ketidakkonesistensinan dalam dataset tersebut, sehingga aka</w:t>
      </w:r>
      <w:r w:rsidR="007D7BCF">
        <w:t>n di</w:t>
      </w:r>
      <w:r w:rsidR="001B1615">
        <w:t>lakukan anotasi ulang oleh 3 orang penutur asli.</w:t>
      </w:r>
      <w:r w:rsidR="00E915BE">
        <w:t xml:space="preserve"> </w:t>
      </w:r>
      <w:r w:rsidR="00F01871">
        <w:t xml:space="preserve">Dari hasil penelitian ini </w:t>
      </w:r>
      <w:r w:rsidR="001313FD">
        <w:t>mendapatkan nilai F1 terbaik sebesar 90.85 untuk model Bi-LSTM-CRF dan 94.90 untuk kombinasi IndoBERT dengan Bi-LSTM-CRF.</w:t>
      </w:r>
      <w:bookmarkStart w:id="82" w:name="_Ref159424698"/>
    </w:p>
    <w:p w14:paraId="6B75E4DB" w14:textId="68448AC4" w:rsidR="00DE4051" w:rsidRPr="00DE4051" w:rsidRDefault="00DE4051" w:rsidP="00DE4051">
      <w:pPr>
        <w:pStyle w:val="Caption"/>
        <w:jc w:val="center"/>
        <w:rPr>
          <w:i w:val="0"/>
          <w:color w:val="auto"/>
          <w:sz w:val="24"/>
          <w:szCs w:val="24"/>
        </w:rPr>
      </w:pPr>
      <w:bookmarkStart w:id="83" w:name="_Ref168404775"/>
      <w:bookmarkStart w:id="84" w:name="_Toc172274281"/>
      <w:bookmarkEnd w:id="82"/>
      <w:r>
        <w:rPr>
          <w:i w:val="0"/>
          <w:color w:val="auto"/>
          <w:sz w:val="24"/>
          <w:szCs w:val="24"/>
        </w:rPr>
        <w:t>Tabel 2.</w:t>
      </w:r>
      <w:r w:rsidRPr="00DE4051">
        <w:rPr>
          <w:i w:val="0"/>
          <w:color w:val="auto"/>
          <w:sz w:val="24"/>
          <w:szCs w:val="24"/>
        </w:rPr>
        <w:fldChar w:fldCharType="begin"/>
      </w:r>
      <w:r w:rsidRPr="00DE4051">
        <w:rPr>
          <w:i w:val="0"/>
          <w:color w:val="auto"/>
          <w:sz w:val="24"/>
          <w:szCs w:val="24"/>
        </w:rPr>
        <w:instrText xml:space="preserve"> SEQ Tabel_2. \* ARABIC </w:instrText>
      </w:r>
      <w:r w:rsidRPr="00DE4051">
        <w:rPr>
          <w:i w:val="0"/>
          <w:color w:val="auto"/>
          <w:sz w:val="24"/>
          <w:szCs w:val="24"/>
        </w:rPr>
        <w:fldChar w:fldCharType="separate"/>
      </w:r>
      <w:r w:rsidR="007924A3">
        <w:rPr>
          <w:i w:val="0"/>
          <w:noProof/>
          <w:color w:val="auto"/>
          <w:sz w:val="24"/>
          <w:szCs w:val="24"/>
        </w:rPr>
        <w:t>8</w:t>
      </w:r>
      <w:r w:rsidRPr="00DE4051">
        <w:rPr>
          <w:i w:val="0"/>
          <w:color w:val="auto"/>
          <w:sz w:val="24"/>
          <w:szCs w:val="24"/>
        </w:rPr>
        <w:fldChar w:fldCharType="end"/>
      </w:r>
      <w:bookmarkEnd w:id="83"/>
      <w:r w:rsidRPr="00DE4051">
        <w:rPr>
          <w:i w:val="0"/>
          <w:color w:val="auto"/>
          <w:sz w:val="24"/>
          <w:szCs w:val="24"/>
        </w:rPr>
        <w:t xml:space="preserve"> Penelitian Terkait </w:t>
      </w:r>
      <w:r w:rsidRPr="00DE4051">
        <w:rPr>
          <w:color w:val="auto"/>
          <w:sz w:val="24"/>
          <w:szCs w:val="24"/>
        </w:rPr>
        <w:t>BERT</w:t>
      </w:r>
      <w:bookmarkEnd w:id="84"/>
    </w:p>
    <w:tbl>
      <w:tblPr>
        <w:tblStyle w:val="TableGrid"/>
        <w:tblW w:w="0" w:type="auto"/>
        <w:tblLook w:val="04A0" w:firstRow="1" w:lastRow="0" w:firstColumn="1" w:lastColumn="0" w:noHBand="0" w:noVBand="1"/>
      </w:tblPr>
      <w:tblGrid>
        <w:gridCol w:w="576"/>
        <w:gridCol w:w="1430"/>
        <w:gridCol w:w="1736"/>
        <w:gridCol w:w="2065"/>
        <w:gridCol w:w="2121"/>
      </w:tblGrid>
      <w:tr w:rsidR="00345208" w14:paraId="165D08D0" w14:textId="77777777" w:rsidTr="007A12BD">
        <w:tc>
          <w:tcPr>
            <w:tcW w:w="576" w:type="dxa"/>
            <w:shd w:val="clear" w:color="auto" w:fill="E7E6E6" w:themeFill="background2"/>
            <w:vAlign w:val="center"/>
          </w:tcPr>
          <w:p w14:paraId="500CAE28" w14:textId="0C8FFACF" w:rsidR="00345208" w:rsidRPr="002D5801" w:rsidRDefault="00345208" w:rsidP="00EE4B91">
            <w:pPr>
              <w:jc w:val="center"/>
              <w:rPr>
                <w:b/>
                <w:bCs/>
              </w:rPr>
            </w:pPr>
            <w:r>
              <w:rPr>
                <w:b/>
                <w:bCs/>
              </w:rPr>
              <w:t>NO</w:t>
            </w:r>
          </w:p>
        </w:tc>
        <w:tc>
          <w:tcPr>
            <w:tcW w:w="1430" w:type="dxa"/>
            <w:shd w:val="clear" w:color="auto" w:fill="E7E6E6" w:themeFill="background2"/>
            <w:vAlign w:val="center"/>
          </w:tcPr>
          <w:p w14:paraId="3B032CC0" w14:textId="48751DFF" w:rsidR="00345208" w:rsidRPr="002D5801" w:rsidRDefault="00345208" w:rsidP="00EE4B91">
            <w:pPr>
              <w:jc w:val="center"/>
              <w:rPr>
                <w:b/>
                <w:bCs/>
              </w:rPr>
            </w:pPr>
            <w:r w:rsidRPr="002D5801">
              <w:rPr>
                <w:b/>
                <w:bCs/>
              </w:rPr>
              <w:t>Penelitian, Tahun</w:t>
            </w:r>
          </w:p>
        </w:tc>
        <w:tc>
          <w:tcPr>
            <w:tcW w:w="1736" w:type="dxa"/>
            <w:shd w:val="clear" w:color="auto" w:fill="E7E6E6" w:themeFill="background2"/>
            <w:vAlign w:val="center"/>
          </w:tcPr>
          <w:p w14:paraId="03D88231" w14:textId="458EAB80" w:rsidR="00345208" w:rsidRPr="002D5801" w:rsidRDefault="00345208" w:rsidP="00EE4B91">
            <w:pPr>
              <w:jc w:val="center"/>
              <w:rPr>
                <w:b/>
                <w:bCs/>
              </w:rPr>
            </w:pPr>
            <w:r w:rsidRPr="002D5801">
              <w:rPr>
                <w:b/>
                <w:bCs/>
              </w:rPr>
              <w:t>Permasalahan</w:t>
            </w:r>
          </w:p>
        </w:tc>
        <w:tc>
          <w:tcPr>
            <w:tcW w:w="2065" w:type="dxa"/>
            <w:shd w:val="clear" w:color="auto" w:fill="E7E6E6" w:themeFill="background2"/>
            <w:vAlign w:val="center"/>
          </w:tcPr>
          <w:p w14:paraId="24074D5F" w14:textId="30BEB1CB" w:rsidR="00345208" w:rsidRPr="002D5801" w:rsidRDefault="00345208" w:rsidP="00EE4B91">
            <w:pPr>
              <w:jc w:val="center"/>
              <w:rPr>
                <w:b/>
                <w:bCs/>
              </w:rPr>
            </w:pPr>
            <w:r w:rsidRPr="002D5801">
              <w:rPr>
                <w:b/>
                <w:bCs/>
              </w:rPr>
              <w:t>Metode/solusi</w:t>
            </w:r>
          </w:p>
        </w:tc>
        <w:tc>
          <w:tcPr>
            <w:tcW w:w="2121" w:type="dxa"/>
            <w:shd w:val="clear" w:color="auto" w:fill="E7E6E6" w:themeFill="background2"/>
            <w:vAlign w:val="center"/>
          </w:tcPr>
          <w:p w14:paraId="472FF87F" w14:textId="571E5BEE" w:rsidR="00345208" w:rsidRPr="002D5801" w:rsidRDefault="00345208" w:rsidP="00EE4B91">
            <w:pPr>
              <w:jc w:val="center"/>
              <w:rPr>
                <w:b/>
                <w:bCs/>
              </w:rPr>
            </w:pPr>
            <w:r w:rsidRPr="002D5801">
              <w:rPr>
                <w:b/>
                <w:bCs/>
              </w:rPr>
              <w:t>Hasil</w:t>
            </w:r>
          </w:p>
        </w:tc>
      </w:tr>
      <w:tr w:rsidR="00345208" w14:paraId="3A06B8ED" w14:textId="77777777" w:rsidTr="00A80A58">
        <w:tc>
          <w:tcPr>
            <w:tcW w:w="576" w:type="dxa"/>
            <w:vAlign w:val="center"/>
          </w:tcPr>
          <w:p w14:paraId="44F8497C" w14:textId="6A3BADAD" w:rsidR="00345208" w:rsidRDefault="00345208" w:rsidP="004038C7">
            <w:pPr>
              <w:jc w:val="center"/>
            </w:pPr>
            <w:r>
              <w:t>1.</w:t>
            </w:r>
          </w:p>
        </w:tc>
        <w:tc>
          <w:tcPr>
            <w:tcW w:w="1430" w:type="dxa"/>
          </w:tcPr>
          <w:p w14:paraId="0A27E3E4" w14:textId="529DBAF9" w:rsidR="00345208" w:rsidRDefault="00345208" w:rsidP="003179A3">
            <w:r>
              <w:t xml:space="preserve">Sun </w:t>
            </w:r>
            <w:r w:rsidR="00D824E8">
              <w:t>et al.</w:t>
            </w:r>
            <w:r>
              <w:t xml:space="preserve"> </w:t>
            </w:r>
            <w:r>
              <w:fldChar w:fldCharType="begin" w:fldLock="1"/>
            </w:r>
            <w:r w:rsidR="004102E5">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http://www.mendeley.com/documents/?uuid=88edcbd5-e1a1-4d55-88fb-9380ec1ce4d9"]}],"mendeley":{"formattedCitation":"[9]","plainTextFormattedCitation":"[9]","previouslyFormattedCitation":"[9]"},"properties":{"noteIndex":0},"schema":"https://github.com/citation-style-language/schema/raw/master/csl-citation.json"}</w:instrText>
            </w:r>
            <w:r>
              <w:fldChar w:fldCharType="separate"/>
            </w:r>
            <w:r w:rsidR="004102E5" w:rsidRPr="004102E5">
              <w:rPr>
                <w:noProof/>
              </w:rPr>
              <w:t>[9]</w:t>
            </w:r>
            <w:r>
              <w:fldChar w:fldCharType="end"/>
            </w:r>
            <w:r>
              <w:t>, 2021</w:t>
            </w:r>
          </w:p>
        </w:tc>
        <w:tc>
          <w:tcPr>
            <w:tcW w:w="1736" w:type="dxa"/>
          </w:tcPr>
          <w:p w14:paraId="375E4A84" w14:textId="57030F7B" w:rsidR="00345208" w:rsidRPr="0008735F" w:rsidRDefault="00345208" w:rsidP="00464822">
            <w:bookmarkStart w:id="85" w:name="_Hlk156652733"/>
            <w:bookmarkStart w:id="86" w:name="_Hlk156652762"/>
            <w:r>
              <w:t>Pengenalan entitas</w:t>
            </w:r>
            <w:bookmarkEnd w:id="85"/>
            <w:r w:rsidR="00464822">
              <w:t xml:space="preserve"> </w:t>
            </w:r>
            <w:r>
              <w:t xml:space="preserve">biomedias </w:t>
            </w:r>
            <w:bookmarkEnd w:id="86"/>
            <w:r>
              <w:t xml:space="preserve">dengan pendekatan </w:t>
            </w:r>
            <w:r>
              <w:rPr>
                <w:i/>
              </w:rPr>
              <w:t xml:space="preserve">Machine Reading </w:t>
            </w:r>
            <w:r>
              <w:rPr>
                <w:i/>
              </w:rPr>
              <w:lastRenderedPageBreak/>
              <w:t>Comprehension (MRC)</w:t>
            </w:r>
            <w:r>
              <w:t>.</w:t>
            </w:r>
          </w:p>
        </w:tc>
        <w:tc>
          <w:tcPr>
            <w:tcW w:w="2065" w:type="dxa"/>
          </w:tcPr>
          <w:p w14:paraId="6878DEEA" w14:textId="049975F6" w:rsidR="00345208" w:rsidRPr="00EA3171" w:rsidRDefault="00345208" w:rsidP="004D4EE8">
            <w:pPr>
              <w:jc w:val="left"/>
            </w:pPr>
            <w:r>
              <w:lastRenderedPageBreak/>
              <w:t xml:space="preserve">Menggunakan metode </w:t>
            </w:r>
            <w:r w:rsidRPr="00EA3171">
              <w:rPr>
                <w:i/>
                <w:iCs/>
              </w:rPr>
              <w:t>BioBERT-Softmax, BioBERT-CRF, BioBERT-BiLSTM-CRF, dan BioBERT-MRC</w:t>
            </w:r>
          </w:p>
        </w:tc>
        <w:tc>
          <w:tcPr>
            <w:tcW w:w="2121" w:type="dxa"/>
          </w:tcPr>
          <w:p w14:paraId="17768CDD" w14:textId="767152E2" w:rsidR="00345208" w:rsidRDefault="00345208" w:rsidP="00345208">
            <w:r w:rsidRPr="00F64B49">
              <w:t>.</w:t>
            </w:r>
            <w:r w:rsidRPr="009254C7">
              <w:t>Hasil penelitian menunjukkan bahwa BioBERT-</w:t>
            </w:r>
            <w:r>
              <w:t>MRC memberikan performa terbaik.</w:t>
            </w:r>
          </w:p>
        </w:tc>
      </w:tr>
      <w:tr w:rsidR="00345208" w14:paraId="716F681F" w14:textId="77777777" w:rsidTr="00A80A58">
        <w:tc>
          <w:tcPr>
            <w:tcW w:w="576" w:type="dxa"/>
            <w:vAlign w:val="center"/>
          </w:tcPr>
          <w:p w14:paraId="0E05E325" w14:textId="4AEEDC62" w:rsidR="00345208" w:rsidRDefault="001D3B3E" w:rsidP="004038C7">
            <w:pPr>
              <w:jc w:val="center"/>
            </w:pPr>
            <w:r>
              <w:t>2.</w:t>
            </w:r>
          </w:p>
        </w:tc>
        <w:tc>
          <w:tcPr>
            <w:tcW w:w="1430" w:type="dxa"/>
          </w:tcPr>
          <w:p w14:paraId="7D55AA1B" w14:textId="5AC5EFFB" w:rsidR="00345208" w:rsidRPr="00F64B49" w:rsidRDefault="00725AE1" w:rsidP="00725AE1">
            <w:r>
              <w:t>Luthfi</w:t>
            </w:r>
            <w:r w:rsidR="00345208">
              <w:t xml:space="preserve"> et al</w:t>
            </w:r>
            <w:r>
              <w:t xml:space="preserve"> </w:t>
            </w:r>
            <w:r>
              <w:fldChar w:fldCharType="begin" w:fldLock="1"/>
            </w:r>
            <w:r w:rsidR="00097CE0">
              <w:instrText>ADDIN CSL_CITATION {"citationItems":[{"id":"ITEM-1","itemData":{"DOI":"10.14569/IJACSA.2022.0130173","ISSN":"21565570","abstract":"Hadith serves as a second source of Islamic law for Muslims worldwide, especially in Indonesia, which has the world's most significant Muslim population of 228.68 million people. However, not all Hadith texts have been certified and approved for use, and several falsified Hadiths make it challenging to distinguish between authentic and fabricated Hadiths. In terms of Hadith science, determining the authenticity of a Hadith can be accomplished by examining its Sanad and Matn. Sanad is an essential aspect of the Hadith because it indicates the chain of the Narrator who transmits the Hadith. The research reported in this paper provides an advanced Natural Language Processing (NLP) technique for identifying and authenticating the Narrator of Hadith as a part of Sanad, utilizing Named Entity Recognition (NER) to address the necessity of authenticating the Hadith. The NER technique described in the research adds an extra feed-forward classifier to the last layer of the pre-trained BERT model. In the testing process using Cahya/bert-base-indonesian-1.5G, the proposed solution received an overall F1-score of 99.63 percent. On the Hadith Narrator Identification using other Hadith passages, the final examination yielded a 98.27 percent F1-score","author":[{"dropping-particle":"","family":"Luthfi","given":"Emha Taufiq","non-dropping-particle":"","parse-names":false,"suffix":""},{"dropping-particle":"","family":"Yusoh","given":"Zeratul Izzah Mohd","non-dropping-particle":"","parse-names":false,"suffix":""},{"dropping-particle":"","family":"Aboobaider","given":"Burhanuddin Mohd","non-dropping-particle":"","parse-names":false,"suffix":""}],"container-title":"International Journal of Advanced Computer Science and Applications","id":"ITEM-1","issue":"1","issued":{"date-parts":[["2022"]]},"page":"604-611","title":"BERT based Named Entity Recognition for Automated Hadith Narrator Identification","type":"article-journal","volume":"13"},"uris":["http://www.mendeley.com/documents/?uuid=545e553a-8669-423a-b87a-0823e8f7893e"]}],"mendeley":{"formattedCitation":"[22]","plainTextFormattedCitation":"[22]","previouslyFormattedCitation":"[22]"},"properties":{"noteIndex":0},"schema":"https://github.com/citation-style-language/schema/raw/master/csl-citation.json"}</w:instrText>
            </w:r>
            <w:r>
              <w:fldChar w:fldCharType="separate"/>
            </w:r>
            <w:r w:rsidR="00812AA0" w:rsidRPr="00812AA0">
              <w:rPr>
                <w:noProof/>
              </w:rPr>
              <w:t>[22]</w:t>
            </w:r>
            <w:r>
              <w:fldChar w:fldCharType="end"/>
            </w:r>
            <w:r w:rsidR="00345208">
              <w:t>, 2022</w:t>
            </w:r>
          </w:p>
        </w:tc>
        <w:tc>
          <w:tcPr>
            <w:tcW w:w="1736" w:type="dxa"/>
          </w:tcPr>
          <w:p w14:paraId="7AABC72A" w14:textId="320D0C55" w:rsidR="00345208" w:rsidRPr="0040093E" w:rsidRDefault="0025714F" w:rsidP="00760885">
            <w:r>
              <w:t>Pengenalan e</w:t>
            </w:r>
            <w:r w:rsidR="00E778BC">
              <w:t>ntitas untuk identifikasi perawi hadist</w:t>
            </w:r>
            <w:r w:rsidR="00760885">
              <w:t xml:space="preserve"> otomatis</w:t>
            </w:r>
          </w:p>
        </w:tc>
        <w:tc>
          <w:tcPr>
            <w:tcW w:w="2065" w:type="dxa"/>
          </w:tcPr>
          <w:p w14:paraId="73442C6C" w14:textId="4F94F338" w:rsidR="00345208" w:rsidRDefault="00345208" w:rsidP="003371CA">
            <w:r>
              <w:t xml:space="preserve">Menggunakan </w:t>
            </w:r>
            <w:r w:rsidR="003371CA">
              <w:rPr>
                <w:i/>
              </w:rPr>
              <w:t>BERT</w:t>
            </w:r>
          </w:p>
        </w:tc>
        <w:tc>
          <w:tcPr>
            <w:tcW w:w="2121" w:type="dxa"/>
          </w:tcPr>
          <w:p w14:paraId="196922F9" w14:textId="6CCAFAB3" w:rsidR="00345208" w:rsidRPr="009168E0" w:rsidRDefault="009168E0" w:rsidP="009168E0">
            <w:pPr>
              <w:rPr>
                <w:iCs/>
              </w:rPr>
            </w:pPr>
            <w:r>
              <w:rPr>
                <w:iCs/>
              </w:rPr>
              <w:t>Menghasilkan nilai F1-Score sebesar 98.27 persen.</w:t>
            </w:r>
          </w:p>
        </w:tc>
      </w:tr>
      <w:tr w:rsidR="00345208" w14:paraId="7150A72F" w14:textId="77777777" w:rsidTr="00A80A58">
        <w:tc>
          <w:tcPr>
            <w:tcW w:w="576" w:type="dxa"/>
            <w:vAlign w:val="center"/>
          </w:tcPr>
          <w:p w14:paraId="60824FCA" w14:textId="194EE9DB" w:rsidR="00345208" w:rsidRDefault="001D3B3E" w:rsidP="004038C7">
            <w:pPr>
              <w:jc w:val="center"/>
            </w:pPr>
            <w:r>
              <w:t>3.</w:t>
            </w:r>
          </w:p>
        </w:tc>
        <w:tc>
          <w:tcPr>
            <w:tcW w:w="1430" w:type="dxa"/>
          </w:tcPr>
          <w:p w14:paraId="15917DCB" w14:textId="5A102D50" w:rsidR="00345208" w:rsidRDefault="00345208" w:rsidP="006578CA">
            <w:bookmarkStart w:id="87" w:name="_Hlk156654853"/>
            <w:r>
              <w:t>Khairunnisa</w:t>
            </w:r>
            <w:bookmarkEnd w:id="87"/>
            <w:r>
              <w:t xml:space="preserve"> </w:t>
            </w:r>
            <w:r w:rsidR="00D824E8">
              <w:t>et al.</w:t>
            </w:r>
            <w:r>
              <w:t xml:space="preserve"> </w:t>
            </w:r>
            <w:r>
              <w:fldChar w:fldCharType="begin" w:fldLock="1"/>
            </w:r>
            <w:r w:rsidR="00097CE0">
              <w:instrText>ADDIN CSL_CITATION {"citationItems":[{"id":"ITEM-1","itemData":{"DOI":"10.1145/3592854","author":[{"dropping-particle":"","family":"Khairunnisa","given":"Siti Oryza","non-dropping-particle":"","parse-names":false,"suffix":""},{"dropping-particle":"","family":"Chen","given":"Zhousi","non-dropping-particle":"","parse-names":false,"suffix":""},{"dropping-particle":"","family":"Komachi","given":"Mamoru","non-dropping-particle":"","parse-names":false,"suffix":""}],"id":"ITEM-1","issue":"6","issued":{"date-parts":[["2023"]]},"title":"Dataset Enhancement and Multilingual Transfer for Named Entity Recognition in the Indonesian Language","type":"article-journal","volume":"22"},"uris":["http://www.mendeley.com/documents/?uuid=e4593f55-33d8-422a-b98a-a54186884d32"]}],"mendeley":{"formattedCitation":"[23]","plainTextFormattedCitation":"[23]","previouslyFormattedCitation":"[23]"},"properties":{"noteIndex":0},"schema":"https://github.com/citation-style-language/schema/raw/master/csl-citation.json"}</w:instrText>
            </w:r>
            <w:r>
              <w:fldChar w:fldCharType="separate"/>
            </w:r>
            <w:r w:rsidR="00812AA0" w:rsidRPr="00812AA0">
              <w:rPr>
                <w:noProof/>
              </w:rPr>
              <w:t>[23]</w:t>
            </w:r>
            <w:r>
              <w:fldChar w:fldCharType="end"/>
            </w:r>
            <w:r>
              <w:t>, 2023</w:t>
            </w:r>
          </w:p>
        </w:tc>
        <w:tc>
          <w:tcPr>
            <w:tcW w:w="1736" w:type="dxa"/>
          </w:tcPr>
          <w:p w14:paraId="09939DCE" w14:textId="2046609D" w:rsidR="00345208" w:rsidRDefault="00345208" w:rsidP="009036A5">
            <w:r>
              <w:t>Peningkatan Dataset dan Transfer Multi</w:t>
            </w:r>
            <w:r w:rsidR="00F85CE7">
              <w:t xml:space="preserve">bahasa untuk Pengenalan Entitas </w:t>
            </w:r>
            <w:r w:rsidR="009036A5">
              <w:t>pada berita bahasa indonesia</w:t>
            </w:r>
            <w:r>
              <w:t>.</w:t>
            </w:r>
          </w:p>
        </w:tc>
        <w:tc>
          <w:tcPr>
            <w:tcW w:w="2065" w:type="dxa"/>
          </w:tcPr>
          <w:p w14:paraId="7F199F21" w14:textId="7AC2625B" w:rsidR="00345208" w:rsidRPr="001F2D4F" w:rsidRDefault="00345208" w:rsidP="00D717A4">
            <w:r>
              <w:t xml:space="preserve">Menggunakan BiLSTM, CRF, </w:t>
            </w:r>
            <w:r>
              <w:rPr>
                <w:i/>
                <w:iCs/>
              </w:rPr>
              <w:t>IndoBERT</w:t>
            </w:r>
            <w:r>
              <w:t xml:space="preserve"> dan </w:t>
            </w:r>
            <w:r w:rsidRPr="001F2D4F">
              <w:rPr>
                <w:i/>
                <w:iCs/>
              </w:rPr>
              <w:t>XLM-RoBERTa</w:t>
            </w:r>
          </w:p>
        </w:tc>
        <w:tc>
          <w:tcPr>
            <w:tcW w:w="2121" w:type="dxa"/>
          </w:tcPr>
          <w:p w14:paraId="14FAB724" w14:textId="5E571A48" w:rsidR="00345208" w:rsidRDefault="00345208" w:rsidP="00A45BDA">
            <w:r w:rsidRPr="000A1744">
              <w:t xml:space="preserve">Dari hasil penelitian ini </w:t>
            </w:r>
            <w:r w:rsidR="00A45BDA" w:rsidRPr="000A1744">
              <w:t>Bi-LSTM-CRF</w:t>
            </w:r>
            <w:r w:rsidR="00A45BDA">
              <w:t xml:space="preserve"> </w:t>
            </w:r>
            <w:r w:rsidRPr="000A1744">
              <w:t>mendapatkan</w:t>
            </w:r>
            <w:r w:rsidR="00A45BDA">
              <w:t xml:space="preserve"> nilai F1 terbaik sebesar 90.85</w:t>
            </w:r>
          </w:p>
        </w:tc>
      </w:tr>
    </w:tbl>
    <w:p w14:paraId="40ECC7DA" w14:textId="77777777" w:rsidR="00172635" w:rsidRDefault="00172635" w:rsidP="00B121DA"/>
    <w:p w14:paraId="6E2BA03F" w14:textId="479ADF9D" w:rsidR="008426F0" w:rsidRPr="00EA2B83" w:rsidRDefault="00172635" w:rsidP="002F2278">
      <w:pPr>
        <w:ind w:firstLine="432"/>
        <w:rPr>
          <w:szCs w:val="24"/>
        </w:rPr>
      </w:pPr>
      <w:r>
        <w:t xml:space="preserve">Berdasarkan uraian </w:t>
      </w:r>
      <w:r w:rsidR="00E07D8B">
        <w:t>penelitian</w:t>
      </w:r>
      <w:r w:rsidR="00CD079A">
        <w:t xml:space="preserve"> </w:t>
      </w:r>
      <w:r w:rsidR="00CD079A" w:rsidRPr="00CD079A">
        <w:fldChar w:fldCharType="begin"/>
      </w:r>
      <w:r w:rsidR="00CD079A" w:rsidRPr="00CD079A">
        <w:instrText xml:space="preserve"> REF _Ref168404775 \h  \* MERGEFORMAT </w:instrText>
      </w:r>
      <w:r w:rsidR="00CD079A" w:rsidRPr="00CD079A">
        <w:fldChar w:fldCharType="separate"/>
      </w:r>
      <w:r w:rsidR="007924A3">
        <w:rPr>
          <w:szCs w:val="24"/>
        </w:rPr>
        <w:t>Tabel 2.</w:t>
      </w:r>
      <w:r w:rsidR="007924A3" w:rsidRPr="007924A3">
        <w:rPr>
          <w:szCs w:val="24"/>
        </w:rPr>
        <w:t>8</w:t>
      </w:r>
      <w:r w:rsidR="00CD079A" w:rsidRPr="00CD079A">
        <w:fldChar w:fldCharType="end"/>
      </w:r>
      <w:r w:rsidR="00E07D8B">
        <w:t xml:space="preserve">, </w:t>
      </w:r>
      <w:r>
        <w:rPr>
          <w:i/>
          <w:iCs/>
        </w:rPr>
        <w:t>BERT</w:t>
      </w:r>
      <w:r>
        <w:t xml:space="preserve"> sudah digunakan dalam banyak penelitian</w:t>
      </w:r>
      <w:r w:rsidR="001A24D9">
        <w:t xml:space="preserve"> untuk penerapan NER</w:t>
      </w:r>
      <w:r w:rsidR="006F0AFF">
        <w:t xml:space="preserve">. </w:t>
      </w:r>
      <w:r w:rsidR="006F0AFF" w:rsidRPr="006F0AFF">
        <w:t>BERT menunjukkan kinerja terbaik dibandingkan dengan metode lain, seperti yang dijelaskan dalam penelitian</w:t>
      </w:r>
      <w:r w:rsidR="000410FC">
        <w:t xml:space="preserve"> </w:t>
      </w:r>
      <w:r w:rsidR="000410FC">
        <w:fldChar w:fldCharType="begin" w:fldLock="1"/>
      </w:r>
      <w:r w:rsidR="004102E5">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mendeley":{"formattedCitation":"[9]","plainTextFormattedCitation":"[9]","previouslyFormattedCitation":"[9]"},"properties":{"noteIndex":0},"schema":"https://github.com/citation-style-language/schema/raw/master/csl-citation.json"}</w:instrText>
      </w:r>
      <w:r w:rsidR="000410FC">
        <w:fldChar w:fldCharType="separate"/>
      </w:r>
      <w:r w:rsidR="004102E5" w:rsidRPr="004102E5">
        <w:rPr>
          <w:noProof/>
        </w:rPr>
        <w:t>[9]</w:t>
      </w:r>
      <w:r w:rsidR="000410FC">
        <w:fldChar w:fldCharType="end"/>
      </w:r>
      <w:r w:rsidR="0012763A">
        <w:t xml:space="preserve"> dan</w:t>
      </w:r>
      <w:r w:rsidR="00FF2808">
        <w:t xml:space="preserve"> </w:t>
      </w:r>
      <w:r w:rsidR="00FF2808">
        <w:fldChar w:fldCharType="begin" w:fldLock="1"/>
      </w:r>
      <w:r w:rsidR="00097CE0">
        <w:instrText>ADDIN CSL_CITATION {"citationItems":[{"id":"ITEM-1","itemData":{"DOI":"10.1145/3592854","author":[{"dropping-particle":"","family":"Khairunnisa","given":"Siti Oryza","non-dropping-particle":"","parse-names":false,"suffix":""},{"dropping-particle":"","family":"Chen","given":"Zhousi","non-dropping-particle":"","parse-names":false,"suffix":""},{"dropping-particle":"","family":"Komachi","given":"Mamoru","non-dropping-particle":"","parse-names":false,"suffix":""}],"id":"ITEM-1","issue":"6","issued":{"date-parts":[["2023"]]},"title":"Dataset Enhancement and Multilingual Transfer for Named Entity Recognition in the Indonesian Language","type":"article-journal","volume":"22"},"uris":["http://www.mendeley.com/documents/?uuid=e4593f55-33d8-422a-b98a-a54186884d32"]}],"mendeley":{"formattedCitation":"[23]","plainTextFormattedCitation":"[23]","previouslyFormattedCitation":"[23]"},"properties":{"noteIndex":0},"schema":"https://github.com/citation-style-language/schema/raw/master/csl-citation.json"}</w:instrText>
      </w:r>
      <w:r w:rsidR="00FF2808">
        <w:fldChar w:fldCharType="separate"/>
      </w:r>
      <w:r w:rsidR="00812AA0" w:rsidRPr="00812AA0">
        <w:rPr>
          <w:noProof/>
        </w:rPr>
        <w:t>[23]</w:t>
      </w:r>
      <w:r w:rsidR="00FF2808">
        <w:fldChar w:fldCharType="end"/>
      </w:r>
      <w:r w:rsidR="0012763A">
        <w:t xml:space="preserve">, </w:t>
      </w:r>
      <w:r w:rsidR="0012763A" w:rsidRPr="0012763A">
        <w:t xml:space="preserve">yang membandingkan beberapa model berbasis transformers. Penelitian tersebut juga mencatat bahwa model menggunakan pendekatan Machine Reading Comprehension (MRC), seperti BERT, mencapai kinerja terbaik dibandingkan dengan model konvensional seperti </w:t>
      </w:r>
      <w:r w:rsidR="00DE66E7" w:rsidRPr="00DE66E7">
        <w:rPr>
          <w:i/>
        </w:rPr>
        <w:t>Softmax</w:t>
      </w:r>
      <w:r w:rsidR="0012763A" w:rsidRPr="0012763A">
        <w:t>, CRF, dan BiLSTM-CRF, sebagaimana dijabarkan dalam penelitian</w:t>
      </w:r>
      <w:r w:rsidR="0012763A">
        <w:t xml:space="preserve"> </w:t>
      </w:r>
      <w:r w:rsidR="0086444F">
        <w:fldChar w:fldCharType="begin" w:fldLock="1"/>
      </w:r>
      <w:r w:rsidR="004102E5">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mendeley":{"formattedCitation":"[9]","plainTextFormattedCitation":"[9]","previouslyFormattedCitation":"[9]"},"properties":{"noteIndex":0},"schema":"https://github.com/citation-style-language/schema/raw/master/csl-citation.json"}</w:instrText>
      </w:r>
      <w:r w:rsidR="0086444F">
        <w:fldChar w:fldCharType="separate"/>
      </w:r>
      <w:r w:rsidR="004102E5" w:rsidRPr="004102E5">
        <w:rPr>
          <w:noProof/>
        </w:rPr>
        <w:t>[9]</w:t>
      </w:r>
      <w:r w:rsidR="0086444F">
        <w:fldChar w:fldCharType="end"/>
      </w:r>
      <w:r w:rsidR="008426F0">
        <w:t>.</w:t>
      </w:r>
    </w:p>
    <w:p w14:paraId="7AABEC47" w14:textId="35C2F675" w:rsidR="00B47C1E" w:rsidRDefault="008426F0" w:rsidP="00220A6A">
      <w:pPr>
        <w:ind w:firstLine="432"/>
      </w:pPr>
      <w:r w:rsidRPr="008426F0">
        <w:t>Penelitian lainnya, seperti</w:t>
      </w:r>
      <w:r w:rsidR="004332B7">
        <w:t xml:space="preserve"> </w:t>
      </w:r>
      <w:r w:rsidR="004332B7">
        <w:fldChar w:fldCharType="begin" w:fldLock="1"/>
      </w:r>
      <w:r w:rsidR="00097CE0">
        <w:instrText>ADDIN CSL_CITATION {"citationItems":[{"id":"ITEM-1","itemData":{"DOI":"10.14569/IJACSA.2022.0130173","ISSN":"21565570","abstract":"Hadith serves as a second source of Islamic law for Muslims worldwide, especially in Indonesia, which has the world's most significant Muslim population of 228.68 million people. However, not all Hadith texts have been certified and approved for use, and several falsified Hadiths make it challenging to distinguish between authentic and fabricated Hadiths. In terms of Hadith science, determining the authenticity of a Hadith can be accomplished by examining its Sanad and Matn. Sanad is an essential aspect of the Hadith because it indicates the chain of the Narrator who transmits the Hadith. The research reported in this paper provides an advanced Natural Language Processing (NLP) technique for identifying and authenticating the Narrator of Hadith as a part of Sanad, utilizing Named Entity Recognition (NER) to address the necessity of authenticating the Hadith. The NER technique described in the research adds an extra feed-forward classifier to the last layer of the pre-trained BERT model. In the testing process using Cahya/bert-base-indonesian-1.5G, the proposed solution received an overall F1-score of 99.63 percent. On the Hadith Narrator Identification using other Hadith passages, the final examination yielded a 98.27 percent F1-score","author":[{"dropping-particle":"","family":"Luthfi","given":"Emha Taufiq","non-dropping-particle":"","parse-names":false,"suffix":""},{"dropping-particle":"","family":"Yusoh","given":"Zeratul Izzah Mohd","non-dropping-particle":"","parse-names":false,"suffix":""},{"dropping-particle":"","family":"Aboobaider","given":"Burhanuddin Mohd","non-dropping-particle":"","parse-names":false,"suffix":""}],"container-title":"International Journal of Advanced Computer Science and Applications","id":"ITEM-1","issue":"1","issued":{"date-parts":[["2022"]]},"page":"604-611","title":"BERT based Named Entity Recognition for Automated Hadith Narrator Identification","type":"article-journal","volume":"13"},"uris":["http://www.mendeley.com/documents/?uuid=545e553a-8669-423a-b87a-0823e8f7893e"]}],"mendeley":{"formattedCitation":"[22]","plainTextFormattedCitation":"[22]","previouslyFormattedCitation":"[22]"},"properties":{"noteIndex":0},"schema":"https://github.com/citation-style-language/schema/raw/master/csl-citation.json"}</w:instrText>
      </w:r>
      <w:r w:rsidR="004332B7">
        <w:fldChar w:fldCharType="separate"/>
      </w:r>
      <w:r w:rsidR="00812AA0" w:rsidRPr="00812AA0">
        <w:rPr>
          <w:noProof/>
        </w:rPr>
        <w:t>[22]</w:t>
      </w:r>
      <w:r w:rsidR="004332B7">
        <w:fldChar w:fldCharType="end"/>
      </w:r>
      <w:r>
        <w:t>,</w:t>
      </w:r>
      <w:r w:rsidR="004332B7">
        <w:t xml:space="preserve"> </w:t>
      </w:r>
      <w:r w:rsidRPr="008426F0">
        <w:t>menggunakan model berbasis transformers, khususnya BERT, dan mencapai performa yang baik. Sebaliknya, penelitian</w:t>
      </w:r>
      <w:r w:rsidR="003A13D8">
        <w:t xml:space="preserve"> </w:t>
      </w:r>
      <w:r w:rsidR="003A13D8">
        <w:fldChar w:fldCharType="begin" w:fldLock="1"/>
      </w:r>
      <w:r w:rsidR="00097CE0">
        <w:instrText>ADDIN CSL_CITATION {"citationItems":[{"id":"ITEM-1","itemData":{"DOI":"10.1145/3592854","author":[{"dropping-particle":"","family":"Khairunnisa","given":"Siti Oryza","non-dropping-particle":"","parse-names":false,"suffix":""},{"dropping-particle":"","family":"Chen","given":"Zhousi","non-dropping-particle":"","parse-names":false,"suffix":""},{"dropping-particle":"","family":"Komachi","given":"Mamoru","non-dropping-particle":"","parse-names":false,"suffix":""}],"id":"ITEM-1","issue":"6","issued":{"date-parts":[["2023"]]},"title":"Dataset Enhancement and Multilingual Transfer for Named Entity Recognition in the Indonesian Language","type":"article-journal","volume":"22"},"uris":["http://www.mendeley.com/documents/?uuid=e4593f55-33d8-422a-b98a-a54186884d32"]}],"mendeley":{"formattedCitation":"[23]","plainTextFormattedCitation":"[23]","previouslyFormattedCitation":"[23]"},"properties":{"noteIndex":0},"schema":"https://github.com/citation-style-language/schema/raw/master/csl-citation.json"}</w:instrText>
      </w:r>
      <w:r w:rsidR="003A13D8">
        <w:fldChar w:fldCharType="separate"/>
      </w:r>
      <w:r w:rsidR="00812AA0" w:rsidRPr="00812AA0">
        <w:rPr>
          <w:noProof/>
        </w:rPr>
        <w:t>[23]</w:t>
      </w:r>
      <w:r w:rsidR="003A13D8">
        <w:fldChar w:fldCharType="end"/>
      </w:r>
      <w:r w:rsidR="007D3CBA">
        <w:t xml:space="preserve"> </w:t>
      </w:r>
      <w:r w:rsidR="00FC333F" w:rsidRPr="00FC333F">
        <w:t>lebih berfokus pada peningkatan dataset yang kurang konsisten dengan melakukan anotasi ulang secara manual. Proses anotasi ulang tersebut diikuti oleh pelatihan beberapa model, dan hasilnya menunjukkan bahwa kombinasi BiLSTM-CRF dengan IndoBERT memberikan performa terbaik.</w:t>
      </w:r>
      <w:r w:rsidR="00C83FD5">
        <w:t xml:space="preserve"> </w:t>
      </w:r>
      <w:r w:rsidR="005E38F1" w:rsidRPr="005E38F1">
        <w:t xml:space="preserve">Dari hasil penelitian </w:t>
      </w:r>
      <w:r w:rsidR="005E38F1" w:rsidRPr="005E38F1">
        <w:lastRenderedPageBreak/>
        <w:t>sebelumnya, dapat disimpulkan bahwa BERT dapat diandalkan untuk tugas NER dan mampu memberikan hasil yang memuaskan.</w:t>
      </w:r>
      <w:r w:rsidR="00B47C1E">
        <w:br w:type="page"/>
      </w:r>
    </w:p>
    <w:p w14:paraId="30945A60" w14:textId="77777777" w:rsidR="00B47C1E" w:rsidRDefault="00B47C1E" w:rsidP="00B121DA">
      <w:pPr>
        <w:pStyle w:val="Heading1"/>
      </w:pPr>
      <w:bookmarkStart w:id="88" w:name="_Toc172830739"/>
      <w:r>
        <w:lastRenderedPageBreak/>
        <w:t>METODOLOGI PENELITIAN</w:t>
      </w:r>
      <w:bookmarkEnd w:id="88"/>
    </w:p>
    <w:p w14:paraId="465BF502" w14:textId="5F77784F" w:rsidR="00B47C1E" w:rsidRDefault="00F16774" w:rsidP="00B121DA">
      <w:pPr>
        <w:pStyle w:val="Heading2"/>
      </w:pPr>
      <w:bookmarkStart w:id="89" w:name="_Toc172830740"/>
      <w:r>
        <w:t>Arsitektur Sistem</w:t>
      </w:r>
      <w:bookmarkEnd w:id="89"/>
    </w:p>
    <w:p w14:paraId="054F6085" w14:textId="61F8AD77" w:rsidR="006A1769" w:rsidRDefault="00EF10DD" w:rsidP="00C20A53">
      <w:pPr>
        <w:ind w:firstLine="576"/>
      </w:pPr>
      <w:r w:rsidRPr="00EF10DD">
        <w:t>Desain sistem yang digunakan dijelaskan melalui gambar berikut ini. Pada bagian ini, akan diuraikan lebih detail mengenai struktur dan komponen-komponen yang terdapat dalam arsitektur sistem yang digunakan. Rincia</w:t>
      </w:r>
      <w:r w:rsidR="00CB7D34">
        <w:t xml:space="preserve">n lebih lanjut </w:t>
      </w:r>
      <w:r w:rsidR="004B7C1F">
        <w:t>bisa dilihat dalam</w:t>
      </w:r>
      <w:r w:rsidR="00174211">
        <w:t xml:space="preserve"> </w:t>
      </w:r>
      <w:r w:rsidR="00174211" w:rsidRPr="00174211">
        <w:fldChar w:fldCharType="begin"/>
      </w:r>
      <w:r w:rsidR="00174211" w:rsidRPr="00174211">
        <w:instrText xml:space="preserve"> REF _Ref168404862 \h  \* MERGEFORMAT </w:instrText>
      </w:r>
      <w:r w:rsidR="00174211" w:rsidRPr="00174211">
        <w:fldChar w:fldCharType="separate"/>
      </w:r>
      <w:r w:rsidR="007924A3">
        <w:rPr>
          <w:szCs w:val="24"/>
        </w:rPr>
        <w:t>Gambar 3.</w:t>
      </w:r>
      <w:r w:rsidR="007924A3" w:rsidRPr="007924A3">
        <w:rPr>
          <w:szCs w:val="24"/>
        </w:rPr>
        <w:t>1</w:t>
      </w:r>
      <w:r w:rsidR="00174211" w:rsidRPr="00174211">
        <w:fldChar w:fldCharType="end"/>
      </w:r>
      <w:r w:rsidRPr="00EF10DD">
        <w:t>.</w:t>
      </w:r>
      <w:r w:rsidR="000C3182">
        <w:t xml:space="preserve"> Input yang digunakan dalam sistem ini nanti nya berupa dokumen maupun teks.</w:t>
      </w:r>
    </w:p>
    <w:p w14:paraId="6FD8A625" w14:textId="77777777" w:rsidR="00B23BEA" w:rsidRDefault="008551C0" w:rsidP="00B23BEA">
      <w:pPr>
        <w:keepNext/>
        <w:jc w:val="center"/>
      </w:pPr>
      <w:r w:rsidRPr="008551C0">
        <w:rPr>
          <w:noProof/>
        </w:rPr>
        <w:drawing>
          <wp:inline distT="0" distB="0" distL="0" distR="0" wp14:anchorId="0BD8EAA0" wp14:editId="75933788">
            <wp:extent cx="4978154" cy="4018231"/>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sik\Kuliah\Skripsi\NER\tugas_akhir\Flowchart\Arsitektur Sistem.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78154" cy="4018231"/>
                    </a:xfrm>
                    <a:prstGeom prst="rect">
                      <a:avLst/>
                    </a:prstGeom>
                    <a:noFill/>
                    <a:ln>
                      <a:noFill/>
                    </a:ln>
                  </pic:spPr>
                </pic:pic>
              </a:graphicData>
            </a:graphic>
          </wp:inline>
        </w:drawing>
      </w:r>
    </w:p>
    <w:p w14:paraId="29F398A3" w14:textId="359D2E26" w:rsidR="00992FB3" w:rsidRPr="00992FB3" w:rsidRDefault="00B23BEA" w:rsidP="00992FB3">
      <w:pPr>
        <w:pStyle w:val="Caption"/>
        <w:jc w:val="center"/>
        <w:rPr>
          <w:i w:val="0"/>
          <w:color w:val="auto"/>
          <w:sz w:val="24"/>
          <w:szCs w:val="24"/>
        </w:rPr>
      </w:pPr>
      <w:bookmarkStart w:id="90" w:name="_Ref168404862"/>
      <w:bookmarkStart w:id="91" w:name="_Toc172274253"/>
      <w:r>
        <w:rPr>
          <w:i w:val="0"/>
          <w:color w:val="auto"/>
          <w:sz w:val="24"/>
          <w:szCs w:val="24"/>
        </w:rPr>
        <w:t>Gambar 3.</w:t>
      </w:r>
      <w:r w:rsidRPr="00B23BEA">
        <w:rPr>
          <w:i w:val="0"/>
          <w:color w:val="auto"/>
          <w:sz w:val="24"/>
          <w:szCs w:val="24"/>
        </w:rPr>
        <w:fldChar w:fldCharType="begin"/>
      </w:r>
      <w:r w:rsidRPr="00B23BEA">
        <w:rPr>
          <w:i w:val="0"/>
          <w:color w:val="auto"/>
          <w:sz w:val="24"/>
          <w:szCs w:val="24"/>
        </w:rPr>
        <w:instrText xml:space="preserve"> SEQ Gambar_3. \* ARABIC </w:instrText>
      </w:r>
      <w:r w:rsidRPr="00B23BEA">
        <w:rPr>
          <w:i w:val="0"/>
          <w:color w:val="auto"/>
          <w:sz w:val="24"/>
          <w:szCs w:val="24"/>
        </w:rPr>
        <w:fldChar w:fldCharType="separate"/>
      </w:r>
      <w:r w:rsidR="007924A3">
        <w:rPr>
          <w:i w:val="0"/>
          <w:noProof/>
          <w:color w:val="auto"/>
          <w:sz w:val="24"/>
          <w:szCs w:val="24"/>
        </w:rPr>
        <w:t>1</w:t>
      </w:r>
      <w:r w:rsidRPr="00B23BEA">
        <w:rPr>
          <w:i w:val="0"/>
          <w:color w:val="auto"/>
          <w:sz w:val="24"/>
          <w:szCs w:val="24"/>
        </w:rPr>
        <w:fldChar w:fldCharType="end"/>
      </w:r>
      <w:bookmarkEnd w:id="90"/>
      <w:r w:rsidRPr="00B23BEA">
        <w:rPr>
          <w:i w:val="0"/>
          <w:color w:val="auto"/>
          <w:sz w:val="24"/>
          <w:szCs w:val="24"/>
        </w:rPr>
        <w:t xml:space="preserve"> Arsitektur Sistem</w:t>
      </w:r>
      <w:bookmarkEnd w:id="91"/>
    </w:p>
    <w:p w14:paraId="7DD1F6ED" w14:textId="1C77935F" w:rsidR="007E70E7" w:rsidRDefault="009C2716" w:rsidP="007E70E7">
      <w:pPr>
        <w:pStyle w:val="Heading3"/>
      </w:pPr>
      <w:bookmarkStart w:id="92" w:name="_Toc172830741"/>
      <w:r>
        <w:t>Scraping</w:t>
      </w:r>
      <w:bookmarkEnd w:id="92"/>
    </w:p>
    <w:p w14:paraId="51010431" w14:textId="6966390F" w:rsidR="006E505D" w:rsidRDefault="00C50264" w:rsidP="00BB3FA8">
      <w:pPr>
        <w:ind w:firstLine="720"/>
      </w:pPr>
      <w:r>
        <w:t xml:space="preserve">Dalam tahap pertama </w:t>
      </w:r>
      <w:r w:rsidR="00D459D4">
        <w:t xml:space="preserve">dengan melakukan scraping untuk mendapatkan dokumen putusan hukum melalui website </w:t>
      </w:r>
      <w:hyperlink r:id="rId17" w:history="1">
        <w:r w:rsidR="00D459D4" w:rsidRPr="008114E8">
          <w:rPr>
            <w:rStyle w:val="Hyperlink"/>
          </w:rPr>
          <w:t>www.putusan3.mahkamahagung.go.id</w:t>
        </w:r>
      </w:hyperlink>
      <w:r w:rsidR="00D459D4">
        <w:rPr>
          <w:rStyle w:val="Hyperlink"/>
          <w:color w:val="auto"/>
          <w:u w:val="none"/>
        </w:rPr>
        <w:t xml:space="preserve">, proses ini dilakukan dengan menggunakan library </w:t>
      </w:r>
      <w:r w:rsidR="00D8371A" w:rsidRPr="00400821">
        <w:rPr>
          <w:rStyle w:val="Hyperlink"/>
          <w:color w:val="auto"/>
          <w:u w:val="none"/>
        </w:rPr>
        <w:t xml:space="preserve">Python </w:t>
      </w:r>
      <w:r w:rsidR="00D8371A" w:rsidRPr="00F64580">
        <w:rPr>
          <w:rStyle w:val="Hyperlink"/>
          <w:i/>
          <w:color w:val="auto"/>
          <w:u w:val="none"/>
        </w:rPr>
        <w:t>Beautiful Soup</w:t>
      </w:r>
      <w:r w:rsidR="00A00766">
        <w:t>.</w:t>
      </w:r>
      <w:r w:rsidR="001C4018" w:rsidRPr="001C4018">
        <w:t xml:space="preserve"> </w:t>
      </w:r>
      <w:r w:rsidR="001C4018" w:rsidRPr="00F64580">
        <w:rPr>
          <w:i/>
        </w:rPr>
        <w:t>Beautiful Soup</w:t>
      </w:r>
      <w:r w:rsidR="001C4018">
        <w:t xml:space="preserve"> digunakan untuk mengekstrak informasi dari URL untuk mendapatkan file PDF dari dokumen putusan hukum</w:t>
      </w:r>
      <w:r w:rsidR="005073F3">
        <w:t xml:space="preserve"> serta mendownload nya, selanjutnya</w:t>
      </w:r>
      <w:r w:rsidR="001C4018">
        <w:t xml:space="preserve"> yaitu proses konversi pdf ke text</w:t>
      </w:r>
      <w:r w:rsidR="005073F3">
        <w:t xml:space="preserve">, dalam hal ini dengan menggunakan library Python </w:t>
      </w:r>
      <w:r w:rsidR="005073F3" w:rsidRPr="00F64580">
        <w:rPr>
          <w:i/>
        </w:rPr>
        <w:t>PyPDF2</w:t>
      </w:r>
      <w:r w:rsidR="001C4018">
        <w:t>.</w:t>
      </w:r>
      <w:r w:rsidR="00FD7398">
        <w:t xml:space="preserve"> </w:t>
      </w:r>
      <w:r w:rsidR="004E0262" w:rsidRPr="004E0262">
        <w:t xml:space="preserve">Hasil konversi ke dalam bentuk teks ini disimpan terlebih dahulu ke </w:t>
      </w:r>
      <w:r w:rsidR="004E0262" w:rsidRPr="004E0262">
        <w:lastRenderedPageBreak/>
        <w:t>dalam bentuk list untuk setiap dokumen selanjutnya di disimpan</w:t>
      </w:r>
      <w:r w:rsidRPr="004E0262">
        <w:t xml:space="preserve"> </w:t>
      </w:r>
      <w:r>
        <w:t xml:space="preserve">dalam bentuk </w:t>
      </w:r>
      <w:r w:rsidR="007753F6">
        <w:rPr>
          <w:i/>
        </w:rPr>
        <w:t>Comma S</w:t>
      </w:r>
      <w:r w:rsidR="007753F6" w:rsidRPr="007753F6">
        <w:rPr>
          <w:i/>
        </w:rPr>
        <w:t>epara</w:t>
      </w:r>
      <w:r w:rsidR="007753F6">
        <w:rPr>
          <w:i/>
        </w:rPr>
        <w:t>ted V</w:t>
      </w:r>
      <w:r w:rsidR="007753F6" w:rsidRPr="007753F6">
        <w:rPr>
          <w:i/>
        </w:rPr>
        <w:t>alue</w:t>
      </w:r>
      <w:r w:rsidR="00B35A37" w:rsidRPr="00B41645">
        <w:t xml:space="preserve"> (</w:t>
      </w:r>
      <w:r w:rsidR="007753F6">
        <w:t>CSV</w:t>
      </w:r>
      <w:r w:rsidR="00B35A37" w:rsidRPr="00B41645">
        <w:t>)</w:t>
      </w:r>
      <w:r w:rsidR="00447A70">
        <w:t>.</w:t>
      </w:r>
      <w:r w:rsidR="00391940">
        <w:t xml:space="preserve"> Contoh</w:t>
      </w:r>
      <w:r w:rsidR="00CA0621">
        <w:t xml:space="preserve"> dataset</w:t>
      </w:r>
      <w:r w:rsidR="00391940">
        <w:t xml:space="preserve"> </w:t>
      </w:r>
      <w:r w:rsidR="004B7C1F">
        <w:t>bisa dilihat dalam</w:t>
      </w:r>
      <w:r w:rsidR="00541C6F">
        <w:t xml:space="preserve"> </w:t>
      </w:r>
      <w:r w:rsidR="00541C6F" w:rsidRPr="00541C6F">
        <w:fldChar w:fldCharType="begin"/>
      </w:r>
      <w:r w:rsidR="00541C6F" w:rsidRPr="00541C6F">
        <w:instrText xml:space="preserve"> REF _Ref168404922 \h  \* MERGEFORMAT </w:instrText>
      </w:r>
      <w:r w:rsidR="00541C6F" w:rsidRPr="00541C6F">
        <w:fldChar w:fldCharType="separate"/>
      </w:r>
      <w:r w:rsidR="007924A3">
        <w:rPr>
          <w:szCs w:val="24"/>
        </w:rPr>
        <w:t>Tabel 3.</w:t>
      </w:r>
      <w:r w:rsidR="007924A3" w:rsidRPr="007924A3">
        <w:rPr>
          <w:szCs w:val="24"/>
        </w:rPr>
        <w:t>1</w:t>
      </w:r>
      <w:r w:rsidR="00541C6F" w:rsidRPr="00541C6F">
        <w:fldChar w:fldCharType="end"/>
      </w:r>
      <w:r w:rsidR="00391940" w:rsidRPr="00EE2D38">
        <w:t>.</w:t>
      </w:r>
    </w:p>
    <w:p w14:paraId="30830DAF" w14:textId="7922E150" w:rsidR="00541C6F" w:rsidRPr="00541C6F" w:rsidRDefault="004D5189" w:rsidP="00541C6F">
      <w:pPr>
        <w:pStyle w:val="Caption"/>
        <w:jc w:val="center"/>
        <w:rPr>
          <w:i w:val="0"/>
          <w:color w:val="auto"/>
          <w:sz w:val="24"/>
          <w:szCs w:val="24"/>
        </w:rPr>
      </w:pPr>
      <w:bookmarkStart w:id="93" w:name="_Ref168404922"/>
      <w:bookmarkStart w:id="94" w:name="_Ref172225540"/>
      <w:bookmarkStart w:id="95" w:name="_Toc172274282"/>
      <w:r>
        <w:rPr>
          <w:i w:val="0"/>
          <w:color w:val="auto"/>
          <w:sz w:val="24"/>
          <w:szCs w:val="24"/>
        </w:rPr>
        <w:t>Tabel 3.</w:t>
      </w:r>
      <w:r w:rsidR="00541C6F" w:rsidRPr="00541C6F">
        <w:rPr>
          <w:i w:val="0"/>
          <w:color w:val="auto"/>
          <w:sz w:val="24"/>
          <w:szCs w:val="24"/>
        </w:rPr>
        <w:fldChar w:fldCharType="begin"/>
      </w:r>
      <w:r w:rsidR="00541C6F" w:rsidRPr="00541C6F">
        <w:rPr>
          <w:i w:val="0"/>
          <w:color w:val="auto"/>
          <w:sz w:val="24"/>
          <w:szCs w:val="24"/>
        </w:rPr>
        <w:instrText xml:space="preserve"> SEQ Tabel_3. \* ARABIC </w:instrText>
      </w:r>
      <w:r w:rsidR="00541C6F" w:rsidRPr="00541C6F">
        <w:rPr>
          <w:i w:val="0"/>
          <w:color w:val="auto"/>
          <w:sz w:val="24"/>
          <w:szCs w:val="24"/>
        </w:rPr>
        <w:fldChar w:fldCharType="separate"/>
      </w:r>
      <w:r w:rsidR="007924A3">
        <w:rPr>
          <w:i w:val="0"/>
          <w:noProof/>
          <w:color w:val="auto"/>
          <w:sz w:val="24"/>
          <w:szCs w:val="24"/>
        </w:rPr>
        <w:t>1</w:t>
      </w:r>
      <w:r w:rsidR="00541C6F" w:rsidRPr="00541C6F">
        <w:rPr>
          <w:i w:val="0"/>
          <w:color w:val="auto"/>
          <w:sz w:val="24"/>
          <w:szCs w:val="24"/>
        </w:rPr>
        <w:fldChar w:fldCharType="end"/>
      </w:r>
      <w:bookmarkEnd w:id="93"/>
      <w:r w:rsidR="00541C6F" w:rsidRPr="00541C6F">
        <w:rPr>
          <w:i w:val="0"/>
          <w:color w:val="auto"/>
          <w:sz w:val="24"/>
          <w:szCs w:val="24"/>
        </w:rPr>
        <w:t xml:space="preserve"> Contoh Dokumen Putusan Pengadilan “NOMOR : 90 / PID. Sus / 2018 / PN. Mjn”</w:t>
      </w:r>
      <w:bookmarkEnd w:id="94"/>
      <w:bookmarkEnd w:id="95"/>
    </w:p>
    <w:tbl>
      <w:tblPr>
        <w:tblStyle w:val="TableGrid"/>
        <w:tblW w:w="0" w:type="auto"/>
        <w:tblLook w:val="04A0" w:firstRow="1" w:lastRow="0" w:firstColumn="1" w:lastColumn="0" w:noHBand="0" w:noVBand="1"/>
      </w:tblPr>
      <w:tblGrid>
        <w:gridCol w:w="7928"/>
      </w:tblGrid>
      <w:tr w:rsidR="00C94798" w14:paraId="6C0BEEBD" w14:textId="77777777" w:rsidTr="007A12BD">
        <w:tc>
          <w:tcPr>
            <w:tcW w:w="7928" w:type="dxa"/>
            <w:shd w:val="clear" w:color="auto" w:fill="E7E6E6" w:themeFill="background2"/>
          </w:tcPr>
          <w:p w14:paraId="3B63504A" w14:textId="1C2CC5C6" w:rsidR="00C94798" w:rsidRPr="007A12BD" w:rsidRDefault="0090559E" w:rsidP="001E7270">
            <w:pPr>
              <w:jc w:val="center"/>
              <w:rPr>
                <w:b/>
              </w:rPr>
            </w:pPr>
            <w:r w:rsidRPr="007A12BD">
              <w:rPr>
                <w:b/>
              </w:rPr>
              <w:t>Text</w:t>
            </w:r>
          </w:p>
        </w:tc>
      </w:tr>
      <w:tr w:rsidR="0090559E" w14:paraId="7157A8F2" w14:textId="77777777" w:rsidTr="00C94798">
        <w:tc>
          <w:tcPr>
            <w:tcW w:w="7928" w:type="dxa"/>
          </w:tcPr>
          <w:p w14:paraId="7FDA3607" w14:textId="55CEE73D" w:rsidR="0090559E" w:rsidRDefault="002E72BA" w:rsidP="005D682C">
            <w:r w:rsidRPr="002E72BA">
              <w:t>Mahkamah Agung Republik Indonesia\nMahkamah Agung Republik Indonesia\nMahkamah Agung Republik Indonesia\nMahkamah Agung Republik Indonesia\nMahkamah Agung Republik Indonesia\nDirektori Putusan Mahkamah Agung Republik Indonesia\nputusan.mahkamahagung.go.id\nP U T U S A N\nNOMOR : 90 / PID.Sus / 2018 / PN.Mjn\nDEMI KEADILAN BERDASARKAN KETUHANAN YANG MAHA ESA\nPengadilan Negeri Majene yang mengadili perkara pidana dengan acara\nbiasa  pada  tingkat  pertama  dengan  susunan  persidangan  Majelis,  telah\nmenjatuhkan putusan sebagai berikut dalam perkara Terdakwa :\nNama Lengkap :ANDIKA  SAPUTRA  ALIAS  DIKA  BIN  ABDUL\nRASID ;\nTempat lahir :Majene ;</w:t>
            </w:r>
          </w:p>
        </w:tc>
      </w:tr>
    </w:tbl>
    <w:p w14:paraId="71727607" w14:textId="77777777" w:rsidR="00F42316" w:rsidRPr="00F42316" w:rsidRDefault="00F42316" w:rsidP="00F42316"/>
    <w:p w14:paraId="1D1B70BC" w14:textId="621EA5DD" w:rsidR="00682244" w:rsidRDefault="00A267FD" w:rsidP="00682244">
      <w:pPr>
        <w:pStyle w:val="Heading3"/>
      </w:pPr>
      <w:bookmarkStart w:id="96" w:name="_Toc172830742"/>
      <w:r>
        <w:t>Preprocessing</w:t>
      </w:r>
      <w:bookmarkEnd w:id="96"/>
    </w:p>
    <w:p w14:paraId="6CF870CF" w14:textId="3BDD31E3" w:rsidR="00CA0C49" w:rsidRPr="009255AE" w:rsidRDefault="00682244" w:rsidP="009255AE">
      <w:pPr>
        <w:ind w:firstLine="720"/>
      </w:pPr>
      <w:r>
        <w:t>Dalam tahap preprocessing, data diolah untuk menghilangkan karakter-karakter yang tidak diperlukan</w:t>
      </w:r>
      <w:r w:rsidR="009255AE">
        <w:t xml:space="preserve"> dari hasil konversi pdf ke teks</w:t>
      </w:r>
      <w:r>
        <w:t xml:space="preserve"> dan disia</w:t>
      </w:r>
      <w:r w:rsidR="009255AE">
        <w:t xml:space="preserve">pkan untuk langkah selanjutnya. </w:t>
      </w:r>
      <w:r w:rsidR="00636310">
        <w:t>D</w:t>
      </w:r>
      <w:r w:rsidR="007D7BCF">
        <w:t>ari hasil preprocessing yang di</w:t>
      </w:r>
      <w:r w:rsidR="00CB7D34">
        <w:t xml:space="preserve">lakukan </w:t>
      </w:r>
      <w:r w:rsidR="004B7C1F">
        <w:t>bisa dilihat dalam</w:t>
      </w:r>
      <w:r w:rsidR="005B1DFB">
        <w:t xml:space="preserve"> </w:t>
      </w:r>
      <w:r w:rsidR="005B1DFB" w:rsidRPr="005B1DFB">
        <w:fldChar w:fldCharType="begin"/>
      </w:r>
      <w:r w:rsidR="005B1DFB" w:rsidRPr="005B1DFB">
        <w:instrText xml:space="preserve"> REF _Ref168405021 \h  \* MERGEFORMAT </w:instrText>
      </w:r>
      <w:r w:rsidR="005B1DFB" w:rsidRPr="005B1DFB">
        <w:fldChar w:fldCharType="separate"/>
      </w:r>
      <w:r w:rsidR="007924A3">
        <w:rPr>
          <w:szCs w:val="24"/>
        </w:rPr>
        <w:t>Tabel 3.</w:t>
      </w:r>
      <w:r w:rsidR="007924A3" w:rsidRPr="007924A3">
        <w:rPr>
          <w:szCs w:val="24"/>
        </w:rPr>
        <w:t>2</w:t>
      </w:r>
      <w:r w:rsidR="005B1DFB" w:rsidRPr="005B1DFB">
        <w:fldChar w:fldCharType="end"/>
      </w:r>
      <w:r w:rsidR="00AC27EF" w:rsidRPr="00AC27EF">
        <w:t>.</w:t>
      </w:r>
      <w:bookmarkStart w:id="97" w:name="_Ref162320015"/>
    </w:p>
    <w:p w14:paraId="0326F08D" w14:textId="1B658F16" w:rsidR="000A74FE" w:rsidRDefault="000A74FE" w:rsidP="000A74FE">
      <w:pPr>
        <w:pStyle w:val="Caption"/>
        <w:jc w:val="center"/>
        <w:rPr>
          <w:i w:val="0"/>
          <w:color w:val="auto"/>
          <w:sz w:val="24"/>
          <w:szCs w:val="24"/>
        </w:rPr>
      </w:pPr>
      <w:bookmarkStart w:id="98" w:name="_Ref168405021"/>
      <w:bookmarkStart w:id="99" w:name="_Toc172274283"/>
      <w:bookmarkEnd w:id="97"/>
      <w:r>
        <w:rPr>
          <w:i w:val="0"/>
          <w:color w:val="auto"/>
          <w:sz w:val="24"/>
          <w:szCs w:val="24"/>
        </w:rPr>
        <w:t>Tabel 3.</w:t>
      </w:r>
      <w:r w:rsidRPr="000A74FE">
        <w:rPr>
          <w:i w:val="0"/>
          <w:color w:val="auto"/>
          <w:sz w:val="24"/>
          <w:szCs w:val="24"/>
        </w:rPr>
        <w:fldChar w:fldCharType="begin"/>
      </w:r>
      <w:r w:rsidRPr="000A74FE">
        <w:rPr>
          <w:i w:val="0"/>
          <w:color w:val="auto"/>
          <w:sz w:val="24"/>
          <w:szCs w:val="24"/>
        </w:rPr>
        <w:instrText xml:space="preserve"> SEQ Tabel_3. \* ARABIC </w:instrText>
      </w:r>
      <w:r w:rsidRPr="000A74FE">
        <w:rPr>
          <w:i w:val="0"/>
          <w:color w:val="auto"/>
          <w:sz w:val="24"/>
          <w:szCs w:val="24"/>
        </w:rPr>
        <w:fldChar w:fldCharType="separate"/>
      </w:r>
      <w:r w:rsidR="007924A3">
        <w:rPr>
          <w:i w:val="0"/>
          <w:noProof/>
          <w:color w:val="auto"/>
          <w:sz w:val="24"/>
          <w:szCs w:val="24"/>
        </w:rPr>
        <w:t>2</w:t>
      </w:r>
      <w:r w:rsidRPr="000A74FE">
        <w:rPr>
          <w:i w:val="0"/>
          <w:color w:val="auto"/>
          <w:sz w:val="24"/>
          <w:szCs w:val="24"/>
        </w:rPr>
        <w:fldChar w:fldCharType="end"/>
      </w:r>
      <w:bookmarkEnd w:id="98"/>
      <w:r w:rsidRPr="000A74FE">
        <w:rPr>
          <w:i w:val="0"/>
          <w:color w:val="auto"/>
          <w:sz w:val="24"/>
          <w:szCs w:val="24"/>
        </w:rPr>
        <w:t xml:space="preserve"> Hasil </w:t>
      </w:r>
      <w:r w:rsidRPr="000A74FE">
        <w:rPr>
          <w:color w:val="auto"/>
          <w:sz w:val="24"/>
          <w:szCs w:val="24"/>
        </w:rPr>
        <w:t>Preprocessing</w:t>
      </w:r>
      <w:r w:rsidRPr="000A74FE">
        <w:rPr>
          <w:i w:val="0"/>
          <w:color w:val="auto"/>
          <w:sz w:val="24"/>
          <w:szCs w:val="24"/>
        </w:rPr>
        <w:t xml:space="preserve"> untuk dokumen “NOMOR : 90 / PID. Sus / 2018 / PN. Mjn”</w:t>
      </w:r>
      <w:bookmarkEnd w:id="99"/>
    </w:p>
    <w:tbl>
      <w:tblPr>
        <w:tblStyle w:val="TableGrid"/>
        <w:tblW w:w="0" w:type="auto"/>
        <w:tblLook w:val="04A0" w:firstRow="1" w:lastRow="0" w:firstColumn="1" w:lastColumn="0" w:noHBand="0" w:noVBand="1"/>
      </w:tblPr>
      <w:tblGrid>
        <w:gridCol w:w="4649"/>
        <w:gridCol w:w="3279"/>
      </w:tblGrid>
      <w:tr w:rsidR="009255AE" w14:paraId="16D1186D" w14:textId="77777777" w:rsidTr="009255AE">
        <w:tc>
          <w:tcPr>
            <w:tcW w:w="3964" w:type="dxa"/>
            <w:shd w:val="clear" w:color="auto" w:fill="E7E6E6" w:themeFill="background2"/>
            <w:vAlign w:val="center"/>
          </w:tcPr>
          <w:p w14:paraId="52BA8326" w14:textId="51FD84EC" w:rsidR="009255AE" w:rsidRDefault="009255AE" w:rsidP="009255AE">
            <w:pPr>
              <w:jc w:val="center"/>
            </w:pPr>
            <w:r w:rsidRPr="007A12BD">
              <w:rPr>
                <w:b/>
              </w:rPr>
              <w:t>Sebelum Cleaning</w:t>
            </w:r>
          </w:p>
        </w:tc>
        <w:tc>
          <w:tcPr>
            <w:tcW w:w="3964" w:type="dxa"/>
            <w:shd w:val="clear" w:color="auto" w:fill="E7E6E6" w:themeFill="background2"/>
            <w:vAlign w:val="center"/>
          </w:tcPr>
          <w:p w14:paraId="58462A49" w14:textId="05E12E0D" w:rsidR="009255AE" w:rsidRDefault="009255AE" w:rsidP="009255AE">
            <w:pPr>
              <w:jc w:val="center"/>
            </w:pPr>
            <w:r w:rsidRPr="007A12BD">
              <w:rPr>
                <w:b/>
              </w:rPr>
              <w:t>Cleaning</w:t>
            </w:r>
          </w:p>
        </w:tc>
      </w:tr>
      <w:tr w:rsidR="009255AE" w14:paraId="2CBCCA32" w14:textId="77777777" w:rsidTr="009255AE">
        <w:tc>
          <w:tcPr>
            <w:tcW w:w="3964" w:type="dxa"/>
          </w:tcPr>
          <w:p w14:paraId="6EA2C245" w14:textId="1670A509" w:rsidR="009255AE" w:rsidRDefault="002E72BA" w:rsidP="009255AE">
            <w:r w:rsidRPr="002E72BA">
              <w:t xml:space="preserve">Mahkamah Agung Republik Indonesia\nMahkamah Agung Republik Indonesia\nMahkamah Agung Republik Indonesia\nMahkamah Agung Republik Indonesia\nMahkamah Agung Republik Indonesia\nDirektori Putusan Mahkamah Agung Republik Indonesia\nputusan.mahkamahagung.go.id\nP </w:t>
            </w:r>
            <w:r w:rsidRPr="002E72BA">
              <w:lastRenderedPageBreak/>
              <w:t>U T U S A N\nNOMOR : 90 / PID.Sus / 2018 / PN.Mjn\nDEMI KEADILAN BERDASARKAN KETUHANAN YANG MAHA ESA\nPengadilan Negeri Majene yang mengadili perkara pidana dengan acara\nbiasa  pada  tingkat  pertama  dengan  susunan  persidangan  Majelis,  telah\nmenjatuhkan putusan sebagai berikut dalam perkara Terdakwa :\nNama Lengkap :ANDIKA  SAPUTRA  ALIAS  DIKA  BIN  ABDUL\nRASID ;\nTempat lahir :Majene ;</w:t>
            </w:r>
          </w:p>
        </w:tc>
        <w:tc>
          <w:tcPr>
            <w:tcW w:w="3964" w:type="dxa"/>
          </w:tcPr>
          <w:p w14:paraId="7503C581" w14:textId="11ECFA3E" w:rsidR="009255AE" w:rsidRDefault="009255AE" w:rsidP="009255AE">
            <w:r w:rsidRPr="00616611">
              <w:lastRenderedPageBreak/>
              <w:t>putusan nomor : 90 / pid. sus / 2018 / pn. mjn demi keadilan berdasarkan ketuhanan yang</w:t>
            </w:r>
            <w:r>
              <w:t xml:space="preserve"> maha esa pengadilan negeri</w:t>
            </w:r>
            <w:r w:rsidRPr="00616611">
              <w:t xml:space="preserve"> majene yang mengadili perkara pidana dengan acara biasa pada tingkat pertama dengan susunan persidangan majelis, telah </w:t>
            </w:r>
            <w:r w:rsidRPr="00616611">
              <w:lastRenderedPageBreak/>
              <w:t>menjatuhkan putusan sebagai berikut dalam perkara terdakwa : nama lengkap : andika saputra alias dika bin abdul rasid ;</w:t>
            </w:r>
            <w:r>
              <w:t xml:space="preserve"> tempat lahir : majane ;</w:t>
            </w:r>
          </w:p>
        </w:tc>
      </w:tr>
    </w:tbl>
    <w:p w14:paraId="0FA9C957" w14:textId="5CEEE9D3" w:rsidR="00636310" w:rsidRPr="001C27AE" w:rsidRDefault="00636310" w:rsidP="00636310"/>
    <w:p w14:paraId="03B1CDC7" w14:textId="425C823C" w:rsidR="007E70E7" w:rsidRDefault="007E70E7" w:rsidP="007E70E7">
      <w:pPr>
        <w:pStyle w:val="Heading3"/>
      </w:pPr>
      <w:bookmarkStart w:id="100" w:name="_Toc172830743"/>
      <w:r w:rsidRPr="00DC7186">
        <w:t>Anotasi Data</w:t>
      </w:r>
      <w:bookmarkEnd w:id="100"/>
    </w:p>
    <w:p w14:paraId="285F3C9B" w14:textId="19FBDB5F" w:rsidR="009A2D68" w:rsidRDefault="00692FFB" w:rsidP="00F7271B">
      <w:pPr>
        <w:ind w:firstLine="720"/>
        <w:rPr>
          <w:i/>
          <w:szCs w:val="24"/>
        </w:rPr>
      </w:pPr>
      <w:r>
        <w:t xml:space="preserve">Pada tahap ini, data hasil preprocessing dianotasi menggunakan teknik </w:t>
      </w:r>
      <w:r w:rsidRPr="00975EBA">
        <w:rPr>
          <w:i/>
        </w:rPr>
        <w:t>Inside-Outside-Beginning</w:t>
      </w:r>
      <w:r>
        <w:t xml:space="preserve"> (IOB) sesuai dengan penelitian</w:t>
      </w:r>
      <w:r w:rsidR="00C82721">
        <w:t xml:space="preserve"> </w:t>
      </w:r>
      <w:r w:rsidR="00C82721">
        <w:fldChar w:fldCharType="begin" w:fldLock="1"/>
      </w:r>
      <w:r w:rsidR="005C7C5C">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C82721">
        <w:fldChar w:fldCharType="separate"/>
      </w:r>
      <w:r w:rsidR="00C82721" w:rsidRPr="00C82721">
        <w:rPr>
          <w:noProof/>
        </w:rPr>
        <w:t>[4]</w:t>
      </w:r>
      <w:r w:rsidR="00C82721">
        <w:fldChar w:fldCharType="end"/>
      </w:r>
      <w:r w:rsidR="00FE1608">
        <w:t xml:space="preserve">. </w:t>
      </w:r>
      <w:r w:rsidR="00B52E5F" w:rsidRPr="00B52E5F">
        <w:t xml:space="preserve">Teknik IOB merupakan metode anotasi yang digunakan untuk menandai entitas atau frasa tertentu dalam sebuah teks. Metode ini </w:t>
      </w:r>
      <w:r w:rsidR="00E74A7B" w:rsidRPr="00B52E5F">
        <w:t>mengategorikan</w:t>
      </w:r>
      <w:r w:rsidR="00B52E5F" w:rsidRPr="00B52E5F">
        <w:t xml:space="preserve"> setiap kata dalam teks ke dalam tiga kategori utama: "B" (</w:t>
      </w:r>
      <w:r w:rsidR="00B52E5F" w:rsidRPr="00F64580">
        <w:rPr>
          <w:i/>
        </w:rPr>
        <w:t>Beginning</w:t>
      </w:r>
      <w:r w:rsidR="00B52E5F" w:rsidRPr="00B52E5F">
        <w:t>) digunakan untuk menandai awal dari suatu entitas atau frasa, "I" (</w:t>
      </w:r>
      <w:r w:rsidR="00B52E5F" w:rsidRPr="00F64580">
        <w:rPr>
          <w:i/>
        </w:rPr>
        <w:t>Inside</w:t>
      </w:r>
      <w:r w:rsidR="00B52E5F" w:rsidRPr="00B52E5F">
        <w:t>) digunakan untuk menandai bagian dalam dari suatu entitas atau frasa setelah kata pertama yang sudah ditandai sebagai awal ("B"), dan "O" (</w:t>
      </w:r>
      <w:r w:rsidR="00B52E5F" w:rsidRPr="00F64580">
        <w:rPr>
          <w:i/>
        </w:rPr>
        <w:t>Outside</w:t>
      </w:r>
      <w:r w:rsidR="00B52E5F" w:rsidRPr="00B52E5F">
        <w:t>) diguna</w:t>
      </w:r>
      <w:r w:rsidR="00CB7D34">
        <w:t>kan untuk menandai kata-kata di</w:t>
      </w:r>
      <w:r w:rsidR="00B52E5F" w:rsidRPr="00B52E5F">
        <w:t xml:space="preserve">luar entitas atau frasa yang </w:t>
      </w:r>
      <w:r w:rsidR="000848E7">
        <w:t>sedang dianotasi.</w:t>
      </w:r>
      <w:r w:rsidR="00D31113">
        <w:t xml:space="preserve"> Dalam penelitian ini label yang digunakan untuk anotasi sebanyak 24 label untuk entitas dan 1 label untuk bukan entitas </w:t>
      </w:r>
      <w:r w:rsidR="00EE6B75">
        <w:t xml:space="preserve">yaitu ‘O’, label yang digunakan </w:t>
      </w:r>
      <w:r w:rsidR="004B7C1F">
        <w:t>bisa dilihat dalam</w:t>
      </w:r>
      <w:r w:rsidR="000510E6">
        <w:t xml:space="preserve"> </w:t>
      </w:r>
      <w:r w:rsidR="000510E6" w:rsidRPr="000510E6">
        <w:fldChar w:fldCharType="begin"/>
      </w:r>
      <w:r w:rsidR="000510E6" w:rsidRPr="000510E6">
        <w:instrText xml:space="preserve"> REF _Ref168405088 \h  \* MERGEFORMAT </w:instrText>
      </w:r>
      <w:r w:rsidR="000510E6" w:rsidRPr="000510E6">
        <w:fldChar w:fldCharType="separate"/>
      </w:r>
      <w:r w:rsidR="007924A3">
        <w:rPr>
          <w:szCs w:val="24"/>
        </w:rPr>
        <w:t>Tabel 3.</w:t>
      </w:r>
      <w:r w:rsidR="007924A3" w:rsidRPr="007924A3">
        <w:rPr>
          <w:szCs w:val="24"/>
        </w:rPr>
        <w:t>3</w:t>
      </w:r>
      <w:r w:rsidR="000510E6" w:rsidRPr="000510E6">
        <w:fldChar w:fldCharType="end"/>
      </w:r>
      <w:r w:rsidR="008360EA">
        <w:t>.</w:t>
      </w:r>
      <w:r w:rsidR="00EE6B75">
        <w:t xml:space="preserve"> Dengan label tersebut dapat</w:t>
      </w:r>
      <w:r w:rsidR="00045A52">
        <w:t xml:space="preserve"> </w:t>
      </w:r>
      <w:r w:rsidR="00EE6B75">
        <w:t>dilakukan c</w:t>
      </w:r>
      <w:r w:rsidR="0052533F">
        <w:t xml:space="preserve">ontoh anotasi </w:t>
      </w:r>
      <w:r w:rsidR="00CB7D34">
        <w:t xml:space="preserve">dengan menggunakan IOB </w:t>
      </w:r>
      <w:r w:rsidR="004B7C1F">
        <w:t>bisa dilihat dalam</w:t>
      </w:r>
      <w:bookmarkStart w:id="101" w:name="_Ref159425489"/>
      <w:r w:rsidR="00523E5C">
        <w:t xml:space="preserve"> </w:t>
      </w:r>
      <w:r w:rsidR="00523E5C" w:rsidRPr="00523E5C">
        <w:fldChar w:fldCharType="begin"/>
      </w:r>
      <w:r w:rsidR="00523E5C" w:rsidRPr="00523E5C">
        <w:instrText xml:space="preserve"> REF _Ref168405186 \h  \* MERGEFORMAT </w:instrText>
      </w:r>
      <w:r w:rsidR="00523E5C" w:rsidRPr="00523E5C">
        <w:fldChar w:fldCharType="separate"/>
      </w:r>
      <w:r w:rsidR="007924A3">
        <w:rPr>
          <w:szCs w:val="24"/>
        </w:rPr>
        <w:t>Tabel 3.</w:t>
      </w:r>
      <w:r w:rsidR="007924A3" w:rsidRPr="007924A3">
        <w:rPr>
          <w:szCs w:val="24"/>
        </w:rPr>
        <w:t>4</w:t>
      </w:r>
      <w:r w:rsidR="00523E5C" w:rsidRPr="00523E5C">
        <w:fldChar w:fldCharType="end"/>
      </w:r>
      <w:r w:rsidR="00F94AD1">
        <w:t>.</w:t>
      </w:r>
      <w:r w:rsidR="00F7271B">
        <w:rPr>
          <w:i/>
          <w:szCs w:val="24"/>
        </w:rPr>
        <w:t xml:space="preserve"> </w:t>
      </w:r>
    </w:p>
    <w:p w14:paraId="25A86055" w14:textId="1669F934" w:rsidR="000510E6" w:rsidRPr="000510E6" w:rsidRDefault="000510E6" w:rsidP="000510E6">
      <w:pPr>
        <w:pStyle w:val="Caption"/>
        <w:jc w:val="center"/>
        <w:rPr>
          <w:i w:val="0"/>
          <w:color w:val="auto"/>
          <w:sz w:val="24"/>
          <w:szCs w:val="24"/>
        </w:rPr>
      </w:pPr>
      <w:bookmarkStart w:id="102" w:name="_Ref168405088"/>
      <w:bookmarkStart w:id="103" w:name="_Toc172274284"/>
      <w:r>
        <w:rPr>
          <w:i w:val="0"/>
          <w:color w:val="auto"/>
          <w:sz w:val="24"/>
          <w:szCs w:val="24"/>
        </w:rPr>
        <w:t>Tabel 3.</w:t>
      </w:r>
      <w:r w:rsidRPr="000510E6">
        <w:rPr>
          <w:i w:val="0"/>
          <w:color w:val="auto"/>
          <w:sz w:val="24"/>
          <w:szCs w:val="24"/>
        </w:rPr>
        <w:fldChar w:fldCharType="begin"/>
      </w:r>
      <w:r w:rsidRPr="000510E6">
        <w:rPr>
          <w:i w:val="0"/>
          <w:color w:val="auto"/>
          <w:sz w:val="24"/>
          <w:szCs w:val="24"/>
        </w:rPr>
        <w:instrText xml:space="preserve"> SEQ Tabel_3. \* ARABIC </w:instrText>
      </w:r>
      <w:r w:rsidRPr="000510E6">
        <w:rPr>
          <w:i w:val="0"/>
          <w:color w:val="auto"/>
          <w:sz w:val="24"/>
          <w:szCs w:val="24"/>
        </w:rPr>
        <w:fldChar w:fldCharType="separate"/>
      </w:r>
      <w:r w:rsidR="007924A3">
        <w:rPr>
          <w:i w:val="0"/>
          <w:noProof/>
          <w:color w:val="auto"/>
          <w:sz w:val="24"/>
          <w:szCs w:val="24"/>
        </w:rPr>
        <w:t>3</w:t>
      </w:r>
      <w:r w:rsidRPr="000510E6">
        <w:rPr>
          <w:i w:val="0"/>
          <w:color w:val="auto"/>
          <w:sz w:val="24"/>
          <w:szCs w:val="24"/>
        </w:rPr>
        <w:fldChar w:fldCharType="end"/>
      </w:r>
      <w:bookmarkEnd w:id="102"/>
      <w:r w:rsidRPr="000510E6">
        <w:rPr>
          <w:i w:val="0"/>
          <w:color w:val="auto"/>
          <w:sz w:val="24"/>
          <w:szCs w:val="24"/>
        </w:rPr>
        <w:t xml:space="preserve"> Label Dataset</w:t>
      </w:r>
      <w:bookmarkEnd w:id="103"/>
    </w:p>
    <w:tbl>
      <w:tblPr>
        <w:tblStyle w:val="TableGrid"/>
        <w:tblW w:w="0" w:type="auto"/>
        <w:tblLook w:val="04A0" w:firstRow="1" w:lastRow="0" w:firstColumn="1" w:lastColumn="0" w:noHBand="0" w:noVBand="1"/>
      </w:tblPr>
      <w:tblGrid>
        <w:gridCol w:w="562"/>
        <w:gridCol w:w="2268"/>
        <w:gridCol w:w="5098"/>
      </w:tblGrid>
      <w:tr w:rsidR="00950C2E" w14:paraId="54809BFD" w14:textId="77777777" w:rsidTr="007A12BD">
        <w:tc>
          <w:tcPr>
            <w:tcW w:w="562" w:type="dxa"/>
            <w:shd w:val="clear" w:color="auto" w:fill="E7E6E6" w:themeFill="background2"/>
            <w:vAlign w:val="center"/>
          </w:tcPr>
          <w:p w14:paraId="00889AEE" w14:textId="60C81226" w:rsidR="00950C2E" w:rsidRPr="007A12BD" w:rsidRDefault="00950C2E" w:rsidP="00950C2E">
            <w:pPr>
              <w:jc w:val="center"/>
              <w:rPr>
                <w:b/>
              </w:rPr>
            </w:pPr>
            <w:r w:rsidRPr="007A12BD">
              <w:rPr>
                <w:b/>
              </w:rPr>
              <w:t>No</w:t>
            </w:r>
          </w:p>
        </w:tc>
        <w:tc>
          <w:tcPr>
            <w:tcW w:w="2268" w:type="dxa"/>
            <w:shd w:val="clear" w:color="auto" w:fill="E7E6E6" w:themeFill="background2"/>
            <w:vAlign w:val="center"/>
          </w:tcPr>
          <w:p w14:paraId="57E32B24" w14:textId="441FE2F0" w:rsidR="00950C2E" w:rsidRPr="007A12BD" w:rsidRDefault="00950C2E" w:rsidP="00950C2E">
            <w:pPr>
              <w:jc w:val="center"/>
              <w:rPr>
                <w:b/>
              </w:rPr>
            </w:pPr>
            <w:r w:rsidRPr="007A12BD">
              <w:rPr>
                <w:b/>
              </w:rPr>
              <w:t>Label</w:t>
            </w:r>
          </w:p>
        </w:tc>
        <w:tc>
          <w:tcPr>
            <w:tcW w:w="5098" w:type="dxa"/>
            <w:shd w:val="clear" w:color="auto" w:fill="E7E6E6" w:themeFill="background2"/>
            <w:vAlign w:val="center"/>
          </w:tcPr>
          <w:p w14:paraId="13AC4FDD" w14:textId="1CF9A101" w:rsidR="00950C2E" w:rsidRPr="007A12BD" w:rsidRDefault="00E64289" w:rsidP="00950C2E">
            <w:pPr>
              <w:jc w:val="center"/>
              <w:rPr>
                <w:b/>
              </w:rPr>
            </w:pPr>
            <w:r w:rsidRPr="007A12BD">
              <w:rPr>
                <w:b/>
              </w:rPr>
              <w:t>Entitas</w:t>
            </w:r>
          </w:p>
        </w:tc>
      </w:tr>
      <w:tr w:rsidR="00950C2E" w14:paraId="12C1588D" w14:textId="77777777" w:rsidTr="00C96E80">
        <w:tc>
          <w:tcPr>
            <w:tcW w:w="562" w:type="dxa"/>
            <w:vAlign w:val="center"/>
          </w:tcPr>
          <w:p w14:paraId="64ED21EC" w14:textId="4B7F937E" w:rsidR="00950C2E" w:rsidRDefault="00950C2E" w:rsidP="00950C2E">
            <w:pPr>
              <w:jc w:val="center"/>
            </w:pPr>
            <w:r>
              <w:t>1.</w:t>
            </w:r>
          </w:p>
        </w:tc>
        <w:tc>
          <w:tcPr>
            <w:tcW w:w="2268" w:type="dxa"/>
            <w:vAlign w:val="center"/>
          </w:tcPr>
          <w:p w14:paraId="72C7360D" w14:textId="1C376E3B" w:rsidR="00950C2E" w:rsidRDefault="007455AF" w:rsidP="00950C2E">
            <w:pPr>
              <w:jc w:val="center"/>
            </w:pPr>
            <w:r>
              <w:t>B_</w:t>
            </w:r>
            <w:r w:rsidR="00950C2E">
              <w:t>VERN</w:t>
            </w:r>
            <w:r>
              <w:t>, I_VERN</w:t>
            </w:r>
          </w:p>
        </w:tc>
        <w:tc>
          <w:tcPr>
            <w:tcW w:w="5098" w:type="dxa"/>
          </w:tcPr>
          <w:p w14:paraId="783B3731" w14:textId="37ADC109" w:rsidR="00950C2E" w:rsidRDefault="00950C2E" w:rsidP="00F94AD1">
            <w:r>
              <w:t>Verdict Number</w:t>
            </w:r>
            <w:r w:rsidR="00E64289">
              <w:t xml:space="preserve"> (Nomor Putusan)</w:t>
            </w:r>
          </w:p>
        </w:tc>
      </w:tr>
      <w:tr w:rsidR="00950C2E" w14:paraId="14F53B85" w14:textId="77777777" w:rsidTr="00C96E80">
        <w:tc>
          <w:tcPr>
            <w:tcW w:w="562" w:type="dxa"/>
            <w:vAlign w:val="center"/>
          </w:tcPr>
          <w:p w14:paraId="1E6ED58B" w14:textId="63808713" w:rsidR="00950C2E" w:rsidRDefault="00950C2E" w:rsidP="00950C2E">
            <w:pPr>
              <w:jc w:val="center"/>
            </w:pPr>
            <w:r>
              <w:t>2.</w:t>
            </w:r>
          </w:p>
        </w:tc>
        <w:tc>
          <w:tcPr>
            <w:tcW w:w="2268" w:type="dxa"/>
            <w:vAlign w:val="center"/>
          </w:tcPr>
          <w:p w14:paraId="1EE6730E" w14:textId="511CFC8B" w:rsidR="00950C2E" w:rsidRDefault="00C96E80" w:rsidP="00950C2E">
            <w:pPr>
              <w:jc w:val="center"/>
            </w:pPr>
            <w:r>
              <w:t>B_</w:t>
            </w:r>
            <w:r w:rsidR="00950C2E">
              <w:t>DEFN</w:t>
            </w:r>
            <w:r>
              <w:t>, I_DEFN</w:t>
            </w:r>
          </w:p>
        </w:tc>
        <w:tc>
          <w:tcPr>
            <w:tcW w:w="5098" w:type="dxa"/>
          </w:tcPr>
          <w:p w14:paraId="1D02F171" w14:textId="08F8DDC3" w:rsidR="00950C2E" w:rsidRDefault="00950C2E" w:rsidP="00F94AD1">
            <w:r>
              <w:t>Defendant Name</w:t>
            </w:r>
            <w:r w:rsidR="00C109EB">
              <w:t xml:space="preserve"> (Nama Terdakwa)</w:t>
            </w:r>
          </w:p>
        </w:tc>
      </w:tr>
      <w:tr w:rsidR="00950C2E" w14:paraId="4BE45C90" w14:textId="77777777" w:rsidTr="00C96E80">
        <w:tc>
          <w:tcPr>
            <w:tcW w:w="562" w:type="dxa"/>
            <w:vAlign w:val="center"/>
          </w:tcPr>
          <w:p w14:paraId="1279FF3D" w14:textId="6D20C8B8" w:rsidR="00950C2E" w:rsidRDefault="00950C2E" w:rsidP="00950C2E">
            <w:pPr>
              <w:jc w:val="center"/>
            </w:pPr>
            <w:r>
              <w:t>3.</w:t>
            </w:r>
          </w:p>
        </w:tc>
        <w:tc>
          <w:tcPr>
            <w:tcW w:w="2268" w:type="dxa"/>
            <w:vAlign w:val="center"/>
          </w:tcPr>
          <w:p w14:paraId="6D417623" w14:textId="6DFE5B0C" w:rsidR="00950C2E" w:rsidRDefault="00C96E80" w:rsidP="00950C2E">
            <w:pPr>
              <w:jc w:val="center"/>
            </w:pPr>
            <w:r>
              <w:t>B_</w:t>
            </w:r>
            <w:r w:rsidR="00950C2E">
              <w:t>CRIA</w:t>
            </w:r>
            <w:r>
              <w:t>, I_CRIA</w:t>
            </w:r>
          </w:p>
        </w:tc>
        <w:tc>
          <w:tcPr>
            <w:tcW w:w="5098" w:type="dxa"/>
          </w:tcPr>
          <w:p w14:paraId="035E18A6" w14:textId="2E78153F" w:rsidR="00950C2E" w:rsidRDefault="00950C2E" w:rsidP="00F94AD1">
            <w:r>
              <w:t>Critical Action</w:t>
            </w:r>
            <w:r w:rsidR="00C109EB">
              <w:t xml:space="preserve"> (Tindak Pidana)</w:t>
            </w:r>
          </w:p>
        </w:tc>
      </w:tr>
      <w:tr w:rsidR="00950C2E" w14:paraId="5907A1D9" w14:textId="77777777" w:rsidTr="00C96E80">
        <w:tc>
          <w:tcPr>
            <w:tcW w:w="562" w:type="dxa"/>
            <w:vAlign w:val="center"/>
          </w:tcPr>
          <w:p w14:paraId="068A4469" w14:textId="0A8E9DB2" w:rsidR="00950C2E" w:rsidRDefault="00950C2E" w:rsidP="00950C2E">
            <w:pPr>
              <w:jc w:val="center"/>
            </w:pPr>
            <w:r>
              <w:t>4.</w:t>
            </w:r>
          </w:p>
        </w:tc>
        <w:tc>
          <w:tcPr>
            <w:tcW w:w="2268" w:type="dxa"/>
            <w:vAlign w:val="center"/>
          </w:tcPr>
          <w:p w14:paraId="016F329C" w14:textId="31F54520" w:rsidR="00950C2E" w:rsidRDefault="00C96E80" w:rsidP="00950C2E">
            <w:pPr>
              <w:jc w:val="center"/>
            </w:pPr>
            <w:r>
              <w:t>B_</w:t>
            </w:r>
            <w:r w:rsidR="00950C2E">
              <w:t>ARTV</w:t>
            </w:r>
            <w:r>
              <w:t>, I_ARTV</w:t>
            </w:r>
          </w:p>
        </w:tc>
        <w:tc>
          <w:tcPr>
            <w:tcW w:w="5098" w:type="dxa"/>
          </w:tcPr>
          <w:p w14:paraId="21F54292" w14:textId="4B070CA9" w:rsidR="00950C2E" w:rsidRDefault="00C96E80" w:rsidP="00F94AD1">
            <w:r>
              <w:t>Article Violation</w:t>
            </w:r>
            <w:r w:rsidR="00C109EB">
              <w:t xml:space="preserve"> (Pelanggaran KUHP)</w:t>
            </w:r>
          </w:p>
        </w:tc>
      </w:tr>
      <w:tr w:rsidR="00950C2E" w14:paraId="14339FAB" w14:textId="77777777" w:rsidTr="00C96E80">
        <w:tc>
          <w:tcPr>
            <w:tcW w:w="562" w:type="dxa"/>
            <w:vAlign w:val="center"/>
          </w:tcPr>
          <w:p w14:paraId="377657A5" w14:textId="0AD477AA" w:rsidR="00950C2E" w:rsidRDefault="00950C2E" w:rsidP="00950C2E">
            <w:pPr>
              <w:jc w:val="center"/>
            </w:pPr>
            <w:r>
              <w:lastRenderedPageBreak/>
              <w:t>5.</w:t>
            </w:r>
          </w:p>
        </w:tc>
        <w:tc>
          <w:tcPr>
            <w:tcW w:w="2268" w:type="dxa"/>
            <w:vAlign w:val="center"/>
          </w:tcPr>
          <w:p w14:paraId="520D1FDE" w14:textId="0CD84E03" w:rsidR="00950C2E" w:rsidRDefault="00C96E80" w:rsidP="00950C2E">
            <w:pPr>
              <w:jc w:val="center"/>
            </w:pPr>
            <w:r>
              <w:t>B_</w:t>
            </w:r>
            <w:r w:rsidR="00950C2E">
              <w:t>PENA</w:t>
            </w:r>
            <w:r>
              <w:t>, I_PENA</w:t>
            </w:r>
          </w:p>
        </w:tc>
        <w:tc>
          <w:tcPr>
            <w:tcW w:w="5098" w:type="dxa"/>
          </w:tcPr>
          <w:p w14:paraId="5C8C7A10" w14:textId="4245119A" w:rsidR="00950C2E" w:rsidRDefault="00C96E80" w:rsidP="00F94AD1">
            <w:r>
              <w:t>Penalties</w:t>
            </w:r>
            <w:r w:rsidR="00C109EB">
              <w:t xml:space="preserve"> (Tuntutan Hukum)</w:t>
            </w:r>
          </w:p>
        </w:tc>
      </w:tr>
      <w:tr w:rsidR="00950C2E" w14:paraId="1273CD54" w14:textId="77777777" w:rsidTr="00C96E80">
        <w:tc>
          <w:tcPr>
            <w:tcW w:w="562" w:type="dxa"/>
            <w:vAlign w:val="center"/>
          </w:tcPr>
          <w:p w14:paraId="0D70DB93" w14:textId="74FBCD74" w:rsidR="00950C2E" w:rsidRDefault="00950C2E" w:rsidP="00950C2E">
            <w:pPr>
              <w:jc w:val="center"/>
            </w:pPr>
            <w:r>
              <w:t>6.</w:t>
            </w:r>
          </w:p>
        </w:tc>
        <w:tc>
          <w:tcPr>
            <w:tcW w:w="2268" w:type="dxa"/>
            <w:vAlign w:val="center"/>
          </w:tcPr>
          <w:p w14:paraId="3DA43C51" w14:textId="0C32F9DB" w:rsidR="00950C2E" w:rsidRDefault="00C96E80" w:rsidP="00950C2E">
            <w:pPr>
              <w:jc w:val="center"/>
            </w:pPr>
            <w:r>
              <w:t>B_</w:t>
            </w:r>
            <w:r w:rsidR="00950C2E">
              <w:t>PUNI</w:t>
            </w:r>
            <w:r>
              <w:t>, I_PUNI</w:t>
            </w:r>
          </w:p>
        </w:tc>
        <w:tc>
          <w:tcPr>
            <w:tcW w:w="5098" w:type="dxa"/>
          </w:tcPr>
          <w:p w14:paraId="60AAC5D1" w14:textId="0BB423D7" w:rsidR="00950C2E" w:rsidRDefault="00C96E80" w:rsidP="00F94AD1">
            <w:r>
              <w:t>Punishment</w:t>
            </w:r>
            <w:r w:rsidR="00C109EB">
              <w:t xml:space="preserve"> (Putusan Hukum)</w:t>
            </w:r>
          </w:p>
        </w:tc>
      </w:tr>
      <w:tr w:rsidR="00950C2E" w14:paraId="47ABC802" w14:textId="77777777" w:rsidTr="00C96E80">
        <w:tc>
          <w:tcPr>
            <w:tcW w:w="562" w:type="dxa"/>
            <w:vAlign w:val="center"/>
          </w:tcPr>
          <w:p w14:paraId="20C6C1DB" w14:textId="7BA5B3A8" w:rsidR="00950C2E" w:rsidRDefault="00950C2E" w:rsidP="00950C2E">
            <w:pPr>
              <w:jc w:val="center"/>
            </w:pPr>
            <w:r>
              <w:t>7.</w:t>
            </w:r>
          </w:p>
        </w:tc>
        <w:tc>
          <w:tcPr>
            <w:tcW w:w="2268" w:type="dxa"/>
            <w:vAlign w:val="center"/>
          </w:tcPr>
          <w:p w14:paraId="0407A988" w14:textId="198E759A" w:rsidR="00950C2E" w:rsidRDefault="00C96E80" w:rsidP="00950C2E">
            <w:pPr>
              <w:jc w:val="center"/>
            </w:pPr>
            <w:r>
              <w:t>B_</w:t>
            </w:r>
            <w:r w:rsidR="00950C2E">
              <w:t>TIMV</w:t>
            </w:r>
            <w:r>
              <w:t>, I_TIMV</w:t>
            </w:r>
          </w:p>
        </w:tc>
        <w:tc>
          <w:tcPr>
            <w:tcW w:w="5098" w:type="dxa"/>
          </w:tcPr>
          <w:p w14:paraId="34FF7803" w14:textId="42B78855" w:rsidR="00950C2E" w:rsidRDefault="00C96E80" w:rsidP="00F94AD1">
            <w:r>
              <w:t>Date of Verdict</w:t>
            </w:r>
            <w:r w:rsidR="00C109EB">
              <w:t xml:space="preserve"> (Tanggal Putusan)</w:t>
            </w:r>
          </w:p>
        </w:tc>
      </w:tr>
      <w:tr w:rsidR="00950C2E" w14:paraId="5A02200B" w14:textId="77777777" w:rsidTr="00C96E80">
        <w:tc>
          <w:tcPr>
            <w:tcW w:w="562" w:type="dxa"/>
            <w:vAlign w:val="center"/>
          </w:tcPr>
          <w:p w14:paraId="621F86D9" w14:textId="174E8E71" w:rsidR="00950C2E" w:rsidRDefault="00950C2E" w:rsidP="00950C2E">
            <w:pPr>
              <w:jc w:val="center"/>
            </w:pPr>
            <w:r>
              <w:t>8.</w:t>
            </w:r>
          </w:p>
        </w:tc>
        <w:tc>
          <w:tcPr>
            <w:tcW w:w="2268" w:type="dxa"/>
            <w:vAlign w:val="center"/>
          </w:tcPr>
          <w:p w14:paraId="6E85137D" w14:textId="107CBBC0" w:rsidR="00950C2E" w:rsidRDefault="00C96E80" w:rsidP="00950C2E">
            <w:pPr>
              <w:jc w:val="center"/>
            </w:pPr>
            <w:r>
              <w:t>B_</w:t>
            </w:r>
            <w:r w:rsidR="00950C2E">
              <w:t>JUDP</w:t>
            </w:r>
            <w:r>
              <w:t>, I_JUDP</w:t>
            </w:r>
          </w:p>
        </w:tc>
        <w:tc>
          <w:tcPr>
            <w:tcW w:w="5098" w:type="dxa"/>
          </w:tcPr>
          <w:p w14:paraId="02498864" w14:textId="29DB6560" w:rsidR="00950C2E" w:rsidRDefault="00C96E80" w:rsidP="00F94AD1">
            <w:r>
              <w:t>Presiding Judge</w:t>
            </w:r>
            <w:r w:rsidR="00C109EB">
              <w:t xml:space="preserve"> (Nama Hakim Ketua)</w:t>
            </w:r>
          </w:p>
        </w:tc>
      </w:tr>
      <w:tr w:rsidR="00950C2E" w14:paraId="5F5706E2" w14:textId="77777777" w:rsidTr="00C96E80">
        <w:tc>
          <w:tcPr>
            <w:tcW w:w="562" w:type="dxa"/>
            <w:vAlign w:val="center"/>
          </w:tcPr>
          <w:p w14:paraId="2B80EF3A" w14:textId="786F3F2F" w:rsidR="00950C2E" w:rsidRDefault="00950C2E" w:rsidP="00950C2E">
            <w:pPr>
              <w:jc w:val="center"/>
            </w:pPr>
            <w:r>
              <w:t>9.</w:t>
            </w:r>
          </w:p>
        </w:tc>
        <w:tc>
          <w:tcPr>
            <w:tcW w:w="2268" w:type="dxa"/>
            <w:vAlign w:val="center"/>
          </w:tcPr>
          <w:p w14:paraId="0C664E1A" w14:textId="64D507AA" w:rsidR="00950C2E" w:rsidRDefault="00C96E80" w:rsidP="00950C2E">
            <w:pPr>
              <w:jc w:val="center"/>
            </w:pPr>
            <w:r>
              <w:t>B_</w:t>
            </w:r>
            <w:r w:rsidR="00950C2E">
              <w:t>JUDG</w:t>
            </w:r>
            <w:r>
              <w:t>, I_JUDG</w:t>
            </w:r>
          </w:p>
        </w:tc>
        <w:tc>
          <w:tcPr>
            <w:tcW w:w="5098" w:type="dxa"/>
          </w:tcPr>
          <w:p w14:paraId="4BCF009B" w14:textId="1CF5038E" w:rsidR="00950C2E" w:rsidRDefault="00C96E80" w:rsidP="00F94AD1">
            <w:r>
              <w:t>Judge</w:t>
            </w:r>
            <w:r w:rsidR="00C109EB">
              <w:t xml:space="preserve"> (Nama Hakim Anggota)</w:t>
            </w:r>
          </w:p>
        </w:tc>
      </w:tr>
      <w:tr w:rsidR="00950C2E" w14:paraId="13A1F841" w14:textId="77777777" w:rsidTr="00C96E80">
        <w:tc>
          <w:tcPr>
            <w:tcW w:w="562" w:type="dxa"/>
            <w:vAlign w:val="center"/>
          </w:tcPr>
          <w:p w14:paraId="43930815" w14:textId="6580B0C5" w:rsidR="00950C2E" w:rsidRDefault="00950C2E" w:rsidP="00950C2E">
            <w:pPr>
              <w:jc w:val="center"/>
            </w:pPr>
            <w:r>
              <w:t>10.</w:t>
            </w:r>
          </w:p>
        </w:tc>
        <w:tc>
          <w:tcPr>
            <w:tcW w:w="2268" w:type="dxa"/>
            <w:vAlign w:val="center"/>
          </w:tcPr>
          <w:p w14:paraId="7AA9EFA2" w14:textId="667BDBE9" w:rsidR="00950C2E" w:rsidRDefault="00C96E80" w:rsidP="00950C2E">
            <w:pPr>
              <w:jc w:val="center"/>
            </w:pPr>
            <w:r>
              <w:t>B_</w:t>
            </w:r>
            <w:r w:rsidR="00950C2E">
              <w:t>REGI</w:t>
            </w:r>
            <w:r>
              <w:t>, I_REGI</w:t>
            </w:r>
          </w:p>
        </w:tc>
        <w:tc>
          <w:tcPr>
            <w:tcW w:w="5098" w:type="dxa"/>
          </w:tcPr>
          <w:p w14:paraId="645B0A2B" w14:textId="5201D2A0" w:rsidR="00950C2E" w:rsidRDefault="00C96E80" w:rsidP="00F94AD1">
            <w:r>
              <w:t>Registrar</w:t>
            </w:r>
            <w:r w:rsidR="00C109EB">
              <w:t xml:space="preserve"> (Nama Panitera)</w:t>
            </w:r>
          </w:p>
        </w:tc>
      </w:tr>
      <w:tr w:rsidR="00950C2E" w14:paraId="215C0FC5" w14:textId="77777777" w:rsidTr="00C96E80">
        <w:tc>
          <w:tcPr>
            <w:tcW w:w="562" w:type="dxa"/>
            <w:vAlign w:val="center"/>
          </w:tcPr>
          <w:p w14:paraId="715AE7C7" w14:textId="5F60B527" w:rsidR="00950C2E" w:rsidRDefault="00950C2E" w:rsidP="00950C2E">
            <w:pPr>
              <w:jc w:val="center"/>
            </w:pPr>
            <w:r>
              <w:t>11.</w:t>
            </w:r>
          </w:p>
        </w:tc>
        <w:tc>
          <w:tcPr>
            <w:tcW w:w="2268" w:type="dxa"/>
            <w:vAlign w:val="center"/>
          </w:tcPr>
          <w:p w14:paraId="477AB301" w14:textId="31119864" w:rsidR="00950C2E" w:rsidRDefault="00C96E80" w:rsidP="00950C2E">
            <w:pPr>
              <w:jc w:val="center"/>
            </w:pPr>
            <w:r>
              <w:t>B_</w:t>
            </w:r>
            <w:r w:rsidR="00950C2E">
              <w:t>PROS</w:t>
            </w:r>
            <w:r>
              <w:t>, I_PROS</w:t>
            </w:r>
          </w:p>
        </w:tc>
        <w:tc>
          <w:tcPr>
            <w:tcW w:w="5098" w:type="dxa"/>
          </w:tcPr>
          <w:p w14:paraId="493214FD" w14:textId="5AD811FF" w:rsidR="00950C2E" w:rsidRDefault="00C96E80" w:rsidP="00F94AD1">
            <w:r>
              <w:t>Prosecutor</w:t>
            </w:r>
            <w:r w:rsidR="00C109EB">
              <w:t xml:space="preserve"> (Nama Penuntut Umum)</w:t>
            </w:r>
          </w:p>
        </w:tc>
      </w:tr>
      <w:tr w:rsidR="00950C2E" w14:paraId="18000A44" w14:textId="77777777" w:rsidTr="00C96E80">
        <w:tc>
          <w:tcPr>
            <w:tcW w:w="562" w:type="dxa"/>
            <w:vAlign w:val="center"/>
          </w:tcPr>
          <w:p w14:paraId="13852AA7" w14:textId="3842400D" w:rsidR="00950C2E" w:rsidRDefault="00950C2E" w:rsidP="00950C2E">
            <w:pPr>
              <w:jc w:val="center"/>
            </w:pPr>
            <w:r>
              <w:t>12.</w:t>
            </w:r>
          </w:p>
        </w:tc>
        <w:tc>
          <w:tcPr>
            <w:tcW w:w="2268" w:type="dxa"/>
            <w:vAlign w:val="center"/>
          </w:tcPr>
          <w:p w14:paraId="76C1FF70" w14:textId="4974BB15" w:rsidR="00950C2E" w:rsidRDefault="00C96E80" w:rsidP="00950C2E">
            <w:pPr>
              <w:jc w:val="center"/>
            </w:pPr>
            <w:r>
              <w:t>B_</w:t>
            </w:r>
            <w:r w:rsidR="00950C2E">
              <w:t>ADVO</w:t>
            </w:r>
            <w:r>
              <w:t>, I_ADVO</w:t>
            </w:r>
          </w:p>
        </w:tc>
        <w:tc>
          <w:tcPr>
            <w:tcW w:w="5098" w:type="dxa"/>
          </w:tcPr>
          <w:p w14:paraId="0B71636D" w14:textId="216F4DC8" w:rsidR="00950C2E" w:rsidRDefault="00C96E80" w:rsidP="00F94AD1">
            <w:r>
              <w:t>Advocat</w:t>
            </w:r>
            <w:r w:rsidR="00C109EB">
              <w:t xml:space="preserve"> (Nama Penasihat/Pengacara)</w:t>
            </w:r>
          </w:p>
        </w:tc>
      </w:tr>
    </w:tbl>
    <w:p w14:paraId="71E8F7F1" w14:textId="7B78A28F" w:rsidR="00B51FFB" w:rsidRPr="00F94AD1" w:rsidRDefault="00B51FFB" w:rsidP="009A2D68"/>
    <w:p w14:paraId="1A67C5DB" w14:textId="494BACAB" w:rsidR="00244C4D" w:rsidRPr="00244C4D" w:rsidRDefault="00C31145" w:rsidP="00244C4D">
      <w:pPr>
        <w:pStyle w:val="Caption"/>
        <w:jc w:val="center"/>
        <w:rPr>
          <w:i w:val="0"/>
          <w:color w:val="auto"/>
          <w:sz w:val="24"/>
          <w:szCs w:val="24"/>
        </w:rPr>
      </w:pPr>
      <w:bookmarkStart w:id="104" w:name="_Ref168405186"/>
      <w:bookmarkStart w:id="105" w:name="_Toc172274285"/>
      <w:bookmarkEnd w:id="101"/>
      <w:r>
        <w:rPr>
          <w:i w:val="0"/>
          <w:color w:val="auto"/>
          <w:sz w:val="24"/>
          <w:szCs w:val="24"/>
        </w:rPr>
        <w:t>Tabel 3.</w:t>
      </w:r>
      <w:r w:rsidR="00244C4D" w:rsidRPr="00244C4D">
        <w:rPr>
          <w:i w:val="0"/>
          <w:color w:val="auto"/>
          <w:sz w:val="24"/>
          <w:szCs w:val="24"/>
        </w:rPr>
        <w:fldChar w:fldCharType="begin"/>
      </w:r>
      <w:r w:rsidR="00244C4D" w:rsidRPr="00244C4D">
        <w:rPr>
          <w:i w:val="0"/>
          <w:color w:val="auto"/>
          <w:sz w:val="24"/>
          <w:szCs w:val="24"/>
        </w:rPr>
        <w:instrText xml:space="preserve"> SEQ Tabel_3. \* ARABIC </w:instrText>
      </w:r>
      <w:r w:rsidR="00244C4D" w:rsidRPr="00244C4D">
        <w:rPr>
          <w:i w:val="0"/>
          <w:color w:val="auto"/>
          <w:sz w:val="24"/>
          <w:szCs w:val="24"/>
        </w:rPr>
        <w:fldChar w:fldCharType="separate"/>
      </w:r>
      <w:r w:rsidR="007924A3">
        <w:rPr>
          <w:i w:val="0"/>
          <w:noProof/>
          <w:color w:val="auto"/>
          <w:sz w:val="24"/>
          <w:szCs w:val="24"/>
        </w:rPr>
        <w:t>4</w:t>
      </w:r>
      <w:r w:rsidR="00244C4D" w:rsidRPr="00244C4D">
        <w:rPr>
          <w:i w:val="0"/>
          <w:color w:val="auto"/>
          <w:sz w:val="24"/>
          <w:szCs w:val="24"/>
        </w:rPr>
        <w:fldChar w:fldCharType="end"/>
      </w:r>
      <w:bookmarkEnd w:id="104"/>
      <w:r w:rsidR="00244C4D" w:rsidRPr="00244C4D">
        <w:rPr>
          <w:i w:val="0"/>
          <w:color w:val="auto"/>
          <w:sz w:val="24"/>
          <w:szCs w:val="24"/>
        </w:rPr>
        <w:t xml:space="preserve"> Contoh Anotasi Dengan Menggunakan IOB untuk dokumen</w:t>
      </w:r>
      <w:r w:rsidR="00244C4D">
        <w:rPr>
          <w:i w:val="0"/>
          <w:color w:val="auto"/>
          <w:sz w:val="24"/>
          <w:szCs w:val="24"/>
        </w:rPr>
        <w:t xml:space="preserve"> </w:t>
      </w:r>
      <w:r w:rsidR="00244C4D" w:rsidRPr="000A74FE">
        <w:rPr>
          <w:i w:val="0"/>
          <w:color w:val="auto"/>
          <w:sz w:val="24"/>
          <w:szCs w:val="24"/>
        </w:rPr>
        <w:t>“NOMOR : 90 / PID. Sus / 2018 / PN. Mjn”</w:t>
      </w:r>
      <w:bookmarkEnd w:id="105"/>
    </w:p>
    <w:tbl>
      <w:tblPr>
        <w:tblStyle w:val="TableGrid"/>
        <w:tblW w:w="0" w:type="auto"/>
        <w:tblLook w:val="04A0" w:firstRow="1" w:lastRow="0" w:firstColumn="1" w:lastColumn="0" w:noHBand="0" w:noVBand="1"/>
      </w:tblPr>
      <w:tblGrid>
        <w:gridCol w:w="456"/>
        <w:gridCol w:w="934"/>
        <w:gridCol w:w="763"/>
        <w:gridCol w:w="5775"/>
      </w:tblGrid>
      <w:tr w:rsidR="00861421" w14:paraId="62766394" w14:textId="77777777" w:rsidTr="00861421">
        <w:tc>
          <w:tcPr>
            <w:tcW w:w="456" w:type="dxa"/>
            <w:vMerge w:val="restart"/>
            <w:vAlign w:val="center"/>
          </w:tcPr>
          <w:p w14:paraId="7A457FB0" w14:textId="33956629" w:rsidR="00861421" w:rsidRDefault="00861421" w:rsidP="00861421">
            <w:pPr>
              <w:jc w:val="center"/>
            </w:pPr>
            <w:r>
              <w:t>1</w:t>
            </w:r>
          </w:p>
        </w:tc>
        <w:tc>
          <w:tcPr>
            <w:tcW w:w="934" w:type="dxa"/>
            <w:vMerge w:val="restart"/>
            <w:vAlign w:val="center"/>
          </w:tcPr>
          <w:p w14:paraId="499B02A8" w14:textId="184716E1" w:rsidR="00861421" w:rsidRDefault="00861421" w:rsidP="007B5898">
            <w:pPr>
              <w:jc w:val="center"/>
            </w:pPr>
            <w:r>
              <w:t>VERN</w:t>
            </w:r>
          </w:p>
        </w:tc>
        <w:tc>
          <w:tcPr>
            <w:tcW w:w="763" w:type="dxa"/>
            <w:vAlign w:val="center"/>
          </w:tcPr>
          <w:p w14:paraId="5AC1CCC8" w14:textId="77777777" w:rsidR="00861421" w:rsidRDefault="00861421" w:rsidP="007B5898">
            <w:pPr>
              <w:jc w:val="center"/>
            </w:pPr>
            <w:r>
              <w:t>Text</w:t>
            </w:r>
          </w:p>
        </w:tc>
        <w:tc>
          <w:tcPr>
            <w:tcW w:w="5775" w:type="dxa"/>
          </w:tcPr>
          <w:p w14:paraId="57DA081F" w14:textId="7093BBD8" w:rsidR="00861421" w:rsidRDefault="00FE65C7" w:rsidP="007B5898">
            <w:r>
              <w:t xml:space="preserve">putusan </w:t>
            </w:r>
            <w:r w:rsidR="00861421" w:rsidRPr="007F7EFD">
              <w:t>nomor : 90 / pid. sus / 2018 / pn. mjn demi</w:t>
            </w:r>
          </w:p>
        </w:tc>
      </w:tr>
      <w:tr w:rsidR="00861421" w14:paraId="4F382653" w14:textId="77777777" w:rsidTr="00861421">
        <w:tc>
          <w:tcPr>
            <w:tcW w:w="456" w:type="dxa"/>
            <w:vMerge/>
            <w:vAlign w:val="center"/>
          </w:tcPr>
          <w:p w14:paraId="628EDB68" w14:textId="77777777" w:rsidR="00861421" w:rsidRDefault="00861421" w:rsidP="00861421">
            <w:pPr>
              <w:jc w:val="center"/>
            </w:pPr>
          </w:p>
        </w:tc>
        <w:tc>
          <w:tcPr>
            <w:tcW w:w="934" w:type="dxa"/>
            <w:vMerge/>
            <w:vAlign w:val="center"/>
          </w:tcPr>
          <w:p w14:paraId="72D70831" w14:textId="57408DDA" w:rsidR="00861421" w:rsidRDefault="00861421" w:rsidP="007B5898">
            <w:pPr>
              <w:jc w:val="center"/>
            </w:pPr>
          </w:p>
        </w:tc>
        <w:tc>
          <w:tcPr>
            <w:tcW w:w="763" w:type="dxa"/>
            <w:vAlign w:val="center"/>
          </w:tcPr>
          <w:p w14:paraId="3E62416D" w14:textId="77777777" w:rsidR="00861421" w:rsidRDefault="00861421" w:rsidP="007B5898">
            <w:pPr>
              <w:jc w:val="center"/>
            </w:pPr>
            <w:r>
              <w:t>Label</w:t>
            </w:r>
          </w:p>
        </w:tc>
        <w:tc>
          <w:tcPr>
            <w:tcW w:w="5775" w:type="dxa"/>
          </w:tcPr>
          <w:p w14:paraId="5A74D5BA" w14:textId="7F2D6054" w:rsidR="00861421" w:rsidRDefault="00FE65C7" w:rsidP="007B5898">
            <w:r>
              <w:t xml:space="preserve">O </w:t>
            </w:r>
            <w:r w:rsidR="00861421">
              <w:t>O O B_VERN I_VERN I_VERN I_VERN I_VERN I_VERN I_VERN I_VERN I_VERN O</w:t>
            </w:r>
          </w:p>
        </w:tc>
      </w:tr>
      <w:tr w:rsidR="00861421" w14:paraId="5747E117" w14:textId="77777777" w:rsidTr="00861421">
        <w:tc>
          <w:tcPr>
            <w:tcW w:w="336" w:type="dxa"/>
            <w:vMerge w:val="restart"/>
            <w:vAlign w:val="center"/>
          </w:tcPr>
          <w:p w14:paraId="6BBD8C14" w14:textId="3090F091" w:rsidR="00861421" w:rsidRDefault="00861421" w:rsidP="00861421">
            <w:pPr>
              <w:jc w:val="center"/>
            </w:pPr>
            <w:r>
              <w:t>2</w:t>
            </w:r>
          </w:p>
        </w:tc>
        <w:tc>
          <w:tcPr>
            <w:tcW w:w="935" w:type="dxa"/>
            <w:vMerge w:val="restart"/>
            <w:vAlign w:val="center"/>
          </w:tcPr>
          <w:p w14:paraId="38230B41" w14:textId="1D83FE40" w:rsidR="00861421" w:rsidRDefault="00861421" w:rsidP="007B5898">
            <w:pPr>
              <w:jc w:val="center"/>
            </w:pPr>
            <w:r>
              <w:t>DEFN</w:t>
            </w:r>
          </w:p>
        </w:tc>
        <w:tc>
          <w:tcPr>
            <w:tcW w:w="763" w:type="dxa"/>
            <w:vAlign w:val="center"/>
          </w:tcPr>
          <w:p w14:paraId="337392EF" w14:textId="77777777" w:rsidR="00861421" w:rsidRDefault="00861421" w:rsidP="007B5898">
            <w:pPr>
              <w:jc w:val="center"/>
            </w:pPr>
            <w:r>
              <w:t>Text</w:t>
            </w:r>
          </w:p>
        </w:tc>
        <w:tc>
          <w:tcPr>
            <w:tcW w:w="5894" w:type="dxa"/>
          </w:tcPr>
          <w:p w14:paraId="73D897E3" w14:textId="77777777" w:rsidR="00861421" w:rsidRDefault="00861421" w:rsidP="007B5898">
            <w:r w:rsidRPr="007C6F21">
              <w:t>nama lengkap : andika saputra alias dika bin abdul rasid ;</w:t>
            </w:r>
          </w:p>
        </w:tc>
      </w:tr>
      <w:tr w:rsidR="00861421" w14:paraId="246E1277" w14:textId="77777777" w:rsidTr="00861421">
        <w:tc>
          <w:tcPr>
            <w:tcW w:w="336" w:type="dxa"/>
            <w:vMerge/>
            <w:vAlign w:val="center"/>
          </w:tcPr>
          <w:p w14:paraId="493CDBB1" w14:textId="77777777" w:rsidR="00861421" w:rsidRDefault="00861421" w:rsidP="00861421">
            <w:pPr>
              <w:jc w:val="center"/>
            </w:pPr>
          </w:p>
        </w:tc>
        <w:tc>
          <w:tcPr>
            <w:tcW w:w="935" w:type="dxa"/>
            <w:vMerge/>
            <w:vAlign w:val="center"/>
          </w:tcPr>
          <w:p w14:paraId="7B93127B" w14:textId="61B3C942" w:rsidR="00861421" w:rsidRDefault="00861421" w:rsidP="007B5898">
            <w:pPr>
              <w:jc w:val="center"/>
            </w:pPr>
          </w:p>
        </w:tc>
        <w:tc>
          <w:tcPr>
            <w:tcW w:w="763" w:type="dxa"/>
            <w:vAlign w:val="center"/>
          </w:tcPr>
          <w:p w14:paraId="543904CC" w14:textId="77777777" w:rsidR="00861421" w:rsidRDefault="00861421" w:rsidP="007B5898">
            <w:pPr>
              <w:jc w:val="center"/>
            </w:pPr>
            <w:r>
              <w:t>Label</w:t>
            </w:r>
          </w:p>
        </w:tc>
        <w:tc>
          <w:tcPr>
            <w:tcW w:w="5894" w:type="dxa"/>
          </w:tcPr>
          <w:p w14:paraId="2A79F9BA" w14:textId="77777777" w:rsidR="00861421" w:rsidRDefault="00861421" w:rsidP="007B5898">
            <w:r w:rsidRPr="0035636E">
              <w:t>O O O B_DEFN I_DEFN I_DEFN I_DEFN I_DEFN I_DEFN O</w:t>
            </w:r>
          </w:p>
        </w:tc>
      </w:tr>
      <w:tr w:rsidR="00861421" w:rsidRPr="0035636E" w14:paraId="643AA4C9" w14:textId="77777777" w:rsidTr="00861421">
        <w:tc>
          <w:tcPr>
            <w:tcW w:w="336" w:type="dxa"/>
            <w:vMerge w:val="restart"/>
            <w:vAlign w:val="center"/>
          </w:tcPr>
          <w:p w14:paraId="249E23AC" w14:textId="5C78426F" w:rsidR="00861421" w:rsidRDefault="00861421" w:rsidP="00861421">
            <w:pPr>
              <w:jc w:val="center"/>
            </w:pPr>
            <w:r>
              <w:t>3</w:t>
            </w:r>
          </w:p>
        </w:tc>
        <w:tc>
          <w:tcPr>
            <w:tcW w:w="935" w:type="dxa"/>
            <w:vMerge w:val="restart"/>
            <w:vAlign w:val="center"/>
          </w:tcPr>
          <w:p w14:paraId="2DC7140E" w14:textId="3EC4F2A9" w:rsidR="00861421" w:rsidRDefault="00861421" w:rsidP="007B5898">
            <w:pPr>
              <w:jc w:val="center"/>
            </w:pPr>
            <w:r>
              <w:t>CRIA</w:t>
            </w:r>
          </w:p>
        </w:tc>
        <w:tc>
          <w:tcPr>
            <w:tcW w:w="763" w:type="dxa"/>
            <w:vAlign w:val="center"/>
          </w:tcPr>
          <w:p w14:paraId="49593919" w14:textId="77777777" w:rsidR="00861421" w:rsidRDefault="00861421" w:rsidP="007B5898">
            <w:pPr>
              <w:jc w:val="center"/>
            </w:pPr>
            <w:r>
              <w:t>Text</w:t>
            </w:r>
          </w:p>
        </w:tc>
        <w:tc>
          <w:tcPr>
            <w:tcW w:w="5894" w:type="dxa"/>
          </w:tcPr>
          <w:p w14:paraId="7EF05004" w14:textId="28646C2B" w:rsidR="00861421" w:rsidRPr="0035636E" w:rsidRDefault="00861421" w:rsidP="007B5898">
            <w:r w:rsidRPr="00AA537E">
              <w:t>melakukan tindak pidana sebagaimana disebutkan dalam pertama yaitu “ dengan sengaja dan tanpa hak mendistribusikan dan / atau mentransmisikan dan / atau membuat dapat diaksesnya informasi elektronik dan / atau dokumen elektronik yang memiliki muatan yang melanggar kesusilaan ”</w:t>
            </w:r>
          </w:p>
        </w:tc>
      </w:tr>
      <w:tr w:rsidR="00861421" w:rsidRPr="007C6F21" w14:paraId="2F3D5A47" w14:textId="77777777" w:rsidTr="00861421">
        <w:tc>
          <w:tcPr>
            <w:tcW w:w="336" w:type="dxa"/>
            <w:vMerge/>
            <w:vAlign w:val="center"/>
          </w:tcPr>
          <w:p w14:paraId="5088C0D5" w14:textId="77777777" w:rsidR="00861421" w:rsidRDefault="00861421" w:rsidP="00861421">
            <w:pPr>
              <w:jc w:val="center"/>
            </w:pPr>
          </w:p>
        </w:tc>
        <w:tc>
          <w:tcPr>
            <w:tcW w:w="935" w:type="dxa"/>
            <w:vMerge/>
            <w:vAlign w:val="center"/>
          </w:tcPr>
          <w:p w14:paraId="38D08C43" w14:textId="61CB5500" w:rsidR="00861421" w:rsidRDefault="00861421" w:rsidP="007B5898">
            <w:pPr>
              <w:jc w:val="center"/>
            </w:pPr>
          </w:p>
        </w:tc>
        <w:tc>
          <w:tcPr>
            <w:tcW w:w="763" w:type="dxa"/>
            <w:vAlign w:val="center"/>
          </w:tcPr>
          <w:p w14:paraId="33A1A6A1" w14:textId="77777777" w:rsidR="00861421" w:rsidRDefault="00861421" w:rsidP="007B5898">
            <w:pPr>
              <w:jc w:val="center"/>
            </w:pPr>
            <w:r>
              <w:t>Label</w:t>
            </w:r>
          </w:p>
        </w:tc>
        <w:tc>
          <w:tcPr>
            <w:tcW w:w="5894" w:type="dxa"/>
          </w:tcPr>
          <w:p w14:paraId="5B82427B" w14:textId="470C31B0" w:rsidR="00861421" w:rsidRPr="007C6F21" w:rsidRDefault="00861421" w:rsidP="007B5898">
            <w:r w:rsidRPr="00AA537E">
              <w:t>O O O O O O O O O B_CRIA I_CRIA I_CRIA I_CRIA I_CRIA I_CRIA I_CRIA I_CRIA I_CRIA I_CRIA I_CRIA I_CRIA I_CRIA I_CRIA I_CRIA I_CRIA I_CRIA I_CRIA I_CRIA I_CRIA I_CRIA I_CRIA I_CRIA I_CRIA I_CRIA I_CRIA I_CRIA I_CRIA I_CRIA O</w:t>
            </w:r>
          </w:p>
        </w:tc>
      </w:tr>
      <w:tr w:rsidR="00861421" w:rsidRPr="0035636E" w14:paraId="30063825" w14:textId="77777777" w:rsidTr="00861421">
        <w:tc>
          <w:tcPr>
            <w:tcW w:w="336" w:type="dxa"/>
            <w:vMerge w:val="restart"/>
            <w:vAlign w:val="center"/>
          </w:tcPr>
          <w:p w14:paraId="128A11F0" w14:textId="3458CCCD" w:rsidR="00861421" w:rsidRDefault="00861421" w:rsidP="00861421">
            <w:pPr>
              <w:jc w:val="center"/>
            </w:pPr>
            <w:r>
              <w:t>4</w:t>
            </w:r>
          </w:p>
        </w:tc>
        <w:tc>
          <w:tcPr>
            <w:tcW w:w="935" w:type="dxa"/>
            <w:vMerge w:val="restart"/>
            <w:vAlign w:val="center"/>
          </w:tcPr>
          <w:p w14:paraId="5FBD175B" w14:textId="295A916F" w:rsidR="00861421" w:rsidRDefault="00861421" w:rsidP="007B5898">
            <w:pPr>
              <w:jc w:val="center"/>
            </w:pPr>
            <w:r>
              <w:t>ARTV</w:t>
            </w:r>
          </w:p>
        </w:tc>
        <w:tc>
          <w:tcPr>
            <w:tcW w:w="763" w:type="dxa"/>
            <w:vAlign w:val="center"/>
          </w:tcPr>
          <w:p w14:paraId="7435D56C" w14:textId="77777777" w:rsidR="00861421" w:rsidRDefault="00861421" w:rsidP="007B5898">
            <w:pPr>
              <w:jc w:val="center"/>
            </w:pPr>
            <w:r>
              <w:t>Text</w:t>
            </w:r>
          </w:p>
        </w:tc>
        <w:tc>
          <w:tcPr>
            <w:tcW w:w="5894" w:type="dxa"/>
          </w:tcPr>
          <w:p w14:paraId="5049887E" w14:textId="0EDD4AFC" w:rsidR="00861421" w:rsidRPr="0035636E" w:rsidRDefault="00861421" w:rsidP="007B5898">
            <w:r w:rsidRPr="0082061E">
              <w:t xml:space="preserve">sebagaimana diatur dan diancam pidana dalam pasal 27 ayat ( 1 ) jo pasal 45 ayat ( 1 ) uu ri no. 11 tahun 2008 jo </w:t>
            </w:r>
            <w:r w:rsidRPr="0082061E">
              <w:lastRenderedPageBreak/>
              <w:t>uu ri no. 19 tahun 2016 tentang informasi transaksi elektronik ( ite ) ;</w:t>
            </w:r>
          </w:p>
        </w:tc>
      </w:tr>
      <w:tr w:rsidR="00861421" w:rsidRPr="0035636E" w14:paraId="5FF4EFD9" w14:textId="77777777" w:rsidTr="00861421">
        <w:tc>
          <w:tcPr>
            <w:tcW w:w="336" w:type="dxa"/>
            <w:vMerge/>
            <w:vAlign w:val="center"/>
          </w:tcPr>
          <w:p w14:paraId="63C4A6BE" w14:textId="77777777" w:rsidR="00861421" w:rsidRDefault="00861421" w:rsidP="00861421">
            <w:pPr>
              <w:jc w:val="center"/>
            </w:pPr>
          </w:p>
        </w:tc>
        <w:tc>
          <w:tcPr>
            <w:tcW w:w="935" w:type="dxa"/>
            <w:vMerge/>
            <w:vAlign w:val="center"/>
          </w:tcPr>
          <w:p w14:paraId="79A4AC45" w14:textId="55DEEA05" w:rsidR="00861421" w:rsidRDefault="00861421" w:rsidP="007B5898">
            <w:pPr>
              <w:jc w:val="center"/>
            </w:pPr>
          </w:p>
        </w:tc>
        <w:tc>
          <w:tcPr>
            <w:tcW w:w="763" w:type="dxa"/>
            <w:vAlign w:val="center"/>
          </w:tcPr>
          <w:p w14:paraId="3D71C230" w14:textId="77777777" w:rsidR="00861421" w:rsidRDefault="00861421" w:rsidP="007B5898">
            <w:pPr>
              <w:jc w:val="center"/>
            </w:pPr>
            <w:r>
              <w:t>Label</w:t>
            </w:r>
          </w:p>
        </w:tc>
        <w:tc>
          <w:tcPr>
            <w:tcW w:w="5894" w:type="dxa"/>
          </w:tcPr>
          <w:p w14:paraId="50336D4C" w14:textId="1D84C9C2" w:rsidR="00861421" w:rsidRPr="0035636E" w:rsidRDefault="00861421" w:rsidP="007B5898">
            <w:r w:rsidRPr="0082061E">
              <w:t>O O O O O O B_ARTV I_ARTV I_ARTV I_ARTV I_ARTV I_ARTV I_ARTV I_ARTV I_ARTV I_ARTV I_ARTV I_ARTV I_ARTV I_ARTV I_ARTV I_ARTV I_ARTV I_ARTV I_ARTV I_ARTV I_ARTV I_ARTV I_ARTV I_ARTV I_ARTV I_ARTV I_ARTV I_ARTV I_ARTV I_ARTV I_ARTV I_ARTV I_ARTV O</w:t>
            </w:r>
          </w:p>
        </w:tc>
      </w:tr>
      <w:tr w:rsidR="00861421" w:rsidRPr="0035636E" w14:paraId="105CD9AD" w14:textId="77777777" w:rsidTr="00861421">
        <w:tc>
          <w:tcPr>
            <w:tcW w:w="336" w:type="dxa"/>
            <w:vMerge w:val="restart"/>
            <w:vAlign w:val="center"/>
          </w:tcPr>
          <w:p w14:paraId="7D2B0398" w14:textId="48DC50EC" w:rsidR="00861421" w:rsidRDefault="00861421" w:rsidP="00861421">
            <w:pPr>
              <w:jc w:val="center"/>
            </w:pPr>
            <w:r>
              <w:t>5</w:t>
            </w:r>
          </w:p>
        </w:tc>
        <w:tc>
          <w:tcPr>
            <w:tcW w:w="935" w:type="dxa"/>
            <w:vMerge w:val="restart"/>
            <w:vAlign w:val="center"/>
          </w:tcPr>
          <w:p w14:paraId="52A23F9B" w14:textId="0A3DBA91" w:rsidR="00861421" w:rsidRDefault="00861421" w:rsidP="007B5898">
            <w:pPr>
              <w:jc w:val="center"/>
            </w:pPr>
            <w:r>
              <w:t>PENA</w:t>
            </w:r>
          </w:p>
        </w:tc>
        <w:tc>
          <w:tcPr>
            <w:tcW w:w="763" w:type="dxa"/>
            <w:vAlign w:val="center"/>
          </w:tcPr>
          <w:p w14:paraId="356F0D1A" w14:textId="77777777" w:rsidR="00861421" w:rsidRDefault="00861421" w:rsidP="007B5898">
            <w:pPr>
              <w:jc w:val="center"/>
            </w:pPr>
            <w:r>
              <w:t>Text</w:t>
            </w:r>
          </w:p>
        </w:tc>
        <w:tc>
          <w:tcPr>
            <w:tcW w:w="5894" w:type="dxa"/>
          </w:tcPr>
          <w:p w14:paraId="00567897" w14:textId="05702E66" w:rsidR="00861421" w:rsidRPr="0035636E" w:rsidRDefault="00861421" w:rsidP="007B5898">
            <w:r w:rsidRPr="0016533B">
              <w:t>pidana penjara selama 2 ( dua ) tahun</w:t>
            </w:r>
          </w:p>
        </w:tc>
      </w:tr>
      <w:tr w:rsidR="00861421" w:rsidRPr="0035636E" w14:paraId="333480B8" w14:textId="77777777" w:rsidTr="00861421">
        <w:tc>
          <w:tcPr>
            <w:tcW w:w="336" w:type="dxa"/>
            <w:vMerge/>
            <w:vAlign w:val="center"/>
          </w:tcPr>
          <w:p w14:paraId="0C747D78" w14:textId="77777777" w:rsidR="00861421" w:rsidRDefault="00861421" w:rsidP="00861421">
            <w:pPr>
              <w:jc w:val="center"/>
            </w:pPr>
          </w:p>
        </w:tc>
        <w:tc>
          <w:tcPr>
            <w:tcW w:w="935" w:type="dxa"/>
            <w:vMerge/>
            <w:vAlign w:val="center"/>
          </w:tcPr>
          <w:p w14:paraId="55178AC1" w14:textId="7635E3E3" w:rsidR="00861421" w:rsidRDefault="00861421" w:rsidP="007B5898">
            <w:pPr>
              <w:jc w:val="center"/>
            </w:pPr>
          </w:p>
        </w:tc>
        <w:tc>
          <w:tcPr>
            <w:tcW w:w="763" w:type="dxa"/>
            <w:vAlign w:val="center"/>
          </w:tcPr>
          <w:p w14:paraId="0332EC35" w14:textId="77777777" w:rsidR="00861421" w:rsidRDefault="00861421" w:rsidP="007B5898">
            <w:pPr>
              <w:jc w:val="center"/>
            </w:pPr>
            <w:r>
              <w:t>Label</w:t>
            </w:r>
          </w:p>
        </w:tc>
        <w:tc>
          <w:tcPr>
            <w:tcW w:w="5894" w:type="dxa"/>
          </w:tcPr>
          <w:p w14:paraId="539C6DFE" w14:textId="1E3A31C0" w:rsidR="00861421" w:rsidRPr="0035636E" w:rsidRDefault="00861421" w:rsidP="007B5898">
            <w:r w:rsidRPr="0016533B">
              <w:t>O O O B_PENA I_PENA I_PENA I_PENA I_PENA</w:t>
            </w:r>
          </w:p>
        </w:tc>
      </w:tr>
      <w:tr w:rsidR="00861421" w:rsidRPr="0035636E" w14:paraId="597D5546" w14:textId="77777777" w:rsidTr="00861421">
        <w:tc>
          <w:tcPr>
            <w:tcW w:w="336" w:type="dxa"/>
            <w:vMerge w:val="restart"/>
            <w:vAlign w:val="center"/>
          </w:tcPr>
          <w:p w14:paraId="0EC8B263" w14:textId="3EF22A53" w:rsidR="00861421" w:rsidRDefault="00861421" w:rsidP="00861421">
            <w:pPr>
              <w:jc w:val="center"/>
            </w:pPr>
            <w:r>
              <w:t>6</w:t>
            </w:r>
          </w:p>
        </w:tc>
        <w:tc>
          <w:tcPr>
            <w:tcW w:w="935" w:type="dxa"/>
            <w:vMerge w:val="restart"/>
            <w:vAlign w:val="center"/>
          </w:tcPr>
          <w:p w14:paraId="003ADC5A" w14:textId="6BFE1DC3" w:rsidR="00861421" w:rsidRDefault="00861421" w:rsidP="007B5898">
            <w:pPr>
              <w:jc w:val="center"/>
            </w:pPr>
            <w:r>
              <w:t>PUNI</w:t>
            </w:r>
          </w:p>
        </w:tc>
        <w:tc>
          <w:tcPr>
            <w:tcW w:w="763" w:type="dxa"/>
            <w:vAlign w:val="center"/>
          </w:tcPr>
          <w:p w14:paraId="6D242370" w14:textId="77777777" w:rsidR="00861421" w:rsidRDefault="00861421" w:rsidP="007B5898">
            <w:pPr>
              <w:jc w:val="center"/>
            </w:pPr>
            <w:r>
              <w:t>Text</w:t>
            </w:r>
          </w:p>
        </w:tc>
        <w:tc>
          <w:tcPr>
            <w:tcW w:w="5894" w:type="dxa"/>
          </w:tcPr>
          <w:p w14:paraId="1E70691E" w14:textId="240FB13C" w:rsidR="00861421" w:rsidRPr="0035636E" w:rsidRDefault="00861421" w:rsidP="007B5898">
            <w:r w:rsidRPr="006D2C50">
              <w:t>pidana penjara selama 2 ( dua ) tahun ;</w:t>
            </w:r>
          </w:p>
        </w:tc>
      </w:tr>
      <w:tr w:rsidR="00861421" w:rsidRPr="0035636E" w14:paraId="0038B5BF" w14:textId="77777777" w:rsidTr="00861421">
        <w:tc>
          <w:tcPr>
            <w:tcW w:w="336" w:type="dxa"/>
            <w:vMerge/>
            <w:vAlign w:val="center"/>
          </w:tcPr>
          <w:p w14:paraId="1E75531B" w14:textId="77777777" w:rsidR="00861421" w:rsidRDefault="00861421" w:rsidP="00861421">
            <w:pPr>
              <w:jc w:val="center"/>
            </w:pPr>
          </w:p>
        </w:tc>
        <w:tc>
          <w:tcPr>
            <w:tcW w:w="935" w:type="dxa"/>
            <w:vMerge/>
            <w:vAlign w:val="center"/>
          </w:tcPr>
          <w:p w14:paraId="383D532B" w14:textId="44702CD9" w:rsidR="00861421" w:rsidRDefault="00861421" w:rsidP="007B5898">
            <w:pPr>
              <w:jc w:val="center"/>
            </w:pPr>
          </w:p>
        </w:tc>
        <w:tc>
          <w:tcPr>
            <w:tcW w:w="763" w:type="dxa"/>
            <w:vAlign w:val="center"/>
          </w:tcPr>
          <w:p w14:paraId="23AC7250" w14:textId="77777777" w:rsidR="00861421" w:rsidRDefault="00861421" w:rsidP="007B5898">
            <w:pPr>
              <w:jc w:val="center"/>
            </w:pPr>
            <w:r>
              <w:t>Label</w:t>
            </w:r>
          </w:p>
        </w:tc>
        <w:tc>
          <w:tcPr>
            <w:tcW w:w="5894" w:type="dxa"/>
          </w:tcPr>
          <w:p w14:paraId="29AA2ACD" w14:textId="5E840080" w:rsidR="00861421" w:rsidRPr="0035636E" w:rsidRDefault="00861421" w:rsidP="007B5898">
            <w:r w:rsidRPr="006D2C50">
              <w:t>O O O B_PUNI I_PUNI I_PUNI I_PUNI I_PUNI O</w:t>
            </w:r>
          </w:p>
        </w:tc>
      </w:tr>
      <w:tr w:rsidR="00861421" w:rsidRPr="0035636E" w14:paraId="4FF5C4AE" w14:textId="77777777" w:rsidTr="00861421">
        <w:tc>
          <w:tcPr>
            <w:tcW w:w="336" w:type="dxa"/>
            <w:vMerge w:val="restart"/>
            <w:vAlign w:val="center"/>
          </w:tcPr>
          <w:p w14:paraId="6475F2F6" w14:textId="5E99FBC7" w:rsidR="00861421" w:rsidRDefault="00861421" w:rsidP="00861421">
            <w:pPr>
              <w:jc w:val="center"/>
            </w:pPr>
            <w:r>
              <w:t>7</w:t>
            </w:r>
          </w:p>
        </w:tc>
        <w:tc>
          <w:tcPr>
            <w:tcW w:w="935" w:type="dxa"/>
            <w:vMerge w:val="restart"/>
            <w:vAlign w:val="center"/>
          </w:tcPr>
          <w:p w14:paraId="1AA10780" w14:textId="1601F739" w:rsidR="00861421" w:rsidRDefault="00861421" w:rsidP="007B5898">
            <w:pPr>
              <w:jc w:val="center"/>
            </w:pPr>
            <w:r>
              <w:t>TIMV</w:t>
            </w:r>
          </w:p>
        </w:tc>
        <w:tc>
          <w:tcPr>
            <w:tcW w:w="763" w:type="dxa"/>
            <w:vAlign w:val="center"/>
          </w:tcPr>
          <w:p w14:paraId="2EA98C4C" w14:textId="77777777" w:rsidR="00861421" w:rsidRDefault="00861421" w:rsidP="007B5898">
            <w:pPr>
              <w:jc w:val="center"/>
            </w:pPr>
            <w:r>
              <w:t>Text</w:t>
            </w:r>
          </w:p>
        </w:tc>
        <w:tc>
          <w:tcPr>
            <w:tcW w:w="5894" w:type="dxa"/>
          </w:tcPr>
          <w:p w14:paraId="39781CCD" w14:textId="4C873742" w:rsidR="00861421" w:rsidRPr="0035636E" w:rsidRDefault="00861421" w:rsidP="007B5898">
            <w:r w:rsidRPr="00432120">
              <w:t>pengadilan negeri majene pada hari rabu, tanggal 13 februari 2019</w:t>
            </w:r>
          </w:p>
        </w:tc>
      </w:tr>
      <w:tr w:rsidR="00861421" w:rsidRPr="0035636E" w14:paraId="6CEE605F" w14:textId="77777777" w:rsidTr="00861421">
        <w:tc>
          <w:tcPr>
            <w:tcW w:w="336" w:type="dxa"/>
            <w:vMerge/>
            <w:vAlign w:val="center"/>
          </w:tcPr>
          <w:p w14:paraId="63A990D9" w14:textId="77777777" w:rsidR="00861421" w:rsidRDefault="00861421" w:rsidP="00861421">
            <w:pPr>
              <w:jc w:val="center"/>
            </w:pPr>
          </w:p>
        </w:tc>
        <w:tc>
          <w:tcPr>
            <w:tcW w:w="935" w:type="dxa"/>
            <w:vMerge/>
            <w:vAlign w:val="center"/>
          </w:tcPr>
          <w:p w14:paraId="228729BE" w14:textId="1BF6BC7C" w:rsidR="00861421" w:rsidRDefault="00861421" w:rsidP="007B5898">
            <w:pPr>
              <w:jc w:val="center"/>
            </w:pPr>
          </w:p>
        </w:tc>
        <w:tc>
          <w:tcPr>
            <w:tcW w:w="763" w:type="dxa"/>
            <w:vAlign w:val="center"/>
          </w:tcPr>
          <w:p w14:paraId="36593265" w14:textId="77777777" w:rsidR="00861421" w:rsidRDefault="00861421" w:rsidP="007B5898">
            <w:pPr>
              <w:jc w:val="center"/>
            </w:pPr>
            <w:r>
              <w:t>Label</w:t>
            </w:r>
          </w:p>
        </w:tc>
        <w:tc>
          <w:tcPr>
            <w:tcW w:w="5894" w:type="dxa"/>
          </w:tcPr>
          <w:p w14:paraId="16EF1467" w14:textId="5E859004" w:rsidR="00861421" w:rsidRPr="0035636E" w:rsidRDefault="00861421" w:rsidP="007B5898">
            <w:r w:rsidRPr="00432120">
              <w:t>O O O O O O O B_TIMV I_TIMV I_TIMV</w:t>
            </w:r>
          </w:p>
        </w:tc>
      </w:tr>
      <w:tr w:rsidR="00861421" w:rsidRPr="0035636E" w14:paraId="6F19AB71" w14:textId="77777777" w:rsidTr="00861421">
        <w:tc>
          <w:tcPr>
            <w:tcW w:w="336" w:type="dxa"/>
            <w:vMerge w:val="restart"/>
            <w:vAlign w:val="center"/>
          </w:tcPr>
          <w:p w14:paraId="1B20D372" w14:textId="384DAEC3" w:rsidR="00861421" w:rsidRDefault="00861421" w:rsidP="00861421">
            <w:pPr>
              <w:jc w:val="center"/>
            </w:pPr>
            <w:r>
              <w:t>8</w:t>
            </w:r>
          </w:p>
        </w:tc>
        <w:tc>
          <w:tcPr>
            <w:tcW w:w="935" w:type="dxa"/>
            <w:vMerge w:val="restart"/>
            <w:vAlign w:val="center"/>
          </w:tcPr>
          <w:p w14:paraId="0FF41C1E" w14:textId="7B26D0AF" w:rsidR="00861421" w:rsidRDefault="00861421" w:rsidP="007B5898">
            <w:pPr>
              <w:jc w:val="center"/>
            </w:pPr>
            <w:r>
              <w:t>JUDP</w:t>
            </w:r>
          </w:p>
        </w:tc>
        <w:tc>
          <w:tcPr>
            <w:tcW w:w="763" w:type="dxa"/>
            <w:vAlign w:val="center"/>
          </w:tcPr>
          <w:p w14:paraId="22E76B44" w14:textId="77777777" w:rsidR="00861421" w:rsidRDefault="00861421" w:rsidP="007B5898">
            <w:pPr>
              <w:jc w:val="center"/>
            </w:pPr>
            <w:r>
              <w:t>Text</w:t>
            </w:r>
          </w:p>
        </w:tc>
        <w:tc>
          <w:tcPr>
            <w:tcW w:w="5894" w:type="dxa"/>
          </w:tcPr>
          <w:p w14:paraId="230AC44E" w14:textId="69891539" w:rsidR="00861421" w:rsidRPr="0035636E" w:rsidRDefault="00861421" w:rsidP="007B5898">
            <w:r w:rsidRPr="00474420">
              <w:t>oleh kami mohammad fauzi salam, s. h., m. h., sebagai hakim ketua majelis</w:t>
            </w:r>
          </w:p>
        </w:tc>
      </w:tr>
      <w:tr w:rsidR="00861421" w:rsidRPr="0035636E" w14:paraId="4AEA5A30" w14:textId="77777777" w:rsidTr="00861421">
        <w:tc>
          <w:tcPr>
            <w:tcW w:w="336" w:type="dxa"/>
            <w:vMerge/>
            <w:vAlign w:val="center"/>
          </w:tcPr>
          <w:p w14:paraId="577F4104" w14:textId="77777777" w:rsidR="00861421" w:rsidRDefault="00861421" w:rsidP="00861421">
            <w:pPr>
              <w:jc w:val="center"/>
            </w:pPr>
          </w:p>
        </w:tc>
        <w:tc>
          <w:tcPr>
            <w:tcW w:w="935" w:type="dxa"/>
            <w:vMerge/>
            <w:vAlign w:val="center"/>
          </w:tcPr>
          <w:p w14:paraId="46D2F65A" w14:textId="555C7848" w:rsidR="00861421" w:rsidRDefault="00861421" w:rsidP="007B5898">
            <w:pPr>
              <w:jc w:val="center"/>
            </w:pPr>
          </w:p>
        </w:tc>
        <w:tc>
          <w:tcPr>
            <w:tcW w:w="763" w:type="dxa"/>
            <w:vAlign w:val="center"/>
          </w:tcPr>
          <w:p w14:paraId="2641AE8B" w14:textId="77777777" w:rsidR="00861421" w:rsidRDefault="00861421" w:rsidP="007B5898">
            <w:pPr>
              <w:jc w:val="center"/>
            </w:pPr>
            <w:r>
              <w:t>Label</w:t>
            </w:r>
          </w:p>
        </w:tc>
        <w:tc>
          <w:tcPr>
            <w:tcW w:w="5894" w:type="dxa"/>
          </w:tcPr>
          <w:p w14:paraId="40D1C7CA" w14:textId="0F5851C3" w:rsidR="00861421" w:rsidRPr="0035636E" w:rsidRDefault="00861421" w:rsidP="007B5898">
            <w:r w:rsidRPr="00474420">
              <w:t>O O B_JUDP I_JUDP I_JUDP I_JUDP I_JUDP I_JUDP I_JUDP O O O O</w:t>
            </w:r>
          </w:p>
        </w:tc>
      </w:tr>
      <w:tr w:rsidR="00861421" w:rsidRPr="0035636E" w14:paraId="4B9DED44" w14:textId="77777777" w:rsidTr="00861421">
        <w:tc>
          <w:tcPr>
            <w:tcW w:w="336" w:type="dxa"/>
            <w:vMerge w:val="restart"/>
            <w:vAlign w:val="center"/>
          </w:tcPr>
          <w:p w14:paraId="12B4A1C4" w14:textId="173DC88C" w:rsidR="00861421" w:rsidRDefault="00861421" w:rsidP="00861421">
            <w:pPr>
              <w:jc w:val="center"/>
            </w:pPr>
            <w:r>
              <w:t>9</w:t>
            </w:r>
          </w:p>
        </w:tc>
        <w:tc>
          <w:tcPr>
            <w:tcW w:w="935" w:type="dxa"/>
            <w:vMerge w:val="restart"/>
            <w:vAlign w:val="center"/>
          </w:tcPr>
          <w:p w14:paraId="1B92BA0F" w14:textId="47EE0EA5" w:rsidR="00861421" w:rsidRDefault="00861421" w:rsidP="007B5898">
            <w:pPr>
              <w:jc w:val="center"/>
            </w:pPr>
            <w:r>
              <w:t>JUDG</w:t>
            </w:r>
          </w:p>
        </w:tc>
        <w:tc>
          <w:tcPr>
            <w:tcW w:w="763" w:type="dxa"/>
            <w:vAlign w:val="center"/>
          </w:tcPr>
          <w:p w14:paraId="66F88406" w14:textId="77777777" w:rsidR="00861421" w:rsidRDefault="00861421" w:rsidP="007B5898">
            <w:pPr>
              <w:jc w:val="center"/>
            </w:pPr>
            <w:r>
              <w:t>Text</w:t>
            </w:r>
          </w:p>
        </w:tc>
        <w:tc>
          <w:tcPr>
            <w:tcW w:w="5894" w:type="dxa"/>
          </w:tcPr>
          <w:p w14:paraId="66EDCB52" w14:textId="01F4321F" w:rsidR="00861421" w:rsidRPr="0035636E" w:rsidRDefault="00861421" w:rsidP="007B5898">
            <w:r w:rsidRPr="002D4EC9">
              <w:t>saiful. hs, s. h, m. h., dan nona vivi sri dewi, s. h., masing - masing sebagai hakim anggota</w:t>
            </w:r>
          </w:p>
        </w:tc>
      </w:tr>
      <w:tr w:rsidR="00861421" w:rsidRPr="0035636E" w14:paraId="4C409189" w14:textId="77777777" w:rsidTr="00861421">
        <w:tc>
          <w:tcPr>
            <w:tcW w:w="336" w:type="dxa"/>
            <w:vMerge/>
            <w:vAlign w:val="center"/>
          </w:tcPr>
          <w:p w14:paraId="63D0409A" w14:textId="77777777" w:rsidR="00861421" w:rsidRDefault="00861421" w:rsidP="00861421">
            <w:pPr>
              <w:jc w:val="center"/>
            </w:pPr>
          </w:p>
        </w:tc>
        <w:tc>
          <w:tcPr>
            <w:tcW w:w="935" w:type="dxa"/>
            <w:vMerge/>
            <w:vAlign w:val="center"/>
          </w:tcPr>
          <w:p w14:paraId="04A439CD" w14:textId="36AE9D2B" w:rsidR="00861421" w:rsidRDefault="00861421" w:rsidP="007B5898">
            <w:pPr>
              <w:jc w:val="center"/>
            </w:pPr>
          </w:p>
        </w:tc>
        <w:tc>
          <w:tcPr>
            <w:tcW w:w="763" w:type="dxa"/>
            <w:vAlign w:val="center"/>
          </w:tcPr>
          <w:p w14:paraId="2B4A16C2" w14:textId="77777777" w:rsidR="00861421" w:rsidRDefault="00861421" w:rsidP="007B5898">
            <w:pPr>
              <w:jc w:val="center"/>
            </w:pPr>
            <w:r>
              <w:t>Label</w:t>
            </w:r>
          </w:p>
        </w:tc>
        <w:tc>
          <w:tcPr>
            <w:tcW w:w="5894" w:type="dxa"/>
          </w:tcPr>
          <w:p w14:paraId="5457ED89" w14:textId="2E536239" w:rsidR="00861421" w:rsidRPr="0035636E" w:rsidRDefault="00861421" w:rsidP="007B5898">
            <w:r w:rsidRPr="002D4EC9">
              <w:t>B_JUDG I_JUDG I_JUDG I_JUDG I_JUDG I_JUDG O B_JUDG I_JUDG I_JUDG I_JUDG I_JUDG I_JUDG O O O O O O</w:t>
            </w:r>
          </w:p>
        </w:tc>
      </w:tr>
      <w:tr w:rsidR="00861421" w:rsidRPr="0035636E" w14:paraId="000E9AF9" w14:textId="77777777" w:rsidTr="00861421">
        <w:tc>
          <w:tcPr>
            <w:tcW w:w="336" w:type="dxa"/>
            <w:vMerge w:val="restart"/>
            <w:vAlign w:val="center"/>
          </w:tcPr>
          <w:p w14:paraId="2DE85E7F" w14:textId="72345CF1" w:rsidR="00861421" w:rsidRDefault="00861421" w:rsidP="00861421">
            <w:pPr>
              <w:jc w:val="center"/>
            </w:pPr>
            <w:r>
              <w:t>10</w:t>
            </w:r>
          </w:p>
        </w:tc>
        <w:tc>
          <w:tcPr>
            <w:tcW w:w="935" w:type="dxa"/>
            <w:vMerge w:val="restart"/>
            <w:vAlign w:val="center"/>
          </w:tcPr>
          <w:p w14:paraId="641C1CC5" w14:textId="474B46CF" w:rsidR="00861421" w:rsidRDefault="00861421" w:rsidP="007B5898">
            <w:pPr>
              <w:jc w:val="center"/>
            </w:pPr>
            <w:r>
              <w:t>REGI</w:t>
            </w:r>
          </w:p>
        </w:tc>
        <w:tc>
          <w:tcPr>
            <w:tcW w:w="763" w:type="dxa"/>
            <w:vAlign w:val="center"/>
          </w:tcPr>
          <w:p w14:paraId="25888FE7" w14:textId="77777777" w:rsidR="00861421" w:rsidRDefault="00861421" w:rsidP="007B5898">
            <w:pPr>
              <w:jc w:val="center"/>
            </w:pPr>
            <w:r>
              <w:t>Text</w:t>
            </w:r>
          </w:p>
        </w:tc>
        <w:tc>
          <w:tcPr>
            <w:tcW w:w="5894" w:type="dxa"/>
          </w:tcPr>
          <w:p w14:paraId="03055EB3" w14:textId="6D606FB1" w:rsidR="00861421" w:rsidRPr="0035636E" w:rsidRDefault="00861421" w:rsidP="007B5898">
            <w:r w:rsidRPr="00C56790">
              <w:t>dibantu oleh andi m. syahrul k, s. h, m. h.,, panitera pengganti</w:t>
            </w:r>
          </w:p>
        </w:tc>
      </w:tr>
      <w:tr w:rsidR="00861421" w:rsidRPr="0035636E" w14:paraId="2379CA8C" w14:textId="77777777" w:rsidTr="00861421">
        <w:tc>
          <w:tcPr>
            <w:tcW w:w="336" w:type="dxa"/>
            <w:vMerge/>
            <w:vAlign w:val="center"/>
          </w:tcPr>
          <w:p w14:paraId="6CA5CC3F" w14:textId="77777777" w:rsidR="00861421" w:rsidRDefault="00861421" w:rsidP="00861421">
            <w:pPr>
              <w:jc w:val="center"/>
            </w:pPr>
          </w:p>
        </w:tc>
        <w:tc>
          <w:tcPr>
            <w:tcW w:w="935" w:type="dxa"/>
            <w:vMerge/>
            <w:vAlign w:val="center"/>
          </w:tcPr>
          <w:p w14:paraId="4B5C00CD" w14:textId="467E0C2C" w:rsidR="00861421" w:rsidRDefault="00861421" w:rsidP="007B5898">
            <w:pPr>
              <w:jc w:val="center"/>
            </w:pPr>
          </w:p>
        </w:tc>
        <w:tc>
          <w:tcPr>
            <w:tcW w:w="763" w:type="dxa"/>
            <w:vAlign w:val="center"/>
          </w:tcPr>
          <w:p w14:paraId="239787BE" w14:textId="77777777" w:rsidR="00861421" w:rsidRDefault="00861421" w:rsidP="007B5898">
            <w:pPr>
              <w:jc w:val="center"/>
            </w:pPr>
            <w:r>
              <w:t>Label</w:t>
            </w:r>
          </w:p>
        </w:tc>
        <w:tc>
          <w:tcPr>
            <w:tcW w:w="5894" w:type="dxa"/>
          </w:tcPr>
          <w:p w14:paraId="073F53AD" w14:textId="51BBF134" w:rsidR="00861421" w:rsidRPr="0035636E" w:rsidRDefault="00861421" w:rsidP="007B5898">
            <w:r w:rsidRPr="00C56790">
              <w:t>O O B_REGI I_REGI I_REGI I_REGI I_REGI I_REGI I_REGI I_REGI O O</w:t>
            </w:r>
          </w:p>
        </w:tc>
      </w:tr>
      <w:tr w:rsidR="00861421" w:rsidRPr="0035636E" w14:paraId="0ED69B68" w14:textId="77777777" w:rsidTr="00861421">
        <w:tc>
          <w:tcPr>
            <w:tcW w:w="336" w:type="dxa"/>
            <w:vMerge w:val="restart"/>
            <w:vAlign w:val="center"/>
          </w:tcPr>
          <w:p w14:paraId="309E3EEA" w14:textId="1DCB2887" w:rsidR="00861421" w:rsidRDefault="00861421" w:rsidP="00861421">
            <w:pPr>
              <w:jc w:val="center"/>
            </w:pPr>
            <w:r>
              <w:t>11</w:t>
            </w:r>
          </w:p>
        </w:tc>
        <w:tc>
          <w:tcPr>
            <w:tcW w:w="935" w:type="dxa"/>
            <w:vMerge w:val="restart"/>
            <w:vAlign w:val="center"/>
          </w:tcPr>
          <w:p w14:paraId="125C2744" w14:textId="2F998C0B" w:rsidR="00861421" w:rsidRDefault="00861421" w:rsidP="007B5898">
            <w:pPr>
              <w:jc w:val="center"/>
            </w:pPr>
            <w:r>
              <w:t>PROS</w:t>
            </w:r>
          </w:p>
        </w:tc>
        <w:tc>
          <w:tcPr>
            <w:tcW w:w="763" w:type="dxa"/>
            <w:vAlign w:val="center"/>
          </w:tcPr>
          <w:p w14:paraId="745B1D56" w14:textId="77777777" w:rsidR="00861421" w:rsidRDefault="00861421" w:rsidP="007B5898">
            <w:pPr>
              <w:jc w:val="center"/>
            </w:pPr>
            <w:r>
              <w:t>Text</w:t>
            </w:r>
          </w:p>
        </w:tc>
        <w:tc>
          <w:tcPr>
            <w:tcW w:w="5894" w:type="dxa"/>
          </w:tcPr>
          <w:p w14:paraId="668170F0" w14:textId="132EA1E0" w:rsidR="00861421" w:rsidRPr="0035636E" w:rsidRDefault="00861421" w:rsidP="007B5898">
            <w:r w:rsidRPr="00C56790">
              <w:t>dihadiri oleh andi asben awaluddin, s. h., m. h penuntut umum</w:t>
            </w:r>
          </w:p>
        </w:tc>
      </w:tr>
      <w:tr w:rsidR="00861421" w:rsidRPr="0035636E" w14:paraId="74E5984C" w14:textId="77777777" w:rsidTr="00861421">
        <w:tc>
          <w:tcPr>
            <w:tcW w:w="456" w:type="dxa"/>
            <w:vMerge/>
            <w:vAlign w:val="center"/>
          </w:tcPr>
          <w:p w14:paraId="5875FC1A" w14:textId="77777777" w:rsidR="00861421" w:rsidRDefault="00861421" w:rsidP="00861421">
            <w:pPr>
              <w:jc w:val="center"/>
            </w:pPr>
          </w:p>
        </w:tc>
        <w:tc>
          <w:tcPr>
            <w:tcW w:w="934" w:type="dxa"/>
            <w:vMerge/>
            <w:vAlign w:val="center"/>
          </w:tcPr>
          <w:p w14:paraId="5A148DB1" w14:textId="41E06456" w:rsidR="00861421" w:rsidRDefault="00861421" w:rsidP="007B5898">
            <w:pPr>
              <w:jc w:val="center"/>
            </w:pPr>
          </w:p>
        </w:tc>
        <w:tc>
          <w:tcPr>
            <w:tcW w:w="763" w:type="dxa"/>
            <w:vAlign w:val="center"/>
          </w:tcPr>
          <w:p w14:paraId="618C9FE2" w14:textId="77777777" w:rsidR="00861421" w:rsidRDefault="00861421" w:rsidP="007B5898">
            <w:pPr>
              <w:jc w:val="center"/>
            </w:pPr>
            <w:r>
              <w:t>Label</w:t>
            </w:r>
          </w:p>
        </w:tc>
        <w:tc>
          <w:tcPr>
            <w:tcW w:w="5775" w:type="dxa"/>
          </w:tcPr>
          <w:p w14:paraId="6ADE801C" w14:textId="0125000C" w:rsidR="00861421" w:rsidRPr="0035636E" w:rsidRDefault="00861421" w:rsidP="007B5898">
            <w:r>
              <w:t xml:space="preserve">O </w:t>
            </w:r>
            <w:r w:rsidRPr="00C56790">
              <w:t>O B_PROS I_PROS I_PROS I_PROS I_PROS I_PROS I_PROS O O</w:t>
            </w:r>
          </w:p>
        </w:tc>
      </w:tr>
      <w:tr w:rsidR="00861421" w:rsidRPr="0035636E" w14:paraId="1DEEF4CE" w14:textId="77777777" w:rsidTr="00861421">
        <w:tc>
          <w:tcPr>
            <w:tcW w:w="456" w:type="dxa"/>
            <w:vMerge w:val="restart"/>
            <w:vAlign w:val="center"/>
          </w:tcPr>
          <w:p w14:paraId="7FCBA5F9" w14:textId="55F58D0B" w:rsidR="00861421" w:rsidRDefault="00861421" w:rsidP="00861421">
            <w:pPr>
              <w:jc w:val="center"/>
            </w:pPr>
            <w:r>
              <w:lastRenderedPageBreak/>
              <w:t>12</w:t>
            </w:r>
          </w:p>
        </w:tc>
        <w:tc>
          <w:tcPr>
            <w:tcW w:w="934" w:type="dxa"/>
            <w:vMerge w:val="restart"/>
            <w:vAlign w:val="center"/>
          </w:tcPr>
          <w:p w14:paraId="68049AB4" w14:textId="41554883" w:rsidR="00861421" w:rsidRDefault="00861421" w:rsidP="007B5898">
            <w:pPr>
              <w:jc w:val="center"/>
            </w:pPr>
            <w:r>
              <w:t>ADVO</w:t>
            </w:r>
          </w:p>
        </w:tc>
        <w:tc>
          <w:tcPr>
            <w:tcW w:w="763" w:type="dxa"/>
            <w:vAlign w:val="center"/>
          </w:tcPr>
          <w:p w14:paraId="13AFDA10" w14:textId="4075B5B6" w:rsidR="00861421" w:rsidRDefault="00861421" w:rsidP="007B5898">
            <w:pPr>
              <w:jc w:val="center"/>
            </w:pPr>
            <w:r>
              <w:t>Text</w:t>
            </w:r>
          </w:p>
        </w:tc>
        <w:tc>
          <w:tcPr>
            <w:tcW w:w="5775" w:type="dxa"/>
          </w:tcPr>
          <w:p w14:paraId="5C4D5627" w14:textId="00F764C7" w:rsidR="00861421" w:rsidRPr="00C56790" w:rsidRDefault="00861421" w:rsidP="00F17557">
            <w:r>
              <w:t>terdakwa didampingi oleh penasihat hukum dewi suryaningsih, s. h sebagai advokat pada lembaga bantuan hukum</w:t>
            </w:r>
          </w:p>
        </w:tc>
      </w:tr>
      <w:tr w:rsidR="00861421" w:rsidRPr="0035636E" w14:paraId="59993491" w14:textId="77777777" w:rsidTr="00861421">
        <w:tc>
          <w:tcPr>
            <w:tcW w:w="456" w:type="dxa"/>
            <w:vMerge/>
          </w:tcPr>
          <w:p w14:paraId="3ECC2486" w14:textId="77777777" w:rsidR="00861421" w:rsidRDefault="00861421" w:rsidP="007B5898">
            <w:pPr>
              <w:jc w:val="center"/>
            </w:pPr>
          </w:p>
        </w:tc>
        <w:tc>
          <w:tcPr>
            <w:tcW w:w="934" w:type="dxa"/>
            <w:vMerge/>
            <w:vAlign w:val="center"/>
          </w:tcPr>
          <w:p w14:paraId="70A5614B" w14:textId="42AB403C" w:rsidR="00861421" w:rsidRDefault="00861421" w:rsidP="007B5898">
            <w:pPr>
              <w:jc w:val="center"/>
            </w:pPr>
          </w:p>
        </w:tc>
        <w:tc>
          <w:tcPr>
            <w:tcW w:w="763" w:type="dxa"/>
            <w:vAlign w:val="center"/>
          </w:tcPr>
          <w:p w14:paraId="1392749B" w14:textId="34EFF7FE" w:rsidR="00861421" w:rsidRDefault="00861421" w:rsidP="007B5898">
            <w:pPr>
              <w:jc w:val="center"/>
            </w:pPr>
            <w:r>
              <w:t>Label</w:t>
            </w:r>
          </w:p>
        </w:tc>
        <w:tc>
          <w:tcPr>
            <w:tcW w:w="5775" w:type="dxa"/>
          </w:tcPr>
          <w:p w14:paraId="7490299C" w14:textId="1E00592F" w:rsidR="00861421" w:rsidRPr="00C56790" w:rsidRDefault="00861421" w:rsidP="007B5898">
            <w:r>
              <w:t>O O O O O B_ADVO I_ADVO I_ADVO I_ADVO O O O O</w:t>
            </w:r>
          </w:p>
        </w:tc>
      </w:tr>
    </w:tbl>
    <w:p w14:paraId="024A5DC9" w14:textId="77777777" w:rsidR="00F4031D" w:rsidRPr="0052533F" w:rsidRDefault="00F4031D" w:rsidP="00F4031D"/>
    <w:p w14:paraId="3AD8159D" w14:textId="0DBA3376" w:rsidR="00614663" w:rsidRPr="00C22F71" w:rsidRDefault="00875A70" w:rsidP="00614663">
      <w:pPr>
        <w:ind w:firstLine="720"/>
      </w:pPr>
      <w:r w:rsidRPr="00875A70">
        <w:t>Proses anotasi ini melibatkan 12 entitas yang berbeda, sebagaima</w:t>
      </w:r>
      <w:r w:rsidR="00F70592">
        <w:t xml:space="preserve">na </w:t>
      </w:r>
      <w:r w:rsidR="004B7C1F">
        <w:t>bisa dilihat dalam</w:t>
      </w:r>
      <w:r w:rsidR="00AA4DA4">
        <w:t xml:space="preserve"> </w:t>
      </w:r>
      <w:r w:rsidR="00AA4DA4" w:rsidRPr="00AA4DA4">
        <w:fldChar w:fldCharType="begin"/>
      </w:r>
      <w:r w:rsidR="00AA4DA4" w:rsidRPr="00AA4DA4">
        <w:instrText xml:space="preserve"> REF _Ref168405186 \h  \* MERGEFORMAT </w:instrText>
      </w:r>
      <w:r w:rsidR="00AA4DA4" w:rsidRPr="00AA4DA4">
        <w:fldChar w:fldCharType="separate"/>
      </w:r>
      <w:r w:rsidR="007924A3">
        <w:rPr>
          <w:szCs w:val="24"/>
        </w:rPr>
        <w:t>Tabel 3.</w:t>
      </w:r>
      <w:r w:rsidR="007924A3" w:rsidRPr="007924A3">
        <w:rPr>
          <w:szCs w:val="24"/>
        </w:rPr>
        <w:t>4</w:t>
      </w:r>
      <w:r w:rsidR="00AA4DA4" w:rsidRPr="00AA4DA4">
        <w:fldChar w:fldCharType="end"/>
      </w:r>
      <w:r w:rsidR="00E0674C">
        <w:t xml:space="preserve">. </w:t>
      </w:r>
      <w:r>
        <w:t>Proses anotasi</w:t>
      </w:r>
      <w:r w:rsidRPr="00875A70">
        <w:t xml:space="preserve"> dilakukan melalui dua cara, yaitu secara manual dan otomatis dengan menggunakan meta data. Proses manual melibatkan intervensi manusia untuk memberikan penandaan sesuai aturan IOB pada setiap kata dalam teks</w:t>
      </w:r>
      <w:r w:rsidR="00580843">
        <w:t xml:space="preserve">, </w:t>
      </w:r>
      <w:r w:rsidR="000C0D35">
        <w:t>yang kemudian di</w:t>
      </w:r>
      <w:r w:rsidR="00580843">
        <w:t xml:space="preserve">verifikasi </w:t>
      </w:r>
      <w:r w:rsidR="000C0D35">
        <w:t xml:space="preserve">oleh </w:t>
      </w:r>
      <w:r w:rsidR="00CD04DF">
        <w:t xml:space="preserve">mahasiswa Hukum, dengan menggunakan Tools </w:t>
      </w:r>
      <w:r w:rsidR="00F64580">
        <w:rPr>
          <w:i/>
        </w:rPr>
        <w:t>Doccano</w:t>
      </w:r>
      <w:r w:rsidRPr="00875A70">
        <w:t>. Sementara itu, proses otom</w:t>
      </w:r>
      <w:r w:rsidR="001A2F1F">
        <w:t>atis menggunakan meta</w:t>
      </w:r>
      <w:r w:rsidRPr="00875A70">
        <w:t>data untuk memberikan penandaan secara otomatis pada beberapa entitas, dengan memanfaatkan informasi yang te</w:t>
      </w:r>
      <w:r>
        <w:t xml:space="preserve">rsedia dalam </w:t>
      </w:r>
      <w:r w:rsidR="001A2F1F">
        <w:t xml:space="preserve">metadata </w:t>
      </w:r>
      <w:r w:rsidR="005C7C5C">
        <w:t>tersebut</w:t>
      </w:r>
      <w:r w:rsidR="00580843">
        <w:rPr>
          <w:i/>
        </w:rPr>
        <w:t>.</w:t>
      </w:r>
      <w:r w:rsidR="00D03709">
        <w:t xml:space="preserve"> </w:t>
      </w:r>
      <w:r w:rsidR="000848E7">
        <w:t>Hasil dari kedua metode anotasi tersebut</w:t>
      </w:r>
      <w:r w:rsidR="004D003C">
        <w:t xml:space="preserve"> menjadikan sebuah teks di pisah menjadi kata yang</w:t>
      </w:r>
      <w:r w:rsidR="000848E7">
        <w:t xml:space="preserve"> </w:t>
      </w:r>
      <w:r w:rsidR="004B7C1F">
        <w:t>bisa dilihat dalam</w:t>
      </w:r>
      <w:r w:rsidR="00A600E9">
        <w:t xml:space="preserve"> </w:t>
      </w:r>
      <w:r w:rsidR="00A600E9" w:rsidRPr="00A600E9">
        <w:fldChar w:fldCharType="begin"/>
      </w:r>
      <w:r w:rsidR="00A600E9" w:rsidRPr="00A600E9">
        <w:instrText xml:space="preserve"> REF _Ref168405334 \h  \* MERGEFORMAT </w:instrText>
      </w:r>
      <w:r w:rsidR="00A600E9" w:rsidRPr="00A600E9">
        <w:fldChar w:fldCharType="separate"/>
      </w:r>
      <w:r w:rsidR="007924A3">
        <w:rPr>
          <w:szCs w:val="24"/>
        </w:rPr>
        <w:t>Tabel 3.</w:t>
      </w:r>
      <w:r w:rsidR="007924A3" w:rsidRPr="007924A3">
        <w:rPr>
          <w:szCs w:val="24"/>
        </w:rPr>
        <w:t>5</w:t>
      </w:r>
      <w:r w:rsidR="00A600E9" w:rsidRPr="00A600E9">
        <w:fldChar w:fldCharType="end"/>
      </w:r>
      <w:r w:rsidR="004D003C">
        <w:t>.  Dari hasil tersebut</w:t>
      </w:r>
      <w:r w:rsidR="000848E7">
        <w:t xml:space="preserve"> menunjukkan penandaan IOB untuk setiap kata. </w:t>
      </w:r>
      <w:r w:rsidR="005C7C5C">
        <w:t>Secara total, terdapat 24</w:t>
      </w:r>
      <w:r w:rsidR="00D73052" w:rsidRPr="00D73052">
        <w:t xml:space="preserve"> label yang mewakili entitas yang berhasil diidentifikasi dalam proses anotasi</w:t>
      </w:r>
      <w:r w:rsidR="005C7C5C">
        <w:t xml:space="preserve"> serta 1 label yang bukan merupakan sebuah entitas</w:t>
      </w:r>
      <w:r w:rsidR="00D73052">
        <w:t>.</w:t>
      </w:r>
      <w:bookmarkStart w:id="106" w:name="_Ref159484670"/>
    </w:p>
    <w:p w14:paraId="655660FB" w14:textId="018E4BDD" w:rsidR="009407AA" w:rsidRPr="009407AA" w:rsidRDefault="003476E9" w:rsidP="009407AA">
      <w:pPr>
        <w:pStyle w:val="Caption"/>
        <w:jc w:val="center"/>
        <w:rPr>
          <w:i w:val="0"/>
          <w:color w:val="auto"/>
          <w:sz w:val="24"/>
          <w:szCs w:val="24"/>
        </w:rPr>
      </w:pPr>
      <w:bookmarkStart w:id="107" w:name="_Ref168405334"/>
      <w:bookmarkStart w:id="108" w:name="_Toc172274286"/>
      <w:bookmarkEnd w:id="106"/>
      <w:r>
        <w:rPr>
          <w:i w:val="0"/>
          <w:color w:val="auto"/>
          <w:sz w:val="24"/>
          <w:szCs w:val="24"/>
        </w:rPr>
        <w:t>Tabel 3.</w:t>
      </w:r>
      <w:r w:rsidR="009407AA" w:rsidRPr="009407AA">
        <w:rPr>
          <w:i w:val="0"/>
          <w:color w:val="auto"/>
          <w:sz w:val="24"/>
          <w:szCs w:val="24"/>
        </w:rPr>
        <w:fldChar w:fldCharType="begin"/>
      </w:r>
      <w:r w:rsidR="009407AA" w:rsidRPr="009407AA">
        <w:rPr>
          <w:i w:val="0"/>
          <w:color w:val="auto"/>
          <w:sz w:val="24"/>
          <w:szCs w:val="24"/>
        </w:rPr>
        <w:instrText xml:space="preserve"> SEQ Tabel_3. \* ARABIC </w:instrText>
      </w:r>
      <w:r w:rsidR="009407AA" w:rsidRPr="009407AA">
        <w:rPr>
          <w:i w:val="0"/>
          <w:color w:val="auto"/>
          <w:sz w:val="24"/>
          <w:szCs w:val="24"/>
        </w:rPr>
        <w:fldChar w:fldCharType="separate"/>
      </w:r>
      <w:r w:rsidR="007924A3">
        <w:rPr>
          <w:i w:val="0"/>
          <w:noProof/>
          <w:color w:val="auto"/>
          <w:sz w:val="24"/>
          <w:szCs w:val="24"/>
        </w:rPr>
        <w:t>5</w:t>
      </w:r>
      <w:r w:rsidR="009407AA" w:rsidRPr="009407AA">
        <w:rPr>
          <w:i w:val="0"/>
          <w:color w:val="auto"/>
          <w:sz w:val="24"/>
          <w:szCs w:val="24"/>
        </w:rPr>
        <w:fldChar w:fldCharType="end"/>
      </w:r>
      <w:bookmarkEnd w:id="107"/>
      <w:r w:rsidR="009407AA" w:rsidRPr="009407AA">
        <w:rPr>
          <w:i w:val="0"/>
          <w:color w:val="auto"/>
          <w:sz w:val="24"/>
          <w:szCs w:val="24"/>
        </w:rPr>
        <w:t xml:space="preserve"> Hasil Anotasi untuk</w:t>
      </w:r>
      <w:r>
        <w:rPr>
          <w:i w:val="0"/>
          <w:color w:val="auto"/>
          <w:sz w:val="24"/>
          <w:szCs w:val="24"/>
        </w:rPr>
        <w:t xml:space="preserve"> </w:t>
      </w:r>
      <w:r w:rsidRPr="00244C4D">
        <w:rPr>
          <w:i w:val="0"/>
          <w:color w:val="auto"/>
          <w:sz w:val="24"/>
          <w:szCs w:val="24"/>
        </w:rPr>
        <w:t>dokumen</w:t>
      </w:r>
      <w:r>
        <w:rPr>
          <w:i w:val="0"/>
          <w:color w:val="auto"/>
          <w:sz w:val="24"/>
          <w:szCs w:val="24"/>
        </w:rPr>
        <w:t xml:space="preserve"> </w:t>
      </w:r>
      <w:r w:rsidRPr="000A74FE">
        <w:rPr>
          <w:i w:val="0"/>
          <w:color w:val="auto"/>
          <w:sz w:val="24"/>
          <w:szCs w:val="24"/>
        </w:rPr>
        <w:t>“NOMOR : 90 / PID. Sus / 2018 / PN. Mjn”</w:t>
      </w:r>
      <w:bookmarkEnd w:id="108"/>
    </w:p>
    <w:tbl>
      <w:tblPr>
        <w:tblStyle w:val="TableGrid"/>
        <w:tblW w:w="0" w:type="auto"/>
        <w:tblLook w:val="04A0" w:firstRow="1" w:lastRow="0" w:firstColumn="1" w:lastColumn="0" w:noHBand="0" w:noVBand="1"/>
      </w:tblPr>
      <w:tblGrid>
        <w:gridCol w:w="3964"/>
        <w:gridCol w:w="3964"/>
      </w:tblGrid>
      <w:tr w:rsidR="00B455A4" w14:paraId="02143DE0" w14:textId="77777777" w:rsidTr="007A12BD">
        <w:tc>
          <w:tcPr>
            <w:tcW w:w="3964" w:type="dxa"/>
            <w:shd w:val="clear" w:color="auto" w:fill="E7E6E6" w:themeFill="background2"/>
          </w:tcPr>
          <w:p w14:paraId="56AACD03" w14:textId="494D7F2E" w:rsidR="00B455A4" w:rsidRPr="007A12BD" w:rsidRDefault="00B455A4" w:rsidP="00B455A4">
            <w:pPr>
              <w:jc w:val="center"/>
              <w:rPr>
                <w:b/>
              </w:rPr>
            </w:pPr>
            <w:r w:rsidRPr="007A12BD">
              <w:rPr>
                <w:b/>
              </w:rPr>
              <w:t>Token</w:t>
            </w:r>
          </w:p>
        </w:tc>
        <w:tc>
          <w:tcPr>
            <w:tcW w:w="3964" w:type="dxa"/>
            <w:shd w:val="clear" w:color="auto" w:fill="E7E6E6" w:themeFill="background2"/>
          </w:tcPr>
          <w:p w14:paraId="7187CEC5" w14:textId="0D28F18A" w:rsidR="00B455A4" w:rsidRPr="007A12BD" w:rsidRDefault="00B455A4" w:rsidP="00B455A4">
            <w:pPr>
              <w:jc w:val="center"/>
              <w:rPr>
                <w:b/>
              </w:rPr>
            </w:pPr>
            <w:r w:rsidRPr="007A12BD">
              <w:rPr>
                <w:b/>
              </w:rPr>
              <w:t>Hasil Anotasi</w:t>
            </w:r>
          </w:p>
        </w:tc>
      </w:tr>
      <w:tr w:rsidR="008C66CA" w14:paraId="03B3048D" w14:textId="77777777" w:rsidTr="00B455A4">
        <w:tc>
          <w:tcPr>
            <w:tcW w:w="3964" w:type="dxa"/>
          </w:tcPr>
          <w:p w14:paraId="5D9679D6" w14:textId="2AA409FD" w:rsidR="008C66CA" w:rsidRDefault="008C66CA" w:rsidP="008C66CA">
            <w:r w:rsidRPr="0006235F">
              <w:t xml:space="preserve">['putusan', 'nomor', ':', '90', '/', 'pid.', 'sus', '/', '2018', '/', 'pn.', 'mjn', 'demi', 'keadilan', 'berdasarkan', 'ketuhanan', 'yang', 'maha', 'esa', 'pengadilan', 'negeri', 'majene', 'yang', 'mengadili', 'perkara', 'pidana', 'dengan', 'acara', 'biasa', 'pada', 'tingkat', 'pertama', 'dengan', 'susunan', 'persidangan', 'majelis,', 'telah', 'menjatuhkan', 'putusan', 'sebagai', 'berikut', 'dalam', </w:t>
            </w:r>
            <w:r w:rsidRPr="0006235F">
              <w:lastRenderedPageBreak/>
              <w:t>'perkara', 'terdakwa', ':', 'nama', 'lengkap', ':', 'andika', 'saputra', 'alias', 'dika', 'bin', 'abdul', 'rasid', ';'</w:t>
            </w:r>
            <w:r>
              <w:t xml:space="preserve">, </w:t>
            </w:r>
            <w:r w:rsidRPr="0006235F">
              <w:t>'</w:t>
            </w:r>
            <w:r>
              <w:t>tempat</w:t>
            </w:r>
            <w:r w:rsidRPr="0006235F">
              <w:t>'</w:t>
            </w:r>
            <w:r>
              <w:t xml:space="preserve">, </w:t>
            </w:r>
            <w:r w:rsidRPr="0006235F">
              <w:t>'</w:t>
            </w:r>
            <w:r>
              <w:t>lahir</w:t>
            </w:r>
            <w:r w:rsidRPr="0006235F">
              <w:t>'</w:t>
            </w:r>
            <w:r>
              <w:t xml:space="preserve">, </w:t>
            </w:r>
            <w:r w:rsidRPr="0006235F">
              <w:t>'</w:t>
            </w:r>
            <w:r>
              <w:t>:</w:t>
            </w:r>
            <w:r w:rsidRPr="0006235F">
              <w:t>'</w:t>
            </w:r>
            <w:r>
              <w:t xml:space="preserve">,  </w:t>
            </w:r>
            <w:r w:rsidRPr="0006235F">
              <w:t>'</w:t>
            </w:r>
            <w:r>
              <w:t>majene</w:t>
            </w:r>
            <w:r w:rsidRPr="0006235F">
              <w:t>'</w:t>
            </w:r>
            <w:r>
              <w:t xml:space="preserve">, </w:t>
            </w:r>
            <w:r w:rsidRPr="0006235F">
              <w:t>'</w:t>
            </w:r>
            <w:r>
              <w:t>;</w:t>
            </w:r>
            <w:r w:rsidRPr="0006235F">
              <w:t>'</w:t>
            </w:r>
            <w:r>
              <w:t>]</w:t>
            </w:r>
          </w:p>
        </w:tc>
        <w:tc>
          <w:tcPr>
            <w:tcW w:w="3964" w:type="dxa"/>
          </w:tcPr>
          <w:p w14:paraId="70CD012D" w14:textId="3145DA71" w:rsidR="008C66CA" w:rsidRDefault="008C66CA" w:rsidP="008C66CA">
            <w:r w:rsidRPr="00F23AF3">
              <w:lastRenderedPageBreak/>
              <w:t xml:space="preserve">['O', </w:t>
            </w:r>
            <w:r w:rsidR="00BC4A28">
              <w:t>'O', 'O', 'B_VERN', 'I_VERN', 'I_VERN</w:t>
            </w:r>
            <w:r w:rsidRPr="00F23AF3">
              <w:t>', 'I_VERN', 'I_VERN', 'I_VERN', 'I_VERN', 'I_VERN', 'I_VERN', 'O', 'O', 'O', 'O', 'O', 'O', 'O', 'O', 'O', 'O', 'O', 'O', 'O', 'O', 'O', 'O', 'O', 'O', 'O', 'O', 'O', 'O', 'O', 'O', 'O', 'O', 'O', 'O', 'O', 'O', 'O', 'O', 'O', 'O', 'O', 'O', 'B_DEFN', 'I_DEFN', 'I_DEFN', 'I_DEFN', 'I_DEFN', 'I_DEFN', 'O', 'O', 'O', 'O', 'O', 'O']</w:t>
            </w:r>
          </w:p>
        </w:tc>
      </w:tr>
    </w:tbl>
    <w:p w14:paraId="34F07850" w14:textId="0FEE6D71" w:rsidR="00B507F1" w:rsidRPr="00F23AF3" w:rsidRDefault="00B507F1" w:rsidP="00F23AF3"/>
    <w:p w14:paraId="4E29AB3F" w14:textId="1E943853" w:rsidR="007027DA" w:rsidRDefault="00F44B9B" w:rsidP="007027DA">
      <w:pPr>
        <w:pStyle w:val="Heading3"/>
      </w:pPr>
      <w:bookmarkStart w:id="109" w:name="_Toc172830744"/>
      <w:r>
        <w:t>Representasi Data ke Input</w:t>
      </w:r>
      <w:r w:rsidR="007027DA">
        <w:t xml:space="preserve"> BERT</w:t>
      </w:r>
      <w:bookmarkEnd w:id="109"/>
    </w:p>
    <w:p w14:paraId="570DE225" w14:textId="23EF7395" w:rsidR="009A7DB8" w:rsidRPr="009A7DB8" w:rsidRDefault="00035894" w:rsidP="009A7DB8">
      <w:r w:rsidRPr="00035894">
        <w:t xml:space="preserve">Dalam tahap ini, data yang telah </w:t>
      </w:r>
      <w:r w:rsidR="00426CD2">
        <w:t>dianotasi</w:t>
      </w:r>
      <w:r w:rsidRPr="00035894">
        <w:t xml:space="preserve"> dalam bentuk token akan diproses dan digabungkan menjadi satu string untuk setiap kalimat. Penentuan kalimat dilakukan berdasarkan keberadaan titik koma sebagai batas pembentukan sebuah kalimat. Data dalam bentuk token diambil dari</w:t>
      </w:r>
      <w:r w:rsidR="00085606">
        <w:t xml:space="preserve"> </w:t>
      </w:r>
      <w:r w:rsidR="00085606" w:rsidRPr="00085606">
        <w:fldChar w:fldCharType="begin"/>
      </w:r>
      <w:r w:rsidR="00085606" w:rsidRPr="00085606">
        <w:instrText xml:space="preserve"> REF _Ref168405334 \h  \* MERGEFORMAT </w:instrText>
      </w:r>
      <w:r w:rsidR="00085606" w:rsidRPr="00085606">
        <w:fldChar w:fldCharType="separate"/>
      </w:r>
      <w:r w:rsidR="007924A3">
        <w:rPr>
          <w:szCs w:val="24"/>
        </w:rPr>
        <w:t>Tabel 3.</w:t>
      </w:r>
      <w:r w:rsidR="007924A3" w:rsidRPr="007924A3">
        <w:rPr>
          <w:szCs w:val="24"/>
        </w:rPr>
        <w:t>5</w:t>
      </w:r>
      <w:r w:rsidR="00085606" w:rsidRPr="00085606">
        <w:fldChar w:fldCharType="end"/>
      </w:r>
      <w:r w:rsidRPr="00035894">
        <w:t xml:space="preserve">. Hasil dari </w:t>
      </w:r>
      <w:r w:rsidR="00FF746D">
        <w:t>representasi data ke input BERT</w:t>
      </w:r>
      <w:r w:rsidR="00BB49EF">
        <w:t xml:space="preserve"> </w:t>
      </w:r>
      <w:r w:rsidRPr="00035894">
        <w:t>dapat dilihat dalam</w:t>
      </w:r>
      <w:r w:rsidR="004521C3">
        <w:t xml:space="preserve"> </w:t>
      </w:r>
      <w:r w:rsidR="004521C3" w:rsidRPr="004521C3">
        <w:fldChar w:fldCharType="begin"/>
      </w:r>
      <w:r w:rsidR="004521C3" w:rsidRPr="004521C3">
        <w:instrText xml:space="preserve"> REF _Ref168405392 \h  \* MERGEFORMAT </w:instrText>
      </w:r>
      <w:r w:rsidR="004521C3" w:rsidRPr="004521C3">
        <w:fldChar w:fldCharType="separate"/>
      </w:r>
      <w:r w:rsidR="007924A3">
        <w:rPr>
          <w:szCs w:val="24"/>
        </w:rPr>
        <w:t>Tabel 3.</w:t>
      </w:r>
      <w:r w:rsidR="007924A3" w:rsidRPr="007924A3">
        <w:rPr>
          <w:szCs w:val="24"/>
        </w:rPr>
        <w:t>6</w:t>
      </w:r>
      <w:r w:rsidR="004521C3" w:rsidRPr="004521C3">
        <w:fldChar w:fldCharType="end"/>
      </w:r>
      <w:r w:rsidR="004366EB">
        <w:t>.</w:t>
      </w:r>
      <w:bookmarkStart w:id="110" w:name="_Ref162320231"/>
    </w:p>
    <w:p w14:paraId="04BD8498" w14:textId="5151DC8F" w:rsidR="004521C3" w:rsidRPr="004521C3" w:rsidRDefault="004521C3" w:rsidP="004521C3">
      <w:pPr>
        <w:pStyle w:val="Caption"/>
        <w:jc w:val="center"/>
        <w:rPr>
          <w:i w:val="0"/>
          <w:color w:val="auto"/>
          <w:sz w:val="24"/>
          <w:szCs w:val="24"/>
        </w:rPr>
      </w:pPr>
      <w:bookmarkStart w:id="111" w:name="_Ref168405392"/>
      <w:bookmarkStart w:id="112" w:name="_Toc172274287"/>
      <w:bookmarkEnd w:id="110"/>
      <w:r>
        <w:rPr>
          <w:i w:val="0"/>
          <w:color w:val="auto"/>
          <w:sz w:val="24"/>
          <w:szCs w:val="24"/>
        </w:rPr>
        <w:t>Tabel 3.</w:t>
      </w:r>
      <w:r w:rsidRPr="004521C3">
        <w:rPr>
          <w:i w:val="0"/>
          <w:color w:val="auto"/>
          <w:sz w:val="24"/>
          <w:szCs w:val="24"/>
        </w:rPr>
        <w:fldChar w:fldCharType="begin"/>
      </w:r>
      <w:r w:rsidRPr="004521C3">
        <w:rPr>
          <w:i w:val="0"/>
          <w:color w:val="auto"/>
          <w:sz w:val="24"/>
          <w:szCs w:val="24"/>
        </w:rPr>
        <w:instrText xml:space="preserve"> SEQ Tabel_3. \* ARABIC </w:instrText>
      </w:r>
      <w:r w:rsidRPr="004521C3">
        <w:rPr>
          <w:i w:val="0"/>
          <w:color w:val="auto"/>
          <w:sz w:val="24"/>
          <w:szCs w:val="24"/>
        </w:rPr>
        <w:fldChar w:fldCharType="separate"/>
      </w:r>
      <w:r w:rsidR="007924A3">
        <w:rPr>
          <w:i w:val="0"/>
          <w:noProof/>
          <w:color w:val="auto"/>
          <w:sz w:val="24"/>
          <w:szCs w:val="24"/>
        </w:rPr>
        <w:t>6</w:t>
      </w:r>
      <w:r w:rsidRPr="004521C3">
        <w:rPr>
          <w:i w:val="0"/>
          <w:color w:val="auto"/>
          <w:sz w:val="24"/>
          <w:szCs w:val="24"/>
        </w:rPr>
        <w:fldChar w:fldCharType="end"/>
      </w:r>
      <w:bookmarkEnd w:id="111"/>
      <w:r w:rsidRPr="004521C3">
        <w:rPr>
          <w:i w:val="0"/>
          <w:color w:val="auto"/>
          <w:sz w:val="24"/>
          <w:szCs w:val="24"/>
        </w:rPr>
        <w:t xml:space="preserve"> Hasil Representasi data ke input BERT untuk</w:t>
      </w:r>
      <w:r>
        <w:rPr>
          <w:i w:val="0"/>
          <w:color w:val="auto"/>
          <w:sz w:val="24"/>
          <w:szCs w:val="24"/>
        </w:rPr>
        <w:t xml:space="preserve"> </w:t>
      </w:r>
      <w:r w:rsidRPr="00244C4D">
        <w:rPr>
          <w:i w:val="0"/>
          <w:color w:val="auto"/>
          <w:sz w:val="24"/>
          <w:szCs w:val="24"/>
        </w:rPr>
        <w:t>dokumen</w:t>
      </w:r>
      <w:r>
        <w:rPr>
          <w:i w:val="0"/>
          <w:color w:val="auto"/>
          <w:sz w:val="24"/>
          <w:szCs w:val="24"/>
        </w:rPr>
        <w:t xml:space="preserve"> </w:t>
      </w:r>
      <w:r w:rsidRPr="000A74FE">
        <w:rPr>
          <w:i w:val="0"/>
          <w:color w:val="auto"/>
          <w:sz w:val="24"/>
          <w:szCs w:val="24"/>
        </w:rPr>
        <w:t>“NOMOR : 90 / PID. Sus / 2018 / PN. Mjn”</w:t>
      </w:r>
      <w:bookmarkEnd w:id="112"/>
    </w:p>
    <w:tbl>
      <w:tblPr>
        <w:tblStyle w:val="TableGrid"/>
        <w:tblW w:w="0" w:type="auto"/>
        <w:tblLook w:val="04A0" w:firstRow="1" w:lastRow="0" w:firstColumn="1" w:lastColumn="0" w:noHBand="0" w:noVBand="1"/>
      </w:tblPr>
      <w:tblGrid>
        <w:gridCol w:w="3964"/>
        <w:gridCol w:w="3964"/>
      </w:tblGrid>
      <w:tr w:rsidR="002B0D25" w14:paraId="1A91B6BB" w14:textId="77777777" w:rsidTr="007A12BD">
        <w:tc>
          <w:tcPr>
            <w:tcW w:w="3964" w:type="dxa"/>
            <w:shd w:val="clear" w:color="auto" w:fill="E7E6E6" w:themeFill="background2"/>
          </w:tcPr>
          <w:p w14:paraId="0C845725" w14:textId="19B2AEC4" w:rsidR="002B0D25" w:rsidRPr="007A12BD" w:rsidRDefault="002B0D25" w:rsidP="002B0D25">
            <w:pPr>
              <w:jc w:val="center"/>
              <w:rPr>
                <w:b/>
              </w:rPr>
            </w:pPr>
            <w:r w:rsidRPr="007A12BD">
              <w:rPr>
                <w:b/>
              </w:rPr>
              <w:t>Text</w:t>
            </w:r>
          </w:p>
        </w:tc>
        <w:tc>
          <w:tcPr>
            <w:tcW w:w="3964" w:type="dxa"/>
            <w:shd w:val="clear" w:color="auto" w:fill="E7E6E6" w:themeFill="background2"/>
          </w:tcPr>
          <w:p w14:paraId="4C0FF0B2" w14:textId="062A6048" w:rsidR="002B0D25" w:rsidRPr="007A12BD" w:rsidRDefault="002B0D25" w:rsidP="002B0D25">
            <w:pPr>
              <w:jc w:val="center"/>
              <w:rPr>
                <w:b/>
              </w:rPr>
            </w:pPr>
            <w:r w:rsidRPr="007A12BD">
              <w:rPr>
                <w:b/>
              </w:rPr>
              <w:t>Label</w:t>
            </w:r>
          </w:p>
        </w:tc>
      </w:tr>
      <w:tr w:rsidR="002B0D25" w14:paraId="33D284BB" w14:textId="77777777" w:rsidTr="002B0D25">
        <w:tc>
          <w:tcPr>
            <w:tcW w:w="3964" w:type="dxa"/>
          </w:tcPr>
          <w:p w14:paraId="631BE425" w14:textId="67CF30B5" w:rsidR="002B0D25" w:rsidRDefault="002B0D25" w:rsidP="002B0D25">
            <w:r w:rsidRPr="007F7EFD">
              <w:t>putusan nomor : 90 / pid. sus / 2018 / pn. mjn demi keadilan berdasarkan ketuhanan yang maha esa pengadilan negeri majene yang mengadili perkara pidana dengan acara biasa pada tingkat pertama dengan susunan persidangan majelis, telah menjatuhkan putusan sebagai berikut dalam perkara terdakwa : nama lengkap : andika saputra alias dika bin abdul rasid ;</w:t>
            </w:r>
          </w:p>
        </w:tc>
        <w:tc>
          <w:tcPr>
            <w:tcW w:w="3964" w:type="dxa"/>
          </w:tcPr>
          <w:p w14:paraId="400C52D5" w14:textId="15834CF5" w:rsidR="002B0D25" w:rsidRDefault="00BC4A28" w:rsidP="002B0D25">
            <w:r>
              <w:t>O O O B_VERN I_VERN I_VERN</w:t>
            </w:r>
            <w:r w:rsidR="002B0D25">
              <w:t xml:space="preserve"> I_VERN I_VERN I_VERN I_VERN I_VERN I_VERN O O O O O O O O O O O O O O O O O O O O O O O O O O O O O O O O O O O O B_DEFN I_DEFN I_DEFN I_DEFN I_DEFN I_DEFN O</w:t>
            </w:r>
          </w:p>
        </w:tc>
      </w:tr>
      <w:tr w:rsidR="002B0D25" w14:paraId="03267801" w14:textId="77777777" w:rsidTr="002B0D25">
        <w:tc>
          <w:tcPr>
            <w:tcW w:w="3964" w:type="dxa"/>
          </w:tcPr>
          <w:p w14:paraId="3A1C549A" w14:textId="75D67C07" w:rsidR="002B0D25" w:rsidRPr="007F7EFD" w:rsidRDefault="002B0D25" w:rsidP="002B0D25">
            <w:r>
              <w:t>Tempat lahir : majene ;</w:t>
            </w:r>
          </w:p>
        </w:tc>
        <w:tc>
          <w:tcPr>
            <w:tcW w:w="3964" w:type="dxa"/>
          </w:tcPr>
          <w:p w14:paraId="6BE67514" w14:textId="40610531" w:rsidR="002B0D25" w:rsidRDefault="002B0D25" w:rsidP="002B0D25">
            <w:r>
              <w:t>O O O O O</w:t>
            </w:r>
          </w:p>
        </w:tc>
      </w:tr>
    </w:tbl>
    <w:p w14:paraId="42721EEF" w14:textId="06EE7597" w:rsidR="00590E8A" w:rsidRDefault="00590E8A" w:rsidP="00590E8A"/>
    <w:p w14:paraId="30D85207" w14:textId="17ED2AC9" w:rsidR="00612C3A" w:rsidRDefault="003F2F0B" w:rsidP="00590E8A">
      <w:r>
        <w:t xml:space="preserve">Setelah </w:t>
      </w:r>
      <w:r w:rsidR="008641FE" w:rsidRPr="004F6025">
        <w:t xml:space="preserve">direpresentasikan </w:t>
      </w:r>
      <w:r w:rsidR="008641FE">
        <w:t>dengan</w:t>
      </w:r>
      <w:r w:rsidR="004F6025">
        <w:t xml:space="preserve"> input</w:t>
      </w:r>
      <w:r>
        <w:t xml:space="preserve"> </w:t>
      </w:r>
      <w:r w:rsidRPr="00F64580">
        <w:rPr>
          <w:i/>
        </w:rPr>
        <w:t>BERT</w:t>
      </w:r>
      <w:r w:rsidR="00157816">
        <w:t xml:space="preserve">, </w:t>
      </w:r>
      <w:r w:rsidR="008641FE" w:rsidRPr="008641FE">
        <w:t>yaitu dengan mengubah teks kembali menjadi bentuk string, diperoleh sebanyak 137.238 baris</w:t>
      </w:r>
      <w:r w:rsidR="001E7D67">
        <w:t xml:space="preserve">. </w:t>
      </w:r>
      <w:r w:rsidR="00003755" w:rsidRPr="00003755">
        <w:t>Selanjutnya, dilakukan penghapusan kalimat yang tidak mengandung entitas khusus atau hanya memiliki label O</w:t>
      </w:r>
      <w:r w:rsidR="009B7F87">
        <w:t xml:space="preserve">. </w:t>
      </w:r>
      <w:r w:rsidR="0087638A">
        <w:t>Langkah ini</w:t>
      </w:r>
      <w:r w:rsidR="007D7BCF">
        <w:t xml:space="preserve"> di</w:t>
      </w:r>
      <w:r w:rsidR="009B7F87">
        <w:t xml:space="preserve">lakukan untuk meminimalisir ketidakseimbangan </w:t>
      </w:r>
      <w:r w:rsidR="003274C8">
        <w:t>antara data</w:t>
      </w:r>
      <w:r w:rsidR="009B7F87">
        <w:t xml:space="preserve"> yang memiliki entitas khusus dan data yang hanya memiliki label O</w:t>
      </w:r>
      <w:r w:rsidR="003274C8">
        <w:t>,</w:t>
      </w:r>
      <w:r w:rsidR="000D50B7">
        <w:t xml:space="preserve"> </w:t>
      </w:r>
      <w:r w:rsidR="00646539" w:rsidRPr="00646539">
        <w:t>karena tidak semua kalimat mengandung</w:t>
      </w:r>
      <w:r w:rsidR="000D50B7" w:rsidRPr="00646539">
        <w:t xml:space="preserve"> </w:t>
      </w:r>
      <w:r w:rsidR="000D50B7">
        <w:t>entitas khusus</w:t>
      </w:r>
      <w:r w:rsidR="001E7D67" w:rsidRPr="00003755">
        <w:t>.</w:t>
      </w:r>
      <w:r w:rsidR="001E7D67">
        <w:t xml:space="preserve"> </w:t>
      </w:r>
      <w:r w:rsidR="00FE73E2" w:rsidRPr="00FE73E2">
        <w:t xml:space="preserve">Dari proses penghapusan </w:t>
      </w:r>
      <w:r w:rsidR="00FE73E2" w:rsidRPr="00FE73E2">
        <w:lastRenderedPageBreak/>
        <w:t>ini, dihasilkan sebanyak 12.024 baris.</w:t>
      </w:r>
      <w:r>
        <w:t xml:space="preserve"> Hasil dari proses penghapusan </w:t>
      </w:r>
      <w:r w:rsidR="009F4AEF">
        <w:t xml:space="preserve">kalimat yang tidak mengandung entitas khusus </w:t>
      </w:r>
      <w:r w:rsidR="004B7C1F">
        <w:t>bisa dilihat dalam</w:t>
      </w:r>
      <w:r w:rsidR="00C450FE">
        <w:t xml:space="preserve"> </w:t>
      </w:r>
      <w:r w:rsidR="00C450FE" w:rsidRPr="00C450FE">
        <w:fldChar w:fldCharType="begin"/>
      </w:r>
      <w:r w:rsidR="00C450FE" w:rsidRPr="00C450FE">
        <w:instrText xml:space="preserve"> REF _Ref168405474 \h  \* MERGEFORMAT </w:instrText>
      </w:r>
      <w:r w:rsidR="00C450FE" w:rsidRPr="00C450FE">
        <w:fldChar w:fldCharType="separate"/>
      </w:r>
      <w:r w:rsidR="007924A3">
        <w:rPr>
          <w:szCs w:val="24"/>
        </w:rPr>
        <w:t>Tabel 3.</w:t>
      </w:r>
      <w:r w:rsidR="007924A3" w:rsidRPr="007924A3">
        <w:rPr>
          <w:szCs w:val="24"/>
        </w:rPr>
        <w:t>7</w:t>
      </w:r>
      <w:r w:rsidR="00C450FE" w:rsidRPr="00C450FE">
        <w:fldChar w:fldCharType="end"/>
      </w:r>
      <w:r w:rsidRPr="00B7687F">
        <w:t>.</w:t>
      </w:r>
    </w:p>
    <w:p w14:paraId="3014C6F3" w14:textId="5E661106" w:rsidR="00C450FE" w:rsidRPr="00C450FE" w:rsidRDefault="00C450FE" w:rsidP="00C450FE">
      <w:pPr>
        <w:pStyle w:val="Caption"/>
        <w:jc w:val="center"/>
        <w:rPr>
          <w:i w:val="0"/>
          <w:color w:val="auto"/>
          <w:sz w:val="24"/>
          <w:szCs w:val="24"/>
        </w:rPr>
      </w:pPr>
      <w:bookmarkStart w:id="113" w:name="_Ref168405474"/>
      <w:bookmarkStart w:id="114" w:name="_Toc172274288"/>
      <w:r>
        <w:rPr>
          <w:i w:val="0"/>
          <w:color w:val="auto"/>
          <w:sz w:val="24"/>
          <w:szCs w:val="24"/>
        </w:rPr>
        <w:t>Tabel 3.</w:t>
      </w:r>
      <w:r w:rsidRPr="00C450FE">
        <w:rPr>
          <w:i w:val="0"/>
          <w:color w:val="auto"/>
          <w:sz w:val="24"/>
          <w:szCs w:val="24"/>
        </w:rPr>
        <w:fldChar w:fldCharType="begin"/>
      </w:r>
      <w:r w:rsidRPr="00C450FE">
        <w:rPr>
          <w:i w:val="0"/>
          <w:color w:val="auto"/>
          <w:sz w:val="24"/>
          <w:szCs w:val="24"/>
        </w:rPr>
        <w:instrText xml:space="preserve"> SEQ Tabel_3. \* ARABIC </w:instrText>
      </w:r>
      <w:r w:rsidRPr="00C450FE">
        <w:rPr>
          <w:i w:val="0"/>
          <w:color w:val="auto"/>
          <w:sz w:val="24"/>
          <w:szCs w:val="24"/>
        </w:rPr>
        <w:fldChar w:fldCharType="separate"/>
      </w:r>
      <w:r w:rsidR="007924A3">
        <w:rPr>
          <w:i w:val="0"/>
          <w:noProof/>
          <w:color w:val="auto"/>
          <w:sz w:val="24"/>
          <w:szCs w:val="24"/>
        </w:rPr>
        <w:t>7</w:t>
      </w:r>
      <w:r w:rsidRPr="00C450FE">
        <w:rPr>
          <w:i w:val="0"/>
          <w:color w:val="auto"/>
          <w:sz w:val="24"/>
          <w:szCs w:val="24"/>
        </w:rPr>
        <w:fldChar w:fldCharType="end"/>
      </w:r>
      <w:bookmarkEnd w:id="113"/>
      <w:r w:rsidRPr="00C450FE">
        <w:rPr>
          <w:i w:val="0"/>
          <w:color w:val="auto"/>
          <w:sz w:val="24"/>
          <w:szCs w:val="24"/>
        </w:rPr>
        <w:t xml:space="preserve"> Hasil penghapusan kalimat yang tidak memiliki entitas khusus untuk</w:t>
      </w:r>
      <w:r>
        <w:rPr>
          <w:i w:val="0"/>
          <w:color w:val="auto"/>
          <w:sz w:val="24"/>
          <w:szCs w:val="24"/>
        </w:rPr>
        <w:t xml:space="preserve"> </w:t>
      </w:r>
      <w:r w:rsidRPr="00244C4D">
        <w:rPr>
          <w:i w:val="0"/>
          <w:color w:val="auto"/>
          <w:sz w:val="24"/>
          <w:szCs w:val="24"/>
        </w:rPr>
        <w:t>dokumen</w:t>
      </w:r>
      <w:r>
        <w:rPr>
          <w:i w:val="0"/>
          <w:color w:val="auto"/>
          <w:sz w:val="24"/>
          <w:szCs w:val="24"/>
        </w:rPr>
        <w:t xml:space="preserve"> </w:t>
      </w:r>
      <w:r w:rsidRPr="000A74FE">
        <w:rPr>
          <w:i w:val="0"/>
          <w:color w:val="auto"/>
          <w:sz w:val="24"/>
          <w:szCs w:val="24"/>
        </w:rPr>
        <w:t>“NOMOR : 90 / PID. Sus / 2018 / PN. Mjn”</w:t>
      </w:r>
      <w:bookmarkEnd w:id="114"/>
    </w:p>
    <w:tbl>
      <w:tblPr>
        <w:tblStyle w:val="TableGrid"/>
        <w:tblW w:w="0" w:type="auto"/>
        <w:tblLook w:val="04A0" w:firstRow="1" w:lastRow="0" w:firstColumn="1" w:lastColumn="0" w:noHBand="0" w:noVBand="1"/>
      </w:tblPr>
      <w:tblGrid>
        <w:gridCol w:w="3964"/>
        <w:gridCol w:w="3964"/>
      </w:tblGrid>
      <w:tr w:rsidR="003F2F0B" w14:paraId="6F05D7EA" w14:textId="77777777" w:rsidTr="007A12BD">
        <w:tc>
          <w:tcPr>
            <w:tcW w:w="3964" w:type="dxa"/>
            <w:shd w:val="clear" w:color="auto" w:fill="E7E6E6" w:themeFill="background2"/>
          </w:tcPr>
          <w:p w14:paraId="46B5C781" w14:textId="77777777" w:rsidR="003F2F0B" w:rsidRPr="007A12BD" w:rsidRDefault="003F2F0B" w:rsidP="007B5898">
            <w:pPr>
              <w:jc w:val="center"/>
              <w:rPr>
                <w:b/>
              </w:rPr>
            </w:pPr>
            <w:r w:rsidRPr="007A12BD">
              <w:rPr>
                <w:b/>
              </w:rPr>
              <w:t>Text</w:t>
            </w:r>
          </w:p>
        </w:tc>
        <w:tc>
          <w:tcPr>
            <w:tcW w:w="3964" w:type="dxa"/>
            <w:shd w:val="clear" w:color="auto" w:fill="E7E6E6" w:themeFill="background2"/>
          </w:tcPr>
          <w:p w14:paraId="46B37E6C" w14:textId="77777777" w:rsidR="003F2F0B" w:rsidRPr="007A12BD" w:rsidRDefault="003F2F0B" w:rsidP="007B5898">
            <w:pPr>
              <w:jc w:val="center"/>
              <w:rPr>
                <w:b/>
              </w:rPr>
            </w:pPr>
            <w:r w:rsidRPr="007A12BD">
              <w:rPr>
                <w:b/>
              </w:rPr>
              <w:t>Label</w:t>
            </w:r>
          </w:p>
        </w:tc>
      </w:tr>
      <w:tr w:rsidR="003F2F0B" w14:paraId="20E716E6" w14:textId="77777777" w:rsidTr="007B5898">
        <w:tc>
          <w:tcPr>
            <w:tcW w:w="3964" w:type="dxa"/>
          </w:tcPr>
          <w:p w14:paraId="4E390E50" w14:textId="77777777" w:rsidR="003F2F0B" w:rsidRDefault="003F2F0B" w:rsidP="007B5898">
            <w:r w:rsidRPr="007F7EFD">
              <w:t>putusan nomor : 90 / pid. sus / 2018 / pn. mjn demi keadilan berdasarkan ketuhanan yang maha esa pengadilan negeri majene yang mengadili perkara pidana dengan acara biasa pada tingkat pertama dengan susunan persidangan majelis, telah menjatuhkan putusan sebagai berikut dalam perkara terdakwa : nama lengkap : andika saputra alias dika bin abdul rasid ;</w:t>
            </w:r>
          </w:p>
        </w:tc>
        <w:tc>
          <w:tcPr>
            <w:tcW w:w="3964" w:type="dxa"/>
          </w:tcPr>
          <w:p w14:paraId="7DE6F8E3" w14:textId="0E7BD1AC" w:rsidR="003F2F0B" w:rsidRDefault="00BC4A28" w:rsidP="007B5898">
            <w:r>
              <w:t>O O O B_VERN I_VERN I_VERN</w:t>
            </w:r>
            <w:r w:rsidR="003F2F0B">
              <w:t xml:space="preserve"> I_VERN I_VERN I_VERN I_VERN I_VERN I_VERN O O O O O O O O O O O O O O O O O O O O O O O O O O O O O O O O O O O O B_DEFN I_DEFN I_DEFN I_DEFN I_DEFN I_DEFN O</w:t>
            </w:r>
          </w:p>
        </w:tc>
      </w:tr>
    </w:tbl>
    <w:p w14:paraId="48764A49" w14:textId="1C7BFCF1" w:rsidR="00592F5B" w:rsidRDefault="00592F5B">
      <w:pPr>
        <w:spacing w:after="160" w:line="259" w:lineRule="auto"/>
        <w:jc w:val="left"/>
        <w:rPr>
          <w:rFonts w:eastAsiaTheme="majorEastAsia" w:cstheme="majorBidi"/>
          <w:b/>
          <w:szCs w:val="24"/>
        </w:rPr>
      </w:pPr>
    </w:p>
    <w:p w14:paraId="7C62FAAC" w14:textId="2A10255E" w:rsidR="00D12BED" w:rsidRDefault="00D12BED" w:rsidP="00F73034">
      <w:pPr>
        <w:pStyle w:val="Heading3"/>
      </w:pPr>
      <w:bookmarkStart w:id="115" w:name="_Toc172830745"/>
      <w:r>
        <w:t>Splitting Dataset</w:t>
      </w:r>
      <w:bookmarkEnd w:id="115"/>
    </w:p>
    <w:p w14:paraId="762277FE" w14:textId="5BCAFD1B" w:rsidR="0015064F" w:rsidRDefault="0049002F" w:rsidP="00F8069A">
      <w:pPr>
        <w:ind w:firstLine="720"/>
      </w:pPr>
      <w:r>
        <w:t>Pada tahap ini, dataset akan</w:t>
      </w:r>
      <w:r w:rsidR="00CB7D34">
        <w:t xml:space="preserve"> di</w:t>
      </w:r>
      <w:r w:rsidR="00EF314F">
        <w:t xml:space="preserve">bagi </w:t>
      </w:r>
      <w:r w:rsidR="00707883">
        <w:t xml:space="preserve">menjadi training set, test set dan validation set. </w:t>
      </w:r>
      <w:r w:rsidR="00275AF6">
        <w:t xml:space="preserve">Validation set di ambil dari training set dengan persentase 90% untuk training set dan 10 % untuk validation set. </w:t>
      </w:r>
      <w:r w:rsidR="00707883">
        <w:t xml:space="preserve">Untuk pembagian training set dan test set akan dilakukan </w:t>
      </w:r>
      <w:r w:rsidR="00EF314F">
        <w:t xml:space="preserve">dengan menggunakan </w:t>
      </w:r>
      <w:r>
        <w:t xml:space="preserve">metode </w:t>
      </w:r>
      <w:r w:rsidRPr="00F64580">
        <w:rPr>
          <w:i/>
        </w:rPr>
        <w:t>K-Fold Cross-Validation</w:t>
      </w:r>
      <w:r>
        <w:t xml:space="preserve"> dengan nilai K sebesar 5. Pemilihan K=5 umum digunakan dalam penelitian. Dalam </w:t>
      </w:r>
      <w:r w:rsidRPr="00F64580">
        <w:rPr>
          <w:i/>
        </w:rPr>
        <w:t>K-Fold Cross-Validation</w:t>
      </w:r>
      <w:r>
        <w:t xml:space="preserve">, data training dibagi menjadi lima subset atau fold yang memiliki ukuran yang sama. Selama proses </w:t>
      </w:r>
      <w:r w:rsidR="006B19E0">
        <w:t>training</w:t>
      </w:r>
      <w:r>
        <w:t xml:space="preserve">, satu fold dijadikan data </w:t>
      </w:r>
      <w:r w:rsidR="006B19E0">
        <w:t>test</w:t>
      </w:r>
      <w:r>
        <w:t xml:space="preserve">, sementara empat fold lainnya digunakan sebagai data training. Proses ini diulangi sebanyak lima kali, sehingga setiap fold berperan sebagai data </w:t>
      </w:r>
      <w:r w:rsidR="006B19E0">
        <w:t>test</w:t>
      </w:r>
      <w:r>
        <w:t xml:space="preserve"> satu kali. Proses </w:t>
      </w:r>
      <w:r w:rsidR="0019209C">
        <w:t>5-</w:t>
      </w:r>
      <w:r w:rsidRPr="0049002F">
        <w:rPr>
          <w:i/>
        </w:rPr>
        <w:t>Fold</w:t>
      </w:r>
      <w:r w:rsidR="0019209C">
        <w:rPr>
          <w:i/>
        </w:rPr>
        <w:t xml:space="preserve"> </w:t>
      </w:r>
      <w:r>
        <w:rPr>
          <w:i/>
        </w:rPr>
        <w:t>Cross</w:t>
      </w:r>
      <w:r w:rsidRPr="0049002F">
        <w:rPr>
          <w:i/>
        </w:rPr>
        <w:t xml:space="preserve"> Validation </w:t>
      </w:r>
      <w:r w:rsidR="004B7C1F">
        <w:t>bisa dilihat dalam</w:t>
      </w:r>
      <w:r w:rsidR="0017462F">
        <w:t xml:space="preserve"> </w:t>
      </w:r>
      <w:r w:rsidR="0017462F" w:rsidRPr="0017462F">
        <w:fldChar w:fldCharType="begin"/>
      </w:r>
      <w:r w:rsidR="0017462F" w:rsidRPr="0017462F">
        <w:instrText xml:space="preserve"> REF _Ref168405568 \h  \* MERGEFORMAT </w:instrText>
      </w:r>
      <w:r w:rsidR="0017462F" w:rsidRPr="0017462F">
        <w:fldChar w:fldCharType="separate"/>
      </w:r>
      <w:r w:rsidR="007924A3">
        <w:rPr>
          <w:szCs w:val="24"/>
        </w:rPr>
        <w:t>Gambar 3.</w:t>
      </w:r>
      <w:r w:rsidR="007924A3" w:rsidRPr="007924A3">
        <w:rPr>
          <w:szCs w:val="24"/>
        </w:rPr>
        <w:t>2</w:t>
      </w:r>
      <w:r w:rsidR="0017462F" w:rsidRPr="0017462F">
        <w:fldChar w:fldCharType="end"/>
      </w:r>
      <w:r>
        <w:t>.</w:t>
      </w:r>
    </w:p>
    <w:p w14:paraId="549347B4" w14:textId="77777777" w:rsidR="00AF2C62" w:rsidRDefault="0015064F" w:rsidP="00AF2C62">
      <w:pPr>
        <w:keepNext/>
      </w:pPr>
      <w:r>
        <w:rPr>
          <w:noProof/>
        </w:rPr>
        <w:lastRenderedPageBreak/>
        <w:drawing>
          <wp:inline distT="0" distB="0" distL="0" distR="0" wp14:anchorId="6F5D8AA5" wp14:editId="09767B09">
            <wp:extent cx="5040630" cy="233334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0KJKtNl9VBDzZTyaW0qujL6xe7pEaovVS1Jtpnu_wa2ksBa93CZ8yoxxInZA1wzkVWdx6fJduM2J4JmHrDpWrI3gBOUqS5T45758BnpkxH4jKnke2vxmr_nax0Rfi0vDUcjSRwxrlhUlddZdOx6bOo"/>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040630" cy="2333348"/>
                    </a:xfrm>
                    <a:prstGeom prst="rect">
                      <a:avLst/>
                    </a:prstGeom>
                    <a:noFill/>
                    <a:ln>
                      <a:noFill/>
                    </a:ln>
                  </pic:spPr>
                </pic:pic>
              </a:graphicData>
            </a:graphic>
          </wp:inline>
        </w:drawing>
      </w:r>
    </w:p>
    <w:p w14:paraId="296C974A" w14:textId="69CB8C79" w:rsidR="00630480" w:rsidRPr="00B57DB2" w:rsidRDefault="00E42BD0" w:rsidP="00B57DB2">
      <w:pPr>
        <w:pStyle w:val="Caption"/>
        <w:jc w:val="center"/>
        <w:rPr>
          <w:i w:val="0"/>
          <w:color w:val="auto"/>
          <w:sz w:val="24"/>
          <w:szCs w:val="24"/>
        </w:rPr>
      </w:pPr>
      <w:bookmarkStart w:id="116" w:name="_Ref168405568"/>
      <w:bookmarkStart w:id="117" w:name="_Toc172274254"/>
      <w:r>
        <w:rPr>
          <w:i w:val="0"/>
          <w:color w:val="auto"/>
          <w:sz w:val="24"/>
          <w:szCs w:val="24"/>
        </w:rPr>
        <w:t>Gambar 3.</w:t>
      </w:r>
      <w:r w:rsidR="00AF2C62" w:rsidRPr="00E42BD0">
        <w:rPr>
          <w:i w:val="0"/>
          <w:color w:val="auto"/>
          <w:sz w:val="24"/>
          <w:szCs w:val="24"/>
        </w:rPr>
        <w:fldChar w:fldCharType="begin"/>
      </w:r>
      <w:r w:rsidR="00AF2C62" w:rsidRPr="00E42BD0">
        <w:rPr>
          <w:i w:val="0"/>
          <w:color w:val="auto"/>
          <w:sz w:val="24"/>
          <w:szCs w:val="24"/>
        </w:rPr>
        <w:instrText xml:space="preserve"> SEQ Gambar_3. \* ARABIC </w:instrText>
      </w:r>
      <w:r w:rsidR="00AF2C62" w:rsidRPr="00E42BD0">
        <w:rPr>
          <w:i w:val="0"/>
          <w:color w:val="auto"/>
          <w:sz w:val="24"/>
          <w:szCs w:val="24"/>
        </w:rPr>
        <w:fldChar w:fldCharType="separate"/>
      </w:r>
      <w:r w:rsidR="007924A3">
        <w:rPr>
          <w:i w:val="0"/>
          <w:noProof/>
          <w:color w:val="auto"/>
          <w:sz w:val="24"/>
          <w:szCs w:val="24"/>
        </w:rPr>
        <w:t>2</w:t>
      </w:r>
      <w:r w:rsidR="00AF2C62" w:rsidRPr="00E42BD0">
        <w:rPr>
          <w:i w:val="0"/>
          <w:color w:val="auto"/>
          <w:sz w:val="24"/>
          <w:szCs w:val="24"/>
        </w:rPr>
        <w:fldChar w:fldCharType="end"/>
      </w:r>
      <w:bookmarkEnd w:id="116"/>
      <w:r w:rsidR="00AF2C62" w:rsidRPr="00E42BD0">
        <w:rPr>
          <w:i w:val="0"/>
          <w:color w:val="auto"/>
          <w:sz w:val="24"/>
          <w:szCs w:val="24"/>
        </w:rPr>
        <w:t xml:space="preserve"> Proses 5-</w:t>
      </w:r>
      <w:r w:rsidR="00AF2C62" w:rsidRPr="00E42BD0">
        <w:rPr>
          <w:color w:val="auto"/>
          <w:sz w:val="24"/>
          <w:szCs w:val="24"/>
        </w:rPr>
        <w:t>Fold Cross Validation</w:t>
      </w:r>
      <w:bookmarkEnd w:id="117"/>
    </w:p>
    <w:p w14:paraId="1DABAC90" w14:textId="03C8A88B" w:rsidR="00CB0B0D" w:rsidRPr="006B55AA" w:rsidRDefault="00113FDA" w:rsidP="006B55AA">
      <w:pPr>
        <w:ind w:firstLine="720"/>
      </w:pPr>
      <w:r w:rsidRPr="00113FDA">
        <w:t>Tujuan dari proses ini adalah untuk meningkatkan reliabilitas dan generalisasi model, menghindari overfitting, serta memastikan bahwa model dapat diu</w:t>
      </w:r>
      <w:r w:rsidR="00275AF6">
        <w:t>ji dengan berbagai variasi data</w:t>
      </w:r>
      <w:r w:rsidRPr="00113FDA">
        <w:t xml:space="preserve">. Selain itu, metode </w:t>
      </w:r>
      <w:r w:rsidRPr="00F64580">
        <w:rPr>
          <w:i/>
        </w:rPr>
        <w:t>K-Fold Cross-Validation</w:t>
      </w:r>
      <w:r w:rsidRPr="00113FDA">
        <w:t xml:space="preserve"> juga memungkinkan untuk mengukur performa model dengan lebih akurat karena setiap titik data memiliki kesempatan untuk muncul dalam</w:t>
      </w:r>
      <w:r w:rsidR="00275AF6">
        <w:t xml:space="preserve"> training set</w:t>
      </w:r>
      <w:r w:rsidRPr="00113FDA">
        <w:t xml:space="preserve"> dan</w:t>
      </w:r>
      <w:r w:rsidR="00275AF6">
        <w:t xml:space="preserve"> test set</w:t>
      </w:r>
      <w:r w:rsidR="00BC62FB">
        <w:t>.</w:t>
      </w:r>
    </w:p>
    <w:p w14:paraId="32AE302A" w14:textId="229FB3F3" w:rsidR="007A763C" w:rsidRPr="007A763C" w:rsidRDefault="004A1EB3" w:rsidP="007A763C">
      <w:pPr>
        <w:pStyle w:val="Heading3"/>
      </w:pPr>
      <w:bookmarkStart w:id="118" w:name="_Toc172830746"/>
      <w:r>
        <w:t>Modeling</w:t>
      </w:r>
      <w:bookmarkEnd w:id="118"/>
    </w:p>
    <w:p w14:paraId="728D9EBB" w14:textId="4CCF4685" w:rsidR="007A763C" w:rsidRDefault="007A763C" w:rsidP="004A1EB3">
      <w:pPr>
        <w:pStyle w:val="Heading4"/>
      </w:pPr>
      <w:r>
        <w:t xml:space="preserve">Data </w:t>
      </w:r>
      <w:r w:rsidR="00BE49D6">
        <w:t>Sequence</w:t>
      </w:r>
    </w:p>
    <w:p w14:paraId="46D147D7" w14:textId="281F00E0" w:rsidR="006E46EA" w:rsidRDefault="00981DB5" w:rsidP="009D391C">
      <w:pPr>
        <w:ind w:left="-24" w:firstLine="744"/>
      </w:pPr>
      <w:r w:rsidRPr="00981DB5">
        <w:t xml:space="preserve">Pada proses DataSequence, teks akan diubah menjadi representasi numerik menggunakan </w:t>
      </w:r>
      <w:r w:rsidRPr="00F64580">
        <w:rPr>
          <w:i/>
        </w:rPr>
        <w:t>BERT Tokenizer</w:t>
      </w:r>
      <w:r w:rsidRPr="00981DB5">
        <w:t xml:space="preserve">, sementara label akan diubah menjadi ID numerik menggunakan fungsi align_label. Proses transformasi teks ke representasi numerik menggunakan </w:t>
      </w:r>
      <w:r w:rsidRPr="00F64580">
        <w:rPr>
          <w:i/>
        </w:rPr>
        <w:t>BERT Tokenizer</w:t>
      </w:r>
      <w:r w:rsidRPr="00981DB5">
        <w:t xml:space="preserve"> ditunjukkan pada </w:t>
      </w:r>
      <w:r w:rsidR="00592D02" w:rsidRPr="00592D02">
        <w:fldChar w:fldCharType="begin"/>
      </w:r>
      <w:r w:rsidR="00592D02" w:rsidRPr="00592D02">
        <w:instrText xml:space="preserve"> REF _Ref168405638 \h  \* MERGEFORMAT </w:instrText>
      </w:r>
      <w:r w:rsidR="00592D02" w:rsidRPr="00592D02">
        <w:fldChar w:fldCharType="separate"/>
      </w:r>
      <w:r w:rsidR="007924A3">
        <w:rPr>
          <w:szCs w:val="24"/>
        </w:rPr>
        <w:t>Gambar 3.</w:t>
      </w:r>
      <w:r w:rsidR="007924A3" w:rsidRPr="007924A3">
        <w:rPr>
          <w:szCs w:val="24"/>
        </w:rPr>
        <w:t>3</w:t>
      </w:r>
      <w:r w:rsidR="00592D02" w:rsidRPr="00592D02">
        <w:fldChar w:fldCharType="end"/>
      </w:r>
      <w:r w:rsidR="00592D02">
        <w:t xml:space="preserve"> </w:t>
      </w:r>
      <w:r w:rsidRPr="00981DB5">
        <w:t xml:space="preserve">dengan contoh input "NOMOR: 90/PID. Sus/2018/PN. Mjn". </w:t>
      </w:r>
      <w:r w:rsidRPr="00F64580">
        <w:rPr>
          <w:i/>
        </w:rPr>
        <w:t>BERT Tokenizer</w:t>
      </w:r>
      <w:r w:rsidRPr="00981DB5">
        <w:t xml:space="preserve"> menghasilkan tiga output: Input IDs, Token Type IDs, dan </w:t>
      </w:r>
      <w:r w:rsidRPr="00F64580">
        <w:rPr>
          <w:i/>
        </w:rPr>
        <w:t>Attention Mask</w:t>
      </w:r>
      <w:r w:rsidRPr="00981DB5">
        <w:t xml:space="preserve">. Setiap output memiliki peran masing-masing dalam input ke model BERT. Input IDs digunakan untuk </w:t>
      </w:r>
      <w:r w:rsidRPr="00F64580">
        <w:rPr>
          <w:i/>
        </w:rPr>
        <w:t>word embedding</w:t>
      </w:r>
      <w:r w:rsidRPr="00981DB5">
        <w:t xml:space="preserve">, </w:t>
      </w:r>
      <w:r w:rsidRPr="00F64580">
        <w:rPr>
          <w:i/>
        </w:rPr>
        <w:t>Attention Mask</w:t>
      </w:r>
      <w:r w:rsidRPr="00981DB5">
        <w:t xml:space="preserve"> digunakan untuk memperhatikan token yang penting dan mengabaikan token yang tidak relevan seperti '[PAD]', sementara Token Type IDs digunakan untuk memahami hubungan antar kalimat sehingga model dapat memproses dua kalimat secara langsung. Namun, dalam penelitian ini, </w:t>
      </w:r>
      <w:r w:rsidRPr="00F64580">
        <w:rPr>
          <w:i/>
        </w:rPr>
        <w:t>Token Type IDs</w:t>
      </w:r>
      <w:r w:rsidRPr="00981DB5">
        <w:t xml:space="preserve"> tidak dimanfaatkan. Hasil dari </w:t>
      </w:r>
      <w:r w:rsidRPr="00F64580">
        <w:rPr>
          <w:i/>
        </w:rPr>
        <w:t>BERT Tokenizer</w:t>
      </w:r>
      <w:r w:rsidRPr="00981DB5">
        <w:t xml:space="preserve"> ini menghasilkan dimensi (1, 512) dimana 1 merupakan jumlah data dan 512 merupakan jumlah token</w:t>
      </w:r>
      <w:r w:rsidR="00087BEE">
        <w:t xml:space="preserve"> maksimal</w:t>
      </w:r>
      <w:r w:rsidR="00F46560">
        <w:t xml:space="preserve"> dari </w:t>
      </w:r>
      <w:r w:rsidR="00F46560" w:rsidRPr="00F64580">
        <w:rPr>
          <w:i/>
        </w:rPr>
        <w:t>BERT Tokenizer</w:t>
      </w:r>
      <w:r w:rsidRPr="00981DB5">
        <w:t xml:space="preserve">. Output dari </w:t>
      </w:r>
      <w:r w:rsidRPr="00F64580">
        <w:rPr>
          <w:i/>
        </w:rPr>
        <w:t>BERT Tokenizer</w:t>
      </w:r>
      <w:r w:rsidRPr="00981DB5">
        <w:t xml:space="preserve"> </w:t>
      </w:r>
      <w:r w:rsidR="004B7C1F">
        <w:t>bisa dilihat dalam</w:t>
      </w:r>
      <w:r w:rsidR="00457E6A">
        <w:t xml:space="preserve"> </w:t>
      </w:r>
      <w:r w:rsidR="00457E6A" w:rsidRPr="00457E6A">
        <w:fldChar w:fldCharType="begin"/>
      </w:r>
      <w:r w:rsidR="00457E6A" w:rsidRPr="00457E6A">
        <w:instrText xml:space="preserve"> REF _Ref168405706 \h  \* MERGEFORMAT </w:instrText>
      </w:r>
      <w:r w:rsidR="00457E6A" w:rsidRPr="00457E6A">
        <w:fldChar w:fldCharType="separate"/>
      </w:r>
      <w:r w:rsidR="007924A3">
        <w:rPr>
          <w:szCs w:val="24"/>
        </w:rPr>
        <w:t>Tabel 3.</w:t>
      </w:r>
      <w:r w:rsidR="007924A3" w:rsidRPr="007924A3">
        <w:rPr>
          <w:szCs w:val="24"/>
        </w:rPr>
        <w:t>8</w:t>
      </w:r>
      <w:r w:rsidR="00457E6A" w:rsidRPr="00457E6A">
        <w:fldChar w:fldCharType="end"/>
      </w:r>
      <w:r>
        <w:t>.</w:t>
      </w:r>
    </w:p>
    <w:p w14:paraId="2293D028" w14:textId="77777777" w:rsidR="00592D02" w:rsidRDefault="009D391C" w:rsidP="00592D02">
      <w:pPr>
        <w:keepNext/>
      </w:pPr>
      <w:r w:rsidRPr="003165FF">
        <w:rPr>
          <w:noProof/>
        </w:rPr>
        <w:lastRenderedPageBreak/>
        <w:drawing>
          <wp:inline distT="0" distB="0" distL="0" distR="0" wp14:anchorId="67BC35E4" wp14:editId="23FF26A5">
            <wp:extent cx="5040627" cy="2711488"/>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osik\Kuliah\Skripsi\NER\tugas_akhir\Flowchart\Flowchart Tokenizer.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040627" cy="2711488"/>
                    </a:xfrm>
                    <a:prstGeom prst="rect">
                      <a:avLst/>
                    </a:prstGeom>
                    <a:noFill/>
                    <a:ln>
                      <a:noFill/>
                    </a:ln>
                  </pic:spPr>
                </pic:pic>
              </a:graphicData>
            </a:graphic>
          </wp:inline>
        </w:drawing>
      </w:r>
    </w:p>
    <w:p w14:paraId="07F1A45A" w14:textId="2644D88D" w:rsidR="00F168AA" w:rsidRPr="00F64580" w:rsidRDefault="00592D02" w:rsidP="00F64580">
      <w:pPr>
        <w:pStyle w:val="Caption"/>
        <w:jc w:val="center"/>
        <w:rPr>
          <w:i w:val="0"/>
          <w:color w:val="auto"/>
          <w:sz w:val="24"/>
          <w:szCs w:val="24"/>
        </w:rPr>
      </w:pPr>
      <w:bookmarkStart w:id="119" w:name="_Ref168405638"/>
      <w:bookmarkStart w:id="120" w:name="_Toc172274255"/>
      <w:r>
        <w:rPr>
          <w:i w:val="0"/>
          <w:color w:val="auto"/>
          <w:sz w:val="24"/>
          <w:szCs w:val="24"/>
        </w:rPr>
        <w:t>Gambar 3.</w:t>
      </w:r>
      <w:r w:rsidRPr="00592D02">
        <w:rPr>
          <w:i w:val="0"/>
          <w:color w:val="auto"/>
          <w:sz w:val="24"/>
          <w:szCs w:val="24"/>
        </w:rPr>
        <w:fldChar w:fldCharType="begin"/>
      </w:r>
      <w:r w:rsidRPr="00592D02">
        <w:rPr>
          <w:i w:val="0"/>
          <w:color w:val="auto"/>
          <w:sz w:val="24"/>
          <w:szCs w:val="24"/>
        </w:rPr>
        <w:instrText xml:space="preserve"> SEQ Gambar_3. \* ARABIC </w:instrText>
      </w:r>
      <w:r w:rsidRPr="00592D02">
        <w:rPr>
          <w:i w:val="0"/>
          <w:color w:val="auto"/>
          <w:sz w:val="24"/>
          <w:szCs w:val="24"/>
        </w:rPr>
        <w:fldChar w:fldCharType="separate"/>
      </w:r>
      <w:r w:rsidR="007924A3">
        <w:rPr>
          <w:i w:val="0"/>
          <w:noProof/>
          <w:color w:val="auto"/>
          <w:sz w:val="24"/>
          <w:szCs w:val="24"/>
        </w:rPr>
        <w:t>3</w:t>
      </w:r>
      <w:r w:rsidRPr="00592D02">
        <w:rPr>
          <w:i w:val="0"/>
          <w:color w:val="auto"/>
          <w:sz w:val="24"/>
          <w:szCs w:val="24"/>
        </w:rPr>
        <w:fldChar w:fldCharType="end"/>
      </w:r>
      <w:bookmarkEnd w:id="119"/>
      <w:r w:rsidRPr="00592D02">
        <w:rPr>
          <w:i w:val="0"/>
          <w:color w:val="auto"/>
          <w:sz w:val="24"/>
          <w:szCs w:val="24"/>
        </w:rPr>
        <w:t xml:space="preserve"> BERT Tokenizer</w:t>
      </w:r>
      <w:bookmarkEnd w:id="120"/>
    </w:p>
    <w:p w14:paraId="2AE7C70C" w14:textId="7D21997C" w:rsidR="00B377A2" w:rsidRPr="00B377A2" w:rsidRDefault="00B377A2" w:rsidP="00B377A2">
      <w:pPr>
        <w:pStyle w:val="Caption"/>
        <w:jc w:val="center"/>
        <w:rPr>
          <w:i w:val="0"/>
          <w:color w:val="auto"/>
          <w:sz w:val="24"/>
          <w:szCs w:val="24"/>
        </w:rPr>
      </w:pPr>
      <w:bookmarkStart w:id="121" w:name="_Ref168405706"/>
      <w:bookmarkStart w:id="122" w:name="_Toc172274289"/>
      <w:r>
        <w:rPr>
          <w:i w:val="0"/>
          <w:color w:val="auto"/>
          <w:sz w:val="24"/>
          <w:szCs w:val="24"/>
        </w:rPr>
        <w:t>Tabel 3.</w:t>
      </w:r>
      <w:r w:rsidRPr="00B377A2">
        <w:rPr>
          <w:i w:val="0"/>
          <w:color w:val="auto"/>
          <w:sz w:val="24"/>
          <w:szCs w:val="24"/>
        </w:rPr>
        <w:fldChar w:fldCharType="begin"/>
      </w:r>
      <w:r w:rsidRPr="00B377A2">
        <w:rPr>
          <w:i w:val="0"/>
          <w:color w:val="auto"/>
          <w:sz w:val="24"/>
          <w:szCs w:val="24"/>
        </w:rPr>
        <w:instrText xml:space="preserve"> SEQ Tabel_3. \* ARABIC </w:instrText>
      </w:r>
      <w:r w:rsidRPr="00B377A2">
        <w:rPr>
          <w:i w:val="0"/>
          <w:color w:val="auto"/>
          <w:sz w:val="24"/>
          <w:szCs w:val="24"/>
        </w:rPr>
        <w:fldChar w:fldCharType="separate"/>
      </w:r>
      <w:r w:rsidR="007924A3">
        <w:rPr>
          <w:i w:val="0"/>
          <w:noProof/>
          <w:color w:val="auto"/>
          <w:sz w:val="24"/>
          <w:szCs w:val="24"/>
        </w:rPr>
        <w:t>8</w:t>
      </w:r>
      <w:r w:rsidRPr="00B377A2">
        <w:rPr>
          <w:i w:val="0"/>
          <w:color w:val="auto"/>
          <w:sz w:val="24"/>
          <w:szCs w:val="24"/>
        </w:rPr>
        <w:fldChar w:fldCharType="end"/>
      </w:r>
      <w:bookmarkEnd w:id="121"/>
      <w:r w:rsidRPr="00B377A2">
        <w:rPr>
          <w:i w:val="0"/>
          <w:color w:val="auto"/>
          <w:sz w:val="24"/>
          <w:szCs w:val="24"/>
        </w:rPr>
        <w:t xml:space="preserve"> Hasil BERT Tokenizer</w:t>
      </w:r>
      <w:bookmarkEnd w:id="122"/>
    </w:p>
    <w:tbl>
      <w:tblPr>
        <w:tblStyle w:val="TableGrid"/>
        <w:tblW w:w="0" w:type="auto"/>
        <w:tblLook w:val="04A0" w:firstRow="1" w:lastRow="0" w:firstColumn="1" w:lastColumn="0" w:noHBand="0" w:noVBand="1"/>
      </w:tblPr>
      <w:tblGrid>
        <w:gridCol w:w="2122"/>
        <w:gridCol w:w="2997"/>
        <w:gridCol w:w="2809"/>
      </w:tblGrid>
      <w:tr w:rsidR="009D391C" w14:paraId="33A8EB82" w14:textId="77777777" w:rsidTr="007A12BD">
        <w:tc>
          <w:tcPr>
            <w:tcW w:w="2122" w:type="dxa"/>
            <w:shd w:val="clear" w:color="auto" w:fill="E7E6E6" w:themeFill="background2"/>
            <w:vAlign w:val="center"/>
          </w:tcPr>
          <w:p w14:paraId="53FFB0CC" w14:textId="77777777" w:rsidR="009D391C" w:rsidRPr="007A12BD" w:rsidRDefault="009D391C" w:rsidP="005F5799">
            <w:pPr>
              <w:jc w:val="center"/>
              <w:rPr>
                <w:b/>
              </w:rPr>
            </w:pPr>
            <w:r w:rsidRPr="007A12BD">
              <w:rPr>
                <w:b/>
              </w:rPr>
              <w:t>Text</w:t>
            </w:r>
          </w:p>
        </w:tc>
        <w:tc>
          <w:tcPr>
            <w:tcW w:w="2997" w:type="dxa"/>
            <w:shd w:val="clear" w:color="auto" w:fill="E7E6E6" w:themeFill="background2"/>
          </w:tcPr>
          <w:p w14:paraId="132E5535" w14:textId="77777777" w:rsidR="009D391C" w:rsidRPr="007A12BD" w:rsidRDefault="009D391C" w:rsidP="005F5799">
            <w:pPr>
              <w:jc w:val="center"/>
              <w:rPr>
                <w:b/>
              </w:rPr>
            </w:pPr>
            <w:r w:rsidRPr="007A12BD">
              <w:rPr>
                <w:b/>
              </w:rPr>
              <w:t>Output</w:t>
            </w:r>
          </w:p>
        </w:tc>
        <w:tc>
          <w:tcPr>
            <w:tcW w:w="2809" w:type="dxa"/>
            <w:shd w:val="clear" w:color="auto" w:fill="E7E6E6" w:themeFill="background2"/>
            <w:vAlign w:val="center"/>
          </w:tcPr>
          <w:p w14:paraId="73879696" w14:textId="77777777" w:rsidR="009D391C" w:rsidRPr="007A12BD" w:rsidRDefault="009D391C" w:rsidP="005F5799">
            <w:pPr>
              <w:jc w:val="center"/>
              <w:rPr>
                <w:b/>
                <w:i/>
              </w:rPr>
            </w:pPr>
            <w:r w:rsidRPr="007A12BD">
              <w:rPr>
                <w:b/>
              </w:rPr>
              <w:t>Nilai</w:t>
            </w:r>
          </w:p>
        </w:tc>
      </w:tr>
      <w:tr w:rsidR="009D391C" w14:paraId="5D54F504" w14:textId="77777777" w:rsidTr="005F5799">
        <w:tc>
          <w:tcPr>
            <w:tcW w:w="2122" w:type="dxa"/>
            <w:vMerge w:val="restart"/>
            <w:vAlign w:val="center"/>
          </w:tcPr>
          <w:p w14:paraId="725FAD2B" w14:textId="19B062B7" w:rsidR="009D391C" w:rsidRDefault="00CE6773" w:rsidP="005F5799">
            <w:pPr>
              <w:jc w:val="center"/>
            </w:pPr>
            <w:r>
              <w:t xml:space="preserve">Putusan </w:t>
            </w:r>
            <w:r w:rsidR="009D391C" w:rsidRPr="00891F98">
              <w:t>Nomor : 90 / PID. Sus / 2018 / PN. Mjn</w:t>
            </w:r>
          </w:p>
        </w:tc>
        <w:tc>
          <w:tcPr>
            <w:tcW w:w="2997" w:type="dxa"/>
            <w:vAlign w:val="center"/>
          </w:tcPr>
          <w:p w14:paraId="5B834DBF" w14:textId="77777777" w:rsidR="009D391C" w:rsidRPr="00485F08" w:rsidRDefault="009D391C" w:rsidP="005F5799">
            <w:pPr>
              <w:jc w:val="center"/>
              <w:rPr>
                <w:i/>
              </w:rPr>
            </w:pPr>
            <w:r>
              <w:rPr>
                <w:i/>
              </w:rPr>
              <w:t>i</w:t>
            </w:r>
            <w:r w:rsidRPr="00485F08">
              <w:rPr>
                <w:i/>
              </w:rPr>
              <w:t>nput_ids</w:t>
            </w:r>
          </w:p>
        </w:tc>
        <w:tc>
          <w:tcPr>
            <w:tcW w:w="2809" w:type="dxa"/>
          </w:tcPr>
          <w:p w14:paraId="574A6D6E" w14:textId="6A687AA7" w:rsidR="009D391C" w:rsidRDefault="002D2AFB" w:rsidP="005F5799">
            <w:r>
              <w:t>[</w:t>
            </w:r>
            <w:r w:rsidR="009D391C">
              <w:t>[3,</w:t>
            </w:r>
            <w:r w:rsidR="00CE6773">
              <w:t xml:space="preserve"> </w:t>
            </w:r>
            <w:r w:rsidR="00CE6773" w:rsidRPr="00CE6773">
              <w:t>7050</w:t>
            </w:r>
            <w:r w:rsidR="00CE6773">
              <w:t>,</w:t>
            </w:r>
            <w:r w:rsidR="009D391C">
              <w:t xml:space="preserve"> 3286, 30, 5754, 19, 4200, 18, 3451,   19, 6062, 19, 6237, 18, 55, 954, 935, 4, 0, 0, 0,…]</w:t>
            </w:r>
            <w:r>
              <w:t>]</w:t>
            </w:r>
          </w:p>
        </w:tc>
      </w:tr>
      <w:tr w:rsidR="009D391C" w14:paraId="1D0592B1" w14:textId="77777777" w:rsidTr="005F5799">
        <w:tc>
          <w:tcPr>
            <w:tcW w:w="2122" w:type="dxa"/>
            <w:vMerge/>
          </w:tcPr>
          <w:p w14:paraId="1F48956A" w14:textId="77777777" w:rsidR="009D391C" w:rsidRPr="00891F98" w:rsidRDefault="009D391C" w:rsidP="005F5799"/>
        </w:tc>
        <w:tc>
          <w:tcPr>
            <w:tcW w:w="2997" w:type="dxa"/>
            <w:vAlign w:val="center"/>
          </w:tcPr>
          <w:p w14:paraId="3E98B9C2" w14:textId="77777777" w:rsidR="009D391C" w:rsidRPr="00485F08" w:rsidRDefault="009D391C" w:rsidP="005F5799">
            <w:pPr>
              <w:jc w:val="center"/>
              <w:rPr>
                <w:i/>
              </w:rPr>
            </w:pPr>
            <w:r>
              <w:rPr>
                <w:i/>
              </w:rPr>
              <w:t>attention_mask</w:t>
            </w:r>
          </w:p>
        </w:tc>
        <w:tc>
          <w:tcPr>
            <w:tcW w:w="2809" w:type="dxa"/>
          </w:tcPr>
          <w:p w14:paraId="041B0E70" w14:textId="77777777" w:rsidR="009D391C" w:rsidRDefault="009D391C" w:rsidP="005F5799">
            <w:r>
              <w:t>[1, 1, 1, 1, 1, 1, 1, 1, 1, 1, 1, 1, 1, 1, 1, 1, 1, 0, 0, 0,…]</w:t>
            </w:r>
          </w:p>
        </w:tc>
      </w:tr>
    </w:tbl>
    <w:p w14:paraId="054A922F" w14:textId="77777777" w:rsidR="00F91DC4" w:rsidRDefault="00F91DC4" w:rsidP="009D391C">
      <w:pPr>
        <w:ind w:firstLine="720"/>
      </w:pPr>
    </w:p>
    <w:p w14:paraId="1F7DC3DB" w14:textId="75F15009" w:rsidR="009D391C" w:rsidRDefault="009D391C" w:rsidP="009D391C">
      <w:pPr>
        <w:ind w:firstLine="720"/>
      </w:pPr>
      <w:r w:rsidRPr="00EB0C0D">
        <w:t xml:space="preserve">Proses perubahan label menjadi representasi numerik </w:t>
      </w:r>
      <w:r w:rsidR="004B7C1F">
        <w:t>bisa dilihat dalam</w:t>
      </w:r>
      <w:r w:rsidR="006566FD">
        <w:t xml:space="preserve"> </w:t>
      </w:r>
      <w:r w:rsidR="006566FD" w:rsidRPr="006566FD">
        <w:fldChar w:fldCharType="begin"/>
      </w:r>
      <w:r w:rsidR="006566FD" w:rsidRPr="006566FD">
        <w:instrText xml:space="preserve"> REF _Ref168405767 \h  \* MERGEFORMAT </w:instrText>
      </w:r>
      <w:r w:rsidR="006566FD" w:rsidRPr="006566FD">
        <w:fldChar w:fldCharType="separate"/>
      </w:r>
      <w:r w:rsidR="007924A3">
        <w:rPr>
          <w:szCs w:val="24"/>
        </w:rPr>
        <w:t>Gambar 3.</w:t>
      </w:r>
      <w:r w:rsidR="007924A3" w:rsidRPr="007924A3">
        <w:rPr>
          <w:szCs w:val="24"/>
        </w:rPr>
        <w:t>4</w:t>
      </w:r>
      <w:r w:rsidR="006566FD" w:rsidRPr="006566FD">
        <w:fldChar w:fldCharType="end"/>
      </w:r>
      <w:r w:rsidRPr="00EB0C0D">
        <w:t>. Contoh label yang digunakan adalah label dari teks yang telah digunakan sebagai contoh sebelumnya. Hasilnya adalah ID label yang telah dibuat</w:t>
      </w:r>
      <w:r>
        <w:t xml:space="preserve"> menggunakan fungsi Align Label.</w:t>
      </w:r>
    </w:p>
    <w:p w14:paraId="67BA163A" w14:textId="77777777" w:rsidR="006566FD" w:rsidRDefault="009D391C" w:rsidP="006566FD">
      <w:pPr>
        <w:keepNext/>
      </w:pPr>
      <w:r w:rsidRPr="00750437">
        <w:rPr>
          <w:noProof/>
        </w:rPr>
        <w:lastRenderedPageBreak/>
        <w:drawing>
          <wp:inline distT="0" distB="0" distL="0" distR="0" wp14:anchorId="05AF2A2A" wp14:editId="755E9E00">
            <wp:extent cx="5040628" cy="1775711"/>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Rosik\Kuliah\Skripsi\NER\tugas_akhir\Flowchart\Flowchart Label Encoder.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040628" cy="1775711"/>
                    </a:xfrm>
                    <a:prstGeom prst="rect">
                      <a:avLst/>
                    </a:prstGeom>
                    <a:noFill/>
                    <a:ln>
                      <a:noFill/>
                    </a:ln>
                  </pic:spPr>
                </pic:pic>
              </a:graphicData>
            </a:graphic>
          </wp:inline>
        </w:drawing>
      </w:r>
    </w:p>
    <w:p w14:paraId="52CC24A0" w14:textId="10728FBC" w:rsidR="009D391C" w:rsidRPr="006566FD" w:rsidRDefault="006566FD" w:rsidP="006566FD">
      <w:pPr>
        <w:pStyle w:val="Caption"/>
        <w:jc w:val="center"/>
        <w:rPr>
          <w:i w:val="0"/>
          <w:color w:val="auto"/>
          <w:sz w:val="24"/>
          <w:szCs w:val="24"/>
        </w:rPr>
      </w:pPr>
      <w:bookmarkStart w:id="123" w:name="_Ref168405767"/>
      <w:bookmarkStart w:id="124" w:name="_Toc172274256"/>
      <w:r>
        <w:rPr>
          <w:i w:val="0"/>
          <w:color w:val="auto"/>
          <w:sz w:val="24"/>
          <w:szCs w:val="24"/>
        </w:rPr>
        <w:t>Gambar 3.</w:t>
      </w:r>
      <w:r w:rsidRPr="006566FD">
        <w:rPr>
          <w:i w:val="0"/>
          <w:color w:val="auto"/>
          <w:sz w:val="24"/>
          <w:szCs w:val="24"/>
        </w:rPr>
        <w:fldChar w:fldCharType="begin"/>
      </w:r>
      <w:r w:rsidRPr="006566FD">
        <w:rPr>
          <w:i w:val="0"/>
          <w:color w:val="auto"/>
          <w:sz w:val="24"/>
          <w:szCs w:val="24"/>
        </w:rPr>
        <w:instrText xml:space="preserve"> SEQ Gambar_3. \* ARABIC </w:instrText>
      </w:r>
      <w:r w:rsidRPr="006566FD">
        <w:rPr>
          <w:i w:val="0"/>
          <w:color w:val="auto"/>
          <w:sz w:val="24"/>
          <w:szCs w:val="24"/>
        </w:rPr>
        <w:fldChar w:fldCharType="separate"/>
      </w:r>
      <w:r w:rsidR="007924A3">
        <w:rPr>
          <w:i w:val="0"/>
          <w:noProof/>
          <w:color w:val="auto"/>
          <w:sz w:val="24"/>
          <w:szCs w:val="24"/>
        </w:rPr>
        <w:t>4</w:t>
      </w:r>
      <w:r w:rsidRPr="006566FD">
        <w:rPr>
          <w:i w:val="0"/>
          <w:color w:val="auto"/>
          <w:sz w:val="24"/>
          <w:szCs w:val="24"/>
        </w:rPr>
        <w:fldChar w:fldCharType="end"/>
      </w:r>
      <w:bookmarkEnd w:id="123"/>
      <w:r w:rsidRPr="006566FD">
        <w:rPr>
          <w:i w:val="0"/>
          <w:color w:val="auto"/>
          <w:sz w:val="24"/>
          <w:szCs w:val="24"/>
        </w:rPr>
        <w:t xml:space="preserve"> Align Label</w:t>
      </w:r>
      <w:bookmarkEnd w:id="124"/>
    </w:p>
    <w:p w14:paraId="43B97EE2" w14:textId="6621F02B" w:rsidR="006E46EA" w:rsidRDefault="006C1D35" w:rsidP="006E46EA">
      <w:pPr>
        <w:pStyle w:val="Heading4"/>
      </w:pPr>
      <w:r>
        <w:t>Pembagian Batch Data</w:t>
      </w:r>
    </w:p>
    <w:p w14:paraId="52196F43" w14:textId="1FA25B86" w:rsidR="00562673" w:rsidRPr="006601F3" w:rsidRDefault="00850BF5" w:rsidP="006601F3">
      <w:pPr>
        <w:ind w:firstLine="720"/>
      </w:pPr>
      <w:r w:rsidRPr="00850BF5">
        <w:t xml:space="preserve">Pada tahap ini, data hasil proses sequence selanjutnya dibagi menjadi </w:t>
      </w:r>
      <w:r>
        <w:t xml:space="preserve">beberapa </w:t>
      </w:r>
      <w:r w:rsidRPr="00850BF5">
        <w:t>batch</w:t>
      </w:r>
      <w:r>
        <w:t xml:space="preserve"> data</w:t>
      </w:r>
      <w:r w:rsidRPr="00850BF5">
        <w:t xml:space="preserve">. Pembagian batch </w:t>
      </w:r>
      <w:r w:rsidR="00D97D33">
        <w:t xml:space="preserve">data </w:t>
      </w:r>
      <w:r w:rsidRPr="00850BF5">
        <w:t>berguna untuk mengatur jumlah data yang akan diproses setiap iterasi. Parameter yang digunakan terkait jumlah batch telah diten</w:t>
      </w:r>
      <w:r>
        <w:t>tukan dalam skenario penelitian</w:t>
      </w:r>
      <w:r w:rsidR="00E61410">
        <w:t>.</w:t>
      </w:r>
      <w:r w:rsidR="00D97D33">
        <w:t xml:space="preserve"> Setelah proses pembagian batch data selesai selanjutnya data dapat di proses untuk dilakukan fine tuning model.</w:t>
      </w:r>
    </w:p>
    <w:p w14:paraId="77058753" w14:textId="2183A338" w:rsidR="009C111E" w:rsidRPr="009C111E" w:rsidRDefault="009C111E" w:rsidP="009C111E">
      <w:pPr>
        <w:pStyle w:val="Heading4"/>
      </w:pPr>
      <w:r>
        <w:t>Fine Tuning Model</w:t>
      </w:r>
    </w:p>
    <w:p w14:paraId="10C7702A" w14:textId="4E0D2174" w:rsidR="00116487" w:rsidRPr="00304E02" w:rsidRDefault="00F9729D" w:rsidP="00B01534">
      <w:pPr>
        <w:ind w:firstLine="720"/>
      </w:pPr>
      <w:r w:rsidRPr="00F9729D">
        <w:t xml:space="preserve">Pada tahap </w:t>
      </w:r>
      <w:r w:rsidR="002868AF">
        <w:t>fine tuning model</w:t>
      </w:r>
      <w:r w:rsidRPr="00F9729D">
        <w:t xml:space="preserve"> </w:t>
      </w:r>
      <w:r w:rsidRPr="006E46EA">
        <w:rPr>
          <w:i/>
        </w:rPr>
        <w:t>BERT</w:t>
      </w:r>
      <w:r w:rsidRPr="00F9729D">
        <w:t xml:space="preserve">, </w:t>
      </w:r>
      <w:r w:rsidR="00EA59C8">
        <w:t xml:space="preserve">terdapat beberapa </w:t>
      </w:r>
      <w:r w:rsidR="00DA6262">
        <w:t>proses yang dilakukan</w:t>
      </w:r>
      <w:r w:rsidRPr="00F9729D">
        <w:t>. Berikut adalah tahap-tahap yang dilakukan:</w:t>
      </w:r>
      <w:r w:rsidR="00F64580" w:rsidRPr="00304E02">
        <w:t xml:space="preserve"> </w:t>
      </w:r>
    </w:p>
    <w:p w14:paraId="22D686FE" w14:textId="13FFEE3B" w:rsidR="00644DCF" w:rsidRPr="004C0571" w:rsidRDefault="00644DCF" w:rsidP="003809E9">
      <w:pPr>
        <w:pStyle w:val="ListParagraph"/>
        <w:numPr>
          <w:ilvl w:val="0"/>
          <w:numId w:val="5"/>
        </w:numPr>
        <w:ind w:left="336"/>
      </w:pPr>
      <w:r w:rsidRPr="0068644C">
        <w:rPr>
          <w:i/>
        </w:rPr>
        <w:t>Embedding</w:t>
      </w:r>
      <w:r w:rsidR="00084364" w:rsidRPr="0068644C">
        <w:rPr>
          <w:i/>
        </w:rPr>
        <w:t xml:space="preserve"> Layer</w:t>
      </w:r>
    </w:p>
    <w:p w14:paraId="7B7A32EC" w14:textId="63AB1D0F" w:rsidR="009A7056" w:rsidRDefault="00676C26" w:rsidP="007A67DB">
      <w:pPr>
        <w:ind w:firstLine="720"/>
      </w:pPr>
      <w:r>
        <w:rPr>
          <w:i/>
        </w:rPr>
        <w:t>Embedding l</w:t>
      </w:r>
      <w:r w:rsidRPr="00676C26">
        <w:rPr>
          <w:i/>
        </w:rPr>
        <w:t>ayer</w:t>
      </w:r>
      <w:r>
        <w:t xml:space="preserve"> merupakan tahap awal pada proses fine tuning BERT</w:t>
      </w:r>
      <w:r w:rsidR="00B62668" w:rsidRPr="00B62668">
        <w:t xml:space="preserve">, </w:t>
      </w:r>
      <w:r>
        <w:t>di tahap ini teks yang telah di pecah menjadi token pada tahap tokenisasi menggunakan BERT Tokenizer selanjutnya di proses pada Embedding layer yang menghasilkan 3 buah nilai diantaranya</w:t>
      </w:r>
      <w:r w:rsidR="00B62668" w:rsidRPr="00B62668">
        <w:t xml:space="preserve"> </w:t>
      </w:r>
      <w:r w:rsidR="00854B68">
        <w:rPr>
          <w:i/>
        </w:rPr>
        <w:t>Token</w:t>
      </w:r>
      <w:r w:rsidR="00B62668" w:rsidRPr="003776CB">
        <w:rPr>
          <w:i/>
        </w:rPr>
        <w:t xml:space="preserve"> Embedding</w:t>
      </w:r>
      <w:r w:rsidR="00B62668" w:rsidRPr="00B62668">
        <w:t xml:space="preserve">, </w:t>
      </w:r>
      <w:r w:rsidR="00B62668" w:rsidRPr="003776CB">
        <w:rPr>
          <w:i/>
        </w:rPr>
        <w:t xml:space="preserve">Positional </w:t>
      </w:r>
      <w:r w:rsidR="00D5459A">
        <w:rPr>
          <w:i/>
        </w:rPr>
        <w:t>Encoding</w:t>
      </w:r>
      <w:r w:rsidR="00B62668" w:rsidRPr="00B62668">
        <w:t xml:space="preserve">, dan </w:t>
      </w:r>
      <w:r w:rsidR="00854B68">
        <w:rPr>
          <w:i/>
        </w:rPr>
        <w:t>Segment</w:t>
      </w:r>
      <w:r w:rsidR="00B62668" w:rsidRPr="003776CB">
        <w:rPr>
          <w:i/>
        </w:rPr>
        <w:t xml:space="preserve"> Embedding</w:t>
      </w:r>
      <w:r w:rsidR="00CF3F53">
        <w:t xml:space="preserve">, namun dalam proses NER </w:t>
      </w:r>
      <w:r w:rsidR="00CF3F53" w:rsidRPr="00CF3F53">
        <w:rPr>
          <w:i/>
        </w:rPr>
        <w:t>Segment Embedding</w:t>
      </w:r>
      <w:r w:rsidR="00CF3F53">
        <w:t xml:space="preserve"> tidak digunakan</w:t>
      </w:r>
      <w:r w:rsidR="00B62668" w:rsidRPr="00B62668">
        <w:t>.</w:t>
      </w:r>
      <w:r w:rsidR="00DA5E50">
        <w:t xml:space="preserve"> </w:t>
      </w:r>
      <w:r w:rsidR="008B3B85">
        <w:t xml:space="preserve">Contoh </w:t>
      </w:r>
      <w:r w:rsidR="00B50C18">
        <w:t xml:space="preserve">proses ini </w:t>
      </w:r>
      <w:r w:rsidR="004B7C1F">
        <w:t>bisa dilihat dalam</w:t>
      </w:r>
      <w:r w:rsidR="001D44E3">
        <w:t xml:space="preserve"> </w:t>
      </w:r>
      <w:r w:rsidR="001D44E3" w:rsidRPr="001D44E3">
        <w:fldChar w:fldCharType="begin"/>
      </w:r>
      <w:r w:rsidR="001D44E3" w:rsidRPr="001D44E3">
        <w:instrText xml:space="preserve"> REF _Ref168845396 \h  \* MERGEFORMAT </w:instrText>
      </w:r>
      <w:r w:rsidR="001D44E3" w:rsidRPr="001D44E3">
        <w:fldChar w:fldCharType="separate"/>
      </w:r>
      <w:r w:rsidR="007924A3">
        <w:rPr>
          <w:szCs w:val="24"/>
        </w:rPr>
        <w:t>Gambar 3.</w:t>
      </w:r>
      <w:r w:rsidR="007924A3" w:rsidRPr="007924A3">
        <w:rPr>
          <w:szCs w:val="24"/>
        </w:rPr>
        <w:t>5</w:t>
      </w:r>
      <w:r w:rsidR="001D44E3" w:rsidRPr="001D44E3">
        <w:fldChar w:fldCharType="end"/>
      </w:r>
      <w:r w:rsidR="008B3B85">
        <w:t>.</w:t>
      </w:r>
      <w:r w:rsidR="003E1D9A">
        <w:rPr>
          <w:i/>
        </w:rPr>
        <w:t xml:space="preserve"> </w:t>
      </w:r>
      <w:r w:rsidR="00B62668" w:rsidRPr="00B62668">
        <w:t xml:space="preserve">Ketiga jenis embedding ini memiliki dimensi yang sama, </w:t>
      </w:r>
      <w:r w:rsidR="00087BEE">
        <w:t>yaitu (1, 512</w:t>
      </w:r>
      <w:r w:rsidR="00CB7D34">
        <w:t>, 768), di</w:t>
      </w:r>
      <w:r w:rsidR="00B62668" w:rsidRPr="00B62668">
        <w:t>mana angka satu</w:t>
      </w:r>
      <w:r w:rsidR="00087BEE">
        <w:t xml:space="preserve"> merupakan jumlah data, angka 512</w:t>
      </w:r>
      <w:r w:rsidR="00B62668" w:rsidRPr="00B62668">
        <w:t xml:space="preserve"> merupakan jumlah token, dan angka 768 merupakan dimensi dari</w:t>
      </w:r>
      <w:r w:rsidR="00276AA8">
        <w:t xml:space="preserve"> representasi dari setiap token</w:t>
      </w:r>
      <w:r w:rsidR="00B62668" w:rsidRPr="00B62668">
        <w:t xml:space="preserve">. Ketiga embedding ini digabungkan untuk menghasilkan Output Embedding yang akan menjadi input untuk </w:t>
      </w:r>
      <w:r w:rsidR="00B62668" w:rsidRPr="00DA672C">
        <w:rPr>
          <w:i/>
        </w:rPr>
        <w:t>Encoder</w:t>
      </w:r>
      <w:r w:rsidR="00DA672C" w:rsidRPr="00DA672C">
        <w:rPr>
          <w:i/>
        </w:rPr>
        <w:t xml:space="preserve"> Layer</w:t>
      </w:r>
      <w:r w:rsidR="00B62668" w:rsidRPr="00DA672C">
        <w:rPr>
          <w:i/>
        </w:rPr>
        <w:t>.</w:t>
      </w:r>
      <w:r w:rsidR="00B62668" w:rsidRPr="00B62668">
        <w:t xml:space="preserve"> Output Embedding ini merupakan representasi numerik dari teks yang siap untuk diproses lebih lanjut oleh model BERT.</w:t>
      </w:r>
    </w:p>
    <w:p w14:paraId="43679DCE" w14:textId="77777777" w:rsidR="006601F3" w:rsidRDefault="006601F3" w:rsidP="006601F3">
      <w:pPr>
        <w:keepNext/>
        <w:ind w:left="-24"/>
        <w:jc w:val="center"/>
      </w:pPr>
      <w:r w:rsidRPr="0014723C">
        <w:rPr>
          <w:noProof/>
        </w:rPr>
        <w:lastRenderedPageBreak/>
        <w:drawing>
          <wp:inline distT="0" distB="0" distL="0" distR="0" wp14:anchorId="05905C0A" wp14:editId="21E7D3A1">
            <wp:extent cx="4652461" cy="3139267"/>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osik\Kuliah\Skripsi\NER\tugas_akhir\Flowchart\Flowchart Layer Embedding.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652461" cy="3139267"/>
                    </a:xfrm>
                    <a:prstGeom prst="rect">
                      <a:avLst/>
                    </a:prstGeom>
                    <a:noFill/>
                    <a:ln>
                      <a:noFill/>
                    </a:ln>
                  </pic:spPr>
                </pic:pic>
              </a:graphicData>
            </a:graphic>
          </wp:inline>
        </w:drawing>
      </w:r>
    </w:p>
    <w:p w14:paraId="69C2D5C5" w14:textId="7FA827CD" w:rsidR="00116487" w:rsidRPr="002E72BA" w:rsidRDefault="006601F3" w:rsidP="002E72BA">
      <w:pPr>
        <w:pStyle w:val="Caption"/>
        <w:jc w:val="center"/>
        <w:rPr>
          <w:color w:val="auto"/>
          <w:sz w:val="24"/>
          <w:szCs w:val="24"/>
        </w:rPr>
      </w:pPr>
      <w:bookmarkStart w:id="125" w:name="_Ref168845396"/>
      <w:bookmarkStart w:id="126" w:name="_Toc172274257"/>
      <w:r>
        <w:rPr>
          <w:i w:val="0"/>
          <w:color w:val="auto"/>
          <w:sz w:val="24"/>
          <w:szCs w:val="24"/>
        </w:rPr>
        <w:t>Gambar 3.</w:t>
      </w:r>
      <w:r w:rsidRPr="0085611C">
        <w:rPr>
          <w:i w:val="0"/>
          <w:color w:val="auto"/>
          <w:sz w:val="24"/>
          <w:szCs w:val="24"/>
        </w:rPr>
        <w:fldChar w:fldCharType="begin"/>
      </w:r>
      <w:r w:rsidRPr="0085611C">
        <w:rPr>
          <w:i w:val="0"/>
          <w:color w:val="auto"/>
          <w:sz w:val="24"/>
          <w:szCs w:val="24"/>
        </w:rPr>
        <w:instrText xml:space="preserve"> SEQ Gambar_3. \* ARABIC </w:instrText>
      </w:r>
      <w:r w:rsidRPr="0085611C">
        <w:rPr>
          <w:i w:val="0"/>
          <w:color w:val="auto"/>
          <w:sz w:val="24"/>
          <w:szCs w:val="24"/>
        </w:rPr>
        <w:fldChar w:fldCharType="separate"/>
      </w:r>
      <w:r w:rsidR="007924A3">
        <w:rPr>
          <w:i w:val="0"/>
          <w:noProof/>
          <w:color w:val="auto"/>
          <w:sz w:val="24"/>
          <w:szCs w:val="24"/>
        </w:rPr>
        <w:t>5</w:t>
      </w:r>
      <w:r w:rsidRPr="0085611C">
        <w:rPr>
          <w:i w:val="0"/>
          <w:color w:val="auto"/>
          <w:sz w:val="24"/>
          <w:szCs w:val="24"/>
        </w:rPr>
        <w:fldChar w:fldCharType="end"/>
      </w:r>
      <w:bookmarkEnd w:id="125"/>
      <w:r w:rsidRPr="0085611C">
        <w:rPr>
          <w:i w:val="0"/>
          <w:color w:val="auto"/>
          <w:sz w:val="24"/>
          <w:szCs w:val="24"/>
        </w:rPr>
        <w:t xml:space="preserve"> Contoh </w:t>
      </w:r>
      <w:r w:rsidRPr="0085611C">
        <w:rPr>
          <w:color w:val="auto"/>
          <w:sz w:val="24"/>
          <w:szCs w:val="24"/>
        </w:rPr>
        <w:t>Embedding Layer</w:t>
      </w:r>
      <w:bookmarkEnd w:id="126"/>
    </w:p>
    <w:p w14:paraId="6BF5A6CF" w14:textId="4D33C54D" w:rsidR="00417AA7" w:rsidRDefault="00644DCF" w:rsidP="003809E9">
      <w:pPr>
        <w:pStyle w:val="ListParagraph"/>
        <w:numPr>
          <w:ilvl w:val="0"/>
          <w:numId w:val="5"/>
        </w:numPr>
        <w:ind w:left="364"/>
        <w:rPr>
          <w:i/>
        </w:rPr>
      </w:pPr>
      <w:r w:rsidRPr="0068644C">
        <w:rPr>
          <w:i/>
        </w:rPr>
        <w:t>Encoder</w:t>
      </w:r>
      <w:r w:rsidR="00AE6707" w:rsidRPr="0068644C">
        <w:rPr>
          <w:i/>
        </w:rPr>
        <w:t xml:space="preserve"> Layer</w:t>
      </w:r>
    </w:p>
    <w:p w14:paraId="44D7ADD4" w14:textId="6065BE49" w:rsidR="00E53592" w:rsidRDefault="006457A9" w:rsidP="004E0A91">
      <w:pPr>
        <w:ind w:left="4" w:firstLine="716"/>
      </w:pPr>
      <w:r w:rsidRPr="006457A9">
        <w:t xml:space="preserve">Pada </w:t>
      </w:r>
      <w:r w:rsidRPr="00AF75E0">
        <w:rPr>
          <w:i/>
        </w:rPr>
        <w:t>Encoder</w:t>
      </w:r>
      <w:r w:rsidR="00F65274">
        <w:t xml:space="preserve"> </w:t>
      </w:r>
      <w:r w:rsidR="00F65274" w:rsidRPr="00F65274">
        <w:rPr>
          <w:i/>
        </w:rPr>
        <w:t>Layer</w:t>
      </w:r>
      <w:r w:rsidR="00F65274">
        <w:t xml:space="preserve">, terdapat beberapa sub </w:t>
      </w:r>
      <w:r w:rsidR="00F65274" w:rsidRPr="00F65274">
        <w:rPr>
          <w:i/>
        </w:rPr>
        <w:t>layer</w:t>
      </w:r>
      <w:r w:rsidRPr="006457A9">
        <w:t xml:space="preserve"> </w:t>
      </w:r>
      <w:r w:rsidR="0002238E">
        <w:t xml:space="preserve">yaitu </w:t>
      </w:r>
      <w:r w:rsidR="00030C3C">
        <w:rPr>
          <w:i/>
        </w:rPr>
        <w:t>Self-</w:t>
      </w:r>
      <w:r w:rsidRPr="00030C3C">
        <w:rPr>
          <w:i/>
        </w:rPr>
        <w:t>Attention</w:t>
      </w:r>
      <w:r w:rsidRPr="006457A9">
        <w:t xml:space="preserve">, </w:t>
      </w:r>
      <w:r w:rsidRPr="00021A04">
        <w:rPr>
          <w:i/>
        </w:rPr>
        <w:t>Feed Forward Network</w:t>
      </w:r>
      <w:r w:rsidR="008F2377">
        <w:t xml:space="preserve">, </w:t>
      </w:r>
      <w:r w:rsidR="008F2377">
        <w:rPr>
          <w:i/>
        </w:rPr>
        <w:t xml:space="preserve">Residual Connection </w:t>
      </w:r>
      <w:r w:rsidR="00CC1344">
        <w:t>dan Normalisasi</w:t>
      </w:r>
      <w:r w:rsidR="00417AA7">
        <w:t>.</w:t>
      </w:r>
      <w:r w:rsidR="00175F5F">
        <w:t xml:space="preserve"> </w:t>
      </w:r>
      <w:r w:rsidR="00DE66E7" w:rsidRPr="00DE66E7">
        <w:rPr>
          <w:i/>
        </w:rPr>
        <w:t>Encoder</w:t>
      </w:r>
      <w:r w:rsidR="00175F5F">
        <w:t xml:space="preserve"> layer </w:t>
      </w:r>
      <w:r w:rsidR="00095295" w:rsidRPr="00095295">
        <w:t>menerima input dari hasil embedding yang telah ditokenisasi dan diubah menjadi vektor dengan dimensi (1, 512, 768).</w:t>
      </w:r>
      <w:r w:rsidR="002A50C6">
        <w:t xml:space="preserve"> </w:t>
      </w:r>
      <w:r w:rsidR="00095295" w:rsidRPr="00095295">
        <w:t xml:space="preserve">Vektor ini kemudian diproses menggunakan </w:t>
      </w:r>
      <w:r w:rsidR="00095295" w:rsidRPr="00095295">
        <w:rPr>
          <w:i/>
        </w:rPr>
        <w:t>Self-Attention</w:t>
      </w:r>
      <w:r w:rsidR="00095295" w:rsidRPr="00095295">
        <w:t xml:space="preserve">, yang memungkinkan model untuk memfokuskan pada setiap bagian dari input dengan </w:t>
      </w:r>
      <w:r w:rsidR="00761FBC">
        <w:t>membuat</w:t>
      </w:r>
      <w:r w:rsidR="00B2378F">
        <w:t xml:space="preserve"> tiga komponen yaitu</w:t>
      </w:r>
      <w:r w:rsidR="00095295" w:rsidRPr="00095295">
        <w:t xml:space="preserve"> </w:t>
      </w:r>
      <w:r w:rsidR="00095295" w:rsidRPr="00F64580">
        <w:rPr>
          <w:i/>
        </w:rPr>
        <w:t>Query</w:t>
      </w:r>
      <w:r w:rsidR="00095295" w:rsidRPr="00095295">
        <w:t xml:space="preserve">, </w:t>
      </w:r>
      <w:r w:rsidR="00095295" w:rsidRPr="00F64580">
        <w:rPr>
          <w:i/>
        </w:rPr>
        <w:t>Key</w:t>
      </w:r>
      <w:r w:rsidR="00095295" w:rsidRPr="00095295">
        <w:t xml:space="preserve">, dan </w:t>
      </w:r>
      <w:r w:rsidR="00095295" w:rsidRPr="00F64580">
        <w:rPr>
          <w:i/>
        </w:rPr>
        <w:t>Value</w:t>
      </w:r>
      <w:r w:rsidR="00761FBC">
        <w:t xml:space="preserve">. Dari 3 komponen tersebut masing-masing dibagi dengan </w:t>
      </w:r>
      <w:r w:rsidR="00761FBC" w:rsidRPr="00F64580">
        <w:rPr>
          <w:i/>
        </w:rPr>
        <w:t>head attention</w:t>
      </w:r>
      <w:r w:rsidR="00761FBC">
        <w:t xml:space="preserve"> yaitu 12 sehingga menghasilkan shape (1, 12, 512, 64) dimana 1 merupakan jumlah data, 12 merupakan jumlah </w:t>
      </w:r>
      <w:r w:rsidR="00761FBC" w:rsidRPr="00F64580">
        <w:rPr>
          <w:i/>
        </w:rPr>
        <w:t>head attention</w:t>
      </w:r>
      <w:r w:rsidR="00761FBC">
        <w:t>, 512 merupakan jumlah token, dan 64 merupakan hasil pembagian representasi token yang awalnya 768</w:t>
      </w:r>
      <w:r w:rsidR="00F32A2C">
        <w:t xml:space="preserve"> dengan </w:t>
      </w:r>
      <w:r w:rsidR="00F32A2C" w:rsidRPr="00F64580">
        <w:rPr>
          <w:i/>
        </w:rPr>
        <w:t>head attention</w:t>
      </w:r>
      <w:r w:rsidR="00095295" w:rsidRPr="00095295">
        <w:t>.</w:t>
      </w:r>
      <w:r w:rsidR="00D7036A">
        <w:t xml:space="preserve"> </w:t>
      </w:r>
      <w:r w:rsidR="00E915CB" w:rsidRPr="00E915CB">
        <w:t xml:space="preserve">Setelah itu, dilakukan penerapan persamaan (2.1) dengan melakukan </w:t>
      </w:r>
      <w:r w:rsidR="00E915CB" w:rsidRPr="00F64580">
        <w:rPr>
          <w:i/>
        </w:rPr>
        <w:t>dot product</w:t>
      </w:r>
      <w:r w:rsidR="00E915CB" w:rsidRPr="00E915CB">
        <w:t xml:space="preserve"> antara </w:t>
      </w:r>
      <w:r w:rsidR="00E915CB" w:rsidRPr="00F64580">
        <w:rPr>
          <w:i/>
        </w:rPr>
        <w:t>Query</w:t>
      </w:r>
      <w:r w:rsidR="00E915CB" w:rsidRPr="00E915CB">
        <w:t xml:space="preserve"> dan </w:t>
      </w:r>
      <w:r w:rsidR="00E915CB" w:rsidRPr="00F64580">
        <w:rPr>
          <w:i/>
        </w:rPr>
        <w:t>Key</w:t>
      </w:r>
      <w:r w:rsidR="00E915CB" w:rsidRPr="00E915CB">
        <w:t xml:space="preserve"> yang telah ditransposisikan, dan hasilnya dibagi dengan akar kuadrat dari dimensi </w:t>
      </w:r>
      <w:r w:rsidR="00E915CB" w:rsidRPr="00F64580">
        <w:rPr>
          <w:i/>
        </w:rPr>
        <w:t>Key</w:t>
      </w:r>
      <w:r w:rsidR="00E915CB" w:rsidRPr="00E915CB">
        <w:t xml:space="preserve"> untuk mendapatkan skor </w:t>
      </w:r>
      <w:r w:rsidR="00E915CB" w:rsidRPr="00F64580">
        <w:rPr>
          <w:i/>
        </w:rPr>
        <w:t>attention</w:t>
      </w:r>
      <w:r w:rsidR="00E915CB" w:rsidRPr="00E915CB">
        <w:t>.</w:t>
      </w:r>
      <w:r w:rsidR="00525541">
        <w:t xml:space="preserve"> </w:t>
      </w:r>
      <w:r w:rsidR="006477F2" w:rsidRPr="006477F2">
        <w:t xml:space="preserve">Skor ini kemudian dinormalisasi menggunakan fungsi </w:t>
      </w:r>
      <w:r w:rsidR="00DE66E7" w:rsidRPr="00DE66E7">
        <w:rPr>
          <w:i/>
        </w:rPr>
        <w:t>softmax</w:t>
      </w:r>
      <w:r w:rsidR="006477F2" w:rsidRPr="006477F2">
        <w:t xml:space="preserve"> untuk mendapatkan distribusi probabilitas yang menunjukkan seberapa penting setiap kata terhadap kata lain dalam kalimat. Fungsi </w:t>
      </w:r>
      <w:r w:rsidR="00DE66E7" w:rsidRPr="00DE66E7">
        <w:rPr>
          <w:i/>
        </w:rPr>
        <w:t>softmax</w:t>
      </w:r>
      <w:r w:rsidR="006477F2" w:rsidRPr="006477F2">
        <w:t xml:space="preserve"> dapat dihitung dengan persamaan (2.2).</w:t>
      </w:r>
      <w:r w:rsidR="006477F2">
        <w:t xml:space="preserve"> </w:t>
      </w:r>
      <w:r w:rsidR="00525541">
        <w:t xml:space="preserve">Output dari </w:t>
      </w:r>
      <w:r w:rsidR="00525541" w:rsidRPr="00525541">
        <w:rPr>
          <w:i/>
        </w:rPr>
        <w:t>Self-</w:t>
      </w:r>
      <w:r w:rsidR="00417AA7" w:rsidRPr="00525541">
        <w:rPr>
          <w:i/>
        </w:rPr>
        <w:t>Attention</w:t>
      </w:r>
      <w:r w:rsidR="00175F5F">
        <w:t xml:space="preserve"> </w:t>
      </w:r>
      <w:r w:rsidR="00525541" w:rsidRPr="00525541">
        <w:t xml:space="preserve">kemudian diolah melalui </w:t>
      </w:r>
      <w:r w:rsidR="00525541" w:rsidRPr="003F3B4E">
        <w:rPr>
          <w:i/>
        </w:rPr>
        <w:t>Residual Connection</w:t>
      </w:r>
      <w:r w:rsidR="004F625C">
        <w:rPr>
          <w:i/>
        </w:rPr>
        <w:t>,</w:t>
      </w:r>
      <w:r w:rsidR="001163EE">
        <w:t xml:space="preserve"> Normalisasi</w:t>
      </w:r>
      <w:r w:rsidR="00554CEC">
        <w:t xml:space="preserve"> </w:t>
      </w:r>
      <w:r w:rsidR="004F625C">
        <w:t xml:space="preserve">dan </w:t>
      </w:r>
      <w:r w:rsidR="004F625C">
        <w:lastRenderedPageBreak/>
        <w:t xml:space="preserve">Dropout </w:t>
      </w:r>
      <w:r w:rsidR="00554CEC">
        <w:t>sehingga menghasilkan dimensi (1, 512, 768)</w:t>
      </w:r>
      <w:r w:rsidR="002A5006">
        <w:t xml:space="preserve">. Contoh alur proses dari </w:t>
      </w:r>
      <w:r w:rsidR="002A5006" w:rsidRPr="003E0DF5">
        <w:rPr>
          <w:i/>
        </w:rPr>
        <w:t>Self-Attention</w:t>
      </w:r>
      <w:r w:rsidR="002A5006" w:rsidRPr="003E0DF5">
        <w:t>,</w:t>
      </w:r>
      <w:r w:rsidR="002A5006" w:rsidRPr="003E0DF5">
        <w:rPr>
          <w:i/>
        </w:rPr>
        <w:t xml:space="preserve"> Residual Connection</w:t>
      </w:r>
      <w:r w:rsidR="002A5006">
        <w:t xml:space="preserve"> dan Normalisasi ini </w:t>
      </w:r>
      <w:r w:rsidR="004B7C1F">
        <w:t>bisa dilihat dalam</w:t>
      </w:r>
      <w:r w:rsidR="00917ADC">
        <w:t xml:space="preserve"> </w:t>
      </w:r>
      <w:r w:rsidR="00917ADC" w:rsidRPr="00917ADC">
        <w:fldChar w:fldCharType="begin"/>
      </w:r>
      <w:r w:rsidR="00917ADC" w:rsidRPr="00917ADC">
        <w:instrText xml:space="preserve"> REF _Ref168406050 \h  \* MERGEFORMAT </w:instrText>
      </w:r>
      <w:r w:rsidR="00917ADC" w:rsidRPr="00917ADC">
        <w:fldChar w:fldCharType="separate"/>
      </w:r>
      <w:r w:rsidR="007924A3" w:rsidRPr="009D7875">
        <w:rPr>
          <w:szCs w:val="24"/>
        </w:rPr>
        <w:t>Gamba</w:t>
      </w:r>
      <w:r w:rsidR="007924A3">
        <w:rPr>
          <w:szCs w:val="24"/>
        </w:rPr>
        <w:t>r 3.</w:t>
      </w:r>
      <w:r w:rsidR="007924A3" w:rsidRPr="007924A3">
        <w:rPr>
          <w:szCs w:val="24"/>
        </w:rPr>
        <w:t>6</w:t>
      </w:r>
      <w:r w:rsidR="00917ADC" w:rsidRPr="00917ADC">
        <w:fldChar w:fldCharType="end"/>
      </w:r>
      <w:r w:rsidR="00417AA7">
        <w:t>.</w:t>
      </w:r>
    </w:p>
    <w:p w14:paraId="658972B6" w14:textId="5701D1C7" w:rsidR="009D7875" w:rsidRDefault="00175F5F" w:rsidP="009D7875">
      <w:pPr>
        <w:keepNext/>
        <w:ind w:left="4"/>
        <w:jc w:val="center"/>
      </w:pPr>
      <w:r w:rsidRPr="004534AD">
        <w:rPr>
          <w:noProof/>
        </w:rPr>
        <w:drawing>
          <wp:inline distT="0" distB="0" distL="0" distR="0" wp14:anchorId="3DA13840" wp14:editId="0499ACC1">
            <wp:extent cx="4600575" cy="4837784"/>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osik\Kuliah\Skripsi\NER\tugas_akhir\Flowchart\Arsitektur Encoder.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9839"/>
                    <a:stretch/>
                  </pic:blipFill>
                  <pic:spPr bwMode="auto">
                    <a:xfrm>
                      <a:off x="0" y="0"/>
                      <a:ext cx="4606722" cy="4844247"/>
                    </a:xfrm>
                    <a:prstGeom prst="rect">
                      <a:avLst/>
                    </a:prstGeom>
                    <a:noFill/>
                    <a:ln>
                      <a:noFill/>
                    </a:ln>
                    <a:extLst>
                      <a:ext uri="{53640926-AAD7-44D8-BBD7-CCE9431645EC}">
                        <a14:shadowObscured xmlns:a14="http://schemas.microsoft.com/office/drawing/2010/main"/>
                      </a:ext>
                    </a:extLst>
                  </pic:spPr>
                </pic:pic>
              </a:graphicData>
            </a:graphic>
          </wp:inline>
        </w:drawing>
      </w:r>
    </w:p>
    <w:p w14:paraId="68F9E705" w14:textId="5102218D" w:rsidR="00175F5F" w:rsidRDefault="009D7875" w:rsidP="009D7875">
      <w:pPr>
        <w:pStyle w:val="Caption"/>
        <w:jc w:val="center"/>
        <w:rPr>
          <w:i w:val="0"/>
          <w:color w:val="auto"/>
          <w:sz w:val="24"/>
          <w:szCs w:val="24"/>
        </w:rPr>
      </w:pPr>
      <w:bookmarkStart w:id="127" w:name="_Ref168406050"/>
      <w:bookmarkStart w:id="128" w:name="_Toc172274258"/>
      <w:r w:rsidRPr="009D7875">
        <w:rPr>
          <w:i w:val="0"/>
          <w:color w:val="auto"/>
          <w:sz w:val="24"/>
          <w:szCs w:val="24"/>
        </w:rPr>
        <w:t>Gamba</w:t>
      </w:r>
      <w:r>
        <w:rPr>
          <w:i w:val="0"/>
          <w:color w:val="auto"/>
          <w:sz w:val="24"/>
          <w:szCs w:val="24"/>
        </w:rPr>
        <w:t>r 3.</w:t>
      </w:r>
      <w:r w:rsidRPr="009D7875">
        <w:rPr>
          <w:i w:val="0"/>
          <w:color w:val="auto"/>
          <w:sz w:val="24"/>
          <w:szCs w:val="24"/>
        </w:rPr>
        <w:fldChar w:fldCharType="begin"/>
      </w:r>
      <w:r w:rsidRPr="009D7875">
        <w:rPr>
          <w:i w:val="0"/>
          <w:color w:val="auto"/>
          <w:sz w:val="24"/>
          <w:szCs w:val="24"/>
        </w:rPr>
        <w:instrText xml:space="preserve"> SEQ Gambar_3. \* ARABIC </w:instrText>
      </w:r>
      <w:r w:rsidRPr="009D7875">
        <w:rPr>
          <w:i w:val="0"/>
          <w:color w:val="auto"/>
          <w:sz w:val="24"/>
          <w:szCs w:val="24"/>
        </w:rPr>
        <w:fldChar w:fldCharType="separate"/>
      </w:r>
      <w:r w:rsidR="007924A3">
        <w:rPr>
          <w:i w:val="0"/>
          <w:noProof/>
          <w:color w:val="auto"/>
          <w:sz w:val="24"/>
          <w:szCs w:val="24"/>
        </w:rPr>
        <w:t>6</w:t>
      </w:r>
      <w:r w:rsidRPr="009D7875">
        <w:rPr>
          <w:i w:val="0"/>
          <w:color w:val="auto"/>
          <w:sz w:val="24"/>
          <w:szCs w:val="24"/>
        </w:rPr>
        <w:fldChar w:fldCharType="end"/>
      </w:r>
      <w:bookmarkEnd w:id="127"/>
      <w:r w:rsidRPr="009D7875">
        <w:rPr>
          <w:i w:val="0"/>
          <w:color w:val="auto"/>
          <w:sz w:val="24"/>
          <w:szCs w:val="24"/>
        </w:rPr>
        <w:t xml:space="preserve"> Contoh Proses </w:t>
      </w:r>
      <w:r w:rsidR="00A1345C" w:rsidRPr="00A1345C">
        <w:rPr>
          <w:color w:val="auto"/>
          <w:sz w:val="24"/>
          <w:szCs w:val="24"/>
        </w:rPr>
        <w:t>Self-Attention</w:t>
      </w:r>
      <w:r w:rsidR="00A1345C" w:rsidRPr="00BD6ABB">
        <w:rPr>
          <w:i w:val="0"/>
          <w:color w:val="auto"/>
          <w:sz w:val="24"/>
          <w:szCs w:val="24"/>
        </w:rPr>
        <w:t>,</w:t>
      </w:r>
      <w:r w:rsidR="00A1345C" w:rsidRPr="00A1345C">
        <w:rPr>
          <w:color w:val="auto"/>
          <w:sz w:val="24"/>
          <w:szCs w:val="24"/>
        </w:rPr>
        <w:t xml:space="preserve"> Residual Connection </w:t>
      </w:r>
      <w:r w:rsidR="00A1345C" w:rsidRPr="00A1345C">
        <w:rPr>
          <w:i w:val="0"/>
          <w:color w:val="auto"/>
          <w:sz w:val="24"/>
          <w:szCs w:val="24"/>
        </w:rPr>
        <w:t>dan Normalisasi</w:t>
      </w:r>
      <w:bookmarkEnd w:id="128"/>
    </w:p>
    <w:p w14:paraId="5843A740" w14:textId="124451DA" w:rsidR="004F625C" w:rsidRPr="004F625C" w:rsidRDefault="00922448" w:rsidP="003A2715">
      <w:pPr>
        <w:ind w:firstLine="720"/>
      </w:pPr>
      <w:r>
        <w:t xml:space="preserve">Proses selanjutnya </w:t>
      </w:r>
      <w:r w:rsidR="009F4D8F" w:rsidRPr="009F4D8F">
        <w:t>adalah melalui Feed Forward Network dengan linear layer pertama yang menghasilkan dimensi (1, 512, 3072), di mana 3072 merupakan panjang weight dari linear layer pertama pada Feed Forward Network</w:t>
      </w:r>
      <w:r w:rsidR="009F4D8F">
        <w:t>.</w:t>
      </w:r>
      <w:r w:rsidR="00567460">
        <w:t xml:space="preserve"> </w:t>
      </w:r>
      <w:r w:rsidR="009F4D8F" w:rsidRPr="009F4D8F">
        <w:t>Kemudian, hasilnya diproses menggunakan fungsi aktivasi GELU yang dapat dihitung dengan persamaan (2.4), menghasilkan dimensi yang sama.</w:t>
      </w:r>
      <w:r w:rsidR="00567460">
        <w:t xml:space="preserve"> </w:t>
      </w:r>
      <w:r w:rsidR="009F4D8F" w:rsidRPr="009F4D8F">
        <w:t>Setelah itu, hasil tersebut masuk ke linear layer lagi dan dikemb</w:t>
      </w:r>
      <w:r w:rsidR="009F4D8F">
        <w:t>alikan ke dimensi (1, 512, 768)</w:t>
      </w:r>
      <w:r w:rsidR="00567460">
        <w:t xml:space="preserve">. </w:t>
      </w:r>
      <w:r w:rsidR="009F4D8F" w:rsidRPr="009F4D8F">
        <w:t>Hasil dari Feed Forward Network ini selanjutnya diproses melalui Residual Connection dan Normalisasi. Berbeda dengan Residual Connection pertama, Residual Connection kedua ini ditambahkan dengan hasil Residual Connection pertama.</w:t>
      </w:r>
      <w:r w:rsidR="00D76261">
        <w:t xml:space="preserve"> </w:t>
      </w:r>
      <w:r w:rsidR="0096278D" w:rsidRPr="0096278D">
        <w:t xml:space="preserve">Setelah itu, output tersebut dinormalisasi melalui layer normalisasi. Output akhir dari BERT </w:t>
      </w:r>
      <w:r w:rsidR="00DE66E7" w:rsidRPr="00DE66E7">
        <w:rPr>
          <w:i/>
        </w:rPr>
        <w:lastRenderedPageBreak/>
        <w:t>Encoder</w:t>
      </w:r>
      <w:r w:rsidR="0096278D" w:rsidRPr="0096278D">
        <w:t xml:space="preserve"> kemudian akan masuk ke dalam layer klasifikasi untuk prediksi label. Contoh proses Feed Forward Network, Residual Connection, dan Normalisasi ini </w:t>
      </w:r>
      <w:r w:rsidR="004B7C1F">
        <w:t>bisa dilihat dalam</w:t>
      </w:r>
      <w:r w:rsidR="00567460">
        <w:t xml:space="preserve"> </w:t>
      </w:r>
      <w:r w:rsidR="00772163" w:rsidRPr="00772163">
        <w:fldChar w:fldCharType="begin"/>
      </w:r>
      <w:r w:rsidR="00772163" w:rsidRPr="00772163">
        <w:instrText xml:space="preserve"> REF _Ref168853126 \h  \* MERGEFORMAT </w:instrText>
      </w:r>
      <w:r w:rsidR="00772163" w:rsidRPr="00772163">
        <w:fldChar w:fldCharType="separate"/>
      </w:r>
      <w:r w:rsidR="007924A3">
        <w:rPr>
          <w:szCs w:val="24"/>
        </w:rPr>
        <w:t>Gambar 3.</w:t>
      </w:r>
      <w:r w:rsidR="007924A3" w:rsidRPr="007924A3">
        <w:rPr>
          <w:szCs w:val="24"/>
        </w:rPr>
        <w:t>7</w:t>
      </w:r>
      <w:r w:rsidR="00772163" w:rsidRPr="00772163">
        <w:fldChar w:fldCharType="end"/>
      </w:r>
      <w:r w:rsidR="00772163">
        <w:t>.</w:t>
      </w:r>
    </w:p>
    <w:p w14:paraId="41A20B34" w14:textId="77777777" w:rsidR="00567460" w:rsidRDefault="00B91334" w:rsidP="00567460">
      <w:pPr>
        <w:keepNext/>
      </w:pPr>
      <w:r w:rsidRPr="004534AD">
        <w:rPr>
          <w:noProof/>
        </w:rPr>
        <w:drawing>
          <wp:inline distT="0" distB="0" distL="0" distR="0" wp14:anchorId="5EEFDCD3" wp14:editId="32F76099">
            <wp:extent cx="4742412" cy="3277209"/>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Rosik\Kuliah\Skripsi\NER\tugas_akhir\Flowchart\Arsitektur Encoder.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60464"/>
                    <a:stretch/>
                  </pic:blipFill>
                  <pic:spPr bwMode="auto">
                    <a:xfrm>
                      <a:off x="0" y="0"/>
                      <a:ext cx="4754317" cy="3285436"/>
                    </a:xfrm>
                    <a:prstGeom prst="rect">
                      <a:avLst/>
                    </a:prstGeom>
                    <a:noFill/>
                    <a:ln>
                      <a:noFill/>
                    </a:ln>
                    <a:extLst>
                      <a:ext uri="{53640926-AAD7-44D8-BBD7-CCE9431645EC}">
                        <a14:shadowObscured xmlns:a14="http://schemas.microsoft.com/office/drawing/2010/main"/>
                      </a:ext>
                    </a:extLst>
                  </pic:spPr>
                </pic:pic>
              </a:graphicData>
            </a:graphic>
          </wp:inline>
        </w:drawing>
      </w:r>
    </w:p>
    <w:p w14:paraId="6614E426" w14:textId="58308B68" w:rsidR="00DC0A73" w:rsidRPr="00D76261" w:rsidRDefault="00567460" w:rsidP="00D76261">
      <w:pPr>
        <w:pStyle w:val="Caption"/>
        <w:jc w:val="center"/>
        <w:rPr>
          <w:i w:val="0"/>
          <w:color w:val="auto"/>
          <w:sz w:val="24"/>
          <w:szCs w:val="24"/>
        </w:rPr>
      </w:pPr>
      <w:bookmarkStart w:id="129" w:name="_Ref168853126"/>
      <w:bookmarkStart w:id="130" w:name="_Toc172274259"/>
      <w:r>
        <w:rPr>
          <w:i w:val="0"/>
          <w:color w:val="auto"/>
          <w:sz w:val="24"/>
          <w:szCs w:val="24"/>
        </w:rPr>
        <w:t>Gambar 3.</w:t>
      </w:r>
      <w:r w:rsidRPr="00567460">
        <w:rPr>
          <w:i w:val="0"/>
          <w:color w:val="auto"/>
          <w:sz w:val="24"/>
          <w:szCs w:val="24"/>
        </w:rPr>
        <w:fldChar w:fldCharType="begin"/>
      </w:r>
      <w:r w:rsidRPr="00567460">
        <w:rPr>
          <w:i w:val="0"/>
          <w:color w:val="auto"/>
          <w:sz w:val="24"/>
          <w:szCs w:val="24"/>
        </w:rPr>
        <w:instrText xml:space="preserve"> SEQ Gambar_3. \* ARABIC </w:instrText>
      </w:r>
      <w:r w:rsidRPr="00567460">
        <w:rPr>
          <w:i w:val="0"/>
          <w:color w:val="auto"/>
          <w:sz w:val="24"/>
          <w:szCs w:val="24"/>
        </w:rPr>
        <w:fldChar w:fldCharType="separate"/>
      </w:r>
      <w:r w:rsidR="007924A3">
        <w:rPr>
          <w:i w:val="0"/>
          <w:noProof/>
          <w:color w:val="auto"/>
          <w:sz w:val="24"/>
          <w:szCs w:val="24"/>
        </w:rPr>
        <w:t>7</w:t>
      </w:r>
      <w:r w:rsidRPr="00567460">
        <w:rPr>
          <w:i w:val="0"/>
          <w:color w:val="auto"/>
          <w:sz w:val="24"/>
          <w:szCs w:val="24"/>
        </w:rPr>
        <w:fldChar w:fldCharType="end"/>
      </w:r>
      <w:bookmarkEnd w:id="129"/>
      <w:r w:rsidRPr="00567460">
        <w:rPr>
          <w:i w:val="0"/>
          <w:color w:val="auto"/>
          <w:sz w:val="24"/>
          <w:szCs w:val="24"/>
        </w:rPr>
        <w:t xml:space="preserve"> Contoh proses </w:t>
      </w:r>
      <w:r w:rsidRPr="00AE662E">
        <w:rPr>
          <w:color w:val="auto"/>
          <w:sz w:val="24"/>
          <w:szCs w:val="24"/>
        </w:rPr>
        <w:t>Feed Forward Network</w:t>
      </w:r>
      <w:r w:rsidRPr="00567460">
        <w:rPr>
          <w:i w:val="0"/>
          <w:color w:val="auto"/>
          <w:sz w:val="24"/>
          <w:szCs w:val="24"/>
        </w:rPr>
        <w:t xml:space="preserve">, </w:t>
      </w:r>
      <w:r w:rsidRPr="00AE662E">
        <w:rPr>
          <w:color w:val="auto"/>
          <w:sz w:val="24"/>
          <w:szCs w:val="24"/>
        </w:rPr>
        <w:t>Residual Connection</w:t>
      </w:r>
      <w:r w:rsidRPr="00567460">
        <w:rPr>
          <w:i w:val="0"/>
          <w:color w:val="auto"/>
          <w:sz w:val="24"/>
          <w:szCs w:val="24"/>
        </w:rPr>
        <w:t xml:space="preserve"> dan Normalisasi</w:t>
      </w:r>
      <w:bookmarkEnd w:id="130"/>
    </w:p>
    <w:p w14:paraId="732B187A" w14:textId="6B7AEE4D" w:rsidR="006454D3" w:rsidRDefault="00A5119A" w:rsidP="003809E9">
      <w:pPr>
        <w:pStyle w:val="ListParagraph"/>
        <w:numPr>
          <w:ilvl w:val="0"/>
          <w:numId w:val="5"/>
        </w:numPr>
        <w:ind w:left="364"/>
      </w:pPr>
      <w:r>
        <w:t xml:space="preserve">Layer </w:t>
      </w:r>
      <w:r w:rsidR="00F0759F">
        <w:t>Klasifikasi</w:t>
      </w:r>
    </w:p>
    <w:p w14:paraId="536AA4C7" w14:textId="6259246E" w:rsidR="00C53FF1" w:rsidRDefault="00315073" w:rsidP="00D10CAE">
      <w:pPr>
        <w:ind w:firstLine="720"/>
      </w:pPr>
      <w:r w:rsidRPr="00315073">
        <w:t xml:space="preserve">Dalam </w:t>
      </w:r>
      <w:r>
        <w:t>tahap ini</w:t>
      </w:r>
      <w:r w:rsidRPr="00315073">
        <w:t xml:space="preserve">, hasil dari </w:t>
      </w:r>
      <w:r w:rsidRPr="00EF73AC">
        <w:rPr>
          <w:i/>
        </w:rPr>
        <w:t>encoder</w:t>
      </w:r>
      <w:r w:rsidRPr="00315073">
        <w:t xml:space="preserve"> diteruskan ke </w:t>
      </w:r>
      <w:r w:rsidR="009A3B0C">
        <w:t>layer</w:t>
      </w:r>
      <w:r w:rsidRPr="00315073">
        <w:t xml:space="preserve"> klasifikasi. </w:t>
      </w:r>
      <w:r w:rsidR="000152EB">
        <w:t xml:space="preserve">Penambahan </w:t>
      </w:r>
      <w:r w:rsidR="009A3B0C">
        <w:t>Layer</w:t>
      </w:r>
      <w:r w:rsidRPr="00315073">
        <w:t xml:space="preserve"> klasifikasi berperan dalam mengidentifikasi fitur atau perpaduan tertentu dalam representasi yang dihasilkan oleh </w:t>
      </w:r>
      <w:r w:rsidRPr="003B50EA">
        <w:rPr>
          <w:i/>
        </w:rPr>
        <w:t>encoder</w:t>
      </w:r>
      <w:r w:rsidRPr="00315073">
        <w:t xml:space="preserve">, sehingga dapat menentukan </w:t>
      </w:r>
      <w:r w:rsidR="00CA1852">
        <w:t>label entitas</w:t>
      </w:r>
      <w:r w:rsidRPr="00315073">
        <w:t xml:space="preserve">. </w:t>
      </w:r>
      <w:r w:rsidR="00CE553F">
        <w:t>Contoh a</w:t>
      </w:r>
      <w:r w:rsidRPr="00315073">
        <w:t xml:space="preserve">lur ini </w:t>
      </w:r>
      <w:r w:rsidR="004B7C1F">
        <w:t>bisa dilihat dalam</w:t>
      </w:r>
      <w:r w:rsidR="00BD490B">
        <w:t xml:space="preserve"> </w:t>
      </w:r>
      <w:r w:rsidR="00BD490B" w:rsidRPr="00BD490B">
        <w:fldChar w:fldCharType="begin"/>
      </w:r>
      <w:r w:rsidR="00BD490B" w:rsidRPr="00BD490B">
        <w:instrText xml:space="preserve"> REF _Ref168406122 \h  \* MERGEFORMAT </w:instrText>
      </w:r>
      <w:r w:rsidR="00BD490B" w:rsidRPr="00BD490B">
        <w:fldChar w:fldCharType="separate"/>
      </w:r>
      <w:r w:rsidR="007924A3">
        <w:rPr>
          <w:szCs w:val="24"/>
        </w:rPr>
        <w:t>Gambar 3.</w:t>
      </w:r>
      <w:r w:rsidR="007924A3" w:rsidRPr="007924A3">
        <w:rPr>
          <w:szCs w:val="24"/>
        </w:rPr>
        <w:t>8</w:t>
      </w:r>
      <w:r w:rsidR="00BD490B" w:rsidRPr="00BD490B">
        <w:fldChar w:fldCharType="end"/>
      </w:r>
      <w:r w:rsidR="00FA39BA">
        <w:t>. O</w:t>
      </w:r>
      <w:r w:rsidRPr="00315073">
        <w:t xml:space="preserve">utput dari </w:t>
      </w:r>
      <w:r w:rsidRPr="003B50EA">
        <w:rPr>
          <w:i/>
        </w:rPr>
        <w:t>encoder</w:t>
      </w:r>
      <w:r w:rsidR="0008296A">
        <w:t xml:space="preserve"> dengan dimensi (1, 512</w:t>
      </w:r>
      <w:r w:rsidRPr="00315073">
        <w:t xml:space="preserve">, 768) </w:t>
      </w:r>
      <w:r w:rsidR="00FA39BA" w:rsidRPr="00FA39BA">
        <w:t xml:space="preserve">diolah melalui </w:t>
      </w:r>
      <w:r w:rsidR="00544F16">
        <w:rPr>
          <w:i/>
        </w:rPr>
        <w:t xml:space="preserve">Dropout </w:t>
      </w:r>
      <w:r w:rsidR="00A1681E">
        <w:t xml:space="preserve">dan menghasilkan dimensi yang </w:t>
      </w:r>
      <w:r w:rsidR="00DF3CBA">
        <w:t xml:space="preserve">sama, kemudian </w:t>
      </w:r>
      <w:r w:rsidR="00A1681E">
        <w:t xml:space="preserve">dilanjutkan ke </w:t>
      </w:r>
      <w:r w:rsidR="00A1681E" w:rsidRPr="00A1681E">
        <w:rPr>
          <w:i/>
        </w:rPr>
        <w:t>linear</w:t>
      </w:r>
      <w:r w:rsidR="009D4581">
        <w:t xml:space="preserve"> </w:t>
      </w:r>
      <w:r w:rsidR="009D4581" w:rsidRPr="009D4581">
        <w:t>layer</w:t>
      </w:r>
      <w:r w:rsidR="009D4581">
        <w:t xml:space="preserve"> </w:t>
      </w:r>
      <w:r w:rsidR="00FA39BA" w:rsidRPr="009D4581">
        <w:t>yang</w:t>
      </w:r>
      <w:r w:rsidR="00FA39BA" w:rsidRPr="00FA39BA">
        <w:t xml:space="preserve"> melakukan transformasi</w:t>
      </w:r>
      <w:r w:rsidR="000F0A26">
        <w:t xml:space="preserve"> representasi vector dari 768 menjadi 25 yaitu sebanyak jumlah label</w:t>
      </w:r>
      <w:r w:rsidR="00FA39BA" w:rsidRPr="00FA39BA">
        <w:t>. Hasilnya</w:t>
      </w:r>
      <w:r w:rsidR="00C1028F">
        <w:t xml:space="preserve"> adalah dimensi (1, 512</w:t>
      </w:r>
      <w:r w:rsidR="00CB7D34">
        <w:t>, 25), di</w:t>
      </w:r>
      <w:r w:rsidR="000F0A26">
        <w:t>mana 1 adalah jumlah data, 512</w:t>
      </w:r>
      <w:r w:rsidR="00FA39BA" w:rsidRPr="00FA39BA">
        <w:t xml:space="preserve"> adalah jumlah token, dan 25 adalah jumlah label</w:t>
      </w:r>
      <w:r w:rsidR="00766BE9" w:rsidRPr="00766BE9">
        <w:t>. Hasil akhir dari layer ini, berupa probabilitas, digunakan untuk menentukan label yang paling mungkin untuk setiap segmen dari data input</w:t>
      </w:r>
      <w:r w:rsidR="002C369C">
        <w:t>.</w:t>
      </w:r>
    </w:p>
    <w:p w14:paraId="09EFB24C" w14:textId="77777777" w:rsidR="000F2EE5" w:rsidRDefault="00A74911" w:rsidP="000F2EE5">
      <w:pPr>
        <w:keepNext/>
        <w:jc w:val="center"/>
      </w:pPr>
      <w:r w:rsidRPr="008A7715">
        <w:rPr>
          <w:noProof/>
        </w:rPr>
        <w:lastRenderedPageBreak/>
        <w:drawing>
          <wp:inline distT="0" distB="0" distL="0" distR="0" wp14:anchorId="0EC52B9D" wp14:editId="58E8BADD">
            <wp:extent cx="4782589" cy="3524248"/>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Rosik\Kuliah\Skripsi\NER\tugas_akhir\Flowchart\Flowchart Layer Klasifikasi.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782589" cy="3524248"/>
                    </a:xfrm>
                    <a:prstGeom prst="rect">
                      <a:avLst/>
                    </a:prstGeom>
                    <a:noFill/>
                    <a:ln>
                      <a:noFill/>
                    </a:ln>
                  </pic:spPr>
                </pic:pic>
              </a:graphicData>
            </a:graphic>
          </wp:inline>
        </w:drawing>
      </w:r>
    </w:p>
    <w:p w14:paraId="3174C01D" w14:textId="56E62BE0" w:rsidR="00791C26" w:rsidRPr="000313DC" w:rsidRDefault="000F2EE5" w:rsidP="000313DC">
      <w:pPr>
        <w:pStyle w:val="Caption"/>
        <w:jc w:val="center"/>
        <w:rPr>
          <w:i w:val="0"/>
          <w:color w:val="auto"/>
          <w:sz w:val="24"/>
          <w:szCs w:val="24"/>
        </w:rPr>
      </w:pPr>
      <w:bookmarkStart w:id="131" w:name="_Ref168406122"/>
      <w:bookmarkStart w:id="132" w:name="_Toc172274260"/>
      <w:bookmarkStart w:id="133" w:name="_Ref172703249"/>
      <w:r>
        <w:rPr>
          <w:i w:val="0"/>
          <w:color w:val="auto"/>
          <w:sz w:val="24"/>
          <w:szCs w:val="24"/>
        </w:rPr>
        <w:t>Gambar 3.</w:t>
      </w:r>
      <w:r w:rsidRPr="000F2EE5">
        <w:rPr>
          <w:i w:val="0"/>
          <w:color w:val="auto"/>
          <w:sz w:val="24"/>
          <w:szCs w:val="24"/>
        </w:rPr>
        <w:fldChar w:fldCharType="begin"/>
      </w:r>
      <w:r w:rsidRPr="000F2EE5">
        <w:rPr>
          <w:i w:val="0"/>
          <w:color w:val="auto"/>
          <w:sz w:val="24"/>
          <w:szCs w:val="24"/>
        </w:rPr>
        <w:instrText xml:space="preserve"> SEQ Gambar_3. \* ARABIC </w:instrText>
      </w:r>
      <w:r w:rsidRPr="000F2EE5">
        <w:rPr>
          <w:i w:val="0"/>
          <w:color w:val="auto"/>
          <w:sz w:val="24"/>
          <w:szCs w:val="24"/>
        </w:rPr>
        <w:fldChar w:fldCharType="separate"/>
      </w:r>
      <w:r w:rsidR="007924A3">
        <w:rPr>
          <w:i w:val="0"/>
          <w:noProof/>
          <w:color w:val="auto"/>
          <w:sz w:val="24"/>
          <w:szCs w:val="24"/>
        </w:rPr>
        <w:t>8</w:t>
      </w:r>
      <w:r w:rsidRPr="000F2EE5">
        <w:rPr>
          <w:i w:val="0"/>
          <w:color w:val="auto"/>
          <w:sz w:val="24"/>
          <w:szCs w:val="24"/>
        </w:rPr>
        <w:fldChar w:fldCharType="end"/>
      </w:r>
      <w:bookmarkEnd w:id="131"/>
      <w:r w:rsidRPr="000F2EE5">
        <w:rPr>
          <w:i w:val="0"/>
          <w:color w:val="auto"/>
          <w:sz w:val="24"/>
          <w:szCs w:val="24"/>
        </w:rPr>
        <w:t xml:space="preserve"> Contoh Layer Klasifikasi</w:t>
      </w:r>
      <w:bookmarkEnd w:id="132"/>
      <w:bookmarkEnd w:id="133"/>
    </w:p>
    <w:p w14:paraId="61D56BD9" w14:textId="0D6AF4B3" w:rsidR="001B767B" w:rsidRDefault="00602B69" w:rsidP="00F47E46">
      <w:pPr>
        <w:pStyle w:val="Heading3"/>
      </w:pPr>
      <w:bookmarkStart w:id="134" w:name="_Toc172830747"/>
      <w:r>
        <w:t>Evaluasi</w:t>
      </w:r>
      <w:bookmarkEnd w:id="134"/>
    </w:p>
    <w:p w14:paraId="24757EB5" w14:textId="3A524982" w:rsidR="00056450" w:rsidRDefault="001B767B" w:rsidP="001B767B">
      <w:pPr>
        <w:ind w:firstLine="576"/>
      </w:pPr>
      <w:r>
        <w:t>Dalam tahap evaluasi model BERT untuk tugas NER pada dokumen putusan hukum, F1-Score menjadi metrik utama yang digunakan untuk mengukur performa dari model. F1-Score dipilih karena mencakup kedua aspek penting dalam evaluasi model, yaitu presisi dan recall. F1-Score dihitung sebagai rata-rata harmonik dari presisi dan recall, yang memberikan perhatian yang seimbang terhadap keduanya.</w:t>
      </w:r>
    </w:p>
    <w:p w14:paraId="318E8879" w14:textId="1B31BA10" w:rsidR="00147D5A" w:rsidRDefault="00EE07D0" w:rsidP="00A4491F">
      <w:pPr>
        <w:ind w:firstLine="576"/>
      </w:pPr>
      <w:r w:rsidRPr="00EE07D0">
        <w:t xml:space="preserve">Fokus utama dalam perhitungan F1-Score adalah kinerja model dalam mengidentifikasi entitas hukum, seperti nama terdakwa, nomor putusan, tanggal putusan, hakim, panitera, dan sebagainya. Proses </w:t>
      </w:r>
      <w:r w:rsidR="00E71D39" w:rsidRPr="00EE07D0">
        <w:t>perhitungan nya</w:t>
      </w:r>
      <w:r w:rsidRPr="00EE07D0">
        <w:t xml:space="preserve"> dilakukan dengan mempertimbangkan setiap entitas atau token yang diprediksi oleh model. Dengan demikian, F1-Score memberikan gambaran </w:t>
      </w:r>
      <w:r w:rsidR="001B43A7">
        <w:t xml:space="preserve">menyeluruh </w:t>
      </w:r>
      <w:r w:rsidRPr="00EE07D0">
        <w:t>tentang kemampuan model dalam mengenali entitas-entitas yang penting dalam konteks dokumen putusan hukum, memungkinkan evaluasi yang lebih mendalam terhadap kinerja model tersebut.</w:t>
      </w:r>
    </w:p>
    <w:p w14:paraId="0E909B8B" w14:textId="4A8F056B" w:rsidR="0020157E" w:rsidRPr="00A4491F" w:rsidRDefault="0020157E" w:rsidP="0020157E"/>
    <w:p w14:paraId="50D3294A" w14:textId="6B30287F" w:rsidR="00B47C1E" w:rsidRDefault="00F16774" w:rsidP="00B121DA">
      <w:pPr>
        <w:pStyle w:val="Heading2"/>
      </w:pPr>
      <w:bookmarkStart w:id="135" w:name="_Toc172830748"/>
      <w:r>
        <w:lastRenderedPageBreak/>
        <w:t>Dataset</w:t>
      </w:r>
      <w:bookmarkEnd w:id="135"/>
    </w:p>
    <w:p w14:paraId="380E56CF" w14:textId="48BF57A5" w:rsidR="009C0412" w:rsidRDefault="00081935" w:rsidP="009573C0">
      <w:pPr>
        <w:ind w:firstLine="576"/>
        <w:rPr>
          <w:rStyle w:val="Hyperlink"/>
          <w:color w:val="auto"/>
          <w:u w:val="none"/>
        </w:rPr>
      </w:pPr>
      <w:r w:rsidRPr="00081935">
        <w:t>Dataset dalam penelitian ini diperoleh dari dokumen putusan hukum yang diambil melalui situs Dire</w:t>
      </w:r>
      <w:r w:rsidR="00925767">
        <w:t xml:space="preserve">ktori Putusan Mahkamah Agung </w:t>
      </w:r>
      <w:r w:rsidR="008B6E17">
        <w:t>RI</w:t>
      </w:r>
      <w:r w:rsidR="00925767">
        <w:t xml:space="preserve"> </w:t>
      </w:r>
      <w:hyperlink r:id="rId25" w:history="1">
        <w:r w:rsidR="007E70E7" w:rsidRPr="008114E8">
          <w:rPr>
            <w:rStyle w:val="Hyperlink"/>
          </w:rPr>
          <w:t>www.putusan3.mahkamahagung.go.id</w:t>
        </w:r>
      </w:hyperlink>
      <w:r w:rsidR="0026014D">
        <w:rPr>
          <w:rStyle w:val="Hyperlink"/>
          <w:color w:val="auto"/>
          <w:u w:val="none"/>
        </w:rPr>
        <w:t xml:space="preserve">. </w:t>
      </w:r>
      <w:r w:rsidR="00400821" w:rsidRPr="00400821">
        <w:rPr>
          <w:rStyle w:val="Hyperlink"/>
          <w:color w:val="auto"/>
          <w:u w:val="none"/>
        </w:rPr>
        <w:t xml:space="preserve">Dokumen yang diambil melibatkan klasifikasi Pidana, </w:t>
      </w:r>
      <w:r w:rsidR="009F55FF">
        <w:rPr>
          <w:rStyle w:val="Hyperlink"/>
          <w:color w:val="auto"/>
          <w:u w:val="none"/>
        </w:rPr>
        <w:t xml:space="preserve">dari tahun putusan 2002 hingga 2019 </w:t>
      </w:r>
      <w:r w:rsidR="00400821" w:rsidRPr="00400821">
        <w:rPr>
          <w:rStyle w:val="Hyperlink"/>
          <w:color w:val="auto"/>
          <w:u w:val="none"/>
        </w:rPr>
        <w:t>dengan jumlah total 1100 dokumen</w:t>
      </w:r>
      <w:r w:rsidR="00CE128D">
        <w:rPr>
          <w:rStyle w:val="Hyperlink"/>
          <w:color w:val="auto"/>
          <w:u w:val="none"/>
        </w:rPr>
        <w:t xml:space="preserve"> dengan rata</w:t>
      </w:r>
      <w:r w:rsidR="00476B5B">
        <w:rPr>
          <w:rStyle w:val="Hyperlink"/>
          <w:color w:val="auto"/>
          <w:u w:val="none"/>
        </w:rPr>
        <w:t>-rata</w:t>
      </w:r>
      <w:r w:rsidR="00CE128D">
        <w:rPr>
          <w:rStyle w:val="Hyperlink"/>
          <w:color w:val="auto"/>
          <w:u w:val="none"/>
        </w:rPr>
        <w:t xml:space="preserve"> 10 halaman</w:t>
      </w:r>
      <w:r w:rsidR="00400821" w:rsidRPr="00400821">
        <w:rPr>
          <w:rStyle w:val="Hyperlink"/>
          <w:color w:val="auto"/>
          <w:u w:val="none"/>
        </w:rPr>
        <w:t>. Pengambilan dokumen dilakukan melalui proses "</w:t>
      </w:r>
      <w:r w:rsidR="00400821" w:rsidRPr="0011052F">
        <w:rPr>
          <w:rStyle w:val="Hyperlink"/>
          <w:i/>
          <w:color w:val="auto"/>
          <w:u w:val="none"/>
        </w:rPr>
        <w:t>scraping</w:t>
      </w:r>
      <w:r w:rsidR="00400821" w:rsidRPr="00400821">
        <w:rPr>
          <w:rStyle w:val="Hyperlink"/>
          <w:color w:val="auto"/>
          <w:u w:val="none"/>
        </w:rPr>
        <w:t>" menggunakan library Python Beautiful Soup. Dalam proses ini, Beautiful Soup digunakan untuk mengekstrak informasi dari struktur HTML halaman web, dengan memasukkan URL dari situs putusan hukum tersebut ke dalam script Python yang dikembangkan menggunakan Beautiful Soup. Proses "</w:t>
      </w:r>
      <w:r w:rsidR="00400821" w:rsidRPr="004101D4">
        <w:rPr>
          <w:rStyle w:val="Hyperlink"/>
          <w:i/>
          <w:color w:val="auto"/>
          <w:u w:val="none"/>
        </w:rPr>
        <w:t>scraping</w:t>
      </w:r>
      <w:r w:rsidR="00400821" w:rsidRPr="00400821">
        <w:rPr>
          <w:rStyle w:val="Hyperlink"/>
          <w:color w:val="auto"/>
          <w:u w:val="none"/>
        </w:rPr>
        <w:t xml:space="preserve">" ini membantu mendapatkan dokumen dalam format PDF, yang selanjutnya </w:t>
      </w:r>
      <w:r w:rsidR="004416D1">
        <w:rPr>
          <w:rStyle w:val="Hyperlink"/>
          <w:color w:val="auto"/>
          <w:u w:val="none"/>
        </w:rPr>
        <w:t xml:space="preserve">dilakukan </w:t>
      </w:r>
      <w:r w:rsidR="00400821" w:rsidRPr="00400821">
        <w:rPr>
          <w:rStyle w:val="Hyperlink"/>
          <w:color w:val="auto"/>
          <w:u w:val="none"/>
        </w:rPr>
        <w:t>tahap konver</w:t>
      </w:r>
      <w:r w:rsidR="00263CDE">
        <w:rPr>
          <w:rStyle w:val="Hyperlink"/>
          <w:color w:val="auto"/>
          <w:u w:val="none"/>
        </w:rPr>
        <w:t>si dari PDF ke bentuk teks</w:t>
      </w:r>
      <w:r w:rsidR="00BC37CA">
        <w:rPr>
          <w:rStyle w:val="Hyperlink"/>
          <w:color w:val="auto"/>
          <w:u w:val="none"/>
        </w:rPr>
        <w:t xml:space="preserve"> yang tersimpan dalam bentuk </w:t>
      </w:r>
      <w:r w:rsidR="00AA2F66">
        <w:rPr>
          <w:rStyle w:val="Hyperlink"/>
          <w:color w:val="auto"/>
          <w:u w:val="none"/>
        </w:rPr>
        <w:t>CSV</w:t>
      </w:r>
      <w:r w:rsidR="00400821" w:rsidRPr="00400821">
        <w:rPr>
          <w:rStyle w:val="Hyperlink"/>
          <w:color w:val="auto"/>
          <w:u w:val="none"/>
        </w:rPr>
        <w:t>.</w:t>
      </w:r>
    </w:p>
    <w:p w14:paraId="475E8F8A" w14:textId="0290732A" w:rsidR="003B5E4E" w:rsidRDefault="00B603FA" w:rsidP="00DD45EE">
      <w:pPr>
        <w:ind w:firstLine="576"/>
      </w:pPr>
      <w:r w:rsidRPr="00B603FA">
        <w:t xml:space="preserve">Sebelum memasuki tahap </w:t>
      </w:r>
      <w:r w:rsidRPr="00F3142E">
        <w:rPr>
          <w:i/>
        </w:rPr>
        <w:t>preprocessing</w:t>
      </w:r>
      <w:r w:rsidRPr="00B603FA">
        <w:t>, dari total 1100 dokumen</w:t>
      </w:r>
      <w:r w:rsidR="007A12BD">
        <w:t xml:space="preserve"> </w:t>
      </w:r>
      <w:r w:rsidR="007A12BD">
        <w:fldChar w:fldCharType="begin" w:fldLock="1"/>
      </w:r>
      <w:r w:rsidR="0032404A">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7A12BD">
        <w:fldChar w:fldCharType="separate"/>
      </w:r>
      <w:r w:rsidR="007A12BD" w:rsidRPr="007A12BD">
        <w:rPr>
          <w:noProof/>
        </w:rPr>
        <w:t>[2]</w:t>
      </w:r>
      <w:r w:rsidR="007A12BD">
        <w:fldChar w:fldCharType="end"/>
      </w:r>
      <w:r w:rsidRPr="00B603FA">
        <w:t xml:space="preserve"> yang disimpan dalam bentuk </w:t>
      </w:r>
      <w:r w:rsidR="00AA2F66">
        <w:t>CSV</w:t>
      </w:r>
      <w:r w:rsidRPr="00B603FA">
        <w:t xml:space="preserve">, dilakukan proses pemilihan dataset dengan kriteria jumlah kalimat minimal lebih dari 40. </w:t>
      </w:r>
      <w:r w:rsidR="007C7E14" w:rsidRPr="007C7E14">
        <w:t>Penentuan kalimat dilakukan dengan menggunakan titik koma sebagai pembatas dalam pembentukan sebuah kalimat</w:t>
      </w:r>
      <w:r w:rsidRPr="00B603FA">
        <w:t xml:space="preserve">. Sehingga, diperoleh total 1000 dokumen </w:t>
      </w:r>
      <w:r>
        <w:t>yang memenuhi kriteria tersebut.</w:t>
      </w:r>
      <w:r w:rsidR="00324C1D">
        <w:t xml:space="preserve"> </w:t>
      </w:r>
      <w:r w:rsidR="00364F7C" w:rsidRPr="00364F7C">
        <w:t>Un</w:t>
      </w:r>
      <w:r w:rsidR="00194889">
        <w:t>tuk dapat diproses oleh BERT, 1</w:t>
      </w:r>
      <w:r w:rsidR="00364F7C" w:rsidRPr="00364F7C">
        <w:t xml:space="preserve">000 dokumen tersebut direpresentasikan dalam format yang siap diproses oleh BERT, yaitu dengan memecah dokumen menjadi tiap kalimat, sehingga menghasilkan 12.024 baris. Pada setiap </w:t>
      </w:r>
      <w:r w:rsidR="00194889" w:rsidRPr="00364F7C">
        <w:t>baris nya</w:t>
      </w:r>
      <w:r w:rsidR="00364F7C" w:rsidRPr="00364F7C">
        <w:t>, terdapat rata-rata 84 token.</w:t>
      </w:r>
    </w:p>
    <w:p w14:paraId="3CBAB8C8" w14:textId="3807ECFE" w:rsidR="00F35CE9" w:rsidRPr="003B5E4E" w:rsidRDefault="00D451BB" w:rsidP="00116487">
      <w:pPr>
        <w:ind w:firstLine="576"/>
      </w:pPr>
      <w:r w:rsidRPr="00D451BB">
        <w:t xml:space="preserve">Entitas yang diambil dalam dokumen putusan hukum berjumlah 12 entitas, yaitu: nomor putusan, nama terdakwa, tindak pidana, </w:t>
      </w:r>
      <w:r w:rsidR="008C1D9B">
        <w:t>m</w:t>
      </w:r>
      <w:r w:rsidR="00E37CA0">
        <w:t>elanggar KUHP</w:t>
      </w:r>
      <w:r w:rsidRPr="00D451BB">
        <w:t>, tuntutan hukum, putusan hukum, tanggal putusan, hakim ketua, hakim anggota, panitera, penuntut umum, dan</w:t>
      </w:r>
      <w:r w:rsidR="006C44A2">
        <w:t xml:space="preserve"> penasihat</w:t>
      </w:r>
      <w:r w:rsidRPr="00D451BB">
        <w:t xml:space="preserve">. Contoh entitas yang terdapat pada dokumen putusan hukum </w:t>
      </w:r>
      <w:r w:rsidR="004B7C1F">
        <w:t>bisa dilihat dalam</w:t>
      </w:r>
      <w:r w:rsidR="00EE27F6">
        <w:t xml:space="preserve"> </w:t>
      </w:r>
      <w:r w:rsidR="00755755" w:rsidRPr="00755755">
        <w:fldChar w:fldCharType="begin"/>
      </w:r>
      <w:r w:rsidR="00755755" w:rsidRPr="00755755">
        <w:instrText xml:space="preserve"> REF _Ref168406196 \h  \* MERGEFORMAT </w:instrText>
      </w:r>
      <w:r w:rsidR="00755755" w:rsidRPr="00755755">
        <w:fldChar w:fldCharType="separate"/>
      </w:r>
      <w:r w:rsidR="007924A3">
        <w:rPr>
          <w:szCs w:val="24"/>
        </w:rPr>
        <w:t>Tabel 3.</w:t>
      </w:r>
      <w:r w:rsidR="007924A3" w:rsidRPr="007924A3">
        <w:rPr>
          <w:szCs w:val="24"/>
        </w:rPr>
        <w:t>9</w:t>
      </w:r>
      <w:r w:rsidR="00755755" w:rsidRPr="00755755">
        <w:fldChar w:fldCharType="end"/>
      </w:r>
      <w:bookmarkStart w:id="136" w:name="_Ref162320347"/>
      <w:r w:rsidR="00395060">
        <w:t xml:space="preserve">. Untuk sampel dataset </w:t>
      </w:r>
      <w:r w:rsidR="004B7C1F">
        <w:t>bisa dilihat dalam</w:t>
      </w:r>
      <w:r w:rsidR="005F2520">
        <w:t xml:space="preserve"> </w:t>
      </w:r>
      <w:r w:rsidR="005F2520" w:rsidRPr="005F2520">
        <w:fldChar w:fldCharType="begin"/>
      </w:r>
      <w:r w:rsidR="005F2520" w:rsidRPr="005F2520">
        <w:instrText xml:space="preserve"> REF _Ref170084014 \h  \* MERGEFORMAT </w:instrText>
      </w:r>
      <w:r w:rsidR="005F2520" w:rsidRPr="005F2520">
        <w:fldChar w:fldCharType="separate"/>
      </w:r>
      <w:r w:rsidR="007924A3">
        <w:rPr>
          <w:szCs w:val="24"/>
        </w:rPr>
        <w:t>Tabel 3.</w:t>
      </w:r>
      <w:r w:rsidR="007924A3" w:rsidRPr="007924A3">
        <w:rPr>
          <w:szCs w:val="24"/>
        </w:rPr>
        <w:t>10</w:t>
      </w:r>
      <w:r w:rsidR="005F2520" w:rsidRPr="005F2520">
        <w:fldChar w:fldCharType="end"/>
      </w:r>
      <w:r w:rsidR="009A0B26">
        <w:t>.</w:t>
      </w:r>
    </w:p>
    <w:p w14:paraId="45069C72" w14:textId="30E12210" w:rsidR="00EE27F6" w:rsidRPr="00EE27F6" w:rsidRDefault="00A30E38" w:rsidP="00A30E38">
      <w:pPr>
        <w:pStyle w:val="Caption"/>
        <w:jc w:val="center"/>
        <w:rPr>
          <w:i w:val="0"/>
          <w:color w:val="auto"/>
          <w:sz w:val="24"/>
          <w:szCs w:val="24"/>
        </w:rPr>
      </w:pPr>
      <w:bookmarkStart w:id="137" w:name="_Ref168406196"/>
      <w:bookmarkStart w:id="138" w:name="_Toc172274290"/>
      <w:r>
        <w:rPr>
          <w:i w:val="0"/>
          <w:color w:val="auto"/>
          <w:sz w:val="24"/>
          <w:szCs w:val="24"/>
        </w:rPr>
        <w:t>Tabel 3.</w:t>
      </w:r>
      <w:r w:rsidRPr="00A30E38">
        <w:rPr>
          <w:i w:val="0"/>
          <w:color w:val="auto"/>
          <w:sz w:val="24"/>
          <w:szCs w:val="24"/>
        </w:rPr>
        <w:fldChar w:fldCharType="begin"/>
      </w:r>
      <w:r w:rsidRPr="00A30E38">
        <w:rPr>
          <w:i w:val="0"/>
          <w:color w:val="auto"/>
          <w:sz w:val="24"/>
          <w:szCs w:val="24"/>
        </w:rPr>
        <w:instrText xml:space="preserve"> SEQ Tabel_3. \* ARABIC </w:instrText>
      </w:r>
      <w:r w:rsidRPr="00A30E38">
        <w:rPr>
          <w:i w:val="0"/>
          <w:color w:val="auto"/>
          <w:sz w:val="24"/>
          <w:szCs w:val="24"/>
        </w:rPr>
        <w:fldChar w:fldCharType="separate"/>
      </w:r>
      <w:r w:rsidR="007924A3">
        <w:rPr>
          <w:i w:val="0"/>
          <w:noProof/>
          <w:color w:val="auto"/>
          <w:sz w:val="24"/>
          <w:szCs w:val="24"/>
        </w:rPr>
        <w:t>9</w:t>
      </w:r>
      <w:r w:rsidRPr="00A30E38">
        <w:rPr>
          <w:i w:val="0"/>
          <w:color w:val="auto"/>
          <w:sz w:val="24"/>
          <w:szCs w:val="24"/>
        </w:rPr>
        <w:fldChar w:fldCharType="end"/>
      </w:r>
      <w:bookmarkEnd w:id="137"/>
      <w:r w:rsidRPr="00A30E38">
        <w:rPr>
          <w:i w:val="0"/>
          <w:color w:val="auto"/>
          <w:sz w:val="24"/>
          <w:szCs w:val="24"/>
        </w:rPr>
        <w:t xml:space="preserve"> Contoh Entitas dengan Label</w:t>
      </w:r>
      <w:bookmarkEnd w:id="136"/>
      <w:bookmarkEnd w:id="138"/>
    </w:p>
    <w:tbl>
      <w:tblPr>
        <w:tblStyle w:val="TableGrid"/>
        <w:tblW w:w="0" w:type="auto"/>
        <w:tblLook w:val="04A0" w:firstRow="1" w:lastRow="0" w:firstColumn="1" w:lastColumn="0" w:noHBand="0" w:noVBand="1"/>
      </w:tblPr>
      <w:tblGrid>
        <w:gridCol w:w="5240"/>
        <w:gridCol w:w="2688"/>
      </w:tblGrid>
      <w:tr w:rsidR="00F030C7" w14:paraId="74941E67" w14:textId="77777777" w:rsidTr="007A12BD">
        <w:tc>
          <w:tcPr>
            <w:tcW w:w="5240" w:type="dxa"/>
            <w:shd w:val="clear" w:color="auto" w:fill="E7E6E6" w:themeFill="background2"/>
          </w:tcPr>
          <w:p w14:paraId="1CCC21FE" w14:textId="78DBCD51" w:rsidR="00F030C7" w:rsidRPr="007A12BD" w:rsidRDefault="00C8174C" w:rsidP="005E535B">
            <w:pPr>
              <w:jc w:val="center"/>
              <w:rPr>
                <w:b/>
              </w:rPr>
            </w:pPr>
            <w:r w:rsidRPr="007A12BD">
              <w:rPr>
                <w:b/>
              </w:rPr>
              <w:t>Text Dokumen P</w:t>
            </w:r>
            <w:r w:rsidR="005E535B" w:rsidRPr="007A12BD">
              <w:rPr>
                <w:b/>
              </w:rPr>
              <w:t>utusan</w:t>
            </w:r>
          </w:p>
        </w:tc>
        <w:tc>
          <w:tcPr>
            <w:tcW w:w="2688" w:type="dxa"/>
            <w:shd w:val="clear" w:color="auto" w:fill="E7E6E6" w:themeFill="background2"/>
          </w:tcPr>
          <w:p w14:paraId="5E40BCB4" w14:textId="23512102" w:rsidR="00F030C7" w:rsidRPr="007A12BD" w:rsidRDefault="00CB0176" w:rsidP="00CB0176">
            <w:pPr>
              <w:jc w:val="center"/>
              <w:rPr>
                <w:b/>
              </w:rPr>
            </w:pPr>
            <w:r w:rsidRPr="007A12BD">
              <w:rPr>
                <w:b/>
              </w:rPr>
              <w:t>Label</w:t>
            </w:r>
          </w:p>
        </w:tc>
      </w:tr>
      <w:tr w:rsidR="00F030C7" w14:paraId="32D45D78" w14:textId="77777777" w:rsidTr="00C769FC">
        <w:tc>
          <w:tcPr>
            <w:tcW w:w="5240" w:type="dxa"/>
          </w:tcPr>
          <w:p w14:paraId="715F4D86" w14:textId="629BE52A" w:rsidR="00F030C7" w:rsidRDefault="0043546C" w:rsidP="0043546C">
            <w:r>
              <w:t xml:space="preserve">90 / PID.sus / 2018 / PN.Mjn </w:t>
            </w:r>
          </w:p>
        </w:tc>
        <w:tc>
          <w:tcPr>
            <w:tcW w:w="2688" w:type="dxa"/>
            <w:vAlign w:val="center"/>
          </w:tcPr>
          <w:p w14:paraId="702E1479" w14:textId="09443B9A" w:rsidR="00F030C7" w:rsidRDefault="003E48A9" w:rsidP="00C769FC">
            <w:pPr>
              <w:jc w:val="left"/>
            </w:pPr>
            <w:r>
              <w:t>(VERN) Nomor Putusan</w:t>
            </w:r>
          </w:p>
        </w:tc>
      </w:tr>
      <w:tr w:rsidR="00F030C7" w14:paraId="53A054C5" w14:textId="77777777" w:rsidTr="00C769FC">
        <w:tc>
          <w:tcPr>
            <w:tcW w:w="5240" w:type="dxa"/>
          </w:tcPr>
          <w:p w14:paraId="181293A5" w14:textId="17A874C8" w:rsidR="00F030C7" w:rsidRDefault="004D1E43" w:rsidP="00F030C7">
            <w:r>
              <w:t>A</w:t>
            </w:r>
            <w:r w:rsidRPr="004D1E43">
              <w:t>nd</w:t>
            </w:r>
            <w:r>
              <w:t>ika Saputra Alias Dika bin A</w:t>
            </w:r>
            <w:r w:rsidRPr="004D1E43">
              <w:t>bdul</w:t>
            </w:r>
          </w:p>
        </w:tc>
        <w:tc>
          <w:tcPr>
            <w:tcW w:w="2688" w:type="dxa"/>
            <w:vAlign w:val="center"/>
          </w:tcPr>
          <w:p w14:paraId="1BB6EC9F" w14:textId="19AB3F98" w:rsidR="00F030C7" w:rsidRDefault="004D1E43" w:rsidP="00C769FC">
            <w:pPr>
              <w:jc w:val="left"/>
            </w:pPr>
            <w:r>
              <w:t>(DEFN) Nama Terdakwa</w:t>
            </w:r>
          </w:p>
        </w:tc>
      </w:tr>
      <w:tr w:rsidR="00F030C7" w14:paraId="77DE833C" w14:textId="77777777" w:rsidTr="00C769FC">
        <w:tc>
          <w:tcPr>
            <w:tcW w:w="5240" w:type="dxa"/>
          </w:tcPr>
          <w:p w14:paraId="48E0EE92" w14:textId="268F7742" w:rsidR="00F030C7" w:rsidRDefault="00702472" w:rsidP="00F030C7">
            <w:r>
              <w:lastRenderedPageBreak/>
              <w:t>D</w:t>
            </w:r>
            <w:r w:rsidRPr="00702472">
              <w:t>engan sengaja dan tanpa hak mendistribusikan dan / atau mentransmisikan dan /</w:t>
            </w:r>
            <w:r w:rsidR="009F0B32">
              <w:t xml:space="preserve"> atau membuat dapat diaksesnya Informasi E</w:t>
            </w:r>
            <w:r w:rsidRPr="00702472">
              <w:t xml:space="preserve">lektronik </w:t>
            </w:r>
            <w:r w:rsidR="009F0B32">
              <w:t>dan / atau Dokumen E</w:t>
            </w:r>
            <w:r w:rsidRPr="00702472">
              <w:t>lektronik yang memiliki muatan yang melanggar kesusilaan</w:t>
            </w:r>
          </w:p>
        </w:tc>
        <w:tc>
          <w:tcPr>
            <w:tcW w:w="2688" w:type="dxa"/>
            <w:vAlign w:val="center"/>
          </w:tcPr>
          <w:p w14:paraId="782D2B2E" w14:textId="3B696127" w:rsidR="00F030C7" w:rsidRDefault="002247B5" w:rsidP="00C769FC">
            <w:pPr>
              <w:jc w:val="left"/>
            </w:pPr>
            <w:r>
              <w:t>(CRIA) Tindak Pidana</w:t>
            </w:r>
          </w:p>
        </w:tc>
      </w:tr>
      <w:tr w:rsidR="00702472" w14:paraId="0B150DAD" w14:textId="77777777" w:rsidTr="00C769FC">
        <w:tc>
          <w:tcPr>
            <w:tcW w:w="5240" w:type="dxa"/>
          </w:tcPr>
          <w:p w14:paraId="0E0D5C1F" w14:textId="20E5D243" w:rsidR="00702472" w:rsidRPr="00702472" w:rsidRDefault="009F0B32" w:rsidP="009F0B32">
            <w:r>
              <w:t>Pasal 27 ayat ( 1 ) Jo Pasal 45 ayat ( 1 ) UU RI No. 11 Tahun 2008 J</w:t>
            </w:r>
            <w:r w:rsidR="00702472" w:rsidRPr="00702472">
              <w:t xml:space="preserve">o </w:t>
            </w:r>
            <w:r>
              <w:t>UU RI No. 19 Tahun 2016 Tentang Informasi Transaksi E</w:t>
            </w:r>
            <w:r w:rsidR="00702472" w:rsidRPr="00702472">
              <w:t xml:space="preserve">lektronik ( </w:t>
            </w:r>
            <w:r>
              <w:t>ITE</w:t>
            </w:r>
            <w:r w:rsidR="00702472" w:rsidRPr="00702472">
              <w:t xml:space="preserve"> )</w:t>
            </w:r>
          </w:p>
        </w:tc>
        <w:tc>
          <w:tcPr>
            <w:tcW w:w="2688" w:type="dxa"/>
            <w:vAlign w:val="center"/>
          </w:tcPr>
          <w:p w14:paraId="3193B860" w14:textId="14C8ED6C" w:rsidR="00702472" w:rsidRDefault="009B0630" w:rsidP="00C769FC">
            <w:pPr>
              <w:jc w:val="left"/>
            </w:pPr>
            <w:r>
              <w:t>(ARTV) Pelanggaran KUHP</w:t>
            </w:r>
          </w:p>
        </w:tc>
      </w:tr>
      <w:tr w:rsidR="00702472" w14:paraId="00B4FEE6" w14:textId="77777777" w:rsidTr="00C769FC">
        <w:tc>
          <w:tcPr>
            <w:tcW w:w="5240" w:type="dxa"/>
          </w:tcPr>
          <w:p w14:paraId="6FB3CE6F" w14:textId="1676794E" w:rsidR="00702472" w:rsidRPr="00702472" w:rsidRDefault="00702472" w:rsidP="00F030C7">
            <w:r w:rsidRPr="00702472">
              <w:t>2 ( dua ) tahun,</w:t>
            </w:r>
          </w:p>
        </w:tc>
        <w:tc>
          <w:tcPr>
            <w:tcW w:w="2688" w:type="dxa"/>
            <w:vAlign w:val="center"/>
          </w:tcPr>
          <w:p w14:paraId="60037BE6" w14:textId="05002E74" w:rsidR="00702472" w:rsidRDefault="00286A6C" w:rsidP="00C769FC">
            <w:pPr>
              <w:jc w:val="left"/>
            </w:pPr>
            <w:r>
              <w:t>(PENI) Tuntutan Hukum</w:t>
            </w:r>
          </w:p>
        </w:tc>
      </w:tr>
      <w:tr w:rsidR="00702472" w14:paraId="7F1F147A" w14:textId="77777777" w:rsidTr="00C769FC">
        <w:tc>
          <w:tcPr>
            <w:tcW w:w="5240" w:type="dxa"/>
          </w:tcPr>
          <w:p w14:paraId="07C2403F" w14:textId="5B5F0436" w:rsidR="00702472" w:rsidRPr="00702472" w:rsidRDefault="00702472" w:rsidP="00F030C7">
            <w:r w:rsidRPr="00702472">
              <w:t>2 ( dua ) tahun</w:t>
            </w:r>
          </w:p>
        </w:tc>
        <w:tc>
          <w:tcPr>
            <w:tcW w:w="2688" w:type="dxa"/>
            <w:vAlign w:val="center"/>
          </w:tcPr>
          <w:p w14:paraId="42277778" w14:textId="22E3EF1B" w:rsidR="00702472" w:rsidRDefault="00286A6C" w:rsidP="00C769FC">
            <w:pPr>
              <w:jc w:val="left"/>
            </w:pPr>
            <w:r>
              <w:t>(PUNI) Putusan Hukum</w:t>
            </w:r>
          </w:p>
        </w:tc>
      </w:tr>
      <w:tr w:rsidR="00702472" w14:paraId="0CC60284" w14:textId="77777777" w:rsidTr="00C769FC">
        <w:tc>
          <w:tcPr>
            <w:tcW w:w="5240" w:type="dxa"/>
          </w:tcPr>
          <w:p w14:paraId="4691CD36" w14:textId="688F157E" w:rsidR="00702472" w:rsidRPr="00702472" w:rsidRDefault="00C23011" w:rsidP="00F030C7">
            <w:r>
              <w:t>13 F</w:t>
            </w:r>
            <w:r w:rsidR="00702472" w:rsidRPr="00702472">
              <w:t>ebruari 2019</w:t>
            </w:r>
          </w:p>
        </w:tc>
        <w:tc>
          <w:tcPr>
            <w:tcW w:w="2688" w:type="dxa"/>
            <w:vAlign w:val="center"/>
          </w:tcPr>
          <w:p w14:paraId="627A66C8" w14:textId="282D25D0" w:rsidR="00702472" w:rsidRDefault="00286A6C" w:rsidP="00C769FC">
            <w:pPr>
              <w:jc w:val="left"/>
            </w:pPr>
            <w:r>
              <w:t>(TIMV) Tanggal Putusan</w:t>
            </w:r>
          </w:p>
        </w:tc>
      </w:tr>
      <w:tr w:rsidR="00702472" w14:paraId="2D78C8CB" w14:textId="77777777" w:rsidTr="00C769FC">
        <w:tc>
          <w:tcPr>
            <w:tcW w:w="5240" w:type="dxa"/>
          </w:tcPr>
          <w:p w14:paraId="5EBB6390" w14:textId="53E4EDC3" w:rsidR="00702472" w:rsidRPr="00702472" w:rsidRDefault="00C23011" w:rsidP="00F030C7">
            <w:r>
              <w:t>Mohammad F</w:t>
            </w:r>
            <w:r w:rsidR="00702472" w:rsidRPr="00702472">
              <w:t>auzi</w:t>
            </w:r>
            <w:r>
              <w:t xml:space="preserve"> Salam, S.H., M.H</w:t>
            </w:r>
            <w:r w:rsidR="00702472" w:rsidRPr="00702472">
              <w:t>.,</w:t>
            </w:r>
          </w:p>
        </w:tc>
        <w:tc>
          <w:tcPr>
            <w:tcW w:w="2688" w:type="dxa"/>
            <w:vAlign w:val="center"/>
          </w:tcPr>
          <w:p w14:paraId="55E78226" w14:textId="1E78E3FB" w:rsidR="00702472" w:rsidRDefault="00286A6C" w:rsidP="00C769FC">
            <w:pPr>
              <w:jc w:val="left"/>
            </w:pPr>
            <w:r>
              <w:t>(JUDP) Hakim Ketua</w:t>
            </w:r>
          </w:p>
        </w:tc>
      </w:tr>
      <w:tr w:rsidR="00702472" w14:paraId="5C9B1FC2" w14:textId="77777777" w:rsidTr="00C769FC">
        <w:tc>
          <w:tcPr>
            <w:tcW w:w="5240" w:type="dxa"/>
          </w:tcPr>
          <w:p w14:paraId="7845DDFA" w14:textId="1704CB1A" w:rsidR="00702472" w:rsidRPr="00702472" w:rsidRDefault="00C23011" w:rsidP="00F030C7">
            <w:r>
              <w:t>Saiful. HS, S.H, M.H., dan Nona Vivi Sri Dewi, S.H</w:t>
            </w:r>
            <w:r w:rsidR="00702472" w:rsidRPr="00702472">
              <w:t>.,</w:t>
            </w:r>
          </w:p>
        </w:tc>
        <w:tc>
          <w:tcPr>
            <w:tcW w:w="2688" w:type="dxa"/>
            <w:vAlign w:val="center"/>
          </w:tcPr>
          <w:p w14:paraId="2B61A8F2" w14:textId="58806BCF" w:rsidR="00702472" w:rsidRDefault="00286A6C" w:rsidP="00C769FC">
            <w:pPr>
              <w:jc w:val="left"/>
            </w:pPr>
            <w:r>
              <w:t>(JUDG) Hakim Anggota</w:t>
            </w:r>
          </w:p>
        </w:tc>
      </w:tr>
      <w:tr w:rsidR="00702472" w14:paraId="56C29CEE" w14:textId="77777777" w:rsidTr="00C769FC">
        <w:tc>
          <w:tcPr>
            <w:tcW w:w="5240" w:type="dxa"/>
          </w:tcPr>
          <w:p w14:paraId="5FCC4020" w14:textId="4B0E4122" w:rsidR="00702472" w:rsidRPr="00702472" w:rsidRDefault="00A50E46" w:rsidP="00F030C7">
            <w:r>
              <w:t>Andi M. Syahrul K, S.H, M.H</w:t>
            </w:r>
            <w:r w:rsidR="00702472" w:rsidRPr="00702472">
              <w:t>.,,</w:t>
            </w:r>
          </w:p>
        </w:tc>
        <w:tc>
          <w:tcPr>
            <w:tcW w:w="2688" w:type="dxa"/>
            <w:vAlign w:val="center"/>
          </w:tcPr>
          <w:p w14:paraId="39C507A2" w14:textId="245582A8" w:rsidR="00702472" w:rsidRDefault="00286A6C" w:rsidP="00C769FC">
            <w:pPr>
              <w:jc w:val="left"/>
            </w:pPr>
            <w:r>
              <w:t>(REGI) Panitera</w:t>
            </w:r>
          </w:p>
        </w:tc>
      </w:tr>
      <w:tr w:rsidR="00702472" w14:paraId="5D74A51E" w14:textId="77777777" w:rsidTr="00C769FC">
        <w:tc>
          <w:tcPr>
            <w:tcW w:w="5240" w:type="dxa"/>
          </w:tcPr>
          <w:p w14:paraId="7EFADF0A" w14:textId="23F11CCC" w:rsidR="00702472" w:rsidRPr="00702472" w:rsidRDefault="00A50E46" w:rsidP="00F030C7">
            <w:r>
              <w:t>Andi Asben Awaluddin, S. H., M.H</w:t>
            </w:r>
          </w:p>
        </w:tc>
        <w:tc>
          <w:tcPr>
            <w:tcW w:w="2688" w:type="dxa"/>
            <w:vAlign w:val="center"/>
          </w:tcPr>
          <w:p w14:paraId="794B6BD4" w14:textId="4B37FF6F" w:rsidR="00702472" w:rsidRDefault="00FC7CC5" w:rsidP="00C769FC">
            <w:pPr>
              <w:jc w:val="left"/>
            </w:pPr>
            <w:r>
              <w:t>(PROS) Penuntut Umum</w:t>
            </w:r>
          </w:p>
        </w:tc>
      </w:tr>
      <w:tr w:rsidR="002668FC" w14:paraId="3B7A479A" w14:textId="77777777" w:rsidTr="00C769FC">
        <w:tc>
          <w:tcPr>
            <w:tcW w:w="5240" w:type="dxa"/>
          </w:tcPr>
          <w:p w14:paraId="364E467A" w14:textId="6CFD557D" w:rsidR="002668FC" w:rsidRDefault="002668FC" w:rsidP="00F030C7">
            <w:r>
              <w:t>Dewi Suryaningsih, S. H</w:t>
            </w:r>
          </w:p>
        </w:tc>
        <w:tc>
          <w:tcPr>
            <w:tcW w:w="2688" w:type="dxa"/>
            <w:vAlign w:val="center"/>
          </w:tcPr>
          <w:p w14:paraId="73F28F8F" w14:textId="643E6B39" w:rsidR="002668FC" w:rsidRDefault="002668FC" w:rsidP="00C769FC">
            <w:pPr>
              <w:jc w:val="left"/>
            </w:pPr>
            <w:r>
              <w:t>(ADVO) Pengacara</w:t>
            </w:r>
          </w:p>
        </w:tc>
      </w:tr>
    </w:tbl>
    <w:p w14:paraId="48F41618" w14:textId="2EE800FA" w:rsidR="009A0B26" w:rsidRDefault="009A0B26" w:rsidP="00F168AA">
      <w:pPr>
        <w:tabs>
          <w:tab w:val="left" w:pos="1440"/>
        </w:tabs>
        <w:spacing w:after="160" w:line="259" w:lineRule="auto"/>
        <w:rPr>
          <w:rFonts w:eastAsiaTheme="majorEastAsia" w:cstheme="majorBidi"/>
          <w:b/>
          <w:szCs w:val="26"/>
        </w:rPr>
      </w:pPr>
    </w:p>
    <w:p w14:paraId="38E7727C" w14:textId="786B090B" w:rsidR="005F2520" w:rsidRPr="005F2520" w:rsidRDefault="005F2520" w:rsidP="005F2520">
      <w:pPr>
        <w:pStyle w:val="Caption"/>
        <w:jc w:val="center"/>
        <w:rPr>
          <w:i w:val="0"/>
          <w:color w:val="auto"/>
          <w:sz w:val="24"/>
          <w:szCs w:val="24"/>
        </w:rPr>
      </w:pPr>
      <w:bookmarkStart w:id="139" w:name="_Ref170084014"/>
      <w:bookmarkStart w:id="140" w:name="_Toc172274291"/>
      <w:r>
        <w:rPr>
          <w:i w:val="0"/>
          <w:color w:val="auto"/>
          <w:sz w:val="24"/>
          <w:szCs w:val="24"/>
        </w:rPr>
        <w:t>Tabel 3.</w:t>
      </w:r>
      <w:r w:rsidRPr="005F2520">
        <w:rPr>
          <w:i w:val="0"/>
          <w:color w:val="auto"/>
          <w:sz w:val="24"/>
          <w:szCs w:val="24"/>
        </w:rPr>
        <w:fldChar w:fldCharType="begin"/>
      </w:r>
      <w:r w:rsidRPr="005F2520">
        <w:rPr>
          <w:i w:val="0"/>
          <w:color w:val="auto"/>
          <w:sz w:val="24"/>
          <w:szCs w:val="24"/>
        </w:rPr>
        <w:instrText xml:space="preserve"> SEQ Tabel_3. \* ARABIC </w:instrText>
      </w:r>
      <w:r w:rsidRPr="005F2520">
        <w:rPr>
          <w:i w:val="0"/>
          <w:color w:val="auto"/>
          <w:sz w:val="24"/>
          <w:szCs w:val="24"/>
        </w:rPr>
        <w:fldChar w:fldCharType="separate"/>
      </w:r>
      <w:r w:rsidR="007924A3">
        <w:rPr>
          <w:i w:val="0"/>
          <w:noProof/>
          <w:color w:val="auto"/>
          <w:sz w:val="24"/>
          <w:szCs w:val="24"/>
        </w:rPr>
        <w:t>10</w:t>
      </w:r>
      <w:r w:rsidRPr="005F2520">
        <w:rPr>
          <w:i w:val="0"/>
          <w:color w:val="auto"/>
          <w:sz w:val="24"/>
          <w:szCs w:val="24"/>
        </w:rPr>
        <w:fldChar w:fldCharType="end"/>
      </w:r>
      <w:bookmarkEnd w:id="139"/>
      <w:r w:rsidRPr="005F2520">
        <w:rPr>
          <w:i w:val="0"/>
          <w:color w:val="auto"/>
          <w:sz w:val="24"/>
          <w:szCs w:val="24"/>
        </w:rPr>
        <w:t xml:space="preserve"> Sampel Dataset</w:t>
      </w:r>
      <w:bookmarkEnd w:id="140"/>
    </w:p>
    <w:tbl>
      <w:tblPr>
        <w:tblStyle w:val="TableGrid"/>
        <w:tblW w:w="0" w:type="auto"/>
        <w:tblLook w:val="04A0" w:firstRow="1" w:lastRow="0" w:firstColumn="1" w:lastColumn="0" w:noHBand="0" w:noVBand="1"/>
      </w:tblPr>
      <w:tblGrid>
        <w:gridCol w:w="456"/>
        <w:gridCol w:w="4362"/>
        <w:gridCol w:w="3110"/>
      </w:tblGrid>
      <w:tr w:rsidR="00395060" w:rsidRPr="007F5F59" w14:paraId="52A70B4B" w14:textId="77777777" w:rsidTr="003B5E4E">
        <w:tc>
          <w:tcPr>
            <w:tcW w:w="456" w:type="dxa"/>
            <w:shd w:val="clear" w:color="auto" w:fill="E7E6E6" w:themeFill="background2"/>
            <w:vAlign w:val="center"/>
          </w:tcPr>
          <w:p w14:paraId="70A0DE70" w14:textId="77777777" w:rsidR="00395060" w:rsidRPr="00652BEC" w:rsidRDefault="00395060" w:rsidP="00652BEC">
            <w:pPr>
              <w:jc w:val="center"/>
              <w:rPr>
                <w:b/>
                <w:sz w:val="16"/>
                <w:szCs w:val="16"/>
              </w:rPr>
            </w:pPr>
            <w:r w:rsidRPr="00652BEC">
              <w:rPr>
                <w:b/>
                <w:sz w:val="16"/>
                <w:szCs w:val="16"/>
              </w:rPr>
              <w:t>NO</w:t>
            </w:r>
          </w:p>
        </w:tc>
        <w:tc>
          <w:tcPr>
            <w:tcW w:w="4362" w:type="dxa"/>
            <w:shd w:val="clear" w:color="auto" w:fill="E7E6E6" w:themeFill="background2"/>
            <w:vAlign w:val="center"/>
          </w:tcPr>
          <w:p w14:paraId="66825BEE" w14:textId="5C6FDAD4" w:rsidR="00395060" w:rsidRPr="00652BEC" w:rsidRDefault="00652BEC" w:rsidP="00652BEC">
            <w:pPr>
              <w:jc w:val="center"/>
              <w:rPr>
                <w:b/>
                <w:sz w:val="16"/>
                <w:szCs w:val="16"/>
              </w:rPr>
            </w:pPr>
            <w:r>
              <w:rPr>
                <w:b/>
                <w:sz w:val="16"/>
                <w:szCs w:val="16"/>
              </w:rPr>
              <w:t>T</w:t>
            </w:r>
            <w:r w:rsidR="00395060" w:rsidRPr="00652BEC">
              <w:rPr>
                <w:b/>
                <w:sz w:val="16"/>
                <w:szCs w:val="16"/>
              </w:rPr>
              <w:t>ext</w:t>
            </w:r>
          </w:p>
        </w:tc>
        <w:tc>
          <w:tcPr>
            <w:tcW w:w="3110" w:type="dxa"/>
            <w:shd w:val="clear" w:color="auto" w:fill="E7E6E6" w:themeFill="background2"/>
            <w:vAlign w:val="center"/>
          </w:tcPr>
          <w:p w14:paraId="320DB35F" w14:textId="53EE5611" w:rsidR="00395060" w:rsidRPr="00652BEC" w:rsidRDefault="00652BEC" w:rsidP="00652BEC">
            <w:pPr>
              <w:jc w:val="center"/>
              <w:rPr>
                <w:b/>
                <w:sz w:val="16"/>
                <w:szCs w:val="16"/>
              </w:rPr>
            </w:pPr>
            <w:r>
              <w:rPr>
                <w:b/>
                <w:sz w:val="16"/>
                <w:szCs w:val="16"/>
              </w:rPr>
              <w:t>L</w:t>
            </w:r>
            <w:r w:rsidR="00395060" w:rsidRPr="00652BEC">
              <w:rPr>
                <w:b/>
                <w:sz w:val="16"/>
                <w:szCs w:val="16"/>
              </w:rPr>
              <w:t>abels</w:t>
            </w:r>
          </w:p>
        </w:tc>
      </w:tr>
      <w:tr w:rsidR="00395060" w:rsidRPr="007F5F59" w14:paraId="6267BB52" w14:textId="77777777" w:rsidTr="003B5E4E">
        <w:tc>
          <w:tcPr>
            <w:tcW w:w="456" w:type="dxa"/>
            <w:vAlign w:val="center"/>
          </w:tcPr>
          <w:p w14:paraId="6D691688" w14:textId="77777777" w:rsidR="00395060" w:rsidRPr="007F5F59" w:rsidRDefault="00395060" w:rsidP="00CD0E73">
            <w:pPr>
              <w:jc w:val="center"/>
              <w:rPr>
                <w:sz w:val="16"/>
                <w:szCs w:val="16"/>
              </w:rPr>
            </w:pPr>
            <w:r>
              <w:rPr>
                <w:sz w:val="16"/>
                <w:szCs w:val="16"/>
              </w:rPr>
              <w:t>1.</w:t>
            </w:r>
          </w:p>
        </w:tc>
        <w:tc>
          <w:tcPr>
            <w:tcW w:w="4362" w:type="dxa"/>
          </w:tcPr>
          <w:p w14:paraId="73925AE3" w14:textId="77777777" w:rsidR="00395060" w:rsidRPr="007F5F59" w:rsidRDefault="00395060" w:rsidP="00CD0E73">
            <w:pPr>
              <w:rPr>
                <w:sz w:val="16"/>
                <w:szCs w:val="16"/>
              </w:rPr>
            </w:pPr>
            <w:r w:rsidRPr="007F5F59">
              <w:rPr>
                <w:sz w:val="16"/>
                <w:szCs w:val="16"/>
              </w:rPr>
              <w:t>PUTUSAN . NOMOR : 1974 / Pid . Sus / 2012 / PN . JKT . BAR . DEMI KEADILAN BERDASARKAN KETUHANAN YANG MAHA ESA . Pengadilan Negeri Jakarta Barat yang memeriksa dan mengadili perkara - perkara pidana dalam peradilan tingkat pertama dengan acara biasa telah menjatuhkan putusan sebagai berikut atas nama terdakwa : AGNES TRI AHADI Als ANAS , lahir di Jakarta , umur / tanggal , 30 tahun / 8 Agustus 1982 , jenis kelamin laki - laki , kebangsaan Indonesia , tempat tinggal Jl . Kamp . Bali Gg . II . No . 5 Kel . Kampung Bali Kec . Tanah Abang Jakarta Pusat Terdakwa ditahan sejak tanggal 27 Juli 2012 sampai sekarang ;</w:t>
            </w:r>
          </w:p>
        </w:tc>
        <w:tc>
          <w:tcPr>
            <w:tcW w:w="3110" w:type="dxa"/>
          </w:tcPr>
          <w:p w14:paraId="50B59D7E" w14:textId="77777777" w:rsidR="00395060" w:rsidRPr="007F5F59" w:rsidRDefault="00395060" w:rsidP="00CD0E73">
            <w:pPr>
              <w:rPr>
                <w:sz w:val="16"/>
                <w:szCs w:val="16"/>
              </w:rPr>
            </w:pPr>
            <w:r w:rsidRPr="007F5F59">
              <w:rPr>
                <w:sz w:val="16"/>
                <w:szCs w:val="16"/>
              </w:rPr>
              <w:t>O O O O B_VERN I_VERN I_VERN I_VERN I_VERN I_VERN I_VERN I_VERN I_VERN I_VERN I_VERN I_VERN I_VERN I_VERN O O O O O O O O O O O O O O O O O O O O O O O O O O O O O O O O O O O O B_DEFN I_DEFN I_DEFN I_DEFN I_DEFN I_DEFN O O O O O O O O O O O O O O O O O O O O O O O O O O O O O O O O O O O O O O O O O O O O O O O O O O O O O O O O O O</w:t>
            </w:r>
          </w:p>
        </w:tc>
      </w:tr>
      <w:tr w:rsidR="00395060" w:rsidRPr="007F5F59" w14:paraId="1B5EAC1F" w14:textId="77777777" w:rsidTr="003B5E4E">
        <w:tc>
          <w:tcPr>
            <w:tcW w:w="456" w:type="dxa"/>
            <w:vAlign w:val="center"/>
          </w:tcPr>
          <w:p w14:paraId="408A1CBE" w14:textId="77777777" w:rsidR="00395060" w:rsidRPr="007F5F59" w:rsidRDefault="00395060" w:rsidP="00CD0E73">
            <w:pPr>
              <w:jc w:val="center"/>
              <w:rPr>
                <w:sz w:val="16"/>
                <w:szCs w:val="16"/>
              </w:rPr>
            </w:pPr>
            <w:r>
              <w:rPr>
                <w:sz w:val="16"/>
                <w:szCs w:val="16"/>
              </w:rPr>
              <w:t>2.</w:t>
            </w:r>
          </w:p>
        </w:tc>
        <w:tc>
          <w:tcPr>
            <w:tcW w:w="4362" w:type="dxa"/>
          </w:tcPr>
          <w:p w14:paraId="0D7D8AB4" w14:textId="77777777" w:rsidR="00395060" w:rsidRPr="007F5F59" w:rsidRDefault="00395060" w:rsidP="00CD0E73">
            <w:pPr>
              <w:rPr>
                <w:sz w:val="16"/>
                <w:szCs w:val="16"/>
              </w:rPr>
            </w:pPr>
            <w:r w:rsidRPr="007F5F59">
              <w:rPr>
                <w:sz w:val="16"/>
                <w:szCs w:val="16"/>
              </w:rPr>
              <w:t xml:space="preserve">Setelah mendengar tuntutan pidana dari Jaksa Penuntut Umum tertanggal 9 Januari 2013 , yang pada pokoknya agar Pengadilan Negeri Jakarta Barat berkenan memutuskan sebagai berikut : MENUNTUT : 1 Menyatakan terdakwa AGNES TRI AHADI Als AGNES telah terbukti secara sah dan meyakinkan bersalah melakukan tindak pidana Narkotika memiliki , menyimpan , menguasai , atau menyediakan Narkotika golongan I bukan </w:t>
            </w:r>
            <w:r w:rsidRPr="007F5F59">
              <w:rPr>
                <w:sz w:val="16"/>
                <w:szCs w:val="16"/>
              </w:rPr>
              <w:lastRenderedPageBreak/>
              <w:t>tanaman sebagaimana didakwakan dalam dakwaan kedua yaitu melanggar ketentuan unsure pasal 112 ayat ( 1 ) UURI No . 35 tahun 2009 tentang Narkotika ;</w:t>
            </w:r>
          </w:p>
        </w:tc>
        <w:tc>
          <w:tcPr>
            <w:tcW w:w="3110" w:type="dxa"/>
          </w:tcPr>
          <w:p w14:paraId="243EE187" w14:textId="77777777" w:rsidR="00395060" w:rsidRPr="007F5F59" w:rsidRDefault="00395060" w:rsidP="00CD0E73">
            <w:pPr>
              <w:rPr>
                <w:sz w:val="16"/>
                <w:szCs w:val="16"/>
              </w:rPr>
            </w:pPr>
            <w:r w:rsidRPr="007F5F59">
              <w:rPr>
                <w:sz w:val="16"/>
                <w:szCs w:val="16"/>
              </w:rPr>
              <w:lastRenderedPageBreak/>
              <w:t xml:space="preserve">O O O O O O O O O O O O O O O O O O O O O O O O O O O O O O O B_DEFN I_DEFN I_DEFN I_DEFN I_DEFN O O O O O O O O O O B_CRIA O O O O O O O O O O O O O O O O O O O O O O B_ARTV I_ARTV I_ARTV I_ARTV I_ARTV I_ARTV I_ARTV I_ARTV I_ARTV </w:t>
            </w:r>
            <w:r w:rsidRPr="007F5F59">
              <w:rPr>
                <w:sz w:val="16"/>
                <w:szCs w:val="16"/>
              </w:rPr>
              <w:lastRenderedPageBreak/>
              <w:t>I_ARTV I_ARTV I_ARTV I_ARTV I_ARTV O</w:t>
            </w:r>
          </w:p>
        </w:tc>
      </w:tr>
      <w:tr w:rsidR="00395060" w:rsidRPr="007F5F59" w14:paraId="6FC7943B" w14:textId="77777777" w:rsidTr="003B5E4E">
        <w:tc>
          <w:tcPr>
            <w:tcW w:w="456" w:type="dxa"/>
            <w:vAlign w:val="center"/>
          </w:tcPr>
          <w:p w14:paraId="19FDDDF5" w14:textId="77777777" w:rsidR="00395060" w:rsidRPr="007F5F59" w:rsidRDefault="00395060" w:rsidP="00CD0E73">
            <w:pPr>
              <w:jc w:val="center"/>
              <w:rPr>
                <w:sz w:val="16"/>
                <w:szCs w:val="16"/>
              </w:rPr>
            </w:pPr>
            <w:r>
              <w:rPr>
                <w:sz w:val="16"/>
                <w:szCs w:val="16"/>
              </w:rPr>
              <w:lastRenderedPageBreak/>
              <w:t>3.</w:t>
            </w:r>
          </w:p>
        </w:tc>
        <w:tc>
          <w:tcPr>
            <w:tcW w:w="4362" w:type="dxa"/>
          </w:tcPr>
          <w:p w14:paraId="3B38B86D" w14:textId="77777777" w:rsidR="00395060" w:rsidRPr="007F5F59" w:rsidRDefault="00395060" w:rsidP="00CD0E73">
            <w:pPr>
              <w:rPr>
                <w:sz w:val="16"/>
                <w:szCs w:val="16"/>
              </w:rPr>
            </w:pPr>
            <w:r w:rsidRPr="007F5F59">
              <w:rPr>
                <w:sz w:val="16"/>
                <w:szCs w:val="16"/>
              </w:rPr>
              <w:t>2 Menjatuhkan pidana terhadap terdakwa DERRY SUSANTO Als YANTO , dengan pidana penjara selama 5 ( lima ) tahun dan 3 ( tiga ) bulan dikurangi selama terdakwa berada dalam tahanan sementara dan pidana dendasebesar Rp . 800 . 0 . 0 , 0 , - ( delapan ratus ribu rupiah ) subsidair 4 ( empat ) bulan 1penjara ;</w:t>
            </w:r>
          </w:p>
        </w:tc>
        <w:tc>
          <w:tcPr>
            <w:tcW w:w="3110" w:type="dxa"/>
          </w:tcPr>
          <w:p w14:paraId="0A07FED3" w14:textId="77777777" w:rsidR="00395060" w:rsidRPr="007F5F59" w:rsidRDefault="00395060" w:rsidP="00CD0E73">
            <w:pPr>
              <w:rPr>
                <w:sz w:val="16"/>
                <w:szCs w:val="16"/>
              </w:rPr>
            </w:pPr>
            <w:r w:rsidRPr="007F5F59">
              <w:rPr>
                <w:sz w:val="16"/>
                <w:szCs w:val="16"/>
              </w:rPr>
              <w:t>O O O O O B_DEFN I_DEFN I_DEFN I_DEFN O O O O O B_PENA I_PENA I_PENA I_PENA I_PENA I_PENA I_PENA I_PENA I_PENA I_PENA I_PENA O O O O O O O O O O O O O O O O O O O O O O O O O O O O O O O O O O O</w:t>
            </w:r>
          </w:p>
        </w:tc>
      </w:tr>
      <w:tr w:rsidR="00395060" w:rsidRPr="007F5F59" w14:paraId="60FDDD3B" w14:textId="77777777" w:rsidTr="003B5E4E">
        <w:tc>
          <w:tcPr>
            <w:tcW w:w="456" w:type="dxa"/>
            <w:vAlign w:val="center"/>
          </w:tcPr>
          <w:p w14:paraId="568E8262" w14:textId="77777777" w:rsidR="00395060" w:rsidRPr="00390BAC" w:rsidRDefault="00395060" w:rsidP="00CD0E73">
            <w:pPr>
              <w:jc w:val="center"/>
              <w:rPr>
                <w:sz w:val="16"/>
                <w:szCs w:val="16"/>
              </w:rPr>
            </w:pPr>
            <w:r>
              <w:rPr>
                <w:sz w:val="16"/>
                <w:szCs w:val="16"/>
              </w:rPr>
              <w:t>4.</w:t>
            </w:r>
          </w:p>
        </w:tc>
        <w:tc>
          <w:tcPr>
            <w:tcW w:w="4362" w:type="dxa"/>
          </w:tcPr>
          <w:p w14:paraId="342CD99F" w14:textId="77777777" w:rsidR="00395060" w:rsidRPr="007F5F59" w:rsidRDefault="00395060" w:rsidP="00CD0E73">
            <w:pPr>
              <w:rPr>
                <w:sz w:val="16"/>
                <w:szCs w:val="16"/>
              </w:rPr>
            </w:pPr>
            <w:r w:rsidRPr="00390BAC">
              <w:rPr>
                <w:sz w:val="16"/>
                <w:szCs w:val="16"/>
              </w:rPr>
              <w:t>Menimbang , bahwa terdakwa didakwa dengan surat dakwaan Jaksa Penuntut Umum melanggar pasal 114 ayat ( 1 ) UU RI No . 35 tahun 2009 , jo pasal 112 ayat ( 1 ) UU RI No . 35 tahun 2009 , tentang Narkotika adalah sebagai berikut : Dakwaan ;</w:t>
            </w:r>
          </w:p>
        </w:tc>
        <w:tc>
          <w:tcPr>
            <w:tcW w:w="3110" w:type="dxa"/>
          </w:tcPr>
          <w:p w14:paraId="37A57171" w14:textId="77777777" w:rsidR="00395060" w:rsidRPr="007F5F59" w:rsidRDefault="00395060" w:rsidP="00CD0E73">
            <w:pPr>
              <w:rPr>
                <w:sz w:val="16"/>
                <w:szCs w:val="16"/>
              </w:rPr>
            </w:pPr>
            <w:r w:rsidRPr="00390BAC">
              <w:rPr>
                <w:sz w:val="16"/>
                <w:szCs w:val="16"/>
              </w:rPr>
              <w:t>O O O O O O O O O O O O B_ARTV I_ARTV I_ARTV I_ARTV I_ARTV I_ARTV I_ARTV I_ARTV I_ARTV I_ARTV I_ARTV I_ARTV I_ARTV I_ARTV I_ARTV I_ARTV I_ARTV I_ARTV I_ARTV I_ARTV I_ARTV I_ARTV I_ARTV I_ARTV I_ARTV I_ARTV I_ARTV I_ARTV I_ARTV I_ARTV I_ARTV O O O O O O</w:t>
            </w:r>
          </w:p>
        </w:tc>
      </w:tr>
      <w:tr w:rsidR="00395060" w:rsidRPr="007F5F59" w14:paraId="08B11C01" w14:textId="77777777" w:rsidTr="003B5E4E">
        <w:tc>
          <w:tcPr>
            <w:tcW w:w="456" w:type="dxa"/>
            <w:vAlign w:val="center"/>
          </w:tcPr>
          <w:p w14:paraId="061D10D4" w14:textId="77777777" w:rsidR="00395060" w:rsidRPr="00390BAC" w:rsidRDefault="00395060" w:rsidP="00CD0E73">
            <w:pPr>
              <w:jc w:val="center"/>
              <w:rPr>
                <w:sz w:val="16"/>
                <w:szCs w:val="16"/>
              </w:rPr>
            </w:pPr>
            <w:r>
              <w:rPr>
                <w:sz w:val="16"/>
                <w:szCs w:val="16"/>
              </w:rPr>
              <w:t>5.</w:t>
            </w:r>
          </w:p>
        </w:tc>
        <w:tc>
          <w:tcPr>
            <w:tcW w:w="4362" w:type="dxa"/>
          </w:tcPr>
          <w:p w14:paraId="241B5A2D" w14:textId="77777777" w:rsidR="00395060" w:rsidRPr="00390BAC" w:rsidRDefault="00395060" w:rsidP="00CD0E73">
            <w:pPr>
              <w:rPr>
                <w:sz w:val="16"/>
                <w:szCs w:val="16"/>
              </w:rPr>
            </w:pPr>
            <w:r w:rsidRPr="00390BAC">
              <w:rPr>
                <w:sz w:val="16"/>
                <w:szCs w:val="16"/>
              </w:rPr>
              <w:t>Kesatu : Bahwa ia terdakwa Agnes Tri Ahadi Als Anas , pada hari Selasa tanggal 24 Juli 2012 , sekitar pukul 19 . 0 wib atau setidak - tidaknya pada suatu waktu masih bulan Juli 2012 bertempat di Jl . KS . Tubun No . 34 Kel . Kota Bambu Selatan Kec . Palmerah Jakarta Barat , tepatnya didepan Klinik Citra , atau setidak - tidaknya pada suatu tempat tertentu yang masih termasuk dalam daerah Hukum Pengadilan Negeri Jakarta Barat yang berwenang memeriksa dan mengadili perkara ini , tanpa hak atau melawan hukum menawarkan untuk dijual , menjual , membeli , menerima , menjadi perantara dalam jual beli , menukar atau menyerahkan Narkotika Golongan I jenis Putaw , perbuatan mana terdakwa lakukan dengan cara sebagai berikut : 2 Pada awalnya hari Selasa tanggal 24 Juli 2012 , sekira pukul 17 . 30 wib , terdakwa tidak senghaja bertemu dengan temannya bernama : Sayuti ( DPO ) di Jl . Jati Baru Tanah Abang Jakarta Pusat kemudian Sayuti minta tolong pada terdakwa , dan memberikan uang sebesar Rp . 100 . 0 ( seratus ribu rupiah ) untuk dibelikan barang berupa Putaw sebanyak 2 ( dua ) paket ;</w:t>
            </w:r>
          </w:p>
        </w:tc>
        <w:tc>
          <w:tcPr>
            <w:tcW w:w="3110" w:type="dxa"/>
          </w:tcPr>
          <w:p w14:paraId="485F3CED" w14:textId="77777777" w:rsidR="00395060" w:rsidRPr="007F5F59" w:rsidRDefault="00395060" w:rsidP="00CD0E73">
            <w:pPr>
              <w:rPr>
                <w:sz w:val="16"/>
                <w:szCs w:val="16"/>
              </w:rPr>
            </w:pPr>
            <w:r w:rsidRPr="00390BAC">
              <w:rPr>
                <w:sz w:val="16"/>
                <w:szCs w:val="16"/>
              </w:rPr>
              <w:t>O O O O O B_DEFN I_DEFN I_DEFN I_DEFN I_DEFN O O O O O O O O O O O O O O O O O O O O O O O O O O O O O O O O O O O O O O O O O O O O O O O O O O O O O O O O O O O O O O O O O O O O O O O O O O O O O O O O O O O O O O O O O O O O O O O O O O O O O O O O O O O O O O O O O O O O O O O O O O O O O O O O O O O O O O O O O O O O O O B_DEFN O O O O O O O O O O O O O B_DEFN O O O O O O O O O O O O O O O O O O O O O O O O O O O O O O O</w:t>
            </w:r>
          </w:p>
        </w:tc>
      </w:tr>
    </w:tbl>
    <w:p w14:paraId="3B8D3515" w14:textId="77777777" w:rsidR="00395060" w:rsidRDefault="00395060">
      <w:pPr>
        <w:spacing w:after="160" w:line="259" w:lineRule="auto"/>
        <w:jc w:val="left"/>
        <w:rPr>
          <w:rFonts w:eastAsiaTheme="majorEastAsia" w:cstheme="majorBidi"/>
          <w:b/>
          <w:szCs w:val="26"/>
        </w:rPr>
      </w:pPr>
    </w:p>
    <w:p w14:paraId="3856DCB3" w14:textId="65E99F93" w:rsidR="00F16774" w:rsidRDefault="00F16774" w:rsidP="00B121DA">
      <w:pPr>
        <w:pStyle w:val="Heading2"/>
      </w:pPr>
      <w:bookmarkStart w:id="141" w:name="_Toc172830749"/>
      <w:r>
        <w:t>Skenario Pengujian</w:t>
      </w:r>
      <w:bookmarkEnd w:id="141"/>
    </w:p>
    <w:p w14:paraId="35CDA121" w14:textId="7A84ACBF" w:rsidR="00395060" w:rsidRPr="00C87916" w:rsidRDefault="003F2BE8" w:rsidP="00E51FBD">
      <w:pPr>
        <w:ind w:firstLine="576"/>
      </w:pPr>
      <w:r>
        <w:t xml:space="preserve">Tolak ukur evaluasi untuk BERT Indonesia dengan menggunakan dataset </w:t>
      </w:r>
      <w:r w:rsidRPr="00F92A8D">
        <w:rPr>
          <w:i/>
        </w:rPr>
        <w:t>IndoLEM</w:t>
      </w:r>
      <w:r>
        <w:t xml:space="preserve"> dan </w:t>
      </w:r>
      <w:r w:rsidRPr="00F92A8D">
        <w:rPr>
          <w:i/>
        </w:rPr>
        <w:t>IndoNLU</w:t>
      </w:r>
      <w:r w:rsidR="00AA4898">
        <w:t xml:space="preserve">. </w:t>
      </w:r>
      <w:r w:rsidR="00CB7D34">
        <w:t>2 dataset tersebut telah di</w:t>
      </w:r>
      <w:r>
        <w:t>gunakan untuk melatih model</w:t>
      </w:r>
      <w:r w:rsidR="00F2232E">
        <w:t>,</w:t>
      </w:r>
      <w:r>
        <w:t xml:space="preserve"> yaitu </w:t>
      </w:r>
      <w:r>
        <w:rPr>
          <w:i/>
        </w:rPr>
        <w:t>Indolem/indobert-base-uncased</w:t>
      </w:r>
      <w:r>
        <w:t xml:space="preserve"> dengan dataset </w:t>
      </w:r>
      <w:r w:rsidRPr="005776BE">
        <w:rPr>
          <w:i/>
        </w:rPr>
        <w:t>IndoLEM</w:t>
      </w:r>
      <w:r w:rsidR="005776BE">
        <w:t xml:space="preserve"> </w:t>
      </w:r>
      <w:r w:rsidR="00DB5607">
        <w:t>dan Indobenchmark</w:t>
      </w:r>
      <w:r>
        <w:rPr>
          <w:i/>
        </w:rPr>
        <w:t xml:space="preserve">/indobert-base-p2 </w:t>
      </w:r>
      <w:r w:rsidRPr="006C74A8">
        <w:t>dengan dataset</w:t>
      </w:r>
      <w:r>
        <w:rPr>
          <w:i/>
        </w:rPr>
        <w:t xml:space="preserve"> IndoNLU.</w:t>
      </w:r>
      <w:r>
        <w:t xml:space="preserve"> </w:t>
      </w:r>
      <w:r w:rsidR="00883DB8" w:rsidRPr="00883DB8">
        <w:t xml:space="preserve">Sehingga, skenario pengujian dilakukan untuk mencari performa model terbaik antara </w:t>
      </w:r>
      <w:r w:rsidR="00883DB8" w:rsidRPr="00883DB8">
        <w:rPr>
          <w:i/>
        </w:rPr>
        <w:t>Indolem/indobert-base-uncased</w:t>
      </w:r>
      <w:r w:rsidR="00883DB8" w:rsidRPr="00883DB8">
        <w:t xml:space="preserve"> dan </w:t>
      </w:r>
      <w:r w:rsidR="00883DB8" w:rsidRPr="00883DB8">
        <w:rPr>
          <w:i/>
        </w:rPr>
        <w:t>Indobenchmark/indobert-base-p2</w:t>
      </w:r>
      <w:r w:rsidR="00883DB8" w:rsidRPr="00883DB8">
        <w:t xml:space="preserve">, dengan </w:t>
      </w:r>
      <w:r w:rsidR="00883DB8" w:rsidRPr="00883DB8">
        <w:lastRenderedPageBreak/>
        <w:t>mempertimbangkan F1-Score y</w:t>
      </w:r>
      <w:r w:rsidR="00883DB8">
        <w:t>ang diperoleh dari setiap model</w:t>
      </w:r>
      <w:r w:rsidR="001E23D8">
        <w:t>.</w:t>
      </w:r>
      <w:r w:rsidR="00787DC0">
        <w:t xml:space="preserve"> </w:t>
      </w:r>
      <w:r w:rsidR="009000EF">
        <w:t xml:space="preserve">Hyper parameter yang digunakan pada penelitian ini </w:t>
      </w:r>
      <w:r w:rsidR="00787DC0">
        <w:t>mengacu pada</w:t>
      </w:r>
      <w:r w:rsidR="000007B5">
        <w:t xml:space="preserve"> penelitian </w:t>
      </w:r>
      <w:r w:rsidR="000007B5">
        <w:fldChar w:fldCharType="begin" w:fldLock="1"/>
      </w:r>
      <w:r w:rsidR="00097CE0">
        <w:instrText>ADDIN CSL_CITATION {"citationItems":[{"id":"ITEM-1","itemData":{"DOI":"10.7717/PEERJ-CS.1731","ISSN":"23765992","abstract":"Background. Social media has become a massive encyclopedia of almost anything due to its content richness. People tell stories, write comments and feedback, and share knowledge through social media. The information available on social media enables 'clueless' travelers to get quick travel recommendations in the tourism sector. Through a simple query, such as typing 'places to visit in Bali', travelers can get many blog articles to help them decide which places of interest to visit. However, doing this reading task without a helper can be overwhelming. Methods. To overcome this problem, we developed Bidirectional Encoder Representations from Transformers (BERT)-based tourism named entity recognition system, which is used to highlight tourist destination places in the query result. BERT is a state-of-the-art machine learning framework for natural language processing that can give a decent performance in various settings and cases. Our developed tourism named entity recognition (NER) model specifies three different tourist destinations: heritage, natural, and purposefully built (man-made or artificial). The dataset is taken from various tourism-related community articles and posts. Results. The model achieved an average F1-score of 0.80 and has been implemented into a traveling destination recommendation system. By using this system, travelers can get quick recommendations based on the popularity of places visited in the query frame. Discussion. Based on the survey that we conducted to target respondents who have never visited and have no or limited knowledge about tourist attractions in some example cities, their average interest level from the recommendation results is higher than four on a scale of 1 to 5. Thus, it can be considered a good recommendation. Furthermore, the NER model performance is comparable to another related research.","author":[{"dropping-particle":"","family":"Fudholi","given":"Dhomas Hatta","non-dropping-particle":"","parse-names":false,"suffix":""},{"dropping-particle":"","family":"Zahra","given":"Annisa","non-dropping-particle":"","parse-names":false,"suffix":""},{"dropping-particle":"","family":"Rani","given":"Septia","non-dropping-particle":"","parse-names":false,"suffix":""},{"dropping-particle":"","family":"Huda","given":"Sheila Nurul","non-dropping-particle":"","parse-names":false,"suffix":""},{"dropping-particle":"","family":"Paputungan","given":"Irving Vitra","non-dropping-particle":"","parse-names":false,"suffix":""},{"dropping-particle":"","family":"Zukhri","given":"Zainudin","non-dropping-particle":"","parse-names":false,"suffix":""}],"container-title":"PeerJ Computer Science","id":"ITEM-1","issued":{"date-parts":[["2023"]]},"title":"BERT-based tourism named entity recognition: making use of social media for travel recommendations","type":"article-journal","volume":"9"},"uris":["http://www.mendeley.com/documents/?uuid=43700917-fff9-40e6-a8ec-e467ba5fa4d5"]}],"mendeley":{"formattedCitation":"[24]","plainTextFormattedCitation":"[24]","previouslyFormattedCitation":"[24]"},"properties":{"noteIndex":0},"schema":"https://github.com/citation-style-language/schema/raw/master/csl-citation.json"}</w:instrText>
      </w:r>
      <w:r w:rsidR="000007B5">
        <w:fldChar w:fldCharType="separate"/>
      </w:r>
      <w:r w:rsidR="00812AA0" w:rsidRPr="00812AA0">
        <w:rPr>
          <w:noProof/>
        </w:rPr>
        <w:t>[24]</w:t>
      </w:r>
      <w:r w:rsidR="000007B5">
        <w:fldChar w:fldCharType="end"/>
      </w:r>
      <w:r w:rsidR="00CB7D34">
        <w:t xml:space="preserve"> yang </w:t>
      </w:r>
      <w:r w:rsidR="004B7C1F">
        <w:t>bisa dilihat dalam</w:t>
      </w:r>
      <w:r w:rsidR="00513330">
        <w:t xml:space="preserve"> </w:t>
      </w:r>
      <w:r w:rsidR="00513330" w:rsidRPr="00513330">
        <w:fldChar w:fldCharType="begin"/>
      </w:r>
      <w:r w:rsidR="00513330" w:rsidRPr="00513330">
        <w:instrText xml:space="preserve"> REF _Ref168406251 \h  \* MERGEFORMAT </w:instrText>
      </w:r>
      <w:r w:rsidR="00513330" w:rsidRPr="00513330">
        <w:fldChar w:fldCharType="separate"/>
      </w:r>
      <w:r w:rsidR="007924A3">
        <w:rPr>
          <w:szCs w:val="24"/>
        </w:rPr>
        <w:t>Tabel 3.</w:t>
      </w:r>
      <w:r w:rsidR="007924A3" w:rsidRPr="007924A3">
        <w:rPr>
          <w:szCs w:val="24"/>
        </w:rPr>
        <w:t>11</w:t>
      </w:r>
      <w:r w:rsidR="00513330" w:rsidRPr="00513330">
        <w:fldChar w:fldCharType="end"/>
      </w:r>
      <w:r w:rsidR="00C87916" w:rsidRPr="00447D70">
        <w:t>.</w:t>
      </w:r>
    </w:p>
    <w:p w14:paraId="260F853C" w14:textId="029EF4D3" w:rsidR="00375AC7" w:rsidRDefault="00513330" w:rsidP="00CD6D72">
      <w:pPr>
        <w:pStyle w:val="Caption"/>
        <w:jc w:val="center"/>
        <w:rPr>
          <w:i w:val="0"/>
          <w:color w:val="auto"/>
          <w:sz w:val="24"/>
          <w:szCs w:val="24"/>
        </w:rPr>
      </w:pPr>
      <w:bookmarkStart w:id="142" w:name="_Ref168406251"/>
      <w:bookmarkStart w:id="143" w:name="_Toc172274292"/>
      <w:r>
        <w:rPr>
          <w:i w:val="0"/>
          <w:color w:val="auto"/>
          <w:sz w:val="24"/>
          <w:szCs w:val="24"/>
        </w:rPr>
        <w:t>Tabel 3.</w:t>
      </w:r>
      <w:r w:rsidRPr="00513330">
        <w:rPr>
          <w:i w:val="0"/>
          <w:color w:val="auto"/>
          <w:sz w:val="24"/>
          <w:szCs w:val="24"/>
        </w:rPr>
        <w:fldChar w:fldCharType="begin"/>
      </w:r>
      <w:r w:rsidRPr="00513330">
        <w:rPr>
          <w:i w:val="0"/>
          <w:color w:val="auto"/>
          <w:sz w:val="24"/>
          <w:szCs w:val="24"/>
        </w:rPr>
        <w:instrText xml:space="preserve"> SEQ Tabel_3. \* ARABIC </w:instrText>
      </w:r>
      <w:r w:rsidRPr="00513330">
        <w:rPr>
          <w:i w:val="0"/>
          <w:color w:val="auto"/>
          <w:sz w:val="24"/>
          <w:szCs w:val="24"/>
        </w:rPr>
        <w:fldChar w:fldCharType="separate"/>
      </w:r>
      <w:r w:rsidR="007924A3">
        <w:rPr>
          <w:i w:val="0"/>
          <w:noProof/>
          <w:color w:val="auto"/>
          <w:sz w:val="24"/>
          <w:szCs w:val="24"/>
        </w:rPr>
        <w:t>11</w:t>
      </w:r>
      <w:r w:rsidRPr="00513330">
        <w:rPr>
          <w:i w:val="0"/>
          <w:color w:val="auto"/>
          <w:sz w:val="24"/>
          <w:szCs w:val="24"/>
        </w:rPr>
        <w:fldChar w:fldCharType="end"/>
      </w:r>
      <w:bookmarkEnd w:id="142"/>
      <w:r w:rsidRPr="00513330">
        <w:rPr>
          <w:i w:val="0"/>
          <w:color w:val="auto"/>
          <w:sz w:val="24"/>
          <w:szCs w:val="24"/>
        </w:rPr>
        <w:t xml:space="preserve"> Skenario Pengujian</w:t>
      </w:r>
      <w:bookmarkEnd w:id="143"/>
    </w:p>
    <w:tbl>
      <w:tblPr>
        <w:tblStyle w:val="TableGrid"/>
        <w:tblW w:w="0" w:type="auto"/>
        <w:tblLook w:val="04A0" w:firstRow="1" w:lastRow="0" w:firstColumn="1" w:lastColumn="0" w:noHBand="0" w:noVBand="1"/>
      </w:tblPr>
      <w:tblGrid>
        <w:gridCol w:w="2972"/>
        <w:gridCol w:w="1559"/>
        <w:gridCol w:w="1418"/>
        <w:gridCol w:w="1134"/>
        <w:gridCol w:w="845"/>
      </w:tblGrid>
      <w:tr w:rsidR="002A2EA2" w14:paraId="30123A10" w14:textId="77777777" w:rsidTr="002A2EA2">
        <w:tc>
          <w:tcPr>
            <w:tcW w:w="2972" w:type="dxa"/>
            <w:shd w:val="clear" w:color="auto" w:fill="E7E6E6" w:themeFill="background2"/>
            <w:vAlign w:val="center"/>
          </w:tcPr>
          <w:p w14:paraId="629CF4E0" w14:textId="427A8271" w:rsidR="002A2EA2" w:rsidRDefault="002A2EA2" w:rsidP="002A2EA2">
            <w:pPr>
              <w:jc w:val="center"/>
            </w:pPr>
            <w:r w:rsidRPr="00E51FBD">
              <w:rPr>
                <w:b/>
                <w:sz w:val="20"/>
                <w:szCs w:val="20"/>
              </w:rPr>
              <w:t>Model</w:t>
            </w:r>
          </w:p>
        </w:tc>
        <w:tc>
          <w:tcPr>
            <w:tcW w:w="1559" w:type="dxa"/>
            <w:shd w:val="clear" w:color="auto" w:fill="E7E6E6" w:themeFill="background2"/>
            <w:vAlign w:val="center"/>
          </w:tcPr>
          <w:p w14:paraId="3A6B2265" w14:textId="61949A96" w:rsidR="002A2EA2" w:rsidRDefault="002A2EA2" w:rsidP="002A2EA2">
            <w:pPr>
              <w:jc w:val="center"/>
            </w:pPr>
            <w:r w:rsidRPr="00E51FBD">
              <w:rPr>
                <w:b/>
                <w:sz w:val="20"/>
                <w:szCs w:val="20"/>
              </w:rPr>
              <w:t xml:space="preserve">Training Batch Size </w:t>
            </w:r>
            <w:r w:rsidRPr="00E51FBD">
              <w:rPr>
                <w:b/>
                <w:sz w:val="20"/>
                <w:szCs w:val="20"/>
              </w:rPr>
              <w:fldChar w:fldCharType="begin" w:fldLock="1"/>
            </w:r>
            <w:r w:rsidR="00097CE0">
              <w:rPr>
                <w:b/>
                <w:sz w:val="20"/>
                <w:szCs w:val="20"/>
              </w:rPr>
              <w:instrText>ADDIN CSL_CITATION {"citationItems":[{"id":"ITEM-1","itemData":{"DOI":"10.7717/PEERJ-CS.1731","ISSN":"23765992","abstract":"Background. Social media has become a massive encyclopedia of almost anything due to its content richness. People tell stories, write comments and feedback, and share knowledge through social media. The information available on social media enables 'clueless' travelers to get quick travel recommendations in the tourism sector. Through a simple query, such as typing 'places to visit in Bali', travelers can get many blog articles to help them decide which places of interest to visit. However, doing this reading task without a helper can be overwhelming. Methods. To overcome this problem, we developed Bidirectional Encoder Representations from Transformers (BERT)-based tourism named entity recognition system, which is used to highlight tourist destination places in the query result. BERT is a state-of-the-art machine learning framework for natural language processing that can give a decent performance in various settings and cases. Our developed tourism named entity recognition (NER) model specifies three different tourist destinations: heritage, natural, and purposefully built (man-made or artificial). The dataset is taken from various tourism-related community articles and posts. Results. The model achieved an average F1-score of 0.80 and has been implemented into a traveling destination recommendation system. By using this system, travelers can get quick recommendations based on the popularity of places visited in the query frame. Discussion. Based on the survey that we conducted to target respondents who have never visited and have no or limited knowledge about tourist attractions in some example cities, their average interest level from the recommendation results is higher than four on a scale of 1 to 5. Thus, it can be considered a good recommendation. Furthermore, the NER model performance is comparable to another related research.","author":[{"dropping-particle":"","family":"Fudholi","given":"Dhomas Hatta","non-dropping-particle":"","parse-names":false,"suffix":""},{"dropping-particle":"","family":"Zahra","given":"Annisa","non-dropping-particle":"","parse-names":false,"suffix":""},{"dropping-particle":"","family":"Rani","given":"Septia","non-dropping-particle":"","parse-names":false,"suffix":""},{"dropping-particle":"","family":"Huda","given":"Sheila Nurul","non-dropping-particle":"","parse-names":false,"suffix":""},{"dropping-particle":"","family":"Paputungan","given":"Irving Vitra","non-dropping-particle":"","parse-names":false,"suffix":""},{"dropping-particle":"","family":"Zukhri","given":"Zainudin","non-dropping-particle":"","parse-names":false,"suffix":""}],"container-title":"PeerJ Computer Science","id":"ITEM-1","issued":{"date-parts":[["2023"]]},"title":"BERT-based tourism named entity recognition: making use of social media for travel recommendations","type":"article-journal","volume":"9"},"uris":["http://www.mendeley.com/documents/?uuid=43700917-fff9-40e6-a8ec-e467ba5fa4d5"]}],"mendeley":{"formattedCitation":"[24]","plainTextFormattedCitation":"[24]","previouslyFormattedCitation":"[24]"},"properties":{"noteIndex":0},"schema":"https://github.com/citation-style-language/schema/raw/master/csl-citation.json"}</w:instrText>
            </w:r>
            <w:r w:rsidRPr="00E51FBD">
              <w:rPr>
                <w:b/>
                <w:sz w:val="20"/>
                <w:szCs w:val="20"/>
              </w:rPr>
              <w:fldChar w:fldCharType="separate"/>
            </w:r>
            <w:r w:rsidR="00812AA0" w:rsidRPr="00812AA0">
              <w:rPr>
                <w:noProof/>
                <w:sz w:val="20"/>
                <w:szCs w:val="20"/>
              </w:rPr>
              <w:t>[24]</w:t>
            </w:r>
            <w:r w:rsidRPr="00E51FBD">
              <w:rPr>
                <w:b/>
                <w:sz w:val="20"/>
                <w:szCs w:val="20"/>
              </w:rPr>
              <w:fldChar w:fldCharType="end"/>
            </w:r>
          </w:p>
        </w:tc>
        <w:tc>
          <w:tcPr>
            <w:tcW w:w="1418" w:type="dxa"/>
            <w:shd w:val="clear" w:color="auto" w:fill="E7E6E6" w:themeFill="background2"/>
            <w:vAlign w:val="center"/>
          </w:tcPr>
          <w:p w14:paraId="3B13618C" w14:textId="537D5A6E" w:rsidR="002A2EA2" w:rsidRDefault="002A2EA2" w:rsidP="002A2EA2">
            <w:pPr>
              <w:jc w:val="center"/>
            </w:pPr>
            <w:r w:rsidRPr="00E51FBD">
              <w:rPr>
                <w:b/>
                <w:sz w:val="20"/>
                <w:szCs w:val="20"/>
              </w:rPr>
              <w:t xml:space="preserve">Test Batch Size </w:t>
            </w:r>
            <w:r w:rsidRPr="00E51FBD">
              <w:rPr>
                <w:b/>
                <w:sz w:val="20"/>
                <w:szCs w:val="20"/>
              </w:rPr>
              <w:fldChar w:fldCharType="begin" w:fldLock="1"/>
            </w:r>
            <w:r w:rsidR="00097CE0">
              <w:rPr>
                <w:b/>
                <w:sz w:val="20"/>
                <w:szCs w:val="20"/>
              </w:rPr>
              <w:instrText>ADDIN CSL_CITATION {"citationItems":[{"id":"ITEM-1","itemData":{"DOI":"10.7717/PEERJ-CS.1731","ISSN":"23765992","abstract":"Background. Social media has become a massive encyclopedia of almost anything due to its content richness. People tell stories, write comments and feedback, and share knowledge through social media. The information available on social media enables 'clueless' travelers to get quick travel recommendations in the tourism sector. Through a simple query, such as typing 'places to visit in Bali', travelers can get many blog articles to help them decide which places of interest to visit. However, doing this reading task without a helper can be overwhelming. Methods. To overcome this problem, we developed Bidirectional Encoder Representations from Transformers (BERT)-based tourism named entity recognition system, which is used to highlight tourist destination places in the query result. BERT is a state-of-the-art machine learning framework for natural language processing that can give a decent performance in various settings and cases. Our developed tourism named entity recognition (NER) model specifies three different tourist destinations: heritage, natural, and purposefully built (man-made or artificial). The dataset is taken from various tourism-related community articles and posts. Results. The model achieved an average F1-score of 0.80 and has been implemented into a traveling destination recommendation system. By using this system, travelers can get quick recommendations based on the popularity of places visited in the query frame. Discussion. Based on the survey that we conducted to target respondents who have never visited and have no or limited knowledge about tourist attractions in some example cities, their average interest level from the recommendation results is higher than four on a scale of 1 to 5. Thus, it can be considered a good recommendation. Furthermore, the NER model performance is comparable to another related research.","author":[{"dropping-particle":"","family":"Fudholi","given":"Dhomas Hatta","non-dropping-particle":"","parse-names":false,"suffix":""},{"dropping-particle":"","family":"Zahra","given":"Annisa","non-dropping-particle":"","parse-names":false,"suffix":""},{"dropping-particle":"","family":"Rani","given":"Septia","non-dropping-particle":"","parse-names":false,"suffix":""},{"dropping-particle":"","family":"Huda","given":"Sheila Nurul","non-dropping-particle":"","parse-names":false,"suffix":""},{"dropping-particle":"","family":"Paputungan","given":"Irving Vitra","non-dropping-particle":"","parse-names":false,"suffix":""},{"dropping-particle":"","family":"Zukhri","given":"Zainudin","non-dropping-particle":"","parse-names":false,"suffix":""}],"container-title":"PeerJ Computer Science","id":"ITEM-1","issued":{"date-parts":[["2023"]]},"title":"BERT-based tourism named entity recognition: making use of social media for travel recommendations","type":"article-journal","volume":"9"},"uris":["http://www.mendeley.com/documents/?uuid=43700917-fff9-40e6-a8ec-e467ba5fa4d5"]}],"mendeley":{"formattedCitation":"[24]","plainTextFormattedCitation":"[24]","previouslyFormattedCitation":"[24]"},"properties":{"noteIndex":0},"schema":"https://github.com/citation-style-language/schema/raw/master/csl-citation.json"}</w:instrText>
            </w:r>
            <w:r w:rsidRPr="00E51FBD">
              <w:rPr>
                <w:b/>
                <w:sz w:val="20"/>
                <w:szCs w:val="20"/>
              </w:rPr>
              <w:fldChar w:fldCharType="separate"/>
            </w:r>
            <w:r w:rsidR="00812AA0" w:rsidRPr="00812AA0">
              <w:rPr>
                <w:noProof/>
                <w:sz w:val="20"/>
                <w:szCs w:val="20"/>
              </w:rPr>
              <w:t>[24]</w:t>
            </w:r>
            <w:r w:rsidRPr="00E51FBD">
              <w:rPr>
                <w:b/>
                <w:sz w:val="20"/>
                <w:szCs w:val="20"/>
              </w:rPr>
              <w:fldChar w:fldCharType="end"/>
            </w:r>
          </w:p>
        </w:tc>
        <w:tc>
          <w:tcPr>
            <w:tcW w:w="1134" w:type="dxa"/>
            <w:shd w:val="clear" w:color="auto" w:fill="E7E6E6" w:themeFill="background2"/>
            <w:vAlign w:val="center"/>
          </w:tcPr>
          <w:p w14:paraId="7191FE11" w14:textId="2F023CB4" w:rsidR="002A2EA2" w:rsidRDefault="002A2EA2" w:rsidP="002A2EA2">
            <w:pPr>
              <w:jc w:val="center"/>
            </w:pPr>
            <w:r w:rsidRPr="00E51FBD">
              <w:rPr>
                <w:b/>
                <w:sz w:val="20"/>
                <w:szCs w:val="20"/>
              </w:rPr>
              <w:t xml:space="preserve">Learning Rate </w:t>
            </w:r>
            <w:r w:rsidRPr="00E51FBD">
              <w:rPr>
                <w:b/>
                <w:sz w:val="20"/>
                <w:szCs w:val="20"/>
              </w:rPr>
              <w:fldChar w:fldCharType="begin" w:fldLock="1"/>
            </w:r>
            <w:r w:rsidR="00097CE0">
              <w:rPr>
                <w:b/>
                <w:sz w:val="20"/>
                <w:szCs w:val="20"/>
              </w:rPr>
              <w:instrText>ADDIN CSL_CITATION {"citationItems":[{"id":"ITEM-1","itemData":{"DOI":"10.7717/PEERJ-CS.1731","ISSN":"23765992","abstract":"Background. Social media has become a massive encyclopedia of almost anything due to its content richness. People tell stories, write comments and feedback, and share knowledge through social media. The information available on social media enables 'clueless' travelers to get quick travel recommendations in the tourism sector. Through a simple query, such as typing 'places to visit in Bali', travelers can get many blog articles to help them decide which places of interest to visit. However, doing this reading task without a helper can be overwhelming. Methods. To overcome this problem, we developed Bidirectional Encoder Representations from Transformers (BERT)-based tourism named entity recognition system, which is used to highlight tourist destination places in the query result. BERT is a state-of-the-art machine learning framework for natural language processing that can give a decent performance in various settings and cases. Our developed tourism named entity recognition (NER) model specifies three different tourist destinations: heritage, natural, and purposefully built (man-made or artificial). The dataset is taken from various tourism-related community articles and posts. Results. The model achieved an average F1-score of 0.80 and has been implemented into a traveling destination recommendation system. By using this system, travelers can get quick recommendations based on the popularity of places visited in the query frame. Discussion. Based on the survey that we conducted to target respondents who have never visited and have no or limited knowledge about tourist attractions in some example cities, their average interest level from the recommendation results is higher than four on a scale of 1 to 5. Thus, it can be considered a good recommendation. Furthermore, the NER model performance is comparable to another related research.","author":[{"dropping-particle":"","family":"Fudholi","given":"Dhomas Hatta","non-dropping-particle":"","parse-names":false,"suffix":""},{"dropping-particle":"","family":"Zahra","given":"Annisa","non-dropping-particle":"","parse-names":false,"suffix":""},{"dropping-particle":"","family":"Rani","given":"Septia","non-dropping-particle":"","parse-names":false,"suffix":""},{"dropping-particle":"","family":"Huda","given":"Sheila Nurul","non-dropping-particle":"","parse-names":false,"suffix":""},{"dropping-particle":"","family":"Paputungan","given":"Irving Vitra","non-dropping-particle":"","parse-names":false,"suffix":""},{"dropping-particle":"","family":"Zukhri","given":"Zainudin","non-dropping-particle":"","parse-names":false,"suffix":""}],"container-title":"PeerJ Computer Science","id":"ITEM-1","issued":{"date-parts":[["2023"]]},"title":"BERT-based tourism named entity recognition: making use of social media for travel recommendations","type":"article-journal","volume":"9"},"uris":["http://www.mendeley.com/documents/?uuid=43700917-fff9-40e6-a8ec-e467ba5fa4d5"]}],"mendeley":{"formattedCitation":"[24]","plainTextFormattedCitation":"[24]","previouslyFormattedCitation":"[24]"},"properties":{"noteIndex":0},"schema":"https://github.com/citation-style-language/schema/raw/master/csl-citation.json"}</w:instrText>
            </w:r>
            <w:r w:rsidRPr="00E51FBD">
              <w:rPr>
                <w:b/>
                <w:sz w:val="20"/>
                <w:szCs w:val="20"/>
              </w:rPr>
              <w:fldChar w:fldCharType="separate"/>
            </w:r>
            <w:r w:rsidR="00812AA0" w:rsidRPr="00812AA0">
              <w:rPr>
                <w:noProof/>
                <w:sz w:val="20"/>
                <w:szCs w:val="20"/>
              </w:rPr>
              <w:t>[24]</w:t>
            </w:r>
            <w:r w:rsidRPr="00E51FBD">
              <w:rPr>
                <w:b/>
                <w:sz w:val="20"/>
                <w:szCs w:val="20"/>
              </w:rPr>
              <w:fldChar w:fldCharType="end"/>
            </w:r>
          </w:p>
        </w:tc>
        <w:tc>
          <w:tcPr>
            <w:tcW w:w="845" w:type="dxa"/>
            <w:shd w:val="clear" w:color="auto" w:fill="E7E6E6" w:themeFill="background2"/>
            <w:vAlign w:val="center"/>
          </w:tcPr>
          <w:p w14:paraId="08CCB396" w14:textId="58CCA24C" w:rsidR="002A2EA2" w:rsidRDefault="002A2EA2" w:rsidP="002A2EA2">
            <w:pPr>
              <w:jc w:val="center"/>
            </w:pPr>
            <w:r w:rsidRPr="00E51FBD">
              <w:rPr>
                <w:b/>
                <w:sz w:val="20"/>
                <w:szCs w:val="20"/>
              </w:rPr>
              <w:t xml:space="preserve">Epoch </w:t>
            </w:r>
            <w:r w:rsidRPr="00E51FBD">
              <w:rPr>
                <w:b/>
                <w:sz w:val="20"/>
                <w:szCs w:val="20"/>
              </w:rPr>
              <w:fldChar w:fldCharType="begin" w:fldLock="1"/>
            </w:r>
            <w:r w:rsidR="00097CE0">
              <w:rPr>
                <w:b/>
                <w:sz w:val="20"/>
                <w:szCs w:val="20"/>
              </w:rPr>
              <w:instrText>ADDIN CSL_CITATION {"citationItems":[{"id":"ITEM-1","itemData":{"DOI":"10.7717/PEERJ-CS.1731","ISSN":"23765992","abstract":"Background. Social media has become a massive encyclopedia of almost anything due to its content richness. People tell stories, write comments and feedback, and share knowledge through social media. The information available on social media enables 'clueless' travelers to get quick travel recommendations in the tourism sector. Through a simple query, such as typing 'places to visit in Bali', travelers can get many blog articles to help them decide which places of interest to visit. However, doing this reading task without a helper can be overwhelming. Methods. To overcome this problem, we developed Bidirectional Encoder Representations from Transformers (BERT)-based tourism named entity recognition system, which is used to highlight tourist destination places in the query result. BERT is a state-of-the-art machine learning framework for natural language processing that can give a decent performance in various settings and cases. Our developed tourism named entity recognition (NER) model specifies three different tourist destinations: heritage, natural, and purposefully built (man-made or artificial). The dataset is taken from various tourism-related community articles and posts. Results. The model achieved an average F1-score of 0.80 and has been implemented into a traveling destination recommendation system. By using this system, travelers can get quick recommendations based on the popularity of places visited in the query frame. Discussion. Based on the survey that we conducted to target respondents who have never visited and have no or limited knowledge about tourist attractions in some example cities, their average interest level from the recommendation results is higher than four on a scale of 1 to 5. Thus, it can be considered a good recommendation. Furthermore, the NER model performance is comparable to another related research.","author":[{"dropping-particle":"","family":"Fudholi","given":"Dhomas Hatta","non-dropping-particle":"","parse-names":false,"suffix":""},{"dropping-particle":"","family":"Zahra","given":"Annisa","non-dropping-particle":"","parse-names":false,"suffix":""},{"dropping-particle":"","family":"Rani","given":"Septia","non-dropping-particle":"","parse-names":false,"suffix":""},{"dropping-particle":"","family":"Huda","given":"Sheila Nurul","non-dropping-particle":"","parse-names":false,"suffix":""},{"dropping-particle":"","family":"Paputungan","given":"Irving Vitra","non-dropping-particle":"","parse-names":false,"suffix":""},{"dropping-particle":"","family":"Zukhri","given":"Zainudin","non-dropping-particle":"","parse-names":false,"suffix":""}],"container-title":"PeerJ Computer Science","id":"ITEM-1","issued":{"date-parts":[["2023"]]},"title":"BERT-based tourism named entity recognition: making use of social media for travel recommendations","type":"article-journal","volume":"9"},"uris":["http://www.mendeley.com/documents/?uuid=43700917-fff9-40e6-a8ec-e467ba5fa4d5"]}],"mendeley":{"formattedCitation":"[24]","plainTextFormattedCitation":"[24]","previouslyFormattedCitation":"[24]"},"properties":{"noteIndex":0},"schema":"https://github.com/citation-style-language/schema/raw/master/csl-citation.json"}</w:instrText>
            </w:r>
            <w:r w:rsidRPr="00E51FBD">
              <w:rPr>
                <w:b/>
                <w:sz w:val="20"/>
                <w:szCs w:val="20"/>
              </w:rPr>
              <w:fldChar w:fldCharType="separate"/>
            </w:r>
            <w:r w:rsidR="00812AA0" w:rsidRPr="00812AA0">
              <w:rPr>
                <w:noProof/>
                <w:sz w:val="20"/>
                <w:szCs w:val="20"/>
              </w:rPr>
              <w:t>[24]</w:t>
            </w:r>
            <w:r w:rsidRPr="00E51FBD">
              <w:rPr>
                <w:b/>
                <w:sz w:val="20"/>
                <w:szCs w:val="20"/>
              </w:rPr>
              <w:fldChar w:fldCharType="end"/>
            </w:r>
          </w:p>
        </w:tc>
      </w:tr>
      <w:tr w:rsidR="002A2EA2" w14:paraId="7EFEBEF7" w14:textId="77777777" w:rsidTr="002A2EA2">
        <w:tc>
          <w:tcPr>
            <w:tcW w:w="2972" w:type="dxa"/>
            <w:vAlign w:val="center"/>
          </w:tcPr>
          <w:p w14:paraId="464A56F9" w14:textId="0AF3E180" w:rsidR="002A2EA2" w:rsidRDefault="002A2EA2" w:rsidP="002A2EA2">
            <w:pPr>
              <w:jc w:val="center"/>
            </w:pPr>
            <w:r w:rsidRPr="007B196F">
              <w:rPr>
                <w:sz w:val="20"/>
                <w:szCs w:val="20"/>
              </w:rPr>
              <w:t>Indolem/indobert-base-uncased</w:t>
            </w:r>
          </w:p>
        </w:tc>
        <w:tc>
          <w:tcPr>
            <w:tcW w:w="1559" w:type="dxa"/>
            <w:vAlign w:val="center"/>
          </w:tcPr>
          <w:p w14:paraId="2CF75C29" w14:textId="491EB2D5" w:rsidR="002A2EA2" w:rsidRDefault="002A2EA2" w:rsidP="002A2EA2">
            <w:pPr>
              <w:jc w:val="center"/>
            </w:pPr>
            <w:r>
              <w:rPr>
                <w:sz w:val="20"/>
                <w:szCs w:val="20"/>
              </w:rPr>
              <w:t>4</w:t>
            </w:r>
          </w:p>
        </w:tc>
        <w:tc>
          <w:tcPr>
            <w:tcW w:w="1418" w:type="dxa"/>
            <w:vAlign w:val="center"/>
          </w:tcPr>
          <w:p w14:paraId="2897523C" w14:textId="39BF6C39" w:rsidR="002A2EA2" w:rsidRDefault="002A2EA2" w:rsidP="002A2EA2">
            <w:pPr>
              <w:jc w:val="center"/>
            </w:pPr>
            <w:r>
              <w:rPr>
                <w:sz w:val="20"/>
                <w:szCs w:val="20"/>
              </w:rPr>
              <w:t>2</w:t>
            </w:r>
          </w:p>
        </w:tc>
        <w:tc>
          <w:tcPr>
            <w:tcW w:w="1134" w:type="dxa"/>
            <w:vAlign w:val="center"/>
          </w:tcPr>
          <w:p w14:paraId="503A8A42" w14:textId="7FA78E2F" w:rsidR="002A2EA2" w:rsidRDefault="002A2EA2" w:rsidP="002A2EA2">
            <w:pPr>
              <w:jc w:val="center"/>
            </w:pPr>
            <w:r w:rsidRPr="007B196F">
              <w:rPr>
                <w:sz w:val="20"/>
                <w:szCs w:val="20"/>
              </w:rPr>
              <w:t>0.00001</w:t>
            </w:r>
          </w:p>
        </w:tc>
        <w:tc>
          <w:tcPr>
            <w:tcW w:w="845" w:type="dxa"/>
            <w:vAlign w:val="center"/>
          </w:tcPr>
          <w:p w14:paraId="70D6E43C" w14:textId="5A06AC37" w:rsidR="002A2EA2" w:rsidRDefault="002A2EA2" w:rsidP="002A2EA2">
            <w:pPr>
              <w:jc w:val="center"/>
            </w:pPr>
            <w:r>
              <w:rPr>
                <w:sz w:val="20"/>
                <w:szCs w:val="20"/>
              </w:rPr>
              <w:t>3</w:t>
            </w:r>
          </w:p>
        </w:tc>
      </w:tr>
      <w:tr w:rsidR="002A2EA2" w14:paraId="67C5FD70" w14:textId="77777777" w:rsidTr="002A2EA2">
        <w:tc>
          <w:tcPr>
            <w:tcW w:w="2972" w:type="dxa"/>
            <w:vAlign w:val="center"/>
          </w:tcPr>
          <w:p w14:paraId="0DF0FC99" w14:textId="4D099FA8" w:rsidR="002A2EA2" w:rsidRDefault="002A2EA2" w:rsidP="002A2EA2">
            <w:pPr>
              <w:jc w:val="center"/>
            </w:pPr>
            <w:r w:rsidRPr="007B196F">
              <w:rPr>
                <w:sz w:val="20"/>
                <w:szCs w:val="20"/>
              </w:rPr>
              <w:t>Indobenchmark/indobert-base-p2</w:t>
            </w:r>
          </w:p>
        </w:tc>
        <w:tc>
          <w:tcPr>
            <w:tcW w:w="1559" w:type="dxa"/>
            <w:vAlign w:val="center"/>
          </w:tcPr>
          <w:p w14:paraId="71173E97" w14:textId="053EDC88" w:rsidR="002A2EA2" w:rsidRDefault="002A2EA2" w:rsidP="002A2EA2">
            <w:pPr>
              <w:jc w:val="center"/>
            </w:pPr>
            <w:r>
              <w:rPr>
                <w:sz w:val="20"/>
                <w:szCs w:val="20"/>
              </w:rPr>
              <w:t>4</w:t>
            </w:r>
          </w:p>
        </w:tc>
        <w:tc>
          <w:tcPr>
            <w:tcW w:w="1418" w:type="dxa"/>
            <w:vAlign w:val="center"/>
          </w:tcPr>
          <w:p w14:paraId="23C90BDC" w14:textId="579F017B" w:rsidR="002A2EA2" w:rsidRDefault="002A2EA2" w:rsidP="002A2EA2">
            <w:pPr>
              <w:jc w:val="center"/>
            </w:pPr>
            <w:r>
              <w:rPr>
                <w:sz w:val="20"/>
                <w:szCs w:val="20"/>
              </w:rPr>
              <w:t>2</w:t>
            </w:r>
          </w:p>
        </w:tc>
        <w:tc>
          <w:tcPr>
            <w:tcW w:w="1134" w:type="dxa"/>
            <w:vAlign w:val="center"/>
          </w:tcPr>
          <w:p w14:paraId="72D8CB10" w14:textId="0A08AEBE" w:rsidR="002A2EA2" w:rsidRDefault="002A2EA2" w:rsidP="002A2EA2">
            <w:pPr>
              <w:jc w:val="center"/>
            </w:pPr>
            <w:r w:rsidRPr="007B196F">
              <w:rPr>
                <w:sz w:val="20"/>
                <w:szCs w:val="20"/>
              </w:rPr>
              <w:t>0.00001</w:t>
            </w:r>
          </w:p>
        </w:tc>
        <w:tc>
          <w:tcPr>
            <w:tcW w:w="845" w:type="dxa"/>
            <w:vAlign w:val="center"/>
          </w:tcPr>
          <w:p w14:paraId="01F32458" w14:textId="0A246773" w:rsidR="002A2EA2" w:rsidRDefault="002A2EA2" w:rsidP="002A2EA2">
            <w:pPr>
              <w:jc w:val="center"/>
            </w:pPr>
            <w:r>
              <w:rPr>
                <w:sz w:val="20"/>
                <w:szCs w:val="20"/>
              </w:rPr>
              <w:t>3</w:t>
            </w:r>
          </w:p>
        </w:tc>
      </w:tr>
    </w:tbl>
    <w:p w14:paraId="11E2A4F3" w14:textId="7FAA1A2A" w:rsidR="00D64FC4" w:rsidRDefault="00D64FC4">
      <w:pPr>
        <w:spacing w:after="160" w:line="259" w:lineRule="auto"/>
        <w:jc w:val="left"/>
        <w:rPr>
          <w:rFonts w:eastAsiaTheme="majorEastAsia" w:cstheme="majorBidi"/>
          <w:b/>
          <w:szCs w:val="26"/>
        </w:rPr>
      </w:pPr>
    </w:p>
    <w:p w14:paraId="423B7CC4" w14:textId="08BC6AFB" w:rsidR="00D741C0" w:rsidRDefault="00D741C0" w:rsidP="006C74A8">
      <w:pPr>
        <w:spacing w:after="160" w:line="259" w:lineRule="auto"/>
        <w:jc w:val="left"/>
      </w:pPr>
    </w:p>
    <w:p w14:paraId="776ABE54" w14:textId="77777777" w:rsidR="006C74A8" w:rsidRDefault="006C74A8">
      <w:pPr>
        <w:spacing w:after="160" w:line="259" w:lineRule="auto"/>
        <w:jc w:val="left"/>
        <w:rPr>
          <w:rFonts w:eastAsiaTheme="majorEastAsia" w:cstheme="majorBidi"/>
          <w:b/>
          <w:sz w:val="28"/>
          <w:szCs w:val="32"/>
        </w:rPr>
      </w:pPr>
      <w:r>
        <w:br w:type="page"/>
      </w:r>
    </w:p>
    <w:p w14:paraId="0E697932" w14:textId="2C0FDBA9" w:rsidR="00716913" w:rsidRDefault="00004E67" w:rsidP="00004E67">
      <w:pPr>
        <w:pStyle w:val="Heading1"/>
      </w:pPr>
      <w:bookmarkStart w:id="144" w:name="_Toc172830750"/>
      <w:r>
        <w:lastRenderedPageBreak/>
        <w:t>HASIL DAN PEMBAHASAN</w:t>
      </w:r>
      <w:bookmarkEnd w:id="144"/>
    </w:p>
    <w:p w14:paraId="3DF732C6" w14:textId="70CB67AB" w:rsidR="00E51A1A" w:rsidRPr="00E51A1A" w:rsidRDefault="00382BDE" w:rsidP="00E51A1A">
      <w:pPr>
        <w:ind w:firstLine="432"/>
      </w:pPr>
      <w:r w:rsidRPr="00382BDE">
        <w:t>Bab IV memuat hasil dari penerapan sistem dengan menggunakan metode yang telah dipilih. Hasil penerapan meliputi lingkungan uji coba, hasil dari percobaan pengujian, serta evaluasi dan analisis dari hasil penguji</w:t>
      </w:r>
      <w:r>
        <w:t>an</w:t>
      </w:r>
      <w:r w:rsidR="00E51A1A" w:rsidRPr="00E51A1A">
        <w:t>.</w:t>
      </w:r>
    </w:p>
    <w:p w14:paraId="55AE39E2" w14:textId="5E19DFE7" w:rsidR="00E44CD0" w:rsidRDefault="00716913" w:rsidP="00E44CD0">
      <w:pPr>
        <w:pStyle w:val="Heading2"/>
      </w:pPr>
      <w:bookmarkStart w:id="145" w:name="_Toc172830751"/>
      <w:r>
        <w:t xml:space="preserve">Lingkungan </w:t>
      </w:r>
      <w:r w:rsidR="00382BDE">
        <w:t>Uji Coba</w:t>
      </w:r>
      <w:bookmarkEnd w:id="145"/>
    </w:p>
    <w:p w14:paraId="662BC452" w14:textId="53CC9743" w:rsidR="00AD2AFE" w:rsidRPr="00AD2AFE" w:rsidRDefault="00E44CD0" w:rsidP="00E44CD0">
      <w:pPr>
        <w:ind w:firstLine="576"/>
      </w:pPr>
      <w:r>
        <w:t xml:space="preserve">Bagian ini akan menguraikan detail tentang spesifikasi perangkat yang digunakan dalam proses pengujian model NER, baik itu perangkat keras maupun perangkat lunak. Rincian mengenai perangkat keras dan perangkat lunak tersedia </w:t>
      </w:r>
      <w:r w:rsidR="00223C8A">
        <w:t>pada</w:t>
      </w:r>
      <w:r w:rsidR="00AD2AFE">
        <w:t xml:space="preserve"> </w:t>
      </w:r>
      <w:r w:rsidR="00412029" w:rsidRPr="00E46483">
        <w:fldChar w:fldCharType="begin"/>
      </w:r>
      <w:r w:rsidR="00412029" w:rsidRPr="00E46483">
        <w:instrText xml:space="preserve"> REF _Ref168406349 \h </w:instrText>
      </w:r>
      <w:r w:rsidR="00E46483" w:rsidRPr="00E46483">
        <w:instrText xml:space="preserve"> \* MERGEFORMAT </w:instrText>
      </w:r>
      <w:r w:rsidR="00412029" w:rsidRPr="00E46483">
        <w:fldChar w:fldCharType="separate"/>
      </w:r>
      <w:r w:rsidR="007924A3">
        <w:rPr>
          <w:szCs w:val="24"/>
        </w:rPr>
        <w:t>Tabel 4.</w:t>
      </w:r>
      <w:r w:rsidR="007924A3" w:rsidRPr="007924A3">
        <w:rPr>
          <w:szCs w:val="24"/>
        </w:rPr>
        <w:t>1</w:t>
      </w:r>
      <w:r w:rsidR="00412029" w:rsidRPr="00E46483">
        <w:fldChar w:fldCharType="end"/>
      </w:r>
      <w:r w:rsidR="00AD2AFE">
        <w:t>dan pada</w:t>
      </w:r>
      <w:r w:rsidR="005606A2">
        <w:t xml:space="preserve"> </w:t>
      </w:r>
      <w:r w:rsidR="005606A2" w:rsidRPr="005606A2">
        <w:fldChar w:fldCharType="begin"/>
      </w:r>
      <w:r w:rsidR="005606A2" w:rsidRPr="005606A2">
        <w:instrText xml:space="preserve"> REF _Ref168406749 \h  \* MERGEFORMAT </w:instrText>
      </w:r>
      <w:r w:rsidR="005606A2" w:rsidRPr="005606A2">
        <w:fldChar w:fldCharType="separate"/>
      </w:r>
      <w:r w:rsidR="007924A3">
        <w:rPr>
          <w:szCs w:val="24"/>
        </w:rPr>
        <w:t>Tabel 4.</w:t>
      </w:r>
      <w:r w:rsidR="007924A3" w:rsidRPr="007924A3">
        <w:rPr>
          <w:szCs w:val="24"/>
        </w:rPr>
        <w:t>2</w:t>
      </w:r>
      <w:r w:rsidR="005606A2" w:rsidRPr="005606A2">
        <w:fldChar w:fldCharType="end"/>
      </w:r>
      <w:r w:rsidR="002C1064">
        <w:t>.</w:t>
      </w:r>
    </w:p>
    <w:p w14:paraId="35AE9F68" w14:textId="0C470BD5" w:rsidR="00412029" w:rsidRPr="00412029" w:rsidRDefault="00412029" w:rsidP="00412029">
      <w:pPr>
        <w:pStyle w:val="Caption"/>
        <w:jc w:val="center"/>
        <w:rPr>
          <w:i w:val="0"/>
          <w:color w:val="auto"/>
          <w:sz w:val="24"/>
          <w:szCs w:val="24"/>
        </w:rPr>
      </w:pPr>
      <w:bookmarkStart w:id="146" w:name="_Ref168406349"/>
      <w:bookmarkStart w:id="147" w:name="_Ref172225547"/>
      <w:bookmarkStart w:id="148" w:name="_Toc172274293"/>
      <w:r>
        <w:rPr>
          <w:i w:val="0"/>
          <w:color w:val="auto"/>
          <w:sz w:val="24"/>
          <w:szCs w:val="24"/>
        </w:rPr>
        <w:t>Tabel 4.</w:t>
      </w:r>
      <w:r w:rsidRPr="00412029">
        <w:rPr>
          <w:i w:val="0"/>
          <w:color w:val="auto"/>
          <w:sz w:val="24"/>
          <w:szCs w:val="24"/>
        </w:rPr>
        <w:fldChar w:fldCharType="begin"/>
      </w:r>
      <w:r w:rsidRPr="00412029">
        <w:rPr>
          <w:i w:val="0"/>
          <w:color w:val="auto"/>
          <w:sz w:val="24"/>
          <w:szCs w:val="24"/>
        </w:rPr>
        <w:instrText xml:space="preserve"> SEQ Tabel_4. \* ARABIC </w:instrText>
      </w:r>
      <w:r w:rsidRPr="00412029">
        <w:rPr>
          <w:i w:val="0"/>
          <w:color w:val="auto"/>
          <w:sz w:val="24"/>
          <w:szCs w:val="24"/>
        </w:rPr>
        <w:fldChar w:fldCharType="separate"/>
      </w:r>
      <w:r w:rsidR="007924A3">
        <w:rPr>
          <w:i w:val="0"/>
          <w:noProof/>
          <w:color w:val="auto"/>
          <w:sz w:val="24"/>
          <w:szCs w:val="24"/>
        </w:rPr>
        <w:t>1</w:t>
      </w:r>
      <w:r w:rsidRPr="00412029">
        <w:rPr>
          <w:i w:val="0"/>
          <w:color w:val="auto"/>
          <w:sz w:val="24"/>
          <w:szCs w:val="24"/>
        </w:rPr>
        <w:fldChar w:fldCharType="end"/>
      </w:r>
      <w:bookmarkEnd w:id="146"/>
      <w:r w:rsidRPr="00412029">
        <w:rPr>
          <w:i w:val="0"/>
          <w:color w:val="auto"/>
          <w:sz w:val="24"/>
          <w:szCs w:val="24"/>
        </w:rPr>
        <w:t xml:space="preserve"> Kebutuhan Sistem Training</w:t>
      </w:r>
      <w:bookmarkEnd w:id="147"/>
      <w:bookmarkEnd w:id="148"/>
    </w:p>
    <w:tbl>
      <w:tblPr>
        <w:tblStyle w:val="TableGrid"/>
        <w:tblW w:w="0" w:type="auto"/>
        <w:tblLook w:val="04A0" w:firstRow="1" w:lastRow="0" w:firstColumn="1" w:lastColumn="0" w:noHBand="0" w:noVBand="1"/>
      </w:tblPr>
      <w:tblGrid>
        <w:gridCol w:w="562"/>
        <w:gridCol w:w="3969"/>
        <w:gridCol w:w="3397"/>
      </w:tblGrid>
      <w:tr w:rsidR="00122EDB" w14:paraId="75D79A4B" w14:textId="77777777" w:rsidTr="00D814B0">
        <w:tc>
          <w:tcPr>
            <w:tcW w:w="562" w:type="dxa"/>
            <w:vAlign w:val="center"/>
          </w:tcPr>
          <w:p w14:paraId="7C0136BE" w14:textId="022C37ED" w:rsidR="00122EDB" w:rsidRDefault="00122EDB" w:rsidP="00122EDB">
            <w:pPr>
              <w:jc w:val="center"/>
            </w:pPr>
            <w:r>
              <w:t>No</w:t>
            </w:r>
          </w:p>
        </w:tc>
        <w:tc>
          <w:tcPr>
            <w:tcW w:w="3969" w:type="dxa"/>
            <w:vAlign w:val="center"/>
          </w:tcPr>
          <w:p w14:paraId="559E08EA" w14:textId="436EDB5E" w:rsidR="00122EDB" w:rsidRDefault="00122EDB" w:rsidP="00122EDB">
            <w:pPr>
              <w:jc w:val="center"/>
            </w:pPr>
            <w:r>
              <w:t>Kebutuhan</w:t>
            </w:r>
          </w:p>
        </w:tc>
        <w:tc>
          <w:tcPr>
            <w:tcW w:w="3397" w:type="dxa"/>
            <w:vAlign w:val="center"/>
          </w:tcPr>
          <w:p w14:paraId="2AC8D672" w14:textId="06ED9FB5" w:rsidR="00122EDB" w:rsidRDefault="00122EDB" w:rsidP="00122EDB">
            <w:pPr>
              <w:jc w:val="center"/>
            </w:pPr>
            <w:r>
              <w:t>Jenis</w:t>
            </w:r>
          </w:p>
        </w:tc>
      </w:tr>
      <w:tr w:rsidR="00122EDB" w14:paraId="5E12592B" w14:textId="77777777" w:rsidTr="00D814B0">
        <w:tc>
          <w:tcPr>
            <w:tcW w:w="562" w:type="dxa"/>
            <w:vAlign w:val="center"/>
          </w:tcPr>
          <w:p w14:paraId="6B472901" w14:textId="15A0FFE3" w:rsidR="00122EDB" w:rsidRDefault="00122EDB" w:rsidP="00122EDB">
            <w:pPr>
              <w:jc w:val="center"/>
            </w:pPr>
            <w:r>
              <w:t>1.</w:t>
            </w:r>
          </w:p>
        </w:tc>
        <w:tc>
          <w:tcPr>
            <w:tcW w:w="3969" w:type="dxa"/>
          </w:tcPr>
          <w:p w14:paraId="23FCEBA6" w14:textId="047ACC66" w:rsidR="00122EDB" w:rsidRDefault="00D814B0" w:rsidP="005A0D81">
            <w:r>
              <w:t>Sistem Operasi</w:t>
            </w:r>
          </w:p>
        </w:tc>
        <w:tc>
          <w:tcPr>
            <w:tcW w:w="3397" w:type="dxa"/>
          </w:tcPr>
          <w:p w14:paraId="38E90284" w14:textId="141BC2CD" w:rsidR="00122EDB" w:rsidRDefault="00DE3468" w:rsidP="005A0D81">
            <w:r>
              <w:t>Linux</w:t>
            </w:r>
          </w:p>
        </w:tc>
      </w:tr>
      <w:tr w:rsidR="00122EDB" w14:paraId="4F228604" w14:textId="77777777" w:rsidTr="00D814B0">
        <w:tc>
          <w:tcPr>
            <w:tcW w:w="562" w:type="dxa"/>
            <w:vAlign w:val="center"/>
          </w:tcPr>
          <w:p w14:paraId="00F3B0F3" w14:textId="15801588" w:rsidR="00122EDB" w:rsidRDefault="00122EDB" w:rsidP="00122EDB">
            <w:pPr>
              <w:jc w:val="center"/>
            </w:pPr>
            <w:r>
              <w:t>2.</w:t>
            </w:r>
          </w:p>
        </w:tc>
        <w:tc>
          <w:tcPr>
            <w:tcW w:w="3969" w:type="dxa"/>
          </w:tcPr>
          <w:p w14:paraId="1FD80417" w14:textId="410609A9" w:rsidR="00122EDB" w:rsidRDefault="00D814B0" w:rsidP="005A0D81">
            <w:r>
              <w:t>CPU</w:t>
            </w:r>
          </w:p>
        </w:tc>
        <w:tc>
          <w:tcPr>
            <w:tcW w:w="3397" w:type="dxa"/>
          </w:tcPr>
          <w:p w14:paraId="3D21A778" w14:textId="5CCD8959" w:rsidR="00122EDB" w:rsidRDefault="00DE3468" w:rsidP="005A0D81">
            <w:r w:rsidRPr="00DE3468">
              <w:t>Intel(R) Xeon(R)</w:t>
            </w:r>
          </w:p>
        </w:tc>
      </w:tr>
      <w:tr w:rsidR="00D814B0" w14:paraId="095ADC68" w14:textId="77777777" w:rsidTr="00D814B0">
        <w:tc>
          <w:tcPr>
            <w:tcW w:w="562" w:type="dxa"/>
            <w:vAlign w:val="center"/>
          </w:tcPr>
          <w:p w14:paraId="219A24C7" w14:textId="1CC14350" w:rsidR="00D814B0" w:rsidRDefault="00D814B0" w:rsidP="00122EDB">
            <w:pPr>
              <w:jc w:val="center"/>
            </w:pPr>
            <w:r>
              <w:t>3.</w:t>
            </w:r>
          </w:p>
        </w:tc>
        <w:tc>
          <w:tcPr>
            <w:tcW w:w="3969" w:type="dxa"/>
          </w:tcPr>
          <w:p w14:paraId="3181AB01" w14:textId="5F2501CB" w:rsidR="00D814B0" w:rsidRDefault="00D814B0" w:rsidP="005A0D81">
            <w:r>
              <w:t>GPU</w:t>
            </w:r>
          </w:p>
        </w:tc>
        <w:tc>
          <w:tcPr>
            <w:tcW w:w="3397" w:type="dxa"/>
          </w:tcPr>
          <w:p w14:paraId="568A0E7E" w14:textId="5F7F1EB4" w:rsidR="00D814B0" w:rsidRDefault="001C72A5" w:rsidP="005A0D81">
            <w:r w:rsidRPr="001C72A5">
              <w:t>Tesla P100-PCIE-16GB</w:t>
            </w:r>
          </w:p>
        </w:tc>
      </w:tr>
      <w:tr w:rsidR="00DE3468" w14:paraId="3223DF90" w14:textId="77777777" w:rsidTr="00D814B0">
        <w:tc>
          <w:tcPr>
            <w:tcW w:w="562" w:type="dxa"/>
            <w:vAlign w:val="center"/>
          </w:tcPr>
          <w:p w14:paraId="11A8B4A3" w14:textId="4996C0B2" w:rsidR="00DE3468" w:rsidRDefault="00DE3468" w:rsidP="00122EDB">
            <w:pPr>
              <w:jc w:val="center"/>
            </w:pPr>
            <w:r>
              <w:t>4.</w:t>
            </w:r>
          </w:p>
        </w:tc>
        <w:tc>
          <w:tcPr>
            <w:tcW w:w="3969" w:type="dxa"/>
          </w:tcPr>
          <w:p w14:paraId="10267D5A" w14:textId="0D9AE14C" w:rsidR="00DE3468" w:rsidRDefault="00DE3468" w:rsidP="005A0D81">
            <w:r>
              <w:t>RAM</w:t>
            </w:r>
          </w:p>
        </w:tc>
        <w:tc>
          <w:tcPr>
            <w:tcW w:w="3397" w:type="dxa"/>
          </w:tcPr>
          <w:p w14:paraId="2FA398A6" w14:textId="0D03DEE2" w:rsidR="00DE3468" w:rsidRDefault="001C72A5" w:rsidP="005A0D81">
            <w:r>
              <w:t>30 GB</w:t>
            </w:r>
          </w:p>
        </w:tc>
      </w:tr>
      <w:tr w:rsidR="00D814B0" w14:paraId="370237C2" w14:textId="77777777" w:rsidTr="00D814B0">
        <w:tc>
          <w:tcPr>
            <w:tcW w:w="562" w:type="dxa"/>
            <w:vAlign w:val="center"/>
          </w:tcPr>
          <w:p w14:paraId="5F567581" w14:textId="2348308B" w:rsidR="00D814B0" w:rsidRDefault="00DE3468" w:rsidP="00122EDB">
            <w:pPr>
              <w:jc w:val="center"/>
            </w:pPr>
            <w:r>
              <w:t>5</w:t>
            </w:r>
            <w:r w:rsidR="00D814B0">
              <w:t>.</w:t>
            </w:r>
          </w:p>
        </w:tc>
        <w:tc>
          <w:tcPr>
            <w:tcW w:w="3969" w:type="dxa"/>
          </w:tcPr>
          <w:p w14:paraId="12E6C283" w14:textId="44C04A84" w:rsidR="00D814B0" w:rsidRDefault="00D814B0" w:rsidP="005A0D81">
            <w:r>
              <w:t>Bahasa Pemrograman</w:t>
            </w:r>
          </w:p>
        </w:tc>
        <w:tc>
          <w:tcPr>
            <w:tcW w:w="3397" w:type="dxa"/>
          </w:tcPr>
          <w:p w14:paraId="39C0DD9A" w14:textId="139C00F0" w:rsidR="00D814B0" w:rsidRDefault="00AB4B26" w:rsidP="005A0D81">
            <w:r>
              <w:t>Python</w:t>
            </w:r>
          </w:p>
        </w:tc>
      </w:tr>
    </w:tbl>
    <w:p w14:paraId="2C5D85DA" w14:textId="0F94955B" w:rsidR="005A0D81" w:rsidRDefault="005A0D81" w:rsidP="005A0D81"/>
    <w:p w14:paraId="548C5412" w14:textId="4073297F" w:rsidR="000B3DEB" w:rsidRPr="000B3DEB" w:rsidRDefault="000B3DEB" w:rsidP="000B3DEB">
      <w:pPr>
        <w:pStyle w:val="Caption"/>
        <w:jc w:val="center"/>
        <w:rPr>
          <w:i w:val="0"/>
          <w:color w:val="auto"/>
          <w:sz w:val="24"/>
          <w:szCs w:val="24"/>
        </w:rPr>
      </w:pPr>
      <w:bookmarkStart w:id="149" w:name="_Ref168406749"/>
      <w:bookmarkStart w:id="150" w:name="_Toc172274294"/>
      <w:r>
        <w:rPr>
          <w:i w:val="0"/>
          <w:color w:val="auto"/>
          <w:sz w:val="24"/>
          <w:szCs w:val="24"/>
        </w:rPr>
        <w:t>Tabel 4.</w:t>
      </w:r>
      <w:r w:rsidRPr="000B3DEB">
        <w:rPr>
          <w:i w:val="0"/>
          <w:color w:val="auto"/>
          <w:sz w:val="24"/>
          <w:szCs w:val="24"/>
        </w:rPr>
        <w:fldChar w:fldCharType="begin"/>
      </w:r>
      <w:r w:rsidRPr="000B3DEB">
        <w:rPr>
          <w:i w:val="0"/>
          <w:color w:val="auto"/>
          <w:sz w:val="24"/>
          <w:szCs w:val="24"/>
        </w:rPr>
        <w:instrText xml:space="preserve"> SEQ Tabel_4. \* ARABIC </w:instrText>
      </w:r>
      <w:r w:rsidRPr="000B3DEB">
        <w:rPr>
          <w:i w:val="0"/>
          <w:color w:val="auto"/>
          <w:sz w:val="24"/>
          <w:szCs w:val="24"/>
        </w:rPr>
        <w:fldChar w:fldCharType="separate"/>
      </w:r>
      <w:r w:rsidR="007924A3">
        <w:rPr>
          <w:i w:val="0"/>
          <w:noProof/>
          <w:color w:val="auto"/>
          <w:sz w:val="24"/>
          <w:szCs w:val="24"/>
        </w:rPr>
        <w:t>2</w:t>
      </w:r>
      <w:r w:rsidRPr="000B3DEB">
        <w:rPr>
          <w:i w:val="0"/>
          <w:color w:val="auto"/>
          <w:sz w:val="24"/>
          <w:szCs w:val="24"/>
        </w:rPr>
        <w:fldChar w:fldCharType="end"/>
      </w:r>
      <w:bookmarkEnd w:id="149"/>
      <w:r w:rsidRPr="000B3DEB">
        <w:rPr>
          <w:i w:val="0"/>
          <w:color w:val="auto"/>
          <w:sz w:val="24"/>
          <w:szCs w:val="24"/>
        </w:rPr>
        <w:t xml:space="preserve"> Lingkungan perangkat lunak yang digunakan</w:t>
      </w:r>
      <w:bookmarkEnd w:id="150"/>
    </w:p>
    <w:tbl>
      <w:tblPr>
        <w:tblStyle w:val="TableGrid"/>
        <w:tblW w:w="0" w:type="auto"/>
        <w:tblLook w:val="04A0" w:firstRow="1" w:lastRow="0" w:firstColumn="1" w:lastColumn="0" w:noHBand="0" w:noVBand="1"/>
      </w:tblPr>
      <w:tblGrid>
        <w:gridCol w:w="563"/>
        <w:gridCol w:w="1970"/>
        <w:gridCol w:w="816"/>
        <w:gridCol w:w="4579"/>
      </w:tblGrid>
      <w:tr w:rsidR="001C72A5" w14:paraId="45854D44" w14:textId="77777777" w:rsidTr="00E51A1A">
        <w:tc>
          <w:tcPr>
            <w:tcW w:w="563" w:type="dxa"/>
            <w:vAlign w:val="center"/>
          </w:tcPr>
          <w:p w14:paraId="41F3D1B2" w14:textId="11BB5E74" w:rsidR="001C72A5" w:rsidRPr="00A77BBC" w:rsidRDefault="001C72A5" w:rsidP="001C72A5">
            <w:pPr>
              <w:jc w:val="center"/>
            </w:pPr>
            <w:r w:rsidRPr="00A77BBC">
              <w:t>NO</w:t>
            </w:r>
          </w:p>
        </w:tc>
        <w:tc>
          <w:tcPr>
            <w:tcW w:w="1984" w:type="dxa"/>
            <w:vAlign w:val="center"/>
          </w:tcPr>
          <w:p w14:paraId="41C08257" w14:textId="3DB981E7" w:rsidR="001C72A5" w:rsidRPr="00A77BBC" w:rsidRDefault="001C72A5" w:rsidP="001C72A5">
            <w:pPr>
              <w:jc w:val="center"/>
            </w:pPr>
            <w:r w:rsidRPr="00A77BBC">
              <w:t>Perangkat Lunak</w:t>
            </w:r>
          </w:p>
        </w:tc>
        <w:tc>
          <w:tcPr>
            <w:tcW w:w="709" w:type="dxa"/>
            <w:vAlign w:val="center"/>
          </w:tcPr>
          <w:p w14:paraId="115513EF" w14:textId="2716AE5F" w:rsidR="001C72A5" w:rsidRPr="00A77BBC" w:rsidRDefault="001C72A5" w:rsidP="001C72A5">
            <w:pPr>
              <w:jc w:val="center"/>
            </w:pPr>
            <w:r w:rsidRPr="00A77BBC">
              <w:t>Versi</w:t>
            </w:r>
          </w:p>
        </w:tc>
        <w:tc>
          <w:tcPr>
            <w:tcW w:w="4672" w:type="dxa"/>
            <w:vAlign w:val="center"/>
          </w:tcPr>
          <w:p w14:paraId="07EA6084" w14:textId="26B2C084" w:rsidR="001C72A5" w:rsidRPr="00A77BBC" w:rsidRDefault="001C72A5" w:rsidP="001C72A5">
            <w:pPr>
              <w:jc w:val="center"/>
            </w:pPr>
            <w:r w:rsidRPr="00A77BBC">
              <w:t>Fungsi</w:t>
            </w:r>
          </w:p>
        </w:tc>
      </w:tr>
      <w:tr w:rsidR="001C72A5" w14:paraId="483AFCAC" w14:textId="77777777" w:rsidTr="00E51A1A">
        <w:tc>
          <w:tcPr>
            <w:tcW w:w="563" w:type="dxa"/>
            <w:vAlign w:val="center"/>
          </w:tcPr>
          <w:p w14:paraId="25F21514" w14:textId="4F659A58" w:rsidR="001C72A5" w:rsidRDefault="001C72A5" w:rsidP="001C72A5">
            <w:pPr>
              <w:jc w:val="center"/>
            </w:pPr>
            <w:r>
              <w:t>1.</w:t>
            </w:r>
          </w:p>
        </w:tc>
        <w:tc>
          <w:tcPr>
            <w:tcW w:w="1984" w:type="dxa"/>
            <w:vAlign w:val="center"/>
          </w:tcPr>
          <w:p w14:paraId="531F5EE8" w14:textId="3C34D19B" w:rsidR="001C72A5" w:rsidRDefault="001C72A5" w:rsidP="008970DA">
            <w:pPr>
              <w:jc w:val="left"/>
            </w:pPr>
            <w:r>
              <w:t>T</w:t>
            </w:r>
            <w:r w:rsidRPr="001C72A5">
              <w:t>ransformers</w:t>
            </w:r>
          </w:p>
        </w:tc>
        <w:tc>
          <w:tcPr>
            <w:tcW w:w="709" w:type="dxa"/>
            <w:vAlign w:val="center"/>
          </w:tcPr>
          <w:p w14:paraId="7588BE6C" w14:textId="2E18295D" w:rsidR="001C72A5" w:rsidRDefault="001C72A5" w:rsidP="001C72A5">
            <w:pPr>
              <w:jc w:val="center"/>
            </w:pPr>
            <w:r w:rsidRPr="001C72A5">
              <w:t>4.39.3</w:t>
            </w:r>
          </w:p>
        </w:tc>
        <w:tc>
          <w:tcPr>
            <w:tcW w:w="4672" w:type="dxa"/>
          </w:tcPr>
          <w:p w14:paraId="19FE34C4" w14:textId="3D031732" w:rsidR="001C72A5" w:rsidRDefault="0074750F" w:rsidP="005A0D81">
            <w:r w:rsidRPr="0074750F">
              <w:t>Digunakan untuk memuat dan menggunakan model NLP, serta melakukan tokenisasi teks.</w:t>
            </w:r>
          </w:p>
        </w:tc>
      </w:tr>
      <w:tr w:rsidR="001C72A5" w14:paraId="0153049C" w14:textId="77777777" w:rsidTr="00E51A1A">
        <w:tc>
          <w:tcPr>
            <w:tcW w:w="563" w:type="dxa"/>
            <w:vAlign w:val="center"/>
          </w:tcPr>
          <w:p w14:paraId="19FC388A" w14:textId="64349CD6" w:rsidR="001C72A5" w:rsidRDefault="001C72A5" w:rsidP="001C72A5">
            <w:pPr>
              <w:jc w:val="center"/>
            </w:pPr>
            <w:r>
              <w:t>2.</w:t>
            </w:r>
          </w:p>
        </w:tc>
        <w:tc>
          <w:tcPr>
            <w:tcW w:w="1984" w:type="dxa"/>
            <w:vAlign w:val="center"/>
          </w:tcPr>
          <w:p w14:paraId="7C11C8BE" w14:textId="1E6DDC76" w:rsidR="001C72A5" w:rsidRDefault="00652BEC" w:rsidP="008970DA">
            <w:pPr>
              <w:jc w:val="left"/>
            </w:pPr>
            <w:r>
              <w:t>Py</w:t>
            </w:r>
            <w:r w:rsidR="001C72A5">
              <w:t>T</w:t>
            </w:r>
            <w:r w:rsidR="001C72A5" w:rsidRPr="001C72A5">
              <w:t>orch</w:t>
            </w:r>
          </w:p>
        </w:tc>
        <w:tc>
          <w:tcPr>
            <w:tcW w:w="709" w:type="dxa"/>
            <w:vAlign w:val="center"/>
          </w:tcPr>
          <w:p w14:paraId="514F0D38" w14:textId="04A928C4" w:rsidR="001C72A5" w:rsidRDefault="001C72A5" w:rsidP="001C72A5">
            <w:pPr>
              <w:jc w:val="center"/>
            </w:pPr>
            <w:r w:rsidRPr="001C72A5">
              <w:t>2.1.2</w:t>
            </w:r>
          </w:p>
        </w:tc>
        <w:tc>
          <w:tcPr>
            <w:tcW w:w="4672" w:type="dxa"/>
          </w:tcPr>
          <w:p w14:paraId="60BB0245" w14:textId="7D19AFB2" w:rsidR="001C72A5" w:rsidRDefault="008970DA" w:rsidP="005A0D81">
            <w:r w:rsidRPr="008970DA">
              <w:t>Digunakan untuk membangun dan melatih model neural networks.</w:t>
            </w:r>
          </w:p>
        </w:tc>
      </w:tr>
      <w:tr w:rsidR="001C72A5" w14:paraId="70654952" w14:textId="77777777" w:rsidTr="00E51A1A">
        <w:tc>
          <w:tcPr>
            <w:tcW w:w="563" w:type="dxa"/>
            <w:vAlign w:val="center"/>
          </w:tcPr>
          <w:p w14:paraId="7BE71B57" w14:textId="53EDC68B" w:rsidR="001C72A5" w:rsidRDefault="001C72A5" w:rsidP="001C72A5">
            <w:pPr>
              <w:jc w:val="center"/>
            </w:pPr>
            <w:r>
              <w:t>3.</w:t>
            </w:r>
          </w:p>
        </w:tc>
        <w:tc>
          <w:tcPr>
            <w:tcW w:w="1984" w:type="dxa"/>
            <w:vAlign w:val="center"/>
          </w:tcPr>
          <w:p w14:paraId="6C10E5EC" w14:textId="63632914" w:rsidR="001C72A5" w:rsidRPr="001C72A5" w:rsidRDefault="001C72A5" w:rsidP="008970DA">
            <w:pPr>
              <w:jc w:val="left"/>
            </w:pPr>
            <w:r>
              <w:t>T</w:t>
            </w:r>
            <w:r w:rsidRPr="001C72A5">
              <w:t>qdm</w:t>
            </w:r>
          </w:p>
        </w:tc>
        <w:tc>
          <w:tcPr>
            <w:tcW w:w="709" w:type="dxa"/>
            <w:vAlign w:val="center"/>
          </w:tcPr>
          <w:p w14:paraId="5F516F51" w14:textId="3101A88A" w:rsidR="001C72A5" w:rsidRDefault="001C72A5" w:rsidP="001C72A5">
            <w:pPr>
              <w:jc w:val="center"/>
            </w:pPr>
            <w:r w:rsidRPr="001C72A5">
              <w:t>4.66.1</w:t>
            </w:r>
          </w:p>
        </w:tc>
        <w:tc>
          <w:tcPr>
            <w:tcW w:w="4672" w:type="dxa"/>
          </w:tcPr>
          <w:p w14:paraId="52285582" w14:textId="3DA29505" w:rsidR="001C72A5" w:rsidRDefault="008970DA" w:rsidP="005A0D81">
            <w:r w:rsidRPr="008970DA">
              <w:t>Digunakan untuk membuat bar kemajuan (progress bar) yang menampilkan kemajuan iterasi dalam proses pengolahan data atau pelatihan model.</w:t>
            </w:r>
          </w:p>
        </w:tc>
      </w:tr>
      <w:tr w:rsidR="001C72A5" w14:paraId="4F3A4758" w14:textId="77777777" w:rsidTr="00E51A1A">
        <w:tc>
          <w:tcPr>
            <w:tcW w:w="563" w:type="dxa"/>
            <w:vAlign w:val="center"/>
          </w:tcPr>
          <w:p w14:paraId="559DE991" w14:textId="0E962F39" w:rsidR="001C72A5" w:rsidRDefault="001C72A5" w:rsidP="001C72A5">
            <w:pPr>
              <w:jc w:val="center"/>
            </w:pPr>
            <w:r>
              <w:t>4.</w:t>
            </w:r>
          </w:p>
        </w:tc>
        <w:tc>
          <w:tcPr>
            <w:tcW w:w="1984" w:type="dxa"/>
            <w:vAlign w:val="center"/>
          </w:tcPr>
          <w:p w14:paraId="26163E03" w14:textId="372310C2" w:rsidR="001C72A5" w:rsidRPr="001C72A5" w:rsidRDefault="001C72A5" w:rsidP="008970DA">
            <w:pPr>
              <w:jc w:val="left"/>
            </w:pPr>
            <w:r>
              <w:t>S</w:t>
            </w:r>
            <w:r w:rsidRPr="001C72A5">
              <w:t>klearn</w:t>
            </w:r>
          </w:p>
        </w:tc>
        <w:tc>
          <w:tcPr>
            <w:tcW w:w="709" w:type="dxa"/>
            <w:vAlign w:val="center"/>
          </w:tcPr>
          <w:p w14:paraId="3E55C6DE" w14:textId="25652C30" w:rsidR="001C72A5" w:rsidRDefault="001C72A5" w:rsidP="001C72A5">
            <w:pPr>
              <w:jc w:val="center"/>
            </w:pPr>
            <w:r w:rsidRPr="001C72A5">
              <w:t>1.2.2</w:t>
            </w:r>
          </w:p>
        </w:tc>
        <w:tc>
          <w:tcPr>
            <w:tcW w:w="4672" w:type="dxa"/>
          </w:tcPr>
          <w:p w14:paraId="7BBAFAF3" w14:textId="7957CC05" w:rsidR="001C72A5" w:rsidRDefault="008970DA" w:rsidP="005A0D81">
            <w:r>
              <w:t>D</w:t>
            </w:r>
            <w:r w:rsidRPr="008970DA">
              <w:t>igunakan untuk menghitung metrik evaluasi seperti presisi, recall, dan F-score.</w:t>
            </w:r>
          </w:p>
        </w:tc>
      </w:tr>
      <w:tr w:rsidR="001C72A5" w14:paraId="3D7613FB" w14:textId="77777777" w:rsidTr="00E51A1A">
        <w:tc>
          <w:tcPr>
            <w:tcW w:w="563" w:type="dxa"/>
            <w:vAlign w:val="center"/>
          </w:tcPr>
          <w:p w14:paraId="6C5E3828" w14:textId="09EA623B" w:rsidR="001C72A5" w:rsidRDefault="001C72A5" w:rsidP="001C72A5">
            <w:pPr>
              <w:jc w:val="center"/>
            </w:pPr>
            <w:r>
              <w:lastRenderedPageBreak/>
              <w:t>5.</w:t>
            </w:r>
          </w:p>
        </w:tc>
        <w:tc>
          <w:tcPr>
            <w:tcW w:w="1984" w:type="dxa"/>
            <w:vAlign w:val="center"/>
          </w:tcPr>
          <w:p w14:paraId="759D4785" w14:textId="1A3EEC93" w:rsidR="001C72A5" w:rsidRPr="001C72A5" w:rsidRDefault="001C72A5" w:rsidP="008970DA">
            <w:pPr>
              <w:jc w:val="left"/>
            </w:pPr>
            <w:r>
              <w:t>P</w:t>
            </w:r>
            <w:r w:rsidRPr="001C72A5">
              <w:t>andas</w:t>
            </w:r>
          </w:p>
        </w:tc>
        <w:tc>
          <w:tcPr>
            <w:tcW w:w="709" w:type="dxa"/>
            <w:vAlign w:val="center"/>
          </w:tcPr>
          <w:p w14:paraId="2DCDB639" w14:textId="7D368E84" w:rsidR="001C72A5" w:rsidRDefault="001C72A5" w:rsidP="001C72A5">
            <w:pPr>
              <w:jc w:val="center"/>
            </w:pPr>
            <w:r w:rsidRPr="001C72A5">
              <w:t>2.2.1</w:t>
            </w:r>
          </w:p>
        </w:tc>
        <w:tc>
          <w:tcPr>
            <w:tcW w:w="4672" w:type="dxa"/>
          </w:tcPr>
          <w:p w14:paraId="47D47AC1" w14:textId="25886090" w:rsidR="001C72A5" w:rsidRDefault="008970DA" w:rsidP="005A0D81">
            <w:r w:rsidRPr="008970DA">
              <w:t>Digunakan untuk manipulasi dan analisis data tabular menggunakan struktur data DataFrame.</w:t>
            </w:r>
          </w:p>
        </w:tc>
      </w:tr>
      <w:tr w:rsidR="001C72A5" w14:paraId="6BFA2608" w14:textId="77777777" w:rsidTr="00E51A1A">
        <w:tc>
          <w:tcPr>
            <w:tcW w:w="563" w:type="dxa"/>
            <w:vAlign w:val="center"/>
          </w:tcPr>
          <w:p w14:paraId="43C32A40" w14:textId="04E2E0A3" w:rsidR="001C72A5" w:rsidRDefault="001C72A5" w:rsidP="001C72A5">
            <w:pPr>
              <w:jc w:val="center"/>
            </w:pPr>
            <w:r>
              <w:t>6.</w:t>
            </w:r>
          </w:p>
        </w:tc>
        <w:tc>
          <w:tcPr>
            <w:tcW w:w="1984" w:type="dxa"/>
            <w:vAlign w:val="center"/>
          </w:tcPr>
          <w:p w14:paraId="3138A275" w14:textId="59492570" w:rsidR="001C72A5" w:rsidRPr="001C72A5" w:rsidRDefault="001C72A5" w:rsidP="008970DA">
            <w:pPr>
              <w:jc w:val="left"/>
            </w:pPr>
            <w:r>
              <w:t>N</w:t>
            </w:r>
            <w:r w:rsidRPr="001C72A5">
              <w:t>umpy</w:t>
            </w:r>
          </w:p>
        </w:tc>
        <w:tc>
          <w:tcPr>
            <w:tcW w:w="709" w:type="dxa"/>
            <w:vAlign w:val="center"/>
          </w:tcPr>
          <w:p w14:paraId="64BD27BC" w14:textId="63D56260" w:rsidR="001C72A5" w:rsidRDefault="001C72A5" w:rsidP="001C72A5">
            <w:pPr>
              <w:jc w:val="center"/>
            </w:pPr>
            <w:r w:rsidRPr="001C72A5">
              <w:t>1.26.4</w:t>
            </w:r>
          </w:p>
        </w:tc>
        <w:tc>
          <w:tcPr>
            <w:tcW w:w="4672" w:type="dxa"/>
          </w:tcPr>
          <w:p w14:paraId="47AA5134" w14:textId="6CB6E41D" w:rsidR="001C72A5" w:rsidRDefault="008970DA" w:rsidP="005A0D81">
            <w:r w:rsidRPr="008970DA">
              <w:t>Digunakan untuk komputasi numerik dan operasi matematika pada data numerik.</w:t>
            </w:r>
          </w:p>
        </w:tc>
      </w:tr>
      <w:tr w:rsidR="00116487" w14:paraId="46B4618F" w14:textId="77777777" w:rsidTr="00E51A1A">
        <w:tc>
          <w:tcPr>
            <w:tcW w:w="563" w:type="dxa"/>
            <w:vAlign w:val="center"/>
          </w:tcPr>
          <w:p w14:paraId="7E1E9978" w14:textId="1E0450A0" w:rsidR="00116487" w:rsidRDefault="00116487" w:rsidP="001C72A5">
            <w:pPr>
              <w:jc w:val="center"/>
            </w:pPr>
            <w:r>
              <w:t>7</w:t>
            </w:r>
          </w:p>
        </w:tc>
        <w:tc>
          <w:tcPr>
            <w:tcW w:w="1984" w:type="dxa"/>
            <w:vAlign w:val="center"/>
          </w:tcPr>
          <w:p w14:paraId="76F27E70" w14:textId="4E57FF0A" w:rsidR="00116487" w:rsidRDefault="00116487" w:rsidP="008970DA">
            <w:pPr>
              <w:jc w:val="left"/>
            </w:pPr>
            <w:r>
              <w:t>Doccano</w:t>
            </w:r>
          </w:p>
        </w:tc>
        <w:tc>
          <w:tcPr>
            <w:tcW w:w="709" w:type="dxa"/>
            <w:vAlign w:val="center"/>
          </w:tcPr>
          <w:p w14:paraId="4FE9739E" w14:textId="3D36BC7F" w:rsidR="00116487" w:rsidRPr="001C72A5" w:rsidRDefault="00116487" w:rsidP="001C72A5">
            <w:pPr>
              <w:jc w:val="center"/>
            </w:pPr>
            <w:r>
              <w:t>1.8.4</w:t>
            </w:r>
          </w:p>
        </w:tc>
        <w:tc>
          <w:tcPr>
            <w:tcW w:w="4672" w:type="dxa"/>
          </w:tcPr>
          <w:p w14:paraId="4A0541A6" w14:textId="0DF9F586" w:rsidR="00116487" w:rsidRPr="008970DA" w:rsidRDefault="00116487" w:rsidP="005A0D81">
            <w:r>
              <w:t>Digunakan untuk anotasi dataset</w:t>
            </w:r>
          </w:p>
        </w:tc>
      </w:tr>
    </w:tbl>
    <w:p w14:paraId="546FA0E0" w14:textId="77777777" w:rsidR="001C72A5" w:rsidRPr="005A0D81" w:rsidRDefault="001C72A5" w:rsidP="005A0D81"/>
    <w:p w14:paraId="079EC101" w14:textId="35DCC6C6" w:rsidR="00455F40" w:rsidRDefault="00455F40" w:rsidP="000057AD">
      <w:pPr>
        <w:pStyle w:val="Heading2"/>
      </w:pPr>
      <w:bookmarkStart w:id="151" w:name="_Toc172830752"/>
      <w:r>
        <w:t>Tahapan Pembuatan Program</w:t>
      </w:r>
      <w:bookmarkEnd w:id="151"/>
    </w:p>
    <w:p w14:paraId="71C265FB" w14:textId="79CDA11A" w:rsidR="0015565B" w:rsidRPr="0015565B" w:rsidRDefault="0015565B" w:rsidP="0015565B">
      <w:pPr>
        <w:ind w:firstLine="576"/>
      </w:pPr>
      <w:r>
        <w:t xml:space="preserve">Bagian ini akan menjelaskan proses dari pembuatan program </w:t>
      </w:r>
      <w:r w:rsidR="000B4B55">
        <w:t>yang di butuhkan dalam membuat sistem.</w:t>
      </w:r>
      <w:r w:rsidR="00CF3406">
        <w:t xml:space="preserve"> Program yang di buat ini di jalankan dengan menggunakan virtual machine dari Kaggle.</w:t>
      </w:r>
    </w:p>
    <w:p w14:paraId="5FF9F338" w14:textId="21A772C6" w:rsidR="00696036" w:rsidRDefault="00696036" w:rsidP="00696036">
      <w:pPr>
        <w:pStyle w:val="Heading3"/>
      </w:pPr>
      <w:bookmarkStart w:id="152" w:name="_Toc172830753"/>
      <w:r>
        <w:t>Scraping</w:t>
      </w:r>
      <w:bookmarkEnd w:id="152"/>
    </w:p>
    <w:p w14:paraId="2FEAEA4D" w14:textId="726EFB9A" w:rsidR="00DE3468" w:rsidRDefault="00101692" w:rsidP="003203CF">
      <w:pPr>
        <w:ind w:firstLine="720"/>
      </w:pPr>
      <w:r>
        <w:t>P</w:t>
      </w:r>
      <w:r w:rsidR="00C60EED">
        <w:t>roses Scraping merupakan proses</w:t>
      </w:r>
      <w:r w:rsidR="00E55B90">
        <w:t xml:space="preserve"> untuk mendapatkan data dengan mengambil dokumen pdf yang terdapat pada laman putusan pengadilan</w:t>
      </w:r>
      <w:r w:rsidR="002335FD">
        <w:t xml:space="preserve">, yang selanjutnya di lakukan </w:t>
      </w:r>
      <w:r w:rsidR="008A4E5C">
        <w:t>konversi</w:t>
      </w:r>
      <w:r w:rsidR="002335FD">
        <w:t xml:space="preserve"> ke dalam text yang di simpan dalam bentuk csv</w:t>
      </w:r>
      <w:r w:rsidR="00EF6B7A">
        <w:t>. Berikut adalah code untuk melakukan scraping pada laman putusan pengadilan.</w:t>
      </w:r>
    </w:p>
    <w:p w14:paraId="35CACE10" w14:textId="588F3FC5" w:rsidR="00C60EED" w:rsidRDefault="008515A4" w:rsidP="00C60EED">
      <w:pPr>
        <w:pStyle w:val="Heading4"/>
      </w:pPr>
      <w:r w:rsidRPr="00840BCF">
        <w:rPr>
          <w:i/>
        </w:rPr>
        <w:t>Install</w:t>
      </w:r>
      <w:r>
        <w:t xml:space="preserve"> dan </w:t>
      </w:r>
      <w:r w:rsidR="007D3D4A" w:rsidRPr="007D3D4A">
        <w:t>Impor</w:t>
      </w:r>
      <w:r w:rsidR="00C60EED" w:rsidRPr="00840BCF">
        <w:rPr>
          <w:i/>
        </w:rPr>
        <w:t xml:space="preserve"> Library</w:t>
      </w:r>
    </w:p>
    <w:p w14:paraId="164977AE" w14:textId="262A54F9" w:rsidR="008A4E5C" w:rsidRPr="00A07A11" w:rsidRDefault="008B1CFE" w:rsidP="003203CF">
      <w:pPr>
        <w:ind w:firstLine="720"/>
      </w:pPr>
      <w:r w:rsidRPr="008B1CFE">
        <w:t xml:space="preserve">Langkah awal dalam proses scraping adalah menginstal </w:t>
      </w:r>
      <w:r w:rsidR="0078118B" w:rsidRPr="0078118B">
        <w:rPr>
          <w:i/>
        </w:rPr>
        <w:t>library</w:t>
      </w:r>
      <w:r w:rsidRPr="008B1CFE">
        <w:t xml:space="preserve"> PyPDF2. </w:t>
      </w:r>
      <w:r w:rsidR="0078118B">
        <w:rPr>
          <w:i/>
        </w:rPr>
        <w:t>L</w:t>
      </w:r>
      <w:r w:rsidR="0078118B" w:rsidRPr="0078118B">
        <w:rPr>
          <w:i/>
        </w:rPr>
        <w:t>ibrary</w:t>
      </w:r>
      <w:r w:rsidRPr="008B1CFE">
        <w:t xml:space="preserve"> ini digunakan untuk mengonversi dokumen PDF menjadi teks yang kem</w:t>
      </w:r>
      <w:r>
        <w:t>udian disimpan dalam format CSV</w:t>
      </w:r>
      <w:r w:rsidR="000273C9">
        <w:t>.</w:t>
      </w:r>
      <w:r w:rsidR="00A07A11">
        <w:t xml:space="preserve"> Kode </w:t>
      </w:r>
      <w:r w:rsidR="0081452A">
        <w:t>instalasi</w:t>
      </w:r>
      <w:r w:rsidR="00A07A11">
        <w:t xml:space="preserve"> </w:t>
      </w:r>
      <w:r w:rsidR="00A07A11">
        <w:rPr>
          <w:i/>
        </w:rPr>
        <w:t xml:space="preserve">library </w:t>
      </w:r>
      <w:r w:rsidR="004B7C1F">
        <w:t>bisa dilihat dalam</w:t>
      </w:r>
      <w:r w:rsidR="009E2669">
        <w:t xml:space="preserve"> </w:t>
      </w:r>
      <w:r w:rsidR="009E2669" w:rsidRPr="009E2669">
        <w:fldChar w:fldCharType="begin"/>
      </w:r>
      <w:r w:rsidR="009E2669" w:rsidRPr="009E2669">
        <w:instrText xml:space="preserve"> REF _Ref168406844 \h  \* MERGEFORMAT </w:instrText>
      </w:r>
      <w:r w:rsidR="009E2669" w:rsidRPr="009E2669">
        <w:fldChar w:fldCharType="separate"/>
      </w:r>
      <w:r w:rsidR="007924A3">
        <w:rPr>
          <w:szCs w:val="24"/>
        </w:rPr>
        <w:t>Kode 4.</w:t>
      </w:r>
      <w:r w:rsidR="007924A3" w:rsidRPr="007924A3">
        <w:rPr>
          <w:szCs w:val="24"/>
        </w:rPr>
        <w:t>1</w:t>
      </w:r>
      <w:r w:rsidR="009E2669" w:rsidRPr="009E2669">
        <w:fldChar w:fldCharType="end"/>
      </w:r>
      <w:r w:rsidR="00CF3406">
        <w:t xml:space="preserve">. </w:t>
      </w:r>
      <w:r w:rsidR="00861EA0">
        <w:t>Setelah</w:t>
      </w:r>
      <w:r w:rsidR="00CF3406">
        <w:t xml:space="preserve"> proses instalasi</w:t>
      </w:r>
      <w:r w:rsidR="00D9637C">
        <w:t xml:space="preserve"> selesai,</w:t>
      </w:r>
      <w:r w:rsidR="00EE3896">
        <w:t xml:space="preserve"> langkah berikutnya adalah</w:t>
      </w:r>
      <w:r w:rsidR="00861EA0">
        <w:t xml:space="preserve"> </w:t>
      </w:r>
      <w:r w:rsidR="00AB4991">
        <w:t>mengimpor</w:t>
      </w:r>
      <w:r w:rsidR="00861EA0">
        <w:t xml:space="preserve"> library yang di</w:t>
      </w:r>
      <w:r w:rsidR="00AB4991">
        <w:t>perlukan</w:t>
      </w:r>
      <w:r w:rsidR="00861EA0">
        <w:t xml:space="preserve"> dalam proses scraping</w:t>
      </w:r>
      <w:r w:rsidR="00AB4991">
        <w:t>.</w:t>
      </w:r>
      <w:r w:rsidR="00861EA0">
        <w:t xml:space="preserve"> </w:t>
      </w:r>
      <w:r w:rsidR="00AB4991" w:rsidRPr="00AB4991">
        <w:rPr>
          <w:i/>
        </w:rPr>
        <w:t>L</w:t>
      </w:r>
      <w:r w:rsidR="00861EA0" w:rsidRPr="00AB4991">
        <w:rPr>
          <w:i/>
        </w:rPr>
        <w:t>ibrary</w:t>
      </w:r>
      <w:r w:rsidR="00A677EC">
        <w:t xml:space="preserve"> yang diimpor</w:t>
      </w:r>
      <w:r w:rsidR="00DF7775">
        <w:t xml:space="preserve"> </w:t>
      </w:r>
      <w:r w:rsidR="004B7C1F">
        <w:t>bisa dilihat dalam</w:t>
      </w:r>
      <w:r w:rsidR="00823767">
        <w:t xml:space="preserve"> </w:t>
      </w:r>
      <w:r w:rsidR="00823767" w:rsidRPr="00823767">
        <w:fldChar w:fldCharType="begin"/>
      </w:r>
      <w:r w:rsidR="00823767" w:rsidRPr="00823767">
        <w:instrText xml:space="preserve"> REF _Ref168406919 \h  \* MERGEFORMAT </w:instrText>
      </w:r>
      <w:r w:rsidR="00823767" w:rsidRPr="00823767">
        <w:fldChar w:fldCharType="separate"/>
      </w:r>
      <w:r w:rsidR="007924A3">
        <w:rPr>
          <w:szCs w:val="24"/>
        </w:rPr>
        <w:t>Kode 4.</w:t>
      </w:r>
      <w:r w:rsidR="007924A3" w:rsidRPr="007924A3">
        <w:rPr>
          <w:szCs w:val="24"/>
        </w:rPr>
        <w:t>2</w:t>
      </w:r>
      <w:r w:rsidR="00823767" w:rsidRPr="00823767">
        <w:fldChar w:fldCharType="end"/>
      </w:r>
      <w:r w:rsidR="00861EA0">
        <w:t>.</w:t>
      </w:r>
    </w:p>
    <w:p w14:paraId="37724D1B" w14:textId="07391860" w:rsidR="009E2669" w:rsidRPr="009E2669" w:rsidRDefault="009E2669" w:rsidP="009E2669">
      <w:pPr>
        <w:pStyle w:val="Caption"/>
        <w:jc w:val="center"/>
        <w:rPr>
          <w:color w:val="auto"/>
          <w:sz w:val="24"/>
          <w:szCs w:val="24"/>
        </w:rPr>
      </w:pPr>
      <w:bookmarkStart w:id="153" w:name="_Ref168406844"/>
      <w:bookmarkStart w:id="154" w:name="_Toc172830886"/>
      <w:r>
        <w:rPr>
          <w:i w:val="0"/>
          <w:color w:val="auto"/>
          <w:sz w:val="24"/>
          <w:szCs w:val="24"/>
        </w:rPr>
        <w:t>Kode 4.</w:t>
      </w:r>
      <w:r w:rsidRPr="009E2669">
        <w:rPr>
          <w:i w:val="0"/>
          <w:color w:val="auto"/>
          <w:sz w:val="24"/>
          <w:szCs w:val="24"/>
        </w:rPr>
        <w:fldChar w:fldCharType="begin"/>
      </w:r>
      <w:r w:rsidRPr="009E2669">
        <w:rPr>
          <w:i w:val="0"/>
          <w:color w:val="auto"/>
          <w:sz w:val="24"/>
          <w:szCs w:val="24"/>
        </w:rPr>
        <w:instrText xml:space="preserve"> SEQ Kode_4. \* ARABIC </w:instrText>
      </w:r>
      <w:r w:rsidRPr="009E2669">
        <w:rPr>
          <w:i w:val="0"/>
          <w:color w:val="auto"/>
          <w:sz w:val="24"/>
          <w:szCs w:val="24"/>
        </w:rPr>
        <w:fldChar w:fldCharType="separate"/>
      </w:r>
      <w:r w:rsidR="007924A3">
        <w:rPr>
          <w:i w:val="0"/>
          <w:noProof/>
          <w:color w:val="auto"/>
          <w:sz w:val="24"/>
          <w:szCs w:val="24"/>
        </w:rPr>
        <w:t>1</w:t>
      </w:r>
      <w:r w:rsidRPr="009E2669">
        <w:rPr>
          <w:i w:val="0"/>
          <w:color w:val="auto"/>
          <w:sz w:val="24"/>
          <w:szCs w:val="24"/>
        </w:rPr>
        <w:fldChar w:fldCharType="end"/>
      </w:r>
      <w:bookmarkEnd w:id="153"/>
      <w:r w:rsidRPr="009E2669">
        <w:rPr>
          <w:i w:val="0"/>
          <w:color w:val="auto"/>
          <w:sz w:val="24"/>
          <w:szCs w:val="24"/>
        </w:rPr>
        <w:t xml:space="preserve"> </w:t>
      </w:r>
      <w:r w:rsidRPr="009E2669">
        <w:rPr>
          <w:color w:val="auto"/>
          <w:sz w:val="24"/>
          <w:szCs w:val="24"/>
        </w:rPr>
        <w:t>Install PyPDF2</w:t>
      </w:r>
      <w:bookmarkEnd w:id="154"/>
    </w:p>
    <w:tbl>
      <w:tblPr>
        <w:tblStyle w:val="TableGrid"/>
        <w:tblW w:w="0" w:type="auto"/>
        <w:tblLook w:val="04A0" w:firstRow="1" w:lastRow="0" w:firstColumn="1" w:lastColumn="0" w:noHBand="0" w:noVBand="1"/>
      </w:tblPr>
      <w:tblGrid>
        <w:gridCol w:w="7928"/>
      </w:tblGrid>
      <w:tr w:rsidR="005D1A41" w14:paraId="4BE64479" w14:textId="77777777" w:rsidTr="005D1A41">
        <w:tc>
          <w:tcPr>
            <w:tcW w:w="7928" w:type="dxa"/>
          </w:tcPr>
          <w:p w14:paraId="48E9C98F" w14:textId="1A947925" w:rsidR="005D1A41" w:rsidRPr="005D1A41" w:rsidRDefault="005D1A41" w:rsidP="003809E9">
            <w:pPr>
              <w:numPr>
                <w:ilvl w:val="0"/>
                <w:numId w:val="7"/>
              </w:numPr>
              <w:spacing w:before="100" w:before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00"/>
                <w:sz w:val="16"/>
                <w:szCs w:val="16"/>
              </w:rPr>
              <w:t>!pip install PyPDF2</w:t>
            </w:r>
          </w:p>
        </w:tc>
      </w:tr>
    </w:tbl>
    <w:p w14:paraId="5F86031C" w14:textId="7121B11A" w:rsidR="004E4A45" w:rsidRPr="004E4A45" w:rsidRDefault="004E4A45" w:rsidP="004E4A45">
      <w:pPr>
        <w:pStyle w:val="Caption"/>
        <w:spacing w:before="240"/>
        <w:jc w:val="center"/>
        <w:rPr>
          <w:i w:val="0"/>
          <w:color w:val="auto"/>
          <w:sz w:val="24"/>
          <w:szCs w:val="24"/>
        </w:rPr>
      </w:pPr>
      <w:bookmarkStart w:id="155" w:name="_Ref168406919"/>
      <w:bookmarkStart w:id="156" w:name="_Toc172830887"/>
      <w:r>
        <w:rPr>
          <w:i w:val="0"/>
          <w:color w:val="auto"/>
          <w:sz w:val="24"/>
          <w:szCs w:val="24"/>
        </w:rPr>
        <w:t>Kode 4.</w:t>
      </w:r>
      <w:r w:rsidRPr="004E4A45">
        <w:rPr>
          <w:i w:val="0"/>
          <w:color w:val="auto"/>
          <w:sz w:val="24"/>
          <w:szCs w:val="24"/>
        </w:rPr>
        <w:fldChar w:fldCharType="begin"/>
      </w:r>
      <w:r w:rsidRPr="004E4A45">
        <w:rPr>
          <w:i w:val="0"/>
          <w:color w:val="auto"/>
          <w:sz w:val="24"/>
          <w:szCs w:val="24"/>
        </w:rPr>
        <w:instrText xml:space="preserve"> SEQ Kode_4. \* ARABIC </w:instrText>
      </w:r>
      <w:r w:rsidRPr="004E4A45">
        <w:rPr>
          <w:i w:val="0"/>
          <w:color w:val="auto"/>
          <w:sz w:val="24"/>
          <w:szCs w:val="24"/>
        </w:rPr>
        <w:fldChar w:fldCharType="separate"/>
      </w:r>
      <w:r w:rsidR="007924A3">
        <w:rPr>
          <w:i w:val="0"/>
          <w:noProof/>
          <w:color w:val="auto"/>
          <w:sz w:val="24"/>
          <w:szCs w:val="24"/>
        </w:rPr>
        <w:t>2</w:t>
      </w:r>
      <w:r w:rsidRPr="004E4A45">
        <w:rPr>
          <w:i w:val="0"/>
          <w:color w:val="auto"/>
          <w:sz w:val="24"/>
          <w:szCs w:val="24"/>
        </w:rPr>
        <w:fldChar w:fldCharType="end"/>
      </w:r>
      <w:bookmarkEnd w:id="155"/>
      <w:r w:rsidR="008515A4">
        <w:rPr>
          <w:i w:val="0"/>
          <w:color w:val="auto"/>
          <w:sz w:val="24"/>
          <w:szCs w:val="24"/>
        </w:rPr>
        <w:t xml:space="preserve"> Impor</w:t>
      </w:r>
      <w:r w:rsidRPr="004E4A45">
        <w:rPr>
          <w:i w:val="0"/>
          <w:color w:val="auto"/>
          <w:sz w:val="24"/>
          <w:szCs w:val="24"/>
        </w:rPr>
        <w:t xml:space="preserve"> Library untuk Scraping</w:t>
      </w:r>
      <w:bookmarkEnd w:id="156"/>
    </w:p>
    <w:tbl>
      <w:tblPr>
        <w:tblStyle w:val="TableGrid"/>
        <w:tblW w:w="0" w:type="auto"/>
        <w:tblLook w:val="04A0" w:firstRow="1" w:lastRow="0" w:firstColumn="1" w:lastColumn="0" w:noHBand="0" w:noVBand="1"/>
      </w:tblPr>
      <w:tblGrid>
        <w:gridCol w:w="7928"/>
      </w:tblGrid>
      <w:tr w:rsidR="00C60EED" w:rsidRPr="005D1A41" w14:paraId="0C01DE93" w14:textId="77777777" w:rsidTr="004F1257">
        <w:tc>
          <w:tcPr>
            <w:tcW w:w="7928" w:type="dxa"/>
          </w:tcPr>
          <w:p w14:paraId="30B45B6B" w14:textId="77777777" w:rsidR="005D1A41" w:rsidRPr="005D1A41" w:rsidRDefault="005D1A41" w:rsidP="003809E9">
            <w:pPr>
              <w:numPr>
                <w:ilvl w:val="0"/>
                <w:numId w:val="8"/>
              </w:numPr>
              <w:tabs>
                <w:tab w:val="clear" w:pos="720"/>
                <w:tab w:val="num" w:pos="591"/>
              </w:tabs>
              <w:spacing w:before="100" w:beforeAutospacing="1" w:after="100" w:afterAutospacing="1" w:line="276" w:lineRule="auto"/>
              <w:ind w:left="33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from</w:t>
            </w:r>
            <w:r w:rsidRPr="005D1A41">
              <w:rPr>
                <w:rFonts w:ascii="Lucida Console" w:eastAsia="Times New Roman" w:hAnsi="Lucida Console" w:cs="Times New Roman"/>
                <w:color w:val="000000"/>
                <w:sz w:val="16"/>
                <w:szCs w:val="16"/>
              </w:rPr>
              <w:t xml:space="preserve"> bs4 </w:t>
            </w: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BeautifulSoup</w:t>
            </w:r>
          </w:p>
          <w:p w14:paraId="1223E1AE"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requests</w:t>
            </w:r>
          </w:p>
          <w:p w14:paraId="05958078"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PyPDF2</w:t>
            </w:r>
          </w:p>
          <w:p w14:paraId="536E2E2B"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re</w:t>
            </w:r>
          </w:p>
          <w:p w14:paraId="44EE18C3"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pandas </w:t>
            </w:r>
            <w:r w:rsidRPr="005D1A41">
              <w:rPr>
                <w:rFonts w:ascii="Lucida Console" w:eastAsia="Times New Roman" w:hAnsi="Lucida Console" w:cs="Times New Roman"/>
                <w:color w:val="0000FF"/>
                <w:sz w:val="16"/>
                <w:szCs w:val="16"/>
              </w:rPr>
              <w:t>as</w:t>
            </w:r>
            <w:r w:rsidRPr="005D1A41">
              <w:rPr>
                <w:rFonts w:ascii="Lucida Console" w:eastAsia="Times New Roman" w:hAnsi="Lucida Console" w:cs="Times New Roman"/>
                <w:color w:val="000000"/>
                <w:sz w:val="16"/>
                <w:szCs w:val="16"/>
              </w:rPr>
              <w:t xml:space="preserve"> pd</w:t>
            </w:r>
          </w:p>
          <w:p w14:paraId="7D38D551"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zipfile</w:t>
            </w:r>
          </w:p>
          <w:p w14:paraId="085C7486"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os</w:t>
            </w:r>
          </w:p>
          <w:p w14:paraId="5DEEE1F7"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nltk</w:t>
            </w:r>
          </w:p>
          <w:p w14:paraId="305F9DCB"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re</w:t>
            </w:r>
          </w:p>
          <w:p w14:paraId="5F353F26" w14:textId="77777777" w:rsidR="005D1A41" w:rsidRPr="005D1A41" w:rsidRDefault="005D1A41" w:rsidP="003809E9">
            <w:pPr>
              <w:numPr>
                <w:ilvl w:val="0"/>
                <w:numId w:val="8"/>
              </w:numPr>
              <w:spacing w:before="100" w:beforeAutospacing="1" w:after="100" w:after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FF"/>
                <w:sz w:val="16"/>
                <w:szCs w:val="16"/>
              </w:rPr>
              <w:t>from</w:t>
            </w:r>
            <w:r w:rsidRPr="005D1A41">
              <w:rPr>
                <w:rFonts w:ascii="Lucida Console" w:eastAsia="Times New Roman" w:hAnsi="Lucida Console" w:cs="Times New Roman"/>
                <w:color w:val="000000"/>
                <w:sz w:val="16"/>
                <w:szCs w:val="16"/>
              </w:rPr>
              <w:t xml:space="preserve"> nltk.tokenize </w:t>
            </w:r>
            <w:r w:rsidRPr="005D1A41">
              <w:rPr>
                <w:rFonts w:ascii="Lucida Console" w:eastAsia="Times New Roman" w:hAnsi="Lucida Console" w:cs="Times New Roman"/>
                <w:color w:val="0000FF"/>
                <w:sz w:val="16"/>
                <w:szCs w:val="16"/>
              </w:rPr>
              <w:t>import</w:t>
            </w:r>
            <w:r w:rsidRPr="005D1A41">
              <w:rPr>
                <w:rFonts w:ascii="Lucida Console" w:eastAsia="Times New Roman" w:hAnsi="Lucida Console" w:cs="Times New Roman"/>
                <w:color w:val="000000"/>
                <w:sz w:val="16"/>
                <w:szCs w:val="16"/>
              </w:rPr>
              <w:t xml:space="preserve"> word_tokenize</w:t>
            </w:r>
          </w:p>
          <w:p w14:paraId="4862A933" w14:textId="0E1A852B" w:rsidR="00C60EED" w:rsidRPr="005D1A41" w:rsidRDefault="005D1A41" w:rsidP="003809E9">
            <w:pPr>
              <w:numPr>
                <w:ilvl w:val="0"/>
                <w:numId w:val="8"/>
              </w:numPr>
              <w:spacing w:before="100" w:beforeAutospacing="1" w:line="276" w:lineRule="auto"/>
              <w:ind w:left="349"/>
              <w:jc w:val="left"/>
              <w:rPr>
                <w:rFonts w:ascii="Lucida Console" w:eastAsia="Times New Roman" w:hAnsi="Lucida Console" w:cs="Times New Roman"/>
                <w:color w:val="000000"/>
                <w:sz w:val="16"/>
                <w:szCs w:val="16"/>
              </w:rPr>
            </w:pPr>
            <w:r w:rsidRPr="005D1A41">
              <w:rPr>
                <w:rFonts w:ascii="Lucida Console" w:eastAsia="Times New Roman" w:hAnsi="Lucida Console" w:cs="Times New Roman"/>
                <w:color w:val="000000"/>
                <w:sz w:val="16"/>
                <w:szCs w:val="16"/>
              </w:rPr>
              <w:t>nltk.download(</w:t>
            </w:r>
            <w:r w:rsidRPr="005D1A41">
              <w:rPr>
                <w:rFonts w:ascii="Lucida Console" w:eastAsia="Times New Roman" w:hAnsi="Lucida Console" w:cs="Times New Roman"/>
                <w:color w:val="A31515"/>
                <w:sz w:val="16"/>
                <w:szCs w:val="16"/>
              </w:rPr>
              <w:t>'punkt'</w:t>
            </w:r>
            <w:r w:rsidRPr="005D1A41">
              <w:rPr>
                <w:rFonts w:ascii="Lucida Console" w:eastAsia="Times New Roman" w:hAnsi="Lucida Console" w:cs="Times New Roman"/>
                <w:color w:val="000000"/>
                <w:sz w:val="16"/>
                <w:szCs w:val="16"/>
              </w:rPr>
              <w:t>)</w:t>
            </w:r>
          </w:p>
        </w:tc>
      </w:tr>
    </w:tbl>
    <w:p w14:paraId="2A5FEC8E" w14:textId="49A2E99E" w:rsidR="00B17349" w:rsidRDefault="00C60EED" w:rsidP="00B17349">
      <w:pPr>
        <w:pStyle w:val="Heading4"/>
      </w:pPr>
      <w:r w:rsidRPr="00C60EED">
        <w:lastRenderedPageBreak/>
        <w:t>Fungsi scraping_putusan()</w:t>
      </w:r>
    </w:p>
    <w:p w14:paraId="09E938D4" w14:textId="53E55F9C" w:rsidR="00AF0B00" w:rsidRDefault="00AF0B00" w:rsidP="00F47E46">
      <w:pPr>
        <w:ind w:firstLine="720"/>
      </w:pPr>
      <w:r>
        <w:t>Pada bagian ini</w:t>
      </w:r>
      <w:r w:rsidR="00BA7922">
        <w:t>,</w:t>
      </w:r>
      <w:r>
        <w:t xml:space="preserve"> </w:t>
      </w:r>
      <w:r w:rsidR="00BA7922" w:rsidRPr="00BA7922">
        <w:t>dibuat sebuah fungsi bernama scraping_putusan() yang memiliki dua parameter, yaitu</w:t>
      </w:r>
      <w:r w:rsidR="00EF047A">
        <w:t xml:space="preserve"> URL</w:t>
      </w:r>
      <w:r w:rsidR="00BA7922" w:rsidRPr="00BA7922">
        <w:t xml:space="preserve"> dan filename.</w:t>
      </w:r>
      <w:r>
        <w:t xml:space="preserve"> </w:t>
      </w:r>
      <w:r w:rsidR="00EF047A">
        <w:t>URL</w:t>
      </w:r>
      <w:r w:rsidR="00BA7922" w:rsidRPr="00BA7922">
        <w:t xml:space="preserve"> adalah alamat web dari putusan pengadilan yang akan</w:t>
      </w:r>
      <w:r w:rsidR="00BA7922">
        <w:t xml:space="preserve"> dilakukan</w:t>
      </w:r>
      <w:r>
        <w:t xml:space="preserve"> scraping</w:t>
      </w:r>
      <w:r w:rsidR="00AC1157">
        <w:t>,</w:t>
      </w:r>
      <w:r>
        <w:t xml:space="preserve"> </w:t>
      </w:r>
      <w:r w:rsidR="00AC1157" w:rsidRPr="00AC1157">
        <w:t xml:space="preserve">dan filename adalah nama file hasil </w:t>
      </w:r>
      <w:r w:rsidR="00B947AA" w:rsidRPr="00B947AA">
        <w:rPr>
          <w:i/>
        </w:rPr>
        <w:t>scraping</w:t>
      </w:r>
      <w:r w:rsidR="00AC1157" w:rsidRPr="00AC1157">
        <w:t xml:space="preserve"> yang d</w:t>
      </w:r>
      <w:r w:rsidR="00AC1157">
        <w:t>isimpan dalam format CSV</w:t>
      </w:r>
      <w:r w:rsidR="00A73949">
        <w:t xml:space="preserve">. Kode fungsi </w:t>
      </w:r>
      <w:r w:rsidR="009936A3" w:rsidRPr="009936A3">
        <w:t>scraping_putusan</w:t>
      </w:r>
      <w:r w:rsidR="009936A3">
        <w:t>()</w:t>
      </w:r>
      <w:r w:rsidR="006B5F4A">
        <w:t xml:space="preserve"> </w:t>
      </w:r>
      <w:r w:rsidR="004B7C1F">
        <w:t>bisa dilihat dalam</w:t>
      </w:r>
      <w:r w:rsidR="00F65CD9">
        <w:t xml:space="preserve"> </w:t>
      </w:r>
      <w:r w:rsidR="00F65CD9" w:rsidRPr="00F65CD9">
        <w:fldChar w:fldCharType="begin"/>
      </w:r>
      <w:r w:rsidR="00F65CD9" w:rsidRPr="00F65CD9">
        <w:instrText xml:space="preserve"> REF _Ref168407074 \h  \* MERGEFORMAT </w:instrText>
      </w:r>
      <w:r w:rsidR="00F65CD9" w:rsidRPr="00F65CD9">
        <w:fldChar w:fldCharType="separate"/>
      </w:r>
      <w:r w:rsidR="007924A3" w:rsidRPr="000E74FC">
        <w:rPr>
          <w:szCs w:val="24"/>
        </w:rPr>
        <w:t>Kode 4</w:t>
      </w:r>
      <w:r w:rsidR="007924A3">
        <w:rPr>
          <w:szCs w:val="24"/>
        </w:rPr>
        <w:t>.</w:t>
      </w:r>
      <w:r w:rsidR="007924A3" w:rsidRPr="007924A3">
        <w:rPr>
          <w:szCs w:val="24"/>
        </w:rPr>
        <w:t>3</w:t>
      </w:r>
      <w:r w:rsidR="00F65CD9" w:rsidRPr="00F65CD9">
        <w:fldChar w:fldCharType="end"/>
      </w:r>
      <w:r w:rsidR="00BA7922">
        <w:t>.</w:t>
      </w:r>
      <w:r w:rsidR="00D55114">
        <w:t xml:space="preserve"> </w:t>
      </w:r>
      <w:r w:rsidR="00C2571E" w:rsidRPr="00C2571E">
        <w:t>Fungsi ini dirancang untuk mengekstrak URL dari setiap konten di halaman awal pencarian situs web putusan pengadilan. Tujuannya adalah untuk memungkinkan navigasi ke hal</w:t>
      </w:r>
      <w:r w:rsidR="00F65CD9">
        <w:t>s</w:t>
      </w:r>
      <w:r w:rsidR="00C2571E" w:rsidRPr="00C2571E">
        <w:t>aman selanjutnya yang memberikan informasi apakah dokumen putusan pengadilan tersedia atau tidak</w:t>
      </w:r>
      <w:r w:rsidR="00F427DB">
        <w:t xml:space="preserve">. </w:t>
      </w:r>
      <w:r w:rsidR="00F427DB" w:rsidRPr="00F427DB">
        <w:t>Tugas pengecekan ini dilakukan dengan menggunakan fungsi get_data()</w:t>
      </w:r>
      <w:r w:rsidR="00C2571E" w:rsidRPr="00C2571E">
        <w:t xml:space="preserve">. Selain itu, fungsi ini juga mengambil data tanggal yang terdapat pada setiap konten halaman awal. </w:t>
      </w:r>
    </w:p>
    <w:p w14:paraId="3AE776DF" w14:textId="0815C985" w:rsidR="000E74FC" w:rsidRPr="000E74FC" w:rsidRDefault="000E74FC" w:rsidP="000E74FC">
      <w:pPr>
        <w:pStyle w:val="Caption"/>
        <w:jc w:val="center"/>
        <w:rPr>
          <w:i w:val="0"/>
          <w:color w:val="auto"/>
          <w:sz w:val="24"/>
          <w:szCs w:val="24"/>
        </w:rPr>
      </w:pPr>
      <w:bookmarkStart w:id="157" w:name="_Ref168407074"/>
      <w:bookmarkStart w:id="158" w:name="_Toc172830888"/>
      <w:r w:rsidRPr="000E74FC">
        <w:rPr>
          <w:i w:val="0"/>
          <w:color w:val="auto"/>
          <w:sz w:val="24"/>
          <w:szCs w:val="24"/>
        </w:rPr>
        <w:t>Kode 4</w:t>
      </w:r>
      <w:r w:rsidR="00F65CD9">
        <w:rPr>
          <w:i w:val="0"/>
          <w:color w:val="auto"/>
          <w:sz w:val="24"/>
          <w:szCs w:val="24"/>
        </w:rPr>
        <w:t>.</w:t>
      </w:r>
      <w:r w:rsidRPr="000E74FC">
        <w:rPr>
          <w:i w:val="0"/>
          <w:color w:val="auto"/>
          <w:sz w:val="24"/>
          <w:szCs w:val="24"/>
        </w:rPr>
        <w:fldChar w:fldCharType="begin"/>
      </w:r>
      <w:r w:rsidRPr="000E74FC">
        <w:rPr>
          <w:i w:val="0"/>
          <w:color w:val="auto"/>
          <w:sz w:val="24"/>
          <w:szCs w:val="24"/>
        </w:rPr>
        <w:instrText xml:space="preserve"> SEQ Kode_4. \* ARABIC </w:instrText>
      </w:r>
      <w:r w:rsidRPr="000E74FC">
        <w:rPr>
          <w:i w:val="0"/>
          <w:color w:val="auto"/>
          <w:sz w:val="24"/>
          <w:szCs w:val="24"/>
        </w:rPr>
        <w:fldChar w:fldCharType="separate"/>
      </w:r>
      <w:r w:rsidR="007924A3">
        <w:rPr>
          <w:i w:val="0"/>
          <w:noProof/>
          <w:color w:val="auto"/>
          <w:sz w:val="24"/>
          <w:szCs w:val="24"/>
        </w:rPr>
        <w:t>3</w:t>
      </w:r>
      <w:r w:rsidRPr="000E74FC">
        <w:rPr>
          <w:i w:val="0"/>
          <w:color w:val="auto"/>
          <w:sz w:val="24"/>
          <w:szCs w:val="24"/>
        </w:rPr>
        <w:fldChar w:fldCharType="end"/>
      </w:r>
      <w:bookmarkEnd w:id="157"/>
      <w:r w:rsidRPr="000E74FC">
        <w:rPr>
          <w:i w:val="0"/>
          <w:color w:val="auto"/>
          <w:sz w:val="24"/>
          <w:szCs w:val="24"/>
        </w:rPr>
        <w:t xml:space="preserve"> Fungsi scraping_putusan()</w:t>
      </w:r>
      <w:bookmarkEnd w:id="158"/>
    </w:p>
    <w:tbl>
      <w:tblPr>
        <w:tblStyle w:val="TableGrid"/>
        <w:tblW w:w="0" w:type="auto"/>
        <w:tblLook w:val="04A0" w:firstRow="1" w:lastRow="0" w:firstColumn="1" w:lastColumn="0" w:noHBand="0" w:noVBand="1"/>
      </w:tblPr>
      <w:tblGrid>
        <w:gridCol w:w="7928"/>
      </w:tblGrid>
      <w:tr w:rsidR="00C60EED" w:rsidRPr="00B17349" w14:paraId="48DACEA5" w14:textId="77777777" w:rsidTr="004F1257">
        <w:trPr>
          <w:hidden/>
        </w:trPr>
        <w:tc>
          <w:tcPr>
            <w:tcW w:w="7928" w:type="dxa"/>
          </w:tcPr>
          <w:p w14:paraId="7CEDF43F"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435A4DD"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FE0AF28"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1B205F5"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5DD0372"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30A6406"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8D5C3F6"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478855C"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CC242CD"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E31F23C"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4214D66"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DF27291" w14:textId="77777777" w:rsidR="00C55B43" w:rsidRPr="00C55B43" w:rsidRDefault="00C55B43" w:rsidP="003809E9">
            <w:pPr>
              <w:pStyle w:val="ListParagraph"/>
              <w:numPr>
                <w:ilvl w:val="0"/>
                <w:numId w:val="19"/>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63B7A0C" w14:textId="3CA3409C"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FF"/>
                <w:sz w:val="16"/>
                <w:szCs w:val="16"/>
              </w:rPr>
              <w:t>def</w:t>
            </w: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A31515"/>
                <w:sz w:val="16"/>
                <w:szCs w:val="16"/>
              </w:rPr>
              <w:t>scraping_putusan</w:t>
            </w:r>
            <w:r w:rsidRPr="00EB7354">
              <w:rPr>
                <w:rFonts w:ascii="Lucida Console" w:eastAsia="Times New Roman" w:hAnsi="Lucida Console" w:cs="Times New Roman"/>
                <w:color w:val="000000"/>
                <w:sz w:val="16"/>
                <w:szCs w:val="16"/>
              </w:rPr>
              <w:t>(url, filename):</w:t>
            </w:r>
          </w:p>
          <w:p w14:paraId="62C6248E"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Mengirim permintaan GET ke URL</w:t>
            </w:r>
          </w:p>
          <w:p w14:paraId="667541B6"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response = requests.get(url)</w:t>
            </w:r>
          </w:p>
          <w:p w14:paraId="3B66D310"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p>
          <w:p w14:paraId="72BBCE86"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Memeriksa apakah permintaan berhasil</w:t>
            </w:r>
          </w:p>
          <w:p w14:paraId="29EECFFC"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if</w:t>
            </w:r>
            <w:r w:rsidRPr="00EB7354">
              <w:rPr>
                <w:rFonts w:ascii="Lucida Console" w:eastAsia="Times New Roman" w:hAnsi="Lucida Console" w:cs="Times New Roman"/>
                <w:color w:val="000000"/>
                <w:sz w:val="16"/>
                <w:szCs w:val="16"/>
              </w:rPr>
              <w:t xml:space="preserve"> response.status_code == 200:</w:t>
            </w:r>
          </w:p>
          <w:p w14:paraId="49ADC033"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p>
          <w:p w14:paraId="29B35393"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Parsing halaman web dengan BeautifulSoup</w:t>
            </w:r>
          </w:p>
          <w:p w14:paraId="5F99E938"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soup = BeautifulSoup(response.text, </w:t>
            </w:r>
            <w:r w:rsidRPr="00EB7354">
              <w:rPr>
                <w:rFonts w:ascii="Lucida Console" w:eastAsia="Times New Roman" w:hAnsi="Lucida Console" w:cs="Times New Roman"/>
                <w:color w:val="A31515"/>
                <w:sz w:val="16"/>
                <w:szCs w:val="16"/>
              </w:rPr>
              <w:t>'html.parser'</w:t>
            </w:r>
            <w:r w:rsidRPr="00EB7354">
              <w:rPr>
                <w:rFonts w:ascii="Lucida Console" w:eastAsia="Times New Roman" w:hAnsi="Lucida Console" w:cs="Times New Roman"/>
                <w:color w:val="000000"/>
                <w:sz w:val="16"/>
                <w:szCs w:val="16"/>
              </w:rPr>
              <w:t>)</w:t>
            </w:r>
          </w:p>
          <w:p w14:paraId="2E94F9BD"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p>
          <w:p w14:paraId="243D8CD2"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Mencari elemen-elemen yang mengandung teks putusan hukum</w:t>
            </w:r>
          </w:p>
          <w:p w14:paraId="685020DD"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putusan_hukum = soup.find_all(</w:t>
            </w:r>
            <w:r w:rsidRPr="00EB7354">
              <w:rPr>
                <w:rFonts w:ascii="Lucida Console" w:eastAsia="Times New Roman" w:hAnsi="Lucida Console" w:cs="Times New Roman"/>
                <w:color w:val="A31515"/>
                <w:sz w:val="16"/>
                <w:szCs w:val="16"/>
              </w:rPr>
              <w:t>'div'</w:t>
            </w:r>
            <w:r w:rsidRPr="00EB7354">
              <w:rPr>
                <w:rFonts w:ascii="Lucida Console" w:eastAsia="Times New Roman" w:hAnsi="Lucida Console" w:cs="Times New Roman"/>
                <w:color w:val="000000"/>
                <w:sz w:val="16"/>
                <w:szCs w:val="16"/>
              </w:rPr>
              <w:t>, class_=</w:t>
            </w:r>
            <w:r w:rsidRPr="00EB7354">
              <w:rPr>
                <w:rFonts w:ascii="Lucida Console" w:eastAsia="Times New Roman" w:hAnsi="Lucida Console" w:cs="Times New Roman"/>
                <w:color w:val="A31515"/>
                <w:sz w:val="16"/>
                <w:szCs w:val="16"/>
              </w:rPr>
              <w:t>'spost clearfix'</w:t>
            </w:r>
            <w:r w:rsidRPr="00EB7354">
              <w:rPr>
                <w:rFonts w:ascii="Lucida Console" w:eastAsia="Times New Roman" w:hAnsi="Lucida Console" w:cs="Times New Roman"/>
                <w:color w:val="000000"/>
                <w:sz w:val="16"/>
                <w:szCs w:val="16"/>
              </w:rPr>
              <w:t>)</w:t>
            </w:r>
          </w:p>
          <w:p w14:paraId="6509B08D"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p>
          <w:p w14:paraId="3FC6EB23"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putusan_text = []</w:t>
            </w:r>
          </w:p>
          <w:p w14:paraId="4D37765B"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putusan_filename = []</w:t>
            </w:r>
          </w:p>
          <w:p w14:paraId="63C45653"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for</w:t>
            </w:r>
            <w:r w:rsidRPr="00EB7354">
              <w:rPr>
                <w:rFonts w:ascii="Lucida Console" w:eastAsia="Times New Roman" w:hAnsi="Lucida Console" w:cs="Times New Roman"/>
                <w:color w:val="000000"/>
                <w:sz w:val="16"/>
                <w:szCs w:val="16"/>
              </w:rPr>
              <w:t xml:space="preserve"> i </w:t>
            </w:r>
            <w:r w:rsidRPr="00EB7354">
              <w:rPr>
                <w:rFonts w:ascii="Lucida Console" w:eastAsia="Times New Roman" w:hAnsi="Lucida Console" w:cs="Times New Roman"/>
                <w:color w:val="0000FF"/>
                <w:sz w:val="16"/>
                <w:szCs w:val="16"/>
              </w:rPr>
              <w:t>in</w:t>
            </w:r>
            <w:r w:rsidRPr="00EB7354">
              <w:rPr>
                <w:rFonts w:ascii="Lucida Console" w:eastAsia="Times New Roman" w:hAnsi="Lucida Console" w:cs="Times New Roman"/>
                <w:color w:val="000000"/>
                <w:sz w:val="16"/>
                <w:szCs w:val="16"/>
              </w:rPr>
              <w:t xml:space="preserve"> putusan_hukum:</w:t>
            </w:r>
          </w:p>
          <w:p w14:paraId="7E30A31D"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mengambil semua elemen tag &lt;strong&gt;</w:t>
            </w:r>
          </w:p>
          <w:p w14:paraId="2AEE7E22"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tag = i.find_all(</w:t>
            </w:r>
            <w:r w:rsidRPr="00EB7354">
              <w:rPr>
                <w:rFonts w:ascii="Lucida Console" w:eastAsia="Times New Roman" w:hAnsi="Lucida Console" w:cs="Times New Roman"/>
                <w:color w:val="A31515"/>
                <w:sz w:val="16"/>
                <w:szCs w:val="16"/>
              </w:rPr>
              <w:t>'strong'</w:t>
            </w:r>
            <w:r w:rsidRPr="00EB7354">
              <w:rPr>
                <w:rFonts w:ascii="Lucida Console" w:eastAsia="Times New Roman" w:hAnsi="Lucida Console" w:cs="Times New Roman"/>
                <w:color w:val="000000"/>
                <w:sz w:val="16"/>
                <w:szCs w:val="16"/>
              </w:rPr>
              <w:t>)</w:t>
            </w:r>
          </w:p>
          <w:p w14:paraId="1A6995BA"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for</w:t>
            </w:r>
            <w:r w:rsidRPr="00EB7354">
              <w:rPr>
                <w:rFonts w:ascii="Lucida Console" w:eastAsia="Times New Roman" w:hAnsi="Lucida Console" w:cs="Times New Roman"/>
                <w:color w:val="000000"/>
                <w:sz w:val="16"/>
                <w:szCs w:val="16"/>
              </w:rPr>
              <w:t xml:space="preserve"> y </w:t>
            </w:r>
            <w:r w:rsidRPr="00EB7354">
              <w:rPr>
                <w:rFonts w:ascii="Lucida Console" w:eastAsia="Times New Roman" w:hAnsi="Lucida Console" w:cs="Times New Roman"/>
                <w:color w:val="0000FF"/>
                <w:sz w:val="16"/>
                <w:szCs w:val="16"/>
              </w:rPr>
              <w:t>in</w:t>
            </w:r>
            <w:r w:rsidRPr="00EB7354">
              <w:rPr>
                <w:rFonts w:ascii="Lucida Console" w:eastAsia="Times New Roman" w:hAnsi="Lucida Console" w:cs="Times New Roman"/>
                <w:color w:val="000000"/>
                <w:sz w:val="16"/>
                <w:szCs w:val="16"/>
              </w:rPr>
              <w:t xml:space="preserve"> tag:</w:t>
            </w:r>
          </w:p>
          <w:p w14:paraId="5FA1BCF6"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Mencari url untuk mengakses halaman berikutnya</w:t>
            </w:r>
          </w:p>
          <w:p w14:paraId="5ADB12A4"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if</w:t>
            </w:r>
            <w:r w:rsidRPr="00EB7354">
              <w:rPr>
                <w:rFonts w:ascii="Lucida Console" w:eastAsia="Times New Roman" w:hAnsi="Lucida Console" w:cs="Times New Roman"/>
                <w:color w:val="000000"/>
                <w:sz w:val="16"/>
                <w:szCs w:val="16"/>
              </w:rPr>
              <w:t xml:space="preserve"> y.find(</w:t>
            </w:r>
            <w:r w:rsidRPr="00EB7354">
              <w:rPr>
                <w:rFonts w:ascii="Lucida Console" w:eastAsia="Times New Roman" w:hAnsi="Lucida Console" w:cs="Times New Roman"/>
                <w:color w:val="A31515"/>
                <w:sz w:val="16"/>
                <w:szCs w:val="16"/>
              </w:rPr>
              <w:t>'a'</w:t>
            </w:r>
            <w:r w:rsidRPr="00EB7354">
              <w:rPr>
                <w:rFonts w:ascii="Lucida Console" w:eastAsia="Times New Roman" w:hAnsi="Lucida Console" w:cs="Times New Roman"/>
                <w:color w:val="000000"/>
                <w:sz w:val="16"/>
                <w:szCs w:val="16"/>
              </w:rPr>
              <w:t>):</w:t>
            </w:r>
          </w:p>
          <w:p w14:paraId="2166FF49"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get_data_text = get_data(y.find(</w:t>
            </w:r>
            <w:r w:rsidRPr="00EB7354">
              <w:rPr>
                <w:rFonts w:ascii="Lucida Console" w:eastAsia="Times New Roman" w:hAnsi="Lucida Console" w:cs="Times New Roman"/>
                <w:color w:val="A31515"/>
                <w:sz w:val="16"/>
                <w:szCs w:val="16"/>
              </w:rPr>
              <w:t>'a'</w:t>
            </w:r>
            <w:r w:rsidRPr="00EB7354">
              <w:rPr>
                <w:rFonts w:ascii="Lucida Console" w:eastAsia="Times New Roman" w:hAnsi="Lucida Console" w:cs="Times New Roman"/>
                <w:color w:val="000000"/>
                <w:sz w:val="16"/>
                <w:szCs w:val="16"/>
              </w:rPr>
              <w:t>).get(</w:t>
            </w:r>
            <w:r w:rsidRPr="00EB7354">
              <w:rPr>
                <w:rFonts w:ascii="Lucida Console" w:eastAsia="Times New Roman" w:hAnsi="Lucida Console" w:cs="Times New Roman"/>
                <w:color w:val="A31515"/>
                <w:sz w:val="16"/>
                <w:szCs w:val="16"/>
              </w:rPr>
              <w:t>'href'</w:t>
            </w:r>
            <w:r w:rsidRPr="00EB7354">
              <w:rPr>
                <w:rFonts w:ascii="Lucida Console" w:eastAsia="Times New Roman" w:hAnsi="Lucida Console" w:cs="Times New Roman"/>
                <w:color w:val="000000"/>
                <w:sz w:val="16"/>
                <w:szCs w:val="16"/>
              </w:rPr>
              <w:t>))</w:t>
            </w:r>
          </w:p>
          <w:p w14:paraId="075C67F8"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if</w:t>
            </w:r>
            <w:r w:rsidRPr="00EB7354">
              <w:rPr>
                <w:rFonts w:ascii="Lucida Console" w:eastAsia="Times New Roman" w:hAnsi="Lucida Console" w:cs="Times New Roman"/>
                <w:color w:val="000000"/>
                <w:sz w:val="16"/>
                <w:szCs w:val="16"/>
              </w:rPr>
              <w:t xml:space="preserve"> get_data_text:</w:t>
            </w:r>
          </w:p>
          <w:p w14:paraId="7F0D3D67"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pengambilan data seperti tanggal, text hasil konversi serta nama file jika terdapat filenya</w:t>
            </w:r>
          </w:p>
          <w:p w14:paraId="39F98DFB"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tanggal = re.findall(</w:t>
            </w:r>
            <w:r w:rsidRPr="00EB7354">
              <w:rPr>
                <w:rFonts w:ascii="Lucida Console" w:eastAsia="Times New Roman" w:hAnsi="Lucida Console" w:cs="Times New Roman"/>
                <w:color w:val="A31515"/>
                <w:sz w:val="16"/>
                <w:szCs w:val="16"/>
              </w:rPr>
              <w:t>r'\d{2}-\d{2}-\d{4}'</w:t>
            </w:r>
            <w:r w:rsidRPr="00EB7354">
              <w:rPr>
                <w:rFonts w:ascii="Lucida Console" w:eastAsia="Times New Roman" w:hAnsi="Lucida Console" w:cs="Times New Roman"/>
                <w:color w:val="000000"/>
                <w:sz w:val="16"/>
                <w:szCs w:val="16"/>
              </w:rPr>
              <w:t>,i.get_text())</w:t>
            </w:r>
          </w:p>
          <w:p w14:paraId="35C8AFE0"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putusan_text.append([get_data_text[0]] + tanggal + [get_data_text[1]])</w:t>
            </w:r>
          </w:p>
          <w:p w14:paraId="6F0FE81C"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putusan_filename.append(get_data_text[0])</w:t>
            </w:r>
          </w:p>
          <w:p w14:paraId="50485BCE"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p>
          <w:p w14:paraId="02F6BB64"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8000"/>
                <w:sz w:val="16"/>
                <w:szCs w:val="16"/>
              </w:rPr>
              <w:t># mengembalikan seluruh data yang di dapat beserta dengan link next button</w:t>
            </w:r>
          </w:p>
          <w:p w14:paraId="4E7F9EBA"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buttons = soup.find_all(</w:t>
            </w:r>
            <w:r w:rsidRPr="00EB7354">
              <w:rPr>
                <w:rFonts w:ascii="Lucida Console" w:eastAsia="Times New Roman" w:hAnsi="Lucida Console" w:cs="Times New Roman"/>
                <w:color w:val="A31515"/>
                <w:sz w:val="16"/>
                <w:szCs w:val="16"/>
              </w:rPr>
              <w:t>'ul'</w:t>
            </w:r>
            <w:r w:rsidRPr="00EB7354">
              <w:rPr>
                <w:rFonts w:ascii="Lucida Console" w:eastAsia="Times New Roman" w:hAnsi="Lucida Console" w:cs="Times New Roman"/>
                <w:color w:val="000000"/>
                <w:sz w:val="16"/>
                <w:szCs w:val="16"/>
              </w:rPr>
              <w:t>, class_=</w:t>
            </w:r>
            <w:r w:rsidRPr="00EB7354">
              <w:rPr>
                <w:rFonts w:ascii="Lucida Console" w:eastAsia="Times New Roman" w:hAnsi="Lucida Console" w:cs="Times New Roman"/>
                <w:color w:val="A31515"/>
                <w:sz w:val="16"/>
                <w:szCs w:val="16"/>
              </w:rPr>
              <w:t>'pagination justify-content-center'</w:t>
            </w:r>
            <w:r w:rsidRPr="00EB7354">
              <w:rPr>
                <w:rFonts w:ascii="Lucida Console" w:eastAsia="Times New Roman" w:hAnsi="Lucida Console" w:cs="Times New Roman"/>
                <w:color w:val="000000"/>
                <w:sz w:val="16"/>
                <w:szCs w:val="16"/>
              </w:rPr>
              <w:t>)</w:t>
            </w:r>
          </w:p>
          <w:p w14:paraId="10F936A5"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for</w:t>
            </w:r>
            <w:r w:rsidRPr="00EB7354">
              <w:rPr>
                <w:rFonts w:ascii="Lucida Console" w:eastAsia="Times New Roman" w:hAnsi="Lucida Console" w:cs="Times New Roman"/>
                <w:color w:val="000000"/>
                <w:sz w:val="16"/>
                <w:szCs w:val="16"/>
              </w:rPr>
              <w:t xml:space="preserve"> button </w:t>
            </w:r>
            <w:r w:rsidRPr="00EB7354">
              <w:rPr>
                <w:rFonts w:ascii="Lucida Console" w:eastAsia="Times New Roman" w:hAnsi="Lucida Console" w:cs="Times New Roman"/>
                <w:color w:val="0000FF"/>
                <w:sz w:val="16"/>
                <w:szCs w:val="16"/>
              </w:rPr>
              <w:t>in</w:t>
            </w:r>
            <w:r w:rsidRPr="00EB7354">
              <w:rPr>
                <w:rFonts w:ascii="Lucida Console" w:eastAsia="Times New Roman" w:hAnsi="Lucida Console" w:cs="Times New Roman"/>
                <w:color w:val="000000"/>
                <w:sz w:val="16"/>
                <w:szCs w:val="16"/>
              </w:rPr>
              <w:t xml:space="preserve"> buttons:</w:t>
            </w:r>
          </w:p>
          <w:p w14:paraId="43B1FFBA"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tag_a = button.find_all(</w:t>
            </w:r>
            <w:r w:rsidRPr="00EB7354">
              <w:rPr>
                <w:rFonts w:ascii="Lucida Console" w:eastAsia="Times New Roman" w:hAnsi="Lucida Console" w:cs="Times New Roman"/>
                <w:color w:val="A31515"/>
                <w:sz w:val="16"/>
                <w:szCs w:val="16"/>
              </w:rPr>
              <w:t>'a'</w:t>
            </w:r>
            <w:r w:rsidRPr="00EB7354">
              <w:rPr>
                <w:rFonts w:ascii="Lucida Console" w:eastAsia="Times New Roman" w:hAnsi="Lucida Console" w:cs="Times New Roman"/>
                <w:color w:val="000000"/>
                <w:sz w:val="16"/>
                <w:szCs w:val="16"/>
              </w:rPr>
              <w:t>)</w:t>
            </w:r>
          </w:p>
          <w:p w14:paraId="1EAC6DB8"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for</w:t>
            </w:r>
            <w:r w:rsidRPr="00EB7354">
              <w:rPr>
                <w:rFonts w:ascii="Lucida Console" w:eastAsia="Times New Roman" w:hAnsi="Lucida Console" w:cs="Times New Roman"/>
                <w:color w:val="000000"/>
                <w:sz w:val="16"/>
                <w:szCs w:val="16"/>
              </w:rPr>
              <w:t xml:space="preserve"> link </w:t>
            </w:r>
            <w:r w:rsidRPr="00EB7354">
              <w:rPr>
                <w:rFonts w:ascii="Lucida Console" w:eastAsia="Times New Roman" w:hAnsi="Lucida Console" w:cs="Times New Roman"/>
                <w:color w:val="0000FF"/>
                <w:sz w:val="16"/>
                <w:szCs w:val="16"/>
              </w:rPr>
              <w:t>in</w:t>
            </w:r>
            <w:r w:rsidRPr="00EB7354">
              <w:rPr>
                <w:rFonts w:ascii="Lucida Console" w:eastAsia="Times New Roman" w:hAnsi="Lucida Console" w:cs="Times New Roman"/>
                <w:color w:val="000000"/>
                <w:sz w:val="16"/>
                <w:szCs w:val="16"/>
              </w:rPr>
              <w:t xml:space="preserve"> tag_a:</w:t>
            </w:r>
          </w:p>
          <w:p w14:paraId="57F9FBF1"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if</w:t>
            </w:r>
            <w:r w:rsidRPr="00EB7354">
              <w:rPr>
                <w:rFonts w:ascii="Lucida Console" w:eastAsia="Times New Roman" w:hAnsi="Lucida Console" w:cs="Times New Roman"/>
                <w:color w:val="000000"/>
                <w:sz w:val="16"/>
                <w:szCs w:val="16"/>
              </w:rPr>
              <w:t xml:space="preserve"> link.text.strip() == </w:t>
            </w:r>
            <w:r w:rsidRPr="00EB7354">
              <w:rPr>
                <w:rFonts w:ascii="Lucida Console" w:eastAsia="Times New Roman" w:hAnsi="Lucida Console" w:cs="Times New Roman"/>
                <w:color w:val="A31515"/>
                <w:sz w:val="16"/>
                <w:szCs w:val="16"/>
              </w:rPr>
              <w:t>'Next'</w:t>
            </w:r>
            <w:r w:rsidRPr="00EB7354">
              <w:rPr>
                <w:rFonts w:ascii="Lucida Console" w:eastAsia="Times New Roman" w:hAnsi="Lucida Console" w:cs="Times New Roman"/>
                <w:color w:val="000000"/>
                <w:sz w:val="16"/>
                <w:szCs w:val="16"/>
              </w:rPr>
              <w:t>:</w:t>
            </w:r>
          </w:p>
          <w:p w14:paraId="2C432D0F"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return</w:t>
            </w:r>
            <w:r w:rsidRPr="00EB7354">
              <w:rPr>
                <w:rFonts w:ascii="Lucida Console" w:eastAsia="Times New Roman" w:hAnsi="Lucida Console" w:cs="Times New Roman"/>
                <w:color w:val="000000"/>
                <w:sz w:val="16"/>
                <w:szCs w:val="16"/>
              </w:rPr>
              <w:t xml:space="preserve"> (putusan_filename, putusan_text, link.get(</w:t>
            </w:r>
            <w:r w:rsidRPr="00EB7354">
              <w:rPr>
                <w:rFonts w:ascii="Lucida Console" w:eastAsia="Times New Roman" w:hAnsi="Lucida Console" w:cs="Times New Roman"/>
                <w:color w:val="A31515"/>
                <w:sz w:val="16"/>
                <w:szCs w:val="16"/>
              </w:rPr>
              <w:t>'href'</w:t>
            </w:r>
            <w:r w:rsidRPr="00EB7354">
              <w:rPr>
                <w:rFonts w:ascii="Lucida Console" w:eastAsia="Times New Roman" w:hAnsi="Lucida Console" w:cs="Times New Roman"/>
                <w:color w:val="000000"/>
                <w:sz w:val="16"/>
                <w:szCs w:val="16"/>
              </w:rPr>
              <w:t>))</w:t>
            </w:r>
          </w:p>
          <w:p w14:paraId="2824707E"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p>
          <w:p w14:paraId="18FC55A9" w14:textId="77777777" w:rsidR="00EB7354" w:rsidRPr="00EB7354"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else</w:t>
            </w:r>
            <w:r w:rsidRPr="00EB7354">
              <w:rPr>
                <w:rFonts w:ascii="Lucida Console" w:eastAsia="Times New Roman" w:hAnsi="Lucida Console" w:cs="Times New Roman"/>
                <w:color w:val="000000"/>
                <w:sz w:val="16"/>
                <w:szCs w:val="16"/>
              </w:rPr>
              <w:t>:</w:t>
            </w:r>
          </w:p>
          <w:p w14:paraId="076500C2" w14:textId="122B87CD" w:rsidR="00C60EED" w:rsidRPr="001E3DB6" w:rsidRDefault="00EB7354" w:rsidP="003809E9">
            <w:pPr>
              <w:numPr>
                <w:ilvl w:val="0"/>
                <w:numId w:val="19"/>
              </w:numPr>
              <w:spacing w:before="100" w:beforeAutospacing="1" w:line="276" w:lineRule="auto"/>
              <w:ind w:left="339"/>
              <w:jc w:val="left"/>
              <w:rPr>
                <w:rFonts w:ascii="Lucida Console" w:eastAsia="Times New Roman" w:hAnsi="Lucida Console" w:cs="Times New Roman"/>
                <w:color w:val="000000"/>
                <w:sz w:val="16"/>
                <w:szCs w:val="16"/>
              </w:rPr>
            </w:pPr>
            <w:r w:rsidRPr="00EB7354">
              <w:rPr>
                <w:rFonts w:ascii="Lucida Console" w:eastAsia="Times New Roman" w:hAnsi="Lucida Console" w:cs="Times New Roman"/>
                <w:color w:val="000000"/>
                <w:sz w:val="16"/>
                <w:szCs w:val="16"/>
              </w:rPr>
              <w:t xml:space="preserve">      </w:t>
            </w:r>
            <w:r w:rsidRPr="00EB7354">
              <w:rPr>
                <w:rFonts w:ascii="Lucida Console" w:eastAsia="Times New Roman" w:hAnsi="Lucida Console" w:cs="Times New Roman"/>
                <w:color w:val="0000FF"/>
                <w:sz w:val="16"/>
                <w:szCs w:val="16"/>
              </w:rPr>
              <w:t>print</w:t>
            </w:r>
            <w:r w:rsidRPr="00EB7354">
              <w:rPr>
                <w:rFonts w:ascii="Lucida Console" w:eastAsia="Times New Roman" w:hAnsi="Lucida Console" w:cs="Times New Roman"/>
                <w:color w:val="000000"/>
                <w:sz w:val="16"/>
                <w:szCs w:val="16"/>
              </w:rPr>
              <w:t>(</w:t>
            </w:r>
            <w:r w:rsidRPr="00EB7354">
              <w:rPr>
                <w:rFonts w:ascii="Lucida Console" w:eastAsia="Times New Roman" w:hAnsi="Lucida Console" w:cs="Times New Roman"/>
                <w:color w:val="A31515"/>
                <w:sz w:val="16"/>
                <w:szCs w:val="16"/>
              </w:rPr>
              <w:t>"Gagal mengakses halaman web. Kode status:"</w:t>
            </w:r>
            <w:r w:rsidRPr="00EB7354">
              <w:rPr>
                <w:rFonts w:ascii="Lucida Console" w:eastAsia="Times New Roman" w:hAnsi="Lucida Console" w:cs="Times New Roman"/>
                <w:color w:val="000000"/>
                <w:sz w:val="16"/>
                <w:szCs w:val="16"/>
              </w:rPr>
              <w:t>, response.status_code)</w:t>
            </w:r>
          </w:p>
        </w:tc>
      </w:tr>
    </w:tbl>
    <w:p w14:paraId="2F056F22" w14:textId="41867743" w:rsidR="00896F9F" w:rsidRDefault="00896F9F" w:rsidP="00896F9F"/>
    <w:p w14:paraId="40288BC4" w14:textId="7D1F268E" w:rsidR="002A7F89" w:rsidRDefault="002A7F89" w:rsidP="002A7F89">
      <w:r>
        <w:lastRenderedPageBreak/>
        <w:t>Penjelasan Kode:</w:t>
      </w:r>
    </w:p>
    <w:p w14:paraId="737C80DC" w14:textId="77777777" w:rsidR="002A7F89" w:rsidRDefault="002A7F89" w:rsidP="003809E9">
      <w:pPr>
        <w:pStyle w:val="ListParagraph"/>
        <w:numPr>
          <w:ilvl w:val="0"/>
          <w:numId w:val="36"/>
        </w:numPr>
        <w:ind w:left="336"/>
      </w:pPr>
      <w:r>
        <w:t>Definisi Fungsi</w:t>
      </w:r>
    </w:p>
    <w:p w14:paraId="29721243" w14:textId="27013507" w:rsidR="002A7F89" w:rsidRDefault="002A7F89" w:rsidP="00402345">
      <w:pPr>
        <w:pStyle w:val="ListParagraph"/>
        <w:ind w:left="336"/>
      </w:pPr>
      <w:r>
        <w:t>Pada baris nomor 1</w:t>
      </w:r>
      <w:r w:rsidR="000314A1">
        <w:t>3</w:t>
      </w:r>
      <w:r>
        <w:t xml:space="preserve"> dibuat sebuah fungsi “scraping_putus</w:t>
      </w:r>
      <w:r w:rsidR="00402345">
        <w:t xml:space="preserve">an” yang menerima dua parameter yaitu </w:t>
      </w:r>
      <w:r w:rsidR="00825315">
        <w:t xml:space="preserve">"url" </w:t>
      </w:r>
      <w:r w:rsidR="00402345">
        <w:t xml:space="preserve">yang berisikan url </w:t>
      </w:r>
      <w:r>
        <w:t>dari halaman web</w:t>
      </w:r>
      <w:r w:rsidR="00791C09">
        <w:t xml:space="preserve"> putusan pengedilan</w:t>
      </w:r>
      <w:r w:rsidR="00402345">
        <w:t>, "filename" yang berisikan n</w:t>
      </w:r>
      <w:r>
        <w:t>ama file yang akan digunakan untuk menyimpan hasil</w:t>
      </w:r>
      <w:r w:rsidR="00791C09">
        <w:t xml:space="preserve"> scraping</w:t>
      </w:r>
      <w:r>
        <w:t>.</w:t>
      </w:r>
    </w:p>
    <w:p w14:paraId="37D8E8DE" w14:textId="77777777" w:rsidR="002A7F89" w:rsidRDefault="002A7F89" w:rsidP="003809E9">
      <w:pPr>
        <w:pStyle w:val="ListParagraph"/>
        <w:numPr>
          <w:ilvl w:val="0"/>
          <w:numId w:val="36"/>
        </w:numPr>
        <w:ind w:left="336"/>
      </w:pPr>
      <w:r>
        <w:t>Mengirim Permintaan GET</w:t>
      </w:r>
    </w:p>
    <w:p w14:paraId="06F96D1F" w14:textId="3388A350" w:rsidR="002A7F89" w:rsidRDefault="000314A1" w:rsidP="00402345">
      <w:pPr>
        <w:pStyle w:val="ListParagraph"/>
        <w:ind w:left="336"/>
      </w:pPr>
      <w:r>
        <w:t>Pada baris nomor 15</w:t>
      </w:r>
      <w:r w:rsidR="002A7F89">
        <w:t>, fungsi mengirim permintaan GET ke URL yang diberikan menggunakan “requests.get”.</w:t>
      </w:r>
    </w:p>
    <w:p w14:paraId="0A1FDF84" w14:textId="77777777" w:rsidR="002A7F89" w:rsidRDefault="002A7F89" w:rsidP="003809E9">
      <w:pPr>
        <w:pStyle w:val="ListParagraph"/>
        <w:numPr>
          <w:ilvl w:val="0"/>
          <w:numId w:val="36"/>
        </w:numPr>
        <w:ind w:left="336"/>
      </w:pPr>
      <w:r>
        <w:t>Memeriksa Status Permintaan</w:t>
      </w:r>
    </w:p>
    <w:p w14:paraId="557897CE" w14:textId="132759CB" w:rsidR="002A7F89" w:rsidRDefault="000314A1" w:rsidP="00402345">
      <w:pPr>
        <w:pStyle w:val="ListParagraph"/>
        <w:ind w:left="336"/>
      </w:pPr>
      <w:r>
        <w:t>Pada baris nomor 18</w:t>
      </w:r>
      <w:r w:rsidR="002A7F89">
        <w:t>, fungsi memeriksa apakah permintaan berhasil dengan memeriksa “response.status_code”.</w:t>
      </w:r>
    </w:p>
    <w:p w14:paraId="60DA015C" w14:textId="77777777" w:rsidR="002A7F89" w:rsidRDefault="002A7F89" w:rsidP="003809E9">
      <w:pPr>
        <w:pStyle w:val="ListParagraph"/>
        <w:numPr>
          <w:ilvl w:val="0"/>
          <w:numId w:val="36"/>
        </w:numPr>
        <w:ind w:left="336"/>
      </w:pPr>
      <w:r>
        <w:t>Parsing Halaman Web</w:t>
      </w:r>
    </w:p>
    <w:p w14:paraId="09CF063C" w14:textId="2572D119" w:rsidR="002A7F89" w:rsidRDefault="000314A1" w:rsidP="00402345">
      <w:pPr>
        <w:pStyle w:val="ListParagraph"/>
        <w:ind w:left="336"/>
      </w:pPr>
      <w:r>
        <w:t>Pada baris nomor 21</w:t>
      </w:r>
      <w:r w:rsidR="002A7F89">
        <w:t>, halaman web diparsing menggunakan “BeautifulSoup” untuk memudahkan pengambilan elemen HTML.</w:t>
      </w:r>
    </w:p>
    <w:p w14:paraId="4FF08E28" w14:textId="77777777" w:rsidR="002A7F89" w:rsidRDefault="002A7F89" w:rsidP="003809E9">
      <w:pPr>
        <w:pStyle w:val="ListParagraph"/>
        <w:numPr>
          <w:ilvl w:val="0"/>
          <w:numId w:val="36"/>
        </w:numPr>
        <w:ind w:left="336"/>
      </w:pPr>
      <w:r>
        <w:t>Mencari Elemen Teks Putusan Hukum</w:t>
      </w:r>
    </w:p>
    <w:p w14:paraId="06B0F0C9" w14:textId="1BBC5807" w:rsidR="002A7F89" w:rsidRDefault="000314A1" w:rsidP="00402345">
      <w:pPr>
        <w:pStyle w:val="ListParagraph"/>
        <w:ind w:left="336"/>
      </w:pPr>
      <w:r>
        <w:t>Pada baris nomor 24</w:t>
      </w:r>
      <w:r w:rsidR="002A7F89">
        <w:t>, fungsi mencari elemen-elemen yang mengandung teks putusan hukum dengan mencari “div” dengan kelas “spost clearfix”.</w:t>
      </w:r>
    </w:p>
    <w:p w14:paraId="55CF84BB" w14:textId="77777777" w:rsidR="002A7F89" w:rsidRDefault="002A7F89" w:rsidP="003809E9">
      <w:pPr>
        <w:pStyle w:val="ListParagraph"/>
        <w:numPr>
          <w:ilvl w:val="0"/>
          <w:numId w:val="36"/>
        </w:numPr>
        <w:ind w:left="336"/>
      </w:pPr>
      <w:r>
        <w:t>Inisialisasi List</w:t>
      </w:r>
    </w:p>
    <w:p w14:paraId="14002090" w14:textId="40FA359D" w:rsidR="002A7F89" w:rsidRDefault="000314A1" w:rsidP="00402345">
      <w:pPr>
        <w:pStyle w:val="ListParagraph"/>
        <w:ind w:left="336"/>
      </w:pPr>
      <w:r w:rsidRPr="000314A1">
        <w:t>Pada baris nomor 26 dan 27</w:t>
      </w:r>
      <w:r w:rsidR="002A7F89">
        <w:t xml:space="preserve">, dua list kosong diinisialisasi untuk menyimpan teks putusan dan nama file. </w:t>
      </w:r>
    </w:p>
    <w:p w14:paraId="1DF1A010" w14:textId="77777777" w:rsidR="002A7F89" w:rsidRDefault="002A7F89" w:rsidP="003809E9">
      <w:pPr>
        <w:pStyle w:val="ListParagraph"/>
        <w:numPr>
          <w:ilvl w:val="0"/>
          <w:numId w:val="36"/>
        </w:numPr>
        <w:ind w:left="336"/>
      </w:pPr>
      <w:r>
        <w:t>Iterasi Melalui Elemen Putusan Hukum</w:t>
      </w:r>
    </w:p>
    <w:p w14:paraId="6F1F2F4D" w14:textId="2D6F85BC" w:rsidR="002A7F89" w:rsidRDefault="000314A1" w:rsidP="00402345">
      <w:pPr>
        <w:pStyle w:val="ListParagraph"/>
        <w:ind w:left="336"/>
      </w:pPr>
      <w:r w:rsidRPr="000314A1">
        <w:t>Pada baris nomor 28 hingga 39</w:t>
      </w:r>
      <w:r w:rsidR="002A7F89">
        <w:t>, dilakukan iterasi melalui elemen-elemen yang mengandung teks putusan hukum:</w:t>
      </w:r>
    </w:p>
    <w:p w14:paraId="479E4000" w14:textId="025B1DF9" w:rsidR="002A7F89" w:rsidRDefault="000314A1" w:rsidP="003809E9">
      <w:pPr>
        <w:pStyle w:val="ListParagraph"/>
        <w:numPr>
          <w:ilvl w:val="0"/>
          <w:numId w:val="37"/>
        </w:numPr>
        <w:ind w:left="686"/>
      </w:pPr>
      <w:r>
        <w:t>Pada baris nomor 30</w:t>
      </w:r>
      <w:r w:rsidR="002A7F89">
        <w:t>, mengambil semua elemen tag “strong”.</w:t>
      </w:r>
    </w:p>
    <w:p w14:paraId="1893D720" w14:textId="1119FA5D" w:rsidR="002A7F89" w:rsidRDefault="002A7F89" w:rsidP="003809E9">
      <w:pPr>
        <w:pStyle w:val="ListParagraph"/>
        <w:numPr>
          <w:ilvl w:val="0"/>
          <w:numId w:val="37"/>
        </w:numPr>
        <w:ind w:left="686"/>
      </w:pPr>
      <w:r>
        <w:t>Pada baris nomo</w:t>
      </w:r>
      <w:r w:rsidR="000314A1">
        <w:t>r 33</w:t>
      </w:r>
      <w:r>
        <w:t>, memeriksa apakah “strong” mengandung tag “a”.</w:t>
      </w:r>
    </w:p>
    <w:p w14:paraId="7C00BF53" w14:textId="51339073" w:rsidR="002A7F89" w:rsidRDefault="000314A1" w:rsidP="003809E9">
      <w:pPr>
        <w:pStyle w:val="ListParagraph"/>
        <w:numPr>
          <w:ilvl w:val="0"/>
          <w:numId w:val="37"/>
        </w:numPr>
        <w:ind w:left="686"/>
      </w:pPr>
      <w:r>
        <w:t>Pada baris nomor 34</w:t>
      </w:r>
      <w:r w:rsidR="002A7F89">
        <w:t>, mengambil URL halaman berikutnya dari tag “a” dan memanggil fungsi “get_data” untuk mengambil teks.</w:t>
      </w:r>
    </w:p>
    <w:p w14:paraId="1DC2F35E" w14:textId="0D3B2160" w:rsidR="002A7F89" w:rsidRDefault="00860C83" w:rsidP="003809E9">
      <w:pPr>
        <w:pStyle w:val="ListParagraph"/>
        <w:numPr>
          <w:ilvl w:val="0"/>
          <w:numId w:val="37"/>
        </w:numPr>
        <w:ind w:left="686"/>
      </w:pPr>
      <w:r>
        <w:t>Pada baris nomor 37</w:t>
      </w:r>
      <w:r w:rsidR="002A7F89">
        <w:t>, menggunakan regex untuk menemukan tanggal dalam teks.</w:t>
      </w:r>
    </w:p>
    <w:p w14:paraId="0A06C099" w14:textId="4E59DEE7" w:rsidR="002A7F89" w:rsidRDefault="002A7F89" w:rsidP="003809E9">
      <w:pPr>
        <w:pStyle w:val="ListParagraph"/>
        <w:numPr>
          <w:ilvl w:val="0"/>
          <w:numId w:val="37"/>
        </w:numPr>
        <w:ind w:left="686"/>
      </w:pPr>
      <w:r>
        <w:t>Pada bar</w:t>
      </w:r>
      <w:r w:rsidR="00860C83">
        <w:t>is nomor 38 dan 39</w:t>
      </w:r>
      <w:r>
        <w:t>, menambahkan teks putusan dan nama file ke list.</w:t>
      </w:r>
    </w:p>
    <w:p w14:paraId="48B14EAD" w14:textId="77777777" w:rsidR="002A7F89" w:rsidRDefault="002A7F89" w:rsidP="003809E9">
      <w:pPr>
        <w:pStyle w:val="ListParagraph"/>
        <w:numPr>
          <w:ilvl w:val="0"/>
          <w:numId w:val="36"/>
        </w:numPr>
        <w:ind w:left="336"/>
      </w:pPr>
      <w:r>
        <w:lastRenderedPageBreak/>
        <w:t>Mengambil Link Tombol Next</w:t>
      </w:r>
    </w:p>
    <w:p w14:paraId="6BB430BA" w14:textId="7D337C23" w:rsidR="002A7F89" w:rsidRDefault="00860C83" w:rsidP="00402345">
      <w:pPr>
        <w:pStyle w:val="ListParagraph"/>
        <w:ind w:left="336"/>
      </w:pPr>
      <w:r w:rsidRPr="00860C83">
        <w:t>Pada baris nomor 42 hingga 47</w:t>
      </w:r>
      <w:r w:rsidR="002A7F89">
        <w:t>, fungsi mencari elemen “ul” dengan kelas “pagination justify-content-center” untuk menemukan tombol “Next”:</w:t>
      </w:r>
    </w:p>
    <w:p w14:paraId="4DF6A4C6" w14:textId="556258AB" w:rsidR="002A7F89" w:rsidRDefault="00860C83" w:rsidP="003809E9">
      <w:pPr>
        <w:pStyle w:val="ListParagraph"/>
        <w:numPr>
          <w:ilvl w:val="0"/>
          <w:numId w:val="38"/>
        </w:numPr>
        <w:ind w:left="700"/>
      </w:pPr>
      <w:r>
        <w:t>Pada baris nomor 44</w:t>
      </w:r>
      <w:r w:rsidR="002A7F89">
        <w:t>, mencari semua tag “a” dalam elemen “ul.</w:t>
      </w:r>
    </w:p>
    <w:p w14:paraId="27FB15F1" w14:textId="7E536082" w:rsidR="002A7F89" w:rsidRDefault="00860C83" w:rsidP="003809E9">
      <w:pPr>
        <w:pStyle w:val="ListParagraph"/>
        <w:numPr>
          <w:ilvl w:val="0"/>
          <w:numId w:val="38"/>
        </w:numPr>
        <w:ind w:left="700"/>
      </w:pPr>
      <w:r>
        <w:t>Pada baris nomor 46</w:t>
      </w:r>
      <w:r w:rsidR="002A7F89">
        <w:t>, memeriksa apakah teks dari tag “a” adalah “Next” dan mengembalikan hasil scraping beserta URL tombol “Next”.</w:t>
      </w:r>
    </w:p>
    <w:p w14:paraId="1768BC48" w14:textId="77777777" w:rsidR="002A7F89" w:rsidRDefault="002A7F89" w:rsidP="003809E9">
      <w:pPr>
        <w:pStyle w:val="ListParagraph"/>
        <w:numPr>
          <w:ilvl w:val="0"/>
          <w:numId w:val="36"/>
        </w:numPr>
        <w:ind w:left="336"/>
      </w:pPr>
      <w:r>
        <w:t>Penanganan Kesalahan</w:t>
      </w:r>
    </w:p>
    <w:p w14:paraId="4503E31A" w14:textId="1AD327AF" w:rsidR="002A7F89" w:rsidRDefault="00860C83" w:rsidP="00402345">
      <w:pPr>
        <w:pStyle w:val="ListParagraph"/>
        <w:ind w:left="336"/>
      </w:pPr>
      <w:r>
        <w:t>Pada baris nomor 50</w:t>
      </w:r>
      <w:r w:rsidR="002A7F89">
        <w:t>, jika permintaan GET gagal, fungsi mencetak pesan kesalahan dengan kode status.</w:t>
      </w:r>
    </w:p>
    <w:p w14:paraId="7CCAC48C" w14:textId="26D93899" w:rsidR="00C60EED" w:rsidRDefault="00C60EED" w:rsidP="00C60EED">
      <w:pPr>
        <w:pStyle w:val="Heading4"/>
      </w:pPr>
      <w:r w:rsidRPr="00C60EED">
        <w:t>Fungsi get_data()</w:t>
      </w:r>
    </w:p>
    <w:p w14:paraId="765D0797" w14:textId="2ED1A1D7" w:rsidR="00896F9F" w:rsidRDefault="00FE2094" w:rsidP="00FE2094">
      <w:pPr>
        <w:ind w:firstLine="720"/>
      </w:pPr>
      <w:r w:rsidRPr="00FE2094">
        <w:t xml:space="preserve">Pada bagian ini, dibuat sebuah fungsi bernama get_data() dengan satu parameter yaitu URL. Fungsi ini digunakan dalam fungsi sebelumnya, yaitu scraping_putusan(). URL yang diterima adalah URL halaman yang berisi informasi mengenai dokumen putusan. Fungsi ini dirancang untuk memeriksa apakah dokumen putusan pengadilan tersedia atau tidak di halaman tersebut. Jika ada, fungsi akan mengunduhnya dan memanggil fungsi read_pdf() untuk melakukan konversi dari file PDF ke teks. </w:t>
      </w:r>
      <w:r w:rsidR="0051331D" w:rsidRPr="0051331D">
        <w:t>Fungsi ini mengembalikan hasil konversi dari file PDF beser</w:t>
      </w:r>
      <w:r w:rsidR="00BC55D7">
        <w:t>ta nama file yang telah diunduh</w:t>
      </w:r>
      <w:r w:rsidR="003579CF">
        <w:t>. K</w:t>
      </w:r>
      <w:r w:rsidR="000B4484">
        <w:t xml:space="preserve">ode dari fungsi get_data() </w:t>
      </w:r>
      <w:r w:rsidR="004B7C1F">
        <w:t>bisa dilihat dalam</w:t>
      </w:r>
      <w:r w:rsidR="00ED6EA6">
        <w:t xml:space="preserve"> </w:t>
      </w:r>
      <w:r w:rsidR="00ED6EA6" w:rsidRPr="00ED6EA6">
        <w:fldChar w:fldCharType="begin"/>
      </w:r>
      <w:r w:rsidR="00ED6EA6" w:rsidRPr="00ED6EA6">
        <w:instrText xml:space="preserve"> REF _Ref168407265 \h  \* MERGEFORMAT </w:instrText>
      </w:r>
      <w:r w:rsidR="00ED6EA6" w:rsidRPr="00ED6EA6">
        <w:fldChar w:fldCharType="separate"/>
      </w:r>
      <w:r w:rsidR="007924A3">
        <w:rPr>
          <w:szCs w:val="24"/>
        </w:rPr>
        <w:t>Kode 4.</w:t>
      </w:r>
      <w:r w:rsidR="007924A3" w:rsidRPr="007924A3">
        <w:rPr>
          <w:szCs w:val="24"/>
        </w:rPr>
        <w:t>4</w:t>
      </w:r>
      <w:r w:rsidR="00ED6EA6" w:rsidRPr="00ED6EA6">
        <w:fldChar w:fldCharType="end"/>
      </w:r>
      <w:r w:rsidR="00787090">
        <w:t>.</w:t>
      </w:r>
    </w:p>
    <w:p w14:paraId="76CC36F4" w14:textId="265CE60E" w:rsidR="00192006" w:rsidRPr="00192006" w:rsidRDefault="00192006" w:rsidP="00192006">
      <w:pPr>
        <w:pStyle w:val="Caption"/>
        <w:jc w:val="center"/>
        <w:rPr>
          <w:i w:val="0"/>
          <w:color w:val="auto"/>
          <w:sz w:val="24"/>
          <w:szCs w:val="24"/>
        </w:rPr>
      </w:pPr>
      <w:bookmarkStart w:id="159" w:name="_Ref168407265"/>
      <w:bookmarkStart w:id="160" w:name="_Toc172830889"/>
      <w:r>
        <w:rPr>
          <w:i w:val="0"/>
          <w:color w:val="auto"/>
          <w:sz w:val="24"/>
          <w:szCs w:val="24"/>
        </w:rPr>
        <w:t>Kode 4.</w:t>
      </w:r>
      <w:r w:rsidRPr="00192006">
        <w:rPr>
          <w:i w:val="0"/>
          <w:color w:val="auto"/>
          <w:sz w:val="24"/>
          <w:szCs w:val="24"/>
        </w:rPr>
        <w:fldChar w:fldCharType="begin"/>
      </w:r>
      <w:r w:rsidRPr="00192006">
        <w:rPr>
          <w:i w:val="0"/>
          <w:color w:val="auto"/>
          <w:sz w:val="24"/>
          <w:szCs w:val="24"/>
        </w:rPr>
        <w:instrText xml:space="preserve"> SEQ Kode_4. \* ARABIC </w:instrText>
      </w:r>
      <w:r w:rsidRPr="00192006">
        <w:rPr>
          <w:i w:val="0"/>
          <w:color w:val="auto"/>
          <w:sz w:val="24"/>
          <w:szCs w:val="24"/>
        </w:rPr>
        <w:fldChar w:fldCharType="separate"/>
      </w:r>
      <w:r w:rsidR="007924A3">
        <w:rPr>
          <w:i w:val="0"/>
          <w:noProof/>
          <w:color w:val="auto"/>
          <w:sz w:val="24"/>
          <w:szCs w:val="24"/>
        </w:rPr>
        <w:t>4</w:t>
      </w:r>
      <w:r w:rsidRPr="00192006">
        <w:rPr>
          <w:i w:val="0"/>
          <w:color w:val="auto"/>
          <w:sz w:val="24"/>
          <w:szCs w:val="24"/>
        </w:rPr>
        <w:fldChar w:fldCharType="end"/>
      </w:r>
      <w:bookmarkEnd w:id="159"/>
      <w:r w:rsidRPr="00192006">
        <w:rPr>
          <w:i w:val="0"/>
          <w:color w:val="auto"/>
          <w:sz w:val="24"/>
          <w:szCs w:val="24"/>
        </w:rPr>
        <w:t xml:space="preserve"> Fungsi get_data()</w:t>
      </w:r>
      <w:bookmarkEnd w:id="160"/>
    </w:p>
    <w:tbl>
      <w:tblPr>
        <w:tblStyle w:val="TableGrid"/>
        <w:tblW w:w="0" w:type="auto"/>
        <w:tblLook w:val="04A0" w:firstRow="1" w:lastRow="0" w:firstColumn="1" w:lastColumn="0" w:noHBand="0" w:noVBand="1"/>
      </w:tblPr>
      <w:tblGrid>
        <w:gridCol w:w="7928"/>
      </w:tblGrid>
      <w:tr w:rsidR="00DB5780" w:rsidRPr="00DB5780" w14:paraId="7C9508A6" w14:textId="77777777" w:rsidTr="00DB5780">
        <w:trPr>
          <w:hidden/>
        </w:trPr>
        <w:tc>
          <w:tcPr>
            <w:tcW w:w="7928" w:type="dxa"/>
          </w:tcPr>
          <w:p w14:paraId="4B815977"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304525CB"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F7E7AA9"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49180A5"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A0AF7BE"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8F5D248"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0D2E85F4"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36F1E6A7"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8FB8422"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37E34FE6"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25CAE09B"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32F05BD"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7F0E0E5"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0DB93C15"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4605E85"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6C1B3FD"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C203A9A"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43434B3B"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DE959CD"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9207549"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701784F9"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4A892F25"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0B04CA22"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7A455436"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D3FC9CB"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3CC6C07A"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47693A02"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903CF99"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7D625CCA"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80F1263"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7C34CBFD"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7CEF8E1D"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78150DA"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2E4E2DFF"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33F73DE7"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5D48BA85"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0C61BC50"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44B609CB"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73275F9F"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4802D54E"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262FF549"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270753D5"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5F7BC0D"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04C6C6CC"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2307D442"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43354DFE"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1B3E3562"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64FD3346"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342E5DDB"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5498E798" w14:textId="77777777" w:rsidR="00C55B43" w:rsidRPr="00C55B43" w:rsidRDefault="00C55B43" w:rsidP="003809E9">
            <w:pPr>
              <w:pStyle w:val="ListParagraph"/>
              <w:numPr>
                <w:ilvl w:val="0"/>
                <w:numId w:val="6"/>
              </w:numPr>
              <w:spacing w:before="100" w:beforeAutospacing="1" w:after="100" w:afterAutospacing="1" w:line="240" w:lineRule="auto"/>
              <w:ind w:left="349"/>
              <w:contextualSpacing w:val="0"/>
              <w:jc w:val="left"/>
              <w:rPr>
                <w:rFonts w:ascii="Lucida Console" w:eastAsia="Times New Roman" w:hAnsi="Lucida Console" w:cs="Times New Roman"/>
                <w:vanish/>
                <w:color w:val="0000FF"/>
                <w:sz w:val="16"/>
                <w:szCs w:val="16"/>
              </w:rPr>
            </w:pPr>
          </w:p>
          <w:p w14:paraId="0376F0DE" w14:textId="71D35CB8"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FF"/>
                <w:sz w:val="16"/>
                <w:szCs w:val="16"/>
              </w:rPr>
              <w:t>def</w:t>
            </w: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A31515"/>
                <w:sz w:val="16"/>
                <w:szCs w:val="16"/>
              </w:rPr>
              <w:t>get_data</w:t>
            </w:r>
            <w:r w:rsidRPr="00DB5780">
              <w:rPr>
                <w:rFonts w:ascii="Lucida Console" w:eastAsia="Times New Roman" w:hAnsi="Lucida Console" w:cs="Times New Roman"/>
                <w:color w:val="000000"/>
                <w:sz w:val="16"/>
                <w:szCs w:val="16"/>
              </w:rPr>
              <w:t>(url):</w:t>
            </w:r>
          </w:p>
          <w:p w14:paraId="05031638"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8000"/>
                <w:sz w:val="16"/>
                <w:szCs w:val="16"/>
              </w:rPr>
              <w:t># Mengirim permintaan GET ke URL</w:t>
            </w:r>
          </w:p>
          <w:p w14:paraId="62782434"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response = requests.get(url)</w:t>
            </w:r>
          </w:p>
          <w:p w14:paraId="3611D222"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p>
          <w:p w14:paraId="64B723C3"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8000"/>
                <w:sz w:val="16"/>
                <w:szCs w:val="16"/>
              </w:rPr>
              <w:t># Memeriksa apakah permintaan berhasil</w:t>
            </w:r>
          </w:p>
          <w:p w14:paraId="60E3DFA2"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if</w:t>
            </w:r>
            <w:r w:rsidRPr="00DB5780">
              <w:rPr>
                <w:rFonts w:ascii="Lucida Console" w:eastAsia="Times New Roman" w:hAnsi="Lucida Console" w:cs="Times New Roman"/>
                <w:color w:val="000000"/>
                <w:sz w:val="16"/>
                <w:szCs w:val="16"/>
              </w:rPr>
              <w:t xml:space="preserve"> response.status_code == 200:</w:t>
            </w:r>
          </w:p>
          <w:p w14:paraId="210723FE"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8000"/>
                <w:sz w:val="16"/>
                <w:szCs w:val="16"/>
              </w:rPr>
              <w:t># Parsing halaman web dengan BeautifulSoup</w:t>
            </w:r>
          </w:p>
          <w:p w14:paraId="29FC8E75"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soup = BeautifulSoup(response.text, </w:t>
            </w:r>
            <w:r w:rsidRPr="00DB5780">
              <w:rPr>
                <w:rFonts w:ascii="Lucida Console" w:eastAsia="Times New Roman" w:hAnsi="Lucida Console" w:cs="Times New Roman"/>
                <w:color w:val="A31515"/>
                <w:sz w:val="16"/>
                <w:szCs w:val="16"/>
              </w:rPr>
              <w:t>'html.parser'</w:t>
            </w:r>
            <w:r w:rsidRPr="00DB5780">
              <w:rPr>
                <w:rFonts w:ascii="Lucida Console" w:eastAsia="Times New Roman" w:hAnsi="Lucida Console" w:cs="Times New Roman"/>
                <w:color w:val="000000"/>
                <w:sz w:val="16"/>
                <w:szCs w:val="16"/>
              </w:rPr>
              <w:t>)</w:t>
            </w:r>
          </w:p>
          <w:p w14:paraId="58F1E768"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box_lampiran = soup.find_all(</w:t>
            </w:r>
            <w:r w:rsidRPr="00DB5780">
              <w:rPr>
                <w:rFonts w:ascii="Lucida Console" w:eastAsia="Times New Roman" w:hAnsi="Lucida Console" w:cs="Times New Roman"/>
                <w:color w:val="A31515"/>
                <w:sz w:val="16"/>
                <w:szCs w:val="16"/>
              </w:rPr>
              <w:t>'ul'</w:t>
            </w:r>
            <w:r w:rsidRPr="00DB5780">
              <w:rPr>
                <w:rFonts w:ascii="Lucida Console" w:eastAsia="Times New Roman" w:hAnsi="Lucida Console" w:cs="Times New Roman"/>
                <w:color w:val="000000"/>
                <w:sz w:val="16"/>
                <w:szCs w:val="16"/>
              </w:rPr>
              <w:t>, class_=</w:t>
            </w:r>
            <w:r w:rsidRPr="00DB5780">
              <w:rPr>
                <w:rFonts w:ascii="Lucida Console" w:eastAsia="Times New Roman" w:hAnsi="Lucida Console" w:cs="Times New Roman"/>
                <w:color w:val="A31515"/>
                <w:sz w:val="16"/>
                <w:szCs w:val="16"/>
              </w:rPr>
              <w:t>'portfolio-meta nobottommargin'</w:t>
            </w:r>
            <w:r w:rsidRPr="00DB5780">
              <w:rPr>
                <w:rFonts w:ascii="Lucida Console" w:eastAsia="Times New Roman" w:hAnsi="Lucida Console" w:cs="Times New Roman"/>
                <w:color w:val="000000"/>
                <w:sz w:val="16"/>
                <w:szCs w:val="16"/>
              </w:rPr>
              <w:t>)[1]</w:t>
            </w:r>
          </w:p>
          <w:p w14:paraId="534776DE"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p>
          <w:p w14:paraId="77A806AD"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8000"/>
                <w:sz w:val="16"/>
                <w:szCs w:val="16"/>
              </w:rPr>
              <w:t># Cek Link PDF</w:t>
            </w:r>
          </w:p>
          <w:p w14:paraId="0415077F"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if</w:t>
            </w:r>
            <w:r w:rsidRPr="00DB5780">
              <w:rPr>
                <w:rFonts w:ascii="Lucida Console" w:eastAsia="Times New Roman" w:hAnsi="Lucida Console" w:cs="Times New Roman"/>
                <w:color w:val="000000"/>
                <w:sz w:val="16"/>
                <w:szCs w:val="16"/>
              </w:rPr>
              <w:t xml:space="preserve"> box_lampiran.find_all(</w:t>
            </w:r>
            <w:r w:rsidRPr="00DB5780">
              <w:rPr>
                <w:rFonts w:ascii="Lucida Console" w:eastAsia="Times New Roman" w:hAnsi="Lucida Console" w:cs="Times New Roman"/>
                <w:color w:val="A31515"/>
                <w:sz w:val="16"/>
                <w:szCs w:val="16"/>
              </w:rPr>
              <w:t>'a'</w:t>
            </w:r>
            <w:r w:rsidRPr="00DB5780">
              <w:rPr>
                <w:rFonts w:ascii="Lucida Console" w:eastAsia="Times New Roman" w:hAnsi="Lucida Console" w:cs="Times New Roman"/>
                <w:color w:val="000000"/>
                <w:sz w:val="16"/>
                <w:szCs w:val="16"/>
              </w:rPr>
              <w:t>):</w:t>
            </w:r>
          </w:p>
          <w:p w14:paraId="35CD554D"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link_pdf = box_lampiran.find_all(</w:t>
            </w:r>
            <w:r w:rsidRPr="00DB5780">
              <w:rPr>
                <w:rFonts w:ascii="Lucida Console" w:eastAsia="Times New Roman" w:hAnsi="Lucida Console" w:cs="Times New Roman"/>
                <w:color w:val="A31515"/>
                <w:sz w:val="16"/>
                <w:szCs w:val="16"/>
              </w:rPr>
              <w:t>'a'</w:t>
            </w:r>
            <w:r w:rsidRPr="00DB5780">
              <w:rPr>
                <w:rFonts w:ascii="Lucida Console" w:eastAsia="Times New Roman" w:hAnsi="Lucida Console" w:cs="Times New Roman"/>
                <w:color w:val="000000"/>
                <w:sz w:val="16"/>
                <w:szCs w:val="16"/>
              </w:rPr>
              <w:t>)[1]</w:t>
            </w:r>
          </w:p>
          <w:p w14:paraId="214E2D5C"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response_pdf = requests.get(link_pdf.get(</w:t>
            </w:r>
            <w:r w:rsidRPr="00DB5780">
              <w:rPr>
                <w:rFonts w:ascii="Lucida Console" w:eastAsia="Times New Roman" w:hAnsi="Lucida Console" w:cs="Times New Roman"/>
                <w:color w:val="A31515"/>
                <w:sz w:val="16"/>
                <w:szCs w:val="16"/>
              </w:rPr>
              <w:t>'href'</w:t>
            </w:r>
            <w:r w:rsidRPr="00DB5780">
              <w:rPr>
                <w:rFonts w:ascii="Lucida Console" w:eastAsia="Times New Roman" w:hAnsi="Lucida Console" w:cs="Times New Roman"/>
                <w:color w:val="000000"/>
                <w:sz w:val="16"/>
                <w:szCs w:val="16"/>
              </w:rPr>
              <w:t>))</w:t>
            </w:r>
          </w:p>
          <w:p w14:paraId="4F2EF9B6"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p>
          <w:p w14:paraId="582EAC68"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8000"/>
                <w:sz w:val="16"/>
                <w:szCs w:val="16"/>
              </w:rPr>
              <w:t># Download PDF</w:t>
            </w:r>
          </w:p>
          <w:p w14:paraId="11990433"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if</w:t>
            </w:r>
            <w:r w:rsidRPr="00DB5780">
              <w:rPr>
                <w:rFonts w:ascii="Lucida Console" w:eastAsia="Times New Roman" w:hAnsi="Lucida Console" w:cs="Times New Roman"/>
                <w:color w:val="000000"/>
                <w:sz w:val="16"/>
                <w:szCs w:val="16"/>
              </w:rPr>
              <w:t xml:space="preserve"> response_pdf.status_code == 200:</w:t>
            </w:r>
          </w:p>
          <w:p w14:paraId="3642DA04"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8000"/>
                <w:sz w:val="16"/>
                <w:szCs w:val="16"/>
              </w:rPr>
              <w:t># Menyimpan file PDF yang diunduh ke sistem lokal</w:t>
            </w:r>
          </w:p>
          <w:p w14:paraId="3DB29BDA"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pdf_name = link_pdf.text.strip().replace(</w:t>
            </w:r>
            <w:r w:rsidRPr="00DB5780">
              <w:rPr>
                <w:rFonts w:ascii="Lucida Console" w:eastAsia="Times New Roman" w:hAnsi="Lucida Console" w:cs="Times New Roman"/>
                <w:color w:val="A31515"/>
                <w:sz w:val="16"/>
                <w:szCs w:val="16"/>
              </w:rPr>
              <w:t>'/'</w:t>
            </w: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A31515"/>
                <w:sz w:val="16"/>
                <w:szCs w:val="16"/>
              </w:rPr>
              <w:t>'_'</w:t>
            </w:r>
            <w:r w:rsidRPr="00DB5780">
              <w:rPr>
                <w:rFonts w:ascii="Lucida Console" w:eastAsia="Times New Roman" w:hAnsi="Lucida Console" w:cs="Times New Roman"/>
                <w:color w:val="000000"/>
                <w:sz w:val="16"/>
                <w:szCs w:val="16"/>
              </w:rPr>
              <w:t>)</w:t>
            </w:r>
          </w:p>
          <w:p w14:paraId="0811D037"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with</w:t>
            </w: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open</w:t>
            </w:r>
            <w:r w:rsidRPr="00DB5780">
              <w:rPr>
                <w:rFonts w:ascii="Lucida Console" w:eastAsia="Times New Roman" w:hAnsi="Lucida Console" w:cs="Times New Roman"/>
                <w:color w:val="000000"/>
                <w:sz w:val="16"/>
                <w:szCs w:val="16"/>
              </w:rPr>
              <w:t xml:space="preserve">(pdf_name , </w:t>
            </w:r>
            <w:r w:rsidRPr="00DB5780">
              <w:rPr>
                <w:rFonts w:ascii="Lucida Console" w:eastAsia="Times New Roman" w:hAnsi="Lucida Console" w:cs="Times New Roman"/>
                <w:color w:val="A31515"/>
                <w:sz w:val="16"/>
                <w:szCs w:val="16"/>
              </w:rPr>
              <w:t>'wb'</w:t>
            </w: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as</w:t>
            </w:r>
            <w:r w:rsidRPr="00DB5780">
              <w:rPr>
                <w:rFonts w:ascii="Lucida Console" w:eastAsia="Times New Roman" w:hAnsi="Lucida Console" w:cs="Times New Roman"/>
                <w:color w:val="000000"/>
                <w:sz w:val="16"/>
                <w:szCs w:val="16"/>
              </w:rPr>
              <w:t xml:space="preserve"> pdf_file:</w:t>
            </w:r>
          </w:p>
          <w:p w14:paraId="2E6D958A"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pdf_file.write(response_pdf.content)</w:t>
            </w:r>
          </w:p>
          <w:p w14:paraId="3D0E9484"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p>
          <w:p w14:paraId="73646D6F"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print</w:t>
            </w:r>
            <w:r w:rsidRPr="00DB5780">
              <w:rPr>
                <w:rFonts w:ascii="Lucida Console" w:eastAsia="Times New Roman" w:hAnsi="Lucida Console" w:cs="Times New Roman"/>
                <w:color w:val="000000"/>
                <w:sz w:val="16"/>
                <w:szCs w:val="16"/>
              </w:rPr>
              <w:t>(</w:t>
            </w:r>
            <w:r w:rsidRPr="00DB5780">
              <w:rPr>
                <w:rFonts w:ascii="Lucida Console" w:eastAsia="Times New Roman" w:hAnsi="Lucida Console" w:cs="Times New Roman"/>
                <w:color w:val="A31515"/>
                <w:sz w:val="16"/>
                <w:szCs w:val="16"/>
              </w:rPr>
              <w:t>f"File PDF '{pdf_name}' berhasil diunduh."</w:t>
            </w:r>
            <w:r w:rsidRPr="00DB5780">
              <w:rPr>
                <w:rFonts w:ascii="Lucida Console" w:eastAsia="Times New Roman" w:hAnsi="Lucida Console" w:cs="Times New Roman"/>
                <w:color w:val="000000"/>
                <w:sz w:val="16"/>
                <w:szCs w:val="16"/>
              </w:rPr>
              <w:t>)</w:t>
            </w:r>
          </w:p>
          <w:p w14:paraId="6EC72139"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return</w:t>
            </w:r>
            <w:r w:rsidRPr="00DB5780">
              <w:rPr>
                <w:rFonts w:ascii="Lucida Console" w:eastAsia="Times New Roman" w:hAnsi="Lucida Console" w:cs="Times New Roman"/>
                <w:color w:val="000000"/>
                <w:sz w:val="16"/>
                <w:szCs w:val="16"/>
              </w:rPr>
              <w:t xml:space="preserve"> (pdf_name, read_pdf(pdf_name))</w:t>
            </w:r>
          </w:p>
          <w:p w14:paraId="6852891B"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p>
          <w:p w14:paraId="4162C553"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else</w:t>
            </w:r>
            <w:r w:rsidRPr="00DB5780">
              <w:rPr>
                <w:rFonts w:ascii="Lucida Console" w:eastAsia="Times New Roman" w:hAnsi="Lucida Console" w:cs="Times New Roman"/>
                <w:color w:val="000000"/>
                <w:sz w:val="16"/>
                <w:szCs w:val="16"/>
              </w:rPr>
              <w:t>:</w:t>
            </w:r>
          </w:p>
          <w:p w14:paraId="0538C5F1"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print</w:t>
            </w:r>
            <w:r w:rsidRPr="00DB5780">
              <w:rPr>
                <w:rFonts w:ascii="Lucida Console" w:eastAsia="Times New Roman" w:hAnsi="Lucida Console" w:cs="Times New Roman"/>
                <w:color w:val="000000"/>
                <w:sz w:val="16"/>
                <w:szCs w:val="16"/>
              </w:rPr>
              <w:t>(</w:t>
            </w:r>
            <w:r w:rsidRPr="00DB5780">
              <w:rPr>
                <w:rFonts w:ascii="Lucida Console" w:eastAsia="Times New Roman" w:hAnsi="Lucida Console" w:cs="Times New Roman"/>
                <w:color w:val="A31515"/>
                <w:sz w:val="16"/>
                <w:szCs w:val="16"/>
              </w:rPr>
              <w:t>"Gagal mengunduh file PDF. Kode status:"</w:t>
            </w:r>
            <w:r w:rsidRPr="00DB5780">
              <w:rPr>
                <w:rFonts w:ascii="Lucida Console" w:eastAsia="Times New Roman" w:hAnsi="Lucida Console" w:cs="Times New Roman"/>
                <w:color w:val="000000"/>
                <w:sz w:val="16"/>
                <w:szCs w:val="16"/>
              </w:rPr>
              <w:t>, response.status_code)</w:t>
            </w:r>
          </w:p>
          <w:p w14:paraId="6E0E5849"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return</w:t>
            </w: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A31515"/>
                <w:sz w:val="16"/>
                <w:szCs w:val="16"/>
              </w:rPr>
              <w:t>False</w:t>
            </w:r>
          </w:p>
          <w:p w14:paraId="375DC907"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p>
          <w:p w14:paraId="23F5E996"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lastRenderedPageBreak/>
              <w:t xml:space="preserve">    </w:t>
            </w:r>
            <w:r w:rsidRPr="00DB5780">
              <w:rPr>
                <w:rFonts w:ascii="Lucida Console" w:eastAsia="Times New Roman" w:hAnsi="Lucida Console" w:cs="Times New Roman"/>
                <w:color w:val="0000FF"/>
                <w:sz w:val="16"/>
                <w:szCs w:val="16"/>
              </w:rPr>
              <w:t>else</w:t>
            </w:r>
            <w:r w:rsidRPr="00DB5780">
              <w:rPr>
                <w:rFonts w:ascii="Lucida Console" w:eastAsia="Times New Roman" w:hAnsi="Lucida Console" w:cs="Times New Roman"/>
                <w:color w:val="000000"/>
                <w:sz w:val="16"/>
                <w:szCs w:val="16"/>
              </w:rPr>
              <w:t>:</w:t>
            </w:r>
          </w:p>
          <w:p w14:paraId="2C0EE361" w14:textId="77777777" w:rsidR="00DB5780" w:rsidRPr="00DB5780" w:rsidRDefault="00DB5780" w:rsidP="003809E9">
            <w:pPr>
              <w:numPr>
                <w:ilvl w:val="0"/>
                <w:numId w:val="6"/>
              </w:numPr>
              <w:spacing w:before="100" w:beforeAutospacing="1" w:after="100" w:after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print</w:t>
            </w:r>
            <w:r w:rsidRPr="00DB5780">
              <w:rPr>
                <w:rFonts w:ascii="Lucida Console" w:eastAsia="Times New Roman" w:hAnsi="Lucida Console" w:cs="Times New Roman"/>
                <w:color w:val="000000"/>
                <w:sz w:val="16"/>
                <w:szCs w:val="16"/>
              </w:rPr>
              <w:t>(</w:t>
            </w:r>
            <w:r w:rsidRPr="00DB5780">
              <w:rPr>
                <w:rFonts w:ascii="Lucida Console" w:eastAsia="Times New Roman" w:hAnsi="Lucida Console" w:cs="Times New Roman"/>
                <w:color w:val="A31515"/>
                <w:sz w:val="16"/>
                <w:szCs w:val="16"/>
              </w:rPr>
              <w:t>'Link Download Tidak Tersedia'</w:t>
            </w:r>
            <w:r w:rsidRPr="00DB5780">
              <w:rPr>
                <w:rFonts w:ascii="Lucida Console" w:eastAsia="Times New Roman" w:hAnsi="Lucida Console" w:cs="Times New Roman"/>
                <w:color w:val="000000"/>
                <w:sz w:val="16"/>
                <w:szCs w:val="16"/>
              </w:rPr>
              <w:t>)</w:t>
            </w:r>
          </w:p>
          <w:p w14:paraId="50FC5D53" w14:textId="309D5B2E" w:rsidR="00DB5780" w:rsidRPr="00DB5780" w:rsidRDefault="00DB5780" w:rsidP="003809E9">
            <w:pPr>
              <w:numPr>
                <w:ilvl w:val="0"/>
                <w:numId w:val="6"/>
              </w:numPr>
              <w:spacing w:before="100" w:beforeAutospacing="1" w:line="240" w:lineRule="auto"/>
              <w:ind w:left="349"/>
              <w:jc w:val="left"/>
              <w:rPr>
                <w:rFonts w:ascii="Lucida Console" w:eastAsia="Times New Roman" w:hAnsi="Lucida Console" w:cs="Times New Roman"/>
                <w:color w:val="000000"/>
                <w:sz w:val="16"/>
                <w:szCs w:val="16"/>
              </w:rPr>
            </w:pP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0000FF"/>
                <w:sz w:val="16"/>
                <w:szCs w:val="16"/>
              </w:rPr>
              <w:t>return</w:t>
            </w:r>
            <w:r w:rsidRPr="00DB5780">
              <w:rPr>
                <w:rFonts w:ascii="Lucida Console" w:eastAsia="Times New Roman" w:hAnsi="Lucida Console" w:cs="Times New Roman"/>
                <w:color w:val="000000"/>
                <w:sz w:val="16"/>
                <w:szCs w:val="16"/>
              </w:rPr>
              <w:t xml:space="preserve"> </w:t>
            </w:r>
            <w:r w:rsidRPr="00DB5780">
              <w:rPr>
                <w:rFonts w:ascii="Lucida Console" w:eastAsia="Times New Roman" w:hAnsi="Lucida Console" w:cs="Times New Roman"/>
                <w:color w:val="A31515"/>
                <w:sz w:val="16"/>
                <w:szCs w:val="16"/>
              </w:rPr>
              <w:t>False</w:t>
            </w:r>
          </w:p>
        </w:tc>
      </w:tr>
    </w:tbl>
    <w:p w14:paraId="0577B3AB" w14:textId="77777777" w:rsidR="00860C83" w:rsidRDefault="00860C83" w:rsidP="00820FFD"/>
    <w:p w14:paraId="0E770E2A" w14:textId="203752FF" w:rsidR="00820FFD" w:rsidRDefault="00820FFD" w:rsidP="00820FFD">
      <w:r>
        <w:t>Penjelasan Kode:</w:t>
      </w:r>
    </w:p>
    <w:p w14:paraId="29C78556" w14:textId="77777777" w:rsidR="00820FFD" w:rsidRDefault="00820FFD" w:rsidP="003809E9">
      <w:pPr>
        <w:pStyle w:val="ListParagraph"/>
        <w:numPr>
          <w:ilvl w:val="0"/>
          <w:numId w:val="39"/>
        </w:numPr>
        <w:ind w:left="336"/>
      </w:pPr>
      <w:r>
        <w:t>Definisi Fungsi</w:t>
      </w:r>
    </w:p>
    <w:p w14:paraId="7AA81C5B" w14:textId="79F6AFF1" w:rsidR="00820FFD" w:rsidRDefault="00820FFD" w:rsidP="00402345">
      <w:pPr>
        <w:pStyle w:val="ListParagraph"/>
        <w:ind w:left="336"/>
      </w:pPr>
      <w:r>
        <w:t xml:space="preserve">Pada baris nomor </w:t>
      </w:r>
      <w:r w:rsidR="00860C83">
        <w:t>5</w:t>
      </w:r>
      <w:r>
        <w:t xml:space="preserve">1 dibuat sebuah fungsi </w:t>
      </w:r>
      <w:r w:rsidR="002B7761">
        <w:t>“</w:t>
      </w:r>
      <w:r>
        <w:t>get_data</w:t>
      </w:r>
      <w:r w:rsidR="002B7761">
        <w:t>”</w:t>
      </w:r>
      <w:r>
        <w:t xml:space="preserve"> yang menerima </w:t>
      </w:r>
      <w:r w:rsidR="00923B6A">
        <w:t>satu parameter yaitu url</w:t>
      </w:r>
      <w:r>
        <w:t xml:space="preserve"> dari halaman web </w:t>
      </w:r>
      <w:r w:rsidR="00791C09">
        <w:t>putusan pengadilan</w:t>
      </w:r>
      <w:r>
        <w:t>.</w:t>
      </w:r>
    </w:p>
    <w:p w14:paraId="3D2314BA" w14:textId="77777777" w:rsidR="00820FFD" w:rsidRDefault="00820FFD" w:rsidP="003809E9">
      <w:pPr>
        <w:pStyle w:val="ListParagraph"/>
        <w:numPr>
          <w:ilvl w:val="0"/>
          <w:numId w:val="39"/>
        </w:numPr>
        <w:ind w:left="336"/>
      </w:pPr>
      <w:r>
        <w:t>Mengirim Permintaan GET</w:t>
      </w:r>
    </w:p>
    <w:p w14:paraId="6E737099" w14:textId="6DA2C8AC" w:rsidR="00820FFD" w:rsidRDefault="00860C83" w:rsidP="00402345">
      <w:pPr>
        <w:pStyle w:val="ListParagraph"/>
        <w:ind w:left="336"/>
      </w:pPr>
      <w:r w:rsidRPr="00860C83">
        <w:t>Pada baris nomor 53</w:t>
      </w:r>
      <w:r w:rsidR="00820FFD">
        <w:t xml:space="preserve">, fungsi mengirim permintaan GET ke URL yang diberikan menggunakan </w:t>
      </w:r>
      <w:r w:rsidR="002B7761">
        <w:t>“</w:t>
      </w:r>
      <w:r w:rsidR="00820FFD">
        <w:t>requests.get</w:t>
      </w:r>
      <w:r w:rsidR="002B7761">
        <w:t>”</w:t>
      </w:r>
      <w:r w:rsidR="00820FFD">
        <w:t>.</w:t>
      </w:r>
    </w:p>
    <w:p w14:paraId="3F40C16D" w14:textId="77777777" w:rsidR="00820FFD" w:rsidRDefault="00820FFD" w:rsidP="003809E9">
      <w:pPr>
        <w:pStyle w:val="ListParagraph"/>
        <w:numPr>
          <w:ilvl w:val="0"/>
          <w:numId w:val="39"/>
        </w:numPr>
        <w:ind w:left="336"/>
      </w:pPr>
      <w:r>
        <w:t>Memeriksa Status Permintaan</w:t>
      </w:r>
    </w:p>
    <w:p w14:paraId="4C5F4CF4" w14:textId="6BEA4924" w:rsidR="00820FFD" w:rsidRDefault="00860C83" w:rsidP="00402345">
      <w:pPr>
        <w:pStyle w:val="ListParagraph"/>
        <w:ind w:left="336"/>
      </w:pPr>
      <w:r w:rsidRPr="00860C83">
        <w:t>Pada baris nomor 56</w:t>
      </w:r>
      <w:r w:rsidR="00820FFD">
        <w:t xml:space="preserve">, fungsi memeriksa apakah permintaan berhasil dengan memeriksa </w:t>
      </w:r>
      <w:r w:rsidR="002B7761">
        <w:t>“</w:t>
      </w:r>
      <w:r w:rsidR="00820FFD">
        <w:t>response.status_code</w:t>
      </w:r>
      <w:r w:rsidR="002B7761">
        <w:t>”</w:t>
      </w:r>
      <w:r w:rsidR="00820FFD">
        <w:t>.</w:t>
      </w:r>
    </w:p>
    <w:p w14:paraId="035A4637" w14:textId="77777777" w:rsidR="00820FFD" w:rsidRDefault="00820FFD" w:rsidP="003809E9">
      <w:pPr>
        <w:pStyle w:val="ListParagraph"/>
        <w:numPr>
          <w:ilvl w:val="0"/>
          <w:numId w:val="39"/>
        </w:numPr>
        <w:ind w:left="336"/>
      </w:pPr>
      <w:r>
        <w:t>Parsing Halaman Web</w:t>
      </w:r>
    </w:p>
    <w:p w14:paraId="196523A5" w14:textId="1CA8412E" w:rsidR="00820FFD" w:rsidRDefault="00860C83" w:rsidP="00402345">
      <w:pPr>
        <w:pStyle w:val="ListParagraph"/>
        <w:ind w:left="336"/>
      </w:pPr>
      <w:r w:rsidRPr="00860C83">
        <w:t>Pada baris nomor 58</w:t>
      </w:r>
      <w:r w:rsidR="00820FFD">
        <w:t xml:space="preserve">, halaman web diparsing menggunakan </w:t>
      </w:r>
      <w:r w:rsidR="002B7761">
        <w:t>“</w:t>
      </w:r>
      <w:r w:rsidR="00820FFD">
        <w:t>BeautifulSoup</w:t>
      </w:r>
      <w:r w:rsidR="002B7761">
        <w:t>”</w:t>
      </w:r>
      <w:r w:rsidR="00820FFD">
        <w:t xml:space="preserve"> untuk memudahkan pengambilan elemen HTML. </w:t>
      </w:r>
    </w:p>
    <w:p w14:paraId="2363C82B" w14:textId="77777777" w:rsidR="00820FFD" w:rsidRDefault="00820FFD" w:rsidP="003809E9">
      <w:pPr>
        <w:pStyle w:val="ListParagraph"/>
        <w:numPr>
          <w:ilvl w:val="0"/>
          <w:numId w:val="39"/>
        </w:numPr>
        <w:ind w:left="336"/>
      </w:pPr>
      <w:r>
        <w:t>Mencari Elemen Lampiran</w:t>
      </w:r>
    </w:p>
    <w:p w14:paraId="466A3381" w14:textId="6F176C65" w:rsidR="00820FFD" w:rsidRDefault="00860C83" w:rsidP="00402345">
      <w:pPr>
        <w:pStyle w:val="ListParagraph"/>
        <w:ind w:left="336"/>
      </w:pPr>
      <w:r w:rsidRPr="00860C83">
        <w:t>Pada baris nomor 59</w:t>
      </w:r>
      <w:r w:rsidR="00820FFD">
        <w:t xml:space="preserve">, fungsi mencari elemen </w:t>
      </w:r>
      <w:r w:rsidR="002B7761">
        <w:t>“</w:t>
      </w:r>
      <w:r w:rsidR="00820FFD">
        <w:t>ul</w:t>
      </w:r>
      <w:r w:rsidR="002B7761">
        <w:t>”</w:t>
      </w:r>
      <w:r w:rsidR="00820FFD">
        <w:t xml:space="preserve"> dengan kelas </w:t>
      </w:r>
      <w:r w:rsidR="002B7761">
        <w:t>“</w:t>
      </w:r>
      <w:r w:rsidR="00820FFD">
        <w:t>portfolio-meta nobottommargin</w:t>
      </w:r>
      <w:r w:rsidR="002B7761">
        <w:t>”</w:t>
      </w:r>
      <w:r w:rsidR="00820FFD">
        <w:t xml:space="preserve"> pada posisi kedua dalam halaman. </w:t>
      </w:r>
    </w:p>
    <w:p w14:paraId="7FCC9CF5" w14:textId="77777777" w:rsidR="00820FFD" w:rsidRDefault="00820FFD" w:rsidP="003809E9">
      <w:pPr>
        <w:pStyle w:val="ListParagraph"/>
        <w:numPr>
          <w:ilvl w:val="0"/>
          <w:numId w:val="39"/>
        </w:numPr>
        <w:ind w:left="336"/>
      </w:pPr>
      <w:r>
        <w:t>Memeriksa Ketersediaan Link PDF</w:t>
      </w:r>
    </w:p>
    <w:p w14:paraId="4F13AF52" w14:textId="39021211" w:rsidR="00820FFD" w:rsidRDefault="00860C83" w:rsidP="00402345">
      <w:pPr>
        <w:pStyle w:val="ListParagraph"/>
        <w:ind w:left="336"/>
      </w:pPr>
      <w:r w:rsidRPr="00860C83">
        <w:t>Pada baris nomor 62 hingga 78</w:t>
      </w:r>
      <w:r w:rsidR="00820FFD">
        <w:t xml:space="preserve">, fungsi memeriksa apakah terdapat link </w:t>
      </w:r>
      <w:r w:rsidR="002B7761">
        <w:t>“</w:t>
      </w:r>
      <w:r w:rsidR="00820FFD">
        <w:t>a</w:t>
      </w:r>
      <w:r w:rsidR="002B7761">
        <w:t>”</w:t>
      </w:r>
      <w:r w:rsidR="00820FFD">
        <w:t xml:space="preserve"> dalam elemen </w:t>
      </w:r>
      <w:r w:rsidR="002B7761">
        <w:t>“</w:t>
      </w:r>
      <w:r w:rsidR="00820FFD">
        <w:t>box_lampiran</w:t>
      </w:r>
      <w:r w:rsidR="002B7761">
        <w:t>”</w:t>
      </w:r>
      <w:r w:rsidR="00820FFD">
        <w:t>:</w:t>
      </w:r>
    </w:p>
    <w:p w14:paraId="25172F46" w14:textId="72CC8B8A" w:rsidR="00820FFD" w:rsidRDefault="00860C83" w:rsidP="003809E9">
      <w:pPr>
        <w:pStyle w:val="ListParagraph"/>
        <w:numPr>
          <w:ilvl w:val="0"/>
          <w:numId w:val="40"/>
        </w:numPr>
        <w:ind w:left="700"/>
      </w:pPr>
      <w:r>
        <w:t>Pada baris nomor 6</w:t>
      </w:r>
      <w:r w:rsidR="00820FFD">
        <w:t xml:space="preserve">3, mengambil link PDF kedua dalam elemen </w:t>
      </w:r>
      <w:r w:rsidR="002B7761">
        <w:t>“</w:t>
      </w:r>
      <w:r w:rsidR="00820FFD">
        <w:t>box_lampiran</w:t>
      </w:r>
      <w:r w:rsidR="002B7761">
        <w:t>”</w:t>
      </w:r>
      <w:r w:rsidR="00820FFD">
        <w:t>.</w:t>
      </w:r>
    </w:p>
    <w:p w14:paraId="6D7348B8" w14:textId="33042E1F" w:rsidR="00820FFD" w:rsidRDefault="00820FFD" w:rsidP="003809E9">
      <w:pPr>
        <w:pStyle w:val="ListParagraph"/>
        <w:numPr>
          <w:ilvl w:val="0"/>
          <w:numId w:val="40"/>
        </w:numPr>
        <w:ind w:left="700"/>
      </w:pPr>
      <w:r>
        <w:t>Pada baris</w:t>
      </w:r>
      <w:r w:rsidR="00860C83">
        <w:t xml:space="preserve"> nomor 6</w:t>
      </w:r>
      <w:r>
        <w:t xml:space="preserve">4, mengirim permintaan GET ke URL dari link PDF. </w:t>
      </w:r>
    </w:p>
    <w:p w14:paraId="2766FF47" w14:textId="77777777" w:rsidR="00820FFD" w:rsidRDefault="00820FFD" w:rsidP="003809E9">
      <w:pPr>
        <w:pStyle w:val="ListParagraph"/>
        <w:numPr>
          <w:ilvl w:val="0"/>
          <w:numId w:val="39"/>
        </w:numPr>
        <w:ind w:left="336"/>
      </w:pPr>
      <w:r>
        <w:t>Mengunduh PDF</w:t>
      </w:r>
    </w:p>
    <w:p w14:paraId="1FE1B4EA" w14:textId="5E303D1D" w:rsidR="00820FFD" w:rsidRDefault="00860C83" w:rsidP="00402345">
      <w:pPr>
        <w:pStyle w:val="ListParagraph"/>
        <w:ind w:left="336"/>
      </w:pPr>
      <w:r w:rsidRPr="00860C83">
        <w:t>Pada baris nomor 67 hingga 74</w:t>
      </w:r>
      <w:r w:rsidR="00820FFD">
        <w:t>, jika permintaan GET untuk PDF berhasil, fungsi mengunduh dan menyimpan file PDF:</w:t>
      </w:r>
    </w:p>
    <w:p w14:paraId="44CF9D45" w14:textId="018B8C56" w:rsidR="00820FFD" w:rsidRDefault="00860C83" w:rsidP="003809E9">
      <w:pPr>
        <w:pStyle w:val="ListParagraph"/>
        <w:numPr>
          <w:ilvl w:val="0"/>
          <w:numId w:val="41"/>
        </w:numPr>
        <w:ind w:left="700"/>
      </w:pPr>
      <w:r>
        <w:t>Pada baris nomor 6</w:t>
      </w:r>
      <w:r w:rsidR="00820FFD">
        <w:t xml:space="preserve">9, menentukan nama file PDF dengan mengganti karakter </w:t>
      </w:r>
      <w:r w:rsidR="002B7761">
        <w:t>“</w:t>
      </w:r>
      <w:r w:rsidR="00820FFD">
        <w:t>slash (/)</w:t>
      </w:r>
      <w:r w:rsidR="002B7761">
        <w:t>”</w:t>
      </w:r>
      <w:r w:rsidR="00820FFD">
        <w:t xml:space="preserve"> menjadi underscore (</w:t>
      </w:r>
      <w:r w:rsidR="002B7761">
        <w:t>“</w:t>
      </w:r>
      <w:r w:rsidR="00820FFD">
        <w:t>_</w:t>
      </w:r>
      <w:r w:rsidR="002B7761">
        <w:t>”</w:t>
      </w:r>
      <w:r w:rsidR="00820FFD">
        <w:t>).</w:t>
      </w:r>
    </w:p>
    <w:p w14:paraId="65E034F5" w14:textId="2433AAFC" w:rsidR="00820FFD" w:rsidRDefault="00860C83" w:rsidP="003809E9">
      <w:pPr>
        <w:pStyle w:val="ListParagraph"/>
        <w:numPr>
          <w:ilvl w:val="0"/>
          <w:numId w:val="41"/>
        </w:numPr>
        <w:ind w:left="700"/>
      </w:pPr>
      <w:r>
        <w:t>Pada baris nomor 70 dan 7</w:t>
      </w:r>
      <w:r w:rsidR="00820FFD">
        <w:t>1, menyimpan file PDF ke sistem lokal.</w:t>
      </w:r>
    </w:p>
    <w:p w14:paraId="2157B47A" w14:textId="5C1F7789" w:rsidR="00820FFD" w:rsidRDefault="00860C83" w:rsidP="003809E9">
      <w:pPr>
        <w:pStyle w:val="ListParagraph"/>
        <w:numPr>
          <w:ilvl w:val="0"/>
          <w:numId w:val="41"/>
        </w:numPr>
        <w:ind w:left="700"/>
      </w:pPr>
      <w:r>
        <w:t xml:space="preserve"> Pada baris nomor 7</w:t>
      </w:r>
      <w:r w:rsidR="00820FFD">
        <w:t xml:space="preserve">3, mencetak pesan berhasil dan mengembalikan nama file PDF dan hasil pembacaan file menggunakan </w:t>
      </w:r>
      <w:r w:rsidR="002B7761">
        <w:t>“</w:t>
      </w:r>
      <w:r w:rsidR="00820FFD">
        <w:t>read_pdf</w:t>
      </w:r>
      <w:r w:rsidR="002B7761">
        <w:t>”</w:t>
      </w:r>
      <w:r w:rsidR="00820FFD">
        <w:t>.</w:t>
      </w:r>
    </w:p>
    <w:p w14:paraId="517B105C" w14:textId="77777777" w:rsidR="00820FFD" w:rsidRDefault="00820FFD" w:rsidP="003809E9">
      <w:pPr>
        <w:pStyle w:val="ListParagraph"/>
        <w:numPr>
          <w:ilvl w:val="0"/>
          <w:numId w:val="39"/>
        </w:numPr>
        <w:ind w:left="336"/>
      </w:pPr>
      <w:r>
        <w:lastRenderedPageBreak/>
        <w:t>Penanganan Kesalahan Pengunduhan PDF</w:t>
      </w:r>
    </w:p>
    <w:p w14:paraId="31B97B1C" w14:textId="0718AE02" w:rsidR="00820FFD" w:rsidRDefault="00860C83" w:rsidP="00402345">
      <w:pPr>
        <w:pStyle w:val="ListParagraph"/>
        <w:ind w:left="336"/>
      </w:pPr>
      <w:r w:rsidRPr="00860C83">
        <w:t>Pada baris nomor 77</w:t>
      </w:r>
      <w:r w:rsidR="00820FFD">
        <w:t xml:space="preserve">, jika permintaan GET untuk PDF gagal, fungsi mencetak pesan kesalahan dengan kode status. </w:t>
      </w:r>
    </w:p>
    <w:p w14:paraId="50AED4E5" w14:textId="77777777" w:rsidR="00820FFD" w:rsidRDefault="00820FFD" w:rsidP="003809E9">
      <w:pPr>
        <w:pStyle w:val="ListParagraph"/>
        <w:numPr>
          <w:ilvl w:val="0"/>
          <w:numId w:val="39"/>
        </w:numPr>
        <w:ind w:left="336"/>
      </w:pPr>
      <w:r>
        <w:t>Penanganan Ketidaktersediaan Link PDF</w:t>
      </w:r>
    </w:p>
    <w:p w14:paraId="7F00CAA7" w14:textId="0541B9A3" w:rsidR="002A7F89" w:rsidRPr="00C60EED" w:rsidRDefault="00860C83" w:rsidP="00402345">
      <w:pPr>
        <w:pStyle w:val="ListParagraph"/>
        <w:ind w:left="336"/>
      </w:pPr>
      <w:r w:rsidRPr="00860C83">
        <w:t>Pada baris nomor 81</w:t>
      </w:r>
      <w:r w:rsidR="00820FFD">
        <w:t xml:space="preserve">, jika link PDF tidak tersedia, fungsi mencetak pesan "Link Download Tidak Tersedia" dan mengembalikan </w:t>
      </w:r>
      <w:r w:rsidR="002B7761">
        <w:t>“</w:t>
      </w:r>
      <w:r w:rsidR="00820FFD">
        <w:t>False</w:t>
      </w:r>
      <w:r w:rsidR="002B7761">
        <w:t>”</w:t>
      </w:r>
      <w:r w:rsidR="00820FFD">
        <w:t>.</w:t>
      </w:r>
    </w:p>
    <w:p w14:paraId="499C538C" w14:textId="6B530016" w:rsidR="00C60EED" w:rsidRDefault="00C60EED" w:rsidP="00C60EED">
      <w:pPr>
        <w:pStyle w:val="Heading4"/>
      </w:pPr>
      <w:r w:rsidRPr="00C60EED">
        <w:t>Fungsi read_pdf()</w:t>
      </w:r>
    </w:p>
    <w:p w14:paraId="6A373DF5" w14:textId="68FA9097" w:rsidR="00BC55D7" w:rsidRDefault="00252519" w:rsidP="00F3020B">
      <w:pPr>
        <w:ind w:firstLine="720"/>
      </w:pPr>
      <w:r w:rsidRPr="00252519">
        <w:t xml:space="preserve">Pada bagian ini, dibuat sebuah fungsi bernama read_pdf() dengan satu parameter yaitu file_pdf. Parameter ini berisi lokasi dari file PDF yang telah diunduh, yang dilakukan pada fungsi sebelumnya, yaitu get_data(). Tujuan dari fungsi ini adalah mengonversi file PDF ke teks menggunakan </w:t>
      </w:r>
      <w:r w:rsidR="001146DD">
        <w:rPr>
          <w:i/>
        </w:rPr>
        <w:t>library</w:t>
      </w:r>
      <w:r w:rsidRPr="00252519">
        <w:t xml:space="preserve"> </w:t>
      </w:r>
      <w:r w:rsidRPr="001146DD">
        <w:rPr>
          <w:i/>
        </w:rPr>
        <w:t>PyPDF2</w:t>
      </w:r>
      <w:r w:rsidRPr="00252519">
        <w:t xml:space="preserve">. Dalam fungsi ini, terdapat pemanggilan fungsi lain yaitu clean_text yang berfungsi untuk menghapus karakter-karakter yang tidak diperlukan. Fungsi ini mengembalikan sebuah teks berupa string hasil konversi menggunakan </w:t>
      </w:r>
      <w:r w:rsidR="007B1C42">
        <w:rPr>
          <w:i/>
        </w:rPr>
        <w:t>library</w:t>
      </w:r>
      <w:r w:rsidRPr="007B1C42">
        <w:rPr>
          <w:i/>
        </w:rPr>
        <w:t xml:space="preserve"> PyPDF2</w:t>
      </w:r>
      <w:r w:rsidRPr="00252519">
        <w:t xml:space="preserve">. Kode fungsi ini </w:t>
      </w:r>
      <w:r w:rsidR="004B7C1F">
        <w:t>bisa dilihat dalam</w:t>
      </w:r>
      <w:r w:rsidR="00600F97">
        <w:t xml:space="preserve"> </w:t>
      </w:r>
      <w:r w:rsidR="00600F97" w:rsidRPr="00600F97">
        <w:fldChar w:fldCharType="begin"/>
      </w:r>
      <w:r w:rsidR="00600F97" w:rsidRPr="00600F97">
        <w:instrText xml:space="preserve"> REF _Ref168407314 \h  \* MERGEFORMAT </w:instrText>
      </w:r>
      <w:r w:rsidR="00600F97" w:rsidRPr="00600F97">
        <w:fldChar w:fldCharType="separate"/>
      </w:r>
      <w:r w:rsidR="007924A3" w:rsidRPr="00600F97">
        <w:rPr>
          <w:szCs w:val="24"/>
        </w:rPr>
        <w:t xml:space="preserve">Kode </w:t>
      </w:r>
      <w:r w:rsidR="007924A3">
        <w:rPr>
          <w:szCs w:val="24"/>
        </w:rPr>
        <w:t>4.</w:t>
      </w:r>
      <w:r w:rsidR="007924A3" w:rsidRPr="007924A3">
        <w:rPr>
          <w:szCs w:val="24"/>
        </w:rPr>
        <w:t>5</w:t>
      </w:r>
      <w:r w:rsidR="00600F97" w:rsidRPr="00600F97">
        <w:fldChar w:fldCharType="end"/>
      </w:r>
      <w:r w:rsidR="009E06F5">
        <w:t>.</w:t>
      </w:r>
    </w:p>
    <w:p w14:paraId="7FA23317" w14:textId="68A7C762" w:rsidR="00600F97" w:rsidRPr="00600F97" w:rsidRDefault="00600F97" w:rsidP="00600F97">
      <w:pPr>
        <w:pStyle w:val="Caption"/>
        <w:jc w:val="center"/>
        <w:rPr>
          <w:i w:val="0"/>
          <w:color w:val="auto"/>
          <w:sz w:val="24"/>
          <w:szCs w:val="24"/>
        </w:rPr>
      </w:pPr>
      <w:bookmarkStart w:id="161" w:name="_Ref168407314"/>
      <w:bookmarkStart w:id="162" w:name="_Toc172830890"/>
      <w:r w:rsidRPr="00600F97">
        <w:rPr>
          <w:i w:val="0"/>
          <w:color w:val="auto"/>
          <w:sz w:val="24"/>
          <w:szCs w:val="24"/>
        </w:rPr>
        <w:t xml:space="preserve">Kode </w:t>
      </w:r>
      <w:r>
        <w:rPr>
          <w:i w:val="0"/>
          <w:color w:val="auto"/>
          <w:sz w:val="24"/>
          <w:szCs w:val="24"/>
        </w:rPr>
        <w:t>4.</w:t>
      </w:r>
      <w:r w:rsidRPr="00600F97">
        <w:rPr>
          <w:i w:val="0"/>
          <w:color w:val="auto"/>
          <w:sz w:val="24"/>
          <w:szCs w:val="24"/>
        </w:rPr>
        <w:fldChar w:fldCharType="begin"/>
      </w:r>
      <w:r w:rsidRPr="00600F97">
        <w:rPr>
          <w:i w:val="0"/>
          <w:color w:val="auto"/>
          <w:sz w:val="24"/>
          <w:szCs w:val="24"/>
        </w:rPr>
        <w:instrText xml:space="preserve"> SEQ Kode_4. \* ARABIC </w:instrText>
      </w:r>
      <w:r w:rsidRPr="00600F97">
        <w:rPr>
          <w:i w:val="0"/>
          <w:color w:val="auto"/>
          <w:sz w:val="24"/>
          <w:szCs w:val="24"/>
        </w:rPr>
        <w:fldChar w:fldCharType="separate"/>
      </w:r>
      <w:r w:rsidR="007924A3">
        <w:rPr>
          <w:i w:val="0"/>
          <w:noProof/>
          <w:color w:val="auto"/>
          <w:sz w:val="24"/>
          <w:szCs w:val="24"/>
        </w:rPr>
        <w:t>5</w:t>
      </w:r>
      <w:r w:rsidRPr="00600F97">
        <w:rPr>
          <w:i w:val="0"/>
          <w:color w:val="auto"/>
          <w:sz w:val="24"/>
          <w:szCs w:val="24"/>
        </w:rPr>
        <w:fldChar w:fldCharType="end"/>
      </w:r>
      <w:bookmarkEnd w:id="161"/>
      <w:r w:rsidRPr="00600F97">
        <w:rPr>
          <w:i w:val="0"/>
          <w:color w:val="auto"/>
          <w:sz w:val="24"/>
          <w:szCs w:val="24"/>
        </w:rPr>
        <w:t xml:space="preserve"> Fungsi read_pdf()</w:t>
      </w:r>
      <w:bookmarkEnd w:id="162"/>
    </w:p>
    <w:tbl>
      <w:tblPr>
        <w:tblStyle w:val="TableGrid"/>
        <w:tblW w:w="0" w:type="auto"/>
        <w:tblLook w:val="04A0" w:firstRow="1" w:lastRow="0" w:firstColumn="1" w:lastColumn="0" w:noHBand="0" w:noVBand="1"/>
      </w:tblPr>
      <w:tblGrid>
        <w:gridCol w:w="7928"/>
      </w:tblGrid>
      <w:tr w:rsidR="00C60EED" w:rsidRPr="001D5D9F" w14:paraId="7705D182" w14:textId="77777777" w:rsidTr="004F1257">
        <w:trPr>
          <w:hidden/>
        </w:trPr>
        <w:tc>
          <w:tcPr>
            <w:tcW w:w="7928" w:type="dxa"/>
          </w:tcPr>
          <w:p w14:paraId="5EFCB20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983C8D3"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350843D"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1E7880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5699079"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712B128"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411C3BB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4D98F8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EF701BE"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2326F2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FFB2DA6"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C46187E"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345B83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7E2FD9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AFEDEDE"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4F4B989E"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010B523"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FF817C1"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A15EEBA"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7228914"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882380C"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04599E3"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0FD99E1"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95013DA"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296CC6B"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EAD43D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10E8B7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465132D7"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E596044"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48266BE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ED13E12"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65238B7"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2B45C19"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48BBD982"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2895214"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4DEA2957"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2A688E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5F0A1A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8DF37D1"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1786146"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2D8C77E"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BD74359"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79129F1"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F782BEB"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2C4BB5D"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8E8F597"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19FB0F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2DFB02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C8A3F8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9A43D31"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C4CF73C"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2B6352D"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64FAD86"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FFE75AB"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110A64A"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4EE1803"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19DADB0"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1D823D0"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BD14FC5"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0AFCF34"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15CC8F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91742CE"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4106BA0"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14F1BDB"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2F2C5D2"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EA88843"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973F1E2"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CC1B4C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28240CF"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0A94A2BC"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75982E00"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AE14CED"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103B629"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059CB8A"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3A1D479"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9821D7D"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5BF514D0"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14B20771"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45EE62AB"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1F17E30"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6C3C12A1"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397CA0A4" w14:textId="77777777" w:rsidR="00C55B43" w:rsidRPr="00C55B43" w:rsidRDefault="00C55B43" w:rsidP="003809E9">
            <w:pPr>
              <w:pStyle w:val="ListParagraph"/>
              <w:numPr>
                <w:ilvl w:val="0"/>
                <w:numId w:val="9"/>
              </w:numPr>
              <w:spacing w:before="100" w:beforeAutospacing="1" w:line="276" w:lineRule="auto"/>
              <w:ind w:left="335"/>
              <w:contextualSpacing w:val="0"/>
              <w:jc w:val="left"/>
              <w:rPr>
                <w:rFonts w:ascii="Lucida Console" w:eastAsia="Times New Roman" w:hAnsi="Lucida Console" w:cs="Times New Roman"/>
                <w:vanish/>
                <w:color w:val="0000FF"/>
                <w:sz w:val="16"/>
                <w:szCs w:val="16"/>
              </w:rPr>
            </w:pPr>
          </w:p>
          <w:p w14:paraId="2A5C2F1B" w14:textId="57A39449"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FF"/>
                <w:sz w:val="16"/>
                <w:szCs w:val="16"/>
              </w:rPr>
              <w:t>def</w:t>
            </w:r>
            <w:r w:rsidRPr="001D5D9F">
              <w:rPr>
                <w:rFonts w:ascii="Lucida Console" w:eastAsia="Times New Roman" w:hAnsi="Lucida Console" w:cs="Times New Roman"/>
                <w:color w:val="000000"/>
                <w:sz w:val="16"/>
                <w:szCs w:val="16"/>
              </w:rPr>
              <w:t xml:space="preserve"> </w:t>
            </w:r>
            <w:r w:rsidRPr="001D5D9F">
              <w:rPr>
                <w:rFonts w:ascii="Lucida Console" w:eastAsia="Times New Roman" w:hAnsi="Lucida Console" w:cs="Times New Roman"/>
                <w:color w:val="A31515"/>
                <w:sz w:val="16"/>
                <w:szCs w:val="16"/>
              </w:rPr>
              <w:t>read_pdf</w:t>
            </w:r>
            <w:r w:rsidRPr="001D5D9F">
              <w:rPr>
                <w:rFonts w:ascii="Lucida Console" w:eastAsia="Times New Roman" w:hAnsi="Lucida Console" w:cs="Times New Roman"/>
                <w:color w:val="000000"/>
                <w:sz w:val="16"/>
                <w:szCs w:val="16"/>
              </w:rPr>
              <w:t>(file_pdf):</w:t>
            </w:r>
          </w:p>
          <w:p w14:paraId="2D87D848"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w:t>
            </w:r>
            <w:r w:rsidRPr="001D5D9F">
              <w:rPr>
                <w:rFonts w:ascii="Lucida Console" w:eastAsia="Times New Roman" w:hAnsi="Lucida Console" w:cs="Times New Roman"/>
                <w:color w:val="0000FF"/>
                <w:sz w:val="16"/>
                <w:szCs w:val="16"/>
              </w:rPr>
              <w:t>try</w:t>
            </w:r>
            <w:r w:rsidRPr="001D5D9F">
              <w:rPr>
                <w:rFonts w:ascii="Lucida Console" w:eastAsia="Times New Roman" w:hAnsi="Lucida Console" w:cs="Times New Roman"/>
                <w:color w:val="000000"/>
                <w:sz w:val="16"/>
                <w:szCs w:val="16"/>
              </w:rPr>
              <w:t>:</w:t>
            </w:r>
          </w:p>
          <w:p w14:paraId="4F8101D8"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pdf_text = </w:t>
            </w:r>
            <w:r w:rsidRPr="001D5D9F">
              <w:rPr>
                <w:rFonts w:ascii="Lucida Console" w:eastAsia="Times New Roman" w:hAnsi="Lucida Console" w:cs="Times New Roman"/>
                <w:color w:val="A31515"/>
                <w:sz w:val="16"/>
                <w:szCs w:val="16"/>
              </w:rPr>
              <w:t>''</w:t>
            </w:r>
          </w:p>
          <w:p w14:paraId="2330A472"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pdf_file = </w:t>
            </w:r>
            <w:r w:rsidRPr="001D5D9F">
              <w:rPr>
                <w:rFonts w:ascii="Lucida Console" w:eastAsia="Times New Roman" w:hAnsi="Lucida Console" w:cs="Times New Roman"/>
                <w:color w:val="0000FF"/>
                <w:sz w:val="16"/>
                <w:szCs w:val="16"/>
              </w:rPr>
              <w:t>open</w:t>
            </w:r>
            <w:r w:rsidRPr="001D5D9F">
              <w:rPr>
                <w:rFonts w:ascii="Lucida Console" w:eastAsia="Times New Roman" w:hAnsi="Lucida Console" w:cs="Times New Roman"/>
                <w:color w:val="000000"/>
                <w:sz w:val="16"/>
                <w:szCs w:val="16"/>
              </w:rPr>
              <w:t xml:space="preserve">(file_pdf, </w:t>
            </w:r>
            <w:r w:rsidRPr="001D5D9F">
              <w:rPr>
                <w:rFonts w:ascii="Lucida Console" w:eastAsia="Times New Roman" w:hAnsi="Lucida Console" w:cs="Times New Roman"/>
                <w:color w:val="A31515"/>
                <w:sz w:val="16"/>
                <w:szCs w:val="16"/>
              </w:rPr>
              <w:t>'rb'</w:t>
            </w:r>
            <w:r w:rsidRPr="001D5D9F">
              <w:rPr>
                <w:rFonts w:ascii="Lucida Console" w:eastAsia="Times New Roman" w:hAnsi="Lucida Console" w:cs="Times New Roman"/>
                <w:color w:val="000000"/>
                <w:sz w:val="16"/>
                <w:szCs w:val="16"/>
              </w:rPr>
              <w:t>)</w:t>
            </w:r>
          </w:p>
          <w:p w14:paraId="1C216F40"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pdf_reader = PyPDF2.PdfReader(pdf_file)</w:t>
            </w:r>
          </w:p>
          <w:p w14:paraId="49B5A8D1"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p>
          <w:p w14:paraId="591A271A"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w:t>
            </w:r>
            <w:r w:rsidRPr="001D5D9F">
              <w:rPr>
                <w:rFonts w:ascii="Lucida Console" w:eastAsia="Times New Roman" w:hAnsi="Lucida Console" w:cs="Times New Roman"/>
                <w:color w:val="0000FF"/>
                <w:sz w:val="16"/>
                <w:szCs w:val="16"/>
              </w:rPr>
              <w:t>for</w:t>
            </w:r>
            <w:r w:rsidRPr="001D5D9F">
              <w:rPr>
                <w:rFonts w:ascii="Lucida Console" w:eastAsia="Times New Roman" w:hAnsi="Lucida Console" w:cs="Times New Roman"/>
                <w:color w:val="000000"/>
                <w:sz w:val="16"/>
                <w:szCs w:val="16"/>
              </w:rPr>
              <w:t xml:space="preserve"> page_num </w:t>
            </w:r>
            <w:r w:rsidRPr="001D5D9F">
              <w:rPr>
                <w:rFonts w:ascii="Lucida Console" w:eastAsia="Times New Roman" w:hAnsi="Lucida Console" w:cs="Times New Roman"/>
                <w:color w:val="0000FF"/>
                <w:sz w:val="16"/>
                <w:szCs w:val="16"/>
              </w:rPr>
              <w:t>in</w:t>
            </w:r>
            <w:r w:rsidRPr="001D5D9F">
              <w:rPr>
                <w:rFonts w:ascii="Lucida Console" w:eastAsia="Times New Roman" w:hAnsi="Lucida Console" w:cs="Times New Roman"/>
                <w:color w:val="000000"/>
                <w:sz w:val="16"/>
                <w:szCs w:val="16"/>
              </w:rPr>
              <w:t xml:space="preserve"> </w:t>
            </w:r>
            <w:r w:rsidRPr="001D5D9F">
              <w:rPr>
                <w:rFonts w:ascii="Lucida Console" w:eastAsia="Times New Roman" w:hAnsi="Lucida Console" w:cs="Times New Roman"/>
                <w:color w:val="0000FF"/>
                <w:sz w:val="16"/>
                <w:szCs w:val="16"/>
              </w:rPr>
              <w:t>range</w:t>
            </w:r>
            <w:r w:rsidRPr="001D5D9F">
              <w:rPr>
                <w:rFonts w:ascii="Lucida Console" w:eastAsia="Times New Roman" w:hAnsi="Lucida Console" w:cs="Times New Roman"/>
                <w:color w:val="000000"/>
                <w:sz w:val="16"/>
                <w:szCs w:val="16"/>
              </w:rPr>
              <w:t>(</w:t>
            </w:r>
            <w:r w:rsidRPr="001D5D9F">
              <w:rPr>
                <w:rFonts w:ascii="Lucida Console" w:eastAsia="Times New Roman" w:hAnsi="Lucida Console" w:cs="Times New Roman"/>
                <w:color w:val="0000FF"/>
                <w:sz w:val="16"/>
                <w:szCs w:val="16"/>
              </w:rPr>
              <w:t>len</w:t>
            </w:r>
            <w:r w:rsidRPr="001D5D9F">
              <w:rPr>
                <w:rFonts w:ascii="Lucida Console" w:eastAsia="Times New Roman" w:hAnsi="Lucida Console" w:cs="Times New Roman"/>
                <w:color w:val="000000"/>
                <w:sz w:val="16"/>
                <w:szCs w:val="16"/>
              </w:rPr>
              <w:t>(pdf_reader.pages)):</w:t>
            </w:r>
          </w:p>
          <w:p w14:paraId="5B5AEDBB"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page = pdf_reader.pages[page_num]</w:t>
            </w:r>
          </w:p>
          <w:p w14:paraId="43DE405A" w14:textId="1524A81A" w:rsidR="001D5D9F" w:rsidRPr="00884C52"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text = clean_text(page.extract_text())</w:t>
            </w:r>
          </w:p>
          <w:p w14:paraId="4057A645"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pdf_text += text</w:t>
            </w:r>
          </w:p>
          <w:p w14:paraId="7D927C48"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p>
          <w:p w14:paraId="77B6C07A"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pdf_file.close()</w:t>
            </w:r>
          </w:p>
          <w:p w14:paraId="3902FEEF"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w:t>
            </w:r>
            <w:r w:rsidRPr="001D5D9F">
              <w:rPr>
                <w:rFonts w:ascii="Lucida Console" w:eastAsia="Times New Roman" w:hAnsi="Lucida Console" w:cs="Times New Roman"/>
                <w:color w:val="0000FF"/>
                <w:sz w:val="16"/>
                <w:szCs w:val="16"/>
              </w:rPr>
              <w:t>return</w:t>
            </w:r>
            <w:r w:rsidRPr="001D5D9F">
              <w:rPr>
                <w:rFonts w:ascii="Lucida Console" w:eastAsia="Times New Roman" w:hAnsi="Lucida Console" w:cs="Times New Roman"/>
                <w:color w:val="000000"/>
                <w:sz w:val="16"/>
                <w:szCs w:val="16"/>
              </w:rPr>
              <w:t xml:space="preserve"> pdf_text.strip()</w:t>
            </w:r>
          </w:p>
          <w:p w14:paraId="42FADEFB"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p>
          <w:p w14:paraId="2D4919F4" w14:textId="77777777" w:rsidR="001D5D9F"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w:t>
            </w:r>
            <w:r w:rsidRPr="001D5D9F">
              <w:rPr>
                <w:rFonts w:ascii="Lucida Console" w:eastAsia="Times New Roman" w:hAnsi="Lucida Console" w:cs="Times New Roman"/>
                <w:color w:val="0000FF"/>
                <w:sz w:val="16"/>
                <w:szCs w:val="16"/>
              </w:rPr>
              <w:t>except</w:t>
            </w:r>
            <w:r w:rsidRPr="001D5D9F">
              <w:rPr>
                <w:rFonts w:ascii="Lucida Console" w:eastAsia="Times New Roman" w:hAnsi="Lucida Console" w:cs="Times New Roman"/>
                <w:color w:val="000000"/>
                <w:sz w:val="16"/>
                <w:szCs w:val="16"/>
              </w:rPr>
              <w:t xml:space="preserve"> requests.exceptions.RequestException </w:t>
            </w:r>
            <w:r w:rsidRPr="001D5D9F">
              <w:rPr>
                <w:rFonts w:ascii="Lucida Console" w:eastAsia="Times New Roman" w:hAnsi="Lucida Console" w:cs="Times New Roman"/>
                <w:color w:val="0000FF"/>
                <w:sz w:val="16"/>
                <w:szCs w:val="16"/>
              </w:rPr>
              <w:t>as</w:t>
            </w:r>
            <w:r w:rsidRPr="001D5D9F">
              <w:rPr>
                <w:rFonts w:ascii="Lucida Console" w:eastAsia="Times New Roman" w:hAnsi="Lucida Console" w:cs="Times New Roman"/>
                <w:color w:val="000000"/>
                <w:sz w:val="16"/>
                <w:szCs w:val="16"/>
              </w:rPr>
              <w:t xml:space="preserve"> e:</w:t>
            </w:r>
          </w:p>
          <w:p w14:paraId="7E900B13" w14:textId="520ECC6B" w:rsidR="00C60EED" w:rsidRPr="001D5D9F" w:rsidRDefault="001D5D9F" w:rsidP="003809E9">
            <w:pPr>
              <w:numPr>
                <w:ilvl w:val="0"/>
                <w:numId w:val="9"/>
              </w:numPr>
              <w:spacing w:before="100" w:beforeAutospacing="1" w:line="276" w:lineRule="auto"/>
              <w:ind w:left="335"/>
              <w:jc w:val="left"/>
              <w:rPr>
                <w:rFonts w:ascii="Lucida Console" w:eastAsia="Times New Roman" w:hAnsi="Lucida Console" w:cs="Times New Roman"/>
                <w:color w:val="000000"/>
                <w:sz w:val="16"/>
                <w:szCs w:val="16"/>
              </w:rPr>
            </w:pPr>
            <w:r w:rsidRPr="001D5D9F">
              <w:rPr>
                <w:rFonts w:ascii="Lucida Console" w:eastAsia="Times New Roman" w:hAnsi="Lucida Console" w:cs="Times New Roman"/>
                <w:color w:val="000000"/>
                <w:sz w:val="16"/>
                <w:szCs w:val="16"/>
              </w:rPr>
              <w:t xml:space="preserve">    </w:t>
            </w:r>
            <w:r w:rsidRPr="001D5D9F">
              <w:rPr>
                <w:rFonts w:ascii="Lucida Console" w:eastAsia="Times New Roman" w:hAnsi="Lucida Console" w:cs="Times New Roman"/>
                <w:color w:val="0000FF"/>
                <w:sz w:val="16"/>
                <w:szCs w:val="16"/>
              </w:rPr>
              <w:t>print</w:t>
            </w:r>
            <w:r w:rsidRPr="001D5D9F">
              <w:rPr>
                <w:rFonts w:ascii="Lucida Console" w:eastAsia="Times New Roman" w:hAnsi="Lucida Console" w:cs="Times New Roman"/>
                <w:color w:val="000000"/>
                <w:sz w:val="16"/>
                <w:szCs w:val="16"/>
              </w:rPr>
              <w:t>(</w:t>
            </w:r>
            <w:r w:rsidRPr="001D5D9F">
              <w:rPr>
                <w:rFonts w:ascii="Lucida Console" w:eastAsia="Times New Roman" w:hAnsi="Lucida Console" w:cs="Times New Roman"/>
                <w:color w:val="A31515"/>
                <w:sz w:val="16"/>
                <w:szCs w:val="16"/>
              </w:rPr>
              <w:t>"Error:"</w:t>
            </w:r>
            <w:r w:rsidRPr="001D5D9F">
              <w:rPr>
                <w:rFonts w:ascii="Lucida Console" w:eastAsia="Times New Roman" w:hAnsi="Lucida Console" w:cs="Times New Roman"/>
                <w:color w:val="000000"/>
                <w:sz w:val="16"/>
                <w:szCs w:val="16"/>
              </w:rPr>
              <w:t>, e)</w:t>
            </w:r>
          </w:p>
        </w:tc>
      </w:tr>
    </w:tbl>
    <w:p w14:paraId="45365738" w14:textId="32EE67E4" w:rsidR="00DD45EE" w:rsidRDefault="00DD45EE" w:rsidP="007C4B4F"/>
    <w:p w14:paraId="5F12F91F" w14:textId="4B10FB57" w:rsidR="00820FFD" w:rsidRDefault="00820FFD" w:rsidP="00820FFD">
      <w:r>
        <w:t>Penjelasan Kode:</w:t>
      </w:r>
    </w:p>
    <w:p w14:paraId="41C5190E" w14:textId="77777777" w:rsidR="00820FFD" w:rsidRDefault="00820FFD" w:rsidP="003809E9">
      <w:pPr>
        <w:pStyle w:val="ListParagraph"/>
        <w:numPr>
          <w:ilvl w:val="0"/>
          <w:numId w:val="42"/>
        </w:numPr>
        <w:ind w:left="364"/>
      </w:pPr>
      <w:r>
        <w:t>Definisi Fungsi</w:t>
      </w:r>
    </w:p>
    <w:p w14:paraId="7DE15BA4" w14:textId="1AD297AB" w:rsidR="000435F3" w:rsidRDefault="00860C83" w:rsidP="00985756">
      <w:pPr>
        <w:pStyle w:val="ListParagraph"/>
        <w:ind w:left="364"/>
      </w:pPr>
      <w:r w:rsidRPr="00860C83">
        <w:t>Pada baris nomor 83</w:t>
      </w:r>
      <w:r w:rsidR="00820FFD">
        <w:t xml:space="preserve"> dibuat sebuah fungsi </w:t>
      </w:r>
      <w:r w:rsidR="002B7761">
        <w:t>“</w:t>
      </w:r>
      <w:r w:rsidR="00820FFD">
        <w:t>read_pdf</w:t>
      </w:r>
      <w:r w:rsidR="002B7761">
        <w:t>”</w:t>
      </w:r>
      <w:r w:rsidR="00923B6A">
        <w:t xml:space="preserve"> yang menerima satu parameter yaitu </w:t>
      </w:r>
      <w:r w:rsidR="00820FFD">
        <w:t>file_pdf"</w:t>
      </w:r>
      <w:r w:rsidR="00923B6A">
        <w:t xml:space="preserve"> untuk nama file PDF atau path lokasi PDF yang akan dibaca.</w:t>
      </w:r>
    </w:p>
    <w:p w14:paraId="68A6E630" w14:textId="77777777" w:rsidR="00820FFD" w:rsidRDefault="00820FFD" w:rsidP="003809E9">
      <w:pPr>
        <w:pStyle w:val="ListParagraph"/>
        <w:numPr>
          <w:ilvl w:val="0"/>
          <w:numId w:val="42"/>
        </w:numPr>
        <w:ind w:left="364"/>
      </w:pPr>
      <w:r>
        <w:t>Blok Try-Except</w:t>
      </w:r>
    </w:p>
    <w:p w14:paraId="5CB8F833" w14:textId="19F8CACD" w:rsidR="00820FFD" w:rsidRDefault="00860C83" w:rsidP="00402345">
      <w:pPr>
        <w:pStyle w:val="ListParagraph"/>
        <w:ind w:left="364"/>
      </w:pPr>
      <w:r w:rsidRPr="00860C83">
        <w:t>Pada baris nomor 84</w:t>
      </w:r>
      <w:r w:rsidR="00820FFD">
        <w:t xml:space="preserve">, digunakan blok </w:t>
      </w:r>
      <w:r w:rsidR="002B7761">
        <w:t>“</w:t>
      </w:r>
      <w:r w:rsidR="00820FFD">
        <w:t>try-except</w:t>
      </w:r>
      <w:r w:rsidR="002B7761">
        <w:t>”</w:t>
      </w:r>
      <w:r w:rsidR="00820FFD">
        <w:t xml:space="preserve"> untuk menangani kesalahan selama proses membaca file PDF. </w:t>
      </w:r>
    </w:p>
    <w:p w14:paraId="63E6DD74" w14:textId="77777777" w:rsidR="00985756" w:rsidRDefault="00985756" w:rsidP="00402345">
      <w:pPr>
        <w:pStyle w:val="ListParagraph"/>
        <w:ind w:left="364"/>
      </w:pPr>
    </w:p>
    <w:p w14:paraId="795DD8EC" w14:textId="77777777" w:rsidR="00820FFD" w:rsidRDefault="00820FFD" w:rsidP="003809E9">
      <w:pPr>
        <w:pStyle w:val="ListParagraph"/>
        <w:numPr>
          <w:ilvl w:val="0"/>
          <w:numId w:val="42"/>
        </w:numPr>
        <w:ind w:left="364"/>
      </w:pPr>
      <w:r>
        <w:t>Inisialisasi Variabel</w:t>
      </w:r>
    </w:p>
    <w:p w14:paraId="3D1F65E5" w14:textId="23F816D0" w:rsidR="00820FFD" w:rsidRDefault="00860C83" w:rsidP="00402345">
      <w:pPr>
        <w:pStyle w:val="ListParagraph"/>
        <w:ind w:left="364"/>
      </w:pPr>
      <w:r w:rsidRPr="00860C83">
        <w:t>Pada baris nomor 85</w:t>
      </w:r>
      <w:r w:rsidR="00820FFD">
        <w:t xml:space="preserve">, variabel </w:t>
      </w:r>
      <w:r w:rsidR="002B7761">
        <w:t>“</w:t>
      </w:r>
      <w:r w:rsidR="00820FFD">
        <w:t>pdf_text</w:t>
      </w:r>
      <w:r w:rsidR="002B7761">
        <w:t>”</w:t>
      </w:r>
      <w:r w:rsidR="00820FFD">
        <w:t xml:space="preserve"> diinisialisasi sebagai string kosong untuk menyimpan teks yang diekstrak dari PDF.</w:t>
      </w:r>
    </w:p>
    <w:p w14:paraId="78A2E61C" w14:textId="77777777" w:rsidR="00820FFD" w:rsidRDefault="00820FFD" w:rsidP="003809E9">
      <w:pPr>
        <w:pStyle w:val="ListParagraph"/>
        <w:numPr>
          <w:ilvl w:val="0"/>
          <w:numId w:val="42"/>
        </w:numPr>
        <w:ind w:left="364"/>
      </w:pPr>
      <w:r>
        <w:t>Membuka File PDF</w:t>
      </w:r>
    </w:p>
    <w:p w14:paraId="1BF47926" w14:textId="680B73CC" w:rsidR="00820FFD" w:rsidRDefault="00860C83" w:rsidP="00402345">
      <w:pPr>
        <w:pStyle w:val="ListParagraph"/>
        <w:ind w:left="364"/>
      </w:pPr>
      <w:r w:rsidRPr="00860C83">
        <w:t>Pada baris nomor 86</w:t>
      </w:r>
      <w:r w:rsidR="00820FFD">
        <w:t>, file PDF dibuka dalam mode baca biner (</w:t>
      </w:r>
      <w:r w:rsidR="002B7761">
        <w:t>“</w:t>
      </w:r>
      <w:r w:rsidR="00820FFD">
        <w:t>'rb'</w:t>
      </w:r>
      <w:r w:rsidR="002B7761">
        <w:t>“</w:t>
      </w:r>
      <w:r w:rsidR="00820FFD">
        <w:t>).</w:t>
      </w:r>
    </w:p>
    <w:p w14:paraId="56AFCC38" w14:textId="77777777" w:rsidR="00820FFD" w:rsidRDefault="00820FFD" w:rsidP="003809E9">
      <w:pPr>
        <w:pStyle w:val="ListParagraph"/>
        <w:numPr>
          <w:ilvl w:val="0"/>
          <w:numId w:val="42"/>
        </w:numPr>
        <w:ind w:left="364"/>
      </w:pPr>
      <w:r>
        <w:t>Inisialisasi PDF Reader</w:t>
      </w:r>
    </w:p>
    <w:p w14:paraId="73FD8C12" w14:textId="627696A6" w:rsidR="00820FFD" w:rsidRDefault="00860C83" w:rsidP="00402345">
      <w:pPr>
        <w:pStyle w:val="ListParagraph"/>
        <w:ind w:left="364"/>
      </w:pPr>
      <w:r w:rsidRPr="00860C83">
        <w:t>Pada baris nomor 87</w:t>
      </w:r>
      <w:r w:rsidR="00820FFD">
        <w:t xml:space="preserve">, </w:t>
      </w:r>
      <w:r w:rsidR="002B7761">
        <w:t>“</w:t>
      </w:r>
      <w:r w:rsidR="00820FFD">
        <w:t>PyPDF2.PdfReader</w:t>
      </w:r>
      <w:r w:rsidR="002B7761">
        <w:t>”</w:t>
      </w:r>
      <w:r w:rsidR="00820FFD">
        <w:t xml:space="preserve"> digunakan untuk membaca konten dari file PDF.</w:t>
      </w:r>
    </w:p>
    <w:p w14:paraId="131E1BD0" w14:textId="77777777" w:rsidR="00820FFD" w:rsidRDefault="00820FFD" w:rsidP="003809E9">
      <w:pPr>
        <w:pStyle w:val="ListParagraph"/>
        <w:numPr>
          <w:ilvl w:val="0"/>
          <w:numId w:val="42"/>
        </w:numPr>
        <w:ind w:left="364"/>
      </w:pPr>
      <w:r>
        <w:t>Iterasi Melalui Halaman PDF</w:t>
      </w:r>
    </w:p>
    <w:p w14:paraId="30E95CD5" w14:textId="3D4B8960" w:rsidR="00820FFD" w:rsidRDefault="00860C83" w:rsidP="00402345">
      <w:pPr>
        <w:pStyle w:val="ListParagraph"/>
        <w:ind w:left="364"/>
      </w:pPr>
      <w:r w:rsidRPr="00860C83">
        <w:t>Pada baris nomor 89 hingga 92</w:t>
      </w:r>
      <w:r w:rsidR="00820FFD">
        <w:t>, dilakukan iterasi melalui setiap halaman dalam PDF:</w:t>
      </w:r>
    </w:p>
    <w:p w14:paraId="22532A26" w14:textId="708F0C86" w:rsidR="00820FFD" w:rsidRDefault="00820FFD" w:rsidP="003809E9">
      <w:pPr>
        <w:pStyle w:val="ListParagraph"/>
        <w:numPr>
          <w:ilvl w:val="0"/>
          <w:numId w:val="43"/>
        </w:numPr>
        <w:ind w:left="714"/>
      </w:pPr>
      <w:r>
        <w:t xml:space="preserve">Pada baris nomor </w:t>
      </w:r>
      <w:r w:rsidR="00860C83">
        <w:t>90</w:t>
      </w:r>
      <w:r>
        <w:t>, mengambil halaman saat ini.</w:t>
      </w:r>
    </w:p>
    <w:p w14:paraId="1BDC0CA9" w14:textId="5F4F3BE2" w:rsidR="00820FFD" w:rsidRDefault="00820FFD" w:rsidP="003809E9">
      <w:pPr>
        <w:pStyle w:val="ListParagraph"/>
        <w:numPr>
          <w:ilvl w:val="0"/>
          <w:numId w:val="43"/>
        </w:numPr>
        <w:ind w:left="714"/>
      </w:pPr>
      <w:r>
        <w:t>Pada baris nomor 9</w:t>
      </w:r>
      <w:r w:rsidR="00860C83">
        <w:t>1</w:t>
      </w:r>
      <w:r>
        <w:t xml:space="preserve">, mengekstrak teks dari halaman dan membersihkannya menggunakan fungsi </w:t>
      </w:r>
      <w:r w:rsidR="002B7761">
        <w:t>“</w:t>
      </w:r>
      <w:r>
        <w:t>clean_text</w:t>
      </w:r>
      <w:r w:rsidR="002B7761">
        <w:t>”</w:t>
      </w:r>
      <w:r>
        <w:t>.</w:t>
      </w:r>
    </w:p>
    <w:p w14:paraId="1C4FA53E" w14:textId="31BE3A93" w:rsidR="00820FFD" w:rsidRDefault="00860C83" w:rsidP="003809E9">
      <w:pPr>
        <w:pStyle w:val="ListParagraph"/>
        <w:numPr>
          <w:ilvl w:val="0"/>
          <w:numId w:val="43"/>
        </w:numPr>
        <w:ind w:left="714"/>
      </w:pPr>
      <w:r>
        <w:t>Pada baris nomor 92</w:t>
      </w:r>
      <w:r w:rsidR="00820FFD">
        <w:t xml:space="preserve">, menambahkan teks yang diekstrak ke variabel </w:t>
      </w:r>
      <w:r w:rsidR="002B7761">
        <w:t>“</w:t>
      </w:r>
      <w:r w:rsidR="00820FFD">
        <w:t>pdf_text</w:t>
      </w:r>
      <w:r w:rsidR="002B7761">
        <w:t>”</w:t>
      </w:r>
      <w:r w:rsidR="00820FFD">
        <w:t>:</w:t>
      </w:r>
    </w:p>
    <w:p w14:paraId="1E8F5E04" w14:textId="77777777" w:rsidR="00820FFD" w:rsidRDefault="00820FFD" w:rsidP="003809E9">
      <w:pPr>
        <w:pStyle w:val="ListParagraph"/>
        <w:numPr>
          <w:ilvl w:val="0"/>
          <w:numId w:val="42"/>
        </w:numPr>
        <w:ind w:left="364"/>
      </w:pPr>
      <w:r>
        <w:t>Menutup File PDF</w:t>
      </w:r>
    </w:p>
    <w:p w14:paraId="47BCD9D4" w14:textId="79F0AB7E" w:rsidR="00820FFD" w:rsidRDefault="00860C83" w:rsidP="00402345">
      <w:pPr>
        <w:pStyle w:val="ListParagraph"/>
        <w:ind w:left="364"/>
      </w:pPr>
      <w:r w:rsidRPr="00860C83">
        <w:t>Pada baris nomor 94</w:t>
      </w:r>
      <w:r w:rsidR="00820FFD">
        <w:t>, file PDF ditutup setelah selesai dibaca.</w:t>
      </w:r>
    </w:p>
    <w:p w14:paraId="3195EBE8" w14:textId="1ADD79B5" w:rsidR="00820FFD" w:rsidRDefault="00820FFD" w:rsidP="003809E9">
      <w:pPr>
        <w:pStyle w:val="ListParagraph"/>
        <w:numPr>
          <w:ilvl w:val="0"/>
          <w:numId w:val="42"/>
        </w:numPr>
        <w:ind w:left="364"/>
      </w:pPr>
      <w:r>
        <w:t>Mengembalikan Teks yang Diekstrak</w:t>
      </w:r>
    </w:p>
    <w:p w14:paraId="6AE1DEDC" w14:textId="2BD80EC7" w:rsidR="00820FFD" w:rsidRDefault="00860C83" w:rsidP="00402345">
      <w:pPr>
        <w:pStyle w:val="ListParagraph"/>
        <w:ind w:left="364"/>
      </w:pPr>
      <w:r w:rsidRPr="00860C83">
        <w:t>Pada baris nomor 95</w:t>
      </w:r>
      <w:r w:rsidR="00820FFD">
        <w:t xml:space="preserve">, teks yang diekstrak dari PDF dikembalikan </w:t>
      </w:r>
      <w:r w:rsidR="00923B6A">
        <w:t>dengan meng</w:t>
      </w:r>
      <w:r w:rsidR="00820FFD">
        <w:t>hapus spasi</w:t>
      </w:r>
      <w:r w:rsidR="00923B6A">
        <w:t xml:space="preserve"> ganda yang berada</w:t>
      </w:r>
      <w:r w:rsidR="00820FFD">
        <w:t xml:space="preserve"> di awal dan akhir</w:t>
      </w:r>
      <w:r w:rsidR="00923B6A">
        <w:t xml:space="preserve"> kalimat</w:t>
      </w:r>
      <w:r w:rsidR="00820FFD">
        <w:t>.</w:t>
      </w:r>
    </w:p>
    <w:p w14:paraId="65F847D4" w14:textId="43B2D480" w:rsidR="00820FFD" w:rsidRDefault="00820FFD" w:rsidP="003809E9">
      <w:pPr>
        <w:pStyle w:val="ListParagraph"/>
        <w:numPr>
          <w:ilvl w:val="0"/>
          <w:numId w:val="42"/>
        </w:numPr>
        <w:ind w:left="364"/>
      </w:pPr>
      <w:r>
        <w:t>Penanganan Kesalahan</w:t>
      </w:r>
    </w:p>
    <w:p w14:paraId="29FAC982" w14:textId="76DDD128" w:rsidR="00820FFD" w:rsidRDefault="00860C83" w:rsidP="00402345">
      <w:pPr>
        <w:pStyle w:val="ListParagraph"/>
        <w:ind w:left="364"/>
      </w:pPr>
      <w:r w:rsidRPr="00860C83">
        <w:t>Pada baris nomor 97</w:t>
      </w:r>
      <w:r w:rsidR="00820FFD">
        <w:t xml:space="preserve">, blok </w:t>
      </w:r>
      <w:r w:rsidR="002B7761">
        <w:t>“</w:t>
      </w:r>
      <w:r w:rsidR="00820FFD">
        <w:t>except</w:t>
      </w:r>
      <w:r w:rsidR="002B7761">
        <w:t>”</w:t>
      </w:r>
      <w:r w:rsidR="00820FFD">
        <w:t xml:space="preserve"> menangkap kesalahan </w:t>
      </w:r>
      <w:r w:rsidR="002B7761">
        <w:t>“</w:t>
      </w:r>
      <w:r w:rsidR="00820FFD">
        <w:t>requests.exceptions.RequestException</w:t>
      </w:r>
      <w:r w:rsidR="002B7761">
        <w:t>”</w:t>
      </w:r>
      <w:r w:rsidR="00820FFD">
        <w:t xml:space="preserve"> dan mencetak pesan kesalahan. </w:t>
      </w:r>
    </w:p>
    <w:p w14:paraId="5C6FAAD1" w14:textId="1460C64A" w:rsidR="00C60EED" w:rsidRDefault="00C60EED" w:rsidP="00C60EED">
      <w:pPr>
        <w:pStyle w:val="Heading4"/>
      </w:pPr>
      <w:r w:rsidRPr="00C60EED">
        <w:t>Fungsi zip_dokumen()</w:t>
      </w:r>
    </w:p>
    <w:p w14:paraId="5FA3CBC3" w14:textId="022EB0E8" w:rsidR="00D31112" w:rsidRDefault="00D31112" w:rsidP="00B12890">
      <w:pPr>
        <w:ind w:firstLine="720"/>
      </w:pPr>
      <w:r w:rsidRPr="00D31112">
        <w:t xml:space="preserve">Pada bagian ini, dibuat sebuah fungsi bernama zip_dokumen() dengan dua parameter yaitu filename dan listData. Filename adalah nama dari file </w:t>
      </w:r>
      <w:r>
        <w:t xml:space="preserve">dari hasil kompres format </w:t>
      </w:r>
      <w:r w:rsidRPr="00D31112">
        <w:t>zip, sedangkan listData berisi semua file yang telah diunduh. Tujuan dari fungsi ini adalah untuk mengompres seluruh file ke dalam format zip, sehingga memudahkan dalam mengunduh seluruh file tersebut.</w:t>
      </w:r>
      <w:r w:rsidR="00DB7739">
        <w:t xml:space="preserve"> Kode fungsi ini </w:t>
      </w:r>
      <w:r w:rsidR="004B7C1F">
        <w:t>bisa dilihat dalam</w:t>
      </w:r>
      <w:r w:rsidR="00AF6F40">
        <w:t xml:space="preserve"> </w:t>
      </w:r>
      <w:r w:rsidR="00AF6F40" w:rsidRPr="00AF6F40">
        <w:fldChar w:fldCharType="begin"/>
      </w:r>
      <w:r w:rsidR="00AF6F40" w:rsidRPr="00AF6F40">
        <w:instrText xml:space="preserve"> REF _Ref168407382 \h  \* MERGEFORMAT </w:instrText>
      </w:r>
      <w:r w:rsidR="00AF6F40" w:rsidRPr="00AF6F40">
        <w:fldChar w:fldCharType="separate"/>
      </w:r>
      <w:r w:rsidR="007924A3">
        <w:rPr>
          <w:szCs w:val="24"/>
        </w:rPr>
        <w:t>Kode 4.</w:t>
      </w:r>
      <w:r w:rsidR="007924A3" w:rsidRPr="007924A3">
        <w:rPr>
          <w:szCs w:val="24"/>
        </w:rPr>
        <w:t>6</w:t>
      </w:r>
      <w:r w:rsidR="00AF6F40" w:rsidRPr="00AF6F40">
        <w:fldChar w:fldCharType="end"/>
      </w:r>
      <w:r w:rsidR="00DB7739" w:rsidRPr="00DB7739">
        <w:t>.</w:t>
      </w:r>
    </w:p>
    <w:p w14:paraId="3D98E818" w14:textId="77777777" w:rsidR="00985756" w:rsidRPr="00D31112" w:rsidRDefault="00985756" w:rsidP="00B12890">
      <w:pPr>
        <w:ind w:firstLine="720"/>
      </w:pPr>
    </w:p>
    <w:p w14:paraId="216787A3" w14:textId="2662B0F8" w:rsidR="00AF6F40" w:rsidRPr="00AF6F40" w:rsidRDefault="00AF6F40" w:rsidP="00AF6F40">
      <w:pPr>
        <w:pStyle w:val="Caption"/>
        <w:jc w:val="center"/>
        <w:rPr>
          <w:i w:val="0"/>
          <w:color w:val="auto"/>
          <w:sz w:val="24"/>
          <w:szCs w:val="24"/>
        </w:rPr>
      </w:pPr>
      <w:bookmarkStart w:id="163" w:name="_Ref168407382"/>
      <w:bookmarkStart w:id="164" w:name="_Toc172830891"/>
      <w:r>
        <w:rPr>
          <w:i w:val="0"/>
          <w:color w:val="auto"/>
          <w:sz w:val="24"/>
          <w:szCs w:val="24"/>
        </w:rPr>
        <w:t>Kode 4.</w:t>
      </w:r>
      <w:r w:rsidRPr="00AF6F40">
        <w:rPr>
          <w:i w:val="0"/>
          <w:color w:val="auto"/>
          <w:sz w:val="24"/>
          <w:szCs w:val="24"/>
        </w:rPr>
        <w:fldChar w:fldCharType="begin"/>
      </w:r>
      <w:r w:rsidRPr="00AF6F40">
        <w:rPr>
          <w:i w:val="0"/>
          <w:color w:val="auto"/>
          <w:sz w:val="24"/>
          <w:szCs w:val="24"/>
        </w:rPr>
        <w:instrText xml:space="preserve"> SEQ Kode_4. \* ARABIC </w:instrText>
      </w:r>
      <w:r w:rsidRPr="00AF6F40">
        <w:rPr>
          <w:i w:val="0"/>
          <w:color w:val="auto"/>
          <w:sz w:val="24"/>
          <w:szCs w:val="24"/>
        </w:rPr>
        <w:fldChar w:fldCharType="separate"/>
      </w:r>
      <w:r w:rsidR="007924A3">
        <w:rPr>
          <w:i w:val="0"/>
          <w:noProof/>
          <w:color w:val="auto"/>
          <w:sz w:val="24"/>
          <w:szCs w:val="24"/>
        </w:rPr>
        <w:t>6</w:t>
      </w:r>
      <w:r w:rsidRPr="00AF6F40">
        <w:rPr>
          <w:i w:val="0"/>
          <w:color w:val="auto"/>
          <w:sz w:val="24"/>
          <w:szCs w:val="24"/>
        </w:rPr>
        <w:fldChar w:fldCharType="end"/>
      </w:r>
      <w:bookmarkEnd w:id="163"/>
      <w:r w:rsidRPr="00AF6F40">
        <w:rPr>
          <w:i w:val="0"/>
          <w:color w:val="auto"/>
          <w:sz w:val="24"/>
          <w:szCs w:val="24"/>
        </w:rPr>
        <w:t xml:space="preserve"> Fungsi zip_dokumen()</w:t>
      </w:r>
      <w:bookmarkEnd w:id="164"/>
    </w:p>
    <w:tbl>
      <w:tblPr>
        <w:tblStyle w:val="TableGrid"/>
        <w:tblW w:w="0" w:type="auto"/>
        <w:tblLook w:val="04A0" w:firstRow="1" w:lastRow="0" w:firstColumn="1" w:lastColumn="0" w:noHBand="0" w:noVBand="1"/>
      </w:tblPr>
      <w:tblGrid>
        <w:gridCol w:w="7928"/>
      </w:tblGrid>
      <w:tr w:rsidR="00C60EED" w:rsidRPr="00F34A5B" w14:paraId="0D98DA69" w14:textId="77777777" w:rsidTr="004F1257">
        <w:trPr>
          <w:hidden/>
        </w:trPr>
        <w:tc>
          <w:tcPr>
            <w:tcW w:w="7928" w:type="dxa"/>
          </w:tcPr>
          <w:p w14:paraId="35710C89"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A237D06"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7E8BD03"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392A8A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539173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9AF0789"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A7ABDB7"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17B46A1"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A8C76A7"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E9A3B2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5BF7336"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3AD09B6"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9F938FC"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70622BC"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9C4E50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38A11A0"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93B32E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94AEFD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346B274"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1DBF6E1"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3C70D68"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16CAD08"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F2D43B0"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6A87B9D"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CDCF727"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EEB571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88F3F5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8E76E3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4AE3BC1"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C0EF35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8FEDDC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130377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37FC02F"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2361A5F"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0908BF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7C1035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E894AEA"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C3B6907"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6DF2C30"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7F91D7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8AAEC86"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87C28C8"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6DF3B2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EE220A7"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0FBA139"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39609EF"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44AFE5B"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29D6C34"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1527E4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8023B2D"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7A837F4"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05CFBC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5F680BC"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C073173"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32C86A3"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4ED63F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E795EF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0173B77"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B8948EF"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682EF9D"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109420C"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D2C972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87050E4"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14E2A14"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E43CBB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C0ED88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AAB1A9B"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AF70E3F"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08B5F69"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83496D9"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130CB9B"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5275D1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1AFA5FD"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F7144FE"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6129458"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B43F3AD"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CA944EB"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6CBC515"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0B5C316"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12FB4D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F54114F"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25B3A9B6"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0B52DE0"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03E5714B"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1869C76"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516A7DB"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38B1454"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DDD427C"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D51BC40"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CCFB53C"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515B8668"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190AF674"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B239B22"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79C5F100"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C0ACB4A"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452317E1"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3C2D51AF"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574575B" w14:textId="77777777" w:rsidR="00C55B43" w:rsidRPr="00C55B43" w:rsidRDefault="00C55B43" w:rsidP="003809E9">
            <w:pPr>
              <w:pStyle w:val="ListParagraph"/>
              <w:numPr>
                <w:ilvl w:val="0"/>
                <w:numId w:val="10"/>
              </w:numPr>
              <w:spacing w:before="100" w:beforeAutospacing="1" w:line="276" w:lineRule="auto"/>
              <w:ind w:left="346"/>
              <w:contextualSpacing w:val="0"/>
              <w:jc w:val="left"/>
              <w:rPr>
                <w:rFonts w:ascii="Lucida Console" w:eastAsia="Times New Roman" w:hAnsi="Lucida Console" w:cs="Times New Roman"/>
                <w:vanish/>
                <w:color w:val="0000FF"/>
                <w:sz w:val="16"/>
                <w:szCs w:val="16"/>
              </w:rPr>
            </w:pPr>
          </w:p>
          <w:p w14:paraId="687752BA" w14:textId="31A36C09"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FF"/>
                <w:sz w:val="16"/>
                <w:szCs w:val="16"/>
              </w:rPr>
              <w:t>def</w:t>
            </w:r>
            <w:r w:rsidRPr="00B70919">
              <w:rPr>
                <w:rFonts w:ascii="Lucida Console" w:eastAsia="Times New Roman" w:hAnsi="Lucida Console" w:cs="Times New Roman"/>
                <w:color w:val="000000"/>
                <w:sz w:val="16"/>
                <w:szCs w:val="16"/>
              </w:rPr>
              <w:t xml:space="preserve"> </w:t>
            </w:r>
            <w:r w:rsidRPr="00B70919">
              <w:rPr>
                <w:rFonts w:ascii="Lucida Console" w:eastAsia="Times New Roman" w:hAnsi="Lucida Console" w:cs="Times New Roman"/>
                <w:color w:val="A31515"/>
                <w:sz w:val="16"/>
                <w:szCs w:val="16"/>
              </w:rPr>
              <w:t>zip_dokumen</w:t>
            </w:r>
            <w:r w:rsidRPr="00B70919">
              <w:rPr>
                <w:rFonts w:ascii="Lucida Console" w:eastAsia="Times New Roman" w:hAnsi="Lucida Console" w:cs="Times New Roman"/>
                <w:color w:val="000000"/>
                <w:sz w:val="16"/>
                <w:szCs w:val="16"/>
              </w:rPr>
              <w:t>(filename,listData):</w:t>
            </w:r>
          </w:p>
          <w:p w14:paraId="44AD8D60"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w:t>
            </w:r>
            <w:r w:rsidRPr="00B70919">
              <w:rPr>
                <w:rFonts w:ascii="Lucida Console" w:eastAsia="Times New Roman" w:hAnsi="Lucida Console" w:cs="Times New Roman"/>
                <w:color w:val="008000"/>
                <w:sz w:val="16"/>
                <w:szCs w:val="16"/>
              </w:rPr>
              <w:t># Buka file zip untuk penulisan</w:t>
            </w:r>
          </w:p>
          <w:p w14:paraId="5115739E"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w:t>
            </w:r>
            <w:r w:rsidRPr="00B70919">
              <w:rPr>
                <w:rFonts w:ascii="Lucida Console" w:eastAsia="Times New Roman" w:hAnsi="Lucida Console" w:cs="Times New Roman"/>
                <w:color w:val="0000FF"/>
                <w:sz w:val="16"/>
                <w:szCs w:val="16"/>
              </w:rPr>
              <w:t>with</w:t>
            </w:r>
            <w:r w:rsidRPr="00B70919">
              <w:rPr>
                <w:rFonts w:ascii="Lucida Console" w:eastAsia="Times New Roman" w:hAnsi="Lucida Console" w:cs="Times New Roman"/>
                <w:color w:val="000000"/>
                <w:sz w:val="16"/>
                <w:szCs w:val="16"/>
              </w:rPr>
              <w:t xml:space="preserve"> zipfile.ZipFile(filename, </w:t>
            </w:r>
            <w:r w:rsidRPr="00B70919">
              <w:rPr>
                <w:rFonts w:ascii="Lucida Console" w:eastAsia="Times New Roman" w:hAnsi="Lucida Console" w:cs="Times New Roman"/>
                <w:color w:val="A31515"/>
                <w:sz w:val="16"/>
                <w:szCs w:val="16"/>
              </w:rPr>
              <w:t>"w"</w:t>
            </w:r>
            <w:r w:rsidRPr="00B70919">
              <w:rPr>
                <w:rFonts w:ascii="Lucida Console" w:eastAsia="Times New Roman" w:hAnsi="Lucida Console" w:cs="Times New Roman"/>
                <w:color w:val="000000"/>
                <w:sz w:val="16"/>
                <w:szCs w:val="16"/>
              </w:rPr>
              <w:t xml:space="preserve">, zipfile.ZIP_DEFLATED) </w:t>
            </w:r>
            <w:r w:rsidRPr="00B70919">
              <w:rPr>
                <w:rFonts w:ascii="Lucida Console" w:eastAsia="Times New Roman" w:hAnsi="Lucida Console" w:cs="Times New Roman"/>
                <w:color w:val="0000FF"/>
                <w:sz w:val="16"/>
                <w:szCs w:val="16"/>
              </w:rPr>
              <w:t>as</w:t>
            </w:r>
            <w:r w:rsidRPr="00B70919">
              <w:rPr>
                <w:rFonts w:ascii="Lucida Console" w:eastAsia="Times New Roman" w:hAnsi="Lucida Console" w:cs="Times New Roman"/>
                <w:color w:val="000000"/>
                <w:sz w:val="16"/>
                <w:szCs w:val="16"/>
              </w:rPr>
              <w:t xml:space="preserve"> zipf:</w:t>
            </w:r>
          </w:p>
          <w:p w14:paraId="3F0142C6"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w:t>
            </w:r>
            <w:r w:rsidRPr="00B70919">
              <w:rPr>
                <w:rFonts w:ascii="Lucida Console" w:eastAsia="Times New Roman" w:hAnsi="Lucida Console" w:cs="Times New Roman"/>
                <w:color w:val="0000FF"/>
                <w:sz w:val="16"/>
                <w:szCs w:val="16"/>
              </w:rPr>
              <w:t>for</w:t>
            </w:r>
            <w:r w:rsidRPr="00B70919">
              <w:rPr>
                <w:rFonts w:ascii="Lucida Console" w:eastAsia="Times New Roman" w:hAnsi="Lucida Console" w:cs="Times New Roman"/>
                <w:color w:val="000000"/>
                <w:sz w:val="16"/>
                <w:szCs w:val="16"/>
              </w:rPr>
              <w:t xml:space="preserve"> file </w:t>
            </w:r>
            <w:r w:rsidRPr="00B70919">
              <w:rPr>
                <w:rFonts w:ascii="Lucida Console" w:eastAsia="Times New Roman" w:hAnsi="Lucida Console" w:cs="Times New Roman"/>
                <w:color w:val="0000FF"/>
                <w:sz w:val="16"/>
                <w:szCs w:val="16"/>
              </w:rPr>
              <w:t>in</w:t>
            </w:r>
            <w:r w:rsidRPr="00B70919">
              <w:rPr>
                <w:rFonts w:ascii="Lucida Console" w:eastAsia="Times New Roman" w:hAnsi="Lucida Console" w:cs="Times New Roman"/>
                <w:color w:val="000000"/>
                <w:sz w:val="16"/>
                <w:szCs w:val="16"/>
              </w:rPr>
              <w:t xml:space="preserve"> listData:</w:t>
            </w:r>
          </w:p>
          <w:p w14:paraId="2E6B7F9F"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w:t>
            </w:r>
            <w:r w:rsidRPr="00B70919">
              <w:rPr>
                <w:rFonts w:ascii="Lucida Console" w:eastAsia="Times New Roman" w:hAnsi="Lucida Console" w:cs="Times New Roman"/>
                <w:color w:val="008000"/>
                <w:sz w:val="16"/>
                <w:szCs w:val="16"/>
              </w:rPr>
              <w:t># Path lengkap ke file yang akan dimasukkan ke dalam zip</w:t>
            </w:r>
          </w:p>
          <w:p w14:paraId="6D0BBA7F"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file_path = os.path.join(</w:t>
            </w:r>
            <w:r w:rsidRPr="00B70919">
              <w:rPr>
                <w:rFonts w:ascii="Lucida Console" w:eastAsia="Times New Roman" w:hAnsi="Lucida Console" w:cs="Times New Roman"/>
                <w:color w:val="A31515"/>
                <w:sz w:val="16"/>
                <w:szCs w:val="16"/>
              </w:rPr>
              <w:t>'/content'</w:t>
            </w:r>
            <w:r w:rsidRPr="00B70919">
              <w:rPr>
                <w:rFonts w:ascii="Lucida Console" w:eastAsia="Times New Roman" w:hAnsi="Lucida Console" w:cs="Times New Roman"/>
                <w:color w:val="000000"/>
                <w:sz w:val="16"/>
                <w:szCs w:val="16"/>
              </w:rPr>
              <w:t>, file)</w:t>
            </w:r>
          </w:p>
          <w:p w14:paraId="75FE7BC4"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p>
          <w:p w14:paraId="3EDF021E"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w:t>
            </w:r>
            <w:r w:rsidRPr="00B70919">
              <w:rPr>
                <w:rFonts w:ascii="Lucida Console" w:eastAsia="Times New Roman" w:hAnsi="Lucida Console" w:cs="Times New Roman"/>
                <w:color w:val="008000"/>
                <w:sz w:val="16"/>
                <w:szCs w:val="16"/>
              </w:rPr>
              <w:t># Masukkan file ke dalam zip dengan nama yang sama</w:t>
            </w:r>
          </w:p>
          <w:p w14:paraId="0C6112BE"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zipf.write(file_path, os.path.basename(file_path))</w:t>
            </w:r>
          </w:p>
          <w:p w14:paraId="0318AE56" w14:textId="77777777" w:rsidR="00B70919"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p>
          <w:p w14:paraId="5BA96BC9" w14:textId="39B04B47" w:rsidR="00C60EED" w:rsidRPr="00B70919" w:rsidRDefault="00B70919" w:rsidP="003809E9">
            <w:pPr>
              <w:numPr>
                <w:ilvl w:val="0"/>
                <w:numId w:val="10"/>
              </w:numPr>
              <w:spacing w:before="100" w:beforeAutospacing="1" w:line="276" w:lineRule="auto"/>
              <w:ind w:left="346"/>
              <w:jc w:val="left"/>
              <w:rPr>
                <w:rFonts w:ascii="Lucida Console" w:eastAsia="Times New Roman" w:hAnsi="Lucida Console" w:cs="Times New Roman"/>
                <w:color w:val="000000"/>
                <w:sz w:val="16"/>
                <w:szCs w:val="16"/>
              </w:rPr>
            </w:pPr>
            <w:r w:rsidRPr="00B70919">
              <w:rPr>
                <w:rFonts w:ascii="Lucida Console" w:eastAsia="Times New Roman" w:hAnsi="Lucida Console" w:cs="Times New Roman"/>
                <w:color w:val="000000"/>
                <w:sz w:val="16"/>
                <w:szCs w:val="16"/>
              </w:rPr>
              <w:t xml:space="preserve">  </w:t>
            </w:r>
            <w:r w:rsidRPr="00B70919">
              <w:rPr>
                <w:rFonts w:ascii="Lucida Console" w:eastAsia="Times New Roman" w:hAnsi="Lucida Console" w:cs="Times New Roman"/>
                <w:color w:val="0000FF"/>
                <w:sz w:val="16"/>
                <w:szCs w:val="16"/>
              </w:rPr>
              <w:t>print</w:t>
            </w:r>
            <w:r w:rsidRPr="00B70919">
              <w:rPr>
                <w:rFonts w:ascii="Lucida Console" w:eastAsia="Times New Roman" w:hAnsi="Lucida Console" w:cs="Times New Roman"/>
                <w:color w:val="000000"/>
                <w:sz w:val="16"/>
                <w:szCs w:val="16"/>
              </w:rPr>
              <w:t>(</w:t>
            </w:r>
            <w:r w:rsidRPr="00B70919">
              <w:rPr>
                <w:rFonts w:ascii="Lucida Console" w:eastAsia="Times New Roman" w:hAnsi="Lucida Console" w:cs="Times New Roman"/>
                <w:color w:val="A31515"/>
                <w:sz w:val="16"/>
                <w:szCs w:val="16"/>
              </w:rPr>
              <w:t>f"File {filename} berhasil diciptakan."</w:t>
            </w:r>
            <w:r w:rsidRPr="00B70919">
              <w:rPr>
                <w:rFonts w:ascii="Lucida Console" w:eastAsia="Times New Roman" w:hAnsi="Lucida Console" w:cs="Times New Roman"/>
                <w:color w:val="000000"/>
                <w:sz w:val="16"/>
                <w:szCs w:val="16"/>
              </w:rPr>
              <w:t>)</w:t>
            </w:r>
          </w:p>
        </w:tc>
      </w:tr>
    </w:tbl>
    <w:p w14:paraId="176965DC" w14:textId="4D135C08" w:rsidR="00C60EED" w:rsidRDefault="00C60EED" w:rsidP="00C60EED"/>
    <w:p w14:paraId="2FE1544D" w14:textId="23FD4B9F" w:rsidR="00820FFD" w:rsidRDefault="007F093F" w:rsidP="00820FFD">
      <w:r>
        <w:t>Penjelasan Kode:</w:t>
      </w:r>
    </w:p>
    <w:p w14:paraId="4921307D" w14:textId="77777777" w:rsidR="007F093F" w:rsidRDefault="00820FFD" w:rsidP="003809E9">
      <w:pPr>
        <w:pStyle w:val="ListParagraph"/>
        <w:numPr>
          <w:ilvl w:val="0"/>
          <w:numId w:val="44"/>
        </w:numPr>
        <w:ind w:left="336"/>
      </w:pPr>
      <w:r>
        <w:t>Definisi Fungsi</w:t>
      </w:r>
    </w:p>
    <w:p w14:paraId="5170AD58" w14:textId="43E173B8" w:rsidR="00820FFD" w:rsidRDefault="00860C83" w:rsidP="00402345">
      <w:pPr>
        <w:pStyle w:val="ListParagraph"/>
        <w:ind w:left="336"/>
      </w:pPr>
      <w:r w:rsidRPr="00860C83">
        <w:t>Pada baris nomor 99</w:t>
      </w:r>
      <w:r w:rsidR="00820FFD">
        <w:t xml:space="preserve"> dibuat sebuah fungsi </w:t>
      </w:r>
      <w:r w:rsidR="002B7761">
        <w:t>“</w:t>
      </w:r>
      <w:r w:rsidR="00820FFD">
        <w:t>zip_dokumen</w:t>
      </w:r>
      <w:r w:rsidR="002B7761">
        <w:t>”</w:t>
      </w:r>
      <w:r w:rsidR="00402345">
        <w:t xml:space="preserve"> yang menerima dua parameter yaitu </w:t>
      </w:r>
      <w:r w:rsidR="00820FFD">
        <w:t>"filename"</w:t>
      </w:r>
      <w:r w:rsidR="00402345">
        <w:t xml:space="preserve"> yang berisikan nama file zip yang akan dibuat, </w:t>
      </w:r>
      <w:r w:rsidR="00820FFD">
        <w:t>"listData"</w:t>
      </w:r>
      <w:r w:rsidR="00402345">
        <w:t xml:space="preserve"> yang berisikan d</w:t>
      </w:r>
      <w:r w:rsidR="00820FFD">
        <w:t>aftar nama file yang akan dimasukkan ke dalam file zip.</w:t>
      </w:r>
      <w:r w:rsidR="007F093F">
        <w:t xml:space="preserve"> </w:t>
      </w:r>
    </w:p>
    <w:p w14:paraId="3759654C" w14:textId="44E5CD55" w:rsidR="007F093F" w:rsidRDefault="00820FFD" w:rsidP="003809E9">
      <w:pPr>
        <w:pStyle w:val="ListParagraph"/>
        <w:numPr>
          <w:ilvl w:val="0"/>
          <w:numId w:val="44"/>
        </w:numPr>
        <w:ind w:left="336"/>
      </w:pPr>
      <w:r>
        <w:t>Me</w:t>
      </w:r>
      <w:r w:rsidR="007F093F">
        <w:t>mbuka File Zip untuk Penulisan</w:t>
      </w:r>
    </w:p>
    <w:p w14:paraId="1BD655A3" w14:textId="171D4617" w:rsidR="00820FFD" w:rsidRDefault="00860C83" w:rsidP="00402345">
      <w:pPr>
        <w:pStyle w:val="ListParagraph"/>
        <w:ind w:left="336"/>
      </w:pPr>
      <w:r w:rsidRPr="00860C83">
        <w:t>Pada baris nomor 101</w:t>
      </w:r>
      <w:r w:rsidR="00820FFD">
        <w:t xml:space="preserve">, menggunakan </w:t>
      </w:r>
      <w:r w:rsidR="002B7761">
        <w:t>“</w:t>
      </w:r>
      <w:r w:rsidR="00820FFD">
        <w:t>with</w:t>
      </w:r>
      <w:r w:rsidR="002B7761">
        <w:t>”</w:t>
      </w:r>
      <w:r w:rsidR="00820FFD">
        <w:t xml:space="preserve"> statement untuk membuka file zip dalam mode penulisan (</w:t>
      </w:r>
      <w:r w:rsidR="002B7761">
        <w:t>“</w:t>
      </w:r>
      <w:r w:rsidR="00820FFD">
        <w:t>"w"</w:t>
      </w:r>
      <w:r w:rsidR="002B7761">
        <w:t>“</w:t>
      </w:r>
      <w:r w:rsidR="00820FFD">
        <w:t>)</w:t>
      </w:r>
      <w:r w:rsidR="007F093F">
        <w:t xml:space="preserve"> dengan kompresi </w:t>
      </w:r>
      <w:r w:rsidR="002B7761">
        <w:t>“</w:t>
      </w:r>
      <w:r w:rsidR="007F093F">
        <w:t>ZIP_DEFLATED</w:t>
      </w:r>
      <w:r w:rsidR="002B7761">
        <w:t>”</w:t>
      </w:r>
      <w:r w:rsidR="007F093F">
        <w:t>.</w:t>
      </w:r>
    </w:p>
    <w:p w14:paraId="4723C175" w14:textId="77777777" w:rsidR="007F093F" w:rsidRDefault="00820FFD" w:rsidP="003809E9">
      <w:pPr>
        <w:pStyle w:val="ListParagraph"/>
        <w:numPr>
          <w:ilvl w:val="0"/>
          <w:numId w:val="44"/>
        </w:numPr>
        <w:ind w:left="336"/>
      </w:pPr>
      <w:r>
        <w:t xml:space="preserve">Iterasi Melalui Daftar </w:t>
      </w:r>
      <w:r w:rsidR="007F093F">
        <w:t>File</w:t>
      </w:r>
    </w:p>
    <w:p w14:paraId="1BA8B33F" w14:textId="04BB3D73" w:rsidR="00820FFD" w:rsidRDefault="00860C83" w:rsidP="00402345">
      <w:pPr>
        <w:pStyle w:val="ListParagraph"/>
        <w:ind w:left="336"/>
      </w:pPr>
      <w:r w:rsidRPr="00860C83">
        <w:t>Pada baris nomor 102</w:t>
      </w:r>
      <w:r w:rsidR="00820FFD">
        <w:t>, dilakukan iterasi melal</w:t>
      </w:r>
      <w:r w:rsidR="007F093F">
        <w:t xml:space="preserve">ui setiap file dalam </w:t>
      </w:r>
      <w:r w:rsidR="002B7761">
        <w:t>“</w:t>
      </w:r>
      <w:r w:rsidR="007F093F">
        <w:t>listData</w:t>
      </w:r>
      <w:r w:rsidR="002B7761">
        <w:t>”</w:t>
      </w:r>
      <w:r w:rsidR="007F093F">
        <w:t>.</w:t>
      </w:r>
    </w:p>
    <w:p w14:paraId="624F0170" w14:textId="76EB394F" w:rsidR="007F093F" w:rsidRDefault="00820FFD" w:rsidP="003809E9">
      <w:pPr>
        <w:pStyle w:val="ListParagraph"/>
        <w:numPr>
          <w:ilvl w:val="0"/>
          <w:numId w:val="44"/>
        </w:numPr>
        <w:ind w:left="336"/>
      </w:pPr>
      <w:r>
        <w:t>Path Lengkap ke File</w:t>
      </w:r>
    </w:p>
    <w:p w14:paraId="05F0EB38" w14:textId="4D1F29A3" w:rsidR="00820FFD" w:rsidRDefault="00860C83" w:rsidP="00402345">
      <w:pPr>
        <w:pStyle w:val="ListParagraph"/>
        <w:ind w:left="336"/>
      </w:pPr>
      <w:r w:rsidRPr="00860C83">
        <w:t>Pada baris nomor 104</w:t>
      </w:r>
      <w:r w:rsidR="00820FFD">
        <w:t>, menentukan path lengkap ke file yang akan dimasukkan ke dalam zip dengan menggabungkan dir</w:t>
      </w:r>
      <w:r w:rsidR="007F093F">
        <w:t xml:space="preserve">ektori </w:t>
      </w:r>
      <w:r w:rsidR="002B7761">
        <w:t>“</w:t>
      </w:r>
      <w:r w:rsidR="007F093F">
        <w:t>/content</w:t>
      </w:r>
      <w:r w:rsidR="002B7761">
        <w:t>”</w:t>
      </w:r>
      <w:r w:rsidR="007F093F">
        <w:t xml:space="preserve"> dan nama file. </w:t>
      </w:r>
    </w:p>
    <w:p w14:paraId="189D3C9A" w14:textId="1690AA30" w:rsidR="007F093F" w:rsidRDefault="00820FFD" w:rsidP="003809E9">
      <w:pPr>
        <w:pStyle w:val="ListParagraph"/>
        <w:numPr>
          <w:ilvl w:val="0"/>
          <w:numId w:val="44"/>
        </w:numPr>
        <w:ind w:left="336"/>
      </w:pPr>
      <w:r>
        <w:t>Menambahkan File ke dalam Zip</w:t>
      </w:r>
    </w:p>
    <w:p w14:paraId="2C0476F3" w14:textId="4B508AD0" w:rsidR="00820FFD" w:rsidRDefault="00860C83" w:rsidP="00402345">
      <w:pPr>
        <w:pStyle w:val="ListParagraph"/>
        <w:ind w:left="336"/>
      </w:pPr>
      <w:r w:rsidRPr="00860C83">
        <w:t>Pada baris nomor 107</w:t>
      </w:r>
      <w:r w:rsidR="00820FFD">
        <w:t>, menambahkan file ke dalam file zip dengan nama yang sama seperti file a</w:t>
      </w:r>
      <w:r w:rsidR="007F093F">
        <w:t xml:space="preserve">slinya menggunakan </w:t>
      </w:r>
      <w:r w:rsidR="002B7761">
        <w:t>“</w:t>
      </w:r>
      <w:r w:rsidR="007F093F">
        <w:t>zipf.write</w:t>
      </w:r>
      <w:r w:rsidR="002B7761">
        <w:t>”</w:t>
      </w:r>
      <w:r w:rsidR="007F093F">
        <w:t>.</w:t>
      </w:r>
    </w:p>
    <w:p w14:paraId="3EA01F6A" w14:textId="23FCA28F" w:rsidR="007F093F" w:rsidRDefault="00820FFD" w:rsidP="003809E9">
      <w:pPr>
        <w:pStyle w:val="ListParagraph"/>
        <w:numPr>
          <w:ilvl w:val="0"/>
          <w:numId w:val="44"/>
        </w:numPr>
        <w:ind w:left="336"/>
      </w:pPr>
      <w:r>
        <w:t>Mencetak Pesan Sukses</w:t>
      </w:r>
    </w:p>
    <w:p w14:paraId="4926E4F9" w14:textId="2EE77719" w:rsidR="00820FFD" w:rsidRPr="00C60EED" w:rsidRDefault="00860C83" w:rsidP="00402345">
      <w:pPr>
        <w:pStyle w:val="ListParagraph"/>
        <w:ind w:left="336"/>
      </w:pPr>
      <w:r w:rsidRPr="00860C83">
        <w:t>Pada baris nomor 109</w:t>
      </w:r>
      <w:r w:rsidR="00820FFD">
        <w:t>, setelah semua file berhasil dimasukkan ke dalam file zi</w:t>
      </w:r>
      <w:r w:rsidR="007F093F">
        <w:t>p, fungsi mencetak pesan sukses.</w:t>
      </w:r>
      <w:r w:rsidR="007F093F" w:rsidRPr="00C60EED">
        <w:t xml:space="preserve"> </w:t>
      </w:r>
    </w:p>
    <w:p w14:paraId="7A70EAE3" w14:textId="25351D88" w:rsidR="00C60EED" w:rsidRDefault="00C60EED" w:rsidP="00C60EED">
      <w:pPr>
        <w:pStyle w:val="Heading4"/>
      </w:pPr>
      <w:r w:rsidRPr="00C60EED">
        <w:t>Fungsi main()</w:t>
      </w:r>
    </w:p>
    <w:p w14:paraId="433FF5B7" w14:textId="0463AE42" w:rsidR="009077B3" w:rsidRDefault="00B03092" w:rsidP="00823607">
      <w:pPr>
        <w:ind w:firstLine="720"/>
        <w:rPr>
          <w:i/>
          <w:szCs w:val="24"/>
        </w:rPr>
      </w:pPr>
      <w:r w:rsidRPr="00B03092">
        <w:t xml:space="preserve">Pada bagian ini, dibuat sebuah fungsi bernama main() dengan satu parameter yaitu num_page yang berisi jumlah halaman yang ingin diakses. Fungsi ini merupakan fungsi utama dan fungsi awal yang akan menjalankan semua fungsi </w:t>
      </w:r>
      <w:r w:rsidRPr="00B03092">
        <w:lastRenderedPageBreak/>
        <w:t xml:space="preserve">sebelumnya. Tujuan dari fungsi ini adalah menjalankan fungsi-fungsi sebelumnya dan menyimpan semua hasil yang diperoleh dari fungsi-fungsi tersebut dalam bentuk CSV setelah dikonversi, serta memanggil fungsi zip_dokumen() untuk mengompres file-file </w:t>
      </w:r>
      <w:r>
        <w:t>yang telah diunduh</w:t>
      </w:r>
      <w:r w:rsidRPr="00B03092">
        <w:t>.</w:t>
      </w:r>
      <w:r>
        <w:t xml:space="preserve"> Kode dari fungsi main() </w:t>
      </w:r>
      <w:r w:rsidR="004B7C1F">
        <w:t>bisa dilihat dalam</w:t>
      </w:r>
      <w:r w:rsidR="00823607">
        <w:t xml:space="preserve"> </w:t>
      </w:r>
      <w:r w:rsidR="00823607" w:rsidRPr="00B5193F">
        <w:fldChar w:fldCharType="begin"/>
      </w:r>
      <w:r w:rsidR="00823607" w:rsidRPr="00B5193F">
        <w:instrText xml:space="preserve"> REF _Ref168407420 \h </w:instrText>
      </w:r>
      <w:r w:rsidR="00B5193F" w:rsidRPr="00B5193F">
        <w:instrText xml:space="preserve"> \* MERGEFORMAT </w:instrText>
      </w:r>
      <w:r w:rsidR="00823607" w:rsidRPr="00B5193F">
        <w:fldChar w:fldCharType="separate"/>
      </w:r>
      <w:r w:rsidR="007924A3">
        <w:rPr>
          <w:szCs w:val="24"/>
        </w:rPr>
        <w:t>Kode 4.</w:t>
      </w:r>
      <w:r w:rsidR="007924A3" w:rsidRPr="007924A3">
        <w:rPr>
          <w:szCs w:val="24"/>
        </w:rPr>
        <w:t>7</w:t>
      </w:r>
      <w:r w:rsidR="00823607" w:rsidRPr="00B5193F">
        <w:fldChar w:fldCharType="end"/>
      </w:r>
      <w:r w:rsidRPr="00B03092">
        <w:t>.</w:t>
      </w:r>
    </w:p>
    <w:p w14:paraId="45CC95ED" w14:textId="0B20F66A" w:rsidR="00823607" w:rsidRPr="00823607" w:rsidRDefault="00823607" w:rsidP="00823607">
      <w:pPr>
        <w:pStyle w:val="Caption"/>
        <w:jc w:val="center"/>
        <w:rPr>
          <w:i w:val="0"/>
          <w:color w:val="auto"/>
          <w:sz w:val="24"/>
          <w:szCs w:val="24"/>
        </w:rPr>
      </w:pPr>
      <w:bookmarkStart w:id="165" w:name="_Ref168407420"/>
      <w:bookmarkStart w:id="166" w:name="_Toc172830892"/>
      <w:r>
        <w:rPr>
          <w:i w:val="0"/>
          <w:color w:val="auto"/>
          <w:sz w:val="24"/>
          <w:szCs w:val="24"/>
        </w:rPr>
        <w:t>Kode 4.</w:t>
      </w:r>
      <w:r w:rsidRPr="00823607">
        <w:rPr>
          <w:i w:val="0"/>
          <w:color w:val="auto"/>
          <w:sz w:val="24"/>
          <w:szCs w:val="24"/>
        </w:rPr>
        <w:fldChar w:fldCharType="begin"/>
      </w:r>
      <w:r w:rsidRPr="00823607">
        <w:rPr>
          <w:i w:val="0"/>
          <w:color w:val="auto"/>
          <w:sz w:val="24"/>
          <w:szCs w:val="24"/>
        </w:rPr>
        <w:instrText xml:space="preserve"> SEQ Kode_4. \* ARABIC </w:instrText>
      </w:r>
      <w:r w:rsidRPr="00823607">
        <w:rPr>
          <w:i w:val="0"/>
          <w:color w:val="auto"/>
          <w:sz w:val="24"/>
          <w:szCs w:val="24"/>
        </w:rPr>
        <w:fldChar w:fldCharType="separate"/>
      </w:r>
      <w:r w:rsidR="007924A3">
        <w:rPr>
          <w:i w:val="0"/>
          <w:noProof/>
          <w:color w:val="auto"/>
          <w:sz w:val="24"/>
          <w:szCs w:val="24"/>
        </w:rPr>
        <w:t>7</w:t>
      </w:r>
      <w:r w:rsidRPr="00823607">
        <w:rPr>
          <w:i w:val="0"/>
          <w:color w:val="auto"/>
          <w:sz w:val="24"/>
          <w:szCs w:val="24"/>
        </w:rPr>
        <w:fldChar w:fldCharType="end"/>
      </w:r>
      <w:bookmarkEnd w:id="165"/>
      <w:r w:rsidRPr="00823607">
        <w:rPr>
          <w:i w:val="0"/>
          <w:color w:val="auto"/>
          <w:sz w:val="24"/>
          <w:szCs w:val="24"/>
        </w:rPr>
        <w:t xml:space="preserve"> Fungsi main()</w:t>
      </w:r>
      <w:bookmarkEnd w:id="166"/>
    </w:p>
    <w:tbl>
      <w:tblPr>
        <w:tblStyle w:val="TableGrid"/>
        <w:tblW w:w="0" w:type="auto"/>
        <w:tblLook w:val="04A0" w:firstRow="1" w:lastRow="0" w:firstColumn="1" w:lastColumn="0" w:noHBand="0" w:noVBand="1"/>
      </w:tblPr>
      <w:tblGrid>
        <w:gridCol w:w="7928"/>
      </w:tblGrid>
      <w:tr w:rsidR="00C60EED" w14:paraId="27762389" w14:textId="77777777" w:rsidTr="004F1257">
        <w:trPr>
          <w:hidden/>
        </w:trPr>
        <w:tc>
          <w:tcPr>
            <w:tcW w:w="7928" w:type="dxa"/>
          </w:tcPr>
          <w:p w14:paraId="47AA1F1C"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8E31C1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F852A2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58FA6A7"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A6BFA9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2F95F2E"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6027B69"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25501A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9C93E34"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FEE7CF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755EF9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F74ADDE"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0F076D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5B5C164B"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B9152F4"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C9AB99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D74045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FD81F46"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8460F4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B3356B6"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4BEC4A1"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2EC097F"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4FFE3B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95059CE"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A5DF9F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8149FD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227D527"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53C50E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B633439"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A6B647F"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269DF7B"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5A1570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5F068FA7"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B4F1A3C"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EBE933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5E96DF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C1B8BD6"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45BA802"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080EE5F"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5C92986"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A48F90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82506B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9C64E56"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327293B"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BFC4C6B"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E016DD4"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5750C04"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F26831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878F9E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64F3898"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6FEE251"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E4884B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AFE521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1AAE5A4"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C83D0A3"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2EA5481"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E45A7C3"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05BE1C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B27A0C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B441794"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9B5D269"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F3918F2"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4887093"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5FF4924E"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C24F5B3"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5B3B35D7"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273C8E2"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74B701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192E456"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453B403"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0210EBC"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4F047D2"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1A5D06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10C93BC"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76EF2F6"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3F88648"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4BD5B5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71AF1F8"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DB44B9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7580101"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C385C4F"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3CA9E4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0B8CD4D"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3CA592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BC46299"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7634C48"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FCCA7D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91214AF"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C8027F1"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542D6834"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5EDE4F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C5F781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9F403A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E82467C"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A77B28F"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52E1A6E"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398C9D2"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54B53E88"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74F0772"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7C41D77"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4292F0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69024443"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374B5F7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4B38DE1A"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BDC7EA2"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F420E4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1F68C395"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2CF3BA5F"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79B963D0" w14:textId="77777777" w:rsidR="00C55B43" w:rsidRPr="00C55B43" w:rsidRDefault="00C55B43" w:rsidP="003809E9">
            <w:pPr>
              <w:pStyle w:val="ListParagraph"/>
              <w:numPr>
                <w:ilvl w:val="0"/>
                <w:numId w:val="11"/>
              </w:numPr>
              <w:spacing w:before="100" w:beforeAutospacing="1" w:line="276" w:lineRule="auto"/>
              <w:ind w:left="347"/>
              <w:contextualSpacing w:val="0"/>
              <w:jc w:val="left"/>
              <w:rPr>
                <w:rFonts w:ascii="Lucida Console" w:eastAsia="Times New Roman" w:hAnsi="Lucida Console" w:cs="Times New Roman"/>
                <w:vanish/>
                <w:color w:val="0000FF"/>
                <w:sz w:val="16"/>
                <w:szCs w:val="16"/>
              </w:rPr>
            </w:pPr>
          </w:p>
          <w:p w14:paraId="0CD4BE31" w14:textId="1D41A090"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FF"/>
                <w:sz w:val="16"/>
                <w:szCs w:val="16"/>
              </w:rPr>
              <w:t>def</w:t>
            </w: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A31515"/>
                <w:sz w:val="16"/>
                <w:szCs w:val="16"/>
              </w:rPr>
              <w:t>main</w:t>
            </w:r>
            <w:r w:rsidRPr="0039694B">
              <w:rPr>
                <w:rFonts w:ascii="Lucida Console" w:eastAsia="Times New Roman" w:hAnsi="Lucida Console" w:cs="Times New Roman"/>
                <w:color w:val="000000"/>
                <w:sz w:val="16"/>
                <w:szCs w:val="16"/>
              </w:rPr>
              <w:t>(num_page):</w:t>
            </w:r>
          </w:p>
          <w:p w14:paraId="589103B7"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url = </w:t>
            </w:r>
            <w:r w:rsidRPr="0039694B">
              <w:rPr>
                <w:rFonts w:ascii="Lucida Console" w:eastAsia="Times New Roman" w:hAnsi="Lucida Console" w:cs="Times New Roman"/>
                <w:color w:val="A31515"/>
                <w:sz w:val="16"/>
                <w:szCs w:val="16"/>
              </w:rPr>
              <w:t>'https://putusan3.mahkamahagung.go.id/search.html?q=&amp;jenis_doc=putusan&amp;cat=d92c02366ae91966e4cdbe6279fc36eb&amp;jd=&amp;tp=0&amp;court=&amp;t_put=&amp;t_reg=&amp;t_upl=&amp;t_pr='</w:t>
            </w:r>
          </w:p>
          <w:p w14:paraId="48ACAA69" w14:textId="78D2FF8E" w:rsidR="0039694B" w:rsidRPr="00DE1DD4"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filename = </w:t>
            </w:r>
            <w:r w:rsidRPr="0039694B">
              <w:rPr>
                <w:rFonts w:ascii="Lucida Console" w:eastAsia="Times New Roman" w:hAnsi="Lucida Console" w:cs="Times New Roman"/>
                <w:color w:val="A31515"/>
                <w:sz w:val="16"/>
                <w:szCs w:val="16"/>
              </w:rPr>
              <w:t>'Dataset Putusan Hukum v2.csv'</w:t>
            </w:r>
          </w:p>
          <w:p w14:paraId="2312554A"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putusan_file = []</w:t>
            </w:r>
          </w:p>
          <w:p w14:paraId="115EB4E1"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putusan_text = []</w:t>
            </w:r>
          </w:p>
          <w:p w14:paraId="794DC9AB"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next_button = url</w:t>
            </w:r>
          </w:p>
          <w:p w14:paraId="383E8C39"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p>
          <w:p w14:paraId="52963E26"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0000FF"/>
                <w:sz w:val="16"/>
                <w:szCs w:val="16"/>
              </w:rPr>
              <w:t>for</w:t>
            </w:r>
            <w:r w:rsidRPr="0039694B">
              <w:rPr>
                <w:rFonts w:ascii="Lucida Console" w:eastAsia="Times New Roman" w:hAnsi="Lucida Console" w:cs="Times New Roman"/>
                <w:color w:val="000000"/>
                <w:sz w:val="16"/>
                <w:szCs w:val="16"/>
              </w:rPr>
              <w:t xml:space="preserve"> page </w:t>
            </w:r>
            <w:r w:rsidRPr="0039694B">
              <w:rPr>
                <w:rFonts w:ascii="Lucida Console" w:eastAsia="Times New Roman" w:hAnsi="Lucida Console" w:cs="Times New Roman"/>
                <w:color w:val="0000FF"/>
                <w:sz w:val="16"/>
                <w:szCs w:val="16"/>
              </w:rPr>
              <w:t>in</w:t>
            </w: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0000FF"/>
                <w:sz w:val="16"/>
                <w:szCs w:val="16"/>
              </w:rPr>
              <w:t>range</w:t>
            </w:r>
            <w:r w:rsidRPr="0039694B">
              <w:rPr>
                <w:rFonts w:ascii="Lucida Console" w:eastAsia="Times New Roman" w:hAnsi="Lucida Console" w:cs="Times New Roman"/>
                <w:color w:val="000000"/>
                <w:sz w:val="16"/>
                <w:szCs w:val="16"/>
              </w:rPr>
              <w:t>(1, num_page+1):</w:t>
            </w:r>
          </w:p>
          <w:p w14:paraId="68DB10AB"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0000FF"/>
                <w:sz w:val="16"/>
                <w:szCs w:val="16"/>
              </w:rPr>
              <w:t>print</w:t>
            </w:r>
            <w:r w:rsidRPr="0039694B">
              <w:rPr>
                <w:rFonts w:ascii="Lucida Console" w:eastAsia="Times New Roman" w:hAnsi="Lucida Console" w:cs="Times New Roman"/>
                <w:color w:val="000000"/>
                <w:sz w:val="16"/>
                <w:szCs w:val="16"/>
              </w:rPr>
              <w:t>(</w:t>
            </w:r>
            <w:r w:rsidRPr="0039694B">
              <w:rPr>
                <w:rFonts w:ascii="Lucida Console" w:eastAsia="Times New Roman" w:hAnsi="Lucida Console" w:cs="Times New Roman"/>
                <w:color w:val="A31515"/>
                <w:sz w:val="16"/>
                <w:szCs w:val="16"/>
              </w:rPr>
              <w:t>f"============== Page {page} =============="</w:t>
            </w:r>
            <w:r w:rsidRPr="0039694B">
              <w:rPr>
                <w:rFonts w:ascii="Lucida Console" w:eastAsia="Times New Roman" w:hAnsi="Lucida Console" w:cs="Times New Roman"/>
                <w:color w:val="000000"/>
                <w:sz w:val="16"/>
                <w:szCs w:val="16"/>
              </w:rPr>
              <w:t>)</w:t>
            </w:r>
          </w:p>
          <w:p w14:paraId="371B5A4C"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putusan_file_new, putusan_text_new, next_button_new = scraping_putusan(next_button,filename)</w:t>
            </w:r>
          </w:p>
          <w:p w14:paraId="2F63D7D9"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putusan_file += putusan_file_new</w:t>
            </w:r>
          </w:p>
          <w:p w14:paraId="245C6930"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putusan_text += putusan_text_new</w:t>
            </w:r>
          </w:p>
          <w:p w14:paraId="083C299D"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next_button = next_button_new</w:t>
            </w:r>
          </w:p>
          <w:p w14:paraId="4E390F5A"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p>
          <w:p w14:paraId="7E0EC2F0"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0000FF"/>
                <w:sz w:val="16"/>
                <w:szCs w:val="16"/>
              </w:rPr>
              <w:t>print</w:t>
            </w:r>
            <w:r w:rsidRPr="0039694B">
              <w:rPr>
                <w:rFonts w:ascii="Lucida Console" w:eastAsia="Times New Roman" w:hAnsi="Lucida Console" w:cs="Times New Roman"/>
                <w:color w:val="000000"/>
                <w:sz w:val="16"/>
                <w:szCs w:val="16"/>
              </w:rPr>
              <w:t>(</w:t>
            </w:r>
            <w:r w:rsidRPr="0039694B">
              <w:rPr>
                <w:rFonts w:ascii="Lucida Console" w:eastAsia="Times New Roman" w:hAnsi="Lucida Console" w:cs="Times New Roman"/>
                <w:color w:val="A31515"/>
                <w:sz w:val="16"/>
                <w:szCs w:val="16"/>
              </w:rPr>
              <w:t>f'Berhasil mengunduh sebanyak {</w:t>
            </w:r>
            <w:r w:rsidRPr="0039694B">
              <w:rPr>
                <w:rFonts w:ascii="Lucida Console" w:eastAsia="Times New Roman" w:hAnsi="Lucida Console" w:cs="Times New Roman"/>
                <w:color w:val="0000FF"/>
                <w:sz w:val="16"/>
                <w:szCs w:val="16"/>
              </w:rPr>
              <w:t>len</w:t>
            </w:r>
            <w:r w:rsidRPr="0039694B">
              <w:rPr>
                <w:rFonts w:ascii="Lucida Console" w:eastAsia="Times New Roman" w:hAnsi="Lucida Console" w:cs="Times New Roman"/>
                <w:color w:val="A31515"/>
                <w:sz w:val="16"/>
                <w:szCs w:val="16"/>
              </w:rPr>
              <w:t>(putusan_text)} File'</w:t>
            </w:r>
            <w:r w:rsidRPr="0039694B">
              <w:rPr>
                <w:rFonts w:ascii="Lucida Console" w:eastAsia="Times New Roman" w:hAnsi="Lucida Console" w:cs="Times New Roman"/>
                <w:color w:val="000000"/>
                <w:sz w:val="16"/>
                <w:szCs w:val="16"/>
              </w:rPr>
              <w:t>)</w:t>
            </w:r>
          </w:p>
          <w:p w14:paraId="175969D3"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p>
          <w:p w14:paraId="5C3D8836"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008000"/>
                <w:sz w:val="16"/>
                <w:szCs w:val="16"/>
              </w:rPr>
              <w:t># Menyimpan Datset Dalam Bentuk CSV</w:t>
            </w:r>
          </w:p>
          <w:p w14:paraId="3F9F612D"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df = pd.DataFrame(putusan_text, columns=[</w:t>
            </w:r>
            <w:r w:rsidRPr="0039694B">
              <w:rPr>
                <w:rFonts w:ascii="Lucida Console" w:eastAsia="Times New Roman" w:hAnsi="Lucida Console" w:cs="Times New Roman"/>
                <w:color w:val="A31515"/>
                <w:sz w:val="16"/>
                <w:szCs w:val="16"/>
              </w:rPr>
              <w:t>'Nama File'</w:t>
            </w:r>
            <w:r w:rsidRPr="0039694B">
              <w:rPr>
                <w:rFonts w:ascii="Lucida Console" w:eastAsia="Times New Roman" w:hAnsi="Lucida Console" w:cs="Times New Roman"/>
                <w:color w:val="000000"/>
                <w:sz w:val="16"/>
                <w:szCs w:val="16"/>
              </w:rPr>
              <w:t>,</w:t>
            </w:r>
            <w:r w:rsidRPr="0039694B">
              <w:rPr>
                <w:rFonts w:ascii="Lucida Console" w:eastAsia="Times New Roman" w:hAnsi="Lucida Console" w:cs="Times New Roman"/>
                <w:color w:val="A31515"/>
                <w:sz w:val="16"/>
                <w:szCs w:val="16"/>
              </w:rPr>
              <w:t>'Tanggal Register'</w:t>
            </w: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A31515"/>
                <w:sz w:val="16"/>
                <w:szCs w:val="16"/>
              </w:rPr>
              <w:t>'Tanggal Putus'</w:t>
            </w: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A31515"/>
                <w:sz w:val="16"/>
                <w:szCs w:val="16"/>
              </w:rPr>
              <w:t>'Tanggal Upload'</w:t>
            </w: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A31515"/>
                <w:sz w:val="16"/>
                <w:szCs w:val="16"/>
              </w:rPr>
              <w:t>'Dokumen'</w:t>
            </w:r>
            <w:r w:rsidRPr="0039694B">
              <w:rPr>
                <w:rFonts w:ascii="Lucida Console" w:eastAsia="Times New Roman" w:hAnsi="Lucida Console" w:cs="Times New Roman"/>
                <w:color w:val="000000"/>
                <w:sz w:val="16"/>
                <w:szCs w:val="16"/>
              </w:rPr>
              <w:t>])</w:t>
            </w:r>
          </w:p>
          <w:p w14:paraId="605FC1DB" w14:textId="5040510A" w:rsidR="0039694B" w:rsidRPr="0039694B" w:rsidRDefault="007753F6"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Pr>
                <w:rFonts w:ascii="Lucida Console" w:eastAsia="Times New Roman" w:hAnsi="Lucida Console" w:cs="Times New Roman"/>
                <w:color w:val="000000"/>
                <w:sz w:val="16"/>
                <w:szCs w:val="16"/>
              </w:rPr>
              <w:t xml:space="preserve">  df.to_csv</w:t>
            </w:r>
            <w:r w:rsidR="0039694B" w:rsidRPr="0039694B">
              <w:rPr>
                <w:rFonts w:ascii="Lucida Console" w:eastAsia="Times New Roman" w:hAnsi="Lucida Console" w:cs="Times New Roman"/>
                <w:color w:val="000000"/>
                <w:sz w:val="16"/>
                <w:szCs w:val="16"/>
              </w:rPr>
              <w:t>(filename</w:t>
            </w:r>
            <w:r>
              <w:rPr>
                <w:rFonts w:ascii="Lucida Console" w:eastAsia="Times New Roman" w:hAnsi="Lucida Console" w:cs="Times New Roman"/>
                <w:color w:val="000000"/>
                <w:sz w:val="16"/>
                <w:szCs w:val="16"/>
              </w:rPr>
              <w:t>, index=False</w:t>
            </w:r>
            <w:r w:rsidR="0039694B" w:rsidRPr="0039694B">
              <w:rPr>
                <w:rFonts w:ascii="Lucida Console" w:eastAsia="Times New Roman" w:hAnsi="Lucida Console" w:cs="Times New Roman"/>
                <w:color w:val="000000"/>
                <w:sz w:val="16"/>
                <w:szCs w:val="16"/>
              </w:rPr>
              <w:t>)</w:t>
            </w:r>
          </w:p>
          <w:p w14:paraId="549CC579" w14:textId="6E42B315"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w:t>
            </w:r>
            <w:r w:rsidRPr="0039694B">
              <w:rPr>
                <w:rFonts w:ascii="Lucida Console" w:eastAsia="Times New Roman" w:hAnsi="Lucida Console" w:cs="Times New Roman"/>
                <w:color w:val="0000FF"/>
                <w:sz w:val="16"/>
                <w:szCs w:val="16"/>
              </w:rPr>
              <w:t>print</w:t>
            </w:r>
            <w:r w:rsidRPr="0039694B">
              <w:rPr>
                <w:rFonts w:ascii="Lucida Console" w:eastAsia="Times New Roman" w:hAnsi="Lucida Console" w:cs="Times New Roman"/>
                <w:color w:val="000000"/>
                <w:sz w:val="16"/>
                <w:szCs w:val="16"/>
              </w:rPr>
              <w:t>(</w:t>
            </w:r>
            <w:r w:rsidRPr="0039694B">
              <w:rPr>
                <w:rFonts w:ascii="Lucida Console" w:eastAsia="Times New Roman" w:hAnsi="Lucida Console" w:cs="Times New Roman"/>
                <w:color w:val="A31515"/>
                <w:sz w:val="16"/>
                <w:szCs w:val="16"/>
              </w:rPr>
              <w:t>'Berhasil menyimpan ke dalam f</w:t>
            </w:r>
            <w:r w:rsidR="008A2944">
              <w:rPr>
                <w:rFonts w:ascii="Lucida Console" w:eastAsia="Times New Roman" w:hAnsi="Lucida Console" w:cs="Times New Roman"/>
                <w:color w:val="A31515"/>
                <w:sz w:val="16"/>
                <w:szCs w:val="16"/>
              </w:rPr>
              <w:t>ile Dataset Putusan Hukum v2.</w:t>
            </w:r>
            <w:r w:rsidR="007753F6">
              <w:rPr>
                <w:rFonts w:ascii="Lucida Console" w:eastAsia="Times New Roman" w:hAnsi="Lucida Console" w:cs="Times New Roman"/>
                <w:color w:val="A31515"/>
                <w:sz w:val="16"/>
                <w:szCs w:val="16"/>
              </w:rPr>
              <w:t>csv</w:t>
            </w:r>
            <w:r w:rsidRPr="0039694B">
              <w:rPr>
                <w:rFonts w:ascii="Lucida Console" w:eastAsia="Times New Roman" w:hAnsi="Lucida Console" w:cs="Times New Roman"/>
                <w:color w:val="A31515"/>
                <w:sz w:val="16"/>
                <w:szCs w:val="16"/>
              </w:rPr>
              <w:t>'</w:t>
            </w:r>
            <w:r w:rsidRPr="0039694B">
              <w:rPr>
                <w:rFonts w:ascii="Lucida Console" w:eastAsia="Times New Roman" w:hAnsi="Lucida Console" w:cs="Times New Roman"/>
                <w:color w:val="000000"/>
                <w:sz w:val="16"/>
                <w:szCs w:val="16"/>
              </w:rPr>
              <w:t>)</w:t>
            </w:r>
          </w:p>
          <w:p w14:paraId="1D50A7C6"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p>
          <w:p w14:paraId="3A411139"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 xml:space="preserve">  zip_dokumen(</w:t>
            </w:r>
            <w:r w:rsidRPr="0039694B">
              <w:rPr>
                <w:rFonts w:ascii="Lucida Console" w:eastAsia="Times New Roman" w:hAnsi="Lucida Console" w:cs="Times New Roman"/>
                <w:color w:val="A31515"/>
                <w:sz w:val="16"/>
                <w:szCs w:val="16"/>
              </w:rPr>
              <w:t>'Data Dokumen.zip'</w:t>
            </w:r>
            <w:r w:rsidRPr="0039694B">
              <w:rPr>
                <w:rFonts w:ascii="Lucida Console" w:eastAsia="Times New Roman" w:hAnsi="Lucida Console" w:cs="Times New Roman"/>
                <w:color w:val="000000"/>
                <w:sz w:val="16"/>
                <w:szCs w:val="16"/>
              </w:rPr>
              <w:t>, putusan_file)</w:t>
            </w:r>
          </w:p>
          <w:p w14:paraId="6D3E9DAF" w14:textId="77777777" w:rsidR="0039694B" w:rsidRPr="0039694B"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p>
          <w:p w14:paraId="7A804F7B" w14:textId="3045CC8D" w:rsidR="00C60EED" w:rsidRPr="0026378F" w:rsidRDefault="0039694B" w:rsidP="003809E9">
            <w:pPr>
              <w:numPr>
                <w:ilvl w:val="0"/>
                <w:numId w:val="11"/>
              </w:numPr>
              <w:spacing w:before="100" w:beforeAutospacing="1" w:line="276" w:lineRule="auto"/>
              <w:ind w:left="347"/>
              <w:jc w:val="left"/>
              <w:rPr>
                <w:rFonts w:ascii="Lucida Console" w:eastAsia="Times New Roman" w:hAnsi="Lucida Console" w:cs="Times New Roman"/>
                <w:color w:val="000000"/>
                <w:sz w:val="16"/>
                <w:szCs w:val="16"/>
              </w:rPr>
            </w:pPr>
            <w:r w:rsidRPr="0039694B">
              <w:rPr>
                <w:rFonts w:ascii="Lucida Console" w:eastAsia="Times New Roman" w:hAnsi="Lucida Console" w:cs="Times New Roman"/>
                <w:color w:val="000000"/>
                <w:sz w:val="16"/>
                <w:szCs w:val="16"/>
              </w:rPr>
              <w:t>main(10)</w:t>
            </w:r>
          </w:p>
        </w:tc>
      </w:tr>
    </w:tbl>
    <w:p w14:paraId="6081C5E0" w14:textId="06DB7BF8" w:rsidR="00923B6A" w:rsidRDefault="00923B6A" w:rsidP="007F093F"/>
    <w:p w14:paraId="5B962899" w14:textId="2CA21163" w:rsidR="007F093F" w:rsidRDefault="007F093F" w:rsidP="007F093F">
      <w:r>
        <w:t>Penjelasan Kode:</w:t>
      </w:r>
    </w:p>
    <w:p w14:paraId="6D5046DF" w14:textId="66A481AB" w:rsidR="007F093F" w:rsidRDefault="007F093F" w:rsidP="003809E9">
      <w:pPr>
        <w:pStyle w:val="ListParagraph"/>
        <w:numPr>
          <w:ilvl w:val="0"/>
          <w:numId w:val="45"/>
        </w:numPr>
        <w:ind w:left="364"/>
      </w:pPr>
      <w:r>
        <w:t>Definisi Fungsi</w:t>
      </w:r>
    </w:p>
    <w:p w14:paraId="116F81E5" w14:textId="18B63164" w:rsidR="007F093F" w:rsidRDefault="00860C83" w:rsidP="00402345">
      <w:pPr>
        <w:pStyle w:val="ListParagraph"/>
        <w:ind w:left="364"/>
      </w:pPr>
      <w:r w:rsidRPr="00860C83">
        <w:t>Pada baris nomor 110</w:t>
      </w:r>
      <w:r w:rsidR="007F093F">
        <w:t xml:space="preserve"> dibuat sebuah fungsi </w:t>
      </w:r>
      <w:r w:rsidR="002B7761">
        <w:t>“</w:t>
      </w:r>
      <w:r w:rsidR="007F093F">
        <w:t>main</w:t>
      </w:r>
      <w:r w:rsidR="002B7761">
        <w:t>”</w:t>
      </w:r>
      <w:r w:rsidR="00923B6A">
        <w:t xml:space="preserve"> yang menerima satu parameter yaitu </w:t>
      </w:r>
      <w:r w:rsidR="007F093F">
        <w:t>"num_page"</w:t>
      </w:r>
      <w:r w:rsidR="00923B6A">
        <w:t xml:space="preserve"> yang berisi</w:t>
      </w:r>
      <w:r w:rsidR="007F093F">
        <w:t xml:space="preserve"> Jumlah halaman yang akan di-scrape. </w:t>
      </w:r>
    </w:p>
    <w:p w14:paraId="5B154BEA" w14:textId="6D0768E0" w:rsidR="007F093F" w:rsidRDefault="007F093F" w:rsidP="003809E9">
      <w:pPr>
        <w:pStyle w:val="ListParagraph"/>
        <w:numPr>
          <w:ilvl w:val="0"/>
          <w:numId w:val="45"/>
        </w:numPr>
        <w:ind w:left="364"/>
      </w:pPr>
      <w:r>
        <w:t>Inisialisasi URL dan Nama File</w:t>
      </w:r>
    </w:p>
    <w:p w14:paraId="11E29CEA" w14:textId="077C1272" w:rsidR="007F093F" w:rsidRDefault="00860C83" w:rsidP="00402345">
      <w:pPr>
        <w:pStyle w:val="ListParagraph"/>
        <w:ind w:left="364"/>
      </w:pPr>
      <w:r w:rsidRPr="00860C83">
        <w:t>Pada baris nomor 111 dan 112</w:t>
      </w:r>
      <w:r w:rsidR="007F093F">
        <w:t xml:space="preserve">, </w:t>
      </w:r>
      <w:r w:rsidR="005E269A">
        <w:t>inisialisasi url</w:t>
      </w:r>
      <w:r w:rsidR="007F093F">
        <w:t xml:space="preserve"> untuk halaman web </w:t>
      </w:r>
      <w:r w:rsidR="005B17A6">
        <w:t xml:space="preserve">putusan </w:t>
      </w:r>
      <w:r w:rsidR="005E269A">
        <w:t>pengadilan dan</w:t>
      </w:r>
      <w:r w:rsidR="007F093F">
        <w:t xml:space="preserve"> nama file CSV untuk menyimpan hasil </w:t>
      </w:r>
      <w:r w:rsidR="005E269A">
        <w:t>scraping.</w:t>
      </w:r>
    </w:p>
    <w:p w14:paraId="35604088" w14:textId="25F18704" w:rsidR="007F093F" w:rsidRDefault="007F093F" w:rsidP="003809E9">
      <w:pPr>
        <w:pStyle w:val="ListParagraph"/>
        <w:numPr>
          <w:ilvl w:val="0"/>
          <w:numId w:val="45"/>
        </w:numPr>
        <w:ind w:left="364"/>
      </w:pPr>
      <w:r>
        <w:t>Inisialisasi List dan URL Tombol Next</w:t>
      </w:r>
    </w:p>
    <w:p w14:paraId="3D786D6E" w14:textId="482BD3B0" w:rsidR="007F093F" w:rsidRDefault="00860C83" w:rsidP="00402345">
      <w:pPr>
        <w:pStyle w:val="ListParagraph"/>
        <w:ind w:left="364"/>
      </w:pPr>
      <w:r w:rsidRPr="00860C83">
        <w:t>Pada baris nomor 113 hingga 115</w:t>
      </w:r>
      <w:r w:rsidR="007F093F">
        <w:t xml:space="preserve">, </w:t>
      </w:r>
      <w:r w:rsidR="005E269A">
        <w:t xml:space="preserve">dibuat </w:t>
      </w:r>
      <w:r w:rsidR="007F093F">
        <w:t>list kosong untuk menyimpan nama file dan teks putusan serta</w:t>
      </w:r>
      <w:r w:rsidR="002B7761">
        <w:t xml:space="preserve"> URL tombol next.</w:t>
      </w:r>
    </w:p>
    <w:p w14:paraId="6C2ED908" w14:textId="478C5558" w:rsidR="002B7761" w:rsidRDefault="007F093F" w:rsidP="003809E9">
      <w:pPr>
        <w:pStyle w:val="ListParagraph"/>
        <w:numPr>
          <w:ilvl w:val="0"/>
          <w:numId w:val="45"/>
        </w:numPr>
        <w:ind w:left="364"/>
      </w:pPr>
      <w:r>
        <w:t>Iterasi Melalui Halaman</w:t>
      </w:r>
    </w:p>
    <w:p w14:paraId="2B343261" w14:textId="27BED186" w:rsidR="002B7761" w:rsidRDefault="00860C83" w:rsidP="00402345">
      <w:pPr>
        <w:pStyle w:val="ListParagraph"/>
        <w:ind w:left="364"/>
      </w:pPr>
      <w:r w:rsidRPr="00860C83">
        <w:t>Pada baris nomor 117 hingga 122</w:t>
      </w:r>
      <w:r w:rsidR="007F093F">
        <w:t>, dilakukan iterasi melalui setiap halaman sesuai dengan jumlah halaman yang diberikan:</w:t>
      </w:r>
    </w:p>
    <w:p w14:paraId="180F4286" w14:textId="434778F8" w:rsidR="002B7761" w:rsidRDefault="00860C83" w:rsidP="003809E9">
      <w:pPr>
        <w:pStyle w:val="ListParagraph"/>
        <w:numPr>
          <w:ilvl w:val="0"/>
          <w:numId w:val="46"/>
        </w:numPr>
        <w:ind w:left="756"/>
      </w:pPr>
      <w:r>
        <w:lastRenderedPageBreak/>
        <w:t>Pada baris nomor 118</w:t>
      </w:r>
      <w:r w:rsidR="007F093F">
        <w:t>, menc</w:t>
      </w:r>
      <w:r w:rsidR="002B7761">
        <w:t>etak informasi halaman saat ini.</w:t>
      </w:r>
    </w:p>
    <w:p w14:paraId="0E46517A" w14:textId="143CA156" w:rsidR="002B7761" w:rsidRDefault="00860C83" w:rsidP="003809E9">
      <w:pPr>
        <w:pStyle w:val="ListParagraph"/>
        <w:numPr>
          <w:ilvl w:val="0"/>
          <w:numId w:val="46"/>
        </w:numPr>
        <w:ind w:left="756"/>
      </w:pPr>
      <w:r>
        <w:t>Pada baris nomor 119</w:t>
      </w:r>
      <w:r w:rsidR="007F093F">
        <w:t xml:space="preserve">, memanggil fungsi </w:t>
      </w:r>
      <w:r w:rsidR="002B7761">
        <w:t>“</w:t>
      </w:r>
      <w:r w:rsidR="007F093F">
        <w:t>scraping_putusan</w:t>
      </w:r>
      <w:r w:rsidR="002B7761">
        <w:t>”</w:t>
      </w:r>
      <w:r w:rsidR="007F093F">
        <w:t xml:space="preserve"> untuk halaman </w:t>
      </w:r>
      <w:r w:rsidR="002B7761">
        <w:t>saat ini dan menyimpan hasilnya.</w:t>
      </w:r>
    </w:p>
    <w:p w14:paraId="77A23BA1" w14:textId="189CAABE" w:rsidR="002B7761" w:rsidRDefault="00860C83" w:rsidP="003809E9">
      <w:pPr>
        <w:pStyle w:val="ListParagraph"/>
        <w:numPr>
          <w:ilvl w:val="0"/>
          <w:numId w:val="46"/>
        </w:numPr>
        <w:ind w:left="756"/>
      </w:pPr>
      <w:r>
        <w:t>Pada baris nomor 120</w:t>
      </w:r>
      <w:r w:rsidR="007F093F">
        <w:t xml:space="preserve"> dan 12</w:t>
      </w:r>
      <w:r>
        <w:t>1</w:t>
      </w:r>
      <w:r w:rsidR="007F093F">
        <w:t>, menambahkan ha</w:t>
      </w:r>
      <w:r w:rsidR="002B7761">
        <w:t>sil baru ke list yang sudah ada.</w:t>
      </w:r>
    </w:p>
    <w:p w14:paraId="6071CD13" w14:textId="597E0C7A" w:rsidR="007F093F" w:rsidRDefault="007F093F" w:rsidP="003809E9">
      <w:pPr>
        <w:pStyle w:val="ListParagraph"/>
        <w:numPr>
          <w:ilvl w:val="0"/>
          <w:numId w:val="46"/>
        </w:numPr>
        <w:ind w:left="756"/>
      </w:pPr>
      <w:r>
        <w:t xml:space="preserve">Pada baris nomor </w:t>
      </w:r>
      <w:r w:rsidR="00860C83">
        <w:t>122</w:t>
      </w:r>
      <w:r w:rsidR="002B7761">
        <w:t xml:space="preserve">, memperbarui URL tombol next. </w:t>
      </w:r>
    </w:p>
    <w:p w14:paraId="6318FC6D" w14:textId="3A84A434" w:rsidR="002B7761" w:rsidRDefault="007F093F" w:rsidP="003809E9">
      <w:pPr>
        <w:pStyle w:val="ListParagraph"/>
        <w:numPr>
          <w:ilvl w:val="0"/>
          <w:numId w:val="45"/>
        </w:numPr>
        <w:ind w:left="364"/>
      </w:pPr>
      <w:r>
        <w:t>Mencetak Jumlah File yang Diunduh</w:t>
      </w:r>
    </w:p>
    <w:p w14:paraId="60AA82F9" w14:textId="75D371E8" w:rsidR="007F093F" w:rsidRDefault="00860C83" w:rsidP="00402345">
      <w:pPr>
        <w:pStyle w:val="ListParagraph"/>
        <w:ind w:left="364"/>
      </w:pPr>
      <w:r w:rsidRPr="00860C83">
        <w:t>Pada baris nomor 124</w:t>
      </w:r>
      <w:r w:rsidR="007F093F">
        <w:t>, mencetak ju</w:t>
      </w:r>
      <w:r w:rsidR="002B7761">
        <w:t>mlah file yang berhasil diunduh.</w:t>
      </w:r>
    </w:p>
    <w:p w14:paraId="1818ABDC" w14:textId="37673956" w:rsidR="002B7761" w:rsidRDefault="007F093F" w:rsidP="003809E9">
      <w:pPr>
        <w:pStyle w:val="ListParagraph"/>
        <w:numPr>
          <w:ilvl w:val="0"/>
          <w:numId w:val="45"/>
        </w:numPr>
        <w:ind w:left="364"/>
      </w:pPr>
      <w:r>
        <w:t>Menyimpan Dataset dalam Bentuk CSV</w:t>
      </w:r>
    </w:p>
    <w:p w14:paraId="2537B1CC" w14:textId="1572049F" w:rsidR="002B7761" w:rsidRDefault="003C5CF6" w:rsidP="00402345">
      <w:pPr>
        <w:pStyle w:val="ListParagraph"/>
        <w:ind w:left="364"/>
      </w:pPr>
      <w:r w:rsidRPr="003C5CF6">
        <w:t>Pada baris nomor 127 hingga 129</w:t>
      </w:r>
      <w:r w:rsidR="007F093F">
        <w:t>, membuat DataFrame dari teks putusan dan menyimpannya dalam bentuk CSV:</w:t>
      </w:r>
    </w:p>
    <w:p w14:paraId="4BE573AC" w14:textId="6B77F348" w:rsidR="002B7761" w:rsidRDefault="003C5CF6" w:rsidP="003809E9">
      <w:pPr>
        <w:pStyle w:val="ListParagraph"/>
        <w:numPr>
          <w:ilvl w:val="0"/>
          <w:numId w:val="47"/>
        </w:numPr>
        <w:ind w:left="728"/>
      </w:pPr>
      <w:r>
        <w:t>Pada baris nomor 127</w:t>
      </w:r>
      <w:r w:rsidR="007F093F">
        <w:t>, membuat Dat</w:t>
      </w:r>
      <w:r w:rsidR="002B7761">
        <w:t>aFrame dengan kolom yang sesuai.</w:t>
      </w:r>
    </w:p>
    <w:p w14:paraId="7A8143A4" w14:textId="6CE1658F" w:rsidR="002B7761" w:rsidRDefault="003C5CF6" w:rsidP="003809E9">
      <w:pPr>
        <w:pStyle w:val="ListParagraph"/>
        <w:numPr>
          <w:ilvl w:val="0"/>
          <w:numId w:val="47"/>
        </w:numPr>
        <w:ind w:left="728"/>
      </w:pPr>
      <w:r>
        <w:t>Pada baris nomor 128</w:t>
      </w:r>
      <w:r w:rsidR="007F093F">
        <w:t xml:space="preserve">, </w:t>
      </w:r>
      <w:r w:rsidR="002B7761">
        <w:t>menyimpan DataFrame ke file CSV.</w:t>
      </w:r>
    </w:p>
    <w:p w14:paraId="6C653029" w14:textId="30204F9D" w:rsidR="007F093F" w:rsidRDefault="007F093F" w:rsidP="003809E9">
      <w:pPr>
        <w:pStyle w:val="ListParagraph"/>
        <w:numPr>
          <w:ilvl w:val="0"/>
          <w:numId w:val="47"/>
        </w:numPr>
        <w:ind w:left="728"/>
      </w:pPr>
      <w:r>
        <w:t xml:space="preserve">Pada baris </w:t>
      </w:r>
      <w:r w:rsidR="003C5CF6">
        <w:t>nomor 129</w:t>
      </w:r>
      <w:r w:rsidR="002B7761">
        <w:t xml:space="preserve">, mencetak pesan sukses. </w:t>
      </w:r>
    </w:p>
    <w:p w14:paraId="2A0271ED" w14:textId="1B044ED8" w:rsidR="002B7761" w:rsidRDefault="007F093F" w:rsidP="003809E9">
      <w:pPr>
        <w:pStyle w:val="ListParagraph"/>
        <w:numPr>
          <w:ilvl w:val="0"/>
          <w:numId w:val="45"/>
        </w:numPr>
        <w:ind w:left="364"/>
      </w:pPr>
      <w:r>
        <w:t>Membuat File Zip dari Dokumen</w:t>
      </w:r>
    </w:p>
    <w:p w14:paraId="55B760A4" w14:textId="650A15D6" w:rsidR="007F093F" w:rsidRDefault="003C5CF6" w:rsidP="00402345">
      <w:pPr>
        <w:pStyle w:val="ListParagraph"/>
        <w:ind w:left="364"/>
      </w:pPr>
      <w:r w:rsidRPr="003C5CF6">
        <w:t>Pada baris nomor 131</w:t>
      </w:r>
      <w:r w:rsidR="007F093F">
        <w:t xml:space="preserve">, memanggil fungsi </w:t>
      </w:r>
      <w:r w:rsidR="002B7761">
        <w:t>“</w:t>
      </w:r>
      <w:r w:rsidR="007F093F">
        <w:t>zip_dokumen</w:t>
      </w:r>
      <w:r w:rsidR="002B7761">
        <w:t>”</w:t>
      </w:r>
      <w:r w:rsidR="007F093F">
        <w:t xml:space="preserve"> untuk membuat fil</w:t>
      </w:r>
      <w:r w:rsidR="002B7761">
        <w:t xml:space="preserve">e zip dari dokumen yang diunduh. </w:t>
      </w:r>
    </w:p>
    <w:p w14:paraId="772711BD" w14:textId="69F3B1D1" w:rsidR="002B7761" w:rsidRDefault="007F093F" w:rsidP="003809E9">
      <w:pPr>
        <w:pStyle w:val="ListParagraph"/>
        <w:numPr>
          <w:ilvl w:val="0"/>
          <w:numId w:val="45"/>
        </w:numPr>
        <w:ind w:left="364"/>
      </w:pPr>
      <w:r>
        <w:t xml:space="preserve">Memanggil Fungsi </w:t>
      </w:r>
      <w:r w:rsidR="002B7761">
        <w:t>“</w:t>
      </w:r>
      <w:r>
        <w:t>main</w:t>
      </w:r>
      <w:r w:rsidR="002B7761">
        <w:t>”</w:t>
      </w:r>
    </w:p>
    <w:p w14:paraId="5A4ECD13" w14:textId="39A4C5D9" w:rsidR="007F093F" w:rsidRDefault="003C5CF6" w:rsidP="00402345">
      <w:pPr>
        <w:pStyle w:val="ListParagraph"/>
        <w:ind w:left="364"/>
      </w:pPr>
      <w:r w:rsidRPr="003C5CF6">
        <w:t>Pada baris nomor 133</w:t>
      </w:r>
      <w:r w:rsidR="007F093F">
        <w:t xml:space="preserve">, fungsi </w:t>
      </w:r>
      <w:r w:rsidR="002B7761">
        <w:t>“</w:t>
      </w:r>
      <w:r w:rsidR="007F093F">
        <w:t>main</w:t>
      </w:r>
      <w:r w:rsidR="002B7761">
        <w:t>”</w:t>
      </w:r>
      <w:r w:rsidR="007F093F">
        <w:t xml:space="preserve"> dipanggil dengan argumen 10, yang berarti melakukan scraping pada 10 hal</w:t>
      </w:r>
      <w:r w:rsidR="002B7761">
        <w:t>aman.</w:t>
      </w:r>
    </w:p>
    <w:p w14:paraId="2BC8DC3D" w14:textId="3445DA5D" w:rsidR="00267357" w:rsidRDefault="00267357" w:rsidP="00696036">
      <w:pPr>
        <w:pStyle w:val="Heading3"/>
      </w:pPr>
      <w:bookmarkStart w:id="167" w:name="_Toc172830754"/>
      <w:r>
        <w:t>Preprocessing</w:t>
      </w:r>
      <w:bookmarkEnd w:id="167"/>
    </w:p>
    <w:p w14:paraId="046ED659" w14:textId="058CBA78" w:rsidR="00F35CE9" w:rsidRDefault="00FB671A" w:rsidP="006E0508">
      <w:pPr>
        <w:ind w:firstLine="720"/>
      </w:pPr>
      <w:r>
        <w:t>Pada tahap preprocessing</w:t>
      </w:r>
      <w:r w:rsidRPr="00FB671A">
        <w:t>, dilakukan saat melakukan konversi dari PDF ke teks selama proses scraping. Berikut adalah ko</w:t>
      </w:r>
      <w:r w:rsidR="008933B3">
        <w:t>de preprocessing yang dilakukan</w:t>
      </w:r>
      <w:r w:rsidR="00BD60C6">
        <w:t xml:space="preserve"> dan hasilnya </w:t>
      </w:r>
      <w:r w:rsidR="004B7C1F">
        <w:t>bisa dilihat dalam</w:t>
      </w:r>
      <w:r w:rsidR="00BD60C6">
        <w:t xml:space="preserve"> </w:t>
      </w:r>
      <w:r w:rsidR="00BD60C6" w:rsidRPr="00BD60C6">
        <w:fldChar w:fldCharType="begin"/>
      </w:r>
      <w:r w:rsidR="00BD60C6" w:rsidRPr="00BD60C6">
        <w:instrText xml:space="preserve"> REF _Ref168405021 \h  \* MERGEFORMAT </w:instrText>
      </w:r>
      <w:r w:rsidR="00BD60C6" w:rsidRPr="00BD60C6">
        <w:fldChar w:fldCharType="separate"/>
      </w:r>
      <w:r w:rsidR="007924A3">
        <w:rPr>
          <w:szCs w:val="24"/>
        </w:rPr>
        <w:t>Tabel 3.</w:t>
      </w:r>
      <w:r w:rsidR="007924A3" w:rsidRPr="007924A3">
        <w:rPr>
          <w:szCs w:val="24"/>
        </w:rPr>
        <w:t>2</w:t>
      </w:r>
      <w:r w:rsidR="00BD60C6" w:rsidRPr="00BD60C6">
        <w:fldChar w:fldCharType="end"/>
      </w:r>
      <w:r w:rsidR="008933B3">
        <w:t>:</w:t>
      </w:r>
      <w:r w:rsidR="00F35CE9">
        <w:t xml:space="preserve"> </w:t>
      </w:r>
      <w:r w:rsidR="00B12890" w:rsidRPr="00B12890">
        <w:t>Pada bagian ini, dibuat fungsi clean_text() untuk membersihkan teks hasil konversi dari PDF ke teks. Pembersihan dilakukan dengan menghapus kalimat "Mahkamah Agung Republik Indonesia\n" yang merupakan watermark dari dokumen putusan pengadilan, kali</w:t>
      </w:r>
      <w:r w:rsidR="00F35CE9">
        <w:t>mat “Direktori Putusan Mahkama Agung Republik Indonesia\nputusan.mahkamaagung.go.id\n”</w:t>
      </w:r>
      <w:r w:rsidR="00B94CA8">
        <w:t xml:space="preserve"> yang merupakan header dan dokumen</w:t>
      </w:r>
      <w:r w:rsidR="00B12890" w:rsidRPr="00B12890">
        <w:t xml:space="preserve">, serta karakter-karakter lain yang tidak berguna seperti uf0fc, uf0a7, uf0a8, uf0b7. Kode dari </w:t>
      </w:r>
      <w:r w:rsidR="00B12890">
        <w:t xml:space="preserve">fungsi ini </w:t>
      </w:r>
      <w:r w:rsidR="004B7C1F">
        <w:t>bisa dilihat dalam</w:t>
      </w:r>
      <w:r w:rsidR="00120822">
        <w:t xml:space="preserve"> </w:t>
      </w:r>
      <w:r w:rsidR="00120822" w:rsidRPr="00120822">
        <w:fldChar w:fldCharType="begin"/>
      </w:r>
      <w:r w:rsidR="00120822" w:rsidRPr="00120822">
        <w:instrText xml:space="preserve"> REF _Ref168407490 \h  \* MERGEFORMAT </w:instrText>
      </w:r>
      <w:r w:rsidR="00120822" w:rsidRPr="00120822">
        <w:fldChar w:fldCharType="separate"/>
      </w:r>
      <w:r w:rsidR="007924A3" w:rsidRPr="00120822">
        <w:rPr>
          <w:szCs w:val="24"/>
        </w:rPr>
        <w:t>Ko</w:t>
      </w:r>
      <w:r w:rsidR="007924A3">
        <w:rPr>
          <w:szCs w:val="24"/>
        </w:rPr>
        <w:t>de 4.</w:t>
      </w:r>
      <w:r w:rsidR="007924A3" w:rsidRPr="007924A3">
        <w:rPr>
          <w:szCs w:val="24"/>
        </w:rPr>
        <w:t>8</w:t>
      </w:r>
      <w:r w:rsidR="00120822" w:rsidRPr="00120822">
        <w:fldChar w:fldCharType="end"/>
      </w:r>
      <w:r w:rsidR="00B7191B" w:rsidRPr="00B7191B">
        <w:t>.</w:t>
      </w:r>
    </w:p>
    <w:p w14:paraId="33B1B316" w14:textId="40329BF3" w:rsidR="00985756" w:rsidRDefault="00985756" w:rsidP="006E0508">
      <w:pPr>
        <w:ind w:firstLine="720"/>
      </w:pPr>
    </w:p>
    <w:p w14:paraId="70958720" w14:textId="77777777" w:rsidR="00985756" w:rsidRPr="00FB671A" w:rsidRDefault="00985756" w:rsidP="006E0508">
      <w:pPr>
        <w:ind w:firstLine="720"/>
      </w:pPr>
    </w:p>
    <w:p w14:paraId="07B3BF04" w14:textId="2D649EB1" w:rsidR="00120822" w:rsidRPr="00120822" w:rsidRDefault="00120822" w:rsidP="00120822">
      <w:pPr>
        <w:pStyle w:val="Caption"/>
        <w:jc w:val="center"/>
        <w:rPr>
          <w:i w:val="0"/>
          <w:color w:val="auto"/>
          <w:sz w:val="24"/>
          <w:szCs w:val="24"/>
        </w:rPr>
      </w:pPr>
      <w:bookmarkStart w:id="168" w:name="_Ref168407490"/>
      <w:bookmarkStart w:id="169" w:name="_Toc172830893"/>
      <w:r w:rsidRPr="00120822">
        <w:rPr>
          <w:i w:val="0"/>
          <w:color w:val="auto"/>
          <w:sz w:val="24"/>
          <w:szCs w:val="24"/>
        </w:rPr>
        <w:t>Ko</w:t>
      </w:r>
      <w:r>
        <w:rPr>
          <w:i w:val="0"/>
          <w:color w:val="auto"/>
          <w:sz w:val="24"/>
          <w:szCs w:val="24"/>
        </w:rPr>
        <w:t>de 4.</w:t>
      </w:r>
      <w:r w:rsidRPr="00120822">
        <w:rPr>
          <w:i w:val="0"/>
          <w:color w:val="auto"/>
          <w:sz w:val="24"/>
          <w:szCs w:val="24"/>
        </w:rPr>
        <w:fldChar w:fldCharType="begin"/>
      </w:r>
      <w:r w:rsidRPr="00120822">
        <w:rPr>
          <w:i w:val="0"/>
          <w:color w:val="auto"/>
          <w:sz w:val="24"/>
          <w:szCs w:val="24"/>
        </w:rPr>
        <w:instrText xml:space="preserve"> SEQ Kode_4. \* ARABIC </w:instrText>
      </w:r>
      <w:r w:rsidRPr="00120822">
        <w:rPr>
          <w:i w:val="0"/>
          <w:color w:val="auto"/>
          <w:sz w:val="24"/>
          <w:szCs w:val="24"/>
        </w:rPr>
        <w:fldChar w:fldCharType="separate"/>
      </w:r>
      <w:r w:rsidR="007924A3">
        <w:rPr>
          <w:i w:val="0"/>
          <w:noProof/>
          <w:color w:val="auto"/>
          <w:sz w:val="24"/>
          <w:szCs w:val="24"/>
        </w:rPr>
        <w:t>8</w:t>
      </w:r>
      <w:r w:rsidRPr="00120822">
        <w:rPr>
          <w:i w:val="0"/>
          <w:color w:val="auto"/>
          <w:sz w:val="24"/>
          <w:szCs w:val="24"/>
        </w:rPr>
        <w:fldChar w:fldCharType="end"/>
      </w:r>
      <w:bookmarkEnd w:id="168"/>
      <w:r w:rsidRPr="00120822">
        <w:rPr>
          <w:i w:val="0"/>
          <w:color w:val="auto"/>
          <w:sz w:val="24"/>
          <w:szCs w:val="24"/>
        </w:rPr>
        <w:t xml:space="preserve"> Fungsi clean_text()</w:t>
      </w:r>
      <w:bookmarkEnd w:id="169"/>
    </w:p>
    <w:tbl>
      <w:tblPr>
        <w:tblStyle w:val="TableGrid"/>
        <w:tblW w:w="0" w:type="auto"/>
        <w:tblLook w:val="04A0" w:firstRow="1" w:lastRow="0" w:firstColumn="1" w:lastColumn="0" w:noHBand="0" w:noVBand="1"/>
      </w:tblPr>
      <w:tblGrid>
        <w:gridCol w:w="7928"/>
      </w:tblGrid>
      <w:tr w:rsidR="00C60EED" w:rsidRPr="00F34A5B" w14:paraId="3892396B" w14:textId="77777777" w:rsidTr="004F1257">
        <w:trPr>
          <w:hidden/>
        </w:trPr>
        <w:tc>
          <w:tcPr>
            <w:tcW w:w="7928" w:type="dxa"/>
          </w:tcPr>
          <w:p w14:paraId="1FF070F0"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D7C26E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3CD5434"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F4CF5D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88F3C6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D240A3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710AF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90DE3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35744C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4BCC4B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B82D755"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7FD563E"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6BE7A9C"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7D062EB"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8D9B35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1EA848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BE374D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D4CC8A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1BA914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50465D5"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D7F3D4"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72D38D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0ED3BD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263FCEC"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0F1D11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39665B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829228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EC5154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E9D7E3B"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E5F2DE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00C8C2B"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30AC26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21D17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6218B4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938C935"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476AB8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BFBFF04"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621EAC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D5AF89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0B5ABBE"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8EC7A4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1686905"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99FCEFA"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E77831A"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2DA2BC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67D731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72DBDCE"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135823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0C8016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C4CD70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F163355"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06F95A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5B503F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160F46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324D24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57BD49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AB7732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0A9E67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129A6E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20A8BB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BAC59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AEFE9B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69F715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EB83D64"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06ABAD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F99139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E21D08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BFCDE2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7E41AA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2BE415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5EA5A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409160B"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1A2814B"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59ED23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040D5D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4B741C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90B0CDE"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75BB06A"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CD34CD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DB52144"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77F48F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4BB540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FE8EDE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01826B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C15347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4F69EF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8E3955E"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835EFF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4C95D2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0C589EC"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D95537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7A65DC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73FE8DB"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2C50FB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5CEC25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6B499DA"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A984E25"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CC51AC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D22E8C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0C1405E"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9527F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9DA066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BAEA69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427DC2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FF20F08"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6C1085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072F30C"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A157B60"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817FA6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AA1005A"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E53404F"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27AB3F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87FB7D0"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A019FC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ED6E14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21E92B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C3FE282"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F2E4320"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B84F8CC"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7415684"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4017F9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5A1B1B3"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5593B7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F06397"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899A439"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9EABF3A"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12D4ECD"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E576990"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07D257A"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45510D6"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8EA5510"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A32AD1B"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FBB8421" w14:textId="77777777" w:rsidR="00C55B43" w:rsidRPr="00C55B43" w:rsidRDefault="00C55B43" w:rsidP="003809E9">
            <w:pPr>
              <w:pStyle w:val="ListParagraph"/>
              <w:numPr>
                <w:ilvl w:val="0"/>
                <w:numId w:val="12"/>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589E8A5" w14:textId="2527B79B"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FF"/>
                <w:sz w:val="16"/>
                <w:szCs w:val="16"/>
              </w:rPr>
              <w:t>def</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clean_text</w:t>
            </w:r>
            <w:r w:rsidRPr="003223BB">
              <w:rPr>
                <w:rFonts w:ascii="Lucida Console" w:eastAsia="Times New Roman" w:hAnsi="Lucida Console" w:cs="Times New Roman"/>
                <w:color w:val="000000"/>
                <w:sz w:val="16"/>
                <w:szCs w:val="16"/>
              </w:rPr>
              <w:t>(text):</w:t>
            </w:r>
          </w:p>
          <w:p w14:paraId="56AEEC7D"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text.replace(</w:t>
            </w:r>
            <w:r w:rsidRPr="003223BB">
              <w:rPr>
                <w:rFonts w:ascii="Lucida Console" w:eastAsia="Times New Roman" w:hAnsi="Lucida Console" w:cs="Times New Roman"/>
                <w:color w:val="A31515"/>
                <w:sz w:val="16"/>
                <w:szCs w:val="16"/>
              </w:rPr>
              <w:t>"Mahkamah Agung Republik Indonesia\nMahkamah Agung Republik Indonesia\nMahkamah Agung Republik Indonesia\nMahkamah Agung Republik Indonesia\nMahkamah Agung Republik Indonesia\nDirektori Putusan Mahkamah Agung Republik Indonesia\nputusan.mahkamahagung.go.id\n"</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w:t>
            </w:r>
          </w:p>
          <w:p w14:paraId="0FB35C7E"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text.replace(</w:t>
            </w:r>
            <w:r w:rsidRPr="003223BB">
              <w:rPr>
                <w:rFonts w:ascii="Lucida Console" w:eastAsia="Times New Roman" w:hAnsi="Lucida Console" w:cs="Times New Roman"/>
                <w:color w:val="A31515"/>
                <w:sz w:val="16"/>
                <w:szCs w:val="16"/>
              </w:rPr>
              <w:t>"\nDisclaimer\nKepaniteraan Mahkamah Agung Republik Indonesia berusaha untuk selalu mencantumkan informasi paling kini dan akurat sebagai bentuk komitmen Mahkamah Agung untuk pelayanan publik, transparansi dan akuntabilitas\npelaksanaan fungsi peradilan. Namun dalam hal-hal tertentu masih dimungkinkan terjadi permasalahan teknis terkait dengan akurasi dan keterkinian informasi yang kami sajikan, hal mana akan terus kami perbaiki dari waktu kewaktu.\nDalam hal Anda menemukan inakurasi informasi yang termuat pada situs ini atau informasi yang seharusnya ada, namun belum tersedia, maka harap segera hubungi Kepaniteraan Mahkamah Agung RI melalui :\nEmail : kepaniteraan@mahkamahagung.go.id"</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w:t>
            </w:r>
          </w:p>
          <w:p w14:paraId="6EF00285"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text.replace(</w:t>
            </w:r>
            <w:r w:rsidRPr="003223BB">
              <w:rPr>
                <w:rFonts w:ascii="Lucida Console" w:eastAsia="Times New Roman" w:hAnsi="Lucida Console" w:cs="Times New Roman"/>
                <w:color w:val="A31515"/>
                <w:sz w:val="16"/>
                <w:szCs w:val="16"/>
              </w:rPr>
              <w:t>"Telp : 021-384 3348 (ext.318)"</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w:t>
            </w:r>
          </w:p>
          <w:p w14:paraId="089DA3BA"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text.replace(</w:t>
            </w:r>
            <w:r w:rsidRPr="003223BB">
              <w:rPr>
                <w:rFonts w:ascii="Lucida Console" w:eastAsia="Times New Roman" w:hAnsi="Lucida Console" w:cs="Times New Roman"/>
                <w:color w:val="A31515"/>
                <w:sz w:val="16"/>
                <w:szCs w:val="16"/>
              </w:rPr>
              <w:t>'P U T U S A N'</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PUTUSAN'</w:t>
            </w:r>
            <w:r w:rsidRPr="003223BB">
              <w:rPr>
                <w:rFonts w:ascii="Lucida Console" w:eastAsia="Times New Roman" w:hAnsi="Lucida Console" w:cs="Times New Roman"/>
                <w:color w:val="000000"/>
                <w:sz w:val="16"/>
                <w:szCs w:val="16"/>
              </w:rPr>
              <w:t>).replace(</w:t>
            </w:r>
            <w:r w:rsidRPr="003223BB">
              <w:rPr>
                <w:rFonts w:ascii="Lucida Console" w:eastAsia="Times New Roman" w:hAnsi="Lucida Console" w:cs="Times New Roman"/>
                <w:color w:val="A31515"/>
                <w:sz w:val="16"/>
                <w:szCs w:val="16"/>
              </w:rPr>
              <w:t>'T erdakwa'</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Terdakwa'</w:t>
            </w:r>
            <w:r w:rsidRPr="003223BB">
              <w:rPr>
                <w:rFonts w:ascii="Lucida Console" w:eastAsia="Times New Roman" w:hAnsi="Lucida Console" w:cs="Times New Roman"/>
                <w:color w:val="000000"/>
                <w:sz w:val="16"/>
                <w:szCs w:val="16"/>
              </w:rPr>
              <w:t>).replace(</w:t>
            </w:r>
            <w:r w:rsidRPr="003223BB">
              <w:rPr>
                <w:rFonts w:ascii="Lucida Console" w:eastAsia="Times New Roman" w:hAnsi="Lucida Console" w:cs="Times New Roman"/>
                <w:color w:val="A31515"/>
                <w:sz w:val="16"/>
                <w:szCs w:val="16"/>
              </w:rPr>
              <w:t>'T empat'</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Tempat'</w:t>
            </w:r>
            <w:r w:rsidRPr="003223BB">
              <w:rPr>
                <w:rFonts w:ascii="Lucida Console" w:eastAsia="Times New Roman" w:hAnsi="Lucida Console" w:cs="Times New Roman"/>
                <w:color w:val="000000"/>
                <w:sz w:val="16"/>
                <w:szCs w:val="16"/>
              </w:rPr>
              <w:t>).replace(</w:t>
            </w:r>
            <w:r w:rsidRPr="003223BB">
              <w:rPr>
                <w:rFonts w:ascii="Lucida Console" w:eastAsia="Times New Roman" w:hAnsi="Lucida Console" w:cs="Times New Roman"/>
                <w:color w:val="A31515"/>
                <w:sz w:val="16"/>
                <w:szCs w:val="16"/>
              </w:rPr>
              <w:t>'T ahun'</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Tahun'</w:t>
            </w:r>
            <w:r w:rsidRPr="003223BB">
              <w:rPr>
                <w:rFonts w:ascii="Lucida Console" w:eastAsia="Times New Roman" w:hAnsi="Lucida Console" w:cs="Times New Roman"/>
                <w:color w:val="000000"/>
                <w:sz w:val="16"/>
                <w:szCs w:val="16"/>
              </w:rPr>
              <w:t>)</w:t>
            </w:r>
          </w:p>
          <w:p w14:paraId="229ED058"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text.replace(</w:t>
            </w:r>
            <w:r w:rsidRPr="003223BB">
              <w:rPr>
                <w:rFonts w:ascii="Lucida Console" w:eastAsia="Times New Roman" w:hAnsi="Lucida Console" w:cs="Times New Roman"/>
                <w:color w:val="A31515"/>
                <w:sz w:val="16"/>
                <w:szCs w:val="16"/>
              </w:rPr>
              <w:t>'P  E  N  E  T  A  P  A  N'</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PENETAPAN'</w:t>
            </w:r>
            <w:r w:rsidRPr="003223BB">
              <w:rPr>
                <w:rFonts w:ascii="Lucida Console" w:eastAsia="Times New Roman" w:hAnsi="Lucida Console" w:cs="Times New Roman"/>
                <w:color w:val="000000"/>
                <w:sz w:val="16"/>
                <w:szCs w:val="16"/>
              </w:rPr>
              <w:t>).replace(</w:t>
            </w:r>
            <w:r w:rsidRPr="003223BB">
              <w:rPr>
                <w:rFonts w:ascii="Lucida Console" w:eastAsia="Times New Roman" w:hAnsi="Lucida Console" w:cs="Times New Roman"/>
                <w:color w:val="A31515"/>
                <w:sz w:val="16"/>
                <w:szCs w:val="16"/>
              </w:rPr>
              <w:t>'J u m l a h'</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Jumlah'</w:t>
            </w:r>
            <w:r w:rsidRPr="003223BB">
              <w:rPr>
                <w:rFonts w:ascii="Lucida Console" w:eastAsia="Times New Roman" w:hAnsi="Lucida Console" w:cs="Times New Roman"/>
                <w:color w:val="000000"/>
                <w:sz w:val="16"/>
                <w:szCs w:val="16"/>
              </w:rPr>
              <w:t>).replace(</w:t>
            </w:r>
            <w:r w:rsidRPr="003223BB">
              <w:rPr>
                <w:rFonts w:ascii="Lucida Console" w:eastAsia="Times New Roman" w:hAnsi="Lucida Console" w:cs="Times New Roman"/>
                <w:color w:val="A31515"/>
                <w:sz w:val="16"/>
                <w:szCs w:val="16"/>
              </w:rPr>
              <w:t>'\n'</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 '</w:t>
            </w:r>
            <w:r w:rsidRPr="003223BB">
              <w:rPr>
                <w:rFonts w:ascii="Lucida Console" w:eastAsia="Times New Roman" w:hAnsi="Lucida Console" w:cs="Times New Roman"/>
                <w:color w:val="000000"/>
                <w:sz w:val="16"/>
                <w:szCs w:val="16"/>
              </w:rPr>
              <w:t>)</w:t>
            </w:r>
          </w:p>
          <w:p w14:paraId="41AB752B"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re.sub(</w:t>
            </w:r>
            <w:r w:rsidRPr="003223BB">
              <w:rPr>
                <w:rFonts w:ascii="Lucida Console" w:eastAsia="Times New Roman" w:hAnsi="Lucida Console" w:cs="Times New Roman"/>
                <w:color w:val="A31515"/>
                <w:sz w:val="16"/>
                <w:szCs w:val="16"/>
              </w:rPr>
              <w:t>r'\nHalaman \d+ dari \d+ .*'</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 text)</w:t>
            </w:r>
          </w:p>
          <w:p w14:paraId="69BACB1C"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re.sub(</w:t>
            </w:r>
            <w:r w:rsidRPr="003223BB">
              <w:rPr>
                <w:rFonts w:ascii="Lucida Console" w:eastAsia="Times New Roman" w:hAnsi="Lucida Console" w:cs="Times New Roman"/>
                <w:color w:val="A31515"/>
                <w:sz w:val="16"/>
                <w:szCs w:val="16"/>
              </w:rPr>
              <w:t>r'Halaman \d+ dari \d+ .*'</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 text)</w:t>
            </w:r>
          </w:p>
          <w:p w14:paraId="3E0EDEDE"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re.sub(</w:t>
            </w:r>
            <w:r w:rsidRPr="003223BB">
              <w:rPr>
                <w:rFonts w:ascii="Lucida Console" w:eastAsia="Times New Roman" w:hAnsi="Lucida Console" w:cs="Times New Roman"/>
                <w:color w:val="A31515"/>
                <w:sz w:val="16"/>
                <w:szCs w:val="16"/>
              </w:rPr>
              <w:t>r'\nHal. \d+ dari \d+ .*'</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 text)</w:t>
            </w:r>
          </w:p>
          <w:p w14:paraId="5B88C17D"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re.sub(</w:t>
            </w:r>
            <w:r w:rsidRPr="003223BB">
              <w:rPr>
                <w:rFonts w:ascii="Lucida Console" w:eastAsia="Times New Roman" w:hAnsi="Lucida Console" w:cs="Times New Roman"/>
                <w:color w:val="A31515"/>
                <w:sz w:val="16"/>
                <w:szCs w:val="16"/>
              </w:rPr>
              <w:t>r'Hal. \d+ dari \d+ .*'</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 text)</w:t>
            </w:r>
          </w:p>
          <w:p w14:paraId="2873C642"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re.sub(</w:t>
            </w:r>
            <w:r w:rsidRPr="003223BB">
              <w:rPr>
                <w:rFonts w:ascii="Lucida Console" w:eastAsia="Times New Roman" w:hAnsi="Lucida Console" w:cs="Times New Roman"/>
                <w:color w:val="A31515"/>
                <w:sz w:val="16"/>
                <w:szCs w:val="16"/>
              </w:rPr>
              <w:t>r' +|[\uf0fc\uf0a7\uf0a8\uf0b7]'</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 '</w:t>
            </w:r>
            <w:r w:rsidRPr="003223BB">
              <w:rPr>
                <w:rFonts w:ascii="Lucida Console" w:eastAsia="Times New Roman" w:hAnsi="Lucida Console" w:cs="Times New Roman"/>
                <w:color w:val="000000"/>
                <w:sz w:val="16"/>
                <w:szCs w:val="16"/>
              </w:rPr>
              <w:t>, text)</w:t>
            </w:r>
          </w:p>
          <w:p w14:paraId="7C899063" w14:textId="77777777" w:rsidR="003223BB"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text = re.sub(</w:t>
            </w:r>
            <w:r w:rsidRPr="003223BB">
              <w:rPr>
                <w:rFonts w:ascii="Lucida Console" w:eastAsia="Times New Roman" w:hAnsi="Lucida Console" w:cs="Times New Roman"/>
                <w:color w:val="A31515"/>
                <w:sz w:val="16"/>
                <w:szCs w:val="16"/>
              </w:rPr>
              <w:t>r'[\u2026]+|\.{3,}'</w:t>
            </w: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A31515"/>
                <w:sz w:val="16"/>
                <w:szCs w:val="16"/>
              </w:rPr>
              <w:t>''</w:t>
            </w:r>
            <w:r w:rsidRPr="003223BB">
              <w:rPr>
                <w:rFonts w:ascii="Lucida Console" w:eastAsia="Times New Roman" w:hAnsi="Lucida Console" w:cs="Times New Roman"/>
                <w:color w:val="000000"/>
                <w:sz w:val="16"/>
                <w:szCs w:val="16"/>
              </w:rPr>
              <w:t>, text)</w:t>
            </w:r>
          </w:p>
          <w:p w14:paraId="206AB443" w14:textId="79F1F7CC" w:rsidR="00C60EED" w:rsidRPr="003223BB" w:rsidRDefault="003223BB" w:rsidP="003809E9">
            <w:pPr>
              <w:numPr>
                <w:ilvl w:val="0"/>
                <w:numId w:val="12"/>
              </w:numPr>
              <w:spacing w:before="100" w:beforeAutospacing="1" w:line="276" w:lineRule="auto"/>
              <w:ind w:left="353"/>
              <w:jc w:val="left"/>
              <w:rPr>
                <w:rFonts w:ascii="Lucida Console" w:eastAsia="Times New Roman" w:hAnsi="Lucida Console" w:cs="Times New Roman"/>
                <w:color w:val="000000"/>
                <w:sz w:val="16"/>
                <w:szCs w:val="16"/>
              </w:rPr>
            </w:pPr>
            <w:r w:rsidRPr="003223BB">
              <w:rPr>
                <w:rFonts w:ascii="Lucida Console" w:eastAsia="Times New Roman" w:hAnsi="Lucida Console" w:cs="Times New Roman"/>
                <w:color w:val="000000"/>
                <w:sz w:val="16"/>
                <w:szCs w:val="16"/>
              </w:rPr>
              <w:t xml:space="preserve">    </w:t>
            </w:r>
            <w:r w:rsidRPr="003223BB">
              <w:rPr>
                <w:rFonts w:ascii="Lucida Console" w:eastAsia="Times New Roman" w:hAnsi="Lucida Console" w:cs="Times New Roman"/>
                <w:color w:val="0000FF"/>
                <w:sz w:val="16"/>
                <w:szCs w:val="16"/>
              </w:rPr>
              <w:t>return</w:t>
            </w:r>
            <w:r w:rsidRPr="003223BB">
              <w:rPr>
                <w:rFonts w:ascii="Lucida Console" w:eastAsia="Times New Roman" w:hAnsi="Lucida Console" w:cs="Times New Roman"/>
                <w:color w:val="000000"/>
                <w:sz w:val="16"/>
                <w:szCs w:val="16"/>
              </w:rPr>
              <w:t xml:space="preserve"> text.strip()</w:t>
            </w:r>
          </w:p>
        </w:tc>
      </w:tr>
    </w:tbl>
    <w:p w14:paraId="2AE3405D" w14:textId="164EA8D2" w:rsidR="002B7761" w:rsidRDefault="002B7761" w:rsidP="00C60EED"/>
    <w:p w14:paraId="13C337A5" w14:textId="1EA4CCB6" w:rsidR="002B7761" w:rsidRDefault="002B7761" w:rsidP="002B7761">
      <w:r>
        <w:t>Penjelasan Kode:</w:t>
      </w:r>
    </w:p>
    <w:p w14:paraId="438A38E4" w14:textId="50C039AB" w:rsidR="002B7761" w:rsidRDefault="002B7761" w:rsidP="003809E9">
      <w:pPr>
        <w:pStyle w:val="ListParagraph"/>
        <w:numPr>
          <w:ilvl w:val="0"/>
          <w:numId w:val="48"/>
        </w:numPr>
        <w:ind w:left="336"/>
      </w:pPr>
      <w:r>
        <w:t>Definisi Fungsi</w:t>
      </w:r>
    </w:p>
    <w:p w14:paraId="6DFB8215" w14:textId="2AEB126F" w:rsidR="002B7761" w:rsidRDefault="003C5CF6" w:rsidP="00402345">
      <w:pPr>
        <w:pStyle w:val="ListParagraph"/>
        <w:ind w:left="336"/>
      </w:pPr>
      <w:r w:rsidRPr="003C5CF6">
        <w:t>Pada baris nomor 134</w:t>
      </w:r>
      <w:r w:rsidR="002B7761">
        <w:t xml:space="preserve"> dibuat sebuah fungsi </w:t>
      </w:r>
      <w:r w:rsidR="00FA4362">
        <w:t>“</w:t>
      </w:r>
      <w:r w:rsidR="002B7761">
        <w:t>clean_text</w:t>
      </w:r>
      <w:r w:rsidR="00FA4362">
        <w:t>”</w:t>
      </w:r>
      <w:r w:rsidR="005E269A">
        <w:t xml:space="preserve"> yang menerima satu parameter yaitu</w:t>
      </w:r>
      <w:r w:rsidR="002B7761">
        <w:t xml:space="preserve"> Teks yang akan dibersihkan.</w:t>
      </w:r>
    </w:p>
    <w:p w14:paraId="4A7777AB" w14:textId="60A620EF" w:rsidR="002B7761" w:rsidRDefault="002B7761" w:rsidP="003809E9">
      <w:pPr>
        <w:pStyle w:val="ListParagraph"/>
        <w:numPr>
          <w:ilvl w:val="0"/>
          <w:numId w:val="48"/>
        </w:numPr>
        <w:ind w:left="336"/>
      </w:pPr>
      <w:r>
        <w:t>Menghapus Teks Berulang</w:t>
      </w:r>
    </w:p>
    <w:p w14:paraId="04C39E11" w14:textId="54EFD7A7" w:rsidR="002B7761" w:rsidRDefault="003C5CF6" w:rsidP="00402345">
      <w:pPr>
        <w:pStyle w:val="ListParagraph"/>
        <w:ind w:left="336"/>
      </w:pPr>
      <w:r w:rsidRPr="003C5CF6">
        <w:t>Pada baris nomor 135</w:t>
      </w:r>
      <w:r w:rsidR="002B7761">
        <w:t xml:space="preserve">, menghapus teks </w:t>
      </w:r>
      <w:r w:rsidR="005E269A">
        <w:t>header dan watermark dokumen</w:t>
      </w:r>
      <w:r w:rsidR="002B7761">
        <w:t xml:space="preserve"> yang mencantumkan nama Mahkamah Agung dan Direktori Putusan.</w:t>
      </w:r>
      <w:r w:rsidR="00151CF2">
        <w:t xml:space="preserve"> </w:t>
      </w:r>
      <w:r w:rsidR="00CD04DF">
        <w:t xml:space="preserve">Contoh teks header dan watermark bisa dilihat pada </w:t>
      </w:r>
      <w:r w:rsidR="00CD04DF" w:rsidRPr="00CD04DF">
        <w:fldChar w:fldCharType="begin"/>
      </w:r>
      <w:r w:rsidR="00CD04DF" w:rsidRPr="00CD04DF">
        <w:instrText xml:space="preserve"> REF _Ref172229193 \h  \* MERGEFORMAT </w:instrText>
      </w:r>
      <w:r w:rsidR="00CD04DF" w:rsidRPr="00CD04DF">
        <w:fldChar w:fldCharType="separate"/>
      </w:r>
      <w:r w:rsidR="007924A3" w:rsidRPr="00D142D3">
        <w:rPr>
          <w:szCs w:val="24"/>
        </w:rPr>
        <w:t>Gambar</w:t>
      </w:r>
      <w:r w:rsidR="007924A3">
        <w:rPr>
          <w:szCs w:val="24"/>
        </w:rPr>
        <w:t xml:space="preserve"> 4.</w:t>
      </w:r>
      <w:r w:rsidR="007924A3" w:rsidRPr="007924A3">
        <w:rPr>
          <w:szCs w:val="24"/>
        </w:rPr>
        <w:t>1</w:t>
      </w:r>
      <w:r w:rsidR="00CD04DF" w:rsidRPr="00CD04DF">
        <w:fldChar w:fldCharType="end"/>
      </w:r>
      <w:r w:rsidR="00CD04DF">
        <w:t>.</w:t>
      </w:r>
    </w:p>
    <w:p w14:paraId="1FD9BE21" w14:textId="121DC021" w:rsidR="002B7761" w:rsidRDefault="002B7761" w:rsidP="003809E9">
      <w:pPr>
        <w:pStyle w:val="ListParagraph"/>
        <w:numPr>
          <w:ilvl w:val="0"/>
          <w:numId w:val="48"/>
        </w:numPr>
        <w:ind w:left="336"/>
      </w:pPr>
      <w:r>
        <w:t>Menghapus Disclaimer</w:t>
      </w:r>
    </w:p>
    <w:p w14:paraId="125B42EA" w14:textId="12749BB3" w:rsidR="002B7761" w:rsidRDefault="003C5CF6" w:rsidP="00402345">
      <w:pPr>
        <w:pStyle w:val="ListParagraph"/>
        <w:ind w:left="336"/>
      </w:pPr>
      <w:r w:rsidRPr="003C5CF6">
        <w:t>Pada baris nomor 136</w:t>
      </w:r>
      <w:r w:rsidR="002B7761">
        <w:t xml:space="preserve">, menghapus teks disclaimer panjang yang terdapat </w:t>
      </w:r>
      <w:r w:rsidR="005E269A">
        <w:t xml:space="preserve">pada footer </w:t>
      </w:r>
      <w:r w:rsidR="002B7761">
        <w:t xml:space="preserve">dokumen. </w:t>
      </w:r>
      <w:r w:rsidR="00CD04DF">
        <w:t xml:space="preserve">Contoh teks disclaimer panjang bisa dilihat pada </w:t>
      </w:r>
      <w:r w:rsidR="00CD04DF" w:rsidRPr="00CD04DF">
        <w:fldChar w:fldCharType="begin"/>
      </w:r>
      <w:r w:rsidR="00CD04DF" w:rsidRPr="00CD04DF">
        <w:instrText xml:space="preserve"> REF _Ref172229244 \h  \* MERGEFORMAT </w:instrText>
      </w:r>
      <w:r w:rsidR="00CD04DF" w:rsidRPr="00CD04DF">
        <w:fldChar w:fldCharType="separate"/>
      </w:r>
      <w:r w:rsidR="007924A3">
        <w:rPr>
          <w:szCs w:val="24"/>
        </w:rPr>
        <w:t>Gambar 4.</w:t>
      </w:r>
      <w:r w:rsidR="007924A3" w:rsidRPr="007924A3">
        <w:rPr>
          <w:szCs w:val="24"/>
        </w:rPr>
        <w:t>2</w:t>
      </w:r>
      <w:r w:rsidR="00CD04DF" w:rsidRPr="00CD04DF">
        <w:fldChar w:fldCharType="end"/>
      </w:r>
      <w:r w:rsidR="00CD04DF">
        <w:t>.</w:t>
      </w:r>
    </w:p>
    <w:p w14:paraId="2D63B5E6" w14:textId="2A48495D" w:rsidR="002B7761" w:rsidRDefault="002B7761" w:rsidP="003809E9">
      <w:pPr>
        <w:pStyle w:val="ListParagraph"/>
        <w:numPr>
          <w:ilvl w:val="0"/>
          <w:numId w:val="48"/>
        </w:numPr>
        <w:ind w:left="336"/>
      </w:pPr>
      <w:r>
        <w:t>Menghapus Informasi Kontak</w:t>
      </w:r>
    </w:p>
    <w:p w14:paraId="7F5E83FD" w14:textId="1EBE1F4E" w:rsidR="002B7761" w:rsidRDefault="003C5CF6" w:rsidP="00402345">
      <w:pPr>
        <w:pStyle w:val="ListParagraph"/>
        <w:ind w:left="336"/>
      </w:pPr>
      <w:r w:rsidRPr="003C5CF6">
        <w:t>Pada baris nomor 137</w:t>
      </w:r>
      <w:r w:rsidR="002B7761">
        <w:t xml:space="preserve">, menghapus </w:t>
      </w:r>
      <w:r w:rsidR="00CD04DF">
        <w:t xml:space="preserve">teks </w:t>
      </w:r>
      <w:r w:rsidR="002B7761">
        <w:t>informasi kontak</w:t>
      </w:r>
      <w:r w:rsidR="005E269A">
        <w:t xml:space="preserve"> yang terdapat pada footer dokumen</w:t>
      </w:r>
      <w:r w:rsidR="002B7761">
        <w:t xml:space="preserve">. </w:t>
      </w:r>
      <w:r w:rsidR="00CD04DF">
        <w:t xml:space="preserve">Contoh teks informasi kontak bisa dilihat pada </w:t>
      </w:r>
      <w:r w:rsidR="00CD04DF" w:rsidRPr="00CD04DF">
        <w:fldChar w:fldCharType="begin"/>
      </w:r>
      <w:r w:rsidR="00CD04DF" w:rsidRPr="00CD04DF">
        <w:instrText xml:space="preserve"> REF _Ref172229244 \h  \* MERGEFORMAT </w:instrText>
      </w:r>
      <w:r w:rsidR="00CD04DF" w:rsidRPr="00CD04DF">
        <w:fldChar w:fldCharType="separate"/>
      </w:r>
      <w:r w:rsidR="007924A3">
        <w:rPr>
          <w:szCs w:val="24"/>
        </w:rPr>
        <w:t>Gambar 4.</w:t>
      </w:r>
      <w:r w:rsidR="007924A3" w:rsidRPr="007924A3">
        <w:rPr>
          <w:szCs w:val="24"/>
        </w:rPr>
        <w:t>2</w:t>
      </w:r>
      <w:r w:rsidR="00CD04DF" w:rsidRPr="00CD04DF">
        <w:fldChar w:fldCharType="end"/>
      </w:r>
    </w:p>
    <w:p w14:paraId="7E4DD3E2" w14:textId="7E93A154" w:rsidR="002B7761" w:rsidRDefault="002B7761" w:rsidP="003809E9">
      <w:pPr>
        <w:pStyle w:val="ListParagraph"/>
        <w:numPr>
          <w:ilvl w:val="0"/>
          <w:numId w:val="48"/>
        </w:numPr>
        <w:ind w:left="336"/>
      </w:pPr>
      <w:r>
        <w:t>Memperbaiki Format Teks</w:t>
      </w:r>
    </w:p>
    <w:p w14:paraId="7AEAC589" w14:textId="2961BFCA" w:rsidR="002B7761" w:rsidRDefault="003C5CF6" w:rsidP="00402345">
      <w:pPr>
        <w:pStyle w:val="ListParagraph"/>
        <w:ind w:left="336"/>
      </w:pPr>
      <w:r w:rsidRPr="003C5CF6">
        <w:t>Pada baris nomor 138 dan 139</w:t>
      </w:r>
      <w:r w:rsidR="002B7761">
        <w:t xml:space="preserve">, memperbaiki format teks dengan mengganti spasi yang </w:t>
      </w:r>
      <w:r w:rsidR="005E269A">
        <w:t>berlebih</w:t>
      </w:r>
      <w:r w:rsidR="002B7761">
        <w:t xml:space="preserve"> dan mengganti huruf besar</w:t>
      </w:r>
      <w:r w:rsidR="005E269A">
        <w:t xml:space="preserve"> menjadi kecil</w:t>
      </w:r>
      <w:r w:rsidR="002B7761">
        <w:t>.</w:t>
      </w:r>
    </w:p>
    <w:p w14:paraId="589D8529" w14:textId="02A50E33" w:rsidR="002B7761" w:rsidRDefault="002B7761" w:rsidP="003809E9">
      <w:pPr>
        <w:pStyle w:val="ListParagraph"/>
        <w:numPr>
          <w:ilvl w:val="0"/>
          <w:numId w:val="48"/>
        </w:numPr>
        <w:ind w:left="336"/>
      </w:pPr>
      <w:r>
        <w:lastRenderedPageBreak/>
        <w:t>Menghapus Nomor Halaman</w:t>
      </w:r>
    </w:p>
    <w:p w14:paraId="7E08158E" w14:textId="12BB9765" w:rsidR="002B7761" w:rsidRDefault="003C5CF6" w:rsidP="00402345">
      <w:pPr>
        <w:pStyle w:val="ListParagraph"/>
        <w:ind w:left="336"/>
      </w:pPr>
      <w:r w:rsidRPr="003C5CF6">
        <w:t>Pada baris nomor 140 hingga 143</w:t>
      </w:r>
      <w:r w:rsidR="002B7761">
        <w:t xml:space="preserve">, menghapus </w:t>
      </w:r>
      <w:r w:rsidR="00CD04DF">
        <w:t xml:space="preserve">teks </w:t>
      </w:r>
      <w:r w:rsidR="002B7761">
        <w:t>nomor halaman</w:t>
      </w:r>
      <w:r w:rsidR="00CD04DF">
        <w:t>. D</w:t>
      </w:r>
      <w:r w:rsidR="00151CF2">
        <w:t>alam hal ini terdapat beberapa kondisi halaman di sesuaikan dengan format dokumen</w:t>
      </w:r>
      <w:r w:rsidR="00CD04DF">
        <w:t xml:space="preserve">. Contoh dokumen untuk teks halaman bisa dilihat pada </w:t>
      </w:r>
      <w:r w:rsidR="00CD04DF" w:rsidRPr="00CD04DF">
        <w:fldChar w:fldCharType="begin"/>
      </w:r>
      <w:r w:rsidR="00CD04DF" w:rsidRPr="00CD04DF">
        <w:instrText xml:space="preserve"> REF _Ref172229244 \h  \* MERGEFORMAT </w:instrText>
      </w:r>
      <w:r w:rsidR="00CD04DF" w:rsidRPr="00CD04DF">
        <w:fldChar w:fldCharType="separate"/>
      </w:r>
      <w:r w:rsidR="007924A3">
        <w:rPr>
          <w:szCs w:val="24"/>
        </w:rPr>
        <w:t>Gambar 4.</w:t>
      </w:r>
      <w:r w:rsidR="007924A3" w:rsidRPr="007924A3">
        <w:rPr>
          <w:szCs w:val="24"/>
        </w:rPr>
        <w:t>2</w:t>
      </w:r>
      <w:r w:rsidR="00CD04DF" w:rsidRPr="00CD04DF">
        <w:fldChar w:fldCharType="end"/>
      </w:r>
      <w:r w:rsidR="002B7761">
        <w:t>:</w:t>
      </w:r>
    </w:p>
    <w:p w14:paraId="00446243" w14:textId="23635528" w:rsidR="002B7761" w:rsidRDefault="003C5CF6" w:rsidP="003809E9">
      <w:pPr>
        <w:pStyle w:val="ListParagraph"/>
        <w:numPr>
          <w:ilvl w:val="0"/>
          <w:numId w:val="49"/>
        </w:numPr>
        <w:ind w:left="686"/>
      </w:pPr>
      <w:r>
        <w:t>Pada baris nomor 140</w:t>
      </w:r>
      <w:r w:rsidR="002B7761">
        <w:t>, menghapus format "Halaman x dari y"</w:t>
      </w:r>
      <w:r w:rsidR="005E269A">
        <w:t xml:space="preserve"> yang juga terdapat karakter “\n”</w:t>
      </w:r>
      <w:r w:rsidR="002B7761">
        <w:t>.</w:t>
      </w:r>
    </w:p>
    <w:p w14:paraId="2C7025C0" w14:textId="01F51992" w:rsidR="002B7761" w:rsidRDefault="0072755A" w:rsidP="003809E9">
      <w:pPr>
        <w:pStyle w:val="ListParagraph"/>
        <w:numPr>
          <w:ilvl w:val="0"/>
          <w:numId w:val="49"/>
        </w:numPr>
        <w:ind w:left="686"/>
      </w:pPr>
      <w:r>
        <w:t>Pada baris nomor 141</w:t>
      </w:r>
      <w:r w:rsidR="002B7761">
        <w:t xml:space="preserve">, menghapus format </w:t>
      </w:r>
      <w:r w:rsidR="005E269A">
        <w:t>"Halaman x dari y" tanpa karakter “\n”</w:t>
      </w:r>
      <w:r w:rsidR="002B7761">
        <w:t>.</w:t>
      </w:r>
    </w:p>
    <w:p w14:paraId="17E090E0" w14:textId="239C8CE1" w:rsidR="002B7761" w:rsidRDefault="0072755A" w:rsidP="003809E9">
      <w:pPr>
        <w:pStyle w:val="ListParagraph"/>
        <w:numPr>
          <w:ilvl w:val="0"/>
          <w:numId w:val="49"/>
        </w:numPr>
        <w:ind w:left="686"/>
      </w:pPr>
      <w:r>
        <w:t>Pada baris nomor 142</w:t>
      </w:r>
      <w:r w:rsidR="002B7761">
        <w:t>, menghapus format "Hal. x dari y"</w:t>
      </w:r>
      <w:r w:rsidR="005E269A">
        <w:t xml:space="preserve"> yang juga terdapat karakter “\n”</w:t>
      </w:r>
      <w:r w:rsidR="002B7761">
        <w:t>.</w:t>
      </w:r>
    </w:p>
    <w:p w14:paraId="5B096D89" w14:textId="2C8EE455" w:rsidR="002B7761" w:rsidRDefault="0072755A" w:rsidP="003809E9">
      <w:pPr>
        <w:pStyle w:val="ListParagraph"/>
        <w:numPr>
          <w:ilvl w:val="0"/>
          <w:numId w:val="49"/>
        </w:numPr>
        <w:ind w:left="686"/>
      </w:pPr>
      <w:r>
        <w:t>Pada baris nomor 143</w:t>
      </w:r>
      <w:r w:rsidR="002B7761">
        <w:t>, menghapus format "Hal. x dari y"</w:t>
      </w:r>
      <w:r w:rsidR="008C65ED">
        <w:t>tanpa karakter “\n”</w:t>
      </w:r>
      <w:r w:rsidR="002B7761">
        <w:t>.</w:t>
      </w:r>
    </w:p>
    <w:p w14:paraId="3EB3DB8C" w14:textId="0BD7E479" w:rsidR="002B7761" w:rsidRDefault="002B7761" w:rsidP="003809E9">
      <w:pPr>
        <w:pStyle w:val="ListParagraph"/>
        <w:numPr>
          <w:ilvl w:val="0"/>
          <w:numId w:val="48"/>
        </w:numPr>
        <w:ind w:left="336"/>
      </w:pPr>
      <w:r>
        <w:t>Menghapus Spasi Ekstra dan Karakter Khusus</w:t>
      </w:r>
    </w:p>
    <w:p w14:paraId="381A5C01" w14:textId="54131566" w:rsidR="002B7761" w:rsidRDefault="0072755A" w:rsidP="00402345">
      <w:pPr>
        <w:pStyle w:val="ListParagraph"/>
        <w:ind w:left="336"/>
      </w:pPr>
      <w:r>
        <w:t>Pada baris nomor 144</w:t>
      </w:r>
      <w:r w:rsidR="002B7761">
        <w:t>, menghapus spasi ekstra dan karakter</w:t>
      </w:r>
      <w:r w:rsidR="00CD7D57">
        <w:t xml:space="preserve"> yang tidak diperlukan seperti “</w:t>
      </w:r>
      <w:r w:rsidR="00CD7D57" w:rsidRPr="00CD7D57">
        <w:t>uf0fc</w:t>
      </w:r>
      <w:r w:rsidR="00CD7D57">
        <w:t>”.</w:t>
      </w:r>
    </w:p>
    <w:p w14:paraId="6801CC6A" w14:textId="6F884815" w:rsidR="00CD7D57" w:rsidRDefault="002B7761" w:rsidP="003809E9">
      <w:pPr>
        <w:pStyle w:val="ListParagraph"/>
        <w:numPr>
          <w:ilvl w:val="0"/>
          <w:numId w:val="48"/>
        </w:numPr>
        <w:ind w:left="336"/>
      </w:pPr>
      <w:r>
        <w:t>Menghapus Elip</w:t>
      </w:r>
      <w:r w:rsidR="00CD7D57">
        <w:t>sis</w:t>
      </w:r>
    </w:p>
    <w:p w14:paraId="13F2E534" w14:textId="13645EEE" w:rsidR="002B7761" w:rsidRDefault="0072755A" w:rsidP="00402345">
      <w:pPr>
        <w:pStyle w:val="ListParagraph"/>
        <w:ind w:left="336"/>
      </w:pPr>
      <w:r w:rsidRPr="0072755A">
        <w:t>Pada baris nomor 145</w:t>
      </w:r>
      <w:r w:rsidR="002B7761">
        <w:t>,</w:t>
      </w:r>
      <w:r w:rsidR="00CD7D57">
        <w:t xml:space="preserve"> menghapus </w:t>
      </w:r>
      <w:r w:rsidR="00FA4362" w:rsidRPr="00FA4362">
        <w:t xml:space="preserve">satu atau lebih karakter elipsis </w:t>
      </w:r>
      <w:r w:rsidR="00FA4362">
        <w:t xml:space="preserve">(…) atau </w:t>
      </w:r>
      <w:r w:rsidR="00FA4362" w:rsidRPr="00FA4362">
        <w:t>titik bert</w:t>
      </w:r>
      <w:r w:rsidR="00FA4362">
        <w:t>urut-turut dengan string kosong</w:t>
      </w:r>
      <w:r w:rsidR="00CD7D57">
        <w:t>.</w:t>
      </w:r>
    </w:p>
    <w:p w14:paraId="1F14BE8B" w14:textId="51555747" w:rsidR="00FA4362" w:rsidRDefault="00FA4362" w:rsidP="003809E9">
      <w:pPr>
        <w:pStyle w:val="ListParagraph"/>
        <w:numPr>
          <w:ilvl w:val="0"/>
          <w:numId w:val="48"/>
        </w:numPr>
        <w:ind w:left="336"/>
      </w:pPr>
      <w:r>
        <w:t>Mengembalikan Teks yang Bersih</w:t>
      </w:r>
    </w:p>
    <w:p w14:paraId="76604D0E" w14:textId="05B5B803" w:rsidR="002B7761" w:rsidRDefault="0072755A" w:rsidP="00402345">
      <w:pPr>
        <w:pStyle w:val="ListParagraph"/>
        <w:ind w:left="336"/>
      </w:pPr>
      <w:r w:rsidRPr="0072755A">
        <w:t>Pada baris nomor 146</w:t>
      </w:r>
      <w:r w:rsidR="002B7761">
        <w:t xml:space="preserve">, teks yang sudah dibersihkan dikembalikan </w:t>
      </w:r>
      <w:r w:rsidR="008C65ED">
        <w:t>dengan meng</w:t>
      </w:r>
      <w:r w:rsidR="002B7761">
        <w:t>hapus</w:t>
      </w:r>
      <w:r w:rsidR="00FA4362">
        <w:t xml:space="preserve"> spasi ekstra di awal dan akhir.</w:t>
      </w:r>
    </w:p>
    <w:p w14:paraId="0E33F768" w14:textId="48A31130" w:rsidR="00D142D3" w:rsidRDefault="00CD04DF" w:rsidP="00D142D3">
      <w:r>
        <w:rPr>
          <w:noProof/>
        </w:rPr>
        <mc:AlternateContent>
          <mc:Choice Requires="wpg">
            <w:drawing>
              <wp:anchor distT="0" distB="0" distL="114300" distR="114300" simplePos="0" relativeHeight="251676672" behindDoc="0" locked="0" layoutInCell="1" allowOverlap="1" wp14:anchorId="32D73CA0" wp14:editId="7926E868">
                <wp:simplePos x="0" y="0"/>
                <wp:positionH relativeFrom="column">
                  <wp:posOffset>928397</wp:posOffset>
                </wp:positionH>
                <wp:positionV relativeFrom="paragraph">
                  <wp:posOffset>-72583</wp:posOffset>
                </wp:positionV>
                <wp:extent cx="3666292" cy="3382871"/>
                <wp:effectExtent l="0" t="0" r="658495" b="0"/>
                <wp:wrapNone/>
                <wp:docPr id="50" name="Group 50"/>
                <wp:cNvGraphicFramePr/>
                <a:graphic xmlns:a="http://schemas.openxmlformats.org/drawingml/2006/main">
                  <a:graphicData uri="http://schemas.microsoft.com/office/word/2010/wordprocessingGroup">
                    <wpg:wgp>
                      <wpg:cNvGrpSpPr/>
                      <wpg:grpSpPr>
                        <a:xfrm>
                          <a:off x="0" y="0"/>
                          <a:ext cx="3666292" cy="3382871"/>
                          <a:chOff x="0" y="0"/>
                          <a:chExt cx="3666292" cy="3382871"/>
                        </a:xfrm>
                      </wpg:grpSpPr>
                      <wps:wsp>
                        <wps:cNvPr id="37" name="Rectangle 37"/>
                        <wps:cNvSpPr/>
                        <wps:spPr>
                          <a:xfrm>
                            <a:off x="0" y="151075"/>
                            <a:ext cx="3482340" cy="442715"/>
                          </a:xfrm>
                          <a:prstGeom prst="rect">
                            <a:avLst/>
                          </a:prstGeom>
                          <a:noFill/>
                          <a:ln w="1270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87458"/>
                            <a:ext cx="622935"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8AFD31" w14:textId="77777777" w:rsidR="001C78D4" w:rsidRDefault="001C78D4" w:rsidP="00CD04DF">
                              <w:r>
                                <w:t>Head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2" name="Text Box 42"/>
                        <wps:cNvSpPr txBox="1"/>
                        <wps:spPr>
                          <a:xfrm rot="18691114">
                            <a:off x="3112890" y="695693"/>
                            <a:ext cx="868680" cy="23812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F1FF913" w14:textId="77777777" w:rsidR="001C78D4" w:rsidRDefault="001C78D4" w:rsidP="00CD04DF">
                              <w:r w:rsidRPr="001F6648">
                                <w:rPr>
                                  <w:color w:val="FF0000"/>
                                </w:rPr>
                                <w:t>Watermar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3" name="Rectangle 43"/>
                        <wps:cNvSpPr/>
                        <wps:spPr>
                          <a:xfrm rot="2656429">
                            <a:off x="2687541" y="0"/>
                            <a:ext cx="499749" cy="3382871"/>
                          </a:xfrm>
                          <a:prstGeom prst="rect">
                            <a:avLst/>
                          </a:prstGeom>
                          <a:noFill/>
                          <a:ln w="9525" cap="flat" cmpd="sng" algn="ctr">
                            <a:solidFill>
                              <a:srgbClr val="FF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D73CA0" id="Group 50" o:spid="_x0000_s1026" style="position:absolute;left:0;text-align:left;margin-left:73.1pt;margin-top:-5.7pt;width:288.7pt;height:266.35pt;z-index:251676672" coordsize="36662,33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">
                <v:rect id="Rectangle 37" o:spid="_x0000_s1027" style="position:absolute;top:1510;width:34823;height:4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" filled="f" strokecolor="black [3200]" strokeweight="1pt">
                  <v:stroke joinstyle="round"/>
                </v:rect>
                <v:shapetype id="_x0000_t202" coordsize="21600,21600" o:spt="202" path="m,l,21600r21600,l21600,xe">
                  <v:stroke joinstyle="miter"/>
                  <v:path gradientshapeok="t" o:connecttype="rect"/>
                </v:shapetype>
                <v:shape id="Text Box 39" o:spid="_x0000_s1028" type="#_x0000_t202" style="position:absolute;top:874;width:6229;height:23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" filled="f" stroked="f">
                  <v:textbox>
                    <w:txbxContent>
                      <w:p w14:paraId="108AFD31" w14:textId="77777777" w:rsidR="001C78D4" w:rsidRDefault="001C78D4" w:rsidP="00CD04DF">
                        <w:r>
                          <w:t>Header</w:t>
                        </w:r>
                      </w:p>
                    </w:txbxContent>
                  </v:textbox>
                </v:shape>
                <v:shape id="Text Box 42" o:spid="_x0000_s1029" type="#_x0000_t202" style="position:absolute;left:31129;top:6956;width:8686;height:2381;rotation:-3177279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" filled="f" stroked="f">
                  <v:textbox>
                    <w:txbxContent>
                      <w:p w14:paraId="3F1FF913" w14:textId="77777777" w:rsidR="001C78D4" w:rsidRDefault="001C78D4" w:rsidP="00CD04DF">
                        <w:r w:rsidRPr="001F6648">
                          <w:rPr>
                            <w:color w:val="FF0000"/>
                          </w:rPr>
                          <w:t>Watermark</w:t>
                        </w:r>
                      </w:p>
                    </w:txbxContent>
                  </v:textbox>
                </v:shape>
                <v:rect id="Rectangle 43" o:spid="_x0000_s1030" style="position:absolute;left:26875;width:4997;height:33828;rotation:290152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" filled="f" strokecolor="red">
                  <v:stroke joinstyle="round"/>
                </v:rect>
              </v:group>
            </w:pict>
          </mc:Fallback>
        </mc:AlternateContent>
      </w:r>
      <w:r w:rsidR="00D142D3" w:rsidRPr="00D142D3">
        <w:rPr>
          <w:noProof/>
        </w:rPr>
        <w:drawing>
          <wp:inline distT="0" distB="0" distL="0" distR="0" wp14:anchorId="6410CCD6" wp14:editId="615F1A01">
            <wp:extent cx="5039995" cy="3000375"/>
            <wp:effectExtent l="0" t="0" r="8255" b="9525"/>
            <wp:docPr id="34" name="Picture 34" descr="C:\Users\Lenovo\Downloads\Compressed\putusan_90_pid.sus_2018_pn_mjn_20240126135354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enovo\Downloads\Compressed\putusan_90_pid.sus_2018_pn_mjn_20240126135354_page-0001.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b="57909"/>
                    <a:stretch/>
                  </pic:blipFill>
                  <pic:spPr bwMode="auto">
                    <a:xfrm>
                      <a:off x="0" y="0"/>
                      <a:ext cx="5040630" cy="3000753"/>
                    </a:xfrm>
                    <a:prstGeom prst="rect">
                      <a:avLst/>
                    </a:prstGeom>
                    <a:noFill/>
                    <a:ln>
                      <a:noFill/>
                    </a:ln>
                    <a:extLst>
                      <a:ext uri="{53640926-AAD7-44D8-BBD7-CCE9431645EC}">
                        <a14:shadowObscured xmlns:a14="http://schemas.microsoft.com/office/drawing/2010/main"/>
                      </a:ext>
                    </a:extLst>
                  </pic:spPr>
                </pic:pic>
              </a:graphicData>
            </a:graphic>
          </wp:inline>
        </w:drawing>
      </w:r>
    </w:p>
    <w:p w14:paraId="781AF5DC" w14:textId="570C7EAC" w:rsidR="00D142D3" w:rsidRPr="00CD04DF" w:rsidRDefault="00D142D3" w:rsidP="00CD04DF">
      <w:pPr>
        <w:pStyle w:val="Caption"/>
        <w:jc w:val="center"/>
        <w:rPr>
          <w:i w:val="0"/>
          <w:color w:val="auto"/>
          <w:sz w:val="24"/>
          <w:szCs w:val="24"/>
        </w:rPr>
      </w:pPr>
      <w:bookmarkStart w:id="170" w:name="_Ref172229193"/>
      <w:bookmarkStart w:id="171" w:name="_Toc172907867"/>
      <w:r w:rsidRPr="00D142D3">
        <w:rPr>
          <w:i w:val="0"/>
          <w:color w:val="auto"/>
          <w:sz w:val="24"/>
          <w:szCs w:val="24"/>
        </w:rPr>
        <w:lastRenderedPageBreak/>
        <w:t>Gambar</w:t>
      </w:r>
      <w:r>
        <w:rPr>
          <w:i w:val="0"/>
          <w:color w:val="auto"/>
          <w:sz w:val="24"/>
          <w:szCs w:val="24"/>
        </w:rPr>
        <w:t xml:space="preserve"> 4.</w:t>
      </w:r>
      <w:r w:rsidRPr="00D142D3">
        <w:rPr>
          <w:i w:val="0"/>
          <w:color w:val="auto"/>
          <w:sz w:val="24"/>
          <w:szCs w:val="24"/>
        </w:rPr>
        <w:fldChar w:fldCharType="begin"/>
      </w:r>
      <w:r w:rsidRPr="00D142D3">
        <w:rPr>
          <w:i w:val="0"/>
          <w:color w:val="auto"/>
          <w:sz w:val="24"/>
          <w:szCs w:val="24"/>
        </w:rPr>
        <w:instrText xml:space="preserve"> SEQ Gambar_4. \* ARABIC </w:instrText>
      </w:r>
      <w:r w:rsidRPr="00D142D3">
        <w:rPr>
          <w:i w:val="0"/>
          <w:color w:val="auto"/>
          <w:sz w:val="24"/>
          <w:szCs w:val="24"/>
        </w:rPr>
        <w:fldChar w:fldCharType="separate"/>
      </w:r>
      <w:r w:rsidR="007924A3">
        <w:rPr>
          <w:i w:val="0"/>
          <w:noProof/>
          <w:color w:val="auto"/>
          <w:sz w:val="24"/>
          <w:szCs w:val="24"/>
        </w:rPr>
        <w:t>1</w:t>
      </w:r>
      <w:r w:rsidRPr="00D142D3">
        <w:rPr>
          <w:i w:val="0"/>
          <w:color w:val="auto"/>
          <w:sz w:val="24"/>
          <w:szCs w:val="24"/>
        </w:rPr>
        <w:fldChar w:fldCharType="end"/>
      </w:r>
      <w:bookmarkEnd w:id="170"/>
      <w:r w:rsidRPr="00D142D3">
        <w:rPr>
          <w:i w:val="0"/>
          <w:color w:val="auto"/>
          <w:sz w:val="24"/>
          <w:szCs w:val="24"/>
        </w:rPr>
        <w:t xml:space="preserve"> Contoh Header Dokumen</w:t>
      </w:r>
      <w:bookmarkEnd w:id="171"/>
    </w:p>
    <w:p w14:paraId="43D5D498" w14:textId="5741EA6F" w:rsidR="00D142D3" w:rsidRDefault="00151CF2" w:rsidP="00D142D3">
      <w:r>
        <w:rPr>
          <w:noProof/>
        </w:rPr>
        <mc:AlternateContent>
          <mc:Choice Requires="wpg">
            <w:drawing>
              <wp:anchor distT="0" distB="0" distL="114300" distR="114300" simplePos="0" relativeHeight="251674624" behindDoc="0" locked="0" layoutInCell="1" allowOverlap="1" wp14:anchorId="16CB7ADF" wp14:editId="67B7B20E">
                <wp:simplePos x="0" y="0"/>
                <wp:positionH relativeFrom="column">
                  <wp:posOffset>237545</wp:posOffset>
                </wp:positionH>
                <wp:positionV relativeFrom="paragraph">
                  <wp:posOffset>819730</wp:posOffset>
                </wp:positionV>
                <wp:extent cx="4677410" cy="995585"/>
                <wp:effectExtent l="0" t="0" r="27940" b="0"/>
                <wp:wrapNone/>
                <wp:docPr id="51" name="Group 51"/>
                <wp:cNvGraphicFramePr/>
                <a:graphic xmlns:a="http://schemas.openxmlformats.org/drawingml/2006/main">
                  <a:graphicData uri="http://schemas.microsoft.com/office/word/2010/wordprocessingGroup">
                    <wpg:wgp>
                      <wpg:cNvGrpSpPr/>
                      <wpg:grpSpPr>
                        <a:xfrm>
                          <a:off x="0" y="0"/>
                          <a:ext cx="4677410" cy="995585"/>
                          <a:chOff x="0" y="0"/>
                          <a:chExt cx="4677410" cy="995585"/>
                        </a:xfrm>
                      </wpg:grpSpPr>
                      <wps:wsp>
                        <wps:cNvPr id="44" name="Rectangle 44"/>
                        <wps:cNvSpPr/>
                        <wps:spPr>
                          <a:xfrm>
                            <a:off x="0" y="445273"/>
                            <a:ext cx="4677410" cy="477259"/>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Text Box 45"/>
                        <wps:cNvSpPr txBox="1"/>
                        <wps:spPr>
                          <a:xfrm>
                            <a:off x="159022" y="445201"/>
                            <a:ext cx="840740" cy="2482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D2EA68" w14:textId="7C6C089B" w:rsidR="001C78D4" w:rsidRPr="00A50280" w:rsidRDefault="001C78D4">
                              <w:pPr>
                                <w:rPr>
                                  <w:sz w:val="16"/>
                                  <w:szCs w:val="16"/>
                                </w:rPr>
                              </w:pPr>
                              <w:r w:rsidRPr="00A50280">
                                <w:rPr>
                                  <w:sz w:val="16"/>
                                  <w:szCs w:val="16"/>
                                </w:rPr>
                                <w:t>Text Disclaim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6" name="Text Box 46"/>
                        <wps:cNvSpPr txBox="1"/>
                        <wps:spPr>
                          <a:xfrm>
                            <a:off x="1415301" y="707551"/>
                            <a:ext cx="989965" cy="2482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90E1DB" w14:textId="79CDECA8" w:rsidR="001C78D4" w:rsidRPr="00A50280" w:rsidRDefault="001C78D4" w:rsidP="00A50280">
                              <w:pPr>
                                <w:rPr>
                                  <w:sz w:val="16"/>
                                  <w:szCs w:val="16"/>
                                </w:rPr>
                              </w:pPr>
                              <w:r w:rsidRPr="00A50280">
                                <w:rPr>
                                  <w:sz w:val="16"/>
                                  <w:szCs w:val="16"/>
                                </w:rPr>
                                <w:t xml:space="preserve">Text </w:t>
                              </w:r>
                              <w:r>
                                <w:rPr>
                                  <w:sz w:val="16"/>
                                  <w:szCs w:val="16"/>
                                </w:rPr>
                                <w:t>nomor telph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7" name="Text Box 47"/>
                        <wps:cNvSpPr txBox="1"/>
                        <wps:spPr>
                          <a:xfrm>
                            <a:off x="4086880" y="747300"/>
                            <a:ext cx="549910" cy="2482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CE8178" w14:textId="071A4EA6" w:rsidR="001C78D4" w:rsidRPr="00A50280" w:rsidRDefault="001C78D4" w:rsidP="00A50280">
                              <w:pPr>
                                <w:rPr>
                                  <w:sz w:val="16"/>
                                  <w:szCs w:val="16"/>
                                </w:rPr>
                              </w:pPr>
                              <w:r>
                                <w:rPr>
                                  <w:sz w:val="16"/>
                                  <w:szCs w:val="16"/>
                                </w:rPr>
                                <w:t>Halam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8" name="Text Box 48"/>
                        <wps:cNvSpPr txBox="1"/>
                        <wps:spPr>
                          <a:xfrm>
                            <a:off x="2608028" y="0"/>
                            <a:ext cx="549910" cy="24828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EE35CBB" w14:textId="77777777" w:rsidR="001C78D4" w:rsidRPr="00A50280" w:rsidRDefault="001C78D4" w:rsidP="00151CF2">
                              <w:pPr>
                                <w:rPr>
                                  <w:sz w:val="16"/>
                                  <w:szCs w:val="16"/>
                                </w:rPr>
                              </w:pPr>
                              <w:r>
                                <w:rPr>
                                  <w:sz w:val="16"/>
                                  <w:szCs w:val="16"/>
                                </w:rPr>
                                <w:t>Halam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9" name="Rectangle 49"/>
                        <wps:cNvSpPr/>
                        <wps:spPr>
                          <a:xfrm>
                            <a:off x="1876508" y="31805"/>
                            <a:ext cx="1971231" cy="210613"/>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6CB7ADF" id="Group 51" o:spid="_x0000_s1031" style="position:absolute;left:0;text-align:left;margin-left:18.7pt;margin-top:64.55pt;width:368.3pt;height:78.4pt;z-index:251674624" coordsize="46774,9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">
                <v:rect id="Rectangle 44" o:spid="_x0000_s1032" style="position:absolute;top:4452;width:46774;height:47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ag8xAAAANsAAAAPAAAAZHJzL2Rvd25yZXYueG1sRI9Ba8JA&#10;FITvQv/D8gq9iG4soj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IKBqDzEAAAA2wAAAA8A&#10;AAAAAAAAAAAAAAAABwIAAGRycy9kb3ducmV2LnhtbFBLBQYAAAAAAwADALcAAAD4AgAAAAA=&#10;" filled="f" strokecolor="black [3200]">
                  <v:stroke joinstyle="round"/>
                </v:rect>
                <v:shape id="Text Box 45" o:spid="_x0000_s1033" type="#_x0000_t202" style="position:absolute;left:1590;top:4452;width:8407;height:24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" filled="f" stroked="f">
                  <v:textbox>
                    <w:txbxContent>
                      <w:p w14:paraId="01D2EA68" w14:textId="7C6C089B" w:rsidR="001C78D4" w:rsidRPr="00A50280" w:rsidRDefault="001C78D4">
                        <w:pPr>
                          <w:rPr>
                            <w:sz w:val="16"/>
                            <w:szCs w:val="16"/>
                          </w:rPr>
                        </w:pPr>
                        <w:r w:rsidRPr="00A50280">
                          <w:rPr>
                            <w:sz w:val="16"/>
                            <w:szCs w:val="16"/>
                          </w:rPr>
                          <w:t>Text Disclaimer</w:t>
                        </w:r>
                      </w:p>
                    </w:txbxContent>
                  </v:textbox>
                </v:shape>
                <v:shape id="Text Box 46" o:spid="_x0000_s1034" type="#_x0000_t202" style="position:absolute;left:14153;top:7075;width:9899;height:24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" filled="f" stroked="f">
                  <v:textbox>
                    <w:txbxContent>
                      <w:p w14:paraId="3390E1DB" w14:textId="79CDECA8" w:rsidR="001C78D4" w:rsidRPr="00A50280" w:rsidRDefault="001C78D4" w:rsidP="00A50280">
                        <w:pPr>
                          <w:rPr>
                            <w:sz w:val="16"/>
                            <w:szCs w:val="16"/>
                          </w:rPr>
                        </w:pPr>
                        <w:r w:rsidRPr="00A50280">
                          <w:rPr>
                            <w:sz w:val="16"/>
                            <w:szCs w:val="16"/>
                          </w:rPr>
                          <w:t xml:space="preserve">Text </w:t>
                        </w:r>
                        <w:r>
                          <w:rPr>
                            <w:sz w:val="16"/>
                            <w:szCs w:val="16"/>
                          </w:rPr>
                          <w:t>nomor telphon</w:t>
                        </w:r>
                      </w:p>
                    </w:txbxContent>
                  </v:textbox>
                </v:shape>
                <v:shape id="Text Box 47" o:spid="_x0000_s1035" type="#_x0000_t202" style="position:absolute;left:40868;top:7473;width:5499;height:24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" filled="f" stroked="f">
                  <v:textbox>
                    <w:txbxContent>
                      <w:p w14:paraId="07CE8178" w14:textId="071A4EA6" w:rsidR="001C78D4" w:rsidRPr="00A50280" w:rsidRDefault="001C78D4" w:rsidP="00A50280">
                        <w:pPr>
                          <w:rPr>
                            <w:sz w:val="16"/>
                            <w:szCs w:val="16"/>
                          </w:rPr>
                        </w:pPr>
                        <w:r>
                          <w:rPr>
                            <w:sz w:val="16"/>
                            <w:szCs w:val="16"/>
                          </w:rPr>
                          <w:t>Halaman</w:t>
                        </w:r>
                      </w:p>
                    </w:txbxContent>
                  </v:textbox>
                </v:shape>
                <v:shape id="Text Box 48" o:spid="_x0000_s1036" type="#_x0000_t202" style="position:absolute;left:26080;width:5499;height:24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" filled="f" stroked="f">
                  <v:textbox>
                    <w:txbxContent>
                      <w:p w14:paraId="5EE35CBB" w14:textId="77777777" w:rsidR="001C78D4" w:rsidRPr="00A50280" w:rsidRDefault="001C78D4" w:rsidP="00151CF2">
                        <w:pPr>
                          <w:rPr>
                            <w:sz w:val="16"/>
                            <w:szCs w:val="16"/>
                          </w:rPr>
                        </w:pPr>
                        <w:r>
                          <w:rPr>
                            <w:sz w:val="16"/>
                            <w:szCs w:val="16"/>
                          </w:rPr>
                          <w:t>Halaman</w:t>
                        </w:r>
                      </w:p>
                    </w:txbxContent>
                  </v:textbox>
                </v:shape>
                <v:rect id="Rectangle 49" o:spid="_x0000_s1037" style="position:absolute;left:18765;top:318;width:19712;height:21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rect>
              </v:group>
            </w:pict>
          </mc:Fallback>
        </mc:AlternateContent>
      </w:r>
      <w:r w:rsidR="00D142D3" w:rsidRPr="00D142D3">
        <w:rPr>
          <w:noProof/>
        </w:rPr>
        <w:drawing>
          <wp:inline distT="0" distB="0" distL="0" distR="0" wp14:anchorId="3A2CE8AA" wp14:editId="5C30A255">
            <wp:extent cx="5039995" cy="1747227"/>
            <wp:effectExtent l="0" t="0" r="8255" b="5715"/>
            <wp:docPr id="36" name="Picture 36" descr="C:\Users\Lenovo\Downloads\Compressed\putusan_90_pid.sus_2018_pn_mjn_20240126135354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Downloads\Compressed\putusan_90_pid.sus_2018_pn_mjn_20240126135354_page-0001.jpg"/>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5489"/>
                    <a:stretch/>
                  </pic:blipFill>
                  <pic:spPr bwMode="auto">
                    <a:xfrm>
                      <a:off x="0" y="0"/>
                      <a:ext cx="5040630" cy="1747447"/>
                    </a:xfrm>
                    <a:prstGeom prst="rect">
                      <a:avLst/>
                    </a:prstGeom>
                    <a:noFill/>
                    <a:ln>
                      <a:noFill/>
                    </a:ln>
                    <a:extLst>
                      <a:ext uri="{53640926-AAD7-44D8-BBD7-CCE9431645EC}">
                        <a14:shadowObscured xmlns:a14="http://schemas.microsoft.com/office/drawing/2010/main"/>
                      </a:ext>
                    </a:extLst>
                  </pic:spPr>
                </pic:pic>
              </a:graphicData>
            </a:graphic>
          </wp:inline>
        </w:drawing>
      </w:r>
    </w:p>
    <w:p w14:paraId="7BDD78FB" w14:textId="38AF83B8" w:rsidR="00D142D3" w:rsidRPr="00D142D3" w:rsidRDefault="00D142D3" w:rsidP="00D142D3">
      <w:pPr>
        <w:pStyle w:val="Caption"/>
        <w:jc w:val="center"/>
        <w:rPr>
          <w:i w:val="0"/>
          <w:color w:val="auto"/>
          <w:sz w:val="24"/>
          <w:szCs w:val="24"/>
        </w:rPr>
      </w:pPr>
      <w:bookmarkStart w:id="172" w:name="_Ref172229244"/>
      <w:bookmarkStart w:id="173" w:name="_Toc172907868"/>
      <w:r>
        <w:rPr>
          <w:i w:val="0"/>
          <w:color w:val="auto"/>
          <w:sz w:val="24"/>
          <w:szCs w:val="24"/>
        </w:rPr>
        <w:t>Gambar 4.</w:t>
      </w:r>
      <w:r w:rsidRPr="00D142D3">
        <w:rPr>
          <w:i w:val="0"/>
          <w:color w:val="auto"/>
          <w:sz w:val="24"/>
          <w:szCs w:val="24"/>
        </w:rPr>
        <w:fldChar w:fldCharType="begin"/>
      </w:r>
      <w:r w:rsidRPr="00D142D3">
        <w:rPr>
          <w:i w:val="0"/>
          <w:color w:val="auto"/>
          <w:sz w:val="24"/>
          <w:szCs w:val="24"/>
        </w:rPr>
        <w:instrText xml:space="preserve"> SEQ Gambar_4. \* ARABIC </w:instrText>
      </w:r>
      <w:r w:rsidRPr="00D142D3">
        <w:rPr>
          <w:i w:val="0"/>
          <w:color w:val="auto"/>
          <w:sz w:val="24"/>
          <w:szCs w:val="24"/>
        </w:rPr>
        <w:fldChar w:fldCharType="separate"/>
      </w:r>
      <w:r w:rsidR="007924A3">
        <w:rPr>
          <w:i w:val="0"/>
          <w:noProof/>
          <w:color w:val="auto"/>
          <w:sz w:val="24"/>
          <w:szCs w:val="24"/>
        </w:rPr>
        <w:t>2</w:t>
      </w:r>
      <w:r w:rsidRPr="00D142D3">
        <w:rPr>
          <w:i w:val="0"/>
          <w:color w:val="auto"/>
          <w:sz w:val="24"/>
          <w:szCs w:val="24"/>
        </w:rPr>
        <w:fldChar w:fldCharType="end"/>
      </w:r>
      <w:bookmarkEnd w:id="172"/>
      <w:r w:rsidRPr="00D142D3">
        <w:rPr>
          <w:i w:val="0"/>
          <w:color w:val="auto"/>
          <w:sz w:val="24"/>
          <w:szCs w:val="24"/>
        </w:rPr>
        <w:t xml:space="preserve"> Contoh Footer Dokumen</w:t>
      </w:r>
      <w:bookmarkEnd w:id="173"/>
    </w:p>
    <w:p w14:paraId="457F0B1E" w14:textId="1D8A0031" w:rsidR="00250532" w:rsidRDefault="00250532" w:rsidP="00250532">
      <w:pPr>
        <w:pStyle w:val="Heading3"/>
      </w:pPr>
      <w:bookmarkStart w:id="174" w:name="_Toc172830755"/>
      <w:r>
        <w:t>Anotasi</w:t>
      </w:r>
      <w:bookmarkEnd w:id="174"/>
    </w:p>
    <w:p w14:paraId="348989AB" w14:textId="2DF029A4" w:rsidR="007753F6" w:rsidRDefault="00553062" w:rsidP="00743366">
      <w:pPr>
        <w:ind w:firstLine="720"/>
      </w:pPr>
      <w:r>
        <w:t xml:space="preserve">Pada bagian ini, </w:t>
      </w:r>
      <w:r w:rsidR="00255457" w:rsidRPr="00255457">
        <w:t xml:space="preserve">proses anotasi telah dilakukan oleh </w:t>
      </w:r>
      <w:r w:rsidR="00F10CA6">
        <w:t>mahasiswa hukum</w:t>
      </w:r>
      <w:r w:rsidR="00255457" w:rsidRPr="00255457">
        <w:t>, dengan menggunakan teknik anotas</w:t>
      </w:r>
      <w:r w:rsidR="00255457">
        <w:t>i Inside-Outside-Beginning (IOB)</w:t>
      </w:r>
      <w:r w:rsidRPr="00255457">
        <w:t>.</w:t>
      </w:r>
      <w:r w:rsidR="00F10CA6">
        <w:t xml:space="preserve"> Proses anotasi dilakukan dengan menggunakan tools bernama </w:t>
      </w:r>
      <w:r w:rsidR="00F10CA6">
        <w:rPr>
          <w:i/>
        </w:rPr>
        <w:t>Doccano</w:t>
      </w:r>
      <w:r w:rsidR="007753F6">
        <w:t xml:space="preserve"> dengan beberapa tahapan diantaranya:</w:t>
      </w:r>
    </w:p>
    <w:p w14:paraId="717A4647" w14:textId="198D9EAE" w:rsidR="007753F6" w:rsidRDefault="007753F6" w:rsidP="003809E9">
      <w:pPr>
        <w:pStyle w:val="ListParagraph"/>
        <w:numPr>
          <w:ilvl w:val="0"/>
          <w:numId w:val="80"/>
        </w:numPr>
        <w:ind w:left="350"/>
      </w:pPr>
      <w:r>
        <w:t>Set Label</w:t>
      </w:r>
    </w:p>
    <w:p w14:paraId="654A943A" w14:textId="0A71D3F9" w:rsidR="007753F6" w:rsidRDefault="007753F6" w:rsidP="007753F6">
      <w:pPr>
        <w:pStyle w:val="ListParagraph"/>
        <w:ind w:left="350"/>
      </w:pPr>
      <w:r>
        <w:t xml:space="preserve">Label yang digunakan pada proses anotasi bisa dilihat dalam Tabel 3.3, dengan tambahan satu label yaitu label “O” yang menunjukkan bahwa teks tersebut bukan sebuah entitas. Setiap label di masukkan satu persatu dengan memberikan ID pada setiap label. Proses ini bisa dilihat pada </w:t>
      </w:r>
      <w:r w:rsidRPr="007753F6">
        <w:fldChar w:fldCharType="begin"/>
      </w:r>
      <w:r w:rsidRPr="007753F6">
        <w:instrText xml:space="preserve"> REF _Ref172234509 \h  \* MERGEFORMAT </w:instrText>
      </w:r>
      <w:r w:rsidRPr="007753F6">
        <w:fldChar w:fldCharType="separate"/>
      </w:r>
      <w:r w:rsidR="007924A3">
        <w:rPr>
          <w:szCs w:val="24"/>
        </w:rPr>
        <w:t>Gambar 4.</w:t>
      </w:r>
      <w:r w:rsidR="007924A3" w:rsidRPr="007924A3">
        <w:rPr>
          <w:szCs w:val="24"/>
        </w:rPr>
        <w:t>3</w:t>
      </w:r>
      <w:r w:rsidRPr="007753F6">
        <w:fldChar w:fldCharType="end"/>
      </w:r>
      <w:r>
        <w:t>.</w:t>
      </w:r>
    </w:p>
    <w:p w14:paraId="2A4DD03C" w14:textId="234A7275" w:rsidR="007753F6" w:rsidRDefault="007753F6" w:rsidP="007753F6">
      <w:pPr>
        <w:pStyle w:val="ListParagraph"/>
        <w:ind w:left="350"/>
      </w:pPr>
      <w:r w:rsidRPr="007753F6">
        <w:rPr>
          <w:noProof/>
        </w:rPr>
        <w:drawing>
          <wp:inline distT="0" distB="0" distL="0" distR="0" wp14:anchorId="430AD88F" wp14:editId="35DEE06F">
            <wp:extent cx="5040630" cy="2834524"/>
            <wp:effectExtent l="0" t="0" r="7620" b="4445"/>
            <wp:docPr id="53" name="Picture 53" descr="D:\Rosik\Kuliah\skripsi\Laporan\Doccano\WhatsApp Image 2024-07-13 at 00.18.36_2090ca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Rosik\Kuliah\skripsi\Laporan\Doccano\WhatsApp Image 2024-07-13 at 00.18.36_2090ca8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0630" cy="2834524"/>
                    </a:xfrm>
                    <a:prstGeom prst="rect">
                      <a:avLst/>
                    </a:prstGeom>
                    <a:noFill/>
                    <a:ln>
                      <a:noFill/>
                    </a:ln>
                  </pic:spPr>
                </pic:pic>
              </a:graphicData>
            </a:graphic>
          </wp:inline>
        </w:drawing>
      </w:r>
    </w:p>
    <w:p w14:paraId="79257160" w14:textId="77777777" w:rsidR="007753F6" w:rsidRDefault="007753F6" w:rsidP="007753F6">
      <w:pPr>
        <w:pStyle w:val="ListParagraph"/>
        <w:ind w:left="350"/>
      </w:pPr>
      <w:r>
        <w:t xml:space="preserve"> </w:t>
      </w:r>
    </w:p>
    <w:p w14:paraId="690D4004" w14:textId="3F717885" w:rsidR="007753F6" w:rsidRDefault="007753F6" w:rsidP="007753F6">
      <w:pPr>
        <w:pStyle w:val="Caption"/>
        <w:jc w:val="center"/>
        <w:rPr>
          <w:i w:val="0"/>
          <w:color w:val="auto"/>
          <w:sz w:val="24"/>
          <w:szCs w:val="24"/>
        </w:rPr>
      </w:pPr>
      <w:bookmarkStart w:id="175" w:name="_Ref172234509"/>
      <w:bookmarkStart w:id="176" w:name="_Toc172907869"/>
      <w:r>
        <w:rPr>
          <w:i w:val="0"/>
          <w:color w:val="auto"/>
          <w:sz w:val="24"/>
          <w:szCs w:val="24"/>
        </w:rPr>
        <w:t>Gambar 4.</w:t>
      </w:r>
      <w:r w:rsidRPr="007753F6">
        <w:rPr>
          <w:i w:val="0"/>
          <w:color w:val="auto"/>
          <w:sz w:val="24"/>
          <w:szCs w:val="24"/>
        </w:rPr>
        <w:fldChar w:fldCharType="begin"/>
      </w:r>
      <w:r w:rsidRPr="007753F6">
        <w:rPr>
          <w:i w:val="0"/>
          <w:color w:val="auto"/>
          <w:sz w:val="24"/>
          <w:szCs w:val="24"/>
        </w:rPr>
        <w:instrText xml:space="preserve"> SEQ Gambar_4. \* ARABIC </w:instrText>
      </w:r>
      <w:r w:rsidRPr="007753F6">
        <w:rPr>
          <w:i w:val="0"/>
          <w:color w:val="auto"/>
          <w:sz w:val="24"/>
          <w:szCs w:val="24"/>
        </w:rPr>
        <w:fldChar w:fldCharType="separate"/>
      </w:r>
      <w:r w:rsidR="007924A3">
        <w:rPr>
          <w:i w:val="0"/>
          <w:noProof/>
          <w:color w:val="auto"/>
          <w:sz w:val="24"/>
          <w:szCs w:val="24"/>
        </w:rPr>
        <w:t>3</w:t>
      </w:r>
      <w:r w:rsidRPr="007753F6">
        <w:rPr>
          <w:i w:val="0"/>
          <w:color w:val="auto"/>
          <w:sz w:val="24"/>
          <w:szCs w:val="24"/>
        </w:rPr>
        <w:fldChar w:fldCharType="end"/>
      </w:r>
      <w:bookmarkEnd w:id="175"/>
      <w:r w:rsidRPr="007753F6">
        <w:rPr>
          <w:i w:val="0"/>
          <w:color w:val="auto"/>
          <w:sz w:val="24"/>
          <w:szCs w:val="24"/>
        </w:rPr>
        <w:t xml:space="preserve"> Set Label pada Doccano</w:t>
      </w:r>
      <w:bookmarkEnd w:id="176"/>
    </w:p>
    <w:p w14:paraId="5B5D65CE" w14:textId="77777777" w:rsidR="00985756" w:rsidRPr="00985756" w:rsidRDefault="00985756" w:rsidP="00985756"/>
    <w:p w14:paraId="1096600F" w14:textId="668ACE9D" w:rsidR="007753F6" w:rsidRDefault="007753F6" w:rsidP="003809E9">
      <w:pPr>
        <w:pStyle w:val="ListParagraph"/>
        <w:numPr>
          <w:ilvl w:val="0"/>
          <w:numId w:val="80"/>
        </w:numPr>
        <w:ind w:left="350"/>
      </w:pPr>
      <w:r>
        <w:t>Muat Dataset</w:t>
      </w:r>
    </w:p>
    <w:p w14:paraId="76255CDC" w14:textId="32E6F4C3" w:rsidR="007753F6" w:rsidRDefault="007753F6" w:rsidP="007753F6">
      <w:pPr>
        <w:pStyle w:val="ListParagraph"/>
        <w:ind w:left="350"/>
      </w:pPr>
      <w:r>
        <w:t xml:space="preserve">Hasil preprossing yang telah di simpan selanjutnya dimuat ke dalam </w:t>
      </w:r>
      <w:r w:rsidRPr="007753F6">
        <w:rPr>
          <w:i/>
        </w:rPr>
        <w:t>Doccano</w:t>
      </w:r>
      <w:r>
        <w:t xml:space="preserve"> pada </w:t>
      </w:r>
      <w:r w:rsidRPr="007753F6">
        <w:rPr>
          <w:i/>
        </w:rPr>
        <w:t>sidebar</w:t>
      </w:r>
      <w:r>
        <w:t xml:space="preserve"> Dataset. Proses ini bisa dilihat pada </w:t>
      </w:r>
      <w:r w:rsidR="005F556D" w:rsidRPr="005F556D">
        <w:fldChar w:fldCharType="begin"/>
      </w:r>
      <w:r w:rsidR="005F556D" w:rsidRPr="005F556D">
        <w:instrText xml:space="preserve"> REF _Ref172234786 \h  \* MERGEFORMAT </w:instrText>
      </w:r>
      <w:r w:rsidR="005F556D" w:rsidRPr="005F556D">
        <w:fldChar w:fldCharType="separate"/>
      </w:r>
      <w:r w:rsidR="007924A3">
        <w:rPr>
          <w:szCs w:val="24"/>
        </w:rPr>
        <w:t>Gambar 4.</w:t>
      </w:r>
      <w:r w:rsidR="007924A3" w:rsidRPr="007924A3">
        <w:rPr>
          <w:szCs w:val="24"/>
        </w:rPr>
        <w:t>4</w:t>
      </w:r>
      <w:r w:rsidR="005F556D" w:rsidRPr="005F556D">
        <w:fldChar w:fldCharType="end"/>
      </w:r>
      <w:r w:rsidR="005F556D">
        <w:t>.</w:t>
      </w:r>
    </w:p>
    <w:p w14:paraId="38BEB357" w14:textId="643902B3" w:rsidR="005F556D" w:rsidRDefault="005F556D" w:rsidP="007753F6">
      <w:pPr>
        <w:pStyle w:val="ListParagraph"/>
        <w:ind w:left="350"/>
      </w:pPr>
      <w:r w:rsidRPr="005F556D">
        <w:rPr>
          <w:noProof/>
        </w:rPr>
        <w:drawing>
          <wp:inline distT="0" distB="0" distL="0" distR="0" wp14:anchorId="3BD50E28" wp14:editId="0AE3735F">
            <wp:extent cx="5040630" cy="2834524"/>
            <wp:effectExtent l="0" t="0" r="7620" b="4445"/>
            <wp:docPr id="54" name="Picture 54" descr="D:\Rosik\Kuliah\skripsi\Laporan\Doccano\WhatsApp Image 2024-07-13 at 00.18.37_a78f24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osik\Kuliah\skripsi\Laporan\Doccano\WhatsApp Image 2024-07-13 at 00.18.37_a78f2482.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0630" cy="2834524"/>
                    </a:xfrm>
                    <a:prstGeom prst="rect">
                      <a:avLst/>
                    </a:prstGeom>
                    <a:noFill/>
                    <a:ln>
                      <a:noFill/>
                    </a:ln>
                  </pic:spPr>
                </pic:pic>
              </a:graphicData>
            </a:graphic>
          </wp:inline>
        </w:drawing>
      </w:r>
    </w:p>
    <w:p w14:paraId="7A2989A1" w14:textId="171E816C" w:rsidR="005F556D" w:rsidRPr="005F556D" w:rsidRDefault="005F556D" w:rsidP="005F556D">
      <w:pPr>
        <w:pStyle w:val="Caption"/>
        <w:jc w:val="center"/>
        <w:rPr>
          <w:i w:val="0"/>
          <w:color w:val="auto"/>
          <w:sz w:val="24"/>
          <w:szCs w:val="24"/>
        </w:rPr>
      </w:pPr>
      <w:bookmarkStart w:id="177" w:name="_Ref172234786"/>
      <w:bookmarkStart w:id="178" w:name="_Toc172907870"/>
      <w:r>
        <w:rPr>
          <w:i w:val="0"/>
          <w:color w:val="auto"/>
          <w:sz w:val="24"/>
          <w:szCs w:val="24"/>
        </w:rPr>
        <w:t>Gambar 4.</w:t>
      </w:r>
      <w:r w:rsidRPr="005F556D">
        <w:rPr>
          <w:i w:val="0"/>
          <w:color w:val="auto"/>
          <w:sz w:val="24"/>
          <w:szCs w:val="24"/>
        </w:rPr>
        <w:fldChar w:fldCharType="begin"/>
      </w:r>
      <w:r w:rsidRPr="005F556D">
        <w:rPr>
          <w:i w:val="0"/>
          <w:color w:val="auto"/>
          <w:sz w:val="24"/>
          <w:szCs w:val="24"/>
        </w:rPr>
        <w:instrText xml:space="preserve"> SEQ Gambar_4. \* ARABIC </w:instrText>
      </w:r>
      <w:r w:rsidRPr="005F556D">
        <w:rPr>
          <w:i w:val="0"/>
          <w:color w:val="auto"/>
          <w:sz w:val="24"/>
          <w:szCs w:val="24"/>
        </w:rPr>
        <w:fldChar w:fldCharType="separate"/>
      </w:r>
      <w:r w:rsidR="007924A3">
        <w:rPr>
          <w:i w:val="0"/>
          <w:noProof/>
          <w:color w:val="auto"/>
          <w:sz w:val="24"/>
          <w:szCs w:val="24"/>
        </w:rPr>
        <w:t>4</w:t>
      </w:r>
      <w:r w:rsidRPr="005F556D">
        <w:rPr>
          <w:i w:val="0"/>
          <w:color w:val="auto"/>
          <w:sz w:val="24"/>
          <w:szCs w:val="24"/>
        </w:rPr>
        <w:fldChar w:fldCharType="end"/>
      </w:r>
      <w:bookmarkEnd w:id="177"/>
      <w:r w:rsidRPr="005F556D">
        <w:rPr>
          <w:i w:val="0"/>
          <w:color w:val="auto"/>
          <w:sz w:val="24"/>
          <w:szCs w:val="24"/>
        </w:rPr>
        <w:t xml:space="preserve"> Memuat Dataset pada Doccano</w:t>
      </w:r>
      <w:bookmarkEnd w:id="178"/>
    </w:p>
    <w:p w14:paraId="51428F99" w14:textId="77777777" w:rsidR="007753F6" w:rsidRPr="007753F6" w:rsidRDefault="007753F6" w:rsidP="007753F6">
      <w:pPr>
        <w:pStyle w:val="ListParagraph"/>
        <w:ind w:left="350"/>
      </w:pPr>
    </w:p>
    <w:p w14:paraId="3FDD940E" w14:textId="52D24436" w:rsidR="007753F6" w:rsidRDefault="005F556D" w:rsidP="003809E9">
      <w:pPr>
        <w:pStyle w:val="ListParagraph"/>
        <w:numPr>
          <w:ilvl w:val="0"/>
          <w:numId w:val="80"/>
        </w:numPr>
        <w:ind w:left="350"/>
      </w:pPr>
      <w:r>
        <w:t>Proses Anotasi</w:t>
      </w:r>
    </w:p>
    <w:p w14:paraId="678FAED2" w14:textId="40DBF4DC" w:rsidR="005F556D" w:rsidRDefault="005F556D" w:rsidP="005F556D">
      <w:pPr>
        <w:pStyle w:val="ListParagraph"/>
        <w:ind w:left="350"/>
      </w:pPr>
      <w:r>
        <w:t>Proses anotasi ini dilakukan dengan cara blok tiap token dan pilih label yang digunakan. Proses ini bisa dilihat pada</w:t>
      </w:r>
      <w:r w:rsidR="00ED2B61">
        <w:t xml:space="preserve"> </w:t>
      </w:r>
      <w:r w:rsidR="00ED2B61" w:rsidRPr="00ED2B61">
        <w:fldChar w:fldCharType="begin"/>
      </w:r>
      <w:r w:rsidR="00ED2B61" w:rsidRPr="00ED2B61">
        <w:instrText xml:space="preserve"> REF _Ref172235023 \h  \* MERGEFORMAT </w:instrText>
      </w:r>
      <w:r w:rsidR="00ED2B61" w:rsidRPr="00ED2B61">
        <w:fldChar w:fldCharType="separate"/>
      </w:r>
      <w:r w:rsidR="007924A3" w:rsidRPr="005F556D">
        <w:rPr>
          <w:szCs w:val="24"/>
        </w:rPr>
        <w:t>Gambar 4.</w:t>
      </w:r>
      <w:r w:rsidR="007924A3" w:rsidRPr="007924A3">
        <w:rPr>
          <w:szCs w:val="24"/>
        </w:rPr>
        <w:t>5</w:t>
      </w:r>
      <w:r w:rsidR="00ED2B61" w:rsidRPr="00ED2B61">
        <w:fldChar w:fldCharType="end"/>
      </w:r>
      <w:r w:rsidR="00ED2B61">
        <w:t xml:space="preserve"> dan </w:t>
      </w:r>
      <w:r w:rsidR="00ED2B61" w:rsidRPr="00ED2B61">
        <w:fldChar w:fldCharType="begin"/>
      </w:r>
      <w:r w:rsidR="00ED2B61" w:rsidRPr="00ED2B61">
        <w:instrText xml:space="preserve"> REF _Ref172235031 \h  \* MERGEFORMAT </w:instrText>
      </w:r>
      <w:r w:rsidR="00ED2B61" w:rsidRPr="00ED2B61">
        <w:fldChar w:fldCharType="separate"/>
      </w:r>
      <w:r w:rsidR="007924A3">
        <w:rPr>
          <w:szCs w:val="24"/>
        </w:rPr>
        <w:t>Gambar 4.</w:t>
      </w:r>
      <w:r w:rsidR="007924A3" w:rsidRPr="007924A3">
        <w:rPr>
          <w:szCs w:val="24"/>
        </w:rPr>
        <w:t>6</w:t>
      </w:r>
      <w:r w:rsidR="00ED2B61" w:rsidRPr="00ED2B61">
        <w:fldChar w:fldCharType="end"/>
      </w:r>
      <w:r w:rsidR="00ED2B61">
        <w:t>.</w:t>
      </w:r>
    </w:p>
    <w:p w14:paraId="0BA11EA6" w14:textId="79823530" w:rsidR="005F556D" w:rsidRDefault="005F556D" w:rsidP="005F556D">
      <w:pPr>
        <w:pStyle w:val="ListParagraph"/>
        <w:ind w:left="350"/>
      </w:pPr>
      <w:r w:rsidRPr="005F556D">
        <w:rPr>
          <w:noProof/>
        </w:rPr>
        <w:drawing>
          <wp:inline distT="0" distB="0" distL="0" distR="0" wp14:anchorId="1317E36A" wp14:editId="3BF20AE1">
            <wp:extent cx="5040630" cy="2834524"/>
            <wp:effectExtent l="0" t="0" r="7620" b="4445"/>
            <wp:docPr id="56" name="Picture 56" descr="D:\Rosik\Kuliah\skripsi\Laporan\Doccano\WhatsApp Image 2024-07-13 at 00.21.27_02b5518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Rosik\Kuliah\skripsi\Laporan\Doccano\WhatsApp Image 2024-07-13 at 00.21.27_02b5518c.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630" cy="2834524"/>
                    </a:xfrm>
                    <a:prstGeom prst="rect">
                      <a:avLst/>
                    </a:prstGeom>
                    <a:noFill/>
                    <a:ln>
                      <a:noFill/>
                    </a:ln>
                  </pic:spPr>
                </pic:pic>
              </a:graphicData>
            </a:graphic>
          </wp:inline>
        </w:drawing>
      </w:r>
    </w:p>
    <w:p w14:paraId="133F7A6F" w14:textId="0FF5B9C2" w:rsidR="005F556D" w:rsidRPr="005F556D" w:rsidRDefault="005F556D" w:rsidP="005F556D">
      <w:pPr>
        <w:pStyle w:val="Caption"/>
        <w:jc w:val="center"/>
        <w:rPr>
          <w:i w:val="0"/>
          <w:sz w:val="24"/>
          <w:szCs w:val="24"/>
        </w:rPr>
      </w:pPr>
      <w:bookmarkStart w:id="179" w:name="_Ref172235023"/>
      <w:bookmarkStart w:id="180" w:name="_Toc172907871"/>
      <w:r w:rsidRPr="005F556D">
        <w:rPr>
          <w:i w:val="0"/>
          <w:color w:val="auto"/>
          <w:sz w:val="24"/>
          <w:szCs w:val="24"/>
        </w:rPr>
        <w:t>Gambar 4.</w:t>
      </w:r>
      <w:r w:rsidRPr="005F556D">
        <w:rPr>
          <w:i w:val="0"/>
          <w:color w:val="auto"/>
          <w:sz w:val="24"/>
          <w:szCs w:val="24"/>
        </w:rPr>
        <w:fldChar w:fldCharType="begin"/>
      </w:r>
      <w:r w:rsidRPr="005F556D">
        <w:rPr>
          <w:i w:val="0"/>
          <w:color w:val="auto"/>
          <w:sz w:val="24"/>
          <w:szCs w:val="24"/>
        </w:rPr>
        <w:instrText xml:space="preserve"> SEQ Gambar_4. \* ARABIC </w:instrText>
      </w:r>
      <w:r w:rsidRPr="005F556D">
        <w:rPr>
          <w:i w:val="0"/>
          <w:color w:val="auto"/>
          <w:sz w:val="24"/>
          <w:szCs w:val="24"/>
        </w:rPr>
        <w:fldChar w:fldCharType="separate"/>
      </w:r>
      <w:r w:rsidR="007924A3">
        <w:rPr>
          <w:i w:val="0"/>
          <w:noProof/>
          <w:color w:val="auto"/>
          <w:sz w:val="24"/>
          <w:szCs w:val="24"/>
        </w:rPr>
        <w:t>5</w:t>
      </w:r>
      <w:r w:rsidRPr="005F556D">
        <w:rPr>
          <w:i w:val="0"/>
          <w:color w:val="auto"/>
          <w:sz w:val="24"/>
          <w:szCs w:val="24"/>
        </w:rPr>
        <w:fldChar w:fldCharType="end"/>
      </w:r>
      <w:bookmarkEnd w:id="179"/>
      <w:r w:rsidRPr="005F556D">
        <w:rPr>
          <w:i w:val="0"/>
          <w:color w:val="auto"/>
          <w:sz w:val="24"/>
          <w:szCs w:val="24"/>
        </w:rPr>
        <w:t xml:space="preserve"> Pemilihan token untuk di anotasi</w:t>
      </w:r>
      <w:r>
        <w:rPr>
          <w:i w:val="0"/>
          <w:color w:val="auto"/>
          <w:sz w:val="24"/>
          <w:szCs w:val="24"/>
        </w:rPr>
        <w:t xml:space="preserve"> pada </w:t>
      </w:r>
      <w:r w:rsidRPr="005F556D">
        <w:rPr>
          <w:color w:val="auto"/>
          <w:sz w:val="24"/>
          <w:szCs w:val="24"/>
        </w:rPr>
        <w:t>Doccano</w:t>
      </w:r>
      <w:bookmarkEnd w:id="180"/>
    </w:p>
    <w:p w14:paraId="3540B7D7" w14:textId="20A7ACCF" w:rsidR="005F556D" w:rsidRDefault="005F556D" w:rsidP="005F556D">
      <w:pPr>
        <w:pStyle w:val="ListParagraph"/>
        <w:ind w:left="350"/>
      </w:pPr>
      <w:r w:rsidRPr="005F556D">
        <w:rPr>
          <w:noProof/>
        </w:rPr>
        <w:lastRenderedPageBreak/>
        <w:drawing>
          <wp:inline distT="0" distB="0" distL="0" distR="0" wp14:anchorId="0A47E8C8" wp14:editId="17A6DEF2">
            <wp:extent cx="5040630" cy="2834524"/>
            <wp:effectExtent l="0" t="0" r="7620" b="4445"/>
            <wp:docPr id="55" name="Picture 55" descr="D:\Rosik\Kuliah\skripsi\Laporan\Doccano\WhatsApp Image 2024-07-13 at 00.21.27_be7f716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Rosik\Kuliah\skripsi\Laporan\Doccano\WhatsApp Image 2024-07-13 at 00.21.27_be7f7160.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40630" cy="2834524"/>
                    </a:xfrm>
                    <a:prstGeom prst="rect">
                      <a:avLst/>
                    </a:prstGeom>
                    <a:noFill/>
                    <a:ln>
                      <a:noFill/>
                    </a:ln>
                  </pic:spPr>
                </pic:pic>
              </a:graphicData>
            </a:graphic>
          </wp:inline>
        </w:drawing>
      </w:r>
    </w:p>
    <w:p w14:paraId="3528C22C" w14:textId="7692469C" w:rsidR="007753F6" w:rsidRPr="00ED2B61" w:rsidRDefault="005F556D" w:rsidP="00ED2B61">
      <w:pPr>
        <w:pStyle w:val="Caption"/>
        <w:jc w:val="center"/>
        <w:rPr>
          <w:i w:val="0"/>
          <w:color w:val="auto"/>
          <w:sz w:val="24"/>
          <w:szCs w:val="24"/>
        </w:rPr>
      </w:pPr>
      <w:bookmarkStart w:id="181" w:name="_Ref172235031"/>
      <w:bookmarkStart w:id="182" w:name="_Toc172907872"/>
      <w:r>
        <w:rPr>
          <w:i w:val="0"/>
          <w:color w:val="auto"/>
          <w:sz w:val="24"/>
          <w:szCs w:val="24"/>
        </w:rPr>
        <w:t>Gambar 4.</w:t>
      </w:r>
      <w:r w:rsidRPr="005F556D">
        <w:rPr>
          <w:i w:val="0"/>
          <w:color w:val="auto"/>
          <w:sz w:val="24"/>
          <w:szCs w:val="24"/>
        </w:rPr>
        <w:fldChar w:fldCharType="begin"/>
      </w:r>
      <w:r w:rsidRPr="005F556D">
        <w:rPr>
          <w:i w:val="0"/>
          <w:color w:val="auto"/>
          <w:sz w:val="24"/>
          <w:szCs w:val="24"/>
        </w:rPr>
        <w:instrText xml:space="preserve"> SEQ Gambar_4. \* ARABIC </w:instrText>
      </w:r>
      <w:r w:rsidRPr="005F556D">
        <w:rPr>
          <w:i w:val="0"/>
          <w:color w:val="auto"/>
          <w:sz w:val="24"/>
          <w:szCs w:val="24"/>
        </w:rPr>
        <w:fldChar w:fldCharType="separate"/>
      </w:r>
      <w:r w:rsidR="007924A3">
        <w:rPr>
          <w:i w:val="0"/>
          <w:noProof/>
          <w:color w:val="auto"/>
          <w:sz w:val="24"/>
          <w:szCs w:val="24"/>
        </w:rPr>
        <w:t>6</w:t>
      </w:r>
      <w:r w:rsidRPr="005F556D">
        <w:rPr>
          <w:i w:val="0"/>
          <w:color w:val="auto"/>
          <w:sz w:val="24"/>
          <w:szCs w:val="24"/>
        </w:rPr>
        <w:fldChar w:fldCharType="end"/>
      </w:r>
      <w:bookmarkEnd w:id="181"/>
      <w:r w:rsidRPr="005F556D">
        <w:rPr>
          <w:i w:val="0"/>
          <w:color w:val="auto"/>
          <w:sz w:val="24"/>
          <w:szCs w:val="24"/>
        </w:rPr>
        <w:t xml:space="preserve"> Pilih Label untuk token yang di pilih pada </w:t>
      </w:r>
      <w:r w:rsidRPr="005F556D">
        <w:rPr>
          <w:color w:val="auto"/>
          <w:sz w:val="24"/>
          <w:szCs w:val="24"/>
        </w:rPr>
        <w:t>Doccano</w:t>
      </w:r>
      <w:bookmarkEnd w:id="182"/>
    </w:p>
    <w:p w14:paraId="155BB7DD" w14:textId="1AF9EC0B" w:rsidR="00696036" w:rsidRDefault="00696036" w:rsidP="00F63D65">
      <w:pPr>
        <w:pStyle w:val="Heading3"/>
      </w:pPr>
      <w:bookmarkStart w:id="183" w:name="_Toc172830756"/>
      <w:r>
        <w:t>Representasi Data ke Input BERT</w:t>
      </w:r>
      <w:bookmarkEnd w:id="183"/>
    </w:p>
    <w:p w14:paraId="00E131E0" w14:textId="3153558B" w:rsidR="004C704A" w:rsidRPr="004C704A" w:rsidRDefault="004C704A" w:rsidP="004C704A">
      <w:pPr>
        <w:ind w:firstLine="720"/>
      </w:pPr>
      <w:r w:rsidRPr="004C704A">
        <w:t>Pada bagian ini, merupakan proses lanjutan setelah melakukan anotasi, yaitu mengubah data token menjadi kalimat dalam bentuk string dengan dipotong per kalimat. Pemotongan ini dilakukan berdasarkan adanya titik koma. Proses representasi data ini dilakukan melalui beberapa tahapan sebagai berikut:</w:t>
      </w:r>
    </w:p>
    <w:p w14:paraId="15B904AC" w14:textId="3E922D6B" w:rsidR="00C60EED" w:rsidRPr="00AC5AA6" w:rsidRDefault="007D3D4A" w:rsidP="00C60EED">
      <w:pPr>
        <w:pStyle w:val="Heading4"/>
      </w:pPr>
      <w:r w:rsidRPr="007D3D4A">
        <w:t>Impor</w:t>
      </w:r>
      <w:r w:rsidR="00C60EED" w:rsidRPr="00AC5AA6">
        <w:t xml:space="preserve"> </w:t>
      </w:r>
      <w:r w:rsidR="00C60EED" w:rsidRPr="00AC5AA6">
        <w:rPr>
          <w:i/>
        </w:rPr>
        <w:t>Library</w:t>
      </w:r>
    </w:p>
    <w:p w14:paraId="5800B3F7" w14:textId="0C284135" w:rsidR="00DC0377" w:rsidRDefault="00DC0377" w:rsidP="004F6E19">
      <w:pPr>
        <w:ind w:firstLine="720"/>
      </w:pPr>
      <w:r>
        <w:t xml:space="preserve">Tahapan pertama ini dilakukan dengan mengimpor beberapa </w:t>
      </w:r>
      <w:r w:rsidRPr="00DC0377">
        <w:rPr>
          <w:i/>
        </w:rPr>
        <w:t>library</w:t>
      </w:r>
      <w:r>
        <w:rPr>
          <w:i/>
        </w:rPr>
        <w:t xml:space="preserve"> </w:t>
      </w:r>
      <w:r>
        <w:t xml:space="preserve">yang dibutuhkan di antaranya </w:t>
      </w:r>
      <w:r w:rsidRPr="00DC0377">
        <w:rPr>
          <w:i/>
        </w:rPr>
        <w:t>tqdm</w:t>
      </w:r>
      <w:r>
        <w:t xml:space="preserve">, </w:t>
      </w:r>
      <w:r w:rsidRPr="00DC0377">
        <w:rPr>
          <w:i/>
        </w:rPr>
        <w:t>pandas</w:t>
      </w:r>
      <w:r>
        <w:t xml:space="preserve">, </w:t>
      </w:r>
      <w:r w:rsidRPr="00DC0377">
        <w:rPr>
          <w:i/>
        </w:rPr>
        <w:t>gdown</w:t>
      </w:r>
      <w:r>
        <w:t xml:space="preserve">, dan </w:t>
      </w:r>
      <w:r w:rsidRPr="00DC0377">
        <w:rPr>
          <w:i/>
        </w:rPr>
        <w:t>re</w:t>
      </w:r>
      <w:r w:rsidR="003B7FA6">
        <w:t xml:space="preserve">. Kode untuk impor </w:t>
      </w:r>
      <w:r w:rsidR="003B7FA6" w:rsidRPr="003B7FA6">
        <w:rPr>
          <w:i/>
        </w:rPr>
        <w:t>library</w:t>
      </w:r>
      <w:r w:rsidR="003B7FA6">
        <w:t xml:space="preserve"> ini </w:t>
      </w:r>
      <w:r w:rsidR="004B7C1F">
        <w:t>bisa dilihat dalam</w:t>
      </w:r>
      <w:r w:rsidR="000F10D7">
        <w:t xml:space="preserve"> </w:t>
      </w:r>
      <w:r w:rsidR="000F10D7" w:rsidRPr="000F10D7">
        <w:fldChar w:fldCharType="begin"/>
      </w:r>
      <w:r w:rsidR="000F10D7" w:rsidRPr="000F10D7">
        <w:instrText xml:space="preserve"> REF _Ref168407642 \h  \* MERGEFORMAT </w:instrText>
      </w:r>
      <w:r w:rsidR="000F10D7" w:rsidRPr="000F10D7">
        <w:fldChar w:fldCharType="separate"/>
      </w:r>
      <w:r w:rsidR="007924A3">
        <w:rPr>
          <w:szCs w:val="24"/>
        </w:rPr>
        <w:t>Kode 4.</w:t>
      </w:r>
      <w:r w:rsidR="007924A3" w:rsidRPr="007924A3">
        <w:rPr>
          <w:szCs w:val="24"/>
        </w:rPr>
        <w:t>9</w:t>
      </w:r>
      <w:r w:rsidR="000F10D7" w:rsidRPr="000F10D7">
        <w:fldChar w:fldCharType="end"/>
      </w:r>
      <w:r w:rsidR="000F6B63">
        <w:t>.</w:t>
      </w:r>
    </w:p>
    <w:p w14:paraId="48D4807C" w14:textId="379389B8" w:rsidR="000F10D7" w:rsidRPr="000F10D7" w:rsidRDefault="000F10D7" w:rsidP="000F10D7">
      <w:pPr>
        <w:pStyle w:val="Caption"/>
        <w:jc w:val="center"/>
        <w:rPr>
          <w:i w:val="0"/>
          <w:color w:val="auto"/>
          <w:sz w:val="24"/>
          <w:szCs w:val="24"/>
        </w:rPr>
      </w:pPr>
      <w:bookmarkStart w:id="184" w:name="_Ref168407642"/>
      <w:bookmarkStart w:id="185" w:name="_Toc172830894"/>
      <w:r>
        <w:rPr>
          <w:i w:val="0"/>
          <w:color w:val="auto"/>
          <w:sz w:val="24"/>
          <w:szCs w:val="24"/>
        </w:rPr>
        <w:t>Kode 4.</w:t>
      </w:r>
      <w:r w:rsidRPr="000F10D7">
        <w:rPr>
          <w:i w:val="0"/>
          <w:color w:val="auto"/>
          <w:sz w:val="24"/>
          <w:szCs w:val="24"/>
        </w:rPr>
        <w:fldChar w:fldCharType="begin"/>
      </w:r>
      <w:r w:rsidRPr="000F10D7">
        <w:rPr>
          <w:i w:val="0"/>
          <w:color w:val="auto"/>
          <w:sz w:val="24"/>
          <w:szCs w:val="24"/>
        </w:rPr>
        <w:instrText xml:space="preserve"> SEQ Kode_4. \* ARABIC </w:instrText>
      </w:r>
      <w:r w:rsidRPr="000F10D7">
        <w:rPr>
          <w:i w:val="0"/>
          <w:color w:val="auto"/>
          <w:sz w:val="24"/>
          <w:szCs w:val="24"/>
        </w:rPr>
        <w:fldChar w:fldCharType="separate"/>
      </w:r>
      <w:r w:rsidR="007924A3">
        <w:rPr>
          <w:i w:val="0"/>
          <w:noProof/>
          <w:color w:val="auto"/>
          <w:sz w:val="24"/>
          <w:szCs w:val="24"/>
        </w:rPr>
        <w:t>9</w:t>
      </w:r>
      <w:r w:rsidRPr="000F10D7">
        <w:rPr>
          <w:i w:val="0"/>
          <w:color w:val="auto"/>
          <w:sz w:val="24"/>
          <w:szCs w:val="24"/>
        </w:rPr>
        <w:fldChar w:fldCharType="end"/>
      </w:r>
      <w:bookmarkEnd w:id="184"/>
      <w:r w:rsidRPr="000F10D7">
        <w:rPr>
          <w:i w:val="0"/>
          <w:color w:val="auto"/>
          <w:sz w:val="24"/>
          <w:szCs w:val="24"/>
        </w:rPr>
        <w:t xml:space="preserve"> </w:t>
      </w:r>
      <w:r w:rsidR="007D3D4A" w:rsidRPr="00F10CA6">
        <w:rPr>
          <w:i w:val="0"/>
          <w:color w:val="auto"/>
          <w:sz w:val="24"/>
          <w:szCs w:val="24"/>
        </w:rPr>
        <w:t>Impor</w:t>
      </w:r>
      <w:r w:rsidRPr="000F10D7">
        <w:rPr>
          <w:color w:val="auto"/>
          <w:sz w:val="24"/>
          <w:szCs w:val="24"/>
        </w:rPr>
        <w:t xml:space="preserve"> library</w:t>
      </w:r>
      <w:bookmarkEnd w:id="185"/>
    </w:p>
    <w:tbl>
      <w:tblPr>
        <w:tblStyle w:val="TableGrid"/>
        <w:tblW w:w="0" w:type="auto"/>
        <w:tblLook w:val="04A0" w:firstRow="1" w:lastRow="0" w:firstColumn="1" w:lastColumn="0" w:noHBand="0" w:noVBand="1"/>
      </w:tblPr>
      <w:tblGrid>
        <w:gridCol w:w="7928"/>
      </w:tblGrid>
      <w:tr w:rsidR="00C60EED" w:rsidRPr="00B229E2" w14:paraId="6D090464" w14:textId="77777777" w:rsidTr="004F1257">
        <w:trPr>
          <w:hidden/>
        </w:trPr>
        <w:tc>
          <w:tcPr>
            <w:tcW w:w="7928" w:type="dxa"/>
          </w:tcPr>
          <w:p w14:paraId="09CB5421"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AB6D47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E9FB7A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D800A3E"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CC7904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3E0CDD4"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345F4F9"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5C59B6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16B8E1B"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D6674D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5E7E515"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D998F0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6AE2FB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E8EA55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8F862D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F0BB2E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310A59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16E323"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D8E616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0036695"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F94BFC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55C8AE"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468D0A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56A0B3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070C12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52A861B"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31610C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6143CE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1BCD59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90A971B"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A0364BB"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75279F1"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F3A555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FBE362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94FB6C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552C68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51CD40E"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DFBC76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11D976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207E0A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759A54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DBCD68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166883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8724C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76F5D7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0CD044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C4F851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C2C50A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A012EB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71D0A1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42F6B9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8EB775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6B4E09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A9BE7F5"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4A9184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BEFD5A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4D7151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902ADC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D721B85"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F88EC6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7F548EE"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B3C4399"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450FCB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F64F3B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1381499"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EB13D1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713B92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6DA97EE"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CE74D93"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B885A9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820DB5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C017163"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9DD5DE1"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C96074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D0199E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930600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75699F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AB3D36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D1181B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B6EAAE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A8318A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9802D34"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7A4083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4BA0731"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9E42FC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96F0F3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69709E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958E2E4"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80F07F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EEA439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7EA4203"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AADE6E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664EF3"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EB0915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7010E14"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CA6DBE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0E591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5F69A54"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CC7E01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8CC4434"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9F3D1D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4B3A1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75032E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6B77EC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9F15FF8"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C15494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73021A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820070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E23D3B4"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EA6DA13"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859346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993813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B9B58A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FDD7A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34B4610"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339AF3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19AB90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CADFD3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999CBB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011159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18A041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7AC519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D4E375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8B6F46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14FA4A5"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9BAE6C9"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6F7F72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DB940A9"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01E486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8A1F00E"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1DBF66E"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B01760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83DE09D"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574993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C7DCF77"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E1B4B2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1034D4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75CF65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B90E996"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3C1B81A"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939EE1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05E2B9C"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73C05D3"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A0299C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F2246D2"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ACB82AF" w14:textId="77777777" w:rsidR="00C55B43" w:rsidRPr="00C55B43" w:rsidRDefault="00C55B43" w:rsidP="003809E9">
            <w:pPr>
              <w:pStyle w:val="ListParagraph"/>
              <w:numPr>
                <w:ilvl w:val="0"/>
                <w:numId w:val="13"/>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675B169" w14:textId="4103D33C" w:rsidR="00AB2B74" w:rsidRPr="00AB2B74" w:rsidRDefault="00AB2B74" w:rsidP="003809E9">
            <w:pPr>
              <w:numPr>
                <w:ilvl w:val="0"/>
                <w:numId w:val="13"/>
              </w:numPr>
              <w:spacing w:before="100" w:beforeAutospacing="1" w:line="276" w:lineRule="auto"/>
              <w:ind w:left="353"/>
              <w:jc w:val="left"/>
              <w:rPr>
                <w:rFonts w:ascii="Lucida Console" w:eastAsia="Times New Roman" w:hAnsi="Lucida Console" w:cs="Times New Roman"/>
                <w:color w:val="000000"/>
                <w:sz w:val="16"/>
                <w:szCs w:val="16"/>
              </w:rPr>
            </w:pPr>
            <w:r w:rsidRPr="00AB2B74">
              <w:rPr>
                <w:rFonts w:ascii="Lucida Console" w:eastAsia="Times New Roman" w:hAnsi="Lucida Console" w:cs="Times New Roman"/>
                <w:color w:val="0000FF"/>
                <w:sz w:val="16"/>
                <w:szCs w:val="16"/>
              </w:rPr>
              <w:t>from</w:t>
            </w:r>
            <w:r w:rsidRPr="00AB2B74">
              <w:rPr>
                <w:rFonts w:ascii="Lucida Console" w:eastAsia="Times New Roman" w:hAnsi="Lucida Console" w:cs="Times New Roman"/>
                <w:color w:val="000000"/>
                <w:sz w:val="16"/>
                <w:szCs w:val="16"/>
              </w:rPr>
              <w:t xml:space="preserve"> tqdm </w:t>
            </w:r>
            <w:r w:rsidRPr="00AB2B74">
              <w:rPr>
                <w:rFonts w:ascii="Lucida Console" w:eastAsia="Times New Roman" w:hAnsi="Lucida Console" w:cs="Times New Roman"/>
                <w:color w:val="0000FF"/>
                <w:sz w:val="16"/>
                <w:szCs w:val="16"/>
              </w:rPr>
              <w:t>import</w:t>
            </w:r>
            <w:r w:rsidRPr="00AB2B74">
              <w:rPr>
                <w:rFonts w:ascii="Lucida Console" w:eastAsia="Times New Roman" w:hAnsi="Lucida Console" w:cs="Times New Roman"/>
                <w:color w:val="000000"/>
                <w:sz w:val="16"/>
                <w:szCs w:val="16"/>
              </w:rPr>
              <w:t xml:space="preserve"> tqdm</w:t>
            </w:r>
          </w:p>
          <w:p w14:paraId="1C2406A7" w14:textId="77777777" w:rsidR="00AB2B74" w:rsidRPr="00AB2B74" w:rsidRDefault="00AB2B74" w:rsidP="003809E9">
            <w:pPr>
              <w:numPr>
                <w:ilvl w:val="0"/>
                <w:numId w:val="13"/>
              </w:numPr>
              <w:spacing w:before="100" w:beforeAutospacing="1" w:line="276" w:lineRule="auto"/>
              <w:ind w:left="353"/>
              <w:jc w:val="left"/>
              <w:rPr>
                <w:rFonts w:ascii="Lucida Console" w:eastAsia="Times New Roman" w:hAnsi="Lucida Console" w:cs="Times New Roman"/>
                <w:color w:val="000000"/>
                <w:sz w:val="16"/>
                <w:szCs w:val="16"/>
              </w:rPr>
            </w:pPr>
            <w:r w:rsidRPr="00AB2B74">
              <w:rPr>
                <w:rFonts w:ascii="Lucida Console" w:eastAsia="Times New Roman" w:hAnsi="Lucida Console" w:cs="Times New Roman"/>
                <w:color w:val="0000FF"/>
                <w:sz w:val="16"/>
                <w:szCs w:val="16"/>
              </w:rPr>
              <w:t>import</w:t>
            </w:r>
            <w:r w:rsidRPr="00AB2B74">
              <w:rPr>
                <w:rFonts w:ascii="Lucida Console" w:eastAsia="Times New Roman" w:hAnsi="Lucida Console" w:cs="Times New Roman"/>
                <w:color w:val="000000"/>
                <w:sz w:val="16"/>
                <w:szCs w:val="16"/>
              </w:rPr>
              <w:t xml:space="preserve"> pandas </w:t>
            </w:r>
            <w:r w:rsidRPr="00AB2B74">
              <w:rPr>
                <w:rFonts w:ascii="Lucida Console" w:eastAsia="Times New Roman" w:hAnsi="Lucida Console" w:cs="Times New Roman"/>
                <w:color w:val="0000FF"/>
                <w:sz w:val="16"/>
                <w:szCs w:val="16"/>
              </w:rPr>
              <w:t>as</w:t>
            </w:r>
            <w:r w:rsidRPr="00AB2B74">
              <w:rPr>
                <w:rFonts w:ascii="Lucida Console" w:eastAsia="Times New Roman" w:hAnsi="Lucida Console" w:cs="Times New Roman"/>
                <w:color w:val="000000"/>
                <w:sz w:val="16"/>
                <w:szCs w:val="16"/>
              </w:rPr>
              <w:t xml:space="preserve"> pd</w:t>
            </w:r>
          </w:p>
          <w:p w14:paraId="2D1FF1BC" w14:textId="77777777" w:rsidR="00AB2B74" w:rsidRPr="00AB2B74" w:rsidRDefault="00AB2B74" w:rsidP="003809E9">
            <w:pPr>
              <w:numPr>
                <w:ilvl w:val="0"/>
                <w:numId w:val="13"/>
              </w:numPr>
              <w:spacing w:before="100" w:beforeAutospacing="1" w:line="276" w:lineRule="auto"/>
              <w:ind w:left="353"/>
              <w:jc w:val="left"/>
              <w:rPr>
                <w:rFonts w:ascii="Lucida Console" w:eastAsia="Times New Roman" w:hAnsi="Lucida Console" w:cs="Times New Roman"/>
                <w:color w:val="000000"/>
                <w:sz w:val="16"/>
                <w:szCs w:val="16"/>
              </w:rPr>
            </w:pPr>
            <w:r w:rsidRPr="00AB2B74">
              <w:rPr>
                <w:rFonts w:ascii="Lucida Console" w:eastAsia="Times New Roman" w:hAnsi="Lucida Console" w:cs="Times New Roman"/>
                <w:color w:val="0000FF"/>
                <w:sz w:val="16"/>
                <w:szCs w:val="16"/>
              </w:rPr>
              <w:t>import</w:t>
            </w:r>
            <w:r w:rsidRPr="00AB2B74">
              <w:rPr>
                <w:rFonts w:ascii="Lucida Console" w:eastAsia="Times New Roman" w:hAnsi="Lucida Console" w:cs="Times New Roman"/>
                <w:color w:val="000000"/>
                <w:sz w:val="16"/>
                <w:szCs w:val="16"/>
              </w:rPr>
              <w:t xml:space="preserve"> gdown</w:t>
            </w:r>
          </w:p>
          <w:p w14:paraId="073DE864" w14:textId="35151E70" w:rsidR="00C60EED" w:rsidRPr="00AB2B74" w:rsidRDefault="00AB2B74" w:rsidP="003809E9">
            <w:pPr>
              <w:numPr>
                <w:ilvl w:val="0"/>
                <w:numId w:val="13"/>
              </w:numPr>
              <w:spacing w:before="100" w:beforeAutospacing="1" w:line="276" w:lineRule="auto"/>
              <w:ind w:left="353"/>
              <w:jc w:val="left"/>
              <w:rPr>
                <w:rFonts w:ascii="Lucida Console" w:eastAsia="Times New Roman" w:hAnsi="Lucida Console" w:cs="Times New Roman"/>
                <w:color w:val="000000"/>
                <w:sz w:val="16"/>
                <w:szCs w:val="16"/>
              </w:rPr>
            </w:pPr>
            <w:r w:rsidRPr="00AB2B74">
              <w:rPr>
                <w:rFonts w:ascii="Lucida Console" w:eastAsia="Times New Roman" w:hAnsi="Lucida Console" w:cs="Times New Roman"/>
                <w:color w:val="0000FF"/>
                <w:sz w:val="16"/>
                <w:szCs w:val="16"/>
              </w:rPr>
              <w:t>import</w:t>
            </w:r>
            <w:r w:rsidRPr="00AB2B74">
              <w:rPr>
                <w:rFonts w:ascii="Lucida Console" w:eastAsia="Times New Roman" w:hAnsi="Lucida Console" w:cs="Times New Roman"/>
                <w:color w:val="000000"/>
                <w:sz w:val="16"/>
                <w:szCs w:val="16"/>
              </w:rPr>
              <w:t xml:space="preserve"> re</w:t>
            </w:r>
          </w:p>
        </w:tc>
      </w:tr>
    </w:tbl>
    <w:p w14:paraId="574F6291" w14:textId="77777777" w:rsidR="006171BB" w:rsidRDefault="006171BB" w:rsidP="006171BB"/>
    <w:p w14:paraId="3B44B7A7" w14:textId="052B4E31" w:rsidR="00C60EED" w:rsidRDefault="007D3D4A" w:rsidP="00C60EED">
      <w:pPr>
        <w:pStyle w:val="Heading4"/>
      </w:pPr>
      <w:r>
        <w:t>Mengunduh</w:t>
      </w:r>
      <w:r w:rsidR="00C60EED">
        <w:t xml:space="preserve"> Dataset dari Google Drive</w:t>
      </w:r>
    </w:p>
    <w:p w14:paraId="34E4AC44" w14:textId="53BE98F8" w:rsidR="004F6E19" w:rsidRPr="004F6E19" w:rsidRDefault="00F43312" w:rsidP="00F47E46">
      <w:pPr>
        <w:ind w:firstLine="720"/>
      </w:pPr>
      <w:r w:rsidRPr="00F43312">
        <w:t xml:space="preserve">Tahap selanjutnya adalah mengunduh dataset yang telah disimpan di Google Drive menggunakan </w:t>
      </w:r>
      <w:r w:rsidRPr="00F43312">
        <w:rPr>
          <w:i/>
        </w:rPr>
        <w:t>library gdown</w:t>
      </w:r>
      <w:r w:rsidRPr="00F43312">
        <w:t xml:space="preserve">. Cara menggunakannya adalah dengan memanggil gdown.download() dengan parameter pertama sebagai URL dari Google Drive dan parameter kedua sebagai nama file beserta formatnya. </w:t>
      </w:r>
      <w:r w:rsidR="00071FE4">
        <w:t>Serta p</w:t>
      </w:r>
      <w:r w:rsidRPr="00F43312">
        <w:t xml:space="preserve">arameter </w:t>
      </w:r>
      <w:r w:rsidR="00071FE4">
        <w:t>terakhir yaitu</w:t>
      </w:r>
      <w:r w:rsidRPr="00F43312">
        <w:t xml:space="preserve"> quite dapat diatur untuk menampilkan output proses </w:t>
      </w:r>
      <w:r w:rsidRPr="00F43312">
        <w:lastRenderedPageBreak/>
        <w:t xml:space="preserve">pengunduhan atau tidak. Jika ingin menampilkan, maka set quite menjadi False. Kode untuk proses ini </w:t>
      </w:r>
      <w:r w:rsidR="004B7C1F">
        <w:t>bisa dilihat dalam</w:t>
      </w:r>
      <w:r w:rsidR="005E771A">
        <w:t xml:space="preserve"> </w:t>
      </w:r>
      <w:r w:rsidR="005E771A" w:rsidRPr="005E771A">
        <w:fldChar w:fldCharType="begin"/>
      </w:r>
      <w:r w:rsidR="005E771A" w:rsidRPr="005E771A">
        <w:instrText xml:space="preserve"> REF _Ref168407686 \h  \* MERGEFORMAT </w:instrText>
      </w:r>
      <w:r w:rsidR="005E771A" w:rsidRPr="005E771A">
        <w:fldChar w:fldCharType="separate"/>
      </w:r>
      <w:r w:rsidR="007924A3" w:rsidRPr="005E771A">
        <w:rPr>
          <w:szCs w:val="24"/>
        </w:rPr>
        <w:t>Ko</w:t>
      </w:r>
      <w:r w:rsidR="007924A3">
        <w:rPr>
          <w:szCs w:val="24"/>
        </w:rPr>
        <w:t>de 4.</w:t>
      </w:r>
      <w:r w:rsidR="007924A3" w:rsidRPr="007924A3">
        <w:rPr>
          <w:szCs w:val="24"/>
        </w:rPr>
        <w:t>10</w:t>
      </w:r>
      <w:r w:rsidR="005E771A" w:rsidRPr="005E771A">
        <w:fldChar w:fldCharType="end"/>
      </w:r>
      <w:r w:rsidR="00071FE4">
        <w:t>.</w:t>
      </w:r>
    </w:p>
    <w:p w14:paraId="733C8497" w14:textId="0A3030C1" w:rsidR="005E771A" w:rsidRPr="005E771A" w:rsidRDefault="005E771A" w:rsidP="005E771A">
      <w:pPr>
        <w:pStyle w:val="Caption"/>
        <w:jc w:val="center"/>
        <w:rPr>
          <w:i w:val="0"/>
          <w:color w:val="auto"/>
          <w:sz w:val="24"/>
          <w:szCs w:val="24"/>
        </w:rPr>
      </w:pPr>
      <w:bookmarkStart w:id="186" w:name="_Ref168407686"/>
      <w:bookmarkStart w:id="187" w:name="_Toc172830895"/>
      <w:r w:rsidRPr="005E771A">
        <w:rPr>
          <w:i w:val="0"/>
          <w:color w:val="auto"/>
          <w:sz w:val="24"/>
          <w:szCs w:val="24"/>
        </w:rPr>
        <w:t>Ko</w:t>
      </w:r>
      <w:r>
        <w:rPr>
          <w:i w:val="0"/>
          <w:color w:val="auto"/>
          <w:sz w:val="24"/>
          <w:szCs w:val="24"/>
        </w:rPr>
        <w:t>de 4.</w:t>
      </w:r>
      <w:r w:rsidRPr="005E771A">
        <w:rPr>
          <w:i w:val="0"/>
          <w:color w:val="auto"/>
          <w:sz w:val="24"/>
          <w:szCs w:val="24"/>
        </w:rPr>
        <w:fldChar w:fldCharType="begin"/>
      </w:r>
      <w:r w:rsidRPr="005E771A">
        <w:rPr>
          <w:i w:val="0"/>
          <w:color w:val="auto"/>
          <w:sz w:val="24"/>
          <w:szCs w:val="24"/>
        </w:rPr>
        <w:instrText xml:space="preserve"> SEQ Kode_4. \* ARABIC </w:instrText>
      </w:r>
      <w:r w:rsidRPr="005E771A">
        <w:rPr>
          <w:i w:val="0"/>
          <w:color w:val="auto"/>
          <w:sz w:val="24"/>
          <w:szCs w:val="24"/>
        </w:rPr>
        <w:fldChar w:fldCharType="separate"/>
      </w:r>
      <w:r w:rsidR="007924A3">
        <w:rPr>
          <w:i w:val="0"/>
          <w:noProof/>
          <w:color w:val="auto"/>
          <w:sz w:val="24"/>
          <w:szCs w:val="24"/>
        </w:rPr>
        <w:t>10</w:t>
      </w:r>
      <w:r w:rsidRPr="005E771A">
        <w:rPr>
          <w:i w:val="0"/>
          <w:color w:val="auto"/>
          <w:sz w:val="24"/>
          <w:szCs w:val="24"/>
        </w:rPr>
        <w:fldChar w:fldCharType="end"/>
      </w:r>
      <w:bookmarkEnd w:id="186"/>
      <w:r w:rsidRPr="005E771A">
        <w:rPr>
          <w:i w:val="0"/>
          <w:color w:val="auto"/>
          <w:sz w:val="24"/>
          <w:szCs w:val="24"/>
        </w:rPr>
        <w:t xml:space="preserve"> </w:t>
      </w:r>
      <w:r w:rsidR="007D3D4A">
        <w:rPr>
          <w:i w:val="0"/>
          <w:color w:val="auto"/>
          <w:sz w:val="24"/>
          <w:szCs w:val="24"/>
        </w:rPr>
        <w:t>Mengunduh</w:t>
      </w:r>
      <w:r w:rsidRPr="005E771A">
        <w:rPr>
          <w:i w:val="0"/>
          <w:color w:val="auto"/>
          <w:sz w:val="24"/>
          <w:szCs w:val="24"/>
        </w:rPr>
        <w:t xml:space="preserve"> Dataset</w:t>
      </w:r>
      <w:bookmarkEnd w:id="187"/>
    </w:p>
    <w:tbl>
      <w:tblPr>
        <w:tblStyle w:val="TableGrid"/>
        <w:tblW w:w="0" w:type="auto"/>
        <w:tblLook w:val="04A0" w:firstRow="1" w:lastRow="0" w:firstColumn="1" w:lastColumn="0" w:noHBand="0" w:noVBand="1"/>
      </w:tblPr>
      <w:tblGrid>
        <w:gridCol w:w="7928"/>
      </w:tblGrid>
      <w:tr w:rsidR="00586950" w14:paraId="03A149B3" w14:textId="77777777" w:rsidTr="00586950">
        <w:trPr>
          <w:hidden/>
        </w:trPr>
        <w:tc>
          <w:tcPr>
            <w:tcW w:w="7928" w:type="dxa"/>
          </w:tcPr>
          <w:p w14:paraId="7319CED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7F9A0E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99764B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3CF00C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425417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6F2BB6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43BD4A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3AAF9F1"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046652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AFEAEF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875DB3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60F13C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163E5A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045752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51EC76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50273E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3E7CB4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666A8B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40FE12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A108B22"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D99F10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713E21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D77B57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AE7F44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099A77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D3C5112"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D07897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977EED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DAA82C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AC3BE3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25724A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A817E78"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67B0DA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09CAE3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B057E5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2AFA2F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3D9C01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192EF7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2A84DB8"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698F12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7C3438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E8FA3D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17F752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C2FDD7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480994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8B167F1"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D33B3F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FB70F5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2A74E6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3CF38B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9B5D4C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1B6B64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2C9C57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A2A39D1"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7B991F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C1D246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036E3B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C24B26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020893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F16F7F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FF3F7F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6D28B1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FDC943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D85D73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176E68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D919A28"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AF8B9C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4499AA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0461D8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D1CA2A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8BB1B7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8457FC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E344C6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B20046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CF7B43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0048CD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80253C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A1854D8"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43B231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F65FE6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516E17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20A3C7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76E905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C40210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FFB59E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815529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75EC65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F2C045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DDFE80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71C6DA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3927A6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4F2A35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B920A48"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95C24D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2D865F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D3E8FD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88D1A52"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121BBF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B0A6D7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B41F11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09C6D0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74EF6D1"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A773E6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58B5F0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ADAEF6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6D801F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A1EC7D1"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A2EEB9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BCB206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19FD34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702DC71"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8A2385C"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6A9D92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903A38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633584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3B6A18E"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8C3E99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1F2F3B2"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47CCE18"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B273E1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9C3DB2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23E158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46A90E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1FA6FE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6D81D9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B86C18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293150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A677CF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2B03EB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94EDC23"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4606ED88"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27E8D99"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E948FF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3C9A84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996E5B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3700E71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6279BE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EF2C66F"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0B5F2BD"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E121B0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0D686BB"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085911B5"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6288500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1EFE1C1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E75337A"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20207254"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5006DB6"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2B6AC80"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DC53C57"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71A95D52" w14:textId="77777777" w:rsidR="00C55B43" w:rsidRPr="00C55B43" w:rsidRDefault="00C55B43" w:rsidP="003809E9">
            <w:pPr>
              <w:pStyle w:val="ListParagraph"/>
              <w:numPr>
                <w:ilvl w:val="0"/>
                <w:numId w:val="14"/>
              </w:numPr>
              <w:spacing w:before="100" w:beforeAutospacing="1" w:line="276" w:lineRule="auto"/>
              <w:ind w:left="339"/>
              <w:contextualSpacing w:val="0"/>
              <w:jc w:val="left"/>
              <w:rPr>
                <w:rFonts w:ascii="Lucida Console" w:eastAsia="Times New Roman" w:hAnsi="Lucida Console" w:cs="Times New Roman"/>
                <w:vanish/>
                <w:color w:val="000000"/>
                <w:sz w:val="16"/>
                <w:szCs w:val="16"/>
              </w:rPr>
            </w:pPr>
          </w:p>
          <w:p w14:paraId="5127EC4E" w14:textId="12A8D2BD" w:rsidR="00586950" w:rsidRPr="00586950" w:rsidRDefault="00586950" w:rsidP="003809E9">
            <w:pPr>
              <w:numPr>
                <w:ilvl w:val="0"/>
                <w:numId w:val="14"/>
              </w:numPr>
              <w:spacing w:before="100" w:beforeAutospacing="1" w:line="276" w:lineRule="auto"/>
              <w:ind w:left="339"/>
              <w:jc w:val="left"/>
              <w:rPr>
                <w:rFonts w:ascii="Lucida Console" w:eastAsia="Times New Roman" w:hAnsi="Lucida Console" w:cs="Times New Roman"/>
                <w:color w:val="000000"/>
                <w:sz w:val="16"/>
                <w:szCs w:val="16"/>
              </w:rPr>
            </w:pPr>
            <w:r w:rsidRPr="00164E64">
              <w:rPr>
                <w:rFonts w:ascii="Lucida Console" w:eastAsia="Times New Roman" w:hAnsi="Lucida Console" w:cs="Times New Roman"/>
                <w:color w:val="000000"/>
                <w:sz w:val="16"/>
                <w:szCs w:val="16"/>
              </w:rPr>
              <w:t>gdown.download(</w:t>
            </w:r>
            <w:r w:rsidRPr="00164E64">
              <w:rPr>
                <w:rFonts w:ascii="Lucida Console" w:eastAsia="Times New Roman" w:hAnsi="Lucida Console" w:cs="Times New Roman"/>
                <w:color w:val="A31515"/>
                <w:sz w:val="16"/>
                <w:szCs w:val="16"/>
              </w:rPr>
              <w:t>f'https://drive.google.com/uc?id=1lmhKijLUDFW4gT1FtXwz3TD4jOGIc4Pk'</w:t>
            </w:r>
            <w:r w:rsidRPr="00164E64">
              <w:rPr>
                <w:rFonts w:ascii="Lucida Console" w:eastAsia="Times New Roman" w:hAnsi="Lucida Console" w:cs="Times New Roman"/>
                <w:color w:val="000000"/>
                <w:sz w:val="16"/>
                <w:szCs w:val="16"/>
              </w:rPr>
              <w:t xml:space="preserve">, </w:t>
            </w:r>
            <w:r w:rsidRPr="00164E64">
              <w:rPr>
                <w:rFonts w:ascii="Lucida Console" w:eastAsia="Times New Roman" w:hAnsi="Lucida Console" w:cs="Times New Roman"/>
                <w:color w:val="A31515"/>
                <w:sz w:val="16"/>
                <w:szCs w:val="16"/>
              </w:rPr>
              <w:t>'Dataset Pidana 1000.json'</w:t>
            </w:r>
            <w:r w:rsidRPr="00164E64">
              <w:rPr>
                <w:rFonts w:ascii="Lucida Console" w:eastAsia="Times New Roman" w:hAnsi="Lucida Console" w:cs="Times New Roman"/>
                <w:color w:val="000000"/>
                <w:sz w:val="16"/>
                <w:szCs w:val="16"/>
              </w:rPr>
              <w:t>, quiet=</w:t>
            </w:r>
            <w:r w:rsidRPr="00164E64">
              <w:rPr>
                <w:rFonts w:ascii="Lucida Console" w:eastAsia="Times New Roman" w:hAnsi="Lucida Console" w:cs="Times New Roman"/>
                <w:color w:val="A31515"/>
                <w:sz w:val="16"/>
                <w:szCs w:val="16"/>
              </w:rPr>
              <w:t>False</w:t>
            </w:r>
            <w:r w:rsidRPr="00164E64">
              <w:rPr>
                <w:rFonts w:ascii="Lucida Console" w:eastAsia="Times New Roman" w:hAnsi="Lucida Console" w:cs="Times New Roman"/>
                <w:color w:val="000000"/>
                <w:sz w:val="16"/>
                <w:szCs w:val="16"/>
              </w:rPr>
              <w:t>)</w:t>
            </w:r>
          </w:p>
        </w:tc>
      </w:tr>
    </w:tbl>
    <w:p w14:paraId="7FDAE3BF" w14:textId="51DFEC27" w:rsidR="00586950" w:rsidRDefault="00586950" w:rsidP="00586950"/>
    <w:p w14:paraId="16737A13" w14:textId="160F0B02" w:rsidR="00586950" w:rsidRDefault="00586950" w:rsidP="003809E9">
      <w:pPr>
        <w:pStyle w:val="Heading4"/>
        <w:numPr>
          <w:ilvl w:val="3"/>
          <w:numId w:val="15"/>
        </w:numPr>
      </w:pPr>
      <w:r>
        <w:t>Load Dataset</w:t>
      </w:r>
    </w:p>
    <w:p w14:paraId="5A261BF9" w14:textId="0B8A0CE8" w:rsidR="00B34D8F" w:rsidRPr="00B34D8F" w:rsidRDefault="00B34D8F" w:rsidP="00F47E46">
      <w:pPr>
        <w:ind w:firstLine="720"/>
      </w:pPr>
      <w:r>
        <w:t xml:space="preserve">Setelah proses </w:t>
      </w:r>
      <w:r w:rsidR="007D3D4A">
        <w:t>pengunduhan</w:t>
      </w:r>
      <w:r>
        <w:t xml:space="preserve"> selesai selanjutnya </w:t>
      </w:r>
      <w:r w:rsidR="005575AE">
        <w:t>memuat</w:t>
      </w:r>
      <w:r>
        <w:t xml:space="preserve"> data ke dalam variabel df dengan menggunakan </w:t>
      </w:r>
      <w:r>
        <w:rPr>
          <w:i/>
        </w:rPr>
        <w:t>library</w:t>
      </w:r>
      <w:r>
        <w:t xml:space="preserve"> </w:t>
      </w:r>
      <w:r w:rsidRPr="00B34D8F">
        <w:rPr>
          <w:i/>
        </w:rPr>
        <w:t>pandas</w:t>
      </w:r>
      <w:r>
        <w:t xml:space="preserve"> yaitu </w:t>
      </w:r>
      <w:r>
        <w:rPr>
          <w:i/>
        </w:rPr>
        <w:t>read_json</w:t>
      </w:r>
      <w:r>
        <w:t xml:space="preserve"> karena file yang di buka berformat JSON</w:t>
      </w:r>
      <w:r w:rsidR="00D63697">
        <w:t xml:space="preserve">. Kode untuk </w:t>
      </w:r>
      <w:r w:rsidR="0036445C">
        <w:t>memuat</w:t>
      </w:r>
      <w:r w:rsidR="00D63697">
        <w:t xml:space="preserve"> dataset ini </w:t>
      </w:r>
      <w:r w:rsidR="004B7C1F">
        <w:t>bisa dilihat dalam</w:t>
      </w:r>
      <w:r w:rsidR="00DA4188">
        <w:t xml:space="preserve"> </w:t>
      </w:r>
      <w:r w:rsidR="00DA4188" w:rsidRPr="00DA4188">
        <w:fldChar w:fldCharType="begin"/>
      </w:r>
      <w:r w:rsidR="00DA4188" w:rsidRPr="00DA4188">
        <w:instrText xml:space="preserve"> REF _Ref168407759 \h  \* MERGEFORMAT </w:instrText>
      </w:r>
      <w:r w:rsidR="00DA4188" w:rsidRPr="00DA4188">
        <w:fldChar w:fldCharType="separate"/>
      </w:r>
      <w:r w:rsidR="007924A3">
        <w:rPr>
          <w:szCs w:val="24"/>
        </w:rPr>
        <w:t>Kode 4.</w:t>
      </w:r>
      <w:r w:rsidR="007924A3" w:rsidRPr="007924A3">
        <w:rPr>
          <w:szCs w:val="24"/>
        </w:rPr>
        <w:t>11</w:t>
      </w:r>
      <w:r w:rsidR="00DA4188" w:rsidRPr="00DA4188">
        <w:fldChar w:fldCharType="end"/>
      </w:r>
      <w:r w:rsidR="00D63697">
        <w:t>.</w:t>
      </w:r>
    </w:p>
    <w:p w14:paraId="2394838D" w14:textId="5E6FADDE" w:rsidR="00945D70" w:rsidRPr="00DA4188" w:rsidRDefault="00DA4188" w:rsidP="00DA4188">
      <w:pPr>
        <w:pStyle w:val="Caption"/>
        <w:jc w:val="center"/>
        <w:rPr>
          <w:i w:val="0"/>
          <w:color w:val="auto"/>
          <w:sz w:val="24"/>
          <w:szCs w:val="24"/>
        </w:rPr>
      </w:pPr>
      <w:bookmarkStart w:id="188" w:name="_Ref168407759"/>
      <w:bookmarkStart w:id="189" w:name="_Toc172830896"/>
      <w:r>
        <w:rPr>
          <w:i w:val="0"/>
          <w:color w:val="auto"/>
          <w:sz w:val="24"/>
          <w:szCs w:val="24"/>
        </w:rPr>
        <w:t>Kode 4.</w:t>
      </w:r>
      <w:r w:rsidRPr="00DA4188">
        <w:rPr>
          <w:i w:val="0"/>
          <w:color w:val="auto"/>
          <w:sz w:val="24"/>
          <w:szCs w:val="24"/>
        </w:rPr>
        <w:fldChar w:fldCharType="begin"/>
      </w:r>
      <w:r w:rsidRPr="00DA4188">
        <w:rPr>
          <w:i w:val="0"/>
          <w:color w:val="auto"/>
          <w:sz w:val="24"/>
          <w:szCs w:val="24"/>
        </w:rPr>
        <w:instrText xml:space="preserve"> SEQ Kode_4. \* ARABIC </w:instrText>
      </w:r>
      <w:r w:rsidRPr="00DA4188">
        <w:rPr>
          <w:i w:val="0"/>
          <w:color w:val="auto"/>
          <w:sz w:val="24"/>
          <w:szCs w:val="24"/>
        </w:rPr>
        <w:fldChar w:fldCharType="separate"/>
      </w:r>
      <w:r w:rsidR="007924A3">
        <w:rPr>
          <w:i w:val="0"/>
          <w:noProof/>
          <w:color w:val="auto"/>
          <w:sz w:val="24"/>
          <w:szCs w:val="24"/>
        </w:rPr>
        <w:t>11</w:t>
      </w:r>
      <w:r w:rsidRPr="00DA4188">
        <w:rPr>
          <w:i w:val="0"/>
          <w:color w:val="auto"/>
          <w:sz w:val="24"/>
          <w:szCs w:val="24"/>
        </w:rPr>
        <w:fldChar w:fldCharType="end"/>
      </w:r>
      <w:bookmarkEnd w:id="188"/>
      <w:r w:rsidRPr="00DA4188">
        <w:rPr>
          <w:i w:val="0"/>
          <w:color w:val="auto"/>
          <w:sz w:val="24"/>
          <w:szCs w:val="24"/>
        </w:rPr>
        <w:t xml:space="preserve"> Load dataset</w:t>
      </w:r>
      <w:bookmarkEnd w:id="189"/>
    </w:p>
    <w:tbl>
      <w:tblPr>
        <w:tblStyle w:val="TableGrid"/>
        <w:tblW w:w="0" w:type="auto"/>
        <w:tblLook w:val="04A0" w:firstRow="1" w:lastRow="0" w:firstColumn="1" w:lastColumn="0" w:noHBand="0" w:noVBand="1"/>
      </w:tblPr>
      <w:tblGrid>
        <w:gridCol w:w="7928"/>
      </w:tblGrid>
      <w:tr w:rsidR="00586950" w14:paraId="3072B162" w14:textId="77777777" w:rsidTr="00586950">
        <w:trPr>
          <w:hidden/>
        </w:trPr>
        <w:tc>
          <w:tcPr>
            <w:tcW w:w="7928" w:type="dxa"/>
          </w:tcPr>
          <w:p w14:paraId="4758520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10FFBA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3F442F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94BB1F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E1AEC6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A0BCB5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093C24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A2527E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CD0EC3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4F586D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A7AA673"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AC0107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E02741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F6F85C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294D4D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5C731A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147DF7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9B88A2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902589E"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17D51AE"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D59247E"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040FFC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AD3626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ED0C6A3"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C23A3F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5519EF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7245B5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721D93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C4DDC6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6BA065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F8F63F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82BDBC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DBD11C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5DF097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D1A998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817EAC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92426FB"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556BCA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6B46DE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989E76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72B24B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B5E083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F78118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9DA776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60B607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BB4754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D9E36F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5D539D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A87856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4C28D1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3969E4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A44E52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C0E3C33"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5363DC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3B42DE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794C5A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793BE0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A5B1D3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7331BCE"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7E4948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0965473"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A8F705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E0CC19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9FDC89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345202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A39509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18D576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B6B46E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ACD100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5D01A7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1B9008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4B0135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B05EE6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9A3B40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8C6C2A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0C4D08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842184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A4EE61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1B3D4E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FD2901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C751D5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B2FB31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7A690A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F4EAA2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AC77E5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493574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A8149DB"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ABBF36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3FDE00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20328B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2633DCB"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12952E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4F5A8A3"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648392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69BEAA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7FC362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3B9403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0DF486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D982B2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3C0DE2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D059B9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5A1DFC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CE9783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05CA4C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52AC5C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8FB86A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5CE265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83B330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10AABA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38185F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9CECB8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A41E86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FD3C0D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222D04E"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795CB1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1EFF84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292F137"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232ED7B"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F70EB5E"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95766A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36D71D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515A62B"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E54FDA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8D14C0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1FFAA41"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F80C7E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E33B7EA"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87F6B0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6DFB8E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C616396"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361B19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889C80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100927E"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75D7DC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4F0580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0A79E3D"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750501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5AE6D1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7EF8CFB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24C4D2B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D0D96A2"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A59EEA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35132E8"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EB723F0"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D3A262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2BA0E19"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097D220C"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4AC42B7B"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385D010F"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53E7EAC4"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6D15A245" w14:textId="77777777" w:rsidR="00C55B43" w:rsidRPr="00C55B43" w:rsidRDefault="00C55B43" w:rsidP="003809E9">
            <w:pPr>
              <w:pStyle w:val="ListParagraph"/>
              <w:numPr>
                <w:ilvl w:val="0"/>
                <w:numId w:val="16"/>
              </w:numPr>
              <w:spacing w:before="100" w:beforeAutospacing="1" w:line="276" w:lineRule="auto"/>
              <w:ind w:left="353"/>
              <w:contextualSpacing w:val="0"/>
              <w:jc w:val="left"/>
              <w:rPr>
                <w:rFonts w:ascii="Lucida Console" w:eastAsia="Times New Roman" w:hAnsi="Lucida Console" w:cs="Times New Roman"/>
                <w:vanish/>
                <w:color w:val="000000"/>
                <w:sz w:val="16"/>
                <w:szCs w:val="16"/>
              </w:rPr>
            </w:pPr>
          </w:p>
          <w:p w14:paraId="14E85788" w14:textId="03263D98" w:rsidR="00586950" w:rsidRPr="00586950" w:rsidRDefault="00586950" w:rsidP="003809E9">
            <w:pPr>
              <w:numPr>
                <w:ilvl w:val="0"/>
                <w:numId w:val="16"/>
              </w:numPr>
              <w:spacing w:before="100" w:beforeAutospacing="1" w:line="276" w:lineRule="auto"/>
              <w:ind w:left="353"/>
              <w:jc w:val="left"/>
              <w:rPr>
                <w:rFonts w:ascii="Lucida Console" w:eastAsia="Times New Roman" w:hAnsi="Lucida Console" w:cs="Times New Roman"/>
                <w:color w:val="000000"/>
                <w:sz w:val="16"/>
                <w:szCs w:val="16"/>
              </w:rPr>
            </w:pPr>
            <w:r w:rsidRPr="00586950">
              <w:rPr>
                <w:rFonts w:ascii="Lucida Console" w:eastAsia="Times New Roman" w:hAnsi="Lucida Console" w:cs="Times New Roman"/>
                <w:color w:val="000000"/>
                <w:sz w:val="16"/>
                <w:szCs w:val="16"/>
              </w:rPr>
              <w:t>df = pd.read_json(</w:t>
            </w:r>
            <w:r w:rsidRPr="00586950">
              <w:rPr>
                <w:rFonts w:ascii="Lucida Console" w:eastAsia="Times New Roman" w:hAnsi="Lucida Console" w:cs="Times New Roman"/>
                <w:color w:val="A31515"/>
                <w:sz w:val="16"/>
                <w:szCs w:val="16"/>
              </w:rPr>
              <w:t>'Dataset Pidana 1000.json'</w:t>
            </w:r>
            <w:r w:rsidRPr="00586950">
              <w:rPr>
                <w:rFonts w:ascii="Lucida Console" w:eastAsia="Times New Roman" w:hAnsi="Lucida Console" w:cs="Times New Roman"/>
                <w:color w:val="000000"/>
                <w:sz w:val="16"/>
                <w:szCs w:val="16"/>
              </w:rPr>
              <w:t>)</w:t>
            </w:r>
          </w:p>
        </w:tc>
      </w:tr>
    </w:tbl>
    <w:p w14:paraId="021FFCB6" w14:textId="77777777" w:rsidR="00586950" w:rsidRPr="00586950" w:rsidRDefault="00586950" w:rsidP="00586950"/>
    <w:p w14:paraId="3F534CFA" w14:textId="77777777" w:rsidR="00B1451D" w:rsidRDefault="00B1451D" w:rsidP="00B1451D">
      <w:pPr>
        <w:pStyle w:val="Heading4"/>
      </w:pPr>
      <w:r>
        <w:t>Fungsi convertBERT()</w:t>
      </w:r>
    </w:p>
    <w:p w14:paraId="79BCE9F5" w14:textId="1AB2794B" w:rsidR="00B1451D" w:rsidRPr="00D265D1" w:rsidRDefault="00B1451D" w:rsidP="00F47E46">
      <w:pPr>
        <w:ind w:firstLine="720"/>
      </w:pPr>
      <w:r>
        <w:t xml:space="preserve">Selanjutnya merupakan pembuatan fungsi yang bernama convertBERT() dengan beberapa parameter. </w:t>
      </w:r>
      <w:r w:rsidRPr="007D64F7">
        <w:t>Pertama, dataset, yang merupakan dataset yang telah dimuat pada tahap sebelumnya d</w:t>
      </w:r>
      <w:r>
        <w:t xml:space="preserve">an disimpan dalam variabel "df". </w:t>
      </w:r>
      <w:r w:rsidRPr="007D64F7">
        <w:t>Parameter berikutnya adalah nama kolom dari dataset, dengan default value "text" untuk kolom_text dan "tag" untuk kolom_tag.</w:t>
      </w:r>
      <w:r>
        <w:t xml:space="preserve"> </w:t>
      </w:r>
      <w:r w:rsidRPr="007D64F7">
        <w:t xml:space="preserve">Fungsi ini bertujuan untuk mengubah dataset yang awalnya berupa token menjadi kalimat dalam bentuk string dengan memotong kalimat setiap kali ditemukan karakter titik koma. Kode untuk proses ini </w:t>
      </w:r>
      <w:r w:rsidR="004B7C1F">
        <w:t>bisa dilihat dalam</w:t>
      </w:r>
      <w:r>
        <w:t xml:space="preserve"> </w:t>
      </w:r>
      <w:r w:rsidRPr="003C6428">
        <w:fldChar w:fldCharType="begin"/>
      </w:r>
      <w:r w:rsidRPr="003C6428">
        <w:instrText xml:space="preserve"> REF _Ref168407803 \h  \* MERGEFORMAT </w:instrText>
      </w:r>
      <w:r w:rsidRPr="003C6428">
        <w:fldChar w:fldCharType="separate"/>
      </w:r>
      <w:r w:rsidR="007924A3">
        <w:rPr>
          <w:szCs w:val="24"/>
        </w:rPr>
        <w:t>Kode 4.</w:t>
      </w:r>
      <w:r w:rsidR="007924A3" w:rsidRPr="007924A3">
        <w:rPr>
          <w:szCs w:val="24"/>
        </w:rPr>
        <w:t>12</w:t>
      </w:r>
      <w:r w:rsidRPr="003C6428">
        <w:fldChar w:fldCharType="end"/>
      </w:r>
      <w:r w:rsidR="00BD60C6">
        <w:t xml:space="preserve"> dan hasil dari proses convertBERT ini </w:t>
      </w:r>
      <w:r w:rsidR="004B7C1F">
        <w:t>bisa dilihat dalam</w:t>
      </w:r>
      <w:r w:rsidR="00BD60C6">
        <w:t xml:space="preserve"> </w:t>
      </w:r>
      <w:r w:rsidR="00BD60C6" w:rsidRPr="008C71CC">
        <w:fldChar w:fldCharType="begin"/>
      </w:r>
      <w:r w:rsidR="00BD60C6" w:rsidRPr="008C71CC">
        <w:instrText xml:space="preserve"> REF _Ref168405392 \h  \* MERGEFORMAT </w:instrText>
      </w:r>
      <w:r w:rsidR="00BD60C6" w:rsidRPr="008C71CC">
        <w:fldChar w:fldCharType="separate"/>
      </w:r>
      <w:r w:rsidR="007924A3">
        <w:rPr>
          <w:szCs w:val="24"/>
        </w:rPr>
        <w:t>Tabel 3.</w:t>
      </w:r>
      <w:r w:rsidR="007924A3" w:rsidRPr="007924A3">
        <w:rPr>
          <w:szCs w:val="24"/>
        </w:rPr>
        <w:t>6</w:t>
      </w:r>
      <w:r w:rsidR="00BD60C6" w:rsidRPr="008C71CC">
        <w:fldChar w:fldCharType="end"/>
      </w:r>
      <w:r w:rsidR="00BD60C6">
        <w:t>.</w:t>
      </w:r>
    </w:p>
    <w:p w14:paraId="5F6865B8" w14:textId="0C631492" w:rsidR="00B1451D" w:rsidRPr="003C6428" w:rsidRDefault="00B1451D" w:rsidP="00B1451D">
      <w:pPr>
        <w:pStyle w:val="Caption"/>
        <w:jc w:val="center"/>
        <w:rPr>
          <w:i w:val="0"/>
          <w:color w:val="auto"/>
          <w:sz w:val="24"/>
          <w:szCs w:val="24"/>
        </w:rPr>
      </w:pPr>
      <w:bookmarkStart w:id="190" w:name="_Ref168407803"/>
      <w:bookmarkStart w:id="191" w:name="_Toc172830897"/>
      <w:r>
        <w:rPr>
          <w:i w:val="0"/>
          <w:color w:val="auto"/>
          <w:sz w:val="24"/>
          <w:szCs w:val="24"/>
        </w:rPr>
        <w:t>Kode 4.</w:t>
      </w:r>
      <w:r w:rsidRPr="003C6428">
        <w:rPr>
          <w:i w:val="0"/>
          <w:color w:val="auto"/>
          <w:sz w:val="24"/>
          <w:szCs w:val="24"/>
        </w:rPr>
        <w:fldChar w:fldCharType="begin"/>
      </w:r>
      <w:r w:rsidRPr="003C6428">
        <w:rPr>
          <w:i w:val="0"/>
          <w:color w:val="auto"/>
          <w:sz w:val="24"/>
          <w:szCs w:val="24"/>
        </w:rPr>
        <w:instrText xml:space="preserve"> SEQ Kode_4. \* ARABIC </w:instrText>
      </w:r>
      <w:r w:rsidRPr="003C6428">
        <w:rPr>
          <w:i w:val="0"/>
          <w:color w:val="auto"/>
          <w:sz w:val="24"/>
          <w:szCs w:val="24"/>
        </w:rPr>
        <w:fldChar w:fldCharType="separate"/>
      </w:r>
      <w:r w:rsidR="007924A3">
        <w:rPr>
          <w:i w:val="0"/>
          <w:noProof/>
          <w:color w:val="auto"/>
          <w:sz w:val="24"/>
          <w:szCs w:val="24"/>
        </w:rPr>
        <w:t>12</w:t>
      </w:r>
      <w:r w:rsidRPr="003C6428">
        <w:rPr>
          <w:i w:val="0"/>
          <w:color w:val="auto"/>
          <w:sz w:val="24"/>
          <w:szCs w:val="24"/>
        </w:rPr>
        <w:fldChar w:fldCharType="end"/>
      </w:r>
      <w:bookmarkEnd w:id="190"/>
      <w:r w:rsidRPr="003C6428">
        <w:rPr>
          <w:i w:val="0"/>
          <w:color w:val="auto"/>
          <w:sz w:val="24"/>
          <w:szCs w:val="24"/>
        </w:rPr>
        <w:t xml:space="preserve"> Fungsi convertBERT()</w:t>
      </w:r>
      <w:bookmarkEnd w:id="191"/>
    </w:p>
    <w:tbl>
      <w:tblPr>
        <w:tblStyle w:val="TableGrid"/>
        <w:tblW w:w="0" w:type="auto"/>
        <w:tblLook w:val="04A0" w:firstRow="1" w:lastRow="0" w:firstColumn="1" w:lastColumn="0" w:noHBand="0" w:noVBand="1"/>
      </w:tblPr>
      <w:tblGrid>
        <w:gridCol w:w="7928"/>
      </w:tblGrid>
      <w:tr w:rsidR="00B1451D" w:rsidRPr="00D02A08" w14:paraId="11026E1C" w14:textId="77777777" w:rsidTr="00AC2DE6">
        <w:trPr>
          <w:hidden/>
        </w:trPr>
        <w:tc>
          <w:tcPr>
            <w:tcW w:w="7928" w:type="dxa"/>
          </w:tcPr>
          <w:p w14:paraId="6057679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B5A19F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2F66A5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2C74AB7"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B89C8D2"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D5E9EF8"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8E557A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353F05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7AFA88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1DB63E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7F03E6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D47DD1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C83AA9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E61B47D"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030C8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6A5B2F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55B2CD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FFD0B5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6D1C73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78674C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E1CF48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53A645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826B4C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C54675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23698F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48B9D3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F5E6D5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96618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15510E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B0E93B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C8250F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0B24C6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C216DC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969A9ED"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A41F53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2CF21D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DE2EF2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D8DACF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BA8F7A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38D312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B8C4CB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E1CB9D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2B885A2"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64F589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EBB319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623D6E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C66843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803A5D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FF52C1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1B25AA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414C0C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014E80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70D0DC3"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27B975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B3F754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2B081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08E5DB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B80B93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A67BB13"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745E4A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3E0A6E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6E2AED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DB584F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E5D45D"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500CC8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223738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4B423B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918E438"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B0C392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64433D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F459F9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92074D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BF287B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44AFFD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3F7563D"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98DE53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5EC7DC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9133687"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43606C8"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C15437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BAB94C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36E86B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93AE79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81AC99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C649A8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0E9662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7326092"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834001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FF704A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52F08C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2F51A8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476C1C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6996B4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833BAC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2A5571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A8D6507"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8F2447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42165D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365298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F95204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F40670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9E84CE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385F88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89CC892"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CE65858"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A09458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285A30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6FEF87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DEF318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BCAD49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8F9784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E9EA207"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58A403D"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1480F23"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5561EFC"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41D9AD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81CD854"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FCA520D"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748404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16EE41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E63DAE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E67EBC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8E7262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34F492"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6BDC84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C1A1926"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B12672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2808BA3"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E040E90"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0432DD3"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660D22"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05CE1F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22579E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8AB2D9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0F91D46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92AFC0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DB1951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52358ADB"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C11A77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A9B91BA"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07028C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2ECAF1E"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B3E5DF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70D9F485"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70F2853"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96CFA83"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965459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26D8305F"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63CD8317"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31A7E0D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125CD731"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D55D8C9" w14:textId="77777777" w:rsidR="00C55B43" w:rsidRPr="00C55B43" w:rsidRDefault="00C55B43" w:rsidP="003809E9">
            <w:pPr>
              <w:pStyle w:val="ListParagraph"/>
              <w:numPr>
                <w:ilvl w:val="0"/>
                <w:numId w:val="17"/>
              </w:numPr>
              <w:spacing w:before="100" w:beforeAutospacing="1" w:line="276" w:lineRule="auto"/>
              <w:ind w:left="353"/>
              <w:contextualSpacing w:val="0"/>
              <w:jc w:val="left"/>
              <w:rPr>
                <w:rFonts w:ascii="Lucida Console" w:eastAsia="Times New Roman" w:hAnsi="Lucida Console" w:cs="Times New Roman"/>
                <w:vanish/>
                <w:color w:val="0000FF"/>
                <w:sz w:val="16"/>
                <w:szCs w:val="16"/>
              </w:rPr>
            </w:pPr>
          </w:p>
          <w:p w14:paraId="43133EA7" w14:textId="0EB83F02"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FF"/>
                <w:sz w:val="16"/>
                <w:szCs w:val="16"/>
              </w:rPr>
              <w:t>def</w:t>
            </w: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A31515"/>
                <w:sz w:val="16"/>
                <w:szCs w:val="16"/>
              </w:rPr>
              <w:t>convertBERT</w:t>
            </w:r>
            <w:r w:rsidRPr="00136A56">
              <w:rPr>
                <w:rFonts w:ascii="Lucida Console" w:eastAsia="Times New Roman" w:hAnsi="Lucida Console" w:cs="Times New Roman"/>
                <w:color w:val="000000"/>
                <w:sz w:val="16"/>
                <w:szCs w:val="16"/>
              </w:rPr>
              <w:t>(dataset, kolom_text=</w:t>
            </w:r>
            <w:r w:rsidRPr="00136A56">
              <w:rPr>
                <w:rFonts w:ascii="Lucida Console" w:eastAsia="Times New Roman" w:hAnsi="Lucida Console" w:cs="Times New Roman"/>
                <w:color w:val="A31515"/>
                <w:sz w:val="16"/>
                <w:szCs w:val="16"/>
              </w:rPr>
              <w:t>'text'</w:t>
            </w:r>
            <w:r w:rsidRPr="00136A56">
              <w:rPr>
                <w:rFonts w:ascii="Lucida Console" w:eastAsia="Times New Roman" w:hAnsi="Lucida Console" w:cs="Times New Roman"/>
                <w:color w:val="000000"/>
                <w:sz w:val="16"/>
                <w:szCs w:val="16"/>
              </w:rPr>
              <w:t>, kolom_tag=</w:t>
            </w:r>
            <w:r w:rsidRPr="00136A56">
              <w:rPr>
                <w:rFonts w:ascii="Lucida Console" w:eastAsia="Times New Roman" w:hAnsi="Lucida Console" w:cs="Times New Roman"/>
                <w:color w:val="A31515"/>
                <w:sz w:val="16"/>
                <w:szCs w:val="16"/>
              </w:rPr>
              <w:t>'text-tags'</w:t>
            </w:r>
            <w:r w:rsidRPr="00136A56">
              <w:rPr>
                <w:rFonts w:ascii="Lucida Console" w:eastAsia="Times New Roman" w:hAnsi="Lucida Console" w:cs="Times New Roman"/>
                <w:color w:val="000000"/>
                <w:sz w:val="16"/>
                <w:szCs w:val="16"/>
              </w:rPr>
              <w:t>):</w:t>
            </w:r>
          </w:p>
          <w:p w14:paraId="54575B57"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new_dataset = pd.DataFrame(columns = [</w:t>
            </w:r>
            <w:r w:rsidRPr="00136A56">
              <w:rPr>
                <w:rFonts w:ascii="Lucida Console" w:eastAsia="Times New Roman" w:hAnsi="Lucida Console" w:cs="Times New Roman"/>
                <w:color w:val="A31515"/>
                <w:sz w:val="16"/>
                <w:szCs w:val="16"/>
              </w:rPr>
              <w:t>"text"</w:t>
            </w: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A31515"/>
                <w:sz w:val="16"/>
                <w:szCs w:val="16"/>
              </w:rPr>
              <w:t>"labels"</w:t>
            </w:r>
            <w:r w:rsidRPr="00136A56">
              <w:rPr>
                <w:rFonts w:ascii="Lucida Console" w:eastAsia="Times New Roman" w:hAnsi="Lucida Console" w:cs="Times New Roman"/>
                <w:color w:val="000000"/>
                <w:sz w:val="16"/>
                <w:szCs w:val="16"/>
              </w:rPr>
              <w:t>])</w:t>
            </w:r>
          </w:p>
          <w:p w14:paraId="36580E2B"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0000FF"/>
                <w:sz w:val="16"/>
                <w:szCs w:val="16"/>
              </w:rPr>
              <w:t>for</w:t>
            </w:r>
            <w:r w:rsidRPr="00136A56">
              <w:rPr>
                <w:rFonts w:ascii="Lucida Console" w:eastAsia="Times New Roman" w:hAnsi="Lucida Console" w:cs="Times New Roman"/>
                <w:color w:val="000000"/>
                <w:sz w:val="16"/>
                <w:szCs w:val="16"/>
              </w:rPr>
              <w:t xml:space="preserve"> i, row </w:t>
            </w:r>
            <w:r w:rsidRPr="00136A56">
              <w:rPr>
                <w:rFonts w:ascii="Lucida Console" w:eastAsia="Times New Roman" w:hAnsi="Lucida Console" w:cs="Times New Roman"/>
                <w:color w:val="0000FF"/>
                <w:sz w:val="16"/>
                <w:szCs w:val="16"/>
              </w:rPr>
              <w:t>in</w:t>
            </w:r>
            <w:r w:rsidRPr="00136A56">
              <w:rPr>
                <w:rFonts w:ascii="Lucida Console" w:eastAsia="Times New Roman" w:hAnsi="Lucida Console" w:cs="Times New Roman"/>
                <w:color w:val="000000"/>
                <w:sz w:val="16"/>
                <w:szCs w:val="16"/>
              </w:rPr>
              <w:t xml:space="preserve"> tqdm(dataset.iterrows(), total=</w:t>
            </w:r>
            <w:r w:rsidRPr="00136A56">
              <w:rPr>
                <w:rFonts w:ascii="Lucida Console" w:eastAsia="Times New Roman" w:hAnsi="Lucida Console" w:cs="Times New Roman"/>
                <w:color w:val="0000FF"/>
                <w:sz w:val="16"/>
                <w:szCs w:val="16"/>
              </w:rPr>
              <w:t>len</w:t>
            </w:r>
            <w:r w:rsidRPr="00136A56">
              <w:rPr>
                <w:rFonts w:ascii="Lucida Console" w:eastAsia="Times New Roman" w:hAnsi="Lucida Console" w:cs="Times New Roman"/>
                <w:color w:val="000000"/>
                <w:sz w:val="16"/>
                <w:szCs w:val="16"/>
              </w:rPr>
              <w:t>(dataset), desc=</w:t>
            </w:r>
            <w:r w:rsidRPr="00136A56">
              <w:rPr>
                <w:rFonts w:ascii="Lucida Console" w:eastAsia="Times New Roman" w:hAnsi="Lucida Console" w:cs="Times New Roman"/>
                <w:color w:val="A31515"/>
                <w:sz w:val="16"/>
                <w:szCs w:val="16"/>
              </w:rPr>
              <w:t>"Converting to BERT format"</w:t>
            </w:r>
            <w:r w:rsidRPr="00136A56">
              <w:rPr>
                <w:rFonts w:ascii="Lucida Console" w:eastAsia="Times New Roman" w:hAnsi="Lucida Console" w:cs="Times New Roman"/>
                <w:color w:val="000000"/>
                <w:sz w:val="16"/>
                <w:szCs w:val="16"/>
              </w:rPr>
              <w:t>):</w:t>
            </w:r>
          </w:p>
          <w:p w14:paraId="6B24613C"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ext = </w:t>
            </w:r>
            <w:r w:rsidRPr="00136A56">
              <w:rPr>
                <w:rFonts w:ascii="Lucida Console" w:eastAsia="Times New Roman" w:hAnsi="Lucida Console" w:cs="Times New Roman"/>
                <w:color w:val="A31515"/>
                <w:sz w:val="16"/>
                <w:szCs w:val="16"/>
              </w:rPr>
              <w:t>""</w:t>
            </w:r>
          </w:p>
          <w:p w14:paraId="6DB31DED"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ag = </w:t>
            </w:r>
            <w:r w:rsidRPr="00136A56">
              <w:rPr>
                <w:rFonts w:ascii="Lucida Console" w:eastAsia="Times New Roman" w:hAnsi="Lucida Console" w:cs="Times New Roman"/>
                <w:color w:val="A31515"/>
                <w:sz w:val="16"/>
                <w:szCs w:val="16"/>
              </w:rPr>
              <w:t>""</w:t>
            </w:r>
          </w:p>
          <w:p w14:paraId="0B8FF2EE"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0000FF"/>
                <w:sz w:val="16"/>
                <w:szCs w:val="16"/>
              </w:rPr>
              <w:t>for</w:t>
            </w:r>
            <w:r w:rsidRPr="00136A56">
              <w:rPr>
                <w:rFonts w:ascii="Lucida Console" w:eastAsia="Times New Roman" w:hAnsi="Lucida Console" w:cs="Times New Roman"/>
                <w:color w:val="000000"/>
                <w:sz w:val="16"/>
                <w:szCs w:val="16"/>
              </w:rPr>
              <w:t xml:space="preserve"> index, (word, l) </w:t>
            </w:r>
            <w:r w:rsidRPr="00136A56">
              <w:rPr>
                <w:rFonts w:ascii="Lucida Console" w:eastAsia="Times New Roman" w:hAnsi="Lucida Console" w:cs="Times New Roman"/>
                <w:color w:val="0000FF"/>
                <w:sz w:val="16"/>
                <w:szCs w:val="16"/>
              </w:rPr>
              <w:t>in</w:t>
            </w: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0000FF"/>
                <w:sz w:val="16"/>
                <w:szCs w:val="16"/>
              </w:rPr>
              <w:t>enumerate</w:t>
            </w:r>
            <w:r w:rsidRPr="00136A56">
              <w:rPr>
                <w:rFonts w:ascii="Lucida Console" w:eastAsia="Times New Roman" w:hAnsi="Lucida Console" w:cs="Times New Roman"/>
                <w:color w:val="000000"/>
                <w:sz w:val="16"/>
                <w:szCs w:val="16"/>
              </w:rPr>
              <w:t>(</w:t>
            </w:r>
            <w:r w:rsidRPr="00136A56">
              <w:rPr>
                <w:rFonts w:ascii="Lucida Console" w:eastAsia="Times New Roman" w:hAnsi="Lucida Console" w:cs="Times New Roman"/>
                <w:color w:val="0000FF"/>
                <w:sz w:val="16"/>
                <w:szCs w:val="16"/>
              </w:rPr>
              <w:t>zip</w:t>
            </w:r>
            <w:r w:rsidRPr="00136A56">
              <w:rPr>
                <w:rFonts w:ascii="Lucida Console" w:eastAsia="Times New Roman" w:hAnsi="Lucida Console" w:cs="Times New Roman"/>
                <w:color w:val="000000"/>
                <w:sz w:val="16"/>
                <w:szCs w:val="16"/>
              </w:rPr>
              <w:t>(row[kolom_text], row[kolom_tag])):</w:t>
            </w:r>
          </w:p>
          <w:p w14:paraId="2C67423E"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0000FF"/>
                <w:sz w:val="16"/>
                <w:szCs w:val="16"/>
              </w:rPr>
              <w:t>if</w:t>
            </w:r>
            <w:r w:rsidRPr="00136A56">
              <w:rPr>
                <w:rFonts w:ascii="Lucida Console" w:eastAsia="Times New Roman" w:hAnsi="Lucida Console" w:cs="Times New Roman"/>
                <w:color w:val="000000"/>
                <w:sz w:val="16"/>
                <w:szCs w:val="16"/>
              </w:rPr>
              <w:t xml:space="preserve"> word != </w:t>
            </w:r>
            <w:r w:rsidRPr="00136A56">
              <w:rPr>
                <w:rFonts w:ascii="Lucida Console" w:eastAsia="Times New Roman" w:hAnsi="Lucida Console" w:cs="Times New Roman"/>
                <w:color w:val="A31515"/>
                <w:sz w:val="16"/>
                <w:szCs w:val="16"/>
              </w:rPr>
              <w:t>';'</w:t>
            </w:r>
            <w:r w:rsidRPr="00136A56">
              <w:rPr>
                <w:rFonts w:ascii="Lucida Console" w:eastAsia="Times New Roman" w:hAnsi="Lucida Console" w:cs="Times New Roman"/>
                <w:color w:val="000000"/>
                <w:sz w:val="16"/>
                <w:szCs w:val="16"/>
              </w:rPr>
              <w:t>:</w:t>
            </w:r>
          </w:p>
          <w:p w14:paraId="10651DB1"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ext += word + </w:t>
            </w:r>
            <w:r w:rsidRPr="00136A56">
              <w:rPr>
                <w:rFonts w:ascii="Lucida Console" w:eastAsia="Times New Roman" w:hAnsi="Lucida Console" w:cs="Times New Roman"/>
                <w:color w:val="A31515"/>
                <w:sz w:val="16"/>
                <w:szCs w:val="16"/>
              </w:rPr>
              <w:t>" "</w:t>
            </w:r>
          </w:p>
          <w:p w14:paraId="1230C8A0"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ag += </w:t>
            </w:r>
            <w:r w:rsidRPr="00136A56">
              <w:rPr>
                <w:rFonts w:ascii="Lucida Console" w:eastAsia="Times New Roman" w:hAnsi="Lucida Console" w:cs="Times New Roman"/>
                <w:color w:val="0000FF"/>
                <w:sz w:val="16"/>
                <w:szCs w:val="16"/>
              </w:rPr>
              <w:t>str</w:t>
            </w:r>
            <w:r w:rsidRPr="00136A56">
              <w:rPr>
                <w:rFonts w:ascii="Lucida Console" w:eastAsia="Times New Roman" w:hAnsi="Lucida Console" w:cs="Times New Roman"/>
                <w:color w:val="000000"/>
                <w:sz w:val="16"/>
                <w:szCs w:val="16"/>
              </w:rPr>
              <w:t xml:space="preserve">(l) + </w:t>
            </w:r>
            <w:r w:rsidRPr="00136A56">
              <w:rPr>
                <w:rFonts w:ascii="Lucida Console" w:eastAsia="Times New Roman" w:hAnsi="Lucida Console" w:cs="Times New Roman"/>
                <w:color w:val="A31515"/>
                <w:sz w:val="16"/>
                <w:szCs w:val="16"/>
              </w:rPr>
              <w:t>" "</w:t>
            </w:r>
          </w:p>
          <w:p w14:paraId="748D53E0"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0000FF"/>
                <w:sz w:val="16"/>
                <w:szCs w:val="16"/>
              </w:rPr>
              <w:t>else</w:t>
            </w:r>
            <w:r w:rsidRPr="00136A56">
              <w:rPr>
                <w:rFonts w:ascii="Lucida Console" w:eastAsia="Times New Roman" w:hAnsi="Lucida Console" w:cs="Times New Roman"/>
                <w:color w:val="000000"/>
                <w:sz w:val="16"/>
                <w:szCs w:val="16"/>
              </w:rPr>
              <w:t>:</w:t>
            </w:r>
          </w:p>
          <w:p w14:paraId="6CD7A997"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ext += word + </w:t>
            </w:r>
            <w:r w:rsidRPr="00136A56">
              <w:rPr>
                <w:rFonts w:ascii="Lucida Console" w:eastAsia="Times New Roman" w:hAnsi="Lucida Console" w:cs="Times New Roman"/>
                <w:color w:val="A31515"/>
                <w:sz w:val="16"/>
                <w:szCs w:val="16"/>
              </w:rPr>
              <w:t>" "</w:t>
            </w:r>
          </w:p>
          <w:p w14:paraId="2891F161"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ag += l + </w:t>
            </w:r>
            <w:r w:rsidRPr="00136A56">
              <w:rPr>
                <w:rFonts w:ascii="Lucida Console" w:eastAsia="Times New Roman" w:hAnsi="Lucida Console" w:cs="Times New Roman"/>
                <w:color w:val="A31515"/>
                <w:sz w:val="16"/>
                <w:szCs w:val="16"/>
              </w:rPr>
              <w:t>" "</w:t>
            </w:r>
          </w:p>
          <w:p w14:paraId="01E5E2E5"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008000"/>
                <w:sz w:val="16"/>
                <w:szCs w:val="16"/>
              </w:rPr>
              <w:t># Membuat DataFrame baru dari text dan tag</w:t>
            </w:r>
          </w:p>
          <w:p w14:paraId="6B3E17B2"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data = pd.DataFrame({</w:t>
            </w:r>
            <w:r w:rsidRPr="00136A56">
              <w:rPr>
                <w:rFonts w:ascii="Lucida Console" w:eastAsia="Times New Roman" w:hAnsi="Lucida Console" w:cs="Times New Roman"/>
                <w:color w:val="A31515"/>
                <w:sz w:val="16"/>
                <w:szCs w:val="16"/>
              </w:rPr>
              <w:t>"text"</w:t>
            </w:r>
            <w:r w:rsidRPr="00136A56">
              <w:rPr>
                <w:rFonts w:ascii="Lucida Console" w:eastAsia="Times New Roman" w:hAnsi="Lucida Console" w:cs="Times New Roman"/>
                <w:color w:val="000000"/>
                <w:sz w:val="16"/>
                <w:szCs w:val="16"/>
              </w:rPr>
              <w:t xml:space="preserve">: [text.strip()], </w:t>
            </w:r>
            <w:r w:rsidRPr="00136A56">
              <w:rPr>
                <w:rFonts w:ascii="Lucida Console" w:eastAsia="Times New Roman" w:hAnsi="Lucida Console" w:cs="Times New Roman"/>
                <w:color w:val="A31515"/>
                <w:sz w:val="16"/>
                <w:szCs w:val="16"/>
              </w:rPr>
              <w:t>"labels"</w:t>
            </w:r>
            <w:r w:rsidRPr="00136A56">
              <w:rPr>
                <w:rFonts w:ascii="Lucida Console" w:eastAsia="Times New Roman" w:hAnsi="Lucida Console" w:cs="Times New Roman"/>
                <w:color w:val="000000"/>
                <w:sz w:val="16"/>
                <w:szCs w:val="16"/>
              </w:rPr>
              <w:t>: [tag.strip()]})</w:t>
            </w:r>
          </w:p>
          <w:p w14:paraId="482003D3"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p>
          <w:p w14:paraId="0F3F7F4F"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lastRenderedPageBreak/>
              <w:t xml:space="preserve">        </w:t>
            </w:r>
            <w:r w:rsidRPr="00136A56">
              <w:rPr>
                <w:rFonts w:ascii="Lucida Console" w:eastAsia="Times New Roman" w:hAnsi="Lucida Console" w:cs="Times New Roman"/>
                <w:color w:val="008000"/>
                <w:sz w:val="16"/>
                <w:szCs w:val="16"/>
              </w:rPr>
              <w:t># Menambahkan DataFrame baru ke list atau dataset yang ada</w:t>
            </w:r>
          </w:p>
          <w:p w14:paraId="1203C262"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new_dataset = pd.concat([new_dataset, data], ignore_index=</w:t>
            </w:r>
            <w:r w:rsidRPr="00136A56">
              <w:rPr>
                <w:rFonts w:ascii="Lucida Console" w:eastAsia="Times New Roman" w:hAnsi="Lucida Console" w:cs="Times New Roman"/>
                <w:color w:val="A31515"/>
                <w:sz w:val="16"/>
                <w:szCs w:val="16"/>
              </w:rPr>
              <w:t>True</w:t>
            </w:r>
            <w:r w:rsidRPr="00136A56">
              <w:rPr>
                <w:rFonts w:ascii="Lucida Console" w:eastAsia="Times New Roman" w:hAnsi="Lucida Console" w:cs="Times New Roman"/>
                <w:color w:val="000000"/>
                <w:sz w:val="16"/>
                <w:szCs w:val="16"/>
              </w:rPr>
              <w:t>)</w:t>
            </w:r>
          </w:p>
          <w:p w14:paraId="3544E46C"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p>
          <w:p w14:paraId="2EFBCD44"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ext = </w:t>
            </w:r>
            <w:r w:rsidRPr="00136A56">
              <w:rPr>
                <w:rFonts w:ascii="Lucida Console" w:eastAsia="Times New Roman" w:hAnsi="Lucida Console" w:cs="Times New Roman"/>
                <w:color w:val="A31515"/>
                <w:sz w:val="16"/>
                <w:szCs w:val="16"/>
              </w:rPr>
              <w:t>""</w:t>
            </w:r>
          </w:p>
          <w:p w14:paraId="0CFE6EDE"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tag = </w:t>
            </w:r>
            <w:r w:rsidRPr="00136A56">
              <w:rPr>
                <w:rFonts w:ascii="Lucida Console" w:eastAsia="Times New Roman" w:hAnsi="Lucida Console" w:cs="Times New Roman"/>
                <w:color w:val="A31515"/>
                <w:sz w:val="16"/>
                <w:szCs w:val="16"/>
              </w:rPr>
              <w:t>""</w:t>
            </w:r>
          </w:p>
          <w:p w14:paraId="17EFE0DD"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p>
          <w:p w14:paraId="68924A2F"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 xml:space="preserve">  </w:t>
            </w:r>
            <w:r w:rsidRPr="00136A56">
              <w:rPr>
                <w:rFonts w:ascii="Lucida Console" w:eastAsia="Times New Roman" w:hAnsi="Lucida Console" w:cs="Times New Roman"/>
                <w:color w:val="0000FF"/>
                <w:sz w:val="16"/>
                <w:szCs w:val="16"/>
              </w:rPr>
              <w:t>return</w:t>
            </w:r>
            <w:r w:rsidRPr="00136A56">
              <w:rPr>
                <w:rFonts w:ascii="Lucida Console" w:eastAsia="Times New Roman" w:hAnsi="Lucida Console" w:cs="Times New Roman"/>
                <w:color w:val="000000"/>
                <w:sz w:val="16"/>
                <w:szCs w:val="16"/>
              </w:rPr>
              <w:t xml:space="preserve"> new_dataset</w:t>
            </w:r>
          </w:p>
          <w:p w14:paraId="4F34ED5A"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p>
          <w:p w14:paraId="3C826E56"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bert_format = convertBERT(df)</w:t>
            </w:r>
          </w:p>
          <w:p w14:paraId="72CFAE82"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p>
          <w:p w14:paraId="2466A631" w14:textId="77777777" w:rsidR="00B1451D" w:rsidRPr="00136A56" w:rsidRDefault="00B1451D" w:rsidP="003809E9">
            <w:pPr>
              <w:numPr>
                <w:ilvl w:val="0"/>
                <w:numId w:val="17"/>
              </w:numPr>
              <w:spacing w:before="100" w:beforeAutospacing="1" w:line="276" w:lineRule="auto"/>
              <w:ind w:left="353"/>
              <w:jc w:val="left"/>
              <w:rPr>
                <w:rFonts w:ascii="Lucida Console" w:eastAsia="Times New Roman" w:hAnsi="Lucida Console" w:cs="Times New Roman"/>
                <w:color w:val="000000"/>
                <w:sz w:val="16"/>
                <w:szCs w:val="16"/>
              </w:rPr>
            </w:pPr>
            <w:r w:rsidRPr="00136A56">
              <w:rPr>
                <w:rFonts w:ascii="Lucida Console" w:eastAsia="Times New Roman" w:hAnsi="Lucida Console" w:cs="Times New Roman"/>
                <w:color w:val="000000"/>
                <w:sz w:val="16"/>
                <w:szCs w:val="16"/>
              </w:rPr>
              <w:t>bert_format.to_csv(</w:t>
            </w:r>
            <w:r w:rsidRPr="00136A56">
              <w:rPr>
                <w:rFonts w:ascii="Lucida Console" w:eastAsia="Times New Roman" w:hAnsi="Lucida Console" w:cs="Times New Roman"/>
                <w:color w:val="A31515"/>
                <w:sz w:val="16"/>
                <w:szCs w:val="16"/>
              </w:rPr>
              <w:t>"Dataset Pidana (BERT Format).csv"</w:t>
            </w:r>
            <w:r w:rsidRPr="00136A56">
              <w:rPr>
                <w:rFonts w:ascii="Lucida Console" w:eastAsia="Times New Roman" w:hAnsi="Lucida Console" w:cs="Times New Roman"/>
                <w:color w:val="000000"/>
                <w:sz w:val="16"/>
                <w:szCs w:val="16"/>
              </w:rPr>
              <w:t>, index=</w:t>
            </w:r>
            <w:r w:rsidRPr="00136A56">
              <w:rPr>
                <w:rFonts w:ascii="Lucida Console" w:eastAsia="Times New Roman" w:hAnsi="Lucida Console" w:cs="Times New Roman"/>
                <w:color w:val="A31515"/>
                <w:sz w:val="16"/>
                <w:szCs w:val="16"/>
              </w:rPr>
              <w:t>False</w:t>
            </w:r>
            <w:r w:rsidRPr="00136A56">
              <w:rPr>
                <w:rFonts w:ascii="Lucida Console" w:eastAsia="Times New Roman" w:hAnsi="Lucida Console" w:cs="Times New Roman"/>
                <w:color w:val="000000"/>
                <w:sz w:val="16"/>
                <w:szCs w:val="16"/>
              </w:rPr>
              <w:t>)</w:t>
            </w:r>
          </w:p>
        </w:tc>
      </w:tr>
    </w:tbl>
    <w:p w14:paraId="2546E684" w14:textId="7AB851C1" w:rsidR="00B1451D" w:rsidRDefault="00B1451D" w:rsidP="00B1451D"/>
    <w:p w14:paraId="122C340F" w14:textId="77777777" w:rsidR="00CA74A0" w:rsidRDefault="00CA74A0" w:rsidP="00CA74A0">
      <w:r>
        <w:t>Penjelasan Kode:</w:t>
      </w:r>
    </w:p>
    <w:p w14:paraId="2274B40C" w14:textId="6555000F" w:rsidR="00CA74A0" w:rsidRDefault="00CA74A0" w:rsidP="003809E9">
      <w:pPr>
        <w:pStyle w:val="ListParagraph"/>
        <w:numPr>
          <w:ilvl w:val="0"/>
          <w:numId w:val="34"/>
        </w:numPr>
        <w:ind w:left="364"/>
      </w:pPr>
      <w:r>
        <w:t>Definisi Fungsi</w:t>
      </w:r>
    </w:p>
    <w:p w14:paraId="16EBBBD2" w14:textId="0EC48122" w:rsidR="008C71CC" w:rsidRDefault="0072755A" w:rsidP="00DD732A">
      <w:pPr>
        <w:pStyle w:val="ListParagraph"/>
        <w:ind w:left="364"/>
      </w:pPr>
      <w:r w:rsidRPr="0072755A">
        <w:t>Pada baris nomor 153</w:t>
      </w:r>
      <w:r w:rsidR="00CA74A0">
        <w:t xml:space="preserve"> dibuat sebuah fungsi </w:t>
      </w:r>
      <w:r w:rsidR="00CA74A0" w:rsidRPr="00CA74A0">
        <w:rPr>
          <w:i/>
        </w:rPr>
        <w:t>convertBERT</w:t>
      </w:r>
      <w:r w:rsidR="00CA74A0">
        <w:t xml:space="preserve"> mene</w:t>
      </w:r>
      <w:r w:rsidR="00DD732A">
        <w:t>rima tiga parameter diantaranya yaitu “d</w:t>
      </w:r>
      <w:r w:rsidR="00CA74A0">
        <w:t>ataset</w:t>
      </w:r>
      <w:r w:rsidR="00DD732A">
        <w:t>”</w:t>
      </w:r>
      <w:r w:rsidR="00CA74A0">
        <w:t xml:space="preserve"> </w:t>
      </w:r>
      <w:r w:rsidR="00DD732A">
        <w:t>yang berisikan dataset yang akan diubah, “</w:t>
      </w:r>
      <w:r w:rsidR="00CA74A0">
        <w:t>kolom_text</w:t>
      </w:r>
      <w:r w:rsidR="00DD732A">
        <w:t>” yang berisikan n</w:t>
      </w:r>
      <w:r w:rsidR="00CA74A0">
        <w:t>ama kolom dalam dataset yan</w:t>
      </w:r>
      <w:r w:rsidR="00DD732A">
        <w:t>g berisi teks (default: 'text'), “</w:t>
      </w:r>
      <w:r w:rsidR="00CA74A0">
        <w:t>kolom_tag</w:t>
      </w:r>
      <w:r w:rsidR="00DD732A">
        <w:t>” yang berisikan n</w:t>
      </w:r>
      <w:r w:rsidR="00CA74A0">
        <w:t>ama kolom dalam dataset yang berisi tag (default: 'text-tags').</w:t>
      </w:r>
    </w:p>
    <w:p w14:paraId="55CDF5B2" w14:textId="77777777" w:rsidR="00A3282F" w:rsidRDefault="00A3282F" w:rsidP="003809E9">
      <w:pPr>
        <w:pStyle w:val="ListParagraph"/>
        <w:numPr>
          <w:ilvl w:val="0"/>
          <w:numId w:val="34"/>
        </w:numPr>
        <w:ind w:left="364"/>
      </w:pPr>
      <w:r>
        <w:t>Inisialisasi DataFrame Baru</w:t>
      </w:r>
    </w:p>
    <w:p w14:paraId="624E1DDE" w14:textId="4F096EC9" w:rsidR="00A3282F" w:rsidRDefault="0072755A" w:rsidP="00DD732A">
      <w:pPr>
        <w:pStyle w:val="ListParagraph"/>
        <w:ind w:left="364"/>
      </w:pPr>
      <w:r w:rsidRPr="0072755A">
        <w:t>Pada baris nomor 154</w:t>
      </w:r>
      <w:r w:rsidR="00A3282F">
        <w:t>, dibuat DataFrame kosong dengan dua kolom "text" dan "labels".</w:t>
      </w:r>
    </w:p>
    <w:p w14:paraId="3D427C4C" w14:textId="77777777" w:rsidR="00A3282F" w:rsidRDefault="00A3282F" w:rsidP="003809E9">
      <w:pPr>
        <w:pStyle w:val="ListParagraph"/>
        <w:numPr>
          <w:ilvl w:val="0"/>
          <w:numId w:val="34"/>
        </w:numPr>
        <w:ind w:left="364"/>
      </w:pPr>
      <w:r>
        <w:t>Iterasi Melalui Dataset</w:t>
      </w:r>
    </w:p>
    <w:p w14:paraId="47E9F1EA" w14:textId="4A74B2DE" w:rsidR="00A3282F" w:rsidRDefault="0072755A" w:rsidP="00DD732A">
      <w:pPr>
        <w:pStyle w:val="ListParagraph"/>
        <w:ind w:left="364"/>
      </w:pPr>
      <w:r w:rsidRPr="0072755A">
        <w:t>Pada baris nomor 155</w:t>
      </w:r>
      <w:r w:rsidR="00A3282F">
        <w:t xml:space="preserve">, digunakan </w:t>
      </w:r>
      <w:r w:rsidR="00A3282F" w:rsidRPr="00A3282F">
        <w:rPr>
          <w:i/>
        </w:rPr>
        <w:t>tqdm</w:t>
      </w:r>
      <w:r w:rsidR="00A3282F">
        <w:t xml:space="preserve"> untuk iterasi dengan progress bar dan </w:t>
      </w:r>
      <w:r w:rsidR="00A3282F" w:rsidRPr="00A3282F">
        <w:rPr>
          <w:i/>
        </w:rPr>
        <w:t>iterrows()</w:t>
      </w:r>
      <w:r w:rsidR="00A3282F">
        <w:t xml:space="preserve"> digunakan untuk iterasi baris demi baris dari dataset.</w:t>
      </w:r>
    </w:p>
    <w:p w14:paraId="0D2B3FC7" w14:textId="77777777" w:rsidR="00A3282F" w:rsidRDefault="00A3282F" w:rsidP="003809E9">
      <w:pPr>
        <w:pStyle w:val="ListParagraph"/>
        <w:numPr>
          <w:ilvl w:val="0"/>
          <w:numId w:val="34"/>
        </w:numPr>
        <w:ind w:left="364"/>
      </w:pPr>
      <w:r>
        <w:t>Inisialisasi Variabel Text dan Tag</w:t>
      </w:r>
    </w:p>
    <w:p w14:paraId="1812A614" w14:textId="7CD86A9C" w:rsidR="00A3282F" w:rsidRDefault="0072755A" w:rsidP="00DD732A">
      <w:pPr>
        <w:pStyle w:val="ListParagraph"/>
        <w:ind w:left="364"/>
      </w:pPr>
      <w:r w:rsidRPr="0072755A">
        <w:t>Pada baris nomor 156 dan 157</w:t>
      </w:r>
      <w:r w:rsidR="00A3282F">
        <w:t>, variabel “text” dan “tag” digunakan untuk menyimpan teks dan tag sementara.</w:t>
      </w:r>
    </w:p>
    <w:p w14:paraId="645273F5" w14:textId="77777777" w:rsidR="00A3282F" w:rsidRDefault="00A3282F" w:rsidP="003809E9">
      <w:pPr>
        <w:pStyle w:val="ListParagraph"/>
        <w:numPr>
          <w:ilvl w:val="0"/>
          <w:numId w:val="34"/>
        </w:numPr>
        <w:ind w:left="364"/>
      </w:pPr>
      <w:r>
        <w:t>Iterasi Melalui Kata dan Tag</w:t>
      </w:r>
    </w:p>
    <w:p w14:paraId="6D01D1CF" w14:textId="21FBDE13" w:rsidR="00A3282F" w:rsidRDefault="0072755A" w:rsidP="00DD732A">
      <w:pPr>
        <w:pStyle w:val="ListParagraph"/>
        <w:ind w:left="364"/>
      </w:pPr>
      <w:r w:rsidRPr="0072755A">
        <w:t>Pada baris nomor 158</w:t>
      </w:r>
      <w:r w:rsidR="00A3282F">
        <w:t xml:space="preserve">, digunakan </w:t>
      </w:r>
      <w:r w:rsidR="00A3282F" w:rsidRPr="00A3282F">
        <w:rPr>
          <w:i/>
        </w:rPr>
        <w:t>zip()</w:t>
      </w:r>
      <w:r w:rsidR="00A3282F">
        <w:t xml:space="preserve"> untuk mengiterasi kata (“word”) dan tag (</w:t>
      </w:r>
      <w:r w:rsidR="002A7F89">
        <w:t>“</w:t>
      </w:r>
      <w:r w:rsidR="00A3282F">
        <w:t>l</w:t>
      </w:r>
      <w:r w:rsidR="002A7F89">
        <w:t>”</w:t>
      </w:r>
      <w:r w:rsidR="00A3282F">
        <w:t xml:space="preserve">) secara bersamaan dari kolom yang sesuai. </w:t>
      </w:r>
    </w:p>
    <w:p w14:paraId="711A15D4" w14:textId="77777777" w:rsidR="00A3282F" w:rsidRDefault="00A3282F" w:rsidP="003809E9">
      <w:pPr>
        <w:pStyle w:val="ListParagraph"/>
        <w:numPr>
          <w:ilvl w:val="0"/>
          <w:numId w:val="34"/>
        </w:numPr>
        <w:ind w:left="364"/>
      </w:pPr>
      <w:r>
        <w:t>Kondisi Untuk Memisahkan Berdasarkan Titik Koma</w:t>
      </w:r>
    </w:p>
    <w:p w14:paraId="172B2599" w14:textId="43F296DA" w:rsidR="00A3282F" w:rsidRDefault="0072755A" w:rsidP="00DD732A">
      <w:pPr>
        <w:pStyle w:val="ListParagraph"/>
        <w:ind w:left="364"/>
      </w:pPr>
      <w:r w:rsidRPr="0072755A">
        <w:t>Pada baris nomor 159 hingga 172</w:t>
      </w:r>
      <w:r w:rsidR="00A3282F">
        <w:t>, dilakukan pengecekan apakah “word” adalah titik koma (“;”):</w:t>
      </w:r>
    </w:p>
    <w:p w14:paraId="50DD0C95" w14:textId="11A8977F" w:rsidR="00A3282F" w:rsidRDefault="00A3282F" w:rsidP="003809E9">
      <w:pPr>
        <w:pStyle w:val="ListParagraph"/>
        <w:numPr>
          <w:ilvl w:val="0"/>
          <w:numId w:val="35"/>
        </w:numPr>
        <w:ind w:left="714"/>
      </w:pPr>
      <w:r>
        <w:t xml:space="preserve">Jika </w:t>
      </w:r>
      <w:r w:rsidR="002A7F89">
        <w:t>“</w:t>
      </w:r>
      <w:r>
        <w:t>word</w:t>
      </w:r>
      <w:r w:rsidR="002A7F89">
        <w:t>”</w:t>
      </w:r>
      <w:r>
        <w:t xml:space="preserve"> bukan titik koma (</w:t>
      </w:r>
      <w:r w:rsidR="002A7F89">
        <w:t>“</w:t>
      </w:r>
      <w:r>
        <w:t>;</w:t>
      </w:r>
      <w:r w:rsidR="002A7F89">
        <w:t>”</w:t>
      </w:r>
      <w:r>
        <w:t>):</w:t>
      </w:r>
    </w:p>
    <w:p w14:paraId="4F5BC9BE" w14:textId="56EBB425" w:rsidR="00A3282F" w:rsidRDefault="0072755A" w:rsidP="003809E9">
      <w:pPr>
        <w:pStyle w:val="ListParagraph"/>
        <w:numPr>
          <w:ilvl w:val="1"/>
          <w:numId w:val="35"/>
        </w:numPr>
        <w:ind w:left="1078"/>
      </w:pPr>
      <w:r>
        <w:t>pada baris nomor 160 dan 161</w:t>
      </w:r>
      <w:r w:rsidR="00A3282F">
        <w:t xml:space="preserve">, menambahkan </w:t>
      </w:r>
      <w:r w:rsidR="002A7F89">
        <w:t>“</w:t>
      </w:r>
      <w:r w:rsidR="00A3282F">
        <w:t>word</w:t>
      </w:r>
      <w:r w:rsidR="002A7F89">
        <w:t>”</w:t>
      </w:r>
      <w:r w:rsidR="00A3282F">
        <w:t xml:space="preserve"> dan </w:t>
      </w:r>
      <w:r w:rsidR="002A7F89">
        <w:t>“</w:t>
      </w:r>
      <w:r w:rsidR="00A3282F">
        <w:t>tag</w:t>
      </w:r>
      <w:r w:rsidR="002A7F89">
        <w:t>”</w:t>
      </w:r>
      <w:r w:rsidR="00A3282F">
        <w:t xml:space="preserve"> ke variabel </w:t>
      </w:r>
      <w:r w:rsidR="002A7F89">
        <w:t>“</w:t>
      </w:r>
      <w:r w:rsidR="00A3282F">
        <w:t>text</w:t>
      </w:r>
      <w:r w:rsidR="002A7F89">
        <w:t>”</w:t>
      </w:r>
      <w:r w:rsidR="00A3282F">
        <w:t xml:space="preserve"> dan </w:t>
      </w:r>
      <w:r w:rsidR="002A7F89">
        <w:t>“</w:t>
      </w:r>
      <w:r w:rsidR="00A3282F">
        <w:t>tag</w:t>
      </w:r>
      <w:r w:rsidR="002A7F89">
        <w:t>”</w:t>
      </w:r>
      <w:r w:rsidR="00A3282F">
        <w:t xml:space="preserve"> dengan spasi.</w:t>
      </w:r>
    </w:p>
    <w:p w14:paraId="557A6019" w14:textId="07E3A60B" w:rsidR="00A3282F" w:rsidRDefault="00A3282F" w:rsidP="003809E9">
      <w:pPr>
        <w:pStyle w:val="ListParagraph"/>
        <w:numPr>
          <w:ilvl w:val="0"/>
          <w:numId w:val="35"/>
        </w:numPr>
        <w:ind w:left="714"/>
      </w:pPr>
      <w:r>
        <w:t xml:space="preserve">Jika </w:t>
      </w:r>
      <w:r w:rsidR="002A7F89">
        <w:t>“</w:t>
      </w:r>
      <w:r>
        <w:t>word</w:t>
      </w:r>
      <w:r w:rsidR="002A7F89">
        <w:t>”</w:t>
      </w:r>
      <w:r>
        <w:t xml:space="preserve"> adalah titik koma:</w:t>
      </w:r>
    </w:p>
    <w:p w14:paraId="31E197E0" w14:textId="15E18938" w:rsidR="002A7F89" w:rsidRDefault="0072755A" w:rsidP="003809E9">
      <w:pPr>
        <w:pStyle w:val="ListParagraph"/>
        <w:numPr>
          <w:ilvl w:val="1"/>
          <w:numId w:val="35"/>
        </w:numPr>
        <w:ind w:left="1050"/>
      </w:pPr>
      <w:r>
        <w:lastRenderedPageBreak/>
        <w:t>Pada baris nomor 163 dan 164</w:t>
      </w:r>
      <w:r w:rsidR="00A3282F">
        <w:t xml:space="preserve">, menambahkan </w:t>
      </w:r>
      <w:r w:rsidR="002A7F89">
        <w:t>“</w:t>
      </w:r>
      <w:r w:rsidR="00A3282F">
        <w:t>word</w:t>
      </w:r>
      <w:r w:rsidR="002A7F89">
        <w:t>”</w:t>
      </w:r>
      <w:r w:rsidR="00A3282F">
        <w:t xml:space="preserve"> dan </w:t>
      </w:r>
      <w:r w:rsidR="002A7F89">
        <w:t>“</w:t>
      </w:r>
      <w:r w:rsidR="00A3282F">
        <w:t>tag</w:t>
      </w:r>
      <w:r w:rsidR="002A7F89">
        <w:t>”</w:t>
      </w:r>
      <w:r w:rsidR="00A3282F">
        <w:t xml:space="preserve"> ke variabel </w:t>
      </w:r>
      <w:r w:rsidR="002A7F89">
        <w:t>“</w:t>
      </w:r>
      <w:r w:rsidR="00A3282F">
        <w:t>text</w:t>
      </w:r>
      <w:r w:rsidR="002A7F89">
        <w:t>”</w:t>
      </w:r>
      <w:r w:rsidR="00A3282F">
        <w:t xml:space="preserve"> dan </w:t>
      </w:r>
      <w:r w:rsidR="002A7F89">
        <w:t>“</w:t>
      </w:r>
      <w:r w:rsidR="00A3282F">
        <w:t>tag</w:t>
      </w:r>
      <w:r w:rsidR="002A7F89">
        <w:t>”</w:t>
      </w:r>
      <w:r w:rsidR="00A3282F">
        <w:t xml:space="preserve"> dengan spasi.</w:t>
      </w:r>
    </w:p>
    <w:p w14:paraId="3F87FE46" w14:textId="3C58C1F8" w:rsidR="002A7F89" w:rsidRDefault="00A3282F" w:rsidP="003809E9">
      <w:pPr>
        <w:pStyle w:val="ListParagraph"/>
        <w:numPr>
          <w:ilvl w:val="1"/>
          <w:numId w:val="35"/>
        </w:numPr>
        <w:ind w:left="1050"/>
      </w:pPr>
      <w:r>
        <w:t xml:space="preserve">Pada baris nomor </w:t>
      </w:r>
      <w:r w:rsidR="0072755A">
        <w:t>166</w:t>
      </w:r>
      <w:r>
        <w:t xml:space="preserve">, membuat DataFrame baru </w:t>
      </w:r>
      <w:r w:rsidR="002A7F89">
        <w:t>“</w:t>
      </w:r>
      <w:r>
        <w:t>data</w:t>
      </w:r>
      <w:r w:rsidR="002A7F89">
        <w:t>”</w:t>
      </w:r>
      <w:r>
        <w:t xml:space="preserve"> dengan </w:t>
      </w:r>
      <w:r w:rsidR="002A7F89">
        <w:t>“</w:t>
      </w:r>
      <w:r>
        <w:t>text</w:t>
      </w:r>
      <w:r w:rsidR="002A7F89">
        <w:t>” dan “tag” yang sudah terkumpul</w:t>
      </w:r>
    </w:p>
    <w:p w14:paraId="2E729F82" w14:textId="39749284" w:rsidR="002A7F89" w:rsidRDefault="00A3282F" w:rsidP="003809E9">
      <w:pPr>
        <w:pStyle w:val="ListParagraph"/>
        <w:numPr>
          <w:ilvl w:val="1"/>
          <w:numId w:val="35"/>
        </w:numPr>
        <w:ind w:left="1050"/>
      </w:pPr>
      <w:r>
        <w:t>Pada ba</w:t>
      </w:r>
      <w:r w:rsidR="0072755A">
        <w:t>ris nomor 169</w:t>
      </w:r>
      <w:r>
        <w:t>, menggabungkan DataFra</w:t>
      </w:r>
      <w:r w:rsidR="002A7F89">
        <w:t>me baru “data” ke “new_dataset”.</w:t>
      </w:r>
    </w:p>
    <w:p w14:paraId="631C4B17" w14:textId="507F1D5D" w:rsidR="00A3282F" w:rsidRDefault="0072755A" w:rsidP="003809E9">
      <w:pPr>
        <w:pStyle w:val="ListParagraph"/>
        <w:numPr>
          <w:ilvl w:val="1"/>
          <w:numId w:val="35"/>
        </w:numPr>
        <w:ind w:left="1050"/>
      </w:pPr>
      <w:r>
        <w:t>Pada baris nomor 171 dan 172</w:t>
      </w:r>
      <w:r w:rsidR="00A3282F">
        <w:t xml:space="preserve">, mengosongkan variabel </w:t>
      </w:r>
      <w:r w:rsidR="002A7F89">
        <w:t>“</w:t>
      </w:r>
      <w:r w:rsidR="00A3282F">
        <w:t>text</w:t>
      </w:r>
      <w:r w:rsidR="002A7F89">
        <w:t>”</w:t>
      </w:r>
      <w:r w:rsidR="00A3282F">
        <w:t xml:space="preserve"> dan </w:t>
      </w:r>
      <w:r w:rsidR="002A7F89">
        <w:t>“</w:t>
      </w:r>
      <w:r w:rsidR="00A3282F">
        <w:t>tag</w:t>
      </w:r>
      <w:r w:rsidR="002A7F89">
        <w:t>”</w:t>
      </w:r>
      <w:r w:rsidR="00A3282F">
        <w:t xml:space="preserve"> untuk kalimat berikutnya:</w:t>
      </w:r>
    </w:p>
    <w:p w14:paraId="0A3B9854" w14:textId="77777777" w:rsidR="002A7F89" w:rsidRDefault="00A3282F" w:rsidP="003809E9">
      <w:pPr>
        <w:pStyle w:val="ListParagraph"/>
        <w:numPr>
          <w:ilvl w:val="0"/>
          <w:numId w:val="34"/>
        </w:numPr>
        <w:ind w:left="364"/>
      </w:pPr>
      <w:r>
        <w:t>Menge</w:t>
      </w:r>
      <w:r w:rsidR="002A7F89">
        <w:t>mbalikan DataFrame Baru</w:t>
      </w:r>
    </w:p>
    <w:p w14:paraId="09F4414F" w14:textId="6DC0F1B4" w:rsidR="008C71CC" w:rsidRDefault="0072755A" w:rsidP="00DD732A">
      <w:pPr>
        <w:pStyle w:val="ListParagraph"/>
        <w:ind w:left="364"/>
      </w:pPr>
      <w:r w:rsidRPr="0072755A">
        <w:t>Pada baris nomor 174</w:t>
      </w:r>
      <w:r w:rsidR="00A3282F">
        <w:t xml:space="preserve">, mengembalikan </w:t>
      </w:r>
      <w:r w:rsidR="002A7F89">
        <w:t>“</w:t>
      </w:r>
      <w:r w:rsidR="00A3282F">
        <w:t>new_dataset</w:t>
      </w:r>
      <w:r w:rsidR="002A7F89">
        <w:t>”</w:t>
      </w:r>
      <w:r w:rsidR="00A3282F">
        <w:t xml:space="preserve"> yang berisi teks dan tag dalam form</w:t>
      </w:r>
      <w:r w:rsidR="002A7F89">
        <w:t>at yang sesuai untuk model BERT.</w:t>
      </w:r>
    </w:p>
    <w:p w14:paraId="496117A5" w14:textId="77777777" w:rsidR="002A7F89" w:rsidRDefault="00A3282F" w:rsidP="003809E9">
      <w:pPr>
        <w:pStyle w:val="ListParagraph"/>
        <w:numPr>
          <w:ilvl w:val="0"/>
          <w:numId w:val="34"/>
        </w:numPr>
        <w:ind w:left="364"/>
      </w:pPr>
      <w:r>
        <w:t>Menggunakan Fungsi dan Menyimpan Dataset</w:t>
      </w:r>
    </w:p>
    <w:p w14:paraId="718C86FE" w14:textId="57201BEF" w:rsidR="00A3282F" w:rsidRDefault="0072755A" w:rsidP="00DD732A">
      <w:pPr>
        <w:pStyle w:val="ListParagraph"/>
        <w:ind w:left="364"/>
      </w:pPr>
      <w:r w:rsidRPr="0072755A">
        <w:t>Pada baris nomor 176 dan 178</w:t>
      </w:r>
      <w:r w:rsidR="00A3282F">
        <w:t xml:space="preserve">, memanggil fungsi </w:t>
      </w:r>
      <w:r w:rsidR="002A7F89">
        <w:t>“</w:t>
      </w:r>
      <w:r w:rsidR="00A3282F">
        <w:t>convertBERT</w:t>
      </w:r>
      <w:r w:rsidR="002A7F89">
        <w:t>”</w:t>
      </w:r>
      <w:r w:rsidR="00A3282F">
        <w:t xml:space="preserve"> dengan dataset </w:t>
      </w:r>
      <w:r w:rsidR="002A7F89">
        <w:t>“</w:t>
      </w:r>
      <w:r w:rsidR="00A3282F">
        <w:t>df</w:t>
      </w:r>
      <w:r w:rsidR="002A7F89">
        <w:t>”</w:t>
      </w:r>
      <w:r w:rsidR="00A3282F">
        <w:t xml:space="preserve"> dan menyimpan hasil dataset yang sudah diubah ke dalam file CSV dengan nama "Dataset Pidana </w:t>
      </w:r>
      <w:r w:rsidR="002A7F89">
        <w:t>(BERT Format).csv" tanpa indeks.</w:t>
      </w:r>
    </w:p>
    <w:p w14:paraId="48B2A7F9" w14:textId="671BA22C" w:rsidR="00C60EED" w:rsidRDefault="00C60EED" w:rsidP="00C60EED">
      <w:pPr>
        <w:pStyle w:val="Heading4"/>
      </w:pPr>
      <w:r>
        <w:t>Fungsi remove()</w:t>
      </w:r>
    </w:p>
    <w:p w14:paraId="3A8D15FD" w14:textId="2F01F70E" w:rsidR="00ED6F6A" w:rsidRPr="00DB0878" w:rsidRDefault="00AF3742" w:rsidP="00BD60C6">
      <w:pPr>
        <w:ind w:firstLine="720"/>
      </w:pPr>
      <w:r w:rsidRPr="00AF3742">
        <w:t>Pada tahap ini, dibuat fungsi bernama remove() dengan parameter dataset, yang merupakan hasil dari fungsi convertBERT() sebelumnya. Tujuan dari fungsi ini adalah menghapus setiap kalimat yang tidak memiliki label entitas, seperti yang ditunjukkan pada</w:t>
      </w:r>
      <w:r w:rsidR="00A31E33">
        <w:t xml:space="preserve"> </w:t>
      </w:r>
      <w:r w:rsidR="00BD60C6" w:rsidRPr="00BD60C6">
        <w:fldChar w:fldCharType="begin"/>
      </w:r>
      <w:r w:rsidR="00BD60C6" w:rsidRPr="00BD60C6">
        <w:instrText xml:space="preserve"> REF _Ref168405392 \h  \* MERGEFORMAT </w:instrText>
      </w:r>
      <w:r w:rsidR="00BD60C6" w:rsidRPr="00BD60C6">
        <w:fldChar w:fldCharType="separate"/>
      </w:r>
      <w:r w:rsidR="007924A3">
        <w:rPr>
          <w:szCs w:val="24"/>
        </w:rPr>
        <w:t>Tabel 3.</w:t>
      </w:r>
      <w:r w:rsidR="007924A3" w:rsidRPr="007924A3">
        <w:rPr>
          <w:szCs w:val="24"/>
        </w:rPr>
        <w:t>6</w:t>
      </w:r>
      <w:r w:rsidR="00BD60C6" w:rsidRPr="00BD60C6">
        <w:fldChar w:fldCharType="end"/>
      </w:r>
      <w:r w:rsidR="00BD60C6">
        <w:t xml:space="preserve"> </w:t>
      </w:r>
      <w:r w:rsidR="001B7911">
        <w:t>baris</w:t>
      </w:r>
      <w:r w:rsidR="00A1281E">
        <w:t xml:space="preserve"> 2</w:t>
      </w:r>
      <w:r w:rsidR="001B7911">
        <w:t xml:space="preserve">, </w:t>
      </w:r>
      <w:r w:rsidR="001B7911" w:rsidRPr="001B7911">
        <w:t>dimana semua label hanya terdiri dari label "O" dan tidak ada label entitas lainnya</w:t>
      </w:r>
      <w:r w:rsidR="00BD60C6">
        <w:t xml:space="preserve">. Sehingga dilakukan penghapusan untuk baris tersebut. Hasil nya </w:t>
      </w:r>
      <w:r w:rsidR="004B7C1F">
        <w:t>bisa dilihat dalam</w:t>
      </w:r>
      <w:r w:rsidR="00BD60C6">
        <w:t xml:space="preserve"> </w:t>
      </w:r>
      <w:r w:rsidR="00BD60C6" w:rsidRPr="00BD60C6">
        <w:fldChar w:fldCharType="begin"/>
      </w:r>
      <w:r w:rsidR="00BD60C6" w:rsidRPr="00BD60C6">
        <w:instrText xml:space="preserve"> REF _Ref168405474 \h  \* MERGEFORMAT </w:instrText>
      </w:r>
      <w:r w:rsidR="00BD60C6" w:rsidRPr="00BD60C6">
        <w:fldChar w:fldCharType="separate"/>
      </w:r>
      <w:r w:rsidR="007924A3">
        <w:rPr>
          <w:szCs w:val="24"/>
        </w:rPr>
        <w:t>Tabel 3.</w:t>
      </w:r>
      <w:r w:rsidR="007924A3" w:rsidRPr="007924A3">
        <w:rPr>
          <w:szCs w:val="24"/>
        </w:rPr>
        <w:t>7</w:t>
      </w:r>
      <w:r w:rsidR="00BD60C6" w:rsidRPr="00BD60C6">
        <w:fldChar w:fldCharType="end"/>
      </w:r>
      <w:r w:rsidR="00BD60C6">
        <w:t xml:space="preserve"> dan k</w:t>
      </w:r>
      <w:r w:rsidR="00290BED">
        <w:t xml:space="preserve">ode fungsi ini </w:t>
      </w:r>
      <w:r w:rsidR="004B7C1F">
        <w:t>bisa dilihat dalam</w:t>
      </w:r>
      <w:r w:rsidR="00290BED">
        <w:t xml:space="preserve"> </w:t>
      </w:r>
      <w:r w:rsidR="00DF7B2C" w:rsidRPr="00DF7B2C">
        <w:fldChar w:fldCharType="begin"/>
      </w:r>
      <w:r w:rsidR="00DF7B2C" w:rsidRPr="00DF7B2C">
        <w:instrText xml:space="preserve"> REF _Ref168407992 \h  \* MERGEFORMAT </w:instrText>
      </w:r>
      <w:r w:rsidR="00DF7B2C" w:rsidRPr="00DF7B2C">
        <w:fldChar w:fldCharType="separate"/>
      </w:r>
      <w:r w:rsidR="007924A3">
        <w:rPr>
          <w:szCs w:val="24"/>
        </w:rPr>
        <w:t>Kode 4.</w:t>
      </w:r>
      <w:r w:rsidR="007924A3" w:rsidRPr="007924A3">
        <w:rPr>
          <w:szCs w:val="24"/>
        </w:rPr>
        <w:t>13</w:t>
      </w:r>
      <w:r w:rsidR="00DF7B2C" w:rsidRPr="00DF7B2C">
        <w:fldChar w:fldCharType="end"/>
      </w:r>
      <w:r w:rsidR="00DF7B2C">
        <w:t>.</w:t>
      </w:r>
    </w:p>
    <w:p w14:paraId="60FEA368" w14:textId="1880679B" w:rsidR="00983FB6" w:rsidRPr="00983FB6" w:rsidRDefault="00983FB6" w:rsidP="00983FB6">
      <w:pPr>
        <w:pStyle w:val="Caption"/>
        <w:jc w:val="center"/>
        <w:rPr>
          <w:i w:val="0"/>
          <w:color w:val="auto"/>
          <w:sz w:val="24"/>
          <w:szCs w:val="24"/>
        </w:rPr>
      </w:pPr>
      <w:bookmarkStart w:id="192" w:name="_Ref168407992"/>
      <w:bookmarkStart w:id="193" w:name="_Toc172830898"/>
      <w:r>
        <w:rPr>
          <w:i w:val="0"/>
          <w:color w:val="auto"/>
          <w:sz w:val="24"/>
          <w:szCs w:val="24"/>
        </w:rPr>
        <w:t>Kode 4.</w:t>
      </w:r>
      <w:r w:rsidRPr="00983FB6">
        <w:rPr>
          <w:i w:val="0"/>
          <w:color w:val="auto"/>
          <w:sz w:val="24"/>
          <w:szCs w:val="24"/>
        </w:rPr>
        <w:fldChar w:fldCharType="begin"/>
      </w:r>
      <w:r w:rsidRPr="00983FB6">
        <w:rPr>
          <w:i w:val="0"/>
          <w:color w:val="auto"/>
          <w:sz w:val="24"/>
          <w:szCs w:val="24"/>
        </w:rPr>
        <w:instrText xml:space="preserve"> SEQ Kode_4. \* ARABIC </w:instrText>
      </w:r>
      <w:r w:rsidRPr="00983FB6">
        <w:rPr>
          <w:i w:val="0"/>
          <w:color w:val="auto"/>
          <w:sz w:val="24"/>
          <w:szCs w:val="24"/>
        </w:rPr>
        <w:fldChar w:fldCharType="separate"/>
      </w:r>
      <w:r w:rsidR="007924A3">
        <w:rPr>
          <w:i w:val="0"/>
          <w:noProof/>
          <w:color w:val="auto"/>
          <w:sz w:val="24"/>
          <w:szCs w:val="24"/>
        </w:rPr>
        <w:t>13</w:t>
      </w:r>
      <w:r w:rsidRPr="00983FB6">
        <w:rPr>
          <w:i w:val="0"/>
          <w:color w:val="auto"/>
          <w:sz w:val="24"/>
          <w:szCs w:val="24"/>
        </w:rPr>
        <w:fldChar w:fldCharType="end"/>
      </w:r>
      <w:bookmarkEnd w:id="192"/>
      <w:r w:rsidRPr="00983FB6">
        <w:rPr>
          <w:i w:val="0"/>
          <w:color w:val="auto"/>
          <w:sz w:val="24"/>
          <w:szCs w:val="24"/>
        </w:rPr>
        <w:t xml:space="preserve"> Fungsi removeO()</w:t>
      </w:r>
      <w:bookmarkEnd w:id="193"/>
    </w:p>
    <w:tbl>
      <w:tblPr>
        <w:tblStyle w:val="TableGrid"/>
        <w:tblW w:w="0" w:type="auto"/>
        <w:tblLook w:val="04A0" w:firstRow="1" w:lastRow="0" w:firstColumn="1" w:lastColumn="0" w:noHBand="0" w:noVBand="1"/>
      </w:tblPr>
      <w:tblGrid>
        <w:gridCol w:w="7928"/>
      </w:tblGrid>
      <w:tr w:rsidR="00C60EED" w:rsidRPr="008C789C" w14:paraId="0B4ED07F" w14:textId="77777777" w:rsidTr="004F1257">
        <w:trPr>
          <w:hidden/>
        </w:trPr>
        <w:tc>
          <w:tcPr>
            <w:tcW w:w="7928" w:type="dxa"/>
          </w:tcPr>
          <w:p w14:paraId="3F7DAC9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C70AEA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1473E3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9F0452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7A04F0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349DEE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0972DB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A3DC00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97DCFC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C8B7E4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30FD2A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A72B97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B11B2F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F7746E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81841D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CD317D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B5E3E3A"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9DB8E7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8EBD6D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1D5684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A32C3A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EC7343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84AE93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938932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37E6AF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8ABE69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463A0E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5F7EC0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3268B2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EA99F1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647231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04349E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ECECB0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D7D755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0ED1F9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0EA14F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B363E7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EA8D35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D2D58DE"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8B0C71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907F5F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AFC4E2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B01EC2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079F56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0F4846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2F1589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373FFE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6815B6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7328D7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1FADA2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DB1E86A"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1AA353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923AD6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60501F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F4DEAD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B97962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30C7D7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C1F06E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D31CD7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14CA9A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AED43A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D40211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6B20A4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ACE7FE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5C0DF0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619FB5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83A116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D42CA5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2521EA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0516E1A"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E644F6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675BD0E"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166624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53ECC8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541760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8DE9EC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261E66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612E18A"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773326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A81946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167CDB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FC41BAE"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23CB75E"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946394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503531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96AAED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88458F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4139C4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33FA16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15851D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6DD28D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757A70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64BC18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C1A08A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37BF25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4640FD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BF2DE0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529644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99D35A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FF413B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7BA18E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A954A3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984230A"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E7904C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ED3EF8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333F89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BCBF2E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A785A2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2879F6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582546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CBF1BA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4123C8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A0A346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6A6BEB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419A04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67BDC3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AA7656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22D4A7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578685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B28CE4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EE35E8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D54DB0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24D128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B4CF20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815C67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FB39D9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4C71CC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77078F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5069FB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C159D5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645743E"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04FC86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9FCE36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7BE94E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A20E4A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368520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BDE6AA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D4398A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158E20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90C479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F0A499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4C38418"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1F5D98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52A21B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D80E00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4D7933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F0FD4C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7D619D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B178B3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E0D078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345044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C8EA0EA"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27DE0B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C1B9F3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561DC9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26F299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904040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F20D67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C826E1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D8C83C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A15E94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61CFC425"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748B474"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D29741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AA80BAF"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BD3944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9B2A91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1135273C"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2BCC701"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4736650"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41C7B6B7"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2A3E279"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BF03366"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EB0818B"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5C66BAA3"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2D6AD9BD"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044C847E"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7D2FC532" w14:textId="77777777" w:rsidR="00C55B43" w:rsidRPr="00C55B43" w:rsidRDefault="00C55B43" w:rsidP="003809E9">
            <w:pPr>
              <w:pStyle w:val="ListParagraph"/>
              <w:numPr>
                <w:ilvl w:val="0"/>
                <w:numId w:val="18"/>
              </w:numPr>
              <w:spacing w:before="100" w:beforeAutospacing="1" w:line="276" w:lineRule="auto"/>
              <w:ind w:left="339"/>
              <w:contextualSpacing w:val="0"/>
              <w:jc w:val="left"/>
              <w:rPr>
                <w:rFonts w:ascii="Lucida Console" w:eastAsia="Times New Roman" w:hAnsi="Lucida Console" w:cs="Times New Roman"/>
                <w:vanish/>
                <w:color w:val="0000FF"/>
                <w:sz w:val="16"/>
                <w:szCs w:val="16"/>
              </w:rPr>
            </w:pPr>
          </w:p>
          <w:p w14:paraId="3BD10E53" w14:textId="06837BC4"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FF"/>
                <w:sz w:val="16"/>
                <w:szCs w:val="16"/>
              </w:rPr>
              <w:t>def</w:t>
            </w:r>
            <w:r w:rsidRPr="00BB3A33">
              <w:rPr>
                <w:rFonts w:ascii="Lucida Console" w:eastAsia="Times New Roman" w:hAnsi="Lucida Console" w:cs="Times New Roman"/>
                <w:color w:val="000000"/>
                <w:sz w:val="16"/>
                <w:szCs w:val="16"/>
              </w:rPr>
              <w:t xml:space="preserve"> </w:t>
            </w:r>
            <w:r w:rsidRPr="00BB3A33">
              <w:rPr>
                <w:rFonts w:ascii="Lucida Console" w:eastAsia="Times New Roman" w:hAnsi="Lucida Console" w:cs="Times New Roman"/>
                <w:color w:val="A31515"/>
                <w:sz w:val="16"/>
                <w:szCs w:val="16"/>
              </w:rPr>
              <w:t>removeO</w:t>
            </w:r>
            <w:r w:rsidRPr="00BB3A33">
              <w:rPr>
                <w:rFonts w:ascii="Lucida Console" w:eastAsia="Times New Roman" w:hAnsi="Lucida Console" w:cs="Times New Roman"/>
                <w:color w:val="000000"/>
                <w:sz w:val="16"/>
                <w:szCs w:val="16"/>
              </w:rPr>
              <w:t>(dataset):</w:t>
            </w:r>
          </w:p>
          <w:p w14:paraId="5E1F4FE2"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 xml:space="preserve">    indices_to_remove = []</w:t>
            </w:r>
          </w:p>
          <w:p w14:paraId="724877C0"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 xml:space="preserve">    </w:t>
            </w:r>
            <w:r w:rsidRPr="00BB3A33">
              <w:rPr>
                <w:rFonts w:ascii="Lucida Console" w:eastAsia="Times New Roman" w:hAnsi="Lucida Console" w:cs="Times New Roman"/>
                <w:color w:val="0000FF"/>
                <w:sz w:val="16"/>
                <w:szCs w:val="16"/>
              </w:rPr>
              <w:t>for</w:t>
            </w:r>
            <w:r w:rsidRPr="00BB3A33">
              <w:rPr>
                <w:rFonts w:ascii="Lucida Console" w:eastAsia="Times New Roman" w:hAnsi="Lucida Console" w:cs="Times New Roman"/>
                <w:color w:val="000000"/>
                <w:sz w:val="16"/>
                <w:szCs w:val="16"/>
              </w:rPr>
              <w:t xml:space="preserve"> i, (text, label) </w:t>
            </w:r>
            <w:r w:rsidRPr="00BB3A33">
              <w:rPr>
                <w:rFonts w:ascii="Lucida Console" w:eastAsia="Times New Roman" w:hAnsi="Lucida Console" w:cs="Times New Roman"/>
                <w:color w:val="0000FF"/>
                <w:sz w:val="16"/>
                <w:szCs w:val="16"/>
              </w:rPr>
              <w:t>in</w:t>
            </w:r>
            <w:r w:rsidRPr="00BB3A33">
              <w:rPr>
                <w:rFonts w:ascii="Lucida Console" w:eastAsia="Times New Roman" w:hAnsi="Lucida Console" w:cs="Times New Roman"/>
                <w:color w:val="000000"/>
                <w:sz w:val="16"/>
                <w:szCs w:val="16"/>
              </w:rPr>
              <w:t xml:space="preserve"> tqdm(dataset.iterrows(), total=</w:t>
            </w:r>
            <w:r w:rsidRPr="00BB3A33">
              <w:rPr>
                <w:rFonts w:ascii="Lucida Console" w:eastAsia="Times New Roman" w:hAnsi="Lucida Console" w:cs="Times New Roman"/>
                <w:color w:val="0000FF"/>
                <w:sz w:val="16"/>
                <w:szCs w:val="16"/>
              </w:rPr>
              <w:t>len</w:t>
            </w:r>
            <w:r w:rsidRPr="00BB3A33">
              <w:rPr>
                <w:rFonts w:ascii="Lucida Console" w:eastAsia="Times New Roman" w:hAnsi="Lucida Console" w:cs="Times New Roman"/>
                <w:color w:val="000000"/>
                <w:sz w:val="16"/>
                <w:szCs w:val="16"/>
              </w:rPr>
              <w:t>(dataset), desc=</w:t>
            </w:r>
            <w:r w:rsidRPr="00BB3A33">
              <w:rPr>
                <w:rFonts w:ascii="Lucida Console" w:eastAsia="Times New Roman" w:hAnsi="Lucida Console" w:cs="Times New Roman"/>
                <w:color w:val="A31515"/>
                <w:sz w:val="16"/>
                <w:szCs w:val="16"/>
              </w:rPr>
              <w:t>"Removing O"</w:t>
            </w:r>
            <w:r w:rsidRPr="00BB3A33">
              <w:rPr>
                <w:rFonts w:ascii="Lucida Console" w:eastAsia="Times New Roman" w:hAnsi="Lucida Console" w:cs="Times New Roman"/>
                <w:color w:val="000000"/>
                <w:sz w:val="16"/>
                <w:szCs w:val="16"/>
              </w:rPr>
              <w:t>):</w:t>
            </w:r>
          </w:p>
          <w:p w14:paraId="6126FB1B"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 xml:space="preserve">        </w:t>
            </w:r>
            <w:r w:rsidRPr="00BB3A33">
              <w:rPr>
                <w:rFonts w:ascii="Lucida Console" w:eastAsia="Times New Roman" w:hAnsi="Lucida Console" w:cs="Times New Roman"/>
                <w:color w:val="0000FF"/>
                <w:sz w:val="16"/>
                <w:szCs w:val="16"/>
              </w:rPr>
              <w:t>if</w:t>
            </w:r>
            <w:r w:rsidRPr="00BB3A33">
              <w:rPr>
                <w:rFonts w:ascii="Lucida Console" w:eastAsia="Times New Roman" w:hAnsi="Lucida Console" w:cs="Times New Roman"/>
                <w:color w:val="000000"/>
                <w:sz w:val="16"/>
                <w:szCs w:val="16"/>
              </w:rPr>
              <w:t xml:space="preserve"> </w:t>
            </w:r>
            <w:r w:rsidRPr="00BB3A33">
              <w:rPr>
                <w:rFonts w:ascii="Lucida Console" w:eastAsia="Times New Roman" w:hAnsi="Lucida Console" w:cs="Times New Roman"/>
                <w:color w:val="0000FF"/>
                <w:sz w:val="16"/>
                <w:szCs w:val="16"/>
              </w:rPr>
              <w:t>set</w:t>
            </w:r>
            <w:r w:rsidRPr="00BB3A33">
              <w:rPr>
                <w:rFonts w:ascii="Lucida Console" w:eastAsia="Times New Roman" w:hAnsi="Lucida Console" w:cs="Times New Roman"/>
                <w:color w:val="000000"/>
                <w:sz w:val="16"/>
                <w:szCs w:val="16"/>
              </w:rPr>
              <w:t>(label.split()) == {</w:t>
            </w:r>
            <w:r w:rsidRPr="00BB3A33">
              <w:rPr>
                <w:rFonts w:ascii="Lucida Console" w:eastAsia="Times New Roman" w:hAnsi="Lucida Console" w:cs="Times New Roman"/>
                <w:color w:val="A31515"/>
                <w:sz w:val="16"/>
                <w:szCs w:val="16"/>
              </w:rPr>
              <w:t>'O'</w:t>
            </w:r>
            <w:r w:rsidRPr="00BB3A33">
              <w:rPr>
                <w:rFonts w:ascii="Lucida Console" w:eastAsia="Times New Roman" w:hAnsi="Lucida Console" w:cs="Times New Roman"/>
                <w:color w:val="000000"/>
                <w:sz w:val="16"/>
                <w:szCs w:val="16"/>
              </w:rPr>
              <w:t>}:</w:t>
            </w:r>
          </w:p>
          <w:p w14:paraId="2F7C2C7A"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 xml:space="preserve">            indices_to_remove.append(i)</w:t>
            </w:r>
          </w:p>
          <w:p w14:paraId="49C30CDA"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p>
          <w:p w14:paraId="5AD0DA70"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 xml:space="preserve">    dataset = dataset.drop(indices_to_remove).reset_index(drop=</w:t>
            </w:r>
            <w:r w:rsidRPr="00BB3A33">
              <w:rPr>
                <w:rFonts w:ascii="Lucida Console" w:eastAsia="Times New Roman" w:hAnsi="Lucida Console" w:cs="Times New Roman"/>
                <w:color w:val="A31515"/>
                <w:sz w:val="16"/>
                <w:szCs w:val="16"/>
              </w:rPr>
              <w:t>True</w:t>
            </w:r>
            <w:r w:rsidRPr="00BB3A33">
              <w:rPr>
                <w:rFonts w:ascii="Lucida Console" w:eastAsia="Times New Roman" w:hAnsi="Lucida Console" w:cs="Times New Roman"/>
                <w:color w:val="000000"/>
                <w:sz w:val="16"/>
                <w:szCs w:val="16"/>
              </w:rPr>
              <w:t>)</w:t>
            </w:r>
          </w:p>
          <w:p w14:paraId="1958F353"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 xml:space="preserve">    </w:t>
            </w:r>
            <w:r w:rsidRPr="00BB3A33">
              <w:rPr>
                <w:rFonts w:ascii="Lucida Console" w:eastAsia="Times New Roman" w:hAnsi="Lucida Console" w:cs="Times New Roman"/>
                <w:color w:val="0000FF"/>
                <w:sz w:val="16"/>
                <w:szCs w:val="16"/>
              </w:rPr>
              <w:t>return</w:t>
            </w:r>
            <w:r w:rsidRPr="00BB3A33">
              <w:rPr>
                <w:rFonts w:ascii="Lucida Console" w:eastAsia="Times New Roman" w:hAnsi="Lucida Console" w:cs="Times New Roman"/>
                <w:color w:val="000000"/>
                <w:sz w:val="16"/>
                <w:szCs w:val="16"/>
              </w:rPr>
              <w:t xml:space="preserve"> dataset</w:t>
            </w:r>
          </w:p>
          <w:p w14:paraId="047B7B91"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p>
          <w:p w14:paraId="104016F0"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remove_O = removeO(bert_format)</w:t>
            </w:r>
          </w:p>
          <w:p w14:paraId="05BC9D94" w14:textId="77777777" w:rsidR="00BB3A33"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p>
          <w:p w14:paraId="3997B02F" w14:textId="0CA6B2F6" w:rsidR="00C60EED" w:rsidRPr="00BB3A33" w:rsidRDefault="00BB3A33" w:rsidP="003809E9">
            <w:pPr>
              <w:numPr>
                <w:ilvl w:val="0"/>
                <w:numId w:val="18"/>
              </w:numPr>
              <w:spacing w:before="100" w:beforeAutospacing="1" w:line="276" w:lineRule="auto"/>
              <w:ind w:left="339"/>
              <w:jc w:val="left"/>
              <w:rPr>
                <w:rFonts w:ascii="Lucida Console" w:eastAsia="Times New Roman" w:hAnsi="Lucida Console" w:cs="Times New Roman"/>
                <w:color w:val="000000"/>
                <w:sz w:val="16"/>
                <w:szCs w:val="16"/>
              </w:rPr>
            </w:pPr>
            <w:r w:rsidRPr="00BB3A33">
              <w:rPr>
                <w:rFonts w:ascii="Lucida Console" w:eastAsia="Times New Roman" w:hAnsi="Lucida Console" w:cs="Times New Roman"/>
                <w:color w:val="000000"/>
                <w:sz w:val="16"/>
                <w:szCs w:val="16"/>
              </w:rPr>
              <w:t>remove_O.to_csv(</w:t>
            </w:r>
            <w:r w:rsidRPr="00BB3A33">
              <w:rPr>
                <w:rFonts w:ascii="Lucida Console" w:eastAsia="Times New Roman" w:hAnsi="Lucida Console" w:cs="Times New Roman"/>
                <w:color w:val="A31515"/>
                <w:sz w:val="16"/>
                <w:szCs w:val="16"/>
              </w:rPr>
              <w:t>"Dataset Pidana (BERT Format) Without O.csv"</w:t>
            </w:r>
            <w:r w:rsidRPr="00BB3A33">
              <w:rPr>
                <w:rFonts w:ascii="Lucida Console" w:eastAsia="Times New Roman" w:hAnsi="Lucida Console" w:cs="Times New Roman"/>
                <w:color w:val="000000"/>
                <w:sz w:val="16"/>
                <w:szCs w:val="16"/>
              </w:rPr>
              <w:t>, index=</w:t>
            </w:r>
            <w:r w:rsidRPr="00BB3A33">
              <w:rPr>
                <w:rFonts w:ascii="Lucida Console" w:eastAsia="Times New Roman" w:hAnsi="Lucida Console" w:cs="Times New Roman"/>
                <w:color w:val="A31515"/>
                <w:sz w:val="16"/>
                <w:szCs w:val="16"/>
              </w:rPr>
              <w:t>False</w:t>
            </w:r>
            <w:r w:rsidRPr="00BB3A33">
              <w:rPr>
                <w:rFonts w:ascii="Lucida Console" w:eastAsia="Times New Roman" w:hAnsi="Lucida Console" w:cs="Times New Roman"/>
                <w:color w:val="000000"/>
                <w:sz w:val="16"/>
                <w:szCs w:val="16"/>
              </w:rPr>
              <w:t>)</w:t>
            </w:r>
          </w:p>
        </w:tc>
      </w:tr>
    </w:tbl>
    <w:p w14:paraId="22F89698" w14:textId="068CBDED" w:rsidR="00BD60C6" w:rsidRDefault="00BD60C6" w:rsidP="00BD60C6"/>
    <w:p w14:paraId="605EE24C" w14:textId="77777777" w:rsidR="00985756" w:rsidRDefault="00985756" w:rsidP="00BD60C6"/>
    <w:p w14:paraId="24A78D15" w14:textId="5DD4A74E" w:rsidR="00BD60C6" w:rsidRDefault="00BD60C6" w:rsidP="00BD60C6">
      <w:r>
        <w:lastRenderedPageBreak/>
        <w:t>Penjelasan Kode Fungsi Remove O:</w:t>
      </w:r>
    </w:p>
    <w:p w14:paraId="27CA79B6" w14:textId="77777777" w:rsidR="00BD60C6" w:rsidRDefault="00BD60C6" w:rsidP="003809E9">
      <w:pPr>
        <w:pStyle w:val="ListParagraph"/>
        <w:numPr>
          <w:ilvl w:val="0"/>
          <w:numId w:val="74"/>
        </w:numPr>
        <w:ind w:left="518"/>
      </w:pPr>
      <w:r>
        <w:t>Definisi Fungsi</w:t>
      </w:r>
    </w:p>
    <w:p w14:paraId="12A054BB" w14:textId="1051691D" w:rsidR="00BD60C6" w:rsidRDefault="00BD60C6" w:rsidP="00DD732A">
      <w:pPr>
        <w:pStyle w:val="ListParagraph"/>
        <w:ind w:left="518"/>
      </w:pPr>
      <w:r>
        <w:t xml:space="preserve">Fungsi </w:t>
      </w:r>
      <w:r w:rsidR="00AC66D9">
        <w:t>“</w:t>
      </w:r>
      <w:r>
        <w:t>removeO</w:t>
      </w:r>
      <w:r w:rsidR="00AC66D9">
        <w:t>”</w:t>
      </w:r>
      <w:r>
        <w:t xml:space="preserve"> menerima parameter </w:t>
      </w:r>
      <w:r w:rsidR="00AC66D9">
        <w:t>“</w:t>
      </w:r>
      <w:r>
        <w:t>dataset</w:t>
      </w:r>
      <w:r w:rsidR="00AC66D9">
        <w:t>”</w:t>
      </w:r>
      <w:r>
        <w:t xml:space="preserve">, yang merupakan DataFrame berisi data teks dan label yang ingin diolah. </w:t>
      </w:r>
    </w:p>
    <w:p w14:paraId="4D125504" w14:textId="6E3F76CA" w:rsidR="00BD60C6" w:rsidRDefault="00BD60C6" w:rsidP="003809E9">
      <w:pPr>
        <w:pStyle w:val="ListParagraph"/>
        <w:numPr>
          <w:ilvl w:val="0"/>
          <w:numId w:val="74"/>
        </w:numPr>
        <w:ind w:left="518"/>
      </w:pPr>
      <w:r>
        <w:t>Inisialisasi Daftar Indeks untuk Dihapus</w:t>
      </w:r>
    </w:p>
    <w:p w14:paraId="29B1D043" w14:textId="7495CBA4" w:rsidR="00BD60C6" w:rsidRDefault="0072755A" w:rsidP="00DD732A">
      <w:pPr>
        <w:pStyle w:val="ListParagraph"/>
        <w:ind w:left="518"/>
      </w:pPr>
      <w:r w:rsidRPr="0072755A">
        <w:t>Pada baris nomor 180</w:t>
      </w:r>
      <w:r w:rsidR="00BD60C6">
        <w:t xml:space="preserve">, </w:t>
      </w:r>
      <w:r w:rsidR="00AC66D9">
        <w:t>“</w:t>
      </w:r>
      <w:r w:rsidR="00BD60C6">
        <w:t>indices_to_remove</w:t>
      </w:r>
      <w:r w:rsidR="00AC66D9">
        <w:t>”</w:t>
      </w:r>
      <w:r w:rsidR="00BD60C6">
        <w:t xml:space="preserve"> diinisialisasi sebagai daftar kosong yang akan menyimpan indeks dari baris yang perlu dihapus. </w:t>
      </w:r>
    </w:p>
    <w:p w14:paraId="077D119B" w14:textId="15FDA13A" w:rsidR="00BD60C6" w:rsidRDefault="00BD60C6" w:rsidP="003809E9">
      <w:pPr>
        <w:pStyle w:val="ListParagraph"/>
        <w:numPr>
          <w:ilvl w:val="0"/>
          <w:numId w:val="74"/>
        </w:numPr>
        <w:ind w:left="518"/>
      </w:pPr>
      <w:r>
        <w:t>Iterasi Melalui Dataset</w:t>
      </w:r>
    </w:p>
    <w:p w14:paraId="35D9A8C1" w14:textId="757E8D5B" w:rsidR="00BD60C6" w:rsidRDefault="0072755A" w:rsidP="00DD732A">
      <w:pPr>
        <w:pStyle w:val="ListParagraph"/>
        <w:ind w:left="518"/>
      </w:pPr>
      <w:r w:rsidRPr="0072755A">
        <w:t>Pada baris nomor 181 hingga 183</w:t>
      </w:r>
      <w:r w:rsidR="00BD60C6">
        <w:t xml:space="preserve">, dilakukan iterasi melalui setiap baris dalam dataset menggunakan </w:t>
      </w:r>
      <w:r w:rsidR="00AC66D9">
        <w:t>“</w:t>
      </w:r>
      <w:r w:rsidR="00BD60C6">
        <w:t>tqdm</w:t>
      </w:r>
      <w:r w:rsidR="00AC66D9">
        <w:t>”</w:t>
      </w:r>
      <w:r w:rsidR="00E52628">
        <w:t xml:space="preserve"> untuk menunjukkan progress bar, berikut proses yang dilakukan:</w:t>
      </w:r>
    </w:p>
    <w:p w14:paraId="080CB161" w14:textId="7043526F" w:rsidR="00BD60C6" w:rsidRDefault="00BD60C6" w:rsidP="003809E9">
      <w:pPr>
        <w:pStyle w:val="ListParagraph"/>
        <w:numPr>
          <w:ilvl w:val="0"/>
          <w:numId w:val="75"/>
        </w:numPr>
        <w:ind w:left="868"/>
      </w:pPr>
      <w:r>
        <w:t xml:space="preserve">Fungsi </w:t>
      </w:r>
      <w:r w:rsidR="00AC66D9">
        <w:t>“</w:t>
      </w:r>
      <w:r>
        <w:t>iterrows()</w:t>
      </w:r>
      <w:r w:rsidR="00AC66D9">
        <w:t>”</w:t>
      </w:r>
      <w:r>
        <w:t xml:space="preserve"> digunakan untuk mendapatkan indeks </w:t>
      </w:r>
      <w:r w:rsidR="00AC66D9">
        <w:t>“</w:t>
      </w:r>
      <w:r>
        <w:t>i</w:t>
      </w:r>
      <w:r w:rsidR="00AC66D9">
        <w:t>”</w:t>
      </w:r>
      <w:r>
        <w:t xml:space="preserve">, teks </w:t>
      </w:r>
      <w:r w:rsidR="00AC66D9">
        <w:t>“</w:t>
      </w:r>
      <w:r>
        <w:t>text</w:t>
      </w:r>
      <w:r w:rsidR="00AC66D9">
        <w:t>”</w:t>
      </w:r>
      <w:r>
        <w:t xml:space="preserve">, dan label </w:t>
      </w:r>
      <w:r w:rsidR="00AC66D9">
        <w:t>“</w:t>
      </w:r>
      <w:r>
        <w:t>label</w:t>
      </w:r>
      <w:r w:rsidR="00AC66D9">
        <w:t>”</w:t>
      </w:r>
      <w:r>
        <w:t xml:space="preserve"> untuk setiap baris.</w:t>
      </w:r>
    </w:p>
    <w:p w14:paraId="1A40FE1A" w14:textId="14483C67" w:rsidR="00BD60C6" w:rsidRDefault="00BD60C6" w:rsidP="003809E9">
      <w:pPr>
        <w:pStyle w:val="ListParagraph"/>
        <w:numPr>
          <w:ilvl w:val="0"/>
          <w:numId w:val="75"/>
        </w:numPr>
        <w:ind w:left="868"/>
      </w:pPr>
      <w:r>
        <w:t xml:space="preserve">Jika set label hanya berisi 'O', maka indeks </w:t>
      </w:r>
      <w:r w:rsidR="00AC66D9">
        <w:t>“</w:t>
      </w:r>
      <w:r>
        <w:t>i</w:t>
      </w:r>
      <w:r w:rsidR="00AC66D9">
        <w:t>”</w:t>
      </w:r>
      <w:r>
        <w:t xml:space="preserve"> dari baris tersebut ditambahkan ke </w:t>
      </w:r>
      <w:r w:rsidR="00AC66D9">
        <w:t>“</w:t>
      </w:r>
      <w:r>
        <w:t>indices_to_remove</w:t>
      </w:r>
      <w:r w:rsidR="00AC66D9">
        <w:t>”</w:t>
      </w:r>
      <w:r>
        <w:t>.</w:t>
      </w:r>
    </w:p>
    <w:p w14:paraId="5B3168D2" w14:textId="4D6F9783" w:rsidR="00BD60C6" w:rsidRDefault="00BD60C6" w:rsidP="003809E9">
      <w:pPr>
        <w:pStyle w:val="ListParagraph"/>
        <w:numPr>
          <w:ilvl w:val="0"/>
          <w:numId w:val="74"/>
        </w:numPr>
        <w:ind w:left="518"/>
      </w:pPr>
      <w:r>
        <w:t>Hapus Baris dengan Label 'O'</w:t>
      </w:r>
    </w:p>
    <w:p w14:paraId="2E6CB311" w14:textId="53911969" w:rsidR="00BD60C6" w:rsidRDefault="0072755A" w:rsidP="00DD732A">
      <w:pPr>
        <w:pStyle w:val="ListParagraph"/>
        <w:ind w:left="518"/>
      </w:pPr>
      <w:r w:rsidRPr="0072755A">
        <w:t>Pada baris nomor 185</w:t>
      </w:r>
      <w:r w:rsidR="00BD60C6">
        <w:t xml:space="preserve">, dataset di-drop berdasarkan </w:t>
      </w:r>
      <w:r w:rsidR="00AC66D9">
        <w:t>“</w:t>
      </w:r>
      <w:r w:rsidR="00BD60C6">
        <w:t>indices_to_remove</w:t>
      </w:r>
      <w:r w:rsidR="00AC66D9">
        <w:t>”</w:t>
      </w:r>
      <w:r w:rsidR="00BD60C6">
        <w:t xml:space="preserve"> dan indeks dataset di-reset menggunakan </w:t>
      </w:r>
      <w:r w:rsidR="00AC66D9">
        <w:t>“</w:t>
      </w:r>
      <w:r w:rsidR="00BD60C6">
        <w:t>reset_index(drop=True)</w:t>
      </w:r>
      <w:r w:rsidR="00AC66D9">
        <w:t>”</w:t>
      </w:r>
      <w:r w:rsidR="00BD60C6">
        <w:t xml:space="preserve">. </w:t>
      </w:r>
    </w:p>
    <w:p w14:paraId="1252914A" w14:textId="13F49864" w:rsidR="00BD60C6" w:rsidRDefault="00BD60C6" w:rsidP="003809E9">
      <w:pPr>
        <w:pStyle w:val="ListParagraph"/>
        <w:numPr>
          <w:ilvl w:val="0"/>
          <w:numId w:val="74"/>
        </w:numPr>
        <w:ind w:left="518"/>
      </w:pPr>
      <w:r>
        <w:t>Kembalikan Dataset</w:t>
      </w:r>
    </w:p>
    <w:p w14:paraId="32911AB5" w14:textId="4618C04E" w:rsidR="00BD60C6" w:rsidRDefault="0072755A" w:rsidP="00DD732A">
      <w:pPr>
        <w:pStyle w:val="ListParagraph"/>
        <w:ind w:left="518"/>
      </w:pPr>
      <w:r w:rsidRPr="0072755A">
        <w:t>Pada baris nomor 186</w:t>
      </w:r>
      <w:r w:rsidR="00BD60C6">
        <w:t>, dataset yang telah dihapus baris dengan label 'O' dikembalikan sebagai hasil fungsi.</w:t>
      </w:r>
    </w:p>
    <w:p w14:paraId="5EEEE1CD" w14:textId="4489B94C" w:rsidR="00E52628" w:rsidRDefault="00BD60C6" w:rsidP="003809E9">
      <w:pPr>
        <w:pStyle w:val="ListParagraph"/>
        <w:numPr>
          <w:ilvl w:val="0"/>
          <w:numId w:val="74"/>
        </w:numPr>
        <w:ind w:left="518"/>
      </w:pPr>
      <w:r>
        <w:t xml:space="preserve">Panggil Fungsi </w:t>
      </w:r>
      <w:r w:rsidR="00AC66D9">
        <w:t>“</w:t>
      </w:r>
      <w:r>
        <w:t>removeO</w:t>
      </w:r>
      <w:r w:rsidR="00AC66D9">
        <w:t>”</w:t>
      </w:r>
      <w:r>
        <w:t xml:space="preserve"> dan Simpan Dataset </w:t>
      </w:r>
    </w:p>
    <w:p w14:paraId="55FFE289" w14:textId="3DA52051" w:rsidR="00BD60C6" w:rsidRDefault="0072755A" w:rsidP="00DD732A">
      <w:pPr>
        <w:pStyle w:val="ListParagraph"/>
        <w:ind w:left="518"/>
      </w:pPr>
      <w:r w:rsidRPr="0072755A">
        <w:t>Pada baris nomor 188 hingga 190</w:t>
      </w:r>
      <w:r w:rsidR="00BD60C6">
        <w:t xml:space="preserve">, fungsi </w:t>
      </w:r>
      <w:r w:rsidR="00AC66D9">
        <w:t>“</w:t>
      </w:r>
      <w:r w:rsidR="00BD60C6">
        <w:t>removeO</w:t>
      </w:r>
      <w:r w:rsidR="00AC66D9">
        <w:t>”</w:t>
      </w:r>
      <w:r w:rsidR="00BD60C6">
        <w:t xml:space="preserve"> dipanggil dengan </w:t>
      </w:r>
      <w:r w:rsidR="00AC66D9">
        <w:t>“</w:t>
      </w:r>
      <w:r w:rsidR="00BD60C6">
        <w:t>bert_format</w:t>
      </w:r>
      <w:r w:rsidR="00AC66D9">
        <w:t>”</w:t>
      </w:r>
      <w:r w:rsidR="00BD60C6">
        <w:t xml:space="preserve"> sebagai parameter, dan hasilnya dis</w:t>
      </w:r>
      <w:r w:rsidR="00E52628">
        <w:t xml:space="preserve">impan dalam variabel </w:t>
      </w:r>
      <w:r w:rsidR="00AC66D9">
        <w:t>“</w:t>
      </w:r>
      <w:r w:rsidR="00E52628">
        <w:t>remove_O</w:t>
      </w:r>
      <w:r w:rsidR="00AC66D9">
        <w:t>”</w:t>
      </w:r>
      <w:r w:rsidR="00E52628">
        <w:t xml:space="preserve">dengan </w:t>
      </w:r>
      <w:r w:rsidR="00BD60C6">
        <w:t>nama "Dataset Pidana (BE</w:t>
      </w:r>
      <w:r w:rsidR="00E52628">
        <w:t>RT Format) Without O.csv".</w:t>
      </w:r>
    </w:p>
    <w:p w14:paraId="451A3DD1" w14:textId="1B385923" w:rsidR="00F01C87" w:rsidRDefault="00F01C87" w:rsidP="00F63D65">
      <w:pPr>
        <w:pStyle w:val="Heading3"/>
      </w:pPr>
      <w:bookmarkStart w:id="194" w:name="_Toc172830757"/>
      <w:r>
        <w:t>Modeling</w:t>
      </w:r>
      <w:bookmarkEnd w:id="194"/>
    </w:p>
    <w:p w14:paraId="50D144B5" w14:textId="1AEACFAD" w:rsidR="000D7B5E" w:rsidRDefault="0067279E" w:rsidP="000D7B5E">
      <w:pPr>
        <w:pStyle w:val="Heading4"/>
      </w:pPr>
      <w:r>
        <w:rPr>
          <w:i/>
        </w:rPr>
        <w:t>Instal</w:t>
      </w:r>
      <w:r w:rsidR="000D7B5E">
        <w:t xml:space="preserve"> dan </w:t>
      </w:r>
      <w:r w:rsidR="007D3D4A" w:rsidRPr="007D3D4A">
        <w:t>Impor</w:t>
      </w:r>
      <w:r w:rsidR="000D7B5E" w:rsidRPr="006A74E3">
        <w:rPr>
          <w:i/>
        </w:rPr>
        <w:t xml:space="preserve"> Library</w:t>
      </w:r>
    </w:p>
    <w:p w14:paraId="57AEFFC2" w14:textId="48479B8D" w:rsidR="0037160B" w:rsidRDefault="00F47E46" w:rsidP="00BE39BD">
      <w:pPr>
        <w:ind w:firstLine="720"/>
      </w:pPr>
      <w:r>
        <w:t xml:space="preserve">Tahap pertama dalam proses </w:t>
      </w:r>
      <w:r w:rsidR="00EB0225">
        <w:t xml:space="preserve">pemodelan </w:t>
      </w:r>
      <w:r w:rsidR="00326EB6">
        <w:t>sama seperti porses sebelumnya</w:t>
      </w:r>
      <w:r w:rsidR="0067279E">
        <w:t xml:space="preserve">, </w:t>
      </w:r>
      <w:r w:rsidR="00326EB6">
        <w:t xml:space="preserve">yaitu </w:t>
      </w:r>
      <w:r w:rsidR="0067279E">
        <w:t>dengan menginstal</w:t>
      </w:r>
      <w:r w:rsidR="00326EB6">
        <w:t xml:space="preserve"> dan </w:t>
      </w:r>
      <w:r w:rsidR="00D72540">
        <w:t xml:space="preserve">mengimpor </w:t>
      </w:r>
      <w:r w:rsidR="00326EB6" w:rsidRPr="00326EB6">
        <w:rPr>
          <w:i/>
        </w:rPr>
        <w:t>library</w:t>
      </w:r>
      <w:r w:rsidR="00326EB6">
        <w:t xml:space="preserve"> yang dibutuhkan, seperti </w:t>
      </w:r>
      <w:r w:rsidR="00326EB6" w:rsidRPr="00326EB6">
        <w:rPr>
          <w:i/>
        </w:rPr>
        <w:t>library</w:t>
      </w:r>
      <w:r w:rsidR="00326EB6">
        <w:rPr>
          <w:i/>
        </w:rPr>
        <w:t xml:space="preserve"> transformers, dataloader, </w:t>
      </w:r>
      <w:r w:rsidR="00326EB6" w:rsidRPr="00326EB6">
        <w:t>dan</w:t>
      </w:r>
      <w:r w:rsidR="00326EB6">
        <w:rPr>
          <w:i/>
        </w:rPr>
        <w:t xml:space="preserve"> gdown</w:t>
      </w:r>
      <w:r w:rsidR="00326EB6">
        <w:t>.</w:t>
      </w:r>
      <w:r w:rsidR="00AC2FF2">
        <w:t xml:space="preserve"> Kode untuk </w:t>
      </w:r>
      <w:r w:rsidR="00AC2FF2" w:rsidRPr="00FE2D9E">
        <w:rPr>
          <w:i/>
        </w:rPr>
        <w:t>install</w:t>
      </w:r>
      <w:r w:rsidR="00AC2FF2">
        <w:t xml:space="preserve"> </w:t>
      </w:r>
      <w:r w:rsidR="00FE2D9E">
        <w:rPr>
          <w:i/>
        </w:rPr>
        <w:t>library</w:t>
      </w:r>
      <w:r w:rsidR="00FE2D9E">
        <w:t xml:space="preserve"> </w:t>
      </w:r>
      <w:r w:rsidR="004B7C1F">
        <w:t>bisa dilihat dalam</w:t>
      </w:r>
      <w:r w:rsidR="00FE2D9E">
        <w:t xml:space="preserve"> </w:t>
      </w:r>
      <w:r w:rsidR="00FE2D9E">
        <w:fldChar w:fldCharType="begin"/>
      </w:r>
      <w:r w:rsidR="00FE2D9E">
        <w:instrText xml:space="preserve"> REF _Ref169095701 \h </w:instrText>
      </w:r>
      <w:r w:rsidR="0060402B">
        <w:instrText xml:space="preserve"> \* MERGEFORMAT </w:instrText>
      </w:r>
      <w:r w:rsidR="00FE2D9E">
        <w:fldChar w:fldCharType="separate"/>
      </w:r>
      <w:r w:rsidR="007924A3">
        <w:rPr>
          <w:szCs w:val="24"/>
        </w:rPr>
        <w:t>Kode 4.</w:t>
      </w:r>
      <w:r w:rsidR="007924A3" w:rsidRPr="007924A3">
        <w:rPr>
          <w:szCs w:val="24"/>
        </w:rPr>
        <w:t>14</w:t>
      </w:r>
      <w:r w:rsidR="00FE2D9E">
        <w:fldChar w:fldCharType="end"/>
      </w:r>
      <w:r w:rsidR="00FA14AE">
        <w:t>.</w:t>
      </w:r>
      <w:r w:rsidR="005522C1">
        <w:t xml:space="preserve"> </w:t>
      </w:r>
    </w:p>
    <w:p w14:paraId="55C23D37" w14:textId="77777777" w:rsidR="00985756" w:rsidRPr="005522C1" w:rsidRDefault="00985756" w:rsidP="00BE39BD">
      <w:pPr>
        <w:ind w:firstLine="720"/>
      </w:pPr>
    </w:p>
    <w:p w14:paraId="4B0E448E" w14:textId="2C7A95E0" w:rsidR="0037160B" w:rsidRPr="0037160B" w:rsidRDefault="00DB4752" w:rsidP="0037160B">
      <w:pPr>
        <w:pStyle w:val="Caption"/>
        <w:jc w:val="center"/>
        <w:rPr>
          <w:i w:val="0"/>
          <w:color w:val="auto"/>
          <w:sz w:val="24"/>
          <w:szCs w:val="24"/>
        </w:rPr>
      </w:pPr>
      <w:bookmarkStart w:id="195" w:name="_Ref169095701"/>
      <w:bookmarkStart w:id="196" w:name="_Toc172830899"/>
      <w:r>
        <w:rPr>
          <w:i w:val="0"/>
          <w:color w:val="auto"/>
          <w:sz w:val="24"/>
          <w:szCs w:val="24"/>
        </w:rPr>
        <w:lastRenderedPageBreak/>
        <w:t>Kode 4.</w:t>
      </w:r>
      <w:r w:rsidR="0037160B" w:rsidRPr="0037160B">
        <w:rPr>
          <w:i w:val="0"/>
          <w:color w:val="auto"/>
          <w:sz w:val="24"/>
          <w:szCs w:val="24"/>
        </w:rPr>
        <w:fldChar w:fldCharType="begin"/>
      </w:r>
      <w:r w:rsidR="0037160B" w:rsidRPr="0037160B">
        <w:rPr>
          <w:i w:val="0"/>
          <w:color w:val="auto"/>
          <w:sz w:val="24"/>
          <w:szCs w:val="24"/>
        </w:rPr>
        <w:instrText xml:space="preserve"> SEQ Kode_4. \* ARABIC </w:instrText>
      </w:r>
      <w:r w:rsidR="0037160B" w:rsidRPr="0037160B">
        <w:rPr>
          <w:i w:val="0"/>
          <w:color w:val="auto"/>
          <w:sz w:val="24"/>
          <w:szCs w:val="24"/>
        </w:rPr>
        <w:fldChar w:fldCharType="separate"/>
      </w:r>
      <w:r w:rsidR="007924A3">
        <w:rPr>
          <w:i w:val="0"/>
          <w:noProof/>
          <w:color w:val="auto"/>
          <w:sz w:val="24"/>
          <w:szCs w:val="24"/>
        </w:rPr>
        <w:t>14</w:t>
      </w:r>
      <w:r w:rsidR="0037160B" w:rsidRPr="0037160B">
        <w:rPr>
          <w:i w:val="0"/>
          <w:color w:val="auto"/>
          <w:sz w:val="24"/>
          <w:szCs w:val="24"/>
        </w:rPr>
        <w:fldChar w:fldCharType="end"/>
      </w:r>
      <w:bookmarkEnd w:id="195"/>
      <w:r w:rsidR="0037160B" w:rsidRPr="0037160B">
        <w:rPr>
          <w:i w:val="0"/>
          <w:color w:val="auto"/>
          <w:sz w:val="24"/>
          <w:szCs w:val="24"/>
        </w:rPr>
        <w:t xml:space="preserve"> </w:t>
      </w:r>
      <w:r w:rsidR="0037160B" w:rsidRPr="00007534">
        <w:rPr>
          <w:color w:val="auto"/>
          <w:sz w:val="24"/>
          <w:szCs w:val="24"/>
        </w:rPr>
        <w:t xml:space="preserve">Install </w:t>
      </w:r>
      <w:r w:rsidR="00C55ED7" w:rsidRPr="00007534">
        <w:rPr>
          <w:color w:val="auto"/>
          <w:sz w:val="24"/>
          <w:szCs w:val="24"/>
        </w:rPr>
        <w:t>Library</w:t>
      </w:r>
      <w:r w:rsidR="00364916">
        <w:rPr>
          <w:i w:val="0"/>
          <w:color w:val="auto"/>
          <w:sz w:val="24"/>
          <w:szCs w:val="24"/>
        </w:rPr>
        <w:t xml:space="preserve"> untuk Modeling</w:t>
      </w:r>
      <w:bookmarkEnd w:id="196"/>
    </w:p>
    <w:tbl>
      <w:tblPr>
        <w:tblStyle w:val="TableGrid"/>
        <w:tblW w:w="0" w:type="auto"/>
        <w:tblLook w:val="04A0" w:firstRow="1" w:lastRow="0" w:firstColumn="1" w:lastColumn="0" w:noHBand="0" w:noVBand="1"/>
      </w:tblPr>
      <w:tblGrid>
        <w:gridCol w:w="7928"/>
      </w:tblGrid>
      <w:tr w:rsidR="006C5513" w14:paraId="03CCC6A5" w14:textId="77777777" w:rsidTr="006C5513">
        <w:trPr>
          <w:hidden/>
        </w:trPr>
        <w:tc>
          <w:tcPr>
            <w:tcW w:w="7928" w:type="dxa"/>
          </w:tcPr>
          <w:p w14:paraId="1C86C9C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DA94F3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743C34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621F2D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5317CC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79F2C3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F24178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E9967E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3A13AD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97D744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66CBCB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F40591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C6611E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34BBC6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614A52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675C2E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68D8F9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F49FCA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355BB7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FDEBD9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2E6638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7F54FB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070D8B7"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1B7926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577F8A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936222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9239B3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166506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B44CE8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DDD8AEE"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466493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C9A31A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F0FC81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DBA4EB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763469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2614D8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1365CF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90A51E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969F84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67345F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1FCA44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EFA5D0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AED031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044927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F801DF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E77131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A628EB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8A4FC4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237312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6781E9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4E5CA4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89A6BC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2DC01B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DA9424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8B57B8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042160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1068F9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183CC0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8EF33D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610AB8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42A759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BED68C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E6D96A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1A8A40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2DE4AA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508A38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4E7A90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D24EC3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9D8732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1BCE33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5013C5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7FF88A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8BA043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8A361E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CEAF06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895636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ACE76E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C1167D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1114B4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AF265D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DA65C4E"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9598A7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A678BC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EF45167"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D8A1C1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B79E957"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62DCC7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397F9B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6EB42F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52D4C4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D0C080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B32FDE7"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A4E1F5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30346E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96EC32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B07F5E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3F4975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06CEF6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E27EAF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05A938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21F640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87C89B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402F5D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1B5FD5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7D44F4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DD1233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30858D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49A2A0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278ABA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FECB4C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DD45F4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21B361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712D84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64110B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70131F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A6310F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D88F4B7"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BB5FE5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2648DA7"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82B568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3899CB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3CF6A4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950FA8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58F22A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796EFD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862D13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132FBE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0B33E3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B81148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9DE758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9BC7F2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05B33E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6F74D2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14EAEF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749E7D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B4688A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38AC5F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9CC9CF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E97B9C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93E369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589AE9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7D6933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B36382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D18692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253A08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52C0FEE"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1E2115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69DFC1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52E35A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670660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E02ED9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9F5881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58CFBE7"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C6B79A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25BE1B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0EEEFC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A9BB35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0FFA0E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5ECD9B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4D84BB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3FD3BB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811EE46"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0F1C2F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206B63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C26DD9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0F212C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FA8A08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815330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790782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C99579B"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498188C"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75D541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2A7D4AF"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AFA76C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D91A2B3"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587CA88"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DBF443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5E9A4D0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17E05350"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576A841"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9DAAC35"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6A75A97E"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72F31B9"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9EC719E"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3A998F4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2D5C72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08B9B02"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470C082D"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7A56578A"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2AF5BC94" w14:textId="77777777" w:rsidR="00C55B43" w:rsidRPr="00C55B43" w:rsidRDefault="00C55B43" w:rsidP="003809E9">
            <w:pPr>
              <w:pStyle w:val="ListParagraph"/>
              <w:numPr>
                <w:ilvl w:val="0"/>
                <w:numId w:val="21"/>
              </w:numPr>
              <w:spacing w:before="100" w:beforeAutospacing="1" w:line="276" w:lineRule="auto"/>
              <w:ind w:left="335"/>
              <w:contextualSpacing w:val="0"/>
              <w:jc w:val="left"/>
              <w:rPr>
                <w:rFonts w:ascii="Lucida Console" w:eastAsia="Times New Roman" w:hAnsi="Lucida Console" w:cs="Times New Roman"/>
                <w:vanish/>
                <w:color w:val="000000"/>
                <w:sz w:val="16"/>
                <w:szCs w:val="16"/>
              </w:rPr>
            </w:pPr>
          </w:p>
          <w:p w14:paraId="0AA65653" w14:textId="5D6947D6" w:rsidR="006C5513" w:rsidRPr="006C5513" w:rsidRDefault="006C5513" w:rsidP="003809E9">
            <w:pPr>
              <w:numPr>
                <w:ilvl w:val="0"/>
                <w:numId w:val="21"/>
              </w:numPr>
              <w:spacing w:before="100" w:beforeAutospacing="1" w:line="276" w:lineRule="auto"/>
              <w:ind w:left="335"/>
              <w:jc w:val="left"/>
              <w:rPr>
                <w:rFonts w:ascii="Lucida Console" w:eastAsia="Times New Roman" w:hAnsi="Lucida Console" w:cs="Times New Roman"/>
                <w:color w:val="000000"/>
                <w:sz w:val="16"/>
                <w:szCs w:val="16"/>
              </w:rPr>
            </w:pPr>
            <w:r w:rsidRPr="006C5513">
              <w:rPr>
                <w:rFonts w:ascii="Lucida Console" w:eastAsia="Times New Roman" w:hAnsi="Lucida Console" w:cs="Times New Roman"/>
                <w:color w:val="000000"/>
                <w:sz w:val="16"/>
                <w:szCs w:val="16"/>
              </w:rPr>
              <w:t>!pip install transformers</w:t>
            </w:r>
          </w:p>
          <w:p w14:paraId="2A4A68D3" w14:textId="77777777" w:rsidR="006C5513" w:rsidRPr="006C5513" w:rsidRDefault="006C5513" w:rsidP="003809E9">
            <w:pPr>
              <w:numPr>
                <w:ilvl w:val="0"/>
                <w:numId w:val="21"/>
              </w:numPr>
              <w:spacing w:before="100" w:beforeAutospacing="1" w:line="276" w:lineRule="auto"/>
              <w:ind w:left="335"/>
              <w:jc w:val="left"/>
              <w:rPr>
                <w:rFonts w:ascii="Lucida Console" w:eastAsia="Times New Roman" w:hAnsi="Lucida Console" w:cs="Times New Roman"/>
                <w:color w:val="000000"/>
                <w:sz w:val="16"/>
                <w:szCs w:val="16"/>
              </w:rPr>
            </w:pPr>
            <w:r w:rsidRPr="006C5513">
              <w:rPr>
                <w:rFonts w:ascii="Lucida Console" w:eastAsia="Times New Roman" w:hAnsi="Lucida Console" w:cs="Times New Roman"/>
                <w:color w:val="000000"/>
                <w:sz w:val="16"/>
                <w:szCs w:val="16"/>
              </w:rPr>
              <w:t>!pip install dataloader</w:t>
            </w:r>
          </w:p>
          <w:p w14:paraId="400B1260" w14:textId="70A9C028" w:rsidR="006C5513" w:rsidRPr="006C5513" w:rsidRDefault="006C5513" w:rsidP="003809E9">
            <w:pPr>
              <w:numPr>
                <w:ilvl w:val="0"/>
                <w:numId w:val="21"/>
              </w:numPr>
              <w:spacing w:before="100" w:beforeAutospacing="1" w:line="276" w:lineRule="auto"/>
              <w:ind w:left="335"/>
              <w:jc w:val="left"/>
              <w:rPr>
                <w:rFonts w:ascii="Lucida Console" w:eastAsia="Times New Roman" w:hAnsi="Lucida Console" w:cs="Times New Roman"/>
                <w:color w:val="000000"/>
                <w:sz w:val="16"/>
                <w:szCs w:val="16"/>
              </w:rPr>
            </w:pPr>
            <w:r w:rsidRPr="006C5513">
              <w:rPr>
                <w:rFonts w:ascii="Lucida Console" w:eastAsia="Times New Roman" w:hAnsi="Lucida Console" w:cs="Times New Roman"/>
                <w:color w:val="000000"/>
                <w:sz w:val="16"/>
                <w:szCs w:val="16"/>
              </w:rPr>
              <w:t>!pip install gdown</w:t>
            </w:r>
          </w:p>
        </w:tc>
      </w:tr>
    </w:tbl>
    <w:p w14:paraId="628A3BEF" w14:textId="77777777" w:rsidR="00FA14AE" w:rsidRDefault="00FA14AE" w:rsidP="006205C4">
      <w:pPr>
        <w:tabs>
          <w:tab w:val="left" w:pos="5059"/>
        </w:tabs>
      </w:pPr>
    </w:p>
    <w:p w14:paraId="0F90093E" w14:textId="649030D4" w:rsidR="006205C4" w:rsidRDefault="00F04D2A" w:rsidP="006205C4">
      <w:pPr>
        <w:tabs>
          <w:tab w:val="left" w:pos="5059"/>
        </w:tabs>
      </w:pPr>
      <w:r w:rsidRPr="00F04D2A">
        <w:t>Setelah instalasi selesai, langkah selanjutnya adalah mengimpor library yang dibutuhkan</w:t>
      </w:r>
      <w:r w:rsidR="00FA14AE">
        <w:t xml:space="preserve">. Kode untuk </w:t>
      </w:r>
      <w:r>
        <w:t xml:space="preserve">mengimpor </w:t>
      </w:r>
      <w:r w:rsidR="00FA14AE">
        <w:rPr>
          <w:i/>
        </w:rPr>
        <w:t>library</w:t>
      </w:r>
      <w:r w:rsidR="00FA14AE">
        <w:t xml:space="preserve"> </w:t>
      </w:r>
      <w:r w:rsidR="004B7C1F">
        <w:t>bisa dilihat dalam</w:t>
      </w:r>
      <w:r w:rsidR="00FA14AE">
        <w:t xml:space="preserve"> </w:t>
      </w:r>
      <w:r w:rsidR="00FA14AE">
        <w:fldChar w:fldCharType="begin"/>
      </w:r>
      <w:r w:rsidR="00FA14AE">
        <w:instrText xml:space="preserve"> REF _Ref169095739 \h </w:instrText>
      </w:r>
      <w:r w:rsidR="00FA14AE">
        <w:fldChar w:fldCharType="separate"/>
      </w:r>
      <w:r w:rsidR="007924A3" w:rsidRPr="006205C4">
        <w:rPr>
          <w:szCs w:val="24"/>
        </w:rPr>
        <w:t>Kode 4.</w:t>
      </w:r>
      <w:r w:rsidR="007924A3">
        <w:rPr>
          <w:noProof/>
          <w:szCs w:val="24"/>
        </w:rPr>
        <w:t>15</w:t>
      </w:r>
      <w:r w:rsidR="00FA14AE">
        <w:fldChar w:fldCharType="end"/>
      </w:r>
      <w:r w:rsidR="00FA14AE">
        <w:t>.</w:t>
      </w:r>
    </w:p>
    <w:p w14:paraId="073A68A1" w14:textId="7A395101" w:rsidR="006C5513" w:rsidRPr="006205C4" w:rsidRDefault="006205C4" w:rsidP="006205C4">
      <w:pPr>
        <w:jc w:val="center"/>
      </w:pPr>
      <w:bookmarkStart w:id="197" w:name="_Ref169095739"/>
      <w:bookmarkStart w:id="198" w:name="_Toc172830900"/>
      <w:r w:rsidRPr="006205C4">
        <w:rPr>
          <w:szCs w:val="24"/>
        </w:rPr>
        <w:t>Kode 4.</w:t>
      </w:r>
      <w:r w:rsidRPr="006205C4">
        <w:rPr>
          <w:szCs w:val="24"/>
        </w:rPr>
        <w:fldChar w:fldCharType="begin"/>
      </w:r>
      <w:r w:rsidRPr="006205C4">
        <w:rPr>
          <w:szCs w:val="24"/>
        </w:rPr>
        <w:instrText xml:space="preserve"> SEQ Kode_4. \* ARABIC </w:instrText>
      </w:r>
      <w:r w:rsidRPr="006205C4">
        <w:rPr>
          <w:szCs w:val="24"/>
        </w:rPr>
        <w:fldChar w:fldCharType="separate"/>
      </w:r>
      <w:r w:rsidR="007924A3">
        <w:rPr>
          <w:noProof/>
          <w:szCs w:val="24"/>
        </w:rPr>
        <w:t>15</w:t>
      </w:r>
      <w:r w:rsidRPr="006205C4">
        <w:rPr>
          <w:szCs w:val="24"/>
        </w:rPr>
        <w:fldChar w:fldCharType="end"/>
      </w:r>
      <w:bookmarkEnd w:id="197"/>
      <w:r w:rsidRPr="006205C4">
        <w:rPr>
          <w:szCs w:val="24"/>
        </w:rPr>
        <w:t xml:space="preserve"> Impor Library</w:t>
      </w:r>
      <w:r w:rsidR="00364916">
        <w:rPr>
          <w:szCs w:val="24"/>
        </w:rPr>
        <w:t xml:space="preserve"> untuk Modeling</w:t>
      </w:r>
      <w:bookmarkEnd w:id="198"/>
    </w:p>
    <w:tbl>
      <w:tblPr>
        <w:tblStyle w:val="TableGrid"/>
        <w:tblW w:w="0" w:type="auto"/>
        <w:tblLook w:val="04A0" w:firstRow="1" w:lastRow="0" w:firstColumn="1" w:lastColumn="0" w:noHBand="0" w:noVBand="1"/>
      </w:tblPr>
      <w:tblGrid>
        <w:gridCol w:w="7928"/>
      </w:tblGrid>
      <w:tr w:rsidR="006C5513" w14:paraId="1D0CFFC8" w14:textId="77777777" w:rsidTr="006C5513">
        <w:trPr>
          <w:hidden/>
        </w:trPr>
        <w:tc>
          <w:tcPr>
            <w:tcW w:w="7928" w:type="dxa"/>
          </w:tcPr>
          <w:p w14:paraId="282CB62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92276A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006F76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7E4023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0C95A5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9ACB5F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D4DD73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3DF152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A2F3C0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14F9EF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0A7D2B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FA94D2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4FEE1D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F60A5C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B41D04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2905BE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F062BE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AED54E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24A0E5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373ED1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02DD51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F3D9F4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828676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DA0868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2E7AEE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6F4FC4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D3E4D7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52CBF5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2B313B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3134BB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34CADD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9829E8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F07B8F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680D53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F63C63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9B8F29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D6CCDB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DABB6B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41095F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A73A66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BE6D6E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1238D7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302961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ABAA50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5A20A9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163245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1B6B99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57CF83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920F69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7D0BD6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1DB09A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991041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03C416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680FA8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7133A7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70E295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D952A2B"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8697E5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ADA830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D05890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B7AD6F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C318A6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A2CAA9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209630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088F71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DF0A54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FF64C5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790B0D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AEE69E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723B3B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EC752D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DB7574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B89144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3A7D01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958D0A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B9F88B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799C96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DE9FC1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1ECA02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B3EAB6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14873D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F79B9F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EE1658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4B392B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034F0F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DCECA5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4AA256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BFAD71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8E2C0F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6F652B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DE177A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4924DD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B17F1B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5502D9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5EFB2D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F7DEEB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DAD7B1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E6707E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E3BD03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A6F3A1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E245FA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A251B1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65D2B7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24B487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E43FAD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2865DEB"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BACCFA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F32BCD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373059B"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691404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C2BCE8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D98DA0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1C9DEA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3E8036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17A5FC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75C9F4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45E68F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13C578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E07E4D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77B6FD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CCB2B7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C124B6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5064FB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9AE6E7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903062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1D47AA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95C799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02DFBD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C7819A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572B06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889055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EC64D1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D2FDB9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DED2CB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47AB05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EF2B97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A402DB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220205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2F07D1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A2F27A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10713F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3CEDA8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125BE3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D9D76D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088FDEB"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E12AAA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83A068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29B272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786FBF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7CB847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4C0126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A79DD1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C9648F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C52679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67A541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B1F309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63FA74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E2CF4D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B3D9F0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9571B5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248CB1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B64CF1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EFE587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A0E0D25"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3CA1D4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7240A1A"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B9F036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1A6859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F7EB257"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0683A2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E4D945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AEB2D5B"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2C60766"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9F4C90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7D0946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1F675A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AFD9FE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915945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2D55E1C"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DF2C0B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88115D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56B807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0D7AD48"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6559E163"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5FAED7D0"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5746C1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89DC8BF"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39A67FBE"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BC831BD"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291C4FB4"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7BBACD29"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49E5FE12"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13B4B8A1" w14:textId="77777777" w:rsidR="00C55B43" w:rsidRPr="00C55B43" w:rsidRDefault="00C55B43" w:rsidP="003809E9">
            <w:pPr>
              <w:pStyle w:val="ListParagraph"/>
              <w:numPr>
                <w:ilvl w:val="0"/>
                <w:numId w:val="22"/>
              </w:numPr>
              <w:spacing w:before="100" w:beforeAutospacing="1" w:line="276" w:lineRule="auto"/>
              <w:ind w:left="349"/>
              <w:contextualSpacing w:val="0"/>
              <w:jc w:val="left"/>
              <w:rPr>
                <w:rFonts w:ascii="Lucida Console" w:eastAsia="Times New Roman" w:hAnsi="Lucida Console" w:cs="Times New Roman"/>
                <w:vanish/>
                <w:color w:val="0000FF"/>
                <w:sz w:val="16"/>
                <w:szCs w:val="16"/>
              </w:rPr>
            </w:pPr>
          </w:p>
          <w:p w14:paraId="0525B2E1" w14:textId="1750D980"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transformers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BertTokenizerFast</w:t>
            </w:r>
          </w:p>
          <w:p w14:paraId="124C0AF4"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transformers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BertForTokenClassification</w:t>
            </w:r>
          </w:p>
          <w:p w14:paraId="0A4CE260"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torch.utils.data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DataLoader</w:t>
            </w:r>
          </w:p>
          <w:p w14:paraId="42952509"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sklearn.metrics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precision_recall_fscore_support</w:t>
            </w:r>
          </w:p>
          <w:p w14:paraId="6EBAB1E5"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sklearn.metrics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classification_report</w:t>
            </w:r>
          </w:p>
          <w:p w14:paraId="0B47800D"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tqdm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tqdm</w:t>
            </w:r>
          </w:p>
          <w:p w14:paraId="51082EE4"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sklearn.model_selection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KFold</w:t>
            </w:r>
          </w:p>
          <w:p w14:paraId="41FBB533"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from</w:t>
            </w:r>
            <w:r w:rsidRPr="00032D6A">
              <w:rPr>
                <w:rFonts w:ascii="Lucida Console" w:eastAsia="Times New Roman" w:hAnsi="Lucida Console" w:cs="Times New Roman"/>
                <w:color w:val="000000"/>
                <w:sz w:val="16"/>
                <w:szCs w:val="16"/>
              </w:rPr>
              <w:t xml:space="preserve"> statistics </w:t>
            </w: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mean</w:t>
            </w:r>
          </w:p>
          <w:p w14:paraId="70632D3B"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seaborn </w:t>
            </w:r>
            <w:r w:rsidRPr="00032D6A">
              <w:rPr>
                <w:rFonts w:ascii="Lucida Console" w:eastAsia="Times New Roman" w:hAnsi="Lucida Console" w:cs="Times New Roman"/>
                <w:color w:val="0000FF"/>
                <w:sz w:val="16"/>
                <w:szCs w:val="16"/>
              </w:rPr>
              <w:t>as</w:t>
            </w:r>
            <w:r w:rsidRPr="00032D6A">
              <w:rPr>
                <w:rFonts w:ascii="Lucida Console" w:eastAsia="Times New Roman" w:hAnsi="Lucida Console" w:cs="Times New Roman"/>
                <w:color w:val="000000"/>
                <w:sz w:val="16"/>
                <w:szCs w:val="16"/>
              </w:rPr>
              <w:t xml:space="preserve"> sns</w:t>
            </w:r>
          </w:p>
          <w:p w14:paraId="27CB2A1E"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matplotlib.pyplot </w:t>
            </w:r>
            <w:r w:rsidRPr="00032D6A">
              <w:rPr>
                <w:rFonts w:ascii="Lucida Console" w:eastAsia="Times New Roman" w:hAnsi="Lucida Console" w:cs="Times New Roman"/>
                <w:color w:val="0000FF"/>
                <w:sz w:val="16"/>
                <w:szCs w:val="16"/>
              </w:rPr>
              <w:t>as</w:t>
            </w:r>
            <w:r w:rsidRPr="00032D6A">
              <w:rPr>
                <w:rFonts w:ascii="Lucida Console" w:eastAsia="Times New Roman" w:hAnsi="Lucida Console" w:cs="Times New Roman"/>
                <w:color w:val="000000"/>
                <w:sz w:val="16"/>
                <w:szCs w:val="16"/>
              </w:rPr>
              <w:t xml:space="preserve"> plt</w:t>
            </w:r>
          </w:p>
          <w:p w14:paraId="381B9A24"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pandas </w:t>
            </w:r>
            <w:r w:rsidRPr="00032D6A">
              <w:rPr>
                <w:rFonts w:ascii="Lucida Console" w:eastAsia="Times New Roman" w:hAnsi="Lucida Console" w:cs="Times New Roman"/>
                <w:color w:val="0000FF"/>
                <w:sz w:val="16"/>
                <w:szCs w:val="16"/>
              </w:rPr>
              <w:t>as</w:t>
            </w:r>
            <w:r w:rsidRPr="00032D6A">
              <w:rPr>
                <w:rFonts w:ascii="Lucida Console" w:eastAsia="Times New Roman" w:hAnsi="Lucida Console" w:cs="Times New Roman"/>
                <w:color w:val="000000"/>
                <w:sz w:val="16"/>
                <w:szCs w:val="16"/>
              </w:rPr>
              <w:t xml:space="preserve"> pd</w:t>
            </w:r>
          </w:p>
          <w:p w14:paraId="15F5175F"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torch</w:t>
            </w:r>
          </w:p>
          <w:p w14:paraId="768E4524"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gdown</w:t>
            </w:r>
          </w:p>
          <w:p w14:paraId="4AFF67AB"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warnings</w:t>
            </w:r>
          </w:p>
          <w:p w14:paraId="4338F30C"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os</w:t>
            </w:r>
          </w:p>
          <w:p w14:paraId="7AD0EAB9"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FF"/>
                <w:sz w:val="16"/>
                <w:szCs w:val="16"/>
              </w:rPr>
              <w:t>import</w:t>
            </w:r>
            <w:r w:rsidRPr="00032D6A">
              <w:rPr>
                <w:rFonts w:ascii="Lucida Console" w:eastAsia="Times New Roman" w:hAnsi="Lucida Console" w:cs="Times New Roman"/>
                <w:color w:val="000000"/>
                <w:sz w:val="16"/>
                <w:szCs w:val="16"/>
              </w:rPr>
              <w:t xml:space="preserve"> numpy </w:t>
            </w:r>
            <w:r w:rsidRPr="00032D6A">
              <w:rPr>
                <w:rFonts w:ascii="Lucida Console" w:eastAsia="Times New Roman" w:hAnsi="Lucida Console" w:cs="Times New Roman"/>
                <w:color w:val="0000FF"/>
                <w:sz w:val="16"/>
                <w:szCs w:val="16"/>
              </w:rPr>
              <w:t>as</w:t>
            </w:r>
            <w:r w:rsidRPr="00032D6A">
              <w:rPr>
                <w:rFonts w:ascii="Lucida Console" w:eastAsia="Times New Roman" w:hAnsi="Lucida Console" w:cs="Times New Roman"/>
                <w:color w:val="000000"/>
                <w:sz w:val="16"/>
                <w:szCs w:val="16"/>
              </w:rPr>
              <w:t xml:space="preserve"> np</w:t>
            </w:r>
          </w:p>
          <w:p w14:paraId="3BC9B378" w14:textId="77777777"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00"/>
                <w:sz w:val="16"/>
                <w:szCs w:val="16"/>
              </w:rPr>
              <w:t>warnings.filterwarnings(</w:t>
            </w:r>
            <w:r w:rsidRPr="00032D6A">
              <w:rPr>
                <w:rFonts w:ascii="Lucida Console" w:eastAsia="Times New Roman" w:hAnsi="Lucida Console" w:cs="Times New Roman"/>
                <w:color w:val="A31515"/>
                <w:sz w:val="16"/>
                <w:szCs w:val="16"/>
              </w:rPr>
              <w:t>'ignore'</w:t>
            </w:r>
            <w:r w:rsidRPr="00032D6A">
              <w:rPr>
                <w:rFonts w:ascii="Lucida Console" w:eastAsia="Times New Roman" w:hAnsi="Lucida Console" w:cs="Times New Roman"/>
                <w:color w:val="000000"/>
                <w:sz w:val="16"/>
                <w:szCs w:val="16"/>
              </w:rPr>
              <w:t>)</w:t>
            </w:r>
          </w:p>
          <w:p w14:paraId="699BE780" w14:textId="0CCF20A2" w:rsidR="006C5513" w:rsidRPr="00032D6A" w:rsidRDefault="006C5513" w:rsidP="003809E9">
            <w:pPr>
              <w:numPr>
                <w:ilvl w:val="0"/>
                <w:numId w:val="22"/>
              </w:numPr>
              <w:spacing w:before="100" w:beforeAutospacing="1" w:line="276" w:lineRule="auto"/>
              <w:ind w:left="349"/>
              <w:jc w:val="left"/>
              <w:rPr>
                <w:rFonts w:ascii="Lucida Console" w:eastAsia="Times New Roman" w:hAnsi="Lucida Console" w:cs="Times New Roman"/>
                <w:color w:val="000000"/>
                <w:sz w:val="16"/>
                <w:szCs w:val="16"/>
              </w:rPr>
            </w:pPr>
            <w:r w:rsidRPr="00032D6A">
              <w:rPr>
                <w:rFonts w:ascii="Lucida Console" w:eastAsia="Times New Roman" w:hAnsi="Lucida Console" w:cs="Times New Roman"/>
                <w:color w:val="000000"/>
                <w:sz w:val="16"/>
                <w:szCs w:val="16"/>
              </w:rPr>
              <w:t>os.environ[</w:t>
            </w:r>
            <w:r w:rsidRPr="00032D6A">
              <w:rPr>
                <w:rFonts w:ascii="Lucida Console" w:eastAsia="Times New Roman" w:hAnsi="Lucida Console" w:cs="Times New Roman"/>
                <w:color w:val="A31515"/>
                <w:sz w:val="16"/>
                <w:szCs w:val="16"/>
              </w:rPr>
              <w:t>'TOKENIZERS_PARALLELISM'</w:t>
            </w:r>
            <w:r w:rsidRPr="00032D6A">
              <w:rPr>
                <w:rFonts w:ascii="Lucida Console" w:eastAsia="Times New Roman" w:hAnsi="Lucida Console" w:cs="Times New Roman"/>
                <w:color w:val="000000"/>
                <w:sz w:val="16"/>
                <w:szCs w:val="16"/>
              </w:rPr>
              <w:t xml:space="preserve">] = </w:t>
            </w:r>
            <w:r w:rsidRPr="00032D6A">
              <w:rPr>
                <w:rFonts w:ascii="Lucida Console" w:eastAsia="Times New Roman" w:hAnsi="Lucida Console" w:cs="Times New Roman"/>
                <w:color w:val="A31515"/>
                <w:sz w:val="16"/>
                <w:szCs w:val="16"/>
              </w:rPr>
              <w:t>'true'</w:t>
            </w:r>
          </w:p>
        </w:tc>
      </w:tr>
    </w:tbl>
    <w:p w14:paraId="2E2863FA" w14:textId="77777777" w:rsidR="006C5513" w:rsidRPr="006C5513" w:rsidRDefault="006C5513" w:rsidP="006C5513"/>
    <w:p w14:paraId="7DDC0A28" w14:textId="094123EF" w:rsidR="006C5513" w:rsidRDefault="00F04D2A" w:rsidP="00C03B85">
      <w:pPr>
        <w:pStyle w:val="Heading4"/>
      </w:pPr>
      <w:r>
        <w:t>Mengunduh</w:t>
      </w:r>
      <w:r w:rsidR="000D7B5E">
        <w:t xml:space="preserve"> dan Memuat Dataset</w:t>
      </w:r>
    </w:p>
    <w:p w14:paraId="54057874" w14:textId="35B9B1C4" w:rsidR="00AD3D8C" w:rsidRPr="0099381B" w:rsidRDefault="00FF5616" w:rsidP="00F04D2A">
      <w:pPr>
        <w:ind w:firstLine="720"/>
      </w:pPr>
      <w:r>
        <w:t xml:space="preserve">Tahap selanjutnya </w:t>
      </w:r>
      <w:r w:rsidR="00F04D2A">
        <w:t xml:space="preserve">adalah mengunduh </w:t>
      </w:r>
      <w:r>
        <w:t>dataset yang telah disimpan</w:t>
      </w:r>
      <w:r w:rsidR="00F04D2A">
        <w:t xml:space="preserve"> di</w:t>
      </w:r>
      <w:r>
        <w:t xml:space="preserve"> Google Drive dengan menggunakan </w:t>
      </w:r>
      <w:r w:rsidRPr="00FF5616">
        <w:rPr>
          <w:i/>
        </w:rPr>
        <w:t>library gdown</w:t>
      </w:r>
      <w:r w:rsidR="007D3D4A">
        <w:t>. Kode untuk mengunduh</w:t>
      </w:r>
      <w:r w:rsidR="00364864">
        <w:t xml:space="preserve"> dataset </w:t>
      </w:r>
      <w:r w:rsidR="004B7C1F">
        <w:t>bisa dilihat dalam</w:t>
      </w:r>
      <w:r w:rsidR="00364864">
        <w:t xml:space="preserve"> </w:t>
      </w:r>
      <w:r w:rsidR="003847A3">
        <w:fldChar w:fldCharType="begin"/>
      </w:r>
      <w:r w:rsidR="003847A3">
        <w:instrText xml:space="preserve"> REF _Ref169098244 \h </w:instrText>
      </w:r>
      <w:r w:rsidR="003847A3">
        <w:fldChar w:fldCharType="separate"/>
      </w:r>
      <w:r w:rsidR="007924A3" w:rsidRPr="00AD3D8C">
        <w:rPr>
          <w:szCs w:val="24"/>
        </w:rPr>
        <w:t>Kode 4.</w:t>
      </w:r>
      <w:r w:rsidR="007924A3">
        <w:rPr>
          <w:noProof/>
          <w:szCs w:val="24"/>
        </w:rPr>
        <w:t>16</w:t>
      </w:r>
      <w:r w:rsidR="003847A3">
        <w:fldChar w:fldCharType="end"/>
      </w:r>
      <w:r w:rsidR="003847A3">
        <w:t>.</w:t>
      </w:r>
    </w:p>
    <w:p w14:paraId="31D3CB44" w14:textId="6BD59363" w:rsidR="00AD3D8C" w:rsidRPr="00AD3D8C" w:rsidRDefault="00AD3D8C" w:rsidP="00AD3D8C">
      <w:pPr>
        <w:jc w:val="center"/>
      </w:pPr>
      <w:bookmarkStart w:id="199" w:name="_Ref169098244"/>
      <w:bookmarkStart w:id="200" w:name="_Toc172830901"/>
      <w:r w:rsidRPr="00AD3D8C">
        <w:rPr>
          <w:szCs w:val="24"/>
        </w:rPr>
        <w:t>Kode 4.</w:t>
      </w:r>
      <w:r w:rsidRPr="00AD3D8C">
        <w:rPr>
          <w:szCs w:val="24"/>
        </w:rPr>
        <w:fldChar w:fldCharType="begin"/>
      </w:r>
      <w:r w:rsidRPr="00AD3D8C">
        <w:rPr>
          <w:szCs w:val="24"/>
        </w:rPr>
        <w:instrText xml:space="preserve"> SEQ Kode_4. \* ARABIC </w:instrText>
      </w:r>
      <w:r w:rsidRPr="00AD3D8C">
        <w:rPr>
          <w:szCs w:val="24"/>
        </w:rPr>
        <w:fldChar w:fldCharType="separate"/>
      </w:r>
      <w:r w:rsidR="007924A3">
        <w:rPr>
          <w:noProof/>
          <w:szCs w:val="24"/>
        </w:rPr>
        <w:t>16</w:t>
      </w:r>
      <w:r w:rsidRPr="00AD3D8C">
        <w:rPr>
          <w:szCs w:val="24"/>
        </w:rPr>
        <w:fldChar w:fldCharType="end"/>
      </w:r>
      <w:bookmarkEnd w:id="199"/>
      <w:r w:rsidRPr="00AD3D8C">
        <w:rPr>
          <w:szCs w:val="24"/>
        </w:rPr>
        <w:t xml:space="preserve"> </w:t>
      </w:r>
      <w:r w:rsidR="007D3D4A">
        <w:rPr>
          <w:szCs w:val="24"/>
        </w:rPr>
        <w:t xml:space="preserve">Mengunduh </w:t>
      </w:r>
      <w:r w:rsidR="00267F81">
        <w:rPr>
          <w:szCs w:val="24"/>
        </w:rPr>
        <w:t>Dataset</w:t>
      </w:r>
      <w:bookmarkEnd w:id="200"/>
    </w:p>
    <w:tbl>
      <w:tblPr>
        <w:tblStyle w:val="TableGrid"/>
        <w:tblW w:w="0" w:type="auto"/>
        <w:tblLook w:val="04A0" w:firstRow="1" w:lastRow="0" w:firstColumn="1" w:lastColumn="0" w:noHBand="0" w:noVBand="1"/>
      </w:tblPr>
      <w:tblGrid>
        <w:gridCol w:w="7928"/>
      </w:tblGrid>
      <w:tr w:rsidR="006C5513" w14:paraId="16675E70" w14:textId="77777777" w:rsidTr="006C5513">
        <w:trPr>
          <w:hidden/>
        </w:trPr>
        <w:tc>
          <w:tcPr>
            <w:tcW w:w="7928" w:type="dxa"/>
          </w:tcPr>
          <w:p w14:paraId="45A5681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9654FA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010386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4B208E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E7CF31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499D2D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F46589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D85B0A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0F106E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C3D4CE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1532B0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C59322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1D7032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8E3A2F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574BD9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E1DAB4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CA6AC4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C236F7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DC2008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A7965D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09E6C0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7B1E9E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EDB8A0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84275B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DB5AB4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41837E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6A7B25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B3EC5C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C2F318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288D7F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18E0F6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F0189B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0A3972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4A0CD2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3D28D5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C6843B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3E5CD5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45D5E2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0693B7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6B1EF6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29B6F7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F103CF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EEF2E0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579671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E2CBA8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F7781D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CB9F1F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AA7E29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C57B20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D3D21C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A83F8B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CF3D87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7EE3B6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15CBF9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A46017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25B4B5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AE0CE9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689786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26EB88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EA9B2E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77E5AD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043CFA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DAF1DC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D8187B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01994B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FC60F9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232C68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CC95DF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958BD4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840B6E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02884E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CF6E39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3BE2D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7713D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598D40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E2EDF1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F40EAB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D51CFF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624197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1102E5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FF08D4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01900A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5CE4F0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60A2C2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53C4EB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03FAE2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1AA0D6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7FC15F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651675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68A1F2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94D5DB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CF37B7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F390EA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2F566B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4F8022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2FF1E9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5BF6BF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8F1591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EDC7BD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851749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759933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3F09C2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648DD7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EE14FA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DEC498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CFE734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162A9B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FCF087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1146EC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3376FD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9344B1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DF080C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2939A4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D95C3E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BBF375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FDC5DB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574244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12006B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CBB86E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2859F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E991AE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882AB4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E5766A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B99E09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34641C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33FE4E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041856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345CA3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28327D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F3783E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E5CA09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D60CC1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A225B5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21D8C6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59FCC1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358876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50DE64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7CCBBB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7DC996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E447B8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0EDB17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72EC6E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BE0313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3CDB62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075978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707B2D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D3A0D4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E0A31D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C08C1F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26C5BB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9311FEC"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11421C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DC1C6D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9CB80D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4B4FFF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941921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412C18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900109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AD2000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67313C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42A2A6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58F1AC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152EC2E"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BEF3EE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024002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B64743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4679A7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37692D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F2683F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FD4AE8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8A277F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5502C9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534CD8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112FAB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881DAD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BD9CA3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29218F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8C0532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A14162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72C22E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DAA3C0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8728F6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07BA1D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8C10AC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DD88118"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1A1A7E7"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1B36DD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F49F2EF"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1F048A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EF20BE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EAB7E7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4ECBF5D"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9ED760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5FDB8F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BA0380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4C8C89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7B7A4AA"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4B1AC44"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ED9E44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95CDD20"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C710D6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960744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EA87A0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F70EED5"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EDE2B96"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C4DF8C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A098F31"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16B1E09"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ED85B2B"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B9DF592"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9005973" w14:textId="77777777" w:rsidR="00C55B43" w:rsidRPr="00C55B43" w:rsidRDefault="00C55B43" w:rsidP="003809E9">
            <w:pPr>
              <w:pStyle w:val="ListParagraph"/>
              <w:numPr>
                <w:ilvl w:val="0"/>
                <w:numId w:val="23"/>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F590D7D" w14:textId="75E2CDDC" w:rsidR="006C5513" w:rsidRPr="00037A18" w:rsidRDefault="00037A18" w:rsidP="003809E9">
            <w:pPr>
              <w:numPr>
                <w:ilvl w:val="0"/>
                <w:numId w:val="23"/>
              </w:numPr>
              <w:spacing w:before="100" w:beforeAutospacing="1" w:line="276" w:lineRule="auto"/>
              <w:ind w:left="349"/>
              <w:jc w:val="left"/>
              <w:rPr>
                <w:rFonts w:ascii="Lucida Console" w:eastAsia="Times New Roman" w:hAnsi="Lucida Console" w:cs="Times New Roman"/>
                <w:color w:val="000000"/>
                <w:sz w:val="16"/>
                <w:szCs w:val="16"/>
              </w:rPr>
            </w:pPr>
            <w:r w:rsidRPr="00037A18">
              <w:rPr>
                <w:rFonts w:ascii="Lucida Console" w:eastAsia="Times New Roman" w:hAnsi="Lucida Console" w:cs="Times New Roman"/>
                <w:color w:val="000000"/>
                <w:sz w:val="16"/>
                <w:szCs w:val="16"/>
              </w:rPr>
              <w:t>gdown.download(</w:t>
            </w:r>
            <w:r w:rsidRPr="00037A18">
              <w:rPr>
                <w:rFonts w:ascii="Lucida Console" w:eastAsia="Times New Roman" w:hAnsi="Lucida Console" w:cs="Times New Roman"/>
                <w:color w:val="A31515"/>
                <w:sz w:val="16"/>
                <w:szCs w:val="16"/>
              </w:rPr>
              <w:t>f'https://drive.google.com/uc?id=1pgdVCs7CVOzyA6n6i3dY9xxDUi2dMqvm'</w:t>
            </w:r>
            <w:r w:rsidRPr="00037A18">
              <w:rPr>
                <w:rFonts w:ascii="Lucida Console" w:eastAsia="Times New Roman" w:hAnsi="Lucida Console" w:cs="Times New Roman"/>
                <w:color w:val="000000"/>
                <w:sz w:val="16"/>
                <w:szCs w:val="16"/>
              </w:rPr>
              <w:t xml:space="preserve">, </w:t>
            </w:r>
            <w:r w:rsidRPr="00037A18">
              <w:rPr>
                <w:rFonts w:ascii="Lucida Console" w:eastAsia="Times New Roman" w:hAnsi="Lucida Console" w:cs="Times New Roman"/>
                <w:color w:val="A31515"/>
                <w:sz w:val="16"/>
                <w:szCs w:val="16"/>
              </w:rPr>
              <w:t>'Dataset Pidana 1000 Without O (BERT Format).csv'</w:t>
            </w:r>
            <w:r w:rsidRPr="00037A18">
              <w:rPr>
                <w:rFonts w:ascii="Lucida Console" w:eastAsia="Times New Roman" w:hAnsi="Lucida Console" w:cs="Times New Roman"/>
                <w:color w:val="000000"/>
                <w:sz w:val="16"/>
                <w:szCs w:val="16"/>
              </w:rPr>
              <w:t>, quiet=</w:t>
            </w:r>
            <w:r w:rsidRPr="00037A18">
              <w:rPr>
                <w:rFonts w:ascii="Lucida Console" w:eastAsia="Times New Roman" w:hAnsi="Lucida Console" w:cs="Times New Roman"/>
                <w:color w:val="A31515"/>
                <w:sz w:val="16"/>
                <w:szCs w:val="16"/>
              </w:rPr>
              <w:t>False</w:t>
            </w:r>
            <w:r w:rsidRPr="00037A18">
              <w:rPr>
                <w:rFonts w:ascii="Lucida Console" w:eastAsia="Times New Roman" w:hAnsi="Lucida Console" w:cs="Times New Roman"/>
                <w:color w:val="000000"/>
                <w:sz w:val="16"/>
                <w:szCs w:val="16"/>
              </w:rPr>
              <w:t>)</w:t>
            </w:r>
          </w:p>
        </w:tc>
      </w:tr>
    </w:tbl>
    <w:p w14:paraId="5F77E8ED" w14:textId="3BA0362D" w:rsidR="006C5513" w:rsidRDefault="006C5513" w:rsidP="006C5513">
      <w:pPr>
        <w:tabs>
          <w:tab w:val="left" w:pos="1377"/>
        </w:tabs>
      </w:pPr>
    </w:p>
    <w:p w14:paraId="371573E7" w14:textId="15732237" w:rsidR="000435F3" w:rsidRPr="00600F66" w:rsidRDefault="00600F66" w:rsidP="006C5513">
      <w:pPr>
        <w:tabs>
          <w:tab w:val="left" w:pos="1377"/>
        </w:tabs>
      </w:pPr>
      <w:r>
        <w:t xml:space="preserve">Setelah proses </w:t>
      </w:r>
      <w:r w:rsidR="00F04D2A">
        <w:t xml:space="preserve">pengunduhan </w:t>
      </w:r>
      <w:r>
        <w:t>selesai</w:t>
      </w:r>
      <w:r w:rsidR="00F04D2A">
        <w:t>,</w:t>
      </w:r>
      <w:r>
        <w:t xml:space="preserve"> </w:t>
      </w:r>
      <w:r w:rsidR="00F04D2A" w:rsidRPr="00F04D2A">
        <w:t xml:space="preserve">dataset dimuat dan disimpan dalam variabel </w:t>
      </w:r>
      <w:r w:rsidR="00F04D2A" w:rsidRPr="00F04D2A">
        <w:rPr>
          <w:i/>
        </w:rPr>
        <w:t>df</w:t>
      </w:r>
      <w:r w:rsidR="00F04D2A" w:rsidRPr="00F04D2A">
        <w:t xml:space="preserve"> dengan menggunakan</w:t>
      </w:r>
      <w:r>
        <w:t xml:space="preserve"> </w:t>
      </w:r>
      <w:r w:rsidRPr="00272111">
        <w:rPr>
          <w:i/>
        </w:rPr>
        <w:t>library pandas</w:t>
      </w:r>
      <w:r>
        <w:t xml:space="preserve">. Kode memuat dataset ini dapat diliat pada </w:t>
      </w:r>
      <w:r>
        <w:fldChar w:fldCharType="begin"/>
      </w:r>
      <w:r>
        <w:instrText xml:space="preserve"> REF _Ref169098515 \h </w:instrText>
      </w:r>
      <w:r>
        <w:fldChar w:fldCharType="separate"/>
      </w:r>
      <w:r w:rsidR="007924A3" w:rsidRPr="00267F81">
        <w:rPr>
          <w:szCs w:val="24"/>
        </w:rPr>
        <w:t>Kode 4.</w:t>
      </w:r>
      <w:r w:rsidR="007924A3">
        <w:rPr>
          <w:noProof/>
          <w:szCs w:val="24"/>
        </w:rPr>
        <w:t>17</w:t>
      </w:r>
      <w:r>
        <w:fldChar w:fldCharType="end"/>
      </w:r>
      <w:r w:rsidR="00ED7B13">
        <w:t>.</w:t>
      </w:r>
    </w:p>
    <w:p w14:paraId="3BC14C05" w14:textId="4E7A6E7F" w:rsidR="00267F81" w:rsidRPr="00267F81" w:rsidRDefault="00267F81" w:rsidP="00267F81">
      <w:pPr>
        <w:tabs>
          <w:tab w:val="left" w:pos="1377"/>
        </w:tabs>
        <w:jc w:val="center"/>
      </w:pPr>
      <w:bookmarkStart w:id="201" w:name="_Ref169098515"/>
      <w:bookmarkStart w:id="202" w:name="_Toc172830902"/>
      <w:r w:rsidRPr="00267F81">
        <w:rPr>
          <w:szCs w:val="24"/>
        </w:rPr>
        <w:t>Kode 4.</w:t>
      </w:r>
      <w:r w:rsidRPr="00267F81">
        <w:rPr>
          <w:szCs w:val="24"/>
        </w:rPr>
        <w:fldChar w:fldCharType="begin"/>
      </w:r>
      <w:r w:rsidRPr="00267F81">
        <w:rPr>
          <w:szCs w:val="24"/>
        </w:rPr>
        <w:instrText xml:space="preserve"> SEQ Kode_4. \* ARABIC </w:instrText>
      </w:r>
      <w:r w:rsidRPr="00267F81">
        <w:rPr>
          <w:szCs w:val="24"/>
        </w:rPr>
        <w:fldChar w:fldCharType="separate"/>
      </w:r>
      <w:r w:rsidR="007924A3">
        <w:rPr>
          <w:noProof/>
          <w:szCs w:val="24"/>
        </w:rPr>
        <w:t>17</w:t>
      </w:r>
      <w:r w:rsidRPr="00267F81">
        <w:rPr>
          <w:szCs w:val="24"/>
        </w:rPr>
        <w:fldChar w:fldCharType="end"/>
      </w:r>
      <w:bookmarkEnd w:id="201"/>
      <w:r w:rsidRPr="00267F81">
        <w:rPr>
          <w:szCs w:val="24"/>
        </w:rPr>
        <w:t xml:space="preserve"> </w:t>
      </w:r>
      <w:r>
        <w:rPr>
          <w:szCs w:val="24"/>
        </w:rPr>
        <w:t>Memuat Dataset</w:t>
      </w:r>
      <w:bookmarkEnd w:id="202"/>
    </w:p>
    <w:tbl>
      <w:tblPr>
        <w:tblStyle w:val="TableGrid"/>
        <w:tblW w:w="0" w:type="auto"/>
        <w:tblLook w:val="04A0" w:firstRow="1" w:lastRow="0" w:firstColumn="1" w:lastColumn="0" w:noHBand="0" w:noVBand="1"/>
      </w:tblPr>
      <w:tblGrid>
        <w:gridCol w:w="7928"/>
      </w:tblGrid>
      <w:tr w:rsidR="00037A18" w14:paraId="25FFF502" w14:textId="77777777" w:rsidTr="00037A18">
        <w:trPr>
          <w:hidden/>
        </w:trPr>
        <w:tc>
          <w:tcPr>
            <w:tcW w:w="7928" w:type="dxa"/>
          </w:tcPr>
          <w:p w14:paraId="57CBDA3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97997F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F4935A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D5F4A4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DA0184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04654D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CE7096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ABB662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A8F291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17A3D1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ED64E6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F6CFFE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EE2F00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E4DFD1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26B453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D8E276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200C9C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97C716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F282DE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24AA35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65AE63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EEEA1C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59EAF9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2F8827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0E4EB1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407D83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488D7E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5BC1CD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AFF3D7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1803EC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C0C14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DF0480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8EF9A9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DB616F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7112F8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F10C35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9FB84E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391AD4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733623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8086E5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ACEA92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CFB24B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06AE9E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249D62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43B904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69ABE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81B160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16ADEF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1FD150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10A745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A98B8C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BE18B3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538C39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35CBBD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331F2D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A9B982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8B912B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7F22A2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9EBA7F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52D636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607772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8C54F7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DCD4AA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ACF753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721934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5C708B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143B82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263497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952CDD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412B19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B94E0D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0A6E95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496120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B0CD58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7FF5A6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EB7608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D5C0E9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36AA6F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DF261C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9D98C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BA3122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694C02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891794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224C8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2E036D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42C1C6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D510AB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81FE74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A7BCEA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BAF87E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34690C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F4F663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168CD4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011011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0E6A84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2DFE8E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7E60B4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58D458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3F842B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2494B2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1AAC85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07F533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B5E00D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71041C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374482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A9987A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2D2EE0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DDF7B1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072669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7B62F5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C81F33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61E57C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9F7A55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0876A8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BD319C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DDF777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F30140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642F51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02033B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67CA6B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0F9F92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587626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A2D8DF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AC7057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B52D55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5C6200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E898AD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3A54F8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829349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F5C39B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94762D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B2A63B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F860BC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3A19F9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8E5329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BFF768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F2FA69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082BE0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4E1812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5982FB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9E3341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2E882E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C9BE07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6B3C2E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1B4133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7E9206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70922F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E3AD7B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588F05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C4E049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5E15F0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AC8725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B24A34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756CFB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90FE1A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82B51F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6036DF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077D2E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BA2F46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E71C27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5F9A29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431506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7DEA2F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7C3A3C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7EBECC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E244A2C"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823C7E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213886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52BB0A2"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945579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ABCEE8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3F9C53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D236F3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41AFB3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B4AE8A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DD8438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E2AE66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A7161A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3ACAA2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80FB8D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46DC97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36D753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8B7BDA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69E9D3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2CB796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10EBF8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29A5E7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8F44F0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D2830A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F8094B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22F8468"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4EC50FA"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CFE55FE"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E1730B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785AF6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57DD2247"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DFA9C4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22E6644"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A99992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56A71DB"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64299459"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EE710E0"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62F9FC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9F127C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FC142F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25BF7F7F"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2D84431"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0851766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1909FD3"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75A25B75"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1D2BC016"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48D2F75D" w14:textId="77777777" w:rsidR="00C55B43" w:rsidRPr="00C55B43" w:rsidRDefault="00C55B43" w:rsidP="003809E9">
            <w:pPr>
              <w:pStyle w:val="ListParagraph"/>
              <w:numPr>
                <w:ilvl w:val="0"/>
                <w:numId w:val="24"/>
              </w:numPr>
              <w:spacing w:before="100" w:beforeAutospacing="1" w:line="276" w:lineRule="auto"/>
              <w:ind w:left="349"/>
              <w:contextualSpacing w:val="0"/>
              <w:jc w:val="left"/>
              <w:rPr>
                <w:rFonts w:ascii="Lucida Console" w:eastAsia="Times New Roman" w:hAnsi="Lucida Console" w:cs="Times New Roman"/>
                <w:vanish/>
                <w:color w:val="000000"/>
                <w:sz w:val="16"/>
                <w:szCs w:val="16"/>
              </w:rPr>
            </w:pPr>
          </w:p>
          <w:p w14:paraId="3765E725" w14:textId="3274E070" w:rsidR="00037A18" w:rsidRPr="00037A18" w:rsidRDefault="00037A18" w:rsidP="003809E9">
            <w:pPr>
              <w:numPr>
                <w:ilvl w:val="0"/>
                <w:numId w:val="24"/>
              </w:numPr>
              <w:spacing w:before="100" w:beforeAutospacing="1" w:line="276" w:lineRule="auto"/>
              <w:ind w:left="349"/>
              <w:jc w:val="left"/>
              <w:rPr>
                <w:rFonts w:ascii="Lucida Console" w:eastAsia="Times New Roman" w:hAnsi="Lucida Console" w:cs="Times New Roman"/>
                <w:color w:val="000000"/>
                <w:sz w:val="16"/>
                <w:szCs w:val="16"/>
              </w:rPr>
            </w:pPr>
            <w:r w:rsidRPr="00037A18">
              <w:rPr>
                <w:rFonts w:ascii="Lucida Console" w:eastAsia="Times New Roman" w:hAnsi="Lucida Console" w:cs="Times New Roman"/>
                <w:color w:val="000000"/>
                <w:sz w:val="16"/>
                <w:szCs w:val="16"/>
              </w:rPr>
              <w:t>df = pd.read_csv(</w:t>
            </w:r>
            <w:r w:rsidRPr="00037A18">
              <w:rPr>
                <w:rFonts w:ascii="Lucida Console" w:eastAsia="Times New Roman" w:hAnsi="Lucida Console" w:cs="Times New Roman"/>
                <w:color w:val="A31515"/>
                <w:sz w:val="16"/>
                <w:szCs w:val="16"/>
              </w:rPr>
              <w:t>'Dataset Pidana 1000 Without O (BERT Format).csv'</w:t>
            </w:r>
            <w:r w:rsidRPr="00037A18">
              <w:rPr>
                <w:rFonts w:ascii="Lucida Console" w:eastAsia="Times New Roman" w:hAnsi="Lucida Console" w:cs="Times New Roman"/>
                <w:color w:val="000000"/>
                <w:sz w:val="16"/>
                <w:szCs w:val="16"/>
              </w:rPr>
              <w:t>)</w:t>
            </w:r>
          </w:p>
          <w:p w14:paraId="44204B92" w14:textId="4085C8D8" w:rsidR="00037A18" w:rsidRPr="00037A18" w:rsidRDefault="00037A18" w:rsidP="003809E9">
            <w:pPr>
              <w:numPr>
                <w:ilvl w:val="0"/>
                <w:numId w:val="24"/>
              </w:numPr>
              <w:spacing w:before="100" w:beforeAutospacing="1" w:line="276" w:lineRule="auto"/>
              <w:ind w:left="349"/>
              <w:jc w:val="left"/>
              <w:rPr>
                <w:sz w:val="16"/>
                <w:szCs w:val="16"/>
              </w:rPr>
            </w:pPr>
            <w:r w:rsidRPr="00037A18">
              <w:rPr>
                <w:rFonts w:ascii="Lucida Console" w:eastAsia="Times New Roman" w:hAnsi="Lucida Console" w:cs="Times New Roman"/>
                <w:color w:val="000000"/>
                <w:sz w:val="16"/>
                <w:szCs w:val="16"/>
              </w:rPr>
              <w:t>df</w:t>
            </w:r>
          </w:p>
        </w:tc>
      </w:tr>
    </w:tbl>
    <w:p w14:paraId="68D8DE7C" w14:textId="69D5EB94" w:rsidR="00CC5D6C" w:rsidRDefault="00CC5D6C" w:rsidP="00CC5D6C">
      <w:pPr>
        <w:keepNext/>
        <w:tabs>
          <w:tab w:val="left" w:pos="1377"/>
        </w:tabs>
      </w:pPr>
    </w:p>
    <w:p w14:paraId="74C305D4" w14:textId="18A06895" w:rsidR="001D3630" w:rsidRDefault="000D7B5E" w:rsidP="001D3630">
      <w:pPr>
        <w:pStyle w:val="Heading4"/>
      </w:pPr>
      <w:r>
        <w:t>Inisialisasi Label</w:t>
      </w:r>
    </w:p>
    <w:p w14:paraId="332203AC" w14:textId="3EEC18D6" w:rsidR="00E0574A" w:rsidRPr="00600F66" w:rsidRDefault="00D34FD4" w:rsidP="00D34FD4">
      <w:pPr>
        <w:ind w:firstLine="720"/>
      </w:pPr>
      <w:r w:rsidRPr="00D34FD4">
        <w:t>Tahap selanjutnya adalah menginisialisasi label dengan mengambil seluruh label unik yang ada di dataset dan menyimpannya dalam variabel. Terdapat dua variabel yang digunakan, yaitu labels_to_ids dan ids_to_labels. Fungsi masing-</w:t>
      </w:r>
      <w:r w:rsidRPr="00D34FD4">
        <w:lastRenderedPageBreak/>
        <w:t>masing variabel ini adalah untuk menyimpan label, namun terdapat perbedaan. Variabel labels_to_</w:t>
      </w:r>
      <w:r>
        <w:t>ids digunakan untuk menyimpan Id</w:t>
      </w:r>
      <w:r w:rsidRPr="00D34FD4">
        <w:t xml:space="preserve"> dari label, di</w:t>
      </w:r>
      <w:r>
        <w:t xml:space="preserve"> mana label merupakan key dan Id merupakan value</w:t>
      </w:r>
      <w:r w:rsidRPr="00D34FD4">
        <w:t>nya. Sedangkan ids_to_labels merupakan kebalik</w:t>
      </w:r>
      <w:r>
        <w:t>annya, di mana keynya adalah Id</w:t>
      </w:r>
      <w:r w:rsidRPr="00D34FD4">
        <w:t xml:space="preserve"> dan value-nya adalah label. Variabel labels_to_ids ini digunakan saat melakukan training maupun evaluasi, karena data awalnya berupa teks dan mesin hanya bisa membaca angka, sehingga diperlukan transformasi dari teks ke angka. Sementara ids_to_labels digunakan saat melihat hasil prediksi, karena model menghasilkan sebuah probabilitas indeks label, sehingga </w:t>
      </w:r>
      <w:r>
        <w:t>dibutuhkan key yang merupakan Id</w:t>
      </w:r>
      <w:r w:rsidRPr="00D34FD4">
        <w:t xml:space="preserve"> label</w:t>
      </w:r>
      <w:r w:rsidR="005710A4">
        <w:t xml:space="preserve">. Kode untuk inisialisasi label </w:t>
      </w:r>
      <w:r w:rsidR="004B7C1F">
        <w:t>bisa dilihat dalam</w:t>
      </w:r>
      <w:r w:rsidR="005710A4">
        <w:t xml:space="preserve"> </w:t>
      </w:r>
      <w:r w:rsidR="005710A4">
        <w:fldChar w:fldCharType="begin"/>
      </w:r>
      <w:r w:rsidR="005710A4">
        <w:instrText xml:space="preserve"> REF _Ref169100418 \h </w:instrText>
      </w:r>
      <w:r w:rsidR="005710A4">
        <w:fldChar w:fldCharType="separate"/>
      </w:r>
      <w:r w:rsidR="007924A3" w:rsidRPr="001D3630">
        <w:rPr>
          <w:szCs w:val="24"/>
        </w:rPr>
        <w:t>Kode 4.</w:t>
      </w:r>
      <w:r w:rsidR="007924A3">
        <w:rPr>
          <w:noProof/>
          <w:szCs w:val="24"/>
        </w:rPr>
        <w:t>18</w:t>
      </w:r>
      <w:r w:rsidR="005710A4">
        <w:fldChar w:fldCharType="end"/>
      </w:r>
      <w:r w:rsidR="00F1250B">
        <w:t>.</w:t>
      </w:r>
    </w:p>
    <w:p w14:paraId="374738C6" w14:textId="44CFF45E" w:rsidR="001D3630" w:rsidRPr="001D3630" w:rsidRDefault="001D3630" w:rsidP="001D3630">
      <w:pPr>
        <w:jc w:val="center"/>
      </w:pPr>
      <w:bookmarkStart w:id="203" w:name="_Ref169100418"/>
      <w:bookmarkStart w:id="204" w:name="_Toc172830903"/>
      <w:r w:rsidRPr="001D3630">
        <w:rPr>
          <w:szCs w:val="24"/>
        </w:rPr>
        <w:t>Kode 4.</w:t>
      </w:r>
      <w:r w:rsidRPr="001D3630">
        <w:rPr>
          <w:szCs w:val="24"/>
        </w:rPr>
        <w:fldChar w:fldCharType="begin"/>
      </w:r>
      <w:r w:rsidRPr="001D3630">
        <w:rPr>
          <w:szCs w:val="24"/>
        </w:rPr>
        <w:instrText xml:space="preserve"> SEQ Kode_4. \* ARABIC </w:instrText>
      </w:r>
      <w:r w:rsidRPr="001D3630">
        <w:rPr>
          <w:szCs w:val="24"/>
        </w:rPr>
        <w:fldChar w:fldCharType="separate"/>
      </w:r>
      <w:r w:rsidR="007924A3">
        <w:rPr>
          <w:noProof/>
          <w:szCs w:val="24"/>
        </w:rPr>
        <w:t>18</w:t>
      </w:r>
      <w:r w:rsidRPr="001D3630">
        <w:rPr>
          <w:szCs w:val="24"/>
        </w:rPr>
        <w:fldChar w:fldCharType="end"/>
      </w:r>
      <w:bookmarkEnd w:id="203"/>
      <w:r w:rsidRPr="001D3630">
        <w:rPr>
          <w:szCs w:val="24"/>
        </w:rPr>
        <w:t xml:space="preserve"> </w:t>
      </w:r>
      <w:r w:rsidR="006D1784">
        <w:rPr>
          <w:szCs w:val="24"/>
        </w:rPr>
        <w:t>Inisialisasi Label</w:t>
      </w:r>
      <w:bookmarkEnd w:id="204"/>
    </w:p>
    <w:tbl>
      <w:tblPr>
        <w:tblStyle w:val="TableGrid"/>
        <w:tblW w:w="0" w:type="auto"/>
        <w:tblLook w:val="04A0" w:firstRow="1" w:lastRow="0" w:firstColumn="1" w:lastColumn="0" w:noHBand="0" w:noVBand="1"/>
      </w:tblPr>
      <w:tblGrid>
        <w:gridCol w:w="7928"/>
      </w:tblGrid>
      <w:tr w:rsidR="00037A18" w14:paraId="4C7E528D" w14:textId="77777777" w:rsidTr="00037A18">
        <w:trPr>
          <w:hidden/>
        </w:trPr>
        <w:tc>
          <w:tcPr>
            <w:tcW w:w="7928" w:type="dxa"/>
          </w:tcPr>
          <w:p w14:paraId="4D350F8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82372E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EA3F03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7CE009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2CD567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3310F7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20E5C5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2A1351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B32266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ED5016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4CB3B6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35A564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31B660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6B2478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A2DA02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17353A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FA21D0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C14253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1BC026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618969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28345D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10864B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C16D6A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323DEA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A77234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422874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61624B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5D9A85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46DA6A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19F1A8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8ABF06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0B4046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1AA325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9A402C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842234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8295FE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1CF003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D718E0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F96274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6D2A19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455E1B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896BED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E62DC2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9C381B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1AE773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B58D3A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D4B8F4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3B5B66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C218EB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D8FD28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FC2258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1F36D4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0DDE1B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789B53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7163E6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C82AF7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E79C6B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D2E867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E7C89F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928B9F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74C46A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901E9A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224946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956CF7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2EB2DF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728598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E00D36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AC3122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561B73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6955C2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5FABAA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A1CD18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3D5F38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0DC2D3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AE3483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0D91F0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B7F763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A3612E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415B8F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927591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481EC0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083672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9AEB84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39A8F3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823272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BDBC67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AB82A6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C000C1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47863E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C6E9BB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DFC0A3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B11D61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745ECC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614CAD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550AD5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044268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32CEED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7BFC08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3A7306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3B4BB2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4E65F4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4D5F1A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A8AB5F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6BD546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28DB9D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EBC623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532C10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5AF1CD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A4DD10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7148A5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97BB13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05ED78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7269C7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D538F5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7AFB3A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1F6294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5C80AC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5D8FB6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831D7F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C25FF0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22302C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1569B5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C982CA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7F6CDA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295A72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023651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774DC4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1B3A46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82DCBD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E0BA1A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5519CA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0DCB6A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782D4F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5B8FF4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36B3C3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4E8843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FD388D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43637B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E9BB75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EA1B1B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48B0F2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01BB6B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63346F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7153C5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D2CE5F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BF7716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F51C4B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11A5E8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82D1C5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194FEA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53D423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C67B59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055B11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A74B2F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882F646"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487CBB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4BC5CF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34B144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AB356F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B63453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59B89F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B1759A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97E628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CC0DF7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0CCE2B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1ED553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6AF97B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7F73A7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B5DDFA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C40FC2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A17CAE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74166D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4159ED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38AB8D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B5EF73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114BDF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1BF3F9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0E0205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052AA3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5973D3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6B8C47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752A29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2F692F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FB5477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1D01130"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D03D17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0CE025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678B9F2"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58D66A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6C2D54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13935B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557728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2BACE9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70C5D7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11F8A1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2A18BD8"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57B81CA"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D2E45A7"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68FC12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082141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51CDB8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CC01B1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82582BF"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D90A59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3FC69BC5"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ADFEA21"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118D2FC3"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4A862E74"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98A6179"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55EF6DD"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0FF79F4B"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7C1E484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2461754C"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553FF43E" w14:textId="77777777" w:rsidR="00C55B43" w:rsidRPr="00C55B43" w:rsidRDefault="00C55B43" w:rsidP="003809E9">
            <w:pPr>
              <w:pStyle w:val="ListParagraph"/>
              <w:numPr>
                <w:ilvl w:val="0"/>
                <w:numId w:val="25"/>
              </w:numPr>
              <w:spacing w:before="100" w:beforeAutospacing="1" w:line="276" w:lineRule="auto"/>
              <w:ind w:left="377"/>
              <w:contextualSpacing w:val="0"/>
              <w:jc w:val="left"/>
              <w:rPr>
                <w:rFonts w:ascii="Lucida Console" w:eastAsia="Times New Roman" w:hAnsi="Lucida Console" w:cs="Times New Roman"/>
                <w:vanish/>
                <w:color w:val="008000"/>
                <w:sz w:val="16"/>
                <w:szCs w:val="16"/>
              </w:rPr>
            </w:pPr>
          </w:p>
          <w:p w14:paraId="68D295F2" w14:textId="49DD98E9"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8000"/>
                <w:sz w:val="16"/>
                <w:szCs w:val="16"/>
              </w:rPr>
              <w:t># Split labels based on whitespace and turn them into a list</w:t>
            </w:r>
          </w:p>
          <w:p w14:paraId="71CF5514"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00"/>
                <w:sz w:val="16"/>
                <w:szCs w:val="16"/>
              </w:rPr>
              <w:t xml:space="preserve">labels = [i.split() </w:t>
            </w:r>
            <w:r w:rsidRPr="00FE27B3">
              <w:rPr>
                <w:rFonts w:ascii="Lucida Console" w:eastAsia="Times New Roman" w:hAnsi="Lucida Console" w:cs="Times New Roman"/>
                <w:color w:val="0000FF"/>
                <w:sz w:val="16"/>
                <w:szCs w:val="16"/>
              </w:rPr>
              <w:t>for</w:t>
            </w:r>
            <w:r w:rsidRPr="00FE27B3">
              <w:rPr>
                <w:rFonts w:ascii="Lucida Console" w:eastAsia="Times New Roman" w:hAnsi="Lucida Console" w:cs="Times New Roman"/>
                <w:color w:val="000000"/>
                <w:sz w:val="16"/>
                <w:szCs w:val="16"/>
              </w:rPr>
              <w:t xml:space="preserve"> i </w:t>
            </w:r>
            <w:r w:rsidRPr="00FE27B3">
              <w:rPr>
                <w:rFonts w:ascii="Lucida Console" w:eastAsia="Times New Roman" w:hAnsi="Lucida Console" w:cs="Times New Roman"/>
                <w:color w:val="0000FF"/>
                <w:sz w:val="16"/>
                <w:szCs w:val="16"/>
              </w:rPr>
              <w:t>in</w:t>
            </w:r>
            <w:r w:rsidRPr="00FE27B3">
              <w:rPr>
                <w:rFonts w:ascii="Lucida Console" w:eastAsia="Times New Roman" w:hAnsi="Lucida Console" w:cs="Times New Roman"/>
                <w:color w:val="000000"/>
                <w:sz w:val="16"/>
                <w:szCs w:val="16"/>
              </w:rPr>
              <w:t xml:space="preserve"> df[</w:t>
            </w:r>
            <w:r w:rsidRPr="00FE27B3">
              <w:rPr>
                <w:rFonts w:ascii="Lucida Console" w:eastAsia="Times New Roman" w:hAnsi="Lucida Console" w:cs="Times New Roman"/>
                <w:color w:val="A31515"/>
                <w:sz w:val="16"/>
                <w:szCs w:val="16"/>
              </w:rPr>
              <w:t>'labels'</w:t>
            </w:r>
            <w:r w:rsidRPr="00FE27B3">
              <w:rPr>
                <w:rFonts w:ascii="Lucida Console" w:eastAsia="Times New Roman" w:hAnsi="Lucida Console" w:cs="Times New Roman"/>
                <w:color w:val="000000"/>
                <w:sz w:val="16"/>
                <w:szCs w:val="16"/>
              </w:rPr>
              <w:t>].values.tolist()]</w:t>
            </w:r>
          </w:p>
          <w:p w14:paraId="39FFDD3F"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p>
          <w:p w14:paraId="27D792D4"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8000"/>
                <w:sz w:val="16"/>
                <w:szCs w:val="16"/>
              </w:rPr>
              <w:t># Check how many labels are there in the dataset</w:t>
            </w:r>
          </w:p>
          <w:p w14:paraId="142899CC"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00"/>
                <w:sz w:val="16"/>
                <w:szCs w:val="16"/>
              </w:rPr>
              <w:t xml:space="preserve">unique_labels = </w:t>
            </w:r>
            <w:r w:rsidRPr="00FE27B3">
              <w:rPr>
                <w:rFonts w:ascii="Lucida Console" w:eastAsia="Times New Roman" w:hAnsi="Lucida Console" w:cs="Times New Roman"/>
                <w:color w:val="0000FF"/>
                <w:sz w:val="16"/>
                <w:szCs w:val="16"/>
              </w:rPr>
              <w:t>set</w:t>
            </w:r>
            <w:r w:rsidRPr="00FE27B3">
              <w:rPr>
                <w:rFonts w:ascii="Lucida Console" w:eastAsia="Times New Roman" w:hAnsi="Lucida Console" w:cs="Times New Roman"/>
                <w:color w:val="000000"/>
                <w:sz w:val="16"/>
                <w:szCs w:val="16"/>
              </w:rPr>
              <w:t>()</w:t>
            </w:r>
          </w:p>
          <w:p w14:paraId="74A0E539"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p>
          <w:p w14:paraId="5B86ABCC"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FF"/>
                <w:sz w:val="16"/>
                <w:szCs w:val="16"/>
              </w:rPr>
              <w:t>for</w:t>
            </w:r>
            <w:r w:rsidRPr="00FE27B3">
              <w:rPr>
                <w:rFonts w:ascii="Lucida Console" w:eastAsia="Times New Roman" w:hAnsi="Lucida Console" w:cs="Times New Roman"/>
                <w:color w:val="000000"/>
                <w:sz w:val="16"/>
                <w:szCs w:val="16"/>
              </w:rPr>
              <w:t xml:space="preserve"> lb </w:t>
            </w:r>
            <w:r w:rsidRPr="00FE27B3">
              <w:rPr>
                <w:rFonts w:ascii="Lucida Console" w:eastAsia="Times New Roman" w:hAnsi="Lucida Console" w:cs="Times New Roman"/>
                <w:color w:val="0000FF"/>
                <w:sz w:val="16"/>
                <w:szCs w:val="16"/>
              </w:rPr>
              <w:t>in</w:t>
            </w:r>
            <w:r w:rsidRPr="00FE27B3">
              <w:rPr>
                <w:rFonts w:ascii="Lucida Console" w:eastAsia="Times New Roman" w:hAnsi="Lucida Console" w:cs="Times New Roman"/>
                <w:color w:val="000000"/>
                <w:sz w:val="16"/>
                <w:szCs w:val="16"/>
              </w:rPr>
              <w:t xml:space="preserve"> labels:</w:t>
            </w:r>
          </w:p>
          <w:p w14:paraId="5879A71F"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00"/>
                <w:sz w:val="16"/>
                <w:szCs w:val="16"/>
              </w:rPr>
              <w:t xml:space="preserve">  [unique_labels.add(i) </w:t>
            </w:r>
            <w:r w:rsidRPr="00FE27B3">
              <w:rPr>
                <w:rFonts w:ascii="Lucida Console" w:eastAsia="Times New Roman" w:hAnsi="Lucida Console" w:cs="Times New Roman"/>
                <w:color w:val="0000FF"/>
                <w:sz w:val="16"/>
                <w:szCs w:val="16"/>
              </w:rPr>
              <w:t>for</w:t>
            </w:r>
            <w:r w:rsidRPr="00FE27B3">
              <w:rPr>
                <w:rFonts w:ascii="Lucida Console" w:eastAsia="Times New Roman" w:hAnsi="Lucida Console" w:cs="Times New Roman"/>
                <w:color w:val="000000"/>
                <w:sz w:val="16"/>
                <w:szCs w:val="16"/>
              </w:rPr>
              <w:t xml:space="preserve"> i </w:t>
            </w:r>
            <w:r w:rsidRPr="00FE27B3">
              <w:rPr>
                <w:rFonts w:ascii="Lucida Console" w:eastAsia="Times New Roman" w:hAnsi="Lucida Console" w:cs="Times New Roman"/>
                <w:color w:val="0000FF"/>
                <w:sz w:val="16"/>
                <w:szCs w:val="16"/>
              </w:rPr>
              <w:t>in</w:t>
            </w:r>
            <w:r w:rsidRPr="00FE27B3">
              <w:rPr>
                <w:rFonts w:ascii="Lucida Console" w:eastAsia="Times New Roman" w:hAnsi="Lucida Console" w:cs="Times New Roman"/>
                <w:color w:val="000000"/>
                <w:sz w:val="16"/>
                <w:szCs w:val="16"/>
              </w:rPr>
              <w:t xml:space="preserve"> lb </w:t>
            </w:r>
            <w:r w:rsidRPr="00FE27B3">
              <w:rPr>
                <w:rFonts w:ascii="Lucida Console" w:eastAsia="Times New Roman" w:hAnsi="Lucida Console" w:cs="Times New Roman"/>
                <w:color w:val="0000FF"/>
                <w:sz w:val="16"/>
                <w:szCs w:val="16"/>
              </w:rPr>
              <w:t>if</w:t>
            </w:r>
            <w:r w:rsidRPr="00FE27B3">
              <w:rPr>
                <w:rFonts w:ascii="Lucida Console" w:eastAsia="Times New Roman" w:hAnsi="Lucida Console" w:cs="Times New Roman"/>
                <w:color w:val="000000"/>
                <w:sz w:val="16"/>
                <w:szCs w:val="16"/>
              </w:rPr>
              <w:t xml:space="preserve"> i </w:t>
            </w:r>
            <w:r w:rsidRPr="00FE27B3">
              <w:rPr>
                <w:rFonts w:ascii="Lucida Console" w:eastAsia="Times New Roman" w:hAnsi="Lucida Console" w:cs="Times New Roman"/>
                <w:color w:val="0000FF"/>
                <w:sz w:val="16"/>
                <w:szCs w:val="16"/>
              </w:rPr>
              <w:t>not</w:t>
            </w:r>
            <w:r w:rsidRPr="00FE27B3">
              <w:rPr>
                <w:rFonts w:ascii="Lucida Console" w:eastAsia="Times New Roman" w:hAnsi="Lucida Console" w:cs="Times New Roman"/>
                <w:color w:val="000000"/>
                <w:sz w:val="16"/>
                <w:szCs w:val="16"/>
              </w:rPr>
              <w:t xml:space="preserve"> </w:t>
            </w:r>
            <w:r w:rsidRPr="00FE27B3">
              <w:rPr>
                <w:rFonts w:ascii="Lucida Console" w:eastAsia="Times New Roman" w:hAnsi="Lucida Console" w:cs="Times New Roman"/>
                <w:color w:val="0000FF"/>
                <w:sz w:val="16"/>
                <w:szCs w:val="16"/>
              </w:rPr>
              <w:t>in</w:t>
            </w:r>
            <w:r w:rsidRPr="00FE27B3">
              <w:rPr>
                <w:rFonts w:ascii="Lucida Console" w:eastAsia="Times New Roman" w:hAnsi="Lucida Console" w:cs="Times New Roman"/>
                <w:color w:val="000000"/>
                <w:sz w:val="16"/>
                <w:szCs w:val="16"/>
              </w:rPr>
              <w:t xml:space="preserve"> unique_labels]</w:t>
            </w:r>
          </w:p>
          <w:p w14:paraId="4E0D2D52"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p>
          <w:p w14:paraId="6A90938E"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FF"/>
                <w:sz w:val="16"/>
                <w:szCs w:val="16"/>
              </w:rPr>
              <w:t>print</w:t>
            </w:r>
            <w:r w:rsidRPr="00FE27B3">
              <w:rPr>
                <w:rFonts w:ascii="Lucida Console" w:eastAsia="Times New Roman" w:hAnsi="Lucida Console" w:cs="Times New Roman"/>
                <w:color w:val="000000"/>
                <w:sz w:val="16"/>
                <w:szCs w:val="16"/>
              </w:rPr>
              <w:t>(unique_labels)</w:t>
            </w:r>
          </w:p>
          <w:p w14:paraId="47799696"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p>
          <w:p w14:paraId="1E92D6D4"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8000"/>
                <w:sz w:val="16"/>
                <w:szCs w:val="16"/>
              </w:rPr>
              <w:t># Map each label into its id representation and vice versa</w:t>
            </w:r>
          </w:p>
          <w:p w14:paraId="024850CC"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00"/>
                <w:sz w:val="16"/>
                <w:szCs w:val="16"/>
              </w:rPr>
              <w:t xml:space="preserve">labels_to_ids = {k: v </w:t>
            </w:r>
            <w:r w:rsidRPr="00FE27B3">
              <w:rPr>
                <w:rFonts w:ascii="Lucida Console" w:eastAsia="Times New Roman" w:hAnsi="Lucida Console" w:cs="Times New Roman"/>
                <w:color w:val="0000FF"/>
                <w:sz w:val="16"/>
                <w:szCs w:val="16"/>
              </w:rPr>
              <w:t>for</w:t>
            </w:r>
            <w:r w:rsidRPr="00FE27B3">
              <w:rPr>
                <w:rFonts w:ascii="Lucida Console" w:eastAsia="Times New Roman" w:hAnsi="Lucida Console" w:cs="Times New Roman"/>
                <w:color w:val="000000"/>
                <w:sz w:val="16"/>
                <w:szCs w:val="16"/>
              </w:rPr>
              <w:t xml:space="preserve"> v, k </w:t>
            </w:r>
            <w:r w:rsidRPr="00FE27B3">
              <w:rPr>
                <w:rFonts w:ascii="Lucida Console" w:eastAsia="Times New Roman" w:hAnsi="Lucida Console" w:cs="Times New Roman"/>
                <w:color w:val="0000FF"/>
                <w:sz w:val="16"/>
                <w:szCs w:val="16"/>
              </w:rPr>
              <w:t>in</w:t>
            </w:r>
            <w:r w:rsidRPr="00FE27B3">
              <w:rPr>
                <w:rFonts w:ascii="Lucida Console" w:eastAsia="Times New Roman" w:hAnsi="Lucida Console" w:cs="Times New Roman"/>
                <w:color w:val="000000"/>
                <w:sz w:val="16"/>
                <w:szCs w:val="16"/>
              </w:rPr>
              <w:t xml:space="preserve"> </w:t>
            </w:r>
            <w:r w:rsidRPr="00FE27B3">
              <w:rPr>
                <w:rFonts w:ascii="Lucida Console" w:eastAsia="Times New Roman" w:hAnsi="Lucida Console" w:cs="Times New Roman"/>
                <w:color w:val="0000FF"/>
                <w:sz w:val="16"/>
                <w:szCs w:val="16"/>
              </w:rPr>
              <w:t>enumerate</w:t>
            </w:r>
            <w:r w:rsidRPr="00FE27B3">
              <w:rPr>
                <w:rFonts w:ascii="Lucida Console" w:eastAsia="Times New Roman" w:hAnsi="Lucida Console" w:cs="Times New Roman"/>
                <w:color w:val="000000"/>
                <w:sz w:val="16"/>
                <w:szCs w:val="16"/>
              </w:rPr>
              <w:t>(</w:t>
            </w:r>
            <w:r w:rsidRPr="00FE27B3">
              <w:rPr>
                <w:rFonts w:ascii="Lucida Console" w:eastAsia="Times New Roman" w:hAnsi="Lucida Console" w:cs="Times New Roman"/>
                <w:color w:val="0000FF"/>
                <w:sz w:val="16"/>
                <w:szCs w:val="16"/>
              </w:rPr>
              <w:t>sorted</w:t>
            </w:r>
            <w:r w:rsidRPr="00FE27B3">
              <w:rPr>
                <w:rFonts w:ascii="Lucida Console" w:eastAsia="Times New Roman" w:hAnsi="Lucida Console" w:cs="Times New Roman"/>
                <w:color w:val="000000"/>
                <w:sz w:val="16"/>
                <w:szCs w:val="16"/>
              </w:rPr>
              <w:t>(unique_labels))}</w:t>
            </w:r>
          </w:p>
          <w:p w14:paraId="2B50440E" w14:textId="77777777" w:rsidR="00FE27B3"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00"/>
                <w:sz w:val="16"/>
                <w:szCs w:val="16"/>
              </w:rPr>
              <w:t xml:space="preserve">ids_to_labels = {v: k </w:t>
            </w:r>
            <w:r w:rsidRPr="00FE27B3">
              <w:rPr>
                <w:rFonts w:ascii="Lucida Console" w:eastAsia="Times New Roman" w:hAnsi="Lucida Console" w:cs="Times New Roman"/>
                <w:color w:val="0000FF"/>
                <w:sz w:val="16"/>
                <w:szCs w:val="16"/>
              </w:rPr>
              <w:t>for</w:t>
            </w:r>
            <w:r w:rsidRPr="00FE27B3">
              <w:rPr>
                <w:rFonts w:ascii="Lucida Console" w:eastAsia="Times New Roman" w:hAnsi="Lucida Console" w:cs="Times New Roman"/>
                <w:color w:val="000000"/>
                <w:sz w:val="16"/>
                <w:szCs w:val="16"/>
              </w:rPr>
              <w:t xml:space="preserve"> v, k </w:t>
            </w:r>
            <w:r w:rsidRPr="00FE27B3">
              <w:rPr>
                <w:rFonts w:ascii="Lucida Console" w:eastAsia="Times New Roman" w:hAnsi="Lucida Console" w:cs="Times New Roman"/>
                <w:color w:val="0000FF"/>
                <w:sz w:val="16"/>
                <w:szCs w:val="16"/>
              </w:rPr>
              <w:t>in</w:t>
            </w:r>
            <w:r w:rsidRPr="00FE27B3">
              <w:rPr>
                <w:rFonts w:ascii="Lucida Console" w:eastAsia="Times New Roman" w:hAnsi="Lucida Console" w:cs="Times New Roman"/>
                <w:color w:val="000000"/>
                <w:sz w:val="16"/>
                <w:szCs w:val="16"/>
              </w:rPr>
              <w:t xml:space="preserve"> </w:t>
            </w:r>
            <w:r w:rsidRPr="00FE27B3">
              <w:rPr>
                <w:rFonts w:ascii="Lucida Console" w:eastAsia="Times New Roman" w:hAnsi="Lucida Console" w:cs="Times New Roman"/>
                <w:color w:val="0000FF"/>
                <w:sz w:val="16"/>
                <w:szCs w:val="16"/>
              </w:rPr>
              <w:t>enumerate</w:t>
            </w:r>
            <w:r w:rsidRPr="00FE27B3">
              <w:rPr>
                <w:rFonts w:ascii="Lucida Console" w:eastAsia="Times New Roman" w:hAnsi="Lucida Console" w:cs="Times New Roman"/>
                <w:color w:val="000000"/>
                <w:sz w:val="16"/>
                <w:szCs w:val="16"/>
              </w:rPr>
              <w:t>(</w:t>
            </w:r>
            <w:r w:rsidRPr="00FE27B3">
              <w:rPr>
                <w:rFonts w:ascii="Lucida Console" w:eastAsia="Times New Roman" w:hAnsi="Lucida Console" w:cs="Times New Roman"/>
                <w:color w:val="0000FF"/>
                <w:sz w:val="16"/>
                <w:szCs w:val="16"/>
              </w:rPr>
              <w:t>sorted</w:t>
            </w:r>
            <w:r w:rsidRPr="00FE27B3">
              <w:rPr>
                <w:rFonts w:ascii="Lucida Console" w:eastAsia="Times New Roman" w:hAnsi="Lucida Console" w:cs="Times New Roman"/>
                <w:color w:val="000000"/>
                <w:sz w:val="16"/>
                <w:szCs w:val="16"/>
              </w:rPr>
              <w:t>(unique_labels))}</w:t>
            </w:r>
          </w:p>
          <w:p w14:paraId="6D540CDC" w14:textId="51D1CABD" w:rsidR="00037A18" w:rsidRPr="00FE27B3" w:rsidRDefault="00FE27B3" w:rsidP="003809E9">
            <w:pPr>
              <w:numPr>
                <w:ilvl w:val="0"/>
                <w:numId w:val="25"/>
              </w:numPr>
              <w:spacing w:before="100" w:beforeAutospacing="1" w:line="276" w:lineRule="auto"/>
              <w:ind w:left="377"/>
              <w:jc w:val="left"/>
              <w:rPr>
                <w:rFonts w:ascii="Lucida Console" w:eastAsia="Times New Roman" w:hAnsi="Lucida Console" w:cs="Times New Roman"/>
                <w:color w:val="000000"/>
                <w:sz w:val="16"/>
                <w:szCs w:val="16"/>
              </w:rPr>
            </w:pPr>
            <w:r w:rsidRPr="00FE27B3">
              <w:rPr>
                <w:rFonts w:ascii="Lucida Console" w:eastAsia="Times New Roman" w:hAnsi="Lucida Console" w:cs="Times New Roman"/>
                <w:color w:val="0000FF"/>
                <w:sz w:val="16"/>
                <w:szCs w:val="16"/>
              </w:rPr>
              <w:t>print</w:t>
            </w:r>
            <w:r w:rsidRPr="00FE27B3">
              <w:rPr>
                <w:rFonts w:ascii="Lucida Console" w:eastAsia="Times New Roman" w:hAnsi="Lucida Console" w:cs="Times New Roman"/>
                <w:color w:val="000000"/>
                <w:sz w:val="16"/>
                <w:szCs w:val="16"/>
              </w:rPr>
              <w:t>(labels_to_ids)</w:t>
            </w:r>
          </w:p>
        </w:tc>
      </w:tr>
    </w:tbl>
    <w:p w14:paraId="2119291B" w14:textId="6337BA38" w:rsidR="00311A4C" w:rsidRDefault="00311A4C" w:rsidP="00311A4C">
      <w:pPr>
        <w:rPr>
          <w:iCs/>
          <w:szCs w:val="24"/>
        </w:rPr>
      </w:pPr>
    </w:p>
    <w:p w14:paraId="3BD006E7" w14:textId="391D1753" w:rsidR="00311A4C" w:rsidRPr="00311A4C" w:rsidRDefault="00311A4C" w:rsidP="00311A4C">
      <w:pPr>
        <w:rPr>
          <w:iCs/>
          <w:szCs w:val="24"/>
        </w:rPr>
      </w:pPr>
      <w:r>
        <w:rPr>
          <w:iCs/>
          <w:szCs w:val="24"/>
        </w:rPr>
        <w:t>Penjelasan Kode:</w:t>
      </w:r>
    </w:p>
    <w:p w14:paraId="1D4CD165" w14:textId="75C86A5F" w:rsidR="00311A4C" w:rsidRDefault="008934E5" w:rsidP="003809E9">
      <w:pPr>
        <w:pStyle w:val="ListParagraph"/>
        <w:numPr>
          <w:ilvl w:val="0"/>
          <w:numId w:val="50"/>
        </w:numPr>
        <w:ind w:left="364"/>
      </w:pPr>
      <w:r>
        <w:t>Mengambil semua label yang ada dalam Dataset</w:t>
      </w:r>
    </w:p>
    <w:p w14:paraId="093316CF" w14:textId="749A28B0" w:rsidR="000435F3" w:rsidRDefault="0072755A" w:rsidP="000435F3">
      <w:pPr>
        <w:pStyle w:val="ListParagraph"/>
        <w:ind w:left="364"/>
      </w:pPr>
      <w:r w:rsidRPr="0072755A">
        <w:t>Pada baris nomor 215 hingga 216</w:t>
      </w:r>
      <w:r w:rsidR="00311A4C">
        <w:t xml:space="preserve">, label dalam kolom 'labels' dari dataframe </w:t>
      </w:r>
      <w:r w:rsidR="00D86BCD">
        <w:t>“</w:t>
      </w:r>
      <w:r w:rsidR="00311A4C">
        <w:t>df</w:t>
      </w:r>
      <w:r w:rsidR="00D86BCD">
        <w:t>”</w:t>
      </w:r>
      <w:r w:rsidR="00311A4C">
        <w:t xml:space="preserve"> dipecah berdasarkan spasi dan </w:t>
      </w:r>
      <w:r w:rsidR="008934E5">
        <w:t>di simpan dalam list “labels”</w:t>
      </w:r>
    </w:p>
    <w:p w14:paraId="3CA93BDF" w14:textId="074BC772" w:rsidR="00311A4C" w:rsidRDefault="008934E5" w:rsidP="003809E9">
      <w:pPr>
        <w:pStyle w:val="ListParagraph"/>
        <w:numPr>
          <w:ilvl w:val="0"/>
          <w:numId w:val="50"/>
        </w:numPr>
        <w:ind w:left="364"/>
      </w:pPr>
      <w:r>
        <w:t>Membuat Data Label Unik</w:t>
      </w:r>
    </w:p>
    <w:p w14:paraId="19324AE9" w14:textId="32A098A7" w:rsidR="00311A4C" w:rsidRDefault="0072755A" w:rsidP="00DD732A">
      <w:pPr>
        <w:pStyle w:val="ListParagraph"/>
        <w:ind w:left="364"/>
      </w:pPr>
      <w:r w:rsidRPr="0072755A">
        <w:t>Pada baris nomor 219 hingga 224</w:t>
      </w:r>
      <w:r w:rsidR="00311A4C">
        <w:t>, dilakukan pemeriksaan</w:t>
      </w:r>
      <w:r w:rsidR="008934E5">
        <w:t xml:space="preserve"> dan penambahan label yang unik</w:t>
      </w:r>
      <w:r w:rsidR="00311A4C">
        <w:t>:</w:t>
      </w:r>
    </w:p>
    <w:p w14:paraId="3741484F" w14:textId="4DA5E29D" w:rsidR="00311A4C" w:rsidRDefault="0072755A" w:rsidP="003809E9">
      <w:pPr>
        <w:pStyle w:val="ListParagraph"/>
        <w:numPr>
          <w:ilvl w:val="0"/>
          <w:numId w:val="51"/>
        </w:numPr>
        <w:ind w:left="714"/>
      </w:pPr>
      <w:r>
        <w:t>Pada baris nomor 219</w:t>
      </w:r>
      <w:r w:rsidR="00311A4C">
        <w:t xml:space="preserve">, inisialisasi set </w:t>
      </w:r>
      <w:r w:rsidR="00D86BCD">
        <w:t>“</w:t>
      </w:r>
      <w:r w:rsidR="00311A4C">
        <w:t>unique_labels</w:t>
      </w:r>
      <w:r w:rsidR="00D86BCD">
        <w:t>”</w:t>
      </w:r>
      <w:r w:rsidR="00311A4C">
        <w:t xml:space="preserve"> untuk menyimpan label unik.</w:t>
      </w:r>
    </w:p>
    <w:p w14:paraId="1648C0B4" w14:textId="7D4FA33F" w:rsidR="00311A4C" w:rsidRDefault="0072755A" w:rsidP="003809E9">
      <w:pPr>
        <w:pStyle w:val="ListParagraph"/>
        <w:numPr>
          <w:ilvl w:val="0"/>
          <w:numId w:val="51"/>
        </w:numPr>
        <w:ind w:left="714"/>
      </w:pPr>
      <w:r>
        <w:t>Pada baris nomor 221 hingga 222</w:t>
      </w:r>
      <w:r w:rsidR="00311A4C">
        <w:t xml:space="preserve">, dilakukan iterasi melalui setiap label dalam </w:t>
      </w:r>
      <w:r w:rsidR="00D86BCD">
        <w:t>“</w:t>
      </w:r>
      <w:r w:rsidR="00311A4C">
        <w:t>labels</w:t>
      </w:r>
      <w:r w:rsidR="00D86BCD">
        <w:t>”</w:t>
      </w:r>
      <w:r w:rsidR="00311A4C">
        <w:t xml:space="preserve"> dan menambahkan label unik ke dalam set </w:t>
      </w:r>
      <w:r w:rsidR="00D86BCD">
        <w:t>“</w:t>
      </w:r>
      <w:r w:rsidR="00311A4C">
        <w:t>unique_labels</w:t>
      </w:r>
      <w:r w:rsidR="00D86BCD">
        <w:t>”</w:t>
      </w:r>
      <w:r w:rsidR="00311A4C">
        <w:t>.</w:t>
      </w:r>
    </w:p>
    <w:p w14:paraId="4BC217A2" w14:textId="629B16F6" w:rsidR="00311A4C" w:rsidRDefault="0072755A" w:rsidP="003809E9">
      <w:pPr>
        <w:pStyle w:val="ListParagraph"/>
        <w:numPr>
          <w:ilvl w:val="0"/>
          <w:numId w:val="51"/>
        </w:numPr>
        <w:ind w:left="714"/>
      </w:pPr>
      <w:r>
        <w:t>Pada baris nomor 224, mencetak label unik.</w:t>
      </w:r>
    </w:p>
    <w:p w14:paraId="72CCBA00" w14:textId="77777777" w:rsidR="0072755A" w:rsidRDefault="0072755A" w:rsidP="0072755A">
      <w:pPr>
        <w:pStyle w:val="ListParagraph"/>
        <w:ind w:left="714"/>
      </w:pPr>
    </w:p>
    <w:p w14:paraId="685B49BD" w14:textId="3F80B70D" w:rsidR="00311A4C" w:rsidRDefault="00311A4C" w:rsidP="003809E9">
      <w:pPr>
        <w:pStyle w:val="ListParagraph"/>
        <w:numPr>
          <w:ilvl w:val="0"/>
          <w:numId w:val="50"/>
        </w:numPr>
        <w:ind w:left="364"/>
      </w:pPr>
      <w:r>
        <w:lastRenderedPageBreak/>
        <w:t>Memetakan Setiap Label ke dalam Representasi ID dan Sebaliknya</w:t>
      </w:r>
    </w:p>
    <w:p w14:paraId="3CB4B0B5" w14:textId="67BF186C" w:rsidR="00311A4C" w:rsidRDefault="0072755A" w:rsidP="00DD732A">
      <w:pPr>
        <w:pStyle w:val="ListParagraph"/>
        <w:ind w:left="364"/>
      </w:pPr>
      <w:r w:rsidRPr="0072755A">
        <w:t>Pada baris nomor 226 hingga 228</w:t>
      </w:r>
      <w:r w:rsidR="00311A4C">
        <w:t>, setiap label dipetakan ke dalam representasi ID</w:t>
      </w:r>
      <w:r w:rsidR="00104D57">
        <w:t xml:space="preserve"> dengan nama variabel “labels_to_ids” dan juga setiap ID di petakan ke dalam representasi Label.</w:t>
      </w:r>
    </w:p>
    <w:p w14:paraId="357CC303" w14:textId="3C29D226" w:rsidR="00311A4C" w:rsidRDefault="00311A4C" w:rsidP="003809E9">
      <w:pPr>
        <w:pStyle w:val="ListParagraph"/>
        <w:numPr>
          <w:ilvl w:val="0"/>
          <w:numId w:val="50"/>
        </w:numPr>
        <w:ind w:left="364"/>
      </w:pPr>
      <w:r>
        <w:t>Mencetak Kamus Label ke ID</w:t>
      </w:r>
    </w:p>
    <w:p w14:paraId="37DC32BF" w14:textId="43E60282" w:rsidR="00DD732A" w:rsidRDefault="0072755A" w:rsidP="000435F3">
      <w:pPr>
        <w:pStyle w:val="ListParagraph"/>
        <w:tabs>
          <w:tab w:val="left" w:pos="7087"/>
        </w:tabs>
        <w:ind w:left="364"/>
      </w:pPr>
      <w:r w:rsidRPr="0072755A">
        <w:t>Pada baris nomor 229</w:t>
      </w:r>
      <w:r w:rsidR="00311A4C">
        <w:t xml:space="preserve">, mencetak kamus </w:t>
      </w:r>
      <w:r w:rsidR="00D86BCD">
        <w:t>“</w:t>
      </w:r>
      <w:r w:rsidR="00311A4C">
        <w:t>labels_to_ids</w:t>
      </w:r>
      <w:r w:rsidR="00D86BCD">
        <w:t>”</w:t>
      </w:r>
      <w:r w:rsidR="00311A4C">
        <w:t>.</w:t>
      </w:r>
    </w:p>
    <w:p w14:paraId="4C5820EA" w14:textId="38295E7F" w:rsidR="000D7B5E" w:rsidRDefault="000D7B5E" w:rsidP="000D7B5E">
      <w:pPr>
        <w:pStyle w:val="Heading4"/>
      </w:pPr>
      <w:r>
        <w:t>Inisialisasi Model</w:t>
      </w:r>
      <w:r w:rsidR="00921B44">
        <w:t xml:space="preserve"> dan BERT Tokenizer</w:t>
      </w:r>
    </w:p>
    <w:p w14:paraId="7D7D2786" w14:textId="624CDAEE" w:rsidR="00D34FD4" w:rsidRPr="00D34FD4" w:rsidRDefault="00D34FD4" w:rsidP="00401889">
      <w:pPr>
        <w:ind w:firstLine="720"/>
      </w:pPr>
      <w:r>
        <w:t>Tahap selanjutnya yaitu inisialisasi model BERT</w:t>
      </w:r>
      <w:r w:rsidR="00F21959">
        <w:t xml:space="preserve"> </w:t>
      </w:r>
      <w:r w:rsidR="008D6EC4">
        <w:t>dengan menggunakan arsitektur BertForTokenClassification dari PyTorch</w:t>
      </w:r>
      <w:r w:rsidR="00401889">
        <w:t xml:space="preserve">. Kode inisialisasi model </w:t>
      </w:r>
      <w:r w:rsidR="004B7C1F">
        <w:t>bisa dilihat dalam</w:t>
      </w:r>
      <w:r w:rsidR="00401889">
        <w:t xml:space="preserve"> </w:t>
      </w:r>
      <w:r w:rsidR="00401889">
        <w:fldChar w:fldCharType="begin"/>
      </w:r>
      <w:r w:rsidR="00401889">
        <w:instrText xml:space="preserve"> REF _Ref169430449 \h </w:instrText>
      </w:r>
      <w:r w:rsidR="00401889">
        <w:fldChar w:fldCharType="separate"/>
      </w:r>
      <w:r w:rsidR="007924A3" w:rsidRPr="00316DBC">
        <w:rPr>
          <w:szCs w:val="24"/>
        </w:rPr>
        <w:t>Kode 4.</w:t>
      </w:r>
      <w:r w:rsidR="007924A3">
        <w:rPr>
          <w:noProof/>
          <w:szCs w:val="24"/>
        </w:rPr>
        <w:t>19</w:t>
      </w:r>
      <w:r w:rsidR="00401889">
        <w:fldChar w:fldCharType="end"/>
      </w:r>
      <w:r w:rsidR="00401889">
        <w:t>.</w:t>
      </w:r>
    </w:p>
    <w:p w14:paraId="59C15C18" w14:textId="0DEF9512" w:rsidR="00037A18" w:rsidRDefault="00316DBC" w:rsidP="00A1226A">
      <w:pPr>
        <w:jc w:val="center"/>
      </w:pPr>
      <w:bookmarkStart w:id="205" w:name="_Ref169430449"/>
      <w:bookmarkStart w:id="206" w:name="_Toc172830904"/>
      <w:r w:rsidRPr="00316DBC">
        <w:rPr>
          <w:szCs w:val="24"/>
        </w:rPr>
        <w:t>Kode 4.</w:t>
      </w:r>
      <w:r w:rsidRPr="00316DBC">
        <w:rPr>
          <w:szCs w:val="24"/>
        </w:rPr>
        <w:fldChar w:fldCharType="begin"/>
      </w:r>
      <w:r w:rsidRPr="00316DBC">
        <w:rPr>
          <w:szCs w:val="24"/>
        </w:rPr>
        <w:instrText xml:space="preserve"> SEQ Kode_4. \* ARABIC </w:instrText>
      </w:r>
      <w:r w:rsidRPr="00316DBC">
        <w:rPr>
          <w:szCs w:val="24"/>
        </w:rPr>
        <w:fldChar w:fldCharType="separate"/>
      </w:r>
      <w:r w:rsidR="007924A3">
        <w:rPr>
          <w:noProof/>
          <w:szCs w:val="24"/>
        </w:rPr>
        <w:t>19</w:t>
      </w:r>
      <w:r w:rsidRPr="00316DBC">
        <w:rPr>
          <w:szCs w:val="24"/>
        </w:rPr>
        <w:fldChar w:fldCharType="end"/>
      </w:r>
      <w:bookmarkEnd w:id="205"/>
      <w:r w:rsidRPr="00316DBC">
        <w:rPr>
          <w:szCs w:val="24"/>
        </w:rPr>
        <w:t xml:space="preserve"> </w:t>
      </w:r>
      <w:r>
        <w:rPr>
          <w:szCs w:val="24"/>
        </w:rPr>
        <w:t>Inisialisasi Model</w:t>
      </w:r>
      <w:bookmarkEnd w:id="206"/>
    </w:p>
    <w:tbl>
      <w:tblPr>
        <w:tblStyle w:val="TableGrid"/>
        <w:tblW w:w="0" w:type="auto"/>
        <w:tblLook w:val="04A0" w:firstRow="1" w:lastRow="0" w:firstColumn="1" w:lastColumn="0" w:noHBand="0" w:noVBand="1"/>
      </w:tblPr>
      <w:tblGrid>
        <w:gridCol w:w="7928"/>
      </w:tblGrid>
      <w:tr w:rsidR="00A1226A" w14:paraId="635F0BE0" w14:textId="77777777" w:rsidTr="00A1226A">
        <w:trPr>
          <w:hidden/>
        </w:trPr>
        <w:tc>
          <w:tcPr>
            <w:tcW w:w="7928" w:type="dxa"/>
          </w:tcPr>
          <w:p w14:paraId="4E17CEB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BC4FEA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853B33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278459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4A848A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623508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B01C70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92A256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ACA762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EB54F5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A23260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18319B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625FB7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DEED1D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595E08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EA9F14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1CE394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3A84E4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2C8E58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870AE7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45A41C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2CB242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000C8A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B49E98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E7B2E9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EF5C65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B90E3B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1238EA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B1D528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1C82B0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711032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2A1BB7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ECA4A2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416355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9B5344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9C9F2E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3F0815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9039D8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6427B4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4B2EB6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09DD61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510A67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071342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0C5570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9BE193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C74657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00A0BB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A73610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8F74B2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64B808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E0F327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987D60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3521F0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AC9839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9BBB99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4C5C4C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89A321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56B0D6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A23273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5EC487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BEADFB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372FFC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ED1E92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C79CE9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9FE07B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6CA86A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E7B036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2D4F28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192F9C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BDA80F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1D4774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181435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839AE3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81D360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753716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779526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DDD9E3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3B01D0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D7A270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488246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5F0B67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4B2E32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63A6D2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D2D146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62D467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53DBFD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1EA1EC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213286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6AE24F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BFD935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9D3E1C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267C94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4C7750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449485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EDFC02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A268D5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4BBF53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CF54D0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42CC09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7EB170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F7A134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9AC89B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2A1B68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7D5B23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C7DE67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F8E558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034A80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9D8955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120DA1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C4091F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552671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0B4164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AF5EE3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A5C285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E5CE6E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A3346A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D4C4BF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67789E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A3BC18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592A0B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6F588F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996394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C7B3FF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1FB596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667D24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2C4B07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2231F1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D92476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9E7E17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825F0D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5DE02D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204062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3DC354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6C95C5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489023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5D3CF9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1AECB1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2049D5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F1B442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0A323D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BD2358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B8A1A3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E5051A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AE8A58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088637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374310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661A83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8533D2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4F9237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0E844B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D40A0A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B27861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83AE74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60CC93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9DCEED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E69DEC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4F8A29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5B2281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46C2B6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929ADA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B8C6C6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AF62E6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7E038E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98FC6A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9AEE14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A6F10C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FC1F65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86784D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B8095D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3D4956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BA048B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4A5D09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4B443D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6D7AD1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846819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721245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5A34A9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5A03B6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949E90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419BB9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EA7AFE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0F46ED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165197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D2B766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849CF3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9C051B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6A5FA0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F76296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F942CD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B37192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F227E9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D8B99D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E59A48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853A56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04B566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AEF0F0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F6ED36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A1697B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3CF2A0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52456B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4DFC46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D27812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2DEAC1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161F9C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CEDD44A"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658CA4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974203B"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CD5F81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B2723E2"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6F325638"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3E0B05E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C61410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23528D5"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A9A428F"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3341AC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69E265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84619D4"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BF1BCCD"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863579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2A261A56"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F5B6670"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DA8E0B9"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76A6FF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6536BE3"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10AB60DE"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AD4EBD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4A985307"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72C79ECC"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50871791" w14:textId="77777777" w:rsidR="00C55B43" w:rsidRPr="00C55B43" w:rsidRDefault="00C55B43" w:rsidP="003809E9">
            <w:pPr>
              <w:pStyle w:val="ListParagraph"/>
              <w:numPr>
                <w:ilvl w:val="0"/>
                <w:numId w:val="27"/>
              </w:numPr>
              <w:spacing w:before="100" w:beforeAutospacing="1" w:line="276" w:lineRule="auto"/>
              <w:ind w:left="328"/>
              <w:contextualSpacing w:val="0"/>
              <w:jc w:val="left"/>
              <w:rPr>
                <w:rFonts w:ascii="Lucida Console" w:eastAsia="Times New Roman" w:hAnsi="Lucida Console" w:cs="Times New Roman"/>
                <w:vanish/>
                <w:color w:val="000000"/>
                <w:sz w:val="16"/>
                <w:szCs w:val="16"/>
              </w:rPr>
            </w:pPr>
          </w:p>
          <w:p w14:paraId="068CD1F3" w14:textId="6F23EEA5" w:rsidR="00A1226A" w:rsidRPr="00A1226A" w:rsidRDefault="00A1226A" w:rsidP="003809E9">
            <w:pPr>
              <w:numPr>
                <w:ilvl w:val="0"/>
                <w:numId w:val="27"/>
              </w:numPr>
              <w:spacing w:before="100" w:beforeAutospacing="1" w:line="276" w:lineRule="auto"/>
              <w:ind w:left="328"/>
              <w:jc w:val="left"/>
              <w:rPr>
                <w:rFonts w:ascii="Lucida Console" w:eastAsia="Times New Roman" w:hAnsi="Lucida Console" w:cs="Times New Roman"/>
                <w:color w:val="000000"/>
                <w:sz w:val="16"/>
                <w:szCs w:val="16"/>
              </w:rPr>
            </w:pPr>
            <w:r w:rsidRPr="00A1226A">
              <w:rPr>
                <w:rFonts w:ascii="Lucida Console" w:eastAsia="Times New Roman" w:hAnsi="Lucida Console" w:cs="Times New Roman"/>
                <w:color w:val="000000"/>
                <w:sz w:val="16"/>
                <w:szCs w:val="16"/>
              </w:rPr>
              <w:t>model = BertForTokenClassification.from_pretrained(</w:t>
            </w:r>
            <w:r w:rsidRPr="00A1226A">
              <w:rPr>
                <w:rFonts w:ascii="Lucida Console" w:eastAsia="Times New Roman" w:hAnsi="Lucida Console" w:cs="Times New Roman"/>
                <w:color w:val="A31515"/>
                <w:sz w:val="16"/>
                <w:szCs w:val="16"/>
              </w:rPr>
              <w:t>'indolem/indobert-base-uncased'</w:t>
            </w:r>
            <w:r w:rsidRPr="00A1226A">
              <w:rPr>
                <w:rFonts w:ascii="Lucida Console" w:eastAsia="Times New Roman" w:hAnsi="Lucida Console" w:cs="Times New Roman"/>
                <w:color w:val="000000"/>
                <w:sz w:val="16"/>
                <w:szCs w:val="16"/>
              </w:rPr>
              <w:t>, num_labels=</w:t>
            </w:r>
            <w:r w:rsidRPr="00A1226A">
              <w:rPr>
                <w:rFonts w:ascii="Lucida Console" w:eastAsia="Times New Roman" w:hAnsi="Lucida Console" w:cs="Times New Roman"/>
                <w:color w:val="0000FF"/>
                <w:sz w:val="16"/>
                <w:szCs w:val="16"/>
              </w:rPr>
              <w:t>len</w:t>
            </w:r>
            <w:r w:rsidRPr="00A1226A">
              <w:rPr>
                <w:rFonts w:ascii="Lucida Console" w:eastAsia="Times New Roman" w:hAnsi="Lucida Console" w:cs="Times New Roman"/>
                <w:color w:val="000000"/>
                <w:sz w:val="16"/>
                <w:szCs w:val="16"/>
              </w:rPr>
              <w:t>(unique_labels))</w:t>
            </w:r>
          </w:p>
        </w:tc>
      </w:tr>
    </w:tbl>
    <w:p w14:paraId="1D4C1BBD" w14:textId="3F456BF4" w:rsidR="00A1226A" w:rsidRDefault="00A1226A" w:rsidP="00A1226A"/>
    <w:p w14:paraId="664F6720" w14:textId="01CF9760" w:rsidR="00583A0D" w:rsidRDefault="00401889" w:rsidP="00A1226A">
      <w:r>
        <w:t xml:space="preserve">Untuk inisialisasi BERT Tokenizer dengan menggunakan arsitektur BertTokenizerFast. Kode inisialisasi BERT Tokenizer </w:t>
      </w:r>
      <w:r w:rsidR="004B7C1F">
        <w:t>bisa dilihat dalam</w:t>
      </w:r>
      <w:r>
        <w:t xml:space="preserve"> </w:t>
      </w:r>
      <w:r>
        <w:fldChar w:fldCharType="begin"/>
      </w:r>
      <w:r>
        <w:instrText xml:space="preserve"> REF _Ref169430459 \h </w:instrText>
      </w:r>
      <w:r>
        <w:fldChar w:fldCharType="separate"/>
      </w:r>
      <w:r w:rsidR="007924A3" w:rsidRPr="00130B0E">
        <w:rPr>
          <w:szCs w:val="24"/>
        </w:rPr>
        <w:t>Kode 4.</w:t>
      </w:r>
      <w:r w:rsidR="007924A3">
        <w:rPr>
          <w:noProof/>
          <w:szCs w:val="24"/>
        </w:rPr>
        <w:t>20</w:t>
      </w:r>
      <w:r>
        <w:fldChar w:fldCharType="end"/>
      </w:r>
      <w:r w:rsidR="00104D57">
        <w:t>.</w:t>
      </w:r>
    </w:p>
    <w:p w14:paraId="33B9999B" w14:textId="1564CEAA" w:rsidR="00A1226A" w:rsidRDefault="00A1226A" w:rsidP="00A1226A">
      <w:pPr>
        <w:jc w:val="center"/>
      </w:pPr>
      <w:bookmarkStart w:id="207" w:name="_Ref169430459"/>
      <w:bookmarkStart w:id="208" w:name="_Toc172830905"/>
      <w:r w:rsidRPr="00130B0E">
        <w:rPr>
          <w:szCs w:val="24"/>
        </w:rPr>
        <w:t>Kode 4.</w:t>
      </w:r>
      <w:r w:rsidRPr="00130B0E">
        <w:rPr>
          <w:szCs w:val="24"/>
        </w:rPr>
        <w:fldChar w:fldCharType="begin"/>
      </w:r>
      <w:r w:rsidRPr="00130B0E">
        <w:rPr>
          <w:szCs w:val="24"/>
        </w:rPr>
        <w:instrText xml:space="preserve"> SEQ Kode_4. \* ARABIC </w:instrText>
      </w:r>
      <w:r w:rsidRPr="00130B0E">
        <w:rPr>
          <w:szCs w:val="24"/>
        </w:rPr>
        <w:fldChar w:fldCharType="separate"/>
      </w:r>
      <w:r w:rsidR="007924A3">
        <w:rPr>
          <w:noProof/>
          <w:szCs w:val="24"/>
        </w:rPr>
        <w:t>20</w:t>
      </w:r>
      <w:r w:rsidRPr="00130B0E">
        <w:rPr>
          <w:szCs w:val="24"/>
        </w:rPr>
        <w:fldChar w:fldCharType="end"/>
      </w:r>
      <w:bookmarkEnd w:id="207"/>
      <w:r w:rsidRPr="00130B0E">
        <w:rPr>
          <w:szCs w:val="24"/>
        </w:rPr>
        <w:t xml:space="preserve"> I</w:t>
      </w:r>
      <w:r>
        <w:rPr>
          <w:szCs w:val="24"/>
        </w:rPr>
        <w:t>nisialisasi BERT Tokenizer</w:t>
      </w:r>
      <w:bookmarkEnd w:id="208"/>
    </w:p>
    <w:tbl>
      <w:tblPr>
        <w:tblStyle w:val="TableGrid"/>
        <w:tblW w:w="0" w:type="auto"/>
        <w:tblLook w:val="04A0" w:firstRow="1" w:lastRow="0" w:firstColumn="1" w:lastColumn="0" w:noHBand="0" w:noVBand="1"/>
      </w:tblPr>
      <w:tblGrid>
        <w:gridCol w:w="7928"/>
      </w:tblGrid>
      <w:tr w:rsidR="00921B44" w14:paraId="78ED4CB4" w14:textId="77777777" w:rsidTr="00921B44">
        <w:trPr>
          <w:hidden/>
        </w:trPr>
        <w:tc>
          <w:tcPr>
            <w:tcW w:w="7928" w:type="dxa"/>
          </w:tcPr>
          <w:p w14:paraId="3935340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4D94E2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AB6E4E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250422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FCC7CD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BFC5FA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7BC018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0D7967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989C10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757B78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D4D342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2158CB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473F4E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0549F2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9AECF9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C3037B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0AD0BF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B09135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A65BFB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D5AB8C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3AA534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5E8757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DA1506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540EFC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63FB41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20B6BA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B8D5DD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8733CC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82B91E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BBDD86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B78DAC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9A627D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A88929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012123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DB8BE1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8C913F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C983CC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9FF63F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4DAC01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5BB4DB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7B7FE4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23BA8F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85C83B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C75FF8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D794DD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BFF67B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9A7F6E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F8E95D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CAC39A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EFF464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F33717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A1495E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603FAD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51B72F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5C7891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EA6DF5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E390FC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7432EF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DD506F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D9B867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99951E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208EB4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E82849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BA3306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D8BC58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C03687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B844FF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CE0F7B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5AC95A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F8B45F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EAD012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5E210E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C18577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E0E5D7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34BBA4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DDE0A8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D2409B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5230CC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9DFC48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053276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CFBE8C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7C640D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113482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6BF348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1F9809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B812EA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B97E3A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E91332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E4BE74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BCC6B0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720A06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C7CFEA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CBE61F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0BB18E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8981AD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28DF5F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D398A1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42AD34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8DD29E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0FE7A6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4B0F9A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B7C4B1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7246AE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545F16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2A4D31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02D501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52D326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DC02F7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AA5B42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797B21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B6298E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7414A7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B99410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8D7730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A76EED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C56146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0CC280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E8FC55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76DBA6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45EA82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DBD7E4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C8EAAE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7D4F7B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CD4875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A0682F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D3DF05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491404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18CA8F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A07911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0B06F7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B5CA2F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FE6235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6ED40A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0C4C0B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B0C334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166FC9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003801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BFE7AE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8C69F9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276EB6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AA58CA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C4C94A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2F4239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D3643D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001472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18D83E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7577A3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339717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2B2B7E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C4EC24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B0471C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689369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BE6C90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C05586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F1E6C8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382696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39BFBB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CDBA49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7D979F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517226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2023EC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895B22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8446EE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1CD92B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2B7281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70F77A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4FA093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143104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DB5F8F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029D9F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573482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E4945F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7EE59C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B6877A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47BB28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E08D0B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CC1BCD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DECF53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2A1DF3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D13465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074EDC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3E1203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3B5BC5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C3FA32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4AAC11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EC63AA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C512C1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E2AEED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AF47A1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1D688E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95135B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D8D4D0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3061E9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F1ADD1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D3ADBE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6641A46"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DC730E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157EF2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3EF3E05"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DD49CE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53FB16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F7F4F1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D829C5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AF5174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1EB5F5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0CCC76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97CD41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A87B77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BF3863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D32DF92"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8C8CBC3"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B21514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4F8AC0A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D1ACAF0"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DB6165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317656E"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6961662F"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65BFD6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B00C21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5674869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28C10587"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A632109"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C68A89D"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10B396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0956D1A"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2142B14"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72479061"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061D8208"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12EA075B"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697B3FC" w14:textId="77777777" w:rsidR="00C55B43" w:rsidRPr="00C55B43" w:rsidRDefault="00C55B43" w:rsidP="003809E9">
            <w:pPr>
              <w:pStyle w:val="ListParagraph"/>
              <w:numPr>
                <w:ilvl w:val="0"/>
                <w:numId w:val="26"/>
              </w:numPr>
              <w:spacing w:before="100" w:beforeAutospacing="1" w:line="276" w:lineRule="auto"/>
              <w:ind w:left="342"/>
              <w:contextualSpacing w:val="0"/>
              <w:jc w:val="left"/>
              <w:rPr>
                <w:rFonts w:ascii="Lucida Console" w:eastAsia="Times New Roman" w:hAnsi="Lucida Console" w:cs="Times New Roman"/>
                <w:vanish/>
                <w:color w:val="000000"/>
                <w:sz w:val="16"/>
                <w:szCs w:val="16"/>
              </w:rPr>
            </w:pPr>
          </w:p>
          <w:p w14:paraId="3CCBFE73" w14:textId="3728E2F5" w:rsidR="00921B44" w:rsidRPr="00921B44" w:rsidRDefault="00921B44" w:rsidP="003809E9">
            <w:pPr>
              <w:numPr>
                <w:ilvl w:val="0"/>
                <w:numId w:val="26"/>
              </w:numPr>
              <w:spacing w:before="100" w:beforeAutospacing="1" w:line="276" w:lineRule="auto"/>
              <w:ind w:left="342"/>
              <w:jc w:val="left"/>
              <w:rPr>
                <w:rFonts w:ascii="Lucida Console" w:eastAsia="Times New Roman" w:hAnsi="Lucida Console" w:cs="Times New Roman"/>
                <w:color w:val="000000"/>
                <w:sz w:val="16"/>
                <w:szCs w:val="16"/>
              </w:rPr>
            </w:pPr>
            <w:r w:rsidRPr="00921B44">
              <w:rPr>
                <w:rFonts w:ascii="Lucida Console" w:eastAsia="Times New Roman" w:hAnsi="Lucida Console" w:cs="Times New Roman"/>
                <w:color w:val="000000"/>
                <w:sz w:val="16"/>
                <w:szCs w:val="16"/>
              </w:rPr>
              <w:t>tokenizer = BertTokenizerFast.from_pretrained(</w:t>
            </w:r>
            <w:r w:rsidRPr="00921B44">
              <w:rPr>
                <w:rFonts w:ascii="Lucida Console" w:eastAsia="Times New Roman" w:hAnsi="Lucida Console" w:cs="Times New Roman"/>
                <w:color w:val="A31515"/>
                <w:sz w:val="16"/>
                <w:szCs w:val="16"/>
              </w:rPr>
              <w:t>'indolem/indobert-base-uncased'</w:t>
            </w:r>
            <w:r w:rsidRPr="00921B44">
              <w:rPr>
                <w:rFonts w:ascii="Lucida Console" w:eastAsia="Times New Roman" w:hAnsi="Lucida Console" w:cs="Times New Roman"/>
                <w:color w:val="000000"/>
                <w:sz w:val="16"/>
                <w:szCs w:val="16"/>
              </w:rPr>
              <w:t>)</w:t>
            </w:r>
          </w:p>
        </w:tc>
      </w:tr>
    </w:tbl>
    <w:p w14:paraId="05349123" w14:textId="2906F942" w:rsidR="000D7B5E" w:rsidRPr="000D7B5E" w:rsidRDefault="00DE2CDA" w:rsidP="00DE2CDA">
      <w:pPr>
        <w:tabs>
          <w:tab w:val="left" w:pos="2605"/>
        </w:tabs>
      </w:pPr>
      <w:r>
        <w:tab/>
      </w:r>
    </w:p>
    <w:p w14:paraId="1AC262C7" w14:textId="53C80360" w:rsidR="00F01C87" w:rsidRDefault="00F01C87" w:rsidP="00F01C87">
      <w:pPr>
        <w:pStyle w:val="Heading4"/>
      </w:pPr>
      <w:r>
        <w:t>Data Sequence</w:t>
      </w:r>
    </w:p>
    <w:p w14:paraId="3B365D75" w14:textId="17421015" w:rsidR="00401889" w:rsidRDefault="00401889" w:rsidP="00401889">
      <w:pPr>
        <w:ind w:firstLine="720"/>
      </w:pPr>
      <w:r>
        <w:t xml:space="preserve">Pada tahap ini, dibuat sebuah </w:t>
      </w:r>
      <w:r w:rsidRPr="00401889">
        <w:rPr>
          <w:i/>
        </w:rPr>
        <w:t>class</w:t>
      </w:r>
      <w:r>
        <w:t xml:space="preserve"> dengan nama DataSequence. </w:t>
      </w:r>
      <w:r w:rsidRPr="00401889">
        <w:rPr>
          <w:i/>
        </w:rPr>
        <w:t>Class</w:t>
      </w:r>
      <w:r>
        <w:t xml:space="preserve"> ini berfungsi sebagai transformasi data dari teks ke bentuk numerik. Selain </w:t>
      </w:r>
      <w:r>
        <w:rPr>
          <w:i/>
        </w:rPr>
        <w:t>class</w:t>
      </w:r>
      <w:r>
        <w:t xml:space="preserve"> DataSequence terdapat satu fungsi yang bernama align_label </w:t>
      </w:r>
      <w:r w:rsidRPr="00401889">
        <w:t>yang berperan dalam mentransformasi label dari teks ke bentuk numerik</w:t>
      </w:r>
      <w:r>
        <w:t xml:space="preserve">. Proses transformasi teks menggunakan BERT Tokenizer yang telah di inisialisasi sebelumnya. Kode class DataSequence ini </w:t>
      </w:r>
      <w:r w:rsidR="004B7C1F">
        <w:t>bisa dilihat dalam</w:t>
      </w:r>
      <w:r>
        <w:t xml:space="preserve"> </w:t>
      </w:r>
      <w:r>
        <w:fldChar w:fldCharType="begin"/>
      </w:r>
      <w:r>
        <w:instrText xml:space="preserve"> REF _Ref169430731 \h </w:instrText>
      </w:r>
      <w:r>
        <w:fldChar w:fldCharType="separate"/>
      </w:r>
      <w:r w:rsidR="007924A3" w:rsidRPr="0049745A">
        <w:rPr>
          <w:szCs w:val="24"/>
        </w:rPr>
        <w:t>Kode 4.</w:t>
      </w:r>
      <w:r w:rsidR="007924A3">
        <w:rPr>
          <w:noProof/>
          <w:szCs w:val="24"/>
        </w:rPr>
        <w:t>21</w:t>
      </w:r>
      <w:r>
        <w:fldChar w:fldCharType="end"/>
      </w:r>
      <w:r>
        <w:t>.</w:t>
      </w:r>
    </w:p>
    <w:p w14:paraId="699BD994" w14:textId="5589BEBA" w:rsidR="0049745A" w:rsidRPr="0049745A" w:rsidRDefault="0049745A" w:rsidP="0049745A">
      <w:pPr>
        <w:jc w:val="center"/>
      </w:pPr>
      <w:bookmarkStart w:id="209" w:name="_Ref169430731"/>
      <w:bookmarkStart w:id="210" w:name="_Toc172830906"/>
      <w:r w:rsidRPr="0049745A">
        <w:rPr>
          <w:szCs w:val="24"/>
        </w:rPr>
        <w:t>Kode 4.</w:t>
      </w:r>
      <w:r w:rsidRPr="0049745A">
        <w:rPr>
          <w:szCs w:val="24"/>
        </w:rPr>
        <w:fldChar w:fldCharType="begin"/>
      </w:r>
      <w:r w:rsidRPr="0049745A">
        <w:rPr>
          <w:szCs w:val="24"/>
        </w:rPr>
        <w:instrText xml:space="preserve"> SEQ Kode_4. \* ARABIC </w:instrText>
      </w:r>
      <w:r w:rsidRPr="0049745A">
        <w:rPr>
          <w:szCs w:val="24"/>
        </w:rPr>
        <w:fldChar w:fldCharType="separate"/>
      </w:r>
      <w:r w:rsidR="007924A3">
        <w:rPr>
          <w:noProof/>
          <w:szCs w:val="24"/>
        </w:rPr>
        <w:t>21</w:t>
      </w:r>
      <w:r w:rsidRPr="0049745A">
        <w:rPr>
          <w:szCs w:val="24"/>
        </w:rPr>
        <w:fldChar w:fldCharType="end"/>
      </w:r>
      <w:bookmarkEnd w:id="209"/>
      <w:r w:rsidRPr="0049745A">
        <w:rPr>
          <w:szCs w:val="24"/>
        </w:rPr>
        <w:t xml:space="preserve"> </w:t>
      </w:r>
      <w:r>
        <w:rPr>
          <w:szCs w:val="24"/>
        </w:rPr>
        <w:t>Class DataSequence</w:t>
      </w:r>
      <w:r w:rsidR="00401889">
        <w:rPr>
          <w:szCs w:val="24"/>
        </w:rPr>
        <w:t xml:space="preserve"> dan Fungsi Align_label</w:t>
      </w:r>
      <w:bookmarkEnd w:id="210"/>
    </w:p>
    <w:tbl>
      <w:tblPr>
        <w:tblStyle w:val="TableGrid"/>
        <w:tblW w:w="0" w:type="auto"/>
        <w:tblLook w:val="04A0" w:firstRow="1" w:lastRow="0" w:firstColumn="1" w:lastColumn="0" w:noHBand="0" w:noVBand="1"/>
      </w:tblPr>
      <w:tblGrid>
        <w:gridCol w:w="7928"/>
      </w:tblGrid>
      <w:tr w:rsidR="000C7FBC" w14:paraId="46C59D44" w14:textId="77777777" w:rsidTr="000C7FBC">
        <w:trPr>
          <w:hidden/>
        </w:trPr>
        <w:tc>
          <w:tcPr>
            <w:tcW w:w="7928" w:type="dxa"/>
          </w:tcPr>
          <w:p w14:paraId="7614C5B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195256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890965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66555B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FA082E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AC6F99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F1B1F6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1AE4D0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6520EA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B6B6C8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B05130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47730D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ECFD75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81C1A1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0AA149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C9FF59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0CA831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DF130A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58D6F7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B1FDED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A05C4F0"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791C92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9CA663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6F9C32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DDA99A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185E88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45402B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272E82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3CBE5C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21BD37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41903E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8B21F6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4340E8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28D3A10"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213D37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0D2A40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976E9D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FD0C57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1D6E0B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B454DD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735839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B8F57F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6ADEEE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A483A1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DB795B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672B12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1B0781C"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E51E00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0A79E6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607EAE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F7892F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A3DA0D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F9C4C9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E49496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1F8C3F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AD38BF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2E25FF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E9B965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C68B53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7FD3A2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BD8F1F0"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C40DBB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C68029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DBE56D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EE1479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BAE0B7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B7A4C9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4F6C7C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EDECBB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A3991D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0983C6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368E80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296C58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56C60E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7C55800"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F2DE64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B20C8D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EEF1F1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196DEF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7ECA7A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0A046D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A16011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E1A447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DE6F0D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62B979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BBEC48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DE899F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4408F3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FF6E80C"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896108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10DC5F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EBBDC3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110022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09ED95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205539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4DFEBA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A6F551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6566CA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CC0656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BAC1F3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99034C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07BD66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DAEB4B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B149C9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58529D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6558AC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BF6421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D3C1B7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3E096C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287C2F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B82546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F7AA14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A58D13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A6A86C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13A5460"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C6F9B9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F82F31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B5B8CE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4FF97B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B0D8A5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D9839B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59C0E4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91F6C0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B8C72D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2CEFD6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C457C0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0A8DF5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E9EF81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4A4CF3C"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1019A5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D8710D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108D18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3A036F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621F15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661358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8C572E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083EC4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DC4973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608347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A7CF53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61B355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9DA2A2C"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4DFB36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9B6A63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1552AD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8D1649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42CE3A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AD5EFC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6F2C59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63FD51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94C55F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96F1EB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D99354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3F4BB0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3C2FA3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349777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F5C0B9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DF92A9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0859A5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FC8DE1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293171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CDC9A5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4C2A70C"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279594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0D7B4D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062162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B87440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749C10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B07FC1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2CEB38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C40539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67E858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C1A536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FE116C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3F7EFD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26B09A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32F120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114D05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6DB681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03AE08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AFCFCB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02AC27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086110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9889A7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255B38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679777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330E76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3A0E36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00EC82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A1B20B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65E608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FC4CA00"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95EC58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02C0D0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33A301B"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30A149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39F175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254E2E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2136DD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29D1761"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2CAD0AC"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2C839A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D9D7B0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E12D58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1FB54B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13A3F07"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BF4337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442DA3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8E312F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C06673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585C05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30C2A3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4BDE61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71DB4EA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0800BF3"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F51B51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CABC82E"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1FF55F46"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3E298D2"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524059F"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35D3FCC"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15D24FA"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05BD7C2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BD6B60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53CCFBB5"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DF0601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85BA7C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6E53BB29"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B4D777D"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2F1E9BA4"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3E01B898" w14:textId="77777777" w:rsidR="00C55B43" w:rsidRPr="00C55B43" w:rsidRDefault="00C55B43" w:rsidP="003809E9">
            <w:pPr>
              <w:pStyle w:val="ListParagraph"/>
              <w:numPr>
                <w:ilvl w:val="0"/>
                <w:numId w:val="20"/>
              </w:numPr>
              <w:spacing w:before="100" w:beforeAutospacing="1" w:line="276" w:lineRule="auto"/>
              <w:ind w:left="342"/>
              <w:contextualSpacing w:val="0"/>
              <w:jc w:val="left"/>
              <w:rPr>
                <w:rFonts w:ascii="Lucida Console" w:eastAsia="Times New Roman" w:hAnsi="Lucida Console" w:cs="Times New Roman"/>
                <w:vanish/>
                <w:color w:val="0000FF"/>
                <w:sz w:val="16"/>
                <w:szCs w:val="16"/>
              </w:rPr>
            </w:pPr>
          </w:p>
          <w:p w14:paraId="4A029C82" w14:textId="44459F6C"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FF"/>
                <w:sz w:val="16"/>
                <w:szCs w:val="16"/>
              </w:rPr>
              <w:t>def</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align_label</w:t>
            </w:r>
            <w:r w:rsidRPr="009B70C7">
              <w:rPr>
                <w:rFonts w:ascii="Lucida Console" w:eastAsia="Times New Roman" w:hAnsi="Lucida Console" w:cs="Times New Roman"/>
                <w:color w:val="000000"/>
                <w:sz w:val="16"/>
                <w:szCs w:val="16"/>
              </w:rPr>
              <w:t>(texts, labels, tokenizer, labels_to_ids):</w:t>
            </w:r>
          </w:p>
          <w:p w14:paraId="613AF620"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tokenized_inputs = tokenizer(texts, padding=</w:t>
            </w:r>
            <w:r w:rsidRPr="009B70C7">
              <w:rPr>
                <w:rFonts w:ascii="Lucida Console" w:eastAsia="Times New Roman" w:hAnsi="Lucida Console" w:cs="Times New Roman"/>
                <w:color w:val="A31515"/>
                <w:sz w:val="16"/>
                <w:szCs w:val="16"/>
              </w:rPr>
              <w:t>'max_length'</w:t>
            </w:r>
            <w:r w:rsidRPr="009B70C7">
              <w:rPr>
                <w:rFonts w:ascii="Lucida Console" w:eastAsia="Times New Roman" w:hAnsi="Lucida Console" w:cs="Times New Roman"/>
                <w:color w:val="000000"/>
                <w:sz w:val="16"/>
                <w:szCs w:val="16"/>
              </w:rPr>
              <w:t>, max_length=512, truncation=</w:t>
            </w:r>
            <w:r w:rsidRPr="009B70C7">
              <w:rPr>
                <w:rFonts w:ascii="Lucida Console" w:eastAsia="Times New Roman" w:hAnsi="Lucida Console" w:cs="Times New Roman"/>
                <w:color w:val="A31515"/>
                <w:sz w:val="16"/>
                <w:szCs w:val="16"/>
              </w:rPr>
              <w:t>True</w:t>
            </w:r>
            <w:r w:rsidRPr="009B70C7">
              <w:rPr>
                <w:rFonts w:ascii="Lucida Console" w:eastAsia="Times New Roman" w:hAnsi="Lucida Console" w:cs="Times New Roman"/>
                <w:color w:val="000000"/>
                <w:sz w:val="16"/>
                <w:szCs w:val="16"/>
              </w:rPr>
              <w:t>)</w:t>
            </w:r>
          </w:p>
          <w:p w14:paraId="2E010DBB"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79788C2E"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ord_ids = tokenized_inputs.word_ids()</w:t>
            </w:r>
          </w:p>
          <w:p w14:paraId="20A6CB55"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39D330DB"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previous_word_idx = </w:t>
            </w:r>
            <w:r w:rsidRPr="009B70C7">
              <w:rPr>
                <w:rFonts w:ascii="Lucida Console" w:eastAsia="Times New Roman" w:hAnsi="Lucida Console" w:cs="Times New Roman"/>
                <w:color w:val="A31515"/>
                <w:sz w:val="16"/>
                <w:szCs w:val="16"/>
              </w:rPr>
              <w:t>None</w:t>
            </w:r>
          </w:p>
          <w:p w14:paraId="76060524"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label_ids = []</w:t>
            </w:r>
          </w:p>
          <w:p w14:paraId="60003022"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02438483"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for</w:t>
            </w:r>
            <w:r w:rsidRPr="009B70C7">
              <w:rPr>
                <w:rFonts w:ascii="Lucida Console" w:eastAsia="Times New Roman" w:hAnsi="Lucida Console" w:cs="Times New Roman"/>
                <w:color w:val="000000"/>
                <w:sz w:val="16"/>
                <w:szCs w:val="16"/>
              </w:rPr>
              <w:t xml:space="preserve"> word_idx </w:t>
            </w:r>
            <w:r w:rsidRPr="009B70C7">
              <w:rPr>
                <w:rFonts w:ascii="Lucida Console" w:eastAsia="Times New Roman" w:hAnsi="Lucida Console" w:cs="Times New Roman"/>
                <w:color w:val="0000FF"/>
                <w:sz w:val="16"/>
                <w:szCs w:val="16"/>
              </w:rPr>
              <w:t>in</w:t>
            </w:r>
            <w:r w:rsidRPr="009B70C7">
              <w:rPr>
                <w:rFonts w:ascii="Lucida Console" w:eastAsia="Times New Roman" w:hAnsi="Lucida Console" w:cs="Times New Roman"/>
                <w:color w:val="000000"/>
                <w:sz w:val="16"/>
                <w:szCs w:val="16"/>
              </w:rPr>
              <w:t xml:space="preserve"> word_ids:</w:t>
            </w:r>
          </w:p>
          <w:p w14:paraId="733F483D"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5DC34445"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if</w:t>
            </w:r>
            <w:r w:rsidRPr="009B70C7">
              <w:rPr>
                <w:rFonts w:ascii="Lucida Console" w:eastAsia="Times New Roman" w:hAnsi="Lucida Console" w:cs="Times New Roman"/>
                <w:color w:val="000000"/>
                <w:sz w:val="16"/>
                <w:szCs w:val="16"/>
              </w:rPr>
              <w:t xml:space="preserve"> word_idx </w:t>
            </w:r>
            <w:r w:rsidRPr="009B70C7">
              <w:rPr>
                <w:rFonts w:ascii="Lucida Console" w:eastAsia="Times New Roman" w:hAnsi="Lucida Console" w:cs="Times New Roman"/>
                <w:color w:val="0000FF"/>
                <w:sz w:val="16"/>
                <w:szCs w:val="16"/>
              </w:rPr>
              <w:t>is</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None</w:t>
            </w:r>
            <w:r w:rsidRPr="009B70C7">
              <w:rPr>
                <w:rFonts w:ascii="Lucida Console" w:eastAsia="Times New Roman" w:hAnsi="Lucida Console" w:cs="Times New Roman"/>
                <w:color w:val="000000"/>
                <w:sz w:val="16"/>
                <w:szCs w:val="16"/>
              </w:rPr>
              <w:t>:</w:t>
            </w:r>
          </w:p>
          <w:p w14:paraId="271F026E"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label_ids.append(-100)</w:t>
            </w:r>
          </w:p>
          <w:p w14:paraId="6BACF6FF"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658C87F3"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elif</w:t>
            </w:r>
            <w:r w:rsidRPr="009B70C7">
              <w:rPr>
                <w:rFonts w:ascii="Lucida Console" w:eastAsia="Times New Roman" w:hAnsi="Lucida Console" w:cs="Times New Roman"/>
                <w:color w:val="000000"/>
                <w:sz w:val="16"/>
                <w:szCs w:val="16"/>
              </w:rPr>
              <w:t xml:space="preserve"> word_idx != previous_word_idx:</w:t>
            </w:r>
          </w:p>
          <w:p w14:paraId="5B486418"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try</w:t>
            </w:r>
            <w:r w:rsidRPr="009B70C7">
              <w:rPr>
                <w:rFonts w:ascii="Lucida Console" w:eastAsia="Times New Roman" w:hAnsi="Lucida Console" w:cs="Times New Roman"/>
                <w:color w:val="000000"/>
                <w:sz w:val="16"/>
                <w:szCs w:val="16"/>
              </w:rPr>
              <w:t>:</w:t>
            </w:r>
          </w:p>
          <w:p w14:paraId="0334DF5D"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label_ids.append(labels_to_ids[labels[word_idx]])</w:t>
            </w:r>
          </w:p>
          <w:p w14:paraId="1E69A2D1"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except</w:t>
            </w:r>
            <w:r w:rsidRPr="009B70C7">
              <w:rPr>
                <w:rFonts w:ascii="Lucida Console" w:eastAsia="Times New Roman" w:hAnsi="Lucida Console" w:cs="Times New Roman"/>
                <w:color w:val="000000"/>
                <w:sz w:val="16"/>
                <w:szCs w:val="16"/>
              </w:rPr>
              <w:t>:</w:t>
            </w:r>
          </w:p>
          <w:p w14:paraId="5597EFF6"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label_ids.append(-100)</w:t>
            </w:r>
          </w:p>
          <w:p w14:paraId="40DD9E83"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else</w:t>
            </w:r>
            <w:r w:rsidRPr="009B70C7">
              <w:rPr>
                <w:rFonts w:ascii="Lucida Console" w:eastAsia="Times New Roman" w:hAnsi="Lucida Console" w:cs="Times New Roman"/>
                <w:color w:val="000000"/>
                <w:sz w:val="16"/>
                <w:szCs w:val="16"/>
              </w:rPr>
              <w:t>:</w:t>
            </w:r>
          </w:p>
          <w:p w14:paraId="1116E1E2"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try</w:t>
            </w:r>
            <w:r w:rsidRPr="009B70C7">
              <w:rPr>
                <w:rFonts w:ascii="Lucida Console" w:eastAsia="Times New Roman" w:hAnsi="Lucida Console" w:cs="Times New Roman"/>
                <w:color w:val="000000"/>
                <w:sz w:val="16"/>
                <w:szCs w:val="16"/>
              </w:rPr>
              <w:t>:</w:t>
            </w:r>
          </w:p>
          <w:p w14:paraId="35E449DC"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label_ids.append(labels_to_ids[labels[word_idx]])</w:t>
            </w:r>
          </w:p>
          <w:p w14:paraId="11F23D97"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except</w:t>
            </w:r>
            <w:r w:rsidRPr="009B70C7">
              <w:rPr>
                <w:rFonts w:ascii="Lucida Console" w:eastAsia="Times New Roman" w:hAnsi="Lucida Console" w:cs="Times New Roman"/>
                <w:color w:val="000000"/>
                <w:sz w:val="16"/>
                <w:szCs w:val="16"/>
              </w:rPr>
              <w:t>:</w:t>
            </w:r>
          </w:p>
          <w:p w14:paraId="153173F8"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label_ids.append(-100)</w:t>
            </w:r>
          </w:p>
          <w:p w14:paraId="253AA7B8"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previous_word_idx = word_idx</w:t>
            </w:r>
          </w:p>
          <w:p w14:paraId="56410147"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16DAECEB"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return</w:t>
            </w:r>
            <w:r w:rsidRPr="009B70C7">
              <w:rPr>
                <w:rFonts w:ascii="Lucida Console" w:eastAsia="Times New Roman" w:hAnsi="Lucida Console" w:cs="Times New Roman"/>
                <w:color w:val="000000"/>
                <w:sz w:val="16"/>
                <w:szCs w:val="16"/>
              </w:rPr>
              <w:t xml:space="preserve"> label_ids</w:t>
            </w:r>
          </w:p>
          <w:p w14:paraId="67BFAAF7"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3F0EBD64"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FF"/>
                <w:sz w:val="16"/>
                <w:szCs w:val="16"/>
              </w:rPr>
              <w:t>class</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DataSequence</w:t>
            </w:r>
            <w:r w:rsidRPr="009B70C7">
              <w:rPr>
                <w:rFonts w:ascii="Lucida Console" w:eastAsia="Times New Roman" w:hAnsi="Lucida Console" w:cs="Times New Roman"/>
                <w:color w:val="000000"/>
                <w:sz w:val="16"/>
                <w:szCs w:val="16"/>
              </w:rPr>
              <w:t>(torch.utils.data.Dataset):</w:t>
            </w:r>
          </w:p>
          <w:p w14:paraId="3384823E"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7D8540FD"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def</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__init__</w:t>
            </w:r>
            <w:r w:rsidRPr="009B70C7">
              <w:rPr>
                <w:rFonts w:ascii="Lucida Console" w:eastAsia="Times New Roman" w:hAnsi="Lucida Console" w:cs="Times New Roman"/>
                <w:color w:val="000000"/>
                <w:sz w:val="16"/>
                <w:szCs w:val="16"/>
              </w:rPr>
              <w:t>(self, df):</w:t>
            </w:r>
          </w:p>
          <w:p w14:paraId="7C1B1A26"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36C727E7"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lb = [i.split() </w:t>
            </w:r>
            <w:r w:rsidRPr="009B70C7">
              <w:rPr>
                <w:rFonts w:ascii="Lucida Console" w:eastAsia="Times New Roman" w:hAnsi="Lucida Console" w:cs="Times New Roman"/>
                <w:color w:val="0000FF"/>
                <w:sz w:val="16"/>
                <w:szCs w:val="16"/>
              </w:rPr>
              <w:t>for</w:t>
            </w:r>
            <w:r w:rsidRPr="009B70C7">
              <w:rPr>
                <w:rFonts w:ascii="Lucida Console" w:eastAsia="Times New Roman" w:hAnsi="Lucida Console" w:cs="Times New Roman"/>
                <w:color w:val="000000"/>
                <w:sz w:val="16"/>
                <w:szCs w:val="16"/>
              </w:rPr>
              <w:t xml:space="preserve"> i </w:t>
            </w:r>
            <w:r w:rsidRPr="009B70C7">
              <w:rPr>
                <w:rFonts w:ascii="Lucida Console" w:eastAsia="Times New Roman" w:hAnsi="Lucida Console" w:cs="Times New Roman"/>
                <w:color w:val="0000FF"/>
                <w:sz w:val="16"/>
                <w:szCs w:val="16"/>
              </w:rPr>
              <w:t>in</w:t>
            </w:r>
            <w:r w:rsidRPr="009B70C7">
              <w:rPr>
                <w:rFonts w:ascii="Lucida Console" w:eastAsia="Times New Roman" w:hAnsi="Lucida Console" w:cs="Times New Roman"/>
                <w:color w:val="000000"/>
                <w:sz w:val="16"/>
                <w:szCs w:val="16"/>
              </w:rPr>
              <w:t xml:space="preserve"> df[</w:t>
            </w:r>
            <w:r w:rsidRPr="009B70C7">
              <w:rPr>
                <w:rFonts w:ascii="Lucida Console" w:eastAsia="Times New Roman" w:hAnsi="Lucida Console" w:cs="Times New Roman"/>
                <w:color w:val="A31515"/>
                <w:sz w:val="16"/>
                <w:szCs w:val="16"/>
              </w:rPr>
              <w:t>'labels'</w:t>
            </w:r>
            <w:r w:rsidRPr="009B70C7">
              <w:rPr>
                <w:rFonts w:ascii="Lucida Console" w:eastAsia="Times New Roman" w:hAnsi="Lucida Console" w:cs="Times New Roman"/>
                <w:color w:val="000000"/>
                <w:sz w:val="16"/>
                <w:szCs w:val="16"/>
              </w:rPr>
              <w:t>].values.tolist()]</w:t>
            </w:r>
          </w:p>
          <w:p w14:paraId="1152ABC0"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txt = df[</w:t>
            </w:r>
            <w:r w:rsidRPr="009B70C7">
              <w:rPr>
                <w:rFonts w:ascii="Lucida Console" w:eastAsia="Times New Roman" w:hAnsi="Lucida Console" w:cs="Times New Roman"/>
                <w:color w:val="A31515"/>
                <w:sz w:val="16"/>
                <w:szCs w:val="16"/>
              </w:rPr>
              <w:t>'text'</w:t>
            </w:r>
            <w:r w:rsidRPr="009B70C7">
              <w:rPr>
                <w:rFonts w:ascii="Lucida Console" w:eastAsia="Times New Roman" w:hAnsi="Lucida Console" w:cs="Times New Roman"/>
                <w:color w:val="000000"/>
                <w:sz w:val="16"/>
                <w:szCs w:val="16"/>
              </w:rPr>
              <w:t>].values.tolist()</w:t>
            </w:r>
          </w:p>
          <w:p w14:paraId="2B93AEA2"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self.texts = [tokenizer(</w:t>
            </w:r>
            <w:r w:rsidRPr="009B70C7">
              <w:rPr>
                <w:rFonts w:ascii="Lucida Console" w:eastAsia="Times New Roman" w:hAnsi="Lucida Console" w:cs="Times New Roman"/>
                <w:color w:val="0000FF"/>
                <w:sz w:val="16"/>
                <w:szCs w:val="16"/>
              </w:rPr>
              <w:t>str</w:t>
            </w:r>
            <w:r w:rsidRPr="009B70C7">
              <w:rPr>
                <w:rFonts w:ascii="Lucida Console" w:eastAsia="Times New Roman" w:hAnsi="Lucida Console" w:cs="Times New Roman"/>
                <w:color w:val="000000"/>
                <w:sz w:val="16"/>
                <w:szCs w:val="16"/>
              </w:rPr>
              <w:t>(i),</w:t>
            </w:r>
          </w:p>
          <w:p w14:paraId="5B9F3413"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padding=</w:t>
            </w:r>
            <w:r w:rsidRPr="009B70C7">
              <w:rPr>
                <w:rFonts w:ascii="Lucida Console" w:eastAsia="Times New Roman" w:hAnsi="Lucida Console" w:cs="Times New Roman"/>
                <w:color w:val="A31515"/>
                <w:sz w:val="16"/>
                <w:szCs w:val="16"/>
              </w:rPr>
              <w:t>'max_length'</w:t>
            </w:r>
            <w:r w:rsidRPr="009B70C7">
              <w:rPr>
                <w:rFonts w:ascii="Lucida Console" w:eastAsia="Times New Roman" w:hAnsi="Lucida Console" w:cs="Times New Roman"/>
                <w:color w:val="000000"/>
                <w:sz w:val="16"/>
                <w:szCs w:val="16"/>
              </w:rPr>
              <w:t>, max_length = 512, truncation=</w:t>
            </w:r>
            <w:r w:rsidRPr="009B70C7">
              <w:rPr>
                <w:rFonts w:ascii="Lucida Console" w:eastAsia="Times New Roman" w:hAnsi="Lucida Console" w:cs="Times New Roman"/>
                <w:color w:val="A31515"/>
                <w:sz w:val="16"/>
                <w:szCs w:val="16"/>
              </w:rPr>
              <w:t>True</w:t>
            </w:r>
            <w:r w:rsidRPr="009B70C7">
              <w:rPr>
                <w:rFonts w:ascii="Lucida Console" w:eastAsia="Times New Roman" w:hAnsi="Lucida Console" w:cs="Times New Roman"/>
                <w:color w:val="000000"/>
                <w:sz w:val="16"/>
                <w:szCs w:val="16"/>
              </w:rPr>
              <w:t>, return_tensors=</w:t>
            </w:r>
            <w:r w:rsidRPr="009B70C7">
              <w:rPr>
                <w:rFonts w:ascii="Lucida Console" w:eastAsia="Times New Roman" w:hAnsi="Lucida Console" w:cs="Times New Roman"/>
                <w:color w:val="A31515"/>
                <w:sz w:val="16"/>
                <w:szCs w:val="16"/>
              </w:rPr>
              <w:t>"pt"</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for</w:t>
            </w:r>
            <w:r w:rsidRPr="009B70C7">
              <w:rPr>
                <w:rFonts w:ascii="Lucida Console" w:eastAsia="Times New Roman" w:hAnsi="Lucida Console" w:cs="Times New Roman"/>
                <w:color w:val="000000"/>
                <w:sz w:val="16"/>
                <w:szCs w:val="16"/>
              </w:rPr>
              <w:t xml:space="preserve"> i </w:t>
            </w:r>
            <w:r w:rsidRPr="009B70C7">
              <w:rPr>
                <w:rFonts w:ascii="Lucida Console" w:eastAsia="Times New Roman" w:hAnsi="Lucida Console" w:cs="Times New Roman"/>
                <w:color w:val="0000FF"/>
                <w:sz w:val="16"/>
                <w:szCs w:val="16"/>
              </w:rPr>
              <w:t>in</w:t>
            </w:r>
            <w:r w:rsidRPr="009B70C7">
              <w:rPr>
                <w:rFonts w:ascii="Lucida Console" w:eastAsia="Times New Roman" w:hAnsi="Lucida Console" w:cs="Times New Roman"/>
                <w:color w:val="000000"/>
                <w:sz w:val="16"/>
                <w:szCs w:val="16"/>
              </w:rPr>
              <w:t xml:space="preserve"> txt]</w:t>
            </w:r>
          </w:p>
          <w:p w14:paraId="059D91BA"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self.labels = [align_label(i,j, tokenizer, labels_to_ids) </w:t>
            </w:r>
            <w:r w:rsidRPr="009B70C7">
              <w:rPr>
                <w:rFonts w:ascii="Lucida Console" w:eastAsia="Times New Roman" w:hAnsi="Lucida Console" w:cs="Times New Roman"/>
                <w:color w:val="0000FF"/>
                <w:sz w:val="16"/>
                <w:szCs w:val="16"/>
              </w:rPr>
              <w:t>for</w:t>
            </w:r>
            <w:r w:rsidRPr="009B70C7">
              <w:rPr>
                <w:rFonts w:ascii="Lucida Console" w:eastAsia="Times New Roman" w:hAnsi="Lucida Console" w:cs="Times New Roman"/>
                <w:color w:val="000000"/>
                <w:sz w:val="16"/>
                <w:szCs w:val="16"/>
              </w:rPr>
              <w:t xml:space="preserve"> i,j </w:t>
            </w:r>
            <w:r w:rsidRPr="009B70C7">
              <w:rPr>
                <w:rFonts w:ascii="Lucida Console" w:eastAsia="Times New Roman" w:hAnsi="Lucida Console" w:cs="Times New Roman"/>
                <w:color w:val="0000FF"/>
                <w:sz w:val="16"/>
                <w:szCs w:val="16"/>
              </w:rPr>
              <w:t>in</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zip</w:t>
            </w:r>
            <w:r w:rsidRPr="009B70C7">
              <w:rPr>
                <w:rFonts w:ascii="Lucida Console" w:eastAsia="Times New Roman" w:hAnsi="Lucida Console" w:cs="Times New Roman"/>
                <w:color w:val="000000"/>
                <w:sz w:val="16"/>
                <w:szCs w:val="16"/>
              </w:rPr>
              <w:t>(txt, lb)]</w:t>
            </w:r>
          </w:p>
          <w:p w14:paraId="08EC315D"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682E7761"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def</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__len__</w:t>
            </w:r>
            <w:r w:rsidRPr="009B70C7">
              <w:rPr>
                <w:rFonts w:ascii="Lucida Console" w:eastAsia="Times New Roman" w:hAnsi="Lucida Console" w:cs="Times New Roman"/>
                <w:color w:val="000000"/>
                <w:sz w:val="16"/>
                <w:szCs w:val="16"/>
              </w:rPr>
              <w:t>(self):</w:t>
            </w:r>
          </w:p>
          <w:p w14:paraId="59A69FB9"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684A7417"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return</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len</w:t>
            </w:r>
            <w:r w:rsidRPr="009B70C7">
              <w:rPr>
                <w:rFonts w:ascii="Lucida Console" w:eastAsia="Times New Roman" w:hAnsi="Lucida Console" w:cs="Times New Roman"/>
                <w:color w:val="000000"/>
                <w:sz w:val="16"/>
                <w:szCs w:val="16"/>
              </w:rPr>
              <w:t>(self.labels)</w:t>
            </w:r>
          </w:p>
          <w:p w14:paraId="0B54882D"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44F8D674"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def</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get_batch_data</w:t>
            </w:r>
            <w:r w:rsidRPr="009B70C7">
              <w:rPr>
                <w:rFonts w:ascii="Lucida Console" w:eastAsia="Times New Roman" w:hAnsi="Lucida Console" w:cs="Times New Roman"/>
                <w:color w:val="000000"/>
                <w:sz w:val="16"/>
                <w:szCs w:val="16"/>
              </w:rPr>
              <w:t>(self, idx):</w:t>
            </w:r>
          </w:p>
          <w:p w14:paraId="1947EB26"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7714BD75"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return</w:t>
            </w:r>
            <w:r w:rsidRPr="009B70C7">
              <w:rPr>
                <w:rFonts w:ascii="Lucida Console" w:eastAsia="Times New Roman" w:hAnsi="Lucida Console" w:cs="Times New Roman"/>
                <w:color w:val="000000"/>
                <w:sz w:val="16"/>
                <w:szCs w:val="16"/>
              </w:rPr>
              <w:t xml:space="preserve"> self.texts[idx]</w:t>
            </w:r>
          </w:p>
          <w:p w14:paraId="71B53B98"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50BC2D6E"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def</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get_batch_labels</w:t>
            </w:r>
            <w:r w:rsidRPr="009B70C7">
              <w:rPr>
                <w:rFonts w:ascii="Lucida Console" w:eastAsia="Times New Roman" w:hAnsi="Lucida Console" w:cs="Times New Roman"/>
                <w:color w:val="000000"/>
                <w:sz w:val="16"/>
                <w:szCs w:val="16"/>
              </w:rPr>
              <w:t>(self, idx):</w:t>
            </w:r>
          </w:p>
          <w:p w14:paraId="5E27AE80"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335E40AA"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return</w:t>
            </w:r>
            <w:r w:rsidRPr="009B70C7">
              <w:rPr>
                <w:rFonts w:ascii="Lucida Console" w:eastAsia="Times New Roman" w:hAnsi="Lucida Console" w:cs="Times New Roman"/>
                <w:color w:val="000000"/>
                <w:sz w:val="16"/>
                <w:szCs w:val="16"/>
              </w:rPr>
              <w:t xml:space="preserve"> torch.LongTensor(self.labels[idx])</w:t>
            </w:r>
          </w:p>
          <w:p w14:paraId="41E37D45"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4F498CCB"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def</w:t>
            </w: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A31515"/>
                <w:sz w:val="16"/>
                <w:szCs w:val="16"/>
              </w:rPr>
              <w:t>__getitem__</w:t>
            </w:r>
            <w:r w:rsidRPr="009B70C7">
              <w:rPr>
                <w:rFonts w:ascii="Lucida Console" w:eastAsia="Times New Roman" w:hAnsi="Lucida Console" w:cs="Times New Roman"/>
                <w:color w:val="000000"/>
                <w:sz w:val="16"/>
                <w:szCs w:val="16"/>
              </w:rPr>
              <w:t>(self, idx):</w:t>
            </w:r>
          </w:p>
          <w:p w14:paraId="53AB2196"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67344929"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batch_data = self.get_batch_data(idx)</w:t>
            </w:r>
          </w:p>
          <w:p w14:paraId="5BE7A9A5"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batch_labels = self.get_batch_labels(idx)</w:t>
            </w:r>
          </w:p>
          <w:p w14:paraId="61641387" w14:textId="77777777" w:rsidR="009B70C7"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p>
          <w:p w14:paraId="7C00D3AD" w14:textId="5A88ECCA" w:rsidR="000C7FBC" w:rsidRPr="009B70C7" w:rsidRDefault="009B70C7" w:rsidP="003809E9">
            <w:pPr>
              <w:numPr>
                <w:ilvl w:val="0"/>
                <w:numId w:val="20"/>
              </w:numPr>
              <w:spacing w:before="100" w:beforeAutospacing="1" w:line="276" w:lineRule="auto"/>
              <w:ind w:left="342"/>
              <w:jc w:val="left"/>
              <w:rPr>
                <w:rFonts w:ascii="Lucida Console" w:eastAsia="Times New Roman" w:hAnsi="Lucida Console" w:cs="Times New Roman"/>
                <w:color w:val="000000"/>
                <w:sz w:val="16"/>
                <w:szCs w:val="16"/>
              </w:rPr>
            </w:pPr>
            <w:r w:rsidRPr="009B70C7">
              <w:rPr>
                <w:rFonts w:ascii="Lucida Console" w:eastAsia="Times New Roman" w:hAnsi="Lucida Console" w:cs="Times New Roman"/>
                <w:color w:val="000000"/>
                <w:sz w:val="16"/>
                <w:szCs w:val="16"/>
              </w:rPr>
              <w:t xml:space="preserve">        </w:t>
            </w:r>
            <w:r w:rsidRPr="009B70C7">
              <w:rPr>
                <w:rFonts w:ascii="Lucida Console" w:eastAsia="Times New Roman" w:hAnsi="Lucida Console" w:cs="Times New Roman"/>
                <w:color w:val="0000FF"/>
                <w:sz w:val="16"/>
                <w:szCs w:val="16"/>
              </w:rPr>
              <w:t>return</w:t>
            </w:r>
            <w:r w:rsidRPr="009B70C7">
              <w:rPr>
                <w:rFonts w:ascii="Lucida Console" w:eastAsia="Times New Roman" w:hAnsi="Lucida Console" w:cs="Times New Roman"/>
                <w:color w:val="000000"/>
                <w:sz w:val="16"/>
                <w:szCs w:val="16"/>
              </w:rPr>
              <w:t xml:space="preserve"> batch_data, batch_labels</w:t>
            </w:r>
          </w:p>
        </w:tc>
      </w:tr>
    </w:tbl>
    <w:p w14:paraId="0A2858C3" w14:textId="20E62B31" w:rsidR="000C7FBC" w:rsidRDefault="00825315" w:rsidP="00825315">
      <w:pPr>
        <w:tabs>
          <w:tab w:val="left" w:pos="3495"/>
        </w:tabs>
      </w:pPr>
      <w:r>
        <w:tab/>
      </w:r>
    </w:p>
    <w:p w14:paraId="1AD0D851" w14:textId="1D6A5B13" w:rsidR="00825315" w:rsidRDefault="00825315" w:rsidP="00825315">
      <w:pPr>
        <w:tabs>
          <w:tab w:val="left" w:pos="3495"/>
        </w:tabs>
      </w:pPr>
      <w:r>
        <w:t>Penjelasan Kode Fungsi “align_label”:</w:t>
      </w:r>
    </w:p>
    <w:p w14:paraId="22D0B5E0" w14:textId="377ACA33" w:rsidR="00825315" w:rsidRDefault="00825315" w:rsidP="003809E9">
      <w:pPr>
        <w:pStyle w:val="ListParagraph"/>
        <w:numPr>
          <w:ilvl w:val="0"/>
          <w:numId w:val="52"/>
        </w:numPr>
        <w:tabs>
          <w:tab w:val="left" w:pos="3495"/>
        </w:tabs>
        <w:ind w:left="364"/>
      </w:pPr>
      <w:r>
        <w:t>Definisi Fungsi</w:t>
      </w:r>
    </w:p>
    <w:p w14:paraId="606BE8DC" w14:textId="23D73E6A" w:rsidR="00825315" w:rsidRDefault="0072755A" w:rsidP="00DD732A">
      <w:pPr>
        <w:pStyle w:val="ListParagraph"/>
        <w:tabs>
          <w:tab w:val="left" w:pos="3495"/>
        </w:tabs>
        <w:ind w:left="364"/>
      </w:pPr>
      <w:r w:rsidRPr="0072755A">
        <w:t>Pada baris nomor 232</w:t>
      </w:r>
      <w:r w:rsidR="00825315">
        <w:t xml:space="preserve">, fungsi </w:t>
      </w:r>
      <w:r w:rsidR="00D86BCD">
        <w:t>“</w:t>
      </w:r>
      <w:r w:rsidR="00825315">
        <w:t>align_label</w:t>
      </w:r>
      <w:r w:rsidR="00D86BCD">
        <w:t>”</w:t>
      </w:r>
      <w:r w:rsidR="00DD732A">
        <w:t xml:space="preserve"> menerima empat parameter yaitu </w:t>
      </w:r>
      <w:r w:rsidR="00104D57">
        <w:t xml:space="preserve">"texts" </w:t>
      </w:r>
      <w:r w:rsidR="00DD732A">
        <w:t>yang berisikan t</w:t>
      </w:r>
      <w:r w:rsidR="00104D57">
        <w:t>eks yang akan dilakukan tokenisasi</w:t>
      </w:r>
      <w:r w:rsidR="00DD732A">
        <w:t>, "labels" yang berisikan l</w:t>
      </w:r>
      <w:r w:rsidR="00825315">
        <w:t>abel yang sesuai dengan teks</w:t>
      </w:r>
      <w:r w:rsidR="00DD732A">
        <w:t xml:space="preserve">, </w:t>
      </w:r>
      <w:r w:rsidR="00825315">
        <w:t xml:space="preserve">"tokenizer" </w:t>
      </w:r>
      <w:r w:rsidR="00DD732A">
        <w:t>yang berisikan t</w:t>
      </w:r>
      <w:r w:rsidR="00825315">
        <w:t>okenizer yang digunakan untu</w:t>
      </w:r>
      <w:r w:rsidR="00DD732A">
        <w:t xml:space="preserve">k memproses teks, </w:t>
      </w:r>
      <w:r w:rsidR="00825315">
        <w:t xml:space="preserve">"labels_to_ids" </w:t>
      </w:r>
      <w:r w:rsidR="00DD732A">
        <w:t>yang berisikan k</w:t>
      </w:r>
      <w:r w:rsidR="00825315">
        <w:t xml:space="preserve">amus yang memetakan label ke ID. </w:t>
      </w:r>
    </w:p>
    <w:p w14:paraId="54DED0AE" w14:textId="22F56C57" w:rsidR="00825315" w:rsidRDefault="00825315" w:rsidP="003809E9">
      <w:pPr>
        <w:pStyle w:val="ListParagraph"/>
        <w:numPr>
          <w:ilvl w:val="0"/>
          <w:numId w:val="52"/>
        </w:numPr>
        <w:tabs>
          <w:tab w:val="left" w:pos="3495"/>
        </w:tabs>
        <w:ind w:left="364"/>
      </w:pPr>
      <w:r>
        <w:t>Tokenisasi Teks</w:t>
      </w:r>
    </w:p>
    <w:p w14:paraId="41236500" w14:textId="292B8B0A" w:rsidR="00825315" w:rsidRDefault="0072755A" w:rsidP="00DD732A">
      <w:pPr>
        <w:pStyle w:val="ListParagraph"/>
        <w:tabs>
          <w:tab w:val="left" w:pos="3495"/>
        </w:tabs>
        <w:ind w:left="364"/>
      </w:pPr>
      <w:r w:rsidRPr="0072755A">
        <w:t>Pada baris nomor 233</w:t>
      </w:r>
      <w:r w:rsidR="00825315">
        <w:t xml:space="preserve">, </w:t>
      </w:r>
      <w:r w:rsidR="00B2488B">
        <w:t>dilakukan tokenisasi</w:t>
      </w:r>
      <w:r w:rsidR="00825315">
        <w:t xml:space="preserve"> menggunakan </w:t>
      </w:r>
      <w:r w:rsidR="00D86BCD">
        <w:t>“</w:t>
      </w:r>
      <w:r w:rsidR="00825315">
        <w:t>tokenizer</w:t>
      </w:r>
      <w:r w:rsidR="00D86BCD">
        <w:t>”</w:t>
      </w:r>
      <w:r w:rsidR="00825315">
        <w:t xml:space="preserve"> dengan padding dan panjang maksimal</w:t>
      </w:r>
      <w:r w:rsidR="00A00C82">
        <w:t xml:space="preserve"> 512</w:t>
      </w:r>
      <w:r w:rsidR="00825315">
        <w:t>.</w:t>
      </w:r>
      <w:r w:rsidR="00B2488B">
        <w:t xml:space="preserve"> </w:t>
      </w:r>
      <w:r w:rsidR="00EA6D94">
        <w:t>Hal ini dilakukan untuk mendapatkan ID dari setiap token.</w:t>
      </w:r>
    </w:p>
    <w:p w14:paraId="00004197" w14:textId="77777777" w:rsidR="00985756" w:rsidRDefault="00985756" w:rsidP="00DD732A">
      <w:pPr>
        <w:pStyle w:val="ListParagraph"/>
        <w:tabs>
          <w:tab w:val="left" w:pos="3495"/>
        </w:tabs>
        <w:ind w:left="364"/>
      </w:pPr>
    </w:p>
    <w:p w14:paraId="3E70A388" w14:textId="5F04EF04" w:rsidR="00825315" w:rsidRDefault="00825315" w:rsidP="003809E9">
      <w:pPr>
        <w:pStyle w:val="ListParagraph"/>
        <w:numPr>
          <w:ilvl w:val="0"/>
          <w:numId w:val="52"/>
        </w:numPr>
        <w:tabs>
          <w:tab w:val="left" w:pos="3495"/>
        </w:tabs>
        <w:ind w:left="364"/>
      </w:pPr>
      <w:r>
        <w:t xml:space="preserve">Mengambil ID </w:t>
      </w:r>
      <w:r w:rsidR="00EA6D94">
        <w:t>token</w:t>
      </w:r>
    </w:p>
    <w:p w14:paraId="4817F0A3" w14:textId="21715271" w:rsidR="00825315" w:rsidRDefault="0072755A" w:rsidP="00DD732A">
      <w:pPr>
        <w:pStyle w:val="ListParagraph"/>
        <w:tabs>
          <w:tab w:val="left" w:pos="3495"/>
        </w:tabs>
        <w:ind w:left="364"/>
      </w:pPr>
      <w:r w:rsidRPr="0072755A">
        <w:t>Pada baris nomor 235</w:t>
      </w:r>
      <w:r w:rsidR="00825315">
        <w:t>,</w:t>
      </w:r>
      <w:r w:rsidR="00EA6D94">
        <w:t xml:space="preserve"> mengambil ID setiap</w:t>
      </w:r>
      <w:r w:rsidR="001A5243">
        <w:t xml:space="preserve"> </w:t>
      </w:r>
      <w:r w:rsidR="00EA6D94">
        <w:t xml:space="preserve">token dari </w:t>
      </w:r>
      <w:r w:rsidR="003579CF">
        <w:t>hasil tokenisasi oleh tokenizer</w:t>
      </w:r>
      <w:r w:rsidR="00EA6D94">
        <w:t>.</w:t>
      </w:r>
    </w:p>
    <w:p w14:paraId="3E85D43C" w14:textId="1F0CB526" w:rsidR="00825315" w:rsidRDefault="00825315" w:rsidP="003809E9">
      <w:pPr>
        <w:pStyle w:val="ListParagraph"/>
        <w:numPr>
          <w:ilvl w:val="0"/>
          <w:numId w:val="52"/>
        </w:numPr>
        <w:tabs>
          <w:tab w:val="left" w:pos="3495"/>
        </w:tabs>
        <w:ind w:left="364"/>
      </w:pPr>
      <w:r>
        <w:t>Inisialisasi Variabel</w:t>
      </w:r>
    </w:p>
    <w:p w14:paraId="1634C309" w14:textId="3E4C7706" w:rsidR="00825315" w:rsidRDefault="0072755A" w:rsidP="00DD732A">
      <w:pPr>
        <w:pStyle w:val="ListParagraph"/>
        <w:tabs>
          <w:tab w:val="left" w:pos="3495"/>
        </w:tabs>
        <w:ind w:left="364"/>
      </w:pPr>
      <w:r w:rsidRPr="0072755A">
        <w:t>Pada baris nomor 237 hingga 238</w:t>
      </w:r>
      <w:r w:rsidR="00825315">
        <w:t xml:space="preserve">, inisialisasi variabel </w:t>
      </w:r>
      <w:r w:rsidR="00D86BCD">
        <w:t>“</w:t>
      </w:r>
      <w:r w:rsidR="00825315">
        <w:t>previous_word_idx</w:t>
      </w:r>
      <w:r w:rsidR="00D86BCD">
        <w:t>”</w:t>
      </w:r>
      <w:r w:rsidR="00825315">
        <w:t xml:space="preserve"> dan </w:t>
      </w:r>
      <w:r w:rsidR="00D86BCD">
        <w:t>“</w:t>
      </w:r>
      <w:r w:rsidR="00825315">
        <w:t>label_ids</w:t>
      </w:r>
      <w:r w:rsidR="00D86BCD">
        <w:t>”</w:t>
      </w:r>
      <w:r w:rsidR="00825315">
        <w:t>.</w:t>
      </w:r>
    </w:p>
    <w:p w14:paraId="11D985E0" w14:textId="77777777" w:rsidR="00825315" w:rsidRDefault="00825315" w:rsidP="003809E9">
      <w:pPr>
        <w:pStyle w:val="ListParagraph"/>
        <w:numPr>
          <w:ilvl w:val="0"/>
          <w:numId w:val="52"/>
        </w:numPr>
        <w:tabs>
          <w:tab w:val="left" w:pos="3495"/>
        </w:tabs>
        <w:ind w:left="364"/>
      </w:pPr>
      <w:r>
        <w:t>Proses Penyelarasan Label</w:t>
      </w:r>
    </w:p>
    <w:p w14:paraId="15568C6A" w14:textId="344E5EDC" w:rsidR="00825315" w:rsidRDefault="0072755A" w:rsidP="00DD732A">
      <w:pPr>
        <w:pStyle w:val="ListParagraph"/>
        <w:tabs>
          <w:tab w:val="left" w:pos="3495"/>
        </w:tabs>
        <w:ind w:left="364"/>
      </w:pPr>
      <w:r w:rsidRPr="0072755A">
        <w:t>Pada baris nomor 240 hingga 255</w:t>
      </w:r>
      <w:r w:rsidR="00825315">
        <w:t>, dilakukan proses penyelarasan label dengan token</w:t>
      </w:r>
      <w:r w:rsidR="00EA6D94">
        <w:t xml:space="preserve"> berdasarkan id dari token</w:t>
      </w:r>
      <w:r w:rsidR="00825315">
        <w:t>:</w:t>
      </w:r>
    </w:p>
    <w:p w14:paraId="602B2C9B" w14:textId="3E288CAE" w:rsidR="00825315" w:rsidRDefault="0072755A" w:rsidP="003809E9">
      <w:pPr>
        <w:pStyle w:val="ListParagraph"/>
        <w:numPr>
          <w:ilvl w:val="0"/>
          <w:numId w:val="53"/>
        </w:numPr>
        <w:tabs>
          <w:tab w:val="left" w:pos="3495"/>
        </w:tabs>
        <w:ind w:left="728"/>
      </w:pPr>
      <w:r>
        <w:t>Pada baris nomor 242 hingga 243</w:t>
      </w:r>
      <w:r w:rsidR="00825315">
        <w:t xml:space="preserve">, jika </w:t>
      </w:r>
      <w:r w:rsidR="00D86BCD">
        <w:t>“</w:t>
      </w:r>
      <w:r w:rsidR="00825315">
        <w:t>word_idx</w:t>
      </w:r>
      <w:r w:rsidR="00D86BCD">
        <w:t>”</w:t>
      </w:r>
      <w:r w:rsidR="00825315">
        <w:t xml:space="preserve"> adalah </w:t>
      </w:r>
      <w:r w:rsidR="00D86BCD">
        <w:t>“</w:t>
      </w:r>
      <w:r w:rsidR="00825315">
        <w:t>None</w:t>
      </w:r>
      <w:r w:rsidR="00D86BCD">
        <w:t>”</w:t>
      </w:r>
      <w:r w:rsidR="00825315">
        <w:t xml:space="preserve">, tambahkan </w:t>
      </w:r>
      <w:r w:rsidR="00D86BCD">
        <w:t>“</w:t>
      </w:r>
      <w:r w:rsidR="00825315">
        <w:t>-100</w:t>
      </w:r>
      <w:r w:rsidR="00D86BCD">
        <w:t>”</w:t>
      </w:r>
      <w:r w:rsidR="00825315">
        <w:t xml:space="preserve"> ke </w:t>
      </w:r>
      <w:r w:rsidR="00D86BCD">
        <w:t>“</w:t>
      </w:r>
      <w:r w:rsidR="00825315">
        <w:t>label_ids</w:t>
      </w:r>
      <w:r w:rsidR="00D86BCD">
        <w:t>”</w:t>
      </w:r>
      <w:r w:rsidR="00825315">
        <w:t>.</w:t>
      </w:r>
    </w:p>
    <w:p w14:paraId="15A33510" w14:textId="62971A80" w:rsidR="00825315" w:rsidRDefault="0072755A" w:rsidP="003809E9">
      <w:pPr>
        <w:pStyle w:val="ListParagraph"/>
        <w:numPr>
          <w:ilvl w:val="0"/>
          <w:numId w:val="53"/>
        </w:numPr>
        <w:tabs>
          <w:tab w:val="left" w:pos="3495"/>
        </w:tabs>
        <w:ind w:left="728"/>
      </w:pPr>
      <w:r>
        <w:t>Pada baris nomor 245 hingga 254</w:t>
      </w:r>
      <w:r w:rsidR="00825315">
        <w:t xml:space="preserve">, jika </w:t>
      </w:r>
      <w:r w:rsidR="00D86BCD">
        <w:t>“</w:t>
      </w:r>
      <w:r w:rsidR="00825315">
        <w:t>word_idx</w:t>
      </w:r>
      <w:r w:rsidR="00D86BCD">
        <w:t>”</w:t>
      </w:r>
      <w:r w:rsidR="00825315">
        <w:t xml:space="preserve"> berbeda dengan </w:t>
      </w:r>
      <w:r w:rsidR="00D86BCD">
        <w:t>“</w:t>
      </w:r>
      <w:r w:rsidR="00825315">
        <w:t>previous_word_idx</w:t>
      </w:r>
      <w:r w:rsidR="00D86BCD">
        <w:t>”</w:t>
      </w:r>
      <w:r w:rsidR="00825315">
        <w:t xml:space="preserve">, tambahkan label yang sesuai dari </w:t>
      </w:r>
      <w:r w:rsidR="00D86BCD">
        <w:t>“</w:t>
      </w:r>
      <w:r w:rsidR="00825315">
        <w:t>labels_to_ids</w:t>
      </w:r>
      <w:r w:rsidR="00D86BCD">
        <w:t>”</w:t>
      </w:r>
      <w:r w:rsidR="00825315">
        <w:t xml:space="preserve"> atau </w:t>
      </w:r>
      <w:r w:rsidR="00D86BCD">
        <w:t>“</w:t>
      </w:r>
      <w:r w:rsidR="00825315">
        <w:t>-100</w:t>
      </w:r>
      <w:r w:rsidR="00D86BCD">
        <w:t>”</w:t>
      </w:r>
      <w:r w:rsidR="00825315">
        <w:t xml:space="preserve"> jika terjadi kesalahan.</w:t>
      </w:r>
    </w:p>
    <w:p w14:paraId="2C7A90F4" w14:textId="79DA3964" w:rsidR="00825315" w:rsidRDefault="00825315" w:rsidP="003809E9">
      <w:pPr>
        <w:pStyle w:val="ListParagraph"/>
        <w:numPr>
          <w:ilvl w:val="0"/>
          <w:numId w:val="52"/>
        </w:numPr>
        <w:tabs>
          <w:tab w:val="left" w:pos="3495"/>
        </w:tabs>
        <w:ind w:left="364"/>
      </w:pPr>
      <w:r>
        <w:t>Mengembalikan Label yang Sudah Diselaraskan</w:t>
      </w:r>
    </w:p>
    <w:p w14:paraId="02AF3014" w14:textId="60E0D552" w:rsidR="00583A0D" w:rsidRDefault="0072755A" w:rsidP="00DD732A">
      <w:pPr>
        <w:pStyle w:val="ListParagraph"/>
        <w:tabs>
          <w:tab w:val="left" w:pos="3495"/>
        </w:tabs>
        <w:ind w:left="364"/>
      </w:pPr>
      <w:r w:rsidRPr="0072755A">
        <w:t>Pada baris nomor 257</w:t>
      </w:r>
      <w:r w:rsidR="00825315">
        <w:t xml:space="preserve">, kembalikan </w:t>
      </w:r>
      <w:r w:rsidR="00D86BCD">
        <w:t>“</w:t>
      </w:r>
      <w:r w:rsidR="00825315">
        <w:t>label_ids</w:t>
      </w:r>
      <w:r w:rsidR="00D86BCD">
        <w:t>”</w:t>
      </w:r>
      <w:r w:rsidR="00EA6D94">
        <w:t xml:space="preserve"> yang sudah diselaraskan.</w:t>
      </w:r>
    </w:p>
    <w:p w14:paraId="1F3688CB" w14:textId="77777777" w:rsidR="00EA6D94" w:rsidRDefault="00EA6D94" w:rsidP="00EA6D94">
      <w:pPr>
        <w:pStyle w:val="ListParagraph"/>
        <w:tabs>
          <w:tab w:val="left" w:pos="3495"/>
        </w:tabs>
      </w:pPr>
    </w:p>
    <w:p w14:paraId="40C5588D" w14:textId="7E7431D4" w:rsidR="00825315" w:rsidRDefault="00825315" w:rsidP="00825315">
      <w:pPr>
        <w:tabs>
          <w:tab w:val="left" w:pos="3495"/>
        </w:tabs>
      </w:pPr>
      <w:r>
        <w:t xml:space="preserve">Penjelasan Kode </w:t>
      </w:r>
      <w:r>
        <w:rPr>
          <w:i/>
        </w:rPr>
        <w:t>Class</w:t>
      </w:r>
      <w:r>
        <w:t xml:space="preserve"> </w:t>
      </w:r>
      <w:r w:rsidR="00D86BCD">
        <w:t>“</w:t>
      </w:r>
      <w:r>
        <w:t>DataSequence</w:t>
      </w:r>
      <w:r w:rsidR="00D86BCD">
        <w:t>”</w:t>
      </w:r>
      <w:r>
        <w:t>:</w:t>
      </w:r>
    </w:p>
    <w:p w14:paraId="0CE5F1A4" w14:textId="32989999" w:rsidR="00825315" w:rsidRPr="00825315" w:rsidRDefault="00825315" w:rsidP="003809E9">
      <w:pPr>
        <w:pStyle w:val="ListParagraph"/>
        <w:numPr>
          <w:ilvl w:val="0"/>
          <w:numId w:val="54"/>
        </w:numPr>
        <w:tabs>
          <w:tab w:val="left" w:pos="3495"/>
        </w:tabs>
        <w:ind w:left="336"/>
        <w:rPr>
          <w:i/>
        </w:rPr>
      </w:pPr>
      <w:r>
        <w:t xml:space="preserve">Definisi </w:t>
      </w:r>
      <w:r w:rsidRPr="00825315">
        <w:rPr>
          <w:i/>
        </w:rPr>
        <w:t>Class</w:t>
      </w:r>
    </w:p>
    <w:p w14:paraId="38230C82" w14:textId="193B6239" w:rsidR="00825315" w:rsidRDefault="0072755A" w:rsidP="00DD732A">
      <w:pPr>
        <w:pStyle w:val="ListParagraph"/>
        <w:tabs>
          <w:tab w:val="left" w:pos="3495"/>
        </w:tabs>
        <w:ind w:left="336"/>
      </w:pPr>
      <w:r w:rsidRPr="0072755A">
        <w:t>Pada baris nomor 259</w:t>
      </w:r>
      <w:r w:rsidR="00825315">
        <w:t xml:space="preserve">, dibuat kelas </w:t>
      </w:r>
      <w:r w:rsidR="00D86BCD">
        <w:t>“</w:t>
      </w:r>
      <w:r w:rsidR="00825315">
        <w:t>DataSequence</w:t>
      </w:r>
      <w:r w:rsidR="00D86BCD">
        <w:t>”</w:t>
      </w:r>
      <w:r w:rsidR="00825315">
        <w:t xml:space="preserve"> yang merupakan subclass dari </w:t>
      </w:r>
      <w:r w:rsidR="00D86BCD">
        <w:t>“</w:t>
      </w:r>
      <w:r w:rsidR="00825315">
        <w:t>torch.utils.data.Dataset</w:t>
      </w:r>
      <w:r w:rsidR="00D86BCD">
        <w:t>”</w:t>
      </w:r>
      <w:r w:rsidR="00825315">
        <w:t>.</w:t>
      </w:r>
    </w:p>
    <w:p w14:paraId="0884D4EE" w14:textId="05C42B88" w:rsidR="00825315" w:rsidRDefault="00825315" w:rsidP="003809E9">
      <w:pPr>
        <w:pStyle w:val="ListParagraph"/>
        <w:numPr>
          <w:ilvl w:val="0"/>
          <w:numId w:val="54"/>
        </w:numPr>
        <w:tabs>
          <w:tab w:val="left" w:pos="3495"/>
        </w:tabs>
        <w:ind w:left="336"/>
      </w:pPr>
      <w:r>
        <w:t>Inisialisasi Kelas</w:t>
      </w:r>
    </w:p>
    <w:p w14:paraId="7F57F1D2" w14:textId="02E69394" w:rsidR="00825315" w:rsidRDefault="0072755A" w:rsidP="00DD732A">
      <w:pPr>
        <w:pStyle w:val="ListParagraph"/>
        <w:tabs>
          <w:tab w:val="left" w:pos="3495"/>
        </w:tabs>
        <w:ind w:left="336"/>
      </w:pPr>
      <w:r w:rsidRPr="0072755A">
        <w:t>Pada baris nomor 261 hingga 267</w:t>
      </w:r>
      <w:r w:rsidR="00825315">
        <w:t>, inisialisasi kelas dilakukan:</w:t>
      </w:r>
    </w:p>
    <w:p w14:paraId="3B22B9D3" w14:textId="0D989E96" w:rsidR="00825315" w:rsidRDefault="0072755A" w:rsidP="003809E9">
      <w:pPr>
        <w:pStyle w:val="ListParagraph"/>
        <w:numPr>
          <w:ilvl w:val="0"/>
          <w:numId w:val="55"/>
        </w:numPr>
        <w:tabs>
          <w:tab w:val="left" w:pos="3495"/>
        </w:tabs>
        <w:ind w:left="700"/>
      </w:pPr>
      <w:r>
        <w:t>Pada baris nomor 263</w:t>
      </w:r>
      <w:r w:rsidR="00825315">
        <w:t>, label dipecah berdasarkan spasi dan diubah menjadi</w:t>
      </w:r>
      <w:r w:rsidR="00EA6D94">
        <w:t xml:space="preserve"> sebuah list</w:t>
      </w:r>
      <w:r w:rsidR="00825315">
        <w:t>.</w:t>
      </w:r>
    </w:p>
    <w:p w14:paraId="1F348F13" w14:textId="2D7CEC8B" w:rsidR="00825315" w:rsidRDefault="0001052A" w:rsidP="003809E9">
      <w:pPr>
        <w:pStyle w:val="ListParagraph"/>
        <w:numPr>
          <w:ilvl w:val="0"/>
          <w:numId w:val="55"/>
        </w:numPr>
        <w:tabs>
          <w:tab w:val="left" w:pos="3495"/>
        </w:tabs>
        <w:ind w:left="700"/>
      </w:pPr>
      <w:r>
        <w:t>Pada baris nomor 264</w:t>
      </w:r>
      <w:r w:rsidR="00825315">
        <w:t xml:space="preserve">, teks diubah menjadi </w:t>
      </w:r>
      <w:r w:rsidR="00EA6D94">
        <w:t>sebuah list</w:t>
      </w:r>
      <w:r w:rsidR="00825315">
        <w:t>.</w:t>
      </w:r>
    </w:p>
    <w:p w14:paraId="74D5AB5F" w14:textId="23818A01" w:rsidR="00825315" w:rsidRDefault="00825315" w:rsidP="003809E9">
      <w:pPr>
        <w:pStyle w:val="ListParagraph"/>
        <w:numPr>
          <w:ilvl w:val="0"/>
          <w:numId w:val="55"/>
        </w:numPr>
        <w:tabs>
          <w:tab w:val="left" w:pos="3495"/>
        </w:tabs>
        <w:ind w:left="700"/>
      </w:pPr>
      <w:r>
        <w:t>Pada ba</w:t>
      </w:r>
      <w:r w:rsidR="00EA6D94">
        <w:t>ris n</w:t>
      </w:r>
      <w:r w:rsidR="0001052A">
        <w:t>omor 265 hingga 266</w:t>
      </w:r>
      <w:r w:rsidR="00EA6D94">
        <w:t>, teks dilakukan tokenisasi</w:t>
      </w:r>
      <w:r>
        <w:t xml:space="preserve"> menggunakan </w:t>
      </w:r>
      <w:r w:rsidR="00D86BCD">
        <w:t>“</w:t>
      </w:r>
      <w:r>
        <w:t>tokenizer</w:t>
      </w:r>
      <w:r w:rsidR="00D86BCD">
        <w:t>”</w:t>
      </w:r>
      <w:r>
        <w:t xml:space="preserve"> dengan padding dan panjang maksimal </w:t>
      </w:r>
      <w:r w:rsidR="00EA6D94">
        <w:t>512</w:t>
      </w:r>
      <w:r>
        <w:t>.</w:t>
      </w:r>
      <w:r w:rsidR="00775F11">
        <w:t xml:space="preserve"> </w:t>
      </w:r>
    </w:p>
    <w:p w14:paraId="32CDFA81" w14:textId="09DE8C77" w:rsidR="00F91DC4" w:rsidRDefault="0001052A" w:rsidP="003809E9">
      <w:pPr>
        <w:pStyle w:val="ListParagraph"/>
        <w:numPr>
          <w:ilvl w:val="0"/>
          <w:numId w:val="55"/>
        </w:numPr>
        <w:tabs>
          <w:tab w:val="left" w:pos="3495"/>
        </w:tabs>
        <w:ind w:left="700"/>
      </w:pPr>
      <w:r>
        <w:t>Pada baris nomor 267</w:t>
      </w:r>
      <w:r w:rsidR="00825315">
        <w:t xml:space="preserve">, label diselaraskan dengan hasil tokenisasi menggunakan fungsi </w:t>
      </w:r>
      <w:r w:rsidR="00D86BCD">
        <w:t>“</w:t>
      </w:r>
      <w:r w:rsidR="00825315">
        <w:t>align_label</w:t>
      </w:r>
      <w:r w:rsidR="003579CF">
        <w:t>”</w:t>
      </w:r>
      <w:r w:rsidR="00775F11">
        <w:t>.</w:t>
      </w:r>
      <w:r w:rsidR="00DD732A">
        <w:t xml:space="preserve"> </w:t>
      </w:r>
    </w:p>
    <w:p w14:paraId="4DFAEF3B" w14:textId="50514E08" w:rsidR="00985756" w:rsidRDefault="00985756" w:rsidP="00985756">
      <w:pPr>
        <w:tabs>
          <w:tab w:val="left" w:pos="3495"/>
        </w:tabs>
      </w:pPr>
    </w:p>
    <w:p w14:paraId="5A2B5B07" w14:textId="77777777" w:rsidR="00985756" w:rsidRDefault="00985756" w:rsidP="00985756">
      <w:pPr>
        <w:tabs>
          <w:tab w:val="left" w:pos="3495"/>
        </w:tabs>
      </w:pPr>
    </w:p>
    <w:p w14:paraId="02574E94" w14:textId="5C6F05FD" w:rsidR="00825315" w:rsidRDefault="00825315" w:rsidP="003809E9">
      <w:pPr>
        <w:pStyle w:val="ListParagraph"/>
        <w:numPr>
          <w:ilvl w:val="0"/>
          <w:numId w:val="54"/>
        </w:numPr>
        <w:tabs>
          <w:tab w:val="left" w:pos="3495"/>
        </w:tabs>
        <w:ind w:left="336"/>
      </w:pPr>
      <w:r>
        <w:t>Mengembalikan Panjang Dataset</w:t>
      </w:r>
    </w:p>
    <w:p w14:paraId="3A033522" w14:textId="5C610566" w:rsidR="00825315" w:rsidRDefault="0001052A" w:rsidP="00DD732A">
      <w:pPr>
        <w:pStyle w:val="ListParagraph"/>
        <w:tabs>
          <w:tab w:val="left" w:pos="3495"/>
        </w:tabs>
        <w:ind w:left="336"/>
      </w:pPr>
      <w:r w:rsidRPr="0001052A">
        <w:t>Pada baris nomor 269 hingga 271</w:t>
      </w:r>
      <w:r w:rsidR="00825315">
        <w:t xml:space="preserve">, </w:t>
      </w:r>
      <w:r w:rsidR="00EA6D94">
        <w:t xml:space="preserve">sebuah methode untuk </w:t>
      </w:r>
      <w:r w:rsidR="00825315">
        <w:t xml:space="preserve">mengembalikan panjang dataset. </w:t>
      </w:r>
    </w:p>
    <w:p w14:paraId="7083C2A1" w14:textId="685C8702" w:rsidR="00825315" w:rsidRDefault="00825315" w:rsidP="003809E9">
      <w:pPr>
        <w:pStyle w:val="ListParagraph"/>
        <w:numPr>
          <w:ilvl w:val="0"/>
          <w:numId w:val="54"/>
        </w:numPr>
        <w:tabs>
          <w:tab w:val="left" w:pos="3495"/>
        </w:tabs>
        <w:ind w:left="336"/>
      </w:pPr>
      <w:r>
        <w:t>Mengambil Batch Data</w:t>
      </w:r>
    </w:p>
    <w:p w14:paraId="1C7D832F" w14:textId="067ECE15" w:rsidR="00825315" w:rsidRDefault="0001052A" w:rsidP="00DD732A">
      <w:pPr>
        <w:pStyle w:val="ListParagraph"/>
        <w:tabs>
          <w:tab w:val="left" w:pos="3495"/>
        </w:tabs>
        <w:ind w:left="336"/>
      </w:pPr>
      <w:r w:rsidRPr="0001052A">
        <w:t>Pada baris nomor 273 hingga 275</w:t>
      </w:r>
      <w:r w:rsidR="00825315">
        <w:t xml:space="preserve">, </w:t>
      </w:r>
      <w:r w:rsidR="00775F11">
        <w:t xml:space="preserve">sebuah methode untuk </w:t>
      </w:r>
      <w:r w:rsidR="00825315">
        <w:t>mengambil batch data berdasarkan indeks yang diberikan.</w:t>
      </w:r>
    </w:p>
    <w:p w14:paraId="6370B2B9" w14:textId="4C643B67" w:rsidR="00825315" w:rsidRDefault="00825315" w:rsidP="003809E9">
      <w:pPr>
        <w:pStyle w:val="ListParagraph"/>
        <w:numPr>
          <w:ilvl w:val="0"/>
          <w:numId w:val="54"/>
        </w:numPr>
        <w:tabs>
          <w:tab w:val="left" w:pos="3495"/>
        </w:tabs>
        <w:ind w:left="336"/>
      </w:pPr>
      <w:r>
        <w:t>Mengambil Batch Label</w:t>
      </w:r>
    </w:p>
    <w:p w14:paraId="52D182C5" w14:textId="297D9ABA" w:rsidR="00825315" w:rsidRDefault="0001052A" w:rsidP="00DD732A">
      <w:pPr>
        <w:pStyle w:val="ListParagraph"/>
        <w:tabs>
          <w:tab w:val="left" w:pos="3495"/>
        </w:tabs>
        <w:ind w:left="336"/>
      </w:pPr>
      <w:r w:rsidRPr="0001052A">
        <w:t>Pada baris nomor 277 hingga 279</w:t>
      </w:r>
      <w:r w:rsidR="00825315">
        <w:t xml:space="preserve">, </w:t>
      </w:r>
      <w:r w:rsidR="00775F11">
        <w:t xml:space="preserve">sebuah methode untuk </w:t>
      </w:r>
      <w:r w:rsidR="00825315">
        <w:t xml:space="preserve">mengambil batch label berdasarkan indeks yang diberikan. </w:t>
      </w:r>
    </w:p>
    <w:p w14:paraId="24330477" w14:textId="1D9F82C3" w:rsidR="00825315" w:rsidRDefault="00825315" w:rsidP="003809E9">
      <w:pPr>
        <w:pStyle w:val="ListParagraph"/>
        <w:numPr>
          <w:ilvl w:val="0"/>
          <w:numId w:val="54"/>
        </w:numPr>
        <w:tabs>
          <w:tab w:val="left" w:pos="3495"/>
        </w:tabs>
        <w:ind w:left="336"/>
      </w:pPr>
      <w:r>
        <w:t>Mengambil Item</w:t>
      </w:r>
    </w:p>
    <w:p w14:paraId="17DF63D8" w14:textId="6929FD9F" w:rsidR="00EA6D94" w:rsidRPr="000C7FBC" w:rsidRDefault="0001052A" w:rsidP="00DD732A">
      <w:pPr>
        <w:pStyle w:val="ListParagraph"/>
        <w:tabs>
          <w:tab w:val="left" w:pos="3495"/>
        </w:tabs>
        <w:ind w:left="336"/>
      </w:pPr>
      <w:r w:rsidRPr="0001052A">
        <w:t>Pada baris nomor 281 hingga 286</w:t>
      </w:r>
      <w:r w:rsidR="00825315">
        <w:t xml:space="preserve">, </w:t>
      </w:r>
      <w:r w:rsidR="00775F11">
        <w:t xml:space="preserve">sebuah methode untuk </w:t>
      </w:r>
      <w:r w:rsidR="00825315">
        <w:t>mengambil item data dan label berdasarkan indeks yang diberikan.</w:t>
      </w:r>
      <w:r w:rsidR="00825315" w:rsidRPr="000C7FBC">
        <w:t xml:space="preserve"> </w:t>
      </w:r>
    </w:p>
    <w:p w14:paraId="2E543CB1" w14:textId="7AF18CF6" w:rsidR="00F01C87" w:rsidRDefault="00401889" w:rsidP="00F01C87">
      <w:pPr>
        <w:pStyle w:val="Heading4"/>
      </w:pPr>
      <w:r>
        <w:t xml:space="preserve">Fungsi train </w:t>
      </w:r>
      <w:r w:rsidR="006C05E7">
        <w:t>loop()</w:t>
      </w:r>
    </w:p>
    <w:p w14:paraId="227F1473" w14:textId="6303FAD4" w:rsidR="00B969E2" w:rsidRDefault="00401889" w:rsidP="008D75C5">
      <w:pPr>
        <w:ind w:firstLine="720"/>
      </w:pPr>
      <w:r>
        <w:t>Pada tahap ini</w:t>
      </w:r>
      <w:r w:rsidR="007A5072">
        <w:t xml:space="preserve"> dibuat sebuah fungsi dengan nama train_loop() yang berfungsi untuk </w:t>
      </w:r>
      <w:r w:rsidR="00EF7871">
        <w:t xml:space="preserve">memanggil class DataSequence, </w:t>
      </w:r>
      <w:r w:rsidR="00480DB6">
        <w:t xml:space="preserve">membagi data menjadi beberapa batch dan juga </w:t>
      </w:r>
      <w:r w:rsidR="007A5072" w:rsidRPr="007A5072">
        <w:rPr>
          <w:i/>
        </w:rPr>
        <w:t>fine tuning</w:t>
      </w:r>
      <w:r w:rsidR="007A5072">
        <w:t xml:space="preserve"> model. </w:t>
      </w:r>
      <w:r w:rsidR="00480DB6">
        <w:t>Pembagian batch data ini dilakukan dengan menggunakan library DataLoader dengan paramter batch yang telah di tentukan pada skenario pengujian</w:t>
      </w:r>
      <w:r w:rsidR="004D5B73">
        <w:t xml:space="preserve"> yang </w:t>
      </w:r>
      <w:r w:rsidR="004B7C1F">
        <w:t>bisa dilihat dalam</w:t>
      </w:r>
      <w:r w:rsidR="004D5B73">
        <w:t xml:space="preserve"> </w:t>
      </w:r>
      <w:r w:rsidR="004D5B73">
        <w:fldChar w:fldCharType="begin"/>
      </w:r>
      <w:r w:rsidR="004D5B73">
        <w:instrText xml:space="preserve"> REF _Ref169431170 \h </w:instrText>
      </w:r>
      <w:r w:rsidR="004D5B73">
        <w:fldChar w:fldCharType="separate"/>
      </w:r>
      <w:r w:rsidR="007924A3" w:rsidRPr="001950C7">
        <w:rPr>
          <w:szCs w:val="24"/>
        </w:rPr>
        <w:t>Kode 4.</w:t>
      </w:r>
      <w:r w:rsidR="007924A3">
        <w:rPr>
          <w:noProof/>
          <w:szCs w:val="24"/>
        </w:rPr>
        <w:t>22</w:t>
      </w:r>
      <w:r w:rsidR="004D5B73">
        <w:fldChar w:fldCharType="end"/>
      </w:r>
      <w:r w:rsidR="004D5B73">
        <w:t xml:space="preserve"> baris 10 dan 11</w:t>
      </w:r>
      <w:r w:rsidR="00480DB6">
        <w:t xml:space="preserve">. </w:t>
      </w:r>
      <w:r w:rsidR="004D5B73">
        <w:t xml:space="preserve">Proses </w:t>
      </w:r>
      <w:r w:rsidR="004D5B73" w:rsidRPr="004D5B73">
        <w:rPr>
          <w:i/>
        </w:rPr>
        <w:t>fine tuning</w:t>
      </w:r>
      <w:r w:rsidR="004D5B73">
        <w:t xml:space="preserve"> ini terdiri beberapa proses utama yaitu training dan validasi. </w:t>
      </w:r>
      <w:r w:rsidR="00E216DA">
        <w:t xml:space="preserve">Adapun alur proses model </w:t>
      </w:r>
      <w:r w:rsidR="004D5B73">
        <w:t xml:space="preserve">dilakukan beberapa proses diantaranya </w:t>
      </w:r>
      <w:r w:rsidR="00761E02" w:rsidRPr="00761E02">
        <w:rPr>
          <w:i/>
        </w:rPr>
        <w:t>Embedding Layer</w:t>
      </w:r>
      <w:r w:rsidR="00761E02">
        <w:t xml:space="preserve">, </w:t>
      </w:r>
      <w:r w:rsidR="00761E02" w:rsidRPr="00761E02">
        <w:rPr>
          <w:i/>
        </w:rPr>
        <w:t>Encoder Layer</w:t>
      </w:r>
      <w:r w:rsidR="00761E02">
        <w:t xml:space="preserve">, dan </w:t>
      </w:r>
      <w:r w:rsidR="00761E02" w:rsidRPr="008A18FD">
        <w:t>Layer Klasifikasi</w:t>
      </w:r>
      <w:r w:rsidR="00761E02">
        <w:t>.</w:t>
      </w:r>
    </w:p>
    <w:p w14:paraId="26D5D5CF" w14:textId="19EACD39" w:rsidR="00761E02" w:rsidRPr="008A18FD" w:rsidRDefault="00761E02" w:rsidP="003809E9">
      <w:pPr>
        <w:pStyle w:val="ListParagraph"/>
        <w:numPr>
          <w:ilvl w:val="0"/>
          <w:numId w:val="77"/>
        </w:numPr>
        <w:ind w:left="518"/>
        <w:rPr>
          <w:i/>
        </w:rPr>
      </w:pPr>
      <w:r w:rsidRPr="00761E02">
        <w:rPr>
          <w:i/>
        </w:rPr>
        <w:t>Embedding Layer</w:t>
      </w:r>
    </w:p>
    <w:p w14:paraId="1A60D7A3" w14:textId="76CF0549" w:rsidR="003A6A15" w:rsidRDefault="008A18FD" w:rsidP="000435F3">
      <w:pPr>
        <w:pStyle w:val="ListParagraph"/>
        <w:ind w:left="518" w:firstLine="616"/>
        <w:rPr>
          <w:noProof/>
        </w:rPr>
      </w:pPr>
      <w:r>
        <w:t xml:space="preserve">Pada </w:t>
      </w:r>
      <w:r w:rsidRPr="003116C1">
        <w:rPr>
          <w:i/>
        </w:rPr>
        <w:t xml:space="preserve">Embedding </w:t>
      </w:r>
      <w:r w:rsidR="00B969E2" w:rsidRPr="003116C1">
        <w:rPr>
          <w:i/>
        </w:rPr>
        <w:t>Layer</w:t>
      </w:r>
      <w:r w:rsidR="00C24FB2">
        <w:t>,</w:t>
      </w:r>
      <w:r w:rsidR="00B969E2">
        <w:t xml:space="preserve"> </w:t>
      </w:r>
      <w:r w:rsidR="00C24FB2" w:rsidRPr="00C24FB2">
        <w:t>hasil dari BERT Tokenizer</w:t>
      </w:r>
      <w:r w:rsidR="003A6A15">
        <w:t xml:space="preserve"> yang telah di proses sebelumnya dengan menggunakan </w:t>
      </w:r>
      <w:r w:rsidR="003A6A15" w:rsidRPr="003A6A15">
        <w:rPr>
          <w:i/>
        </w:rPr>
        <w:t>class</w:t>
      </w:r>
      <w:r w:rsidR="003A6A15">
        <w:t xml:space="preserve"> </w:t>
      </w:r>
      <w:r w:rsidR="003A6A15" w:rsidRPr="003A6A15">
        <w:rPr>
          <w:i/>
        </w:rPr>
        <w:t>DataSequence</w:t>
      </w:r>
      <w:r w:rsidR="003A6A15">
        <w:t>,</w:t>
      </w:r>
      <w:r w:rsidR="00C24FB2" w:rsidRPr="00C24FB2">
        <w:t xml:space="preserve"> dibagi menjadi tiga bagian</w:t>
      </w:r>
      <w:r w:rsidR="00C24FB2">
        <w:t xml:space="preserve"> </w:t>
      </w:r>
      <w:r w:rsidR="00C24FB2" w:rsidRPr="00C24FB2">
        <w:t xml:space="preserve">yaitu </w:t>
      </w:r>
      <w:r w:rsidR="00C24FB2" w:rsidRPr="00C24FB2">
        <w:rPr>
          <w:i/>
        </w:rPr>
        <w:t>word embedding</w:t>
      </w:r>
      <w:r w:rsidR="00C24FB2" w:rsidRPr="00C24FB2">
        <w:t xml:space="preserve">, </w:t>
      </w:r>
      <w:r w:rsidR="00C24FB2" w:rsidRPr="00C24FB2">
        <w:rPr>
          <w:i/>
        </w:rPr>
        <w:t>position embedding</w:t>
      </w:r>
      <w:r w:rsidR="00C24FB2" w:rsidRPr="00C24FB2">
        <w:t xml:space="preserve">, dan </w:t>
      </w:r>
      <w:r w:rsidR="00C24FB2" w:rsidRPr="00C24FB2">
        <w:rPr>
          <w:i/>
        </w:rPr>
        <w:t>token type embedding</w:t>
      </w:r>
      <w:r w:rsidR="00C24FB2" w:rsidRPr="00C24FB2">
        <w:t>. Namun, dalam tugas NER ini, token type embedding tidak digunakan</w:t>
      </w:r>
      <w:r w:rsidR="000A037B">
        <w:t>. Masing-masing</w:t>
      </w:r>
      <w:r w:rsidR="003C7020">
        <w:t xml:space="preserve"> dimensi</w:t>
      </w:r>
      <w:r w:rsidR="000A037B">
        <w:t xml:space="preserve"> nya ada (1, 512, 768)</w:t>
      </w:r>
      <w:r w:rsidR="00145475">
        <w:t xml:space="preserve"> dimana 1 adalah jumlah data, 512 adalah jumlah token, dan 768 adalah vector representasi tiap token</w:t>
      </w:r>
      <w:r w:rsidR="00C24FB2" w:rsidRPr="00C24FB2">
        <w:t xml:space="preserve">. </w:t>
      </w:r>
      <w:r w:rsidR="00B03A91">
        <w:t xml:space="preserve">Hasil dari </w:t>
      </w:r>
      <w:r w:rsidR="00B03A91" w:rsidRPr="008D75C5">
        <w:rPr>
          <w:i/>
        </w:rPr>
        <w:t>word embeddings</w:t>
      </w:r>
      <w:r w:rsidR="00B03A91">
        <w:t xml:space="preserve"> dan </w:t>
      </w:r>
      <w:r w:rsidR="00B03A91" w:rsidRPr="008D75C5">
        <w:rPr>
          <w:i/>
        </w:rPr>
        <w:t>positional embedding</w:t>
      </w:r>
      <w:r w:rsidR="00B03A91">
        <w:t xml:space="preserve"> </w:t>
      </w:r>
      <w:r w:rsidR="003C7020">
        <w:t>kemudian</w:t>
      </w:r>
      <w:r w:rsidR="00B03A91">
        <w:t xml:space="preserve"> </w:t>
      </w:r>
      <w:r w:rsidR="003C7020">
        <w:t>digabungkan</w:t>
      </w:r>
      <w:r w:rsidR="000A037B">
        <w:t xml:space="preserve"> dengan menjumlahkan kedua matriks</w:t>
      </w:r>
      <w:r w:rsidR="003C7020">
        <w:t xml:space="preserve"> tersebut</w:t>
      </w:r>
      <w:r w:rsidR="000A037B">
        <w:t xml:space="preserve">. </w:t>
      </w:r>
      <w:r w:rsidR="003C7020">
        <w:t xml:space="preserve">Dimensi </w:t>
      </w:r>
      <w:r w:rsidR="000A037B">
        <w:t xml:space="preserve">dari </w:t>
      </w:r>
      <w:r w:rsidR="003C7020">
        <w:t>hasil</w:t>
      </w:r>
      <w:r w:rsidR="000A037B">
        <w:t xml:space="preserve"> penggabungan ini </w:t>
      </w:r>
      <w:r w:rsidR="003C7020">
        <w:t>tetap</w:t>
      </w:r>
      <w:r w:rsidR="000A037B">
        <w:t xml:space="preserve"> sama </w:t>
      </w:r>
      <w:r w:rsidR="003C7020">
        <w:t>seperti</w:t>
      </w:r>
      <w:r w:rsidR="000A037B">
        <w:t xml:space="preserve"> sebelumnya</w:t>
      </w:r>
      <w:r w:rsidR="003C7020">
        <w:t>,</w:t>
      </w:r>
      <w:r w:rsidR="000A037B">
        <w:t xml:space="preserve"> yaitu (1, 512, 768)</w:t>
      </w:r>
      <w:r w:rsidR="00B03A91">
        <w:t xml:space="preserve">. </w:t>
      </w:r>
      <w:r w:rsidR="000A037B">
        <w:t xml:space="preserve">Hasil dari penggabungan, </w:t>
      </w:r>
      <w:r w:rsidR="003C7020">
        <w:t>kemudian</w:t>
      </w:r>
      <w:r w:rsidR="000A037B">
        <w:t xml:space="preserve"> masuk ke dalam layer </w:t>
      </w:r>
      <w:r w:rsidR="000A037B" w:rsidRPr="000435F3">
        <w:rPr>
          <w:i/>
        </w:rPr>
        <w:t>Norm Embeddings</w:t>
      </w:r>
      <w:r w:rsidR="000A037B">
        <w:t xml:space="preserve"> yang menghasilkan </w:t>
      </w:r>
      <w:r w:rsidR="003C7020">
        <w:t>dimensi</w:t>
      </w:r>
      <w:r w:rsidR="000A037B">
        <w:t xml:space="preserve"> yang </w:t>
      </w:r>
      <w:r w:rsidR="003C7020">
        <w:t>tetap</w:t>
      </w:r>
      <w:r w:rsidR="000A037B">
        <w:t xml:space="preserve"> sama </w:t>
      </w:r>
      <w:r w:rsidR="003C7020">
        <w:t xml:space="preserve">seperti </w:t>
      </w:r>
      <w:bookmarkStart w:id="211" w:name="_Ref170594568"/>
      <w:r w:rsidR="000435F3">
        <w:t>sebelumnya.</w:t>
      </w:r>
      <w:bookmarkEnd w:id="211"/>
      <w:r w:rsidR="000435F3">
        <w:t xml:space="preserve"> </w:t>
      </w:r>
      <w:r w:rsidR="003A6A15">
        <w:t>Setalah masuk ke dalam layer Norm</w:t>
      </w:r>
      <w:r w:rsidR="003C7020">
        <w:t>,</w:t>
      </w:r>
      <w:r w:rsidR="003A6A15">
        <w:t xml:space="preserve"> </w:t>
      </w:r>
      <w:r w:rsidR="003C7020">
        <w:t>proses dilanjutkan</w:t>
      </w:r>
      <w:r w:rsidR="003A6A15">
        <w:t xml:space="preserve"> </w:t>
      </w:r>
      <w:r w:rsidR="003C7020">
        <w:t xml:space="preserve">ke </w:t>
      </w:r>
      <w:r w:rsidR="003A6A15">
        <w:t xml:space="preserve">dropout embeddings, </w:t>
      </w:r>
      <w:r w:rsidR="003C7020">
        <w:t>yang</w:t>
      </w:r>
      <w:r w:rsidR="003A6A15">
        <w:t xml:space="preserve"> menghasilkan</w:t>
      </w:r>
      <w:r w:rsidR="003C7020">
        <w:t xml:space="preserve"> dimensi</w:t>
      </w:r>
      <w:r w:rsidR="003A6A15">
        <w:t xml:space="preserve"> yang </w:t>
      </w:r>
      <w:r w:rsidR="003C7020">
        <w:t xml:space="preserve">tetap </w:t>
      </w:r>
      <w:r w:rsidR="003A6A15">
        <w:t xml:space="preserve">sama </w:t>
      </w:r>
      <w:r w:rsidR="003C7020">
        <w:t>seperti</w:t>
      </w:r>
      <w:r w:rsidR="003A6A15">
        <w:t xml:space="preserve"> sebelumnya. Output dari dropout embeddings </w:t>
      </w:r>
      <w:r w:rsidR="007E2301">
        <w:t xml:space="preserve">juga </w:t>
      </w:r>
      <w:r w:rsidR="003C7020">
        <w:t>merupakan</w:t>
      </w:r>
      <w:r w:rsidR="007E2301">
        <w:t xml:space="preserve"> output akhir dari </w:t>
      </w:r>
      <w:r w:rsidR="007E2301" w:rsidRPr="000435F3">
        <w:rPr>
          <w:i/>
        </w:rPr>
        <w:t>Embeddings Layer</w:t>
      </w:r>
      <w:r w:rsidR="004D5A1A">
        <w:t xml:space="preserve"> yang nantinya dilanjutkan pada proses </w:t>
      </w:r>
      <w:r w:rsidR="004D5A1A" w:rsidRPr="000435F3">
        <w:rPr>
          <w:i/>
        </w:rPr>
        <w:t>Encoder Layer</w:t>
      </w:r>
      <w:r w:rsidR="000435F3">
        <w:t>.</w:t>
      </w:r>
    </w:p>
    <w:p w14:paraId="4D7AC5C8" w14:textId="470D9915" w:rsidR="00761E02" w:rsidRDefault="00761E02" w:rsidP="003809E9">
      <w:pPr>
        <w:pStyle w:val="ListParagraph"/>
        <w:numPr>
          <w:ilvl w:val="0"/>
          <w:numId w:val="77"/>
        </w:numPr>
        <w:ind w:left="518"/>
        <w:rPr>
          <w:i/>
        </w:rPr>
      </w:pPr>
      <w:r w:rsidRPr="00761E02">
        <w:rPr>
          <w:i/>
        </w:rPr>
        <w:t>Encoder Layer</w:t>
      </w:r>
    </w:p>
    <w:p w14:paraId="6FB689AD" w14:textId="199A33FD" w:rsidR="004D5A1A" w:rsidRPr="00CF0784" w:rsidRDefault="00CF0784" w:rsidP="004D5A1A">
      <w:pPr>
        <w:pStyle w:val="ListParagraph"/>
        <w:ind w:left="518"/>
      </w:pPr>
      <w:r>
        <w:t xml:space="preserve">Pada </w:t>
      </w:r>
      <w:r w:rsidR="00DE66E7" w:rsidRPr="00DE66E7">
        <w:rPr>
          <w:i/>
        </w:rPr>
        <w:t>encoder</w:t>
      </w:r>
      <w:r>
        <w:t xml:space="preserve"> layer, terdapat beberapa proses yang dilakukan</w:t>
      </w:r>
      <w:r w:rsidR="003C7020">
        <w:t>,</w:t>
      </w:r>
      <w:r>
        <w:t xml:space="preserve"> diantaranya </w:t>
      </w:r>
      <w:r w:rsidRPr="003C7020">
        <w:rPr>
          <w:i/>
        </w:rPr>
        <w:t>self attention</w:t>
      </w:r>
      <w:r>
        <w:t xml:space="preserve">, </w:t>
      </w:r>
      <w:r w:rsidR="003C7020">
        <w:rPr>
          <w:i/>
        </w:rPr>
        <w:t>f</w:t>
      </w:r>
      <w:r w:rsidR="00DC61F9">
        <w:rPr>
          <w:i/>
        </w:rPr>
        <w:t>eed</w:t>
      </w:r>
      <w:r w:rsidR="003C7020">
        <w:rPr>
          <w:i/>
        </w:rPr>
        <w:t xml:space="preserve"> forwd n</w:t>
      </w:r>
      <w:r w:rsidRPr="003C7020">
        <w:rPr>
          <w:i/>
        </w:rPr>
        <w:t>etwork</w:t>
      </w:r>
      <w:r w:rsidR="00DC61F9">
        <w:t xml:space="preserve"> dan 2 </w:t>
      </w:r>
      <w:r w:rsidR="00DC61F9" w:rsidRPr="003C7020">
        <w:rPr>
          <w:i/>
        </w:rPr>
        <w:t>r</w:t>
      </w:r>
      <w:r w:rsidR="00DC61F9">
        <w:rPr>
          <w:i/>
        </w:rPr>
        <w:t xml:space="preserve">esidual connection </w:t>
      </w:r>
      <w:r w:rsidR="00DC61F9">
        <w:t xml:space="preserve">dan </w:t>
      </w:r>
      <w:r w:rsidR="00DC61F9">
        <w:rPr>
          <w:i/>
        </w:rPr>
        <w:t>n</w:t>
      </w:r>
      <w:r w:rsidR="00DC61F9" w:rsidRPr="003C7020">
        <w:rPr>
          <w:i/>
        </w:rPr>
        <w:t>ormalisasi</w:t>
      </w:r>
      <w:r>
        <w:t>.</w:t>
      </w:r>
    </w:p>
    <w:p w14:paraId="347779DF" w14:textId="6A41E6D3" w:rsidR="00955738" w:rsidRDefault="00767B64" w:rsidP="003809E9">
      <w:pPr>
        <w:pStyle w:val="ListParagraph"/>
        <w:numPr>
          <w:ilvl w:val="0"/>
          <w:numId w:val="78"/>
        </w:numPr>
        <w:ind w:left="896"/>
      </w:pPr>
      <w:r w:rsidRPr="00955738">
        <w:rPr>
          <w:i/>
        </w:rPr>
        <w:t>Self Attention</w:t>
      </w:r>
    </w:p>
    <w:p w14:paraId="1CB69202" w14:textId="0A32309D" w:rsidR="005E74D7" w:rsidRPr="00613182" w:rsidRDefault="00145475" w:rsidP="000435F3">
      <w:pPr>
        <w:pStyle w:val="ListParagraph"/>
        <w:ind w:left="896"/>
      </w:pPr>
      <w:r>
        <w:t xml:space="preserve">Pada tahap ini dilakukan perhitungan attention pada setiap token </w:t>
      </w:r>
      <w:r w:rsidR="00644CD2" w:rsidRPr="00644CD2">
        <w:t xml:space="preserve">engan membagi output embedding menjadi tiga bagian, yaitu </w:t>
      </w:r>
      <w:r w:rsidR="00644CD2" w:rsidRPr="00644CD2">
        <w:rPr>
          <w:i/>
        </w:rPr>
        <w:t>query</w:t>
      </w:r>
      <w:r w:rsidR="00644CD2" w:rsidRPr="00644CD2">
        <w:t xml:space="preserve">, </w:t>
      </w:r>
      <w:r w:rsidR="00644CD2" w:rsidRPr="00644CD2">
        <w:rPr>
          <w:i/>
        </w:rPr>
        <w:t>key</w:t>
      </w:r>
      <w:r w:rsidR="00644CD2" w:rsidRPr="00644CD2">
        <w:t xml:space="preserve">, dan </w:t>
      </w:r>
      <w:r w:rsidR="00644CD2" w:rsidRPr="00644CD2">
        <w:rPr>
          <w:i/>
        </w:rPr>
        <w:t>value</w:t>
      </w:r>
      <w:r w:rsidR="00644CD2">
        <w:t>.</w:t>
      </w:r>
      <w:r>
        <w:t xml:space="preserve"> Masing-masing bagian memiliki</w:t>
      </w:r>
      <w:r w:rsidR="003C7020">
        <w:t xml:space="preserve"> dimensi</w:t>
      </w:r>
      <w:r>
        <w:t xml:space="preserve"> (1, 512, 768). </w:t>
      </w:r>
      <w:r w:rsidR="00AB72A5" w:rsidRPr="000435F3">
        <w:rPr>
          <w:szCs w:val="24"/>
        </w:rPr>
        <w:t xml:space="preserve">Selanjutnya hasil dari query, key dan value </w:t>
      </w:r>
      <w:r w:rsidR="00644CD2" w:rsidRPr="000435F3">
        <w:rPr>
          <w:szCs w:val="24"/>
        </w:rPr>
        <w:t>dibagi</w:t>
      </w:r>
      <w:r w:rsidR="00A37ED4" w:rsidRPr="000435F3">
        <w:rPr>
          <w:szCs w:val="24"/>
        </w:rPr>
        <w:t xml:space="preserve"> untuk representasinya sehingga dihasilkan</w:t>
      </w:r>
      <w:r w:rsidR="003C7020" w:rsidRPr="000435F3">
        <w:rPr>
          <w:szCs w:val="24"/>
        </w:rPr>
        <w:t xml:space="preserve"> dimensi</w:t>
      </w:r>
      <w:r w:rsidR="00A37ED4" w:rsidRPr="000435F3">
        <w:rPr>
          <w:szCs w:val="24"/>
        </w:rPr>
        <w:t xml:space="preserve"> (1, 12, 512, 64) dimana 1 adalah jumlah data</w:t>
      </w:r>
      <w:r w:rsidR="003C7020" w:rsidRPr="000435F3">
        <w:rPr>
          <w:szCs w:val="24"/>
        </w:rPr>
        <w:t xml:space="preserve">, 12 adalah jumlah head attention, 512 adalah jumlah token dan 64 adalah </w:t>
      </w:r>
      <w:r w:rsidR="00644CD2" w:rsidRPr="000435F3">
        <w:rPr>
          <w:szCs w:val="24"/>
        </w:rPr>
        <w:t>hasil pembagian antara vector representasi token dengan jumlah head,</w:t>
      </w:r>
      <w:r w:rsidR="003C7020" w:rsidRPr="000435F3">
        <w:rPr>
          <w:szCs w:val="24"/>
        </w:rPr>
        <w:t xml:space="preserve"> yaitu 12</w:t>
      </w:r>
      <w:r w:rsidR="00A37ED4" w:rsidRPr="000435F3">
        <w:rPr>
          <w:szCs w:val="24"/>
        </w:rPr>
        <w:t xml:space="preserve">. Selanjutnya dilakukan </w:t>
      </w:r>
      <w:r w:rsidR="00AB72A5" w:rsidRPr="000435F3">
        <w:rPr>
          <w:szCs w:val="24"/>
        </w:rPr>
        <w:t xml:space="preserve">perhitungan </w:t>
      </w:r>
      <w:r w:rsidR="00A37ED4" w:rsidRPr="000435F3">
        <w:rPr>
          <w:szCs w:val="24"/>
        </w:rPr>
        <w:t xml:space="preserve">attention </w:t>
      </w:r>
      <w:r w:rsidR="00AB72A5" w:rsidRPr="000435F3">
        <w:rPr>
          <w:szCs w:val="24"/>
        </w:rPr>
        <w:t>menggunakan persamaan (2.1), yang menghasilkan</w:t>
      </w:r>
      <w:r w:rsidR="003C7020" w:rsidRPr="000435F3">
        <w:rPr>
          <w:szCs w:val="24"/>
        </w:rPr>
        <w:t xml:space="preserve"> dimensi</w:t>
      </w:r>
      <w:r w:rsidR="00AB72A5" w:rsidRPr="000435F3">
        <w:rPr>
          <w:szCs w:val="24"/>
        </w:rPr>
        <w:t xml:space="preserve"> (1, 12, 512, 512). </w:t>
      </w:r>
      <w:r w:rsidR="00644CD2" w:rsidRPr="000435F3">
        <w:rPr>
          <w:szCs w:val="24"/>
        </w:rPr>
        <w:t xml:space="preserve">Dimensi ini berubah dari 64 menjadi 512, di mana 512 ini merupakan jumlah token. </w:t>
      </w:r>
      <w:r w:rsidR="005E74D7" w:rsidRPr="000435F3">
        <w:rPr>
          <w:szCs w:val="24"/>
        </w:rPr>
        <w:t xml:space="preserve">Hasil perhitungan attention kemudian </w:t>
      </w:r>
      <w:r w:rsidR="00650F01" w:rsidRPr="000435F3">
        <w:rPr>
          <w:szCs w:val="24"/>
        </w:rPr>
        <w:t>di</w:t>
      </w:r>
      <w:r w:rsidR="005E74D7" w:rsidRPr="000435F3">
        <w:rPr>
          <w:szCs w:val="24"/>
        </w:rPr>
        <w:t>masuk</w:t>
      </w:r>
      <w:r w:rsidR="00650F01" w:rsidRPr="000435F3">
        <w:rPr>
          <w:szCs w:val="24"/>
        </w:rPr>
        <w:t>kan</w:t>
      </w:r>
      <w:r w:rsidR="005E74D7" w:rsidRPr="000435F3">
        <w:rPr>
          <w:szCs w:val="24"/>
        </w:rPr>
        <w:t xml:space="preserve"> ke </w:t>
      </w:r>
      <w:r w:rsidR="00650F01" w:rsidRPr="000435F3">
        <w:rPr>
          <w:szCs w:val="24"/>
        </w:rPr>
        <w:t xml:space="preserve">dalam </w:t>
      </w:r>
      <w:r w:rsidR="005E74D7" w:rsidRPr="000435F3">
        <w:rPr>
          <w:szCs w:val="24"/>
        </w:rPr>
        <w:t>layer dropout</w:t>
      </w:r>
      <w:r w:rsidR="00C44A5E" w:rsidRPr="000435F3">
        <w:rPr>
          <w:szCs w:val="24"/>
        </w:rPr>
        <w:t>, yang dalam implementasinya disebut sebagai dropout 1</w:t>
      </w:r>
      <w:r w:rsidR="005E74D7" w:rsidRPr="000435F3">
        <w:rPr>
          <w:szCs w:val="24"/>
        </w:rPr>
        <w:t xml:space="preserve"> attention yang mengh</w:t>
      </w:r>
      <w:r w:rsidR="000435F3">
        <w:rPr>
          <w:szCs w:val="24"/>
        </w:rPr>
        <w:t>asilkan dimensi yang tetap sama</w:t>
      </w:r>
      <w:r w:rsidR="005E74D7" w:rsidRPr="000435F3">
        <w:rPr>
          <w:szCs w:val="24"/>
        </w:rPr>
        <w:t>.</w:t>
      </w:r>
      <w:r w:rsidR="00DF0432" w:rsidRPr="000435F3">
        <w:rPr>
          <w:szCs w:val="24"/>
        </w:rPr>
        <w:t xml:space="preserve"> Dan visualisasi untuk setiap token </w:t>
      </w:r>
      <w:r w:rsidR="004B7C1F" w:rsidRPr="000435F3">
        <w:rPr>
          <w:szCs w:val="24"/>
        </w:rPr>
        <w:t>bisa dilihat dalam</w:t>
      </w:r>
      <w:r w:rsidR="00DF0432" w:rsidRPr="000435F3">
        <w:rPr>
          <w:szCs w:val="24"/>
        </w:rPr>
        <w:t xml:space="preserve"> </w:t>
      </w:r>
      <w:r w:rsidR="00DF0432" w:rsidRPr="000435F3">
        <w:rPr>
          <w:szCs w:val="24"/>
        </w:rPr>
        <w:fldChar w:fldCharType="begin"/>
      </w:r>
      <w:r w:rsidR="00DF0432" w:rsidRPr="000435F3">
        <w:rPr>
          <w:szCs w:val="24"/>
        </w:rPr>
        <w:instrText xml:space="preserve"> REF _Ref170364974 \h  \* MERGEFORMAT </w:instrText>
      </w:r>
      <w:r w:rsidR="00DF0432" w:rsidRPr="000435F3">
        <w:rPr>
          <w:szCs w:val="24"/>
        </w:rPr>
      </w:r>
      <w:r w:rsidR="00DF0432" w:rsidRPr="000435F3">
        <w:rPr>
          <w:szCs w:val="24"/>
        </w:rPr>
        <w:fldChar w:fldCharType="separate"/>
      </w:r>
      <w:r w:rsidR="007924A3">
        <w:rPr>
          <w:szCs w:val="24"/>
        </w:rPr>
        <w:t>Gambar 4.7</w:t>
      </w:r>
      <w:r w:rsidR="00DF0432" w:rsidRPr="000435F3">
        <w:rPr>
          <w:szCs w:val="24"/>
        </w:rPr>
        <w:fldChar w:fldCharType="end"/>
      </w:r>
      <w:r w:rsidR="00DF0432" w:rsidRPr="000435F3">
        <w:rPr>
          <w:szCs w:val="24"/>
        </w:rPr>
        <w:t>.</w:t>
      </w:r>
      <w:r w:rsidR="00613182">
        <w:rPr>
          <w:szCs w:val="24"/>
        </w:rPr>
        <w:t xml:space="preserve"> dimana semakin tebal garis nya mengartikan semakin tinggi nilai </w:t>
      </w:r>
      <w:r w:rsidR="00613182">
        <w:rPr>
          <w:i/>
          <w:szCs w:val="24"/>
        </w:rPr>
        <w:t>attention</w:t>
      </w:r>
      <w:r w:rsidR="00613182">
        <w:rPr>
          <w:szCs w:val="24"/>
        </w:rPr>
        <w:t xml:space="preserve"> nya.</w:t>
      </w:r>
    </w:p>
    <w:p w14:paraId="2A3DF889" w14:textId="43614A2D" w:rsidR="00DF0432" w:rsidRDefault="00DF0432" w:rsidP="00DF0432">
      <w:pPr>
        <w:pStyle w:val="ListParagraph"/>
        <w:ind w:left="896"/>
        <w:jc w:val="center"/>
        <w:rPr>
          <w:szCs w:val="24"/>
        </w:rPr>
      </w:pPr>
      <w:r w:rsidRPr="00326A4E">
        <w:rPr>
          <w:noProof/>
        </w:rPr>
        <w:drawing>
          <wp:inline distT="0" distB="0" distL="0" distR="0" wp14:anchorId="70EFCE94" wp14:editId="3AD4FF53">
            <wp:extent cx="2736353" cy="401955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3907" cy="4045336"/>
                    </a:xfrm>
                    <a:prstGeom prst="rect">
                      <a:avLst/>
                    </a:prstGeom>
                  </pic:spPr>
                </pic:pic>
              </a:graphicData>
            </a:graphic>
          </wp:inline>
        </w:drawing>
      </w:r>
    </w:p>
    <w:p w14:paraId="3E4CF48E" w14:textId="65ACA43F" w:rsidR="00DF0432" w:rsidRPr="00DF0432" w:rsidRDefault="00DF0432" w:rsidP="00DF0432">
      <w:pPr>
        <w:pStyle w:val="ListParagraph"/>
        <w:ind w:left="896"/>
        <w:jc w:val="center"/>
        <w:rPr>
          <w:szCs w:val="24"/>
        </w:rPr>
      </w:pPr>
      <w:bookmarkStart w:id="212" w:name="_Ref170364974"/>
      <w:bookmarkStart w:id="213" w:name="_Ref170364962"/>
      <w:bookmarkStart w:id="214" w:name="_Toc172907873"/>
      <w:r>
        <w:rPr>
          <w:szCs w:val="24"/>
        </w:rPr>
        <w:t>Gambar 4.</w:t>
      </w:r>
      <w:r w:rsidRPr="00DF0432">
        <w:rPr>
          <w:szCs w:val="24"/>
        </w:rPr>
        <w:fldChar w:fldCharType="begin"/>
      </w:r>
      <w:r w:rsidRPr="00DF0432">
        <w:rPr>
          <w:szCs w:val="24"/>
        </w:rPr>
        <w:instrText xml:space="preserve"> SEQ Gambar_4. \* ARABIC </w:instrText>
      </w:r>
      <w:r w:rsidRPr="00DF0432">
        <w:rPr>
          <w:szCs w:val="24"/>
        </w:rPr>
        <w:fldChar w:fldCharType="separate"/>
      </w:r>
      <w:r w:rsidR="007924A3">
        <w:rPr>
          <w:noProof/>
          <w:szCs w:val="24"/>
        </w:rPr>
        <w:t>7</w:t>
      </w:r>
      <w:r w:rsidRPr="00DF0432">
        <w:rPr>
          <w:szCs w:val="24"/>
        </w:rPr>
        <w:fldChar w:fldCharType="end"/>
      </w:r>
      <w:bookmarkEnd w:id="212"/>
      <w:r w:rsidRPr="00326A4E">
        <w:rPr>
          <w:szCs w:val="24"/>
        </w:rPr>
        <w:t xml:space="preserve"> Visualisasi Attention</w:t>
      </w:r>
      <w:bookmarkEnd w:id="213"/>
      <w:bookmarkEnd w:id="214"/>
    </w:p>
    <w:p w14:paraId="0FA24089" w14:textId="0DA00A58" w:rsidR="00955738" w:rsidRDefault="005E74D7" w:rsidP="000435F3">
      <w:pPr>
        <w:pStyle w:val="ListParagraph"/>
        <w:ind w:left="896"/>
      </w:pPr>
      <w:r>
        <w:rPr>
          <w:szCs w:val="24"/>
        </w:rPr>
        <w:t xml:space="preserve">Hasil dropout kemudian </w:t>
      </w:r>
      <w:r w:rsidR="009F1D40" w:rsidRPr="009F1D40">
        <w:rPr>
          <w:szCs w:val="24"/>
        </w:rPr>
        <w:t xml:space="preserve">dilanjutkan </w:t>
      </w:r>
      <w:r>
        <w:rPr>
          <w:szCs w:val="24"/>
        </w:rPr>
        <w:t xml:space="preserve">dengan persamaan (2.1) yaitu dengan </w:t>
      </w:r>
      <w:r w:rsidRPr="00650F01">
        <w:rPr>
          <w:i/>
          <w:szCs w:val="24"/>
        </w:rPr>
        <w:t>dot product</w:t>
      </w:r>
      <w:r>
        <w:rPr>
          <w:szCs w:val="24"/>
        </w:rPr>
        <w:t xml:space="preserve"> dari </w:t>
      </w:r>
      <w:r w:rsidRPr="00650F01">
        <w:rPr>
          <w:i/>
          <w:szCs w:val="24"/>
        </w:rPr>
        <w:t>value</w:t>
      </w:r>
      <w:r>
        <w:rPr>
          <w:szCs w:val="24"/>
        </w:rPr>
        <w:t xml:space="preserve"> yang menghas</w:t>
      </w:r>
      <w:r w:rsidR="000435F3">
        <w:rPr>
          <w:szCs w:val="24"/>
        </w:rPr>
        <w:t xml:space="preserve">ilkan dimensi (1, 12, 512, 64). </w:t>
      </w:r>
      <w:r>
        <w:t>Dari hasil dot product ini</w:t>
      </w:r>
      <w:r w:rsidR="00650F01">
        <w:t>,</w:t>
      </w:r>
      <w:r>
        <w:t xml:space="preserve"> kemudian dilakukan penggabungan </w:t>
      </w:r>
      <w:r w:rsidR="00650F01">
        <w:t xml:space="preserve">head attention </w:t>
      </w:r>
      <w:r>
        <w:t xml:space="preserve">dengan cara </w:t>
      </w:r>
      <w:r w:rsidR="00650F01" w:rsidRPr="000435F3">
        <w:rPr>
          <w:i/>
        </w:rPr>
        <w:t xml:space="preserve">transpose </w:t>
      </w:r>
      <w:r w:rsidR="00650F01">
        <w:t xml:space="preserve">dan </w:t>
      </w:r>
      <w:r w:rsidR="00650F01" w:rsidRPr="000435F3">
        <w:rPr>
          <w:i/>
        </w:rPr>
        <w:t xml:space="preserve">reshape </w:t>
      </w:r>
      <w:r w:rsidR="00650F01">
        <w:t xml:space="preserve">yang menghasilkan </w:t>
      </w:r>
      <w:r>
        <w:t>dimensi awal yaitu (1, 512, 768)</w:t>
      </w:r>
      <w:r w:rsidR="00650F01">
        <w:t xml:space="preserve">. </w:t>
      </w:r>
    </w:p>
    <w:p w14:paraId="49BB4393" w14:textId="7338ADE3" w:rsidR="00767B64" w:rsidRPr="00650F01" w:rsidRDefault="00767B64" w:rsidP="003809E9">
      <w:pPr>
        <w:pStyle w:val="ListParagraph"/>
        <w:numPr>
          <w:ilvl w:val="0"/>
          <w:numId w:val="78"/>
        </w:numPr>
        <w:ind w:left="896"/>
        <w:rPr>
          <w:i/>
        </w:rPr>
      </w:pPr>
      <w:r w:rsidRPr="00767B64">
        <w:rPr>
          <w:i/>
        </w:rPr>
        <w:t>Residual Connection</w:t>
      </w:r>
      <w:r>
        <w:t xml:space="preserve"> </w:t>
      </w:r>
      <w:r w:rsidR="00DC61F9">
        <w:t>dan</w:t>
      </w:r>
      <w:r>
        <w:t xml:space="preserve"> </w:t>
      </w:r>
      <w:r w:rsidRPr="00767B64">
        <w:rPr>
          <w:i/>
        </w:rPr>
        <w:t>Layer Norm</w:t>
      </w:r>
    </w:p>
    <w:p w14:paraId="066A01E3" w14:textId="37DC7BD2" w:rsidR="004165FB" w:rsidRDefault="00650F01" w:rsidP="000435F3">
      <w:pPr>
        <w:pStyle w:val="ListParagraph"/>
        <w:ind w:left="896"/>
      </w:pPr>
      <w:r>
        <w:t xml:space="preserve">Pada </w:t>
      </w:r>
      <w:r w:rsidR="00DC61F9" w:rsidRPr="00DC61F9">
        <w:rPr>
          <w:i/>
        </w:rPr>
        <w:t>residual connection</w:t>
      </w:r>
      <w:r w:rsidR="00DC61F9">
        <w:t xml:space="preserve"> dan normalisasi yang pertama ini</w:t>
      </w:r>
      <w:r w:rsidR="009F1D40">
        <w:t>,</w:t>
      </w:r>
      <w:r w:rsidR="00DC61F9">
        <w:t xml:space="preserve"> hasil dari </w:t>
      </w:r>
      <w:r w:rsidR="00DC61F9">
        <w:rPr>
          <w:i/>
        </w:rPr>
        <w:t>self attention</w:t>
      </w:r>
      <w:r w:rsidR="00DC61F9">
        <w:t xml:space="preserve"> dimasukkan ke dalam layer linear</w:t>
      </w:r>
      <w:r w:rsidR="00DF0432">
        <w:t xml:space="preserve"> yang dalam implementasinya </w:t>
      </w:r>
      <w:r w:rsidR="00467E36">
        <w:t>disebut</w:t>
      </w:r>
      <w:r w:rsidR="00DF0432">
        <w:t xml:space="preserve"> sebagai </w:t>
      </w:r>
      <w:r w:rsidR="00DF0432" w:rsidRPr="00DF0432">
        <w:rPr>
          <w:i/>
        </w:rPr>
        <w:t>attention-dense</w:t>
      </w:r>
      <w:r w:rsidR="00DF0432">
        <w:t>,</w:t>
      </w:r>
      <w:r w:rsidR="00DC61F9">
        <w:t xml:space="preserve"> yang menghasilkan dimensi </w:t>
      </w:r>
      <w:r w:rsidR="004165FB">
        <w:t xml:space="preserve">tetap sama dengan sebelumnya. </w:t>
      </w:r>
    </w:p>
    <w:p w14:paraId="15D66200" w14:textId="204C78AB" w:rsidR="0073721A" w:rsidRPr="000435F3" w:rsidRDefault="00DF0432" w:rsidP="000435F3">
      <w:pPr>
        <w:pStyle w:val="ListParagraph"/>
        <w:ind w:left="896"/>
        <w:rPr>
          <w:i/>
        </w:rPr>
      </w:pPr>
      <w:r>
        <w:t xml:space="preserve">Setelah dilakukan proses </w:t>
      </w:r>
      <w:r w:rsidRPr="00DF0432">
        <w:rPr>
          <w:i/>
        </w:rPr>
        <w:t>attention-dense</w:t>
      </w:r>
      <w:r>
        <w:t xml:space="preserve"> kemudian dilanjutkan ke dalam proses normalisa</w:t>
      </w:r>
      <w:r w:rsidR="0073721A">
        <w:t xml:space="preserve">si menggunakan layerNorm yang dalam implementasinya </w:t>
      </w:r>
      <w:r w:rsidR="00E216DA">
        <w:t>disebut</w:t>
      </w:r>
      <w:r w:rsidR="0073721A">
        <w:t xml:space="preserve"> dengan </w:t>
      </w:r>
      <w:r w:rsidR="0073721A" w:rsidRPr="0073721A">
        <w:rPr>
          <w:i/>
        </w:rPr>
        <w:t>attention-LayerNorm</w:t>
      </w:r>
      <w:r w:rsidR="000435F3">
        <w:t>.m</w:t>
      </w:r>
      <w:r w:rsidR="0073721A">
        <w:t xml:space="preserve">Proses selanjutnya adalah </w:t>
      </w:r>
      <w:r w:rsidR="0073721A" w:rsidRPr="000435F3">
        <w:rPr>
          <w:i/>
        </w:rPr>
        <w:t>residual connection</w:t>
      </w:r>
      <w:r w:rsidR="00467E36">
        <w:t xml:space="preserve"> yang dalam implementasinya disebut </w:t>
      </w:r>
      <w:r w:rsidR="00467E36" w:rsidRPr="000435F3">
        <w:rPr>
          <w:i/>
        </w:rPr>
        <w:t>residual connection (attention)</w:t>
      </w:r>
      <w:r w:rsidR="00467E36">
        <w:t>,</w:t>
      </w:r>
      <w:r w:rsidR="0073721A">
        <w:t xml:space="preserve"> dengan menambahkan </w:t>
      </w:r>
      <w:r w:rsidR="0073721A" w:rsidRPr="000435F3">
        <w:rPr>
          <w:i/>
        </w:rPr>
        <w:t>output embeddings</w:t>
      </w:r>
      <w:r w:rsidR="0073721A">
        <w:t xml:space="preserve"> yang awal</w:t>
      </w:r>
      <w:r w:rsidR="00467E36">
        <w:t xml:space="preserve"> dengan hasil dari </w:t>
      </w:r>
      <w:r w:rsidR="00467E36" w:rsidRPr="000435F3">
        <w:rPr>
          <w:i/>
        </w:rPr>
        <w:t>attention-LayerNorm</w:t>
      </w:r>
      <w:r w:rsidR="0073721A">
        <w:t xml:space="preserve">. </w:t>
      </w:r>
      <w:r w:rsidR="00467E36">
        <w:t>Porses selanjutnya adalah masuk</w:t>
      </w:r>
      <w:r w:rsidR="0073721A">
        <w:t xml:space="preserve"> ke dalam dropout ke dua dalam implementasinya </w:t>
      </w:r>
      <w:r w:rsidR="00467E36">
        <w:t xml:space="preserve">disebut dengan </w:t>
      </w:r>
      <w:r w:rsidR="00467E36" w:rsidRPr="000435F3">
        <w:rPr>
          <w:i/>
        </w:rPr>
        <w:t>dropout 2 attention</w:t>
      </w:r>
      <w:r w:rsidR="000435F3">
        <w:t>.</w:t>
      </w:r>
    </w:p>
    <w:p w14:paraId="3AA6D1BB" w14:textId="7B3572AA" w:rsidR="00767B64" w:rsidRPr="0073721A" w:rsidRDefault="00767B64" w:rsidP="003809E9">
      <w:pPr>
        <w:pStyle w:val="ListParagraph"/>
        <w:numPr>
          <w:ilvl w:val="0"/>
          <w:numId w:val="78"/>
        </w:numPr>
        <w:ind w:left="896"/>
        <w:rPr>
          <w:i/>
        </w:rPr>
      </w:pPr>
      <w:r w:rsidRPr="00767B64">
        <w:rPr>
          <w:i/>
        </w:rPr>
        <w:t>Feed Forward Network</w:t>
      </w:r>
    </w:p>
    <w:p w14:paraId="4115CAE9" w14:textId="1F1B89A6" w:rsidR="009C235A" w:rsidRPr="000435F3" w:rsidRDefault="00DB2258" w:rsidP="000435F3">
      <w:pPr>
        <w:pStyle w:val="ListParagraph"/>
        <w:ind w:left="896"/>
        <w:rPr>
          <w:i/>
        </w:rPr>
      </w:pPr>
      <w:r>
        <w:t>Pada proses selanjutnya</w:t>
      </w:r>
      <w:r w:rsidR="00E216DA">
        <w:t>,</w:t>
      </w:r>
      <w:r>
        <w:t xml:space="preserve"> yaitu Feed Forward Network dengan terdapat beberapa proses diantaranya layer linear yang dalam impelementasinya disebut sebagai </w:t>
      </w:r>
      <w:r w:rsidRPr="00DB2258">
        <w:rPr>
          <w:i/>
        </w:rPr>
        <w:t>intermediate-dense</w:t>
      </w:r>
      <w:r w:rsidR="002F3768">
        <w:t xml:space="preserve">. </w:t>
      </w:r>
      <w:r w:rsidR="007B549B">
        <w:t xml:space="preserve">Proses ini menghasilkan dimensi yang berbeda dengan sebelumnya yaitu (1, 512, 3072) dimana 3072 merupakan ukuran dari </w:t>
      </w:r>
      <w:r w:rsidR="007B549B" w:rsidRPr="007B549B">
        <w:rPr>
          <w:i/>
        </w:rPr>
        <w:t>Feed Forward Network</w:t>
      </w:r>
      <w:r w:rsidR="000435F3">
        <w:t xml:space="preserve">. </w:t>
      </w:r>
      <w:r w:rsidR="002F3768">
        <w:t xml:space="preserve">Proses selanjutnya kemudian dilakukan perhitungan fungsi aktivasi gelu dengan menggunakan persamaan (2.4). Dalam implementasinya proses ini disebut sebagai </w:t>
      </w:r>
      <w:r w:rsidR="002F3768" w:rsidRPr="000435F3">
        <w:rPr>
          <w:i/>
        </w:rPr>
        <w:t>intermediate-gelu</w:t>
      </w:r>
      <w:r w:rsidR="00467E36">
        <w:t xml:space="preserve">. Proses ini menghasilkan dimensi yang </w:t>
      </w:r>
      <w:r w:rsidR="007B549B">
        <w:t>tetap sama dengan sebelumnya.</w:t>
      </w:r>
      <w:r w:rsidR="001F0E40">
        <w:t xml:space="preserve"> </w:t>
      </w:r>
      <w:r w:rsidR="007B549B">
        <w:t xml:space="preserve">Proses selanjutnya yaitu dengan memasukkan hasil intermediate-gelu ke dalam layer linear, dalam implementasinya disebut sebagai </w:t>
      </w:r>
      <w:r w:rsidR="007B549B" w:rsidRPr="000435F3">
        <w:rPr>
          <w:i/>
        </w:rPr>
        <w:t>output-dense</w:t>
      </w:r>
      <w:r w:rsidR="007B549B">
        <w:t xml:space="preserve"> yang menghasilkan dimensi berbeda dengan sebelumnya yaitu (1, 512, 768).</w:t>
      </w:r>
    </w:p>
    <w:p w14:paraId="476B94DA" w14:textId="4BE819D2" w:rsidR="00767B64" w:rsidRPr="007B549B" w:rsidRDefault="00767B64" w:rsidP="003809E9">
      <w:pPr>
        <w:pStyle w:val="ListParagraph"/>
        <w:numPr>
          <w:ilvl w:val="0"/>
          <w:numId w:val="78"/>
        </w:numPr>
        <w:ind w:left="896"/>
        <w:rPr>
          <w:i/>
        </w:rPr>
      </w:pPr>
      <w:r w:rsidRPr="00767B64">
        <w:rPr>
          <w:i/>
        </w:rPr>
        <w:t>Residual Connection</w:t>
      </w:r>
      <w:r>
        <w:t xml:space="preserve"> </w:t>
      </w:r>
      <w:r w:rsidR="00F76136">
        <w:t>dan</w:t>
      </w:r>
      <w:r>
        <w:t xml:space="preserve"> </w:t>
      </w:r>
      <w:r w:rsidR="00F76136" w:rsidRPr="00F76136">
        <w:t>Normalisasi</w:t>
      </w:r>
    </w:p>
    <w:p w14:paraId="660771C0" w14:textId="0EFCB49C" w:rsidR="00EC08B5" w:rsidRPr="00C226E7" w:rsidRDefault="007B549B" w:rsidP="00C226E7">
      <w:pPr>
        <w:pStyle w:val="ListParagraph"/>
        <w:ind w:left="896"/>
        <w:rPr>
          <w:i/>
        </w:rPr>
      </w:pPr>
      <w:r>
        <w:t xml:space="preserve">Setelah proses </w:t>
      </w:r>
      <w:r>
        <w:rPr>
          <w:i/>
        </w:rPr>
        <w:t>Feed Forward Network</w:t>
      </w:r>
      <w:r>
        <w:t xml:space="preserve">, dilanjutkan proses selanjutnya yaitu residual connection </w:t>
      </w:r>
      <w:r w:rsidR="00F76136">
        <w:t xml:space="preserve">dan normalisasi yang kedua. Proses pertama akan masuk ke dalam layer normalisasi, dalam implementasinya disebut dengan </w:t>
      </w:r>
      <w:r w:rsidR="00F76136" w:rsidRPr="00F76136">
        <w:rPr>
          <w:i/>
        </w:rPr>
        <w:t>LayerNorm (output-LayerNorm)</w:t>
      </w:r>
      <w:r w:rsidR="00F76136">
        <w:t>, dengan menghasilkan dimensi yang sama dengan sebelumnya.</w:t>
      </w:r>
      <w:r w:rsidR="00C226E7">
        <w:t xml:space="preserve"> </w:t>
      </w:r>
      <w:r w:rsidR="00F76136">
        <w:t xml:space="preserve">Proses selanjutnya yaitu residual connection, dalam implementasinya disebut dengan </w:t>
      </w:r>
      <w:r w:rsidR="00F76136" w:rsidRPr="00C226E7">
        <w:rPr>
          <w:i/>
        </w:rPr>
        <w:t>residual connection ffn</w:t>
      </w:r>
      <w:r w:rsidR="00F76136">
        <w:t xml:space="preserve">, dengan menambahkan hasil LayerNorm (output-LayerNorm) dengan output dari </w:t>
      </w:r>
      <w:r w:rsidR="00F76136" w:rsidRPr="00C226E7">
        <w:rPr>
          <w:i/>
        </w:rPr>
        <w:t>self-attention</w:t>
      </w:r>
      <w:r w:rsidR="00C226E7">
        <w:t xml:space="preserve">. </w:t>
      </w:r>
      <w:r w:rsidR="00F76136">
        <w:t xml:space="preserve">Proses selanjutnya yaitu dengan memasukkan ke dalam dropout yang dalam implementasinya disebut dengan </w:t>
      </w:r>
      <w:r w:rsidR="00F76136" w:rsidRPr="00C226E7">
        <w:rPr>
          <w:i/>
        </w:rPr>
        <w:t>output dropout (output-dropout)</w:t>
      </w:r>
      <w:r w:rsidR="00F76136">
        <w:t xml:space="preserve">, hasil dropout ini merupakan hasil akhir dari </w:t>
      </w:r>
      <w:r w:rsidR="00DE66E7" w:rsidRPr="00DE66E7">
        <w:rPr>
          <w:i/>
        </w:rPr>
        <w:t>encoder</w:t>
      </w:r>
      <w:r w:rsidR="00F76136">
        <w:t xml:space="preserve"> BERT, dengan dimensi (1, 512, 768). Hasil akhir </w:t>
      </w:r>
      <w:r w:rsidR="00DE66E7" w:rsidRPr="00DE66E7">
        <w:rPr>
          <w:i/>
        </w:rPr>
        <w:t>encoder</w:t>
      </w:r>
      <w:r w:rsidR="00F76136">
        <w:t xml:space="preserve"> ini selanjutnya di proses dalam layer klasifikasi.</w:t>
      </w:r>
    </w:p>
    <w:p w14:paraId="6D2C8C56" w14:textId="60ED7909" w:rsidR="00761E02" w:rsidRDefault="00761E02" w:rsidP="003809E9">
      <w:pPr>
        <w:pStyle w:val="ListParagraph"/>
        <w:numPr>
          <w:ilvl w:val="0"/>
          <w:numId w:val="77"/>
        </w:numPr>
        <w:ind w:left="518"/>
      </w:pPr>
      <w:r w:rsidRPr="008A18FD">
        <w:t>Layer Klasifikasi</w:t>
      </w:r>
    </w:p>
    <w:p w14:paraId="2775F461" w14:textId="63A25BF7" w:rsidR="009332FC" w:rsidRDefault="009332FC" w:rsidP="00C226E7">
      <w:pPr>
        <w:pStyle w:val="ListParagraph"/>
        <w:ind w:left="518"/>
      </w:pPr>
      <w:r>
        <w:t xml:space="preserve">Pada tahap ini, dilakukan klasifikasi berdasarkan hasil </w:t>
      </w:r>
      <w:r w:rsidR="00DE66E7" w:rsidRPr="00DE66E7">
        <w:rPr>
          <w:i/>
        </w:rPr>
        <w:t>encoder</w:t>
      </w:r>
      <w:r>
        <w:t xml:space="preserve"> dengan dilakukan beberapa proses diantaranya dropout, dengan meng</w:t>
      </w:r>
      <w:r w:rsidR="00C226E7">
        <w:t xml:space="preserve">hasilkan dimensi (1, 512, 768). </w:t>
      </w:r>
      <w:r>
        <w:t xml:space="preserve">Hasil dari dropout kemudian masuk kedalam </w:t>
      </w:r>
      <w:r w:rsidR="00867351">
        <w:t>layer linear yang dalam implementasinya disebut dengan classifier. Hasil dari classifier ini juga merupakan hasil akhir yang berupa probabilitas label dengan dimensi (1, 512, 25) dimana 25 merupa</w:t>
      </w:r>
      <w:r w:rsidR="00C226E7">
        <w:t>kan jumlah label.</w:t>
      </w:r>
    </w:p>
    <w:p w14:paraId="1FB9AD22" w14:textId="429FCE49" w:rsidR="00401889" w:rsidRPr="00401889" w:rsidRDefault="00867351" w:rsidP="007A5072">
      <w:pPr>
        <w:ind w:firstLine="720"/>
      </w:pPr>
      <w:r>
        <w:t xml:space="preserve">Pada proses yang di jelaskan sebelumnya, merupakan alur model. </w:t>
      </w:r>
      <w:r w:rsidR="00E216DA">
        <w:t>P</w:t>
      </w:r>
      <w:r>
        <w:t xml:space="preserve">roses fine tuning sendriri </w:t>
      </w:r>
      <w:r w:rsidR="007A5072">
        <w:t xml:space="preserve">terdiri dari training dan validasi dengan </w:t>
      </w:r>
      <w:r w:rsidR="00E216DA">
        <w:t xml:space="preserve">jumlah </w:t>
      </w:r>
      <w:r w:rsidR="007A5072">
        <w:t xml:space="preserve">epoch yang di tentukan yang </w:t>
      </w:r>
      <w:r w:rsidR="004B7C1F">
        <w:t>bisa dilihat dalam</w:t>
      </w:r>
      <w:r w:rsidR="007A5072">
        <w:t xml:space="preserve"> </w:t>
      </w:r>
      <w:r w:rsidR="007A5072">
        <w:fldChar w:fldCharType="begin"/>
      </w:r>
      <w:r w:rsidR="007A5072">
        <w:instrText xml:space="preserve"> REF _Ref169431170 \h </w:instrText>
      </w:r>
      <w:r w:rsidR="007A5072">
        <w:fldChar w:fldCharType="separate"/>
      </w:r>
      <w:r w:rsidR="007924A3" w:rsidRPr="001950C7">
        <w:rPr>
          <w:szCs w:val="24"/>
        </w:rPr>
        <w:t>Kode 4.</w:t>
      </w:r>
      <w:r w:rsidR="007924A3">
        <w:rPr>
          <w:noProof/>
          <w:szCs w:val="24"/>
        </w:rPr>
        <w:t>22</w:t>
      </w:r>
      <w:r w:rsidR="007A5072">
        <w:fldChar w:fldCharType="end"/>
      </w:r>
      <w:r w:rsidR="007A5072">
        <w:t xml:space="preserve">. Setelah proses training dan validasi selesai sesuai dengan epoch yang di tentukan, fungsi ini menyimpan model hasil training yang ada pada </w:t>
      </w:r>
      <w:r w:rsidR="007A5072">
        <w:fldChar w:fldCharType="begin"/>
      </w:r>
      <w:r w:rsidR="007A5072">
        <w:instrText xml:space="preserve"> REF _Ref169431170 \h </w:instrText>
      </w:r>
      <w:r w:rsidR="007A5072">
        <w:fldChar w:fldCharType="separate"/>
      </w:r>
      <w:r w:rsidR="007924A3" w:rsidRPr="001950C7">
        <w:rPr>
          <w:szCs w:val="24"/>
        </w:rPr>
        <w:t>Kode 4.</w:t>
      </w:r>
      <w:r w:rsidR="007924A3">
        <w:rPr>
          <w:noProof/>
          <w:szCs w:val="24"/>
        </w:rPr>
        <w:t>22</w:t>
      </w:r>
      <w:r w:rsidR="007A5072">
        <w:fldChar w:fldCharType="end"/>
      </w:r>
      <w:r w:rsidR="007A5072">
        <w:t xml:space="preserve"> baris 93.</w:t>
      </w:r>
    </w:p>
    <w:p w14:paraId="31DDC919" w14:textId="4A30C4D0" w:rsidR="001950C7" w:rsidRPr="001950C7" w:rsidRDefault="001950C7" w:rsidP="001950C7">
      <w:pPr>
        <w:jc w:val="center"/>
      </w:pPr>
      <w:bookmarkStart w:id="215" w:name="_Ref169431170"/>
      <w:bookmarkStart w:id="216" w:name="_Toc172830907"/>
      <w:r w:rsidRPr="001950C7">
        <w:rPr>
          <w:szCs w:val="24"/>
        </w:rPr>
        <w:t>Kode 4.</w:t>
      </w:r>
      <w:r w:rsidRPr="001950C7">
        <w:rPr>
          <w:szCs w:val="24"/>
        </w:rPr>
        <w:fldChar w:fldCharType="begin"/>
      </w:r>
      <w:r w:rsidRPr="001950C7">
        <w:rPr>
          <w:szCs w:val="24"/>
        </w:rPr>
        <w:instrText xml:space="preserve"> SEQ Kode_4. \* ARABIC </w:instrText>
      </w:r>
      <w:r w:rsidRPr="001950C7">
        <w:rPr>
          <w:szCs w:val="24"/>
        </w:rPr>
        <w:fldChar w:fldCharType="separate"/>
      </w:r>
      <w:r w:rsidR="007924A3">
        <w:rPr>
          <w:noProof/>
          <w:szCs w:val="24"/>
        </w:rPr>
        <w:t>22</w:t>
      </w:r>
      <w:r w:rsidRPr="001950C7">
        <w:rPr>
          <w:szCs w:val="24"/>
        </w:rPr>
        <w:fldChar w:fldCharType="end"/>
      </w:r>
      <w:bookmarkEnd w:id="215"/>
      <w:r w:rsidRPr="001950C7">
        <w:rPr>
          <w:szCs w:val="24"/>
        </w:rPr>
        <w:t xml:space="preserve"> </w:t>
      </w:r>
      <w:r>
        <w:rPr>
          <w:szCs w:val="24"/>
        </w:rPr>
        <w:t>Fungsi train_loop()</w:t>
      </w:r>
      <w:bookmarkEnd w:id="216"/>
    </w:p>
    <w:tbl>
      <w:tblPr>
        <w:tblStyle w:val="TableGrid"/>
        <w:tblW w:w="0" w:type="auto"/>
        <w:tblLook w:val="04A0" w:firstRow="1" w:lastRow="0" w:firstColumn="1" w:lastColumn="0" w:noHBand="0" w:noVBand="1"/>
      </w:tblPr>
      <w:tblGrid>
        <w:gridCol w:w="7928"/>
      </w:tblGrid>
      <w:tr w:rsidR="000C7FBC" w14:paraId="20675420" w14:textId="77777777" w:rsidTr="000C7FBC">
        <w:trPr>
          <w:hidden/>
        </w:trPr>
        <w:tc>
          <w:tcPr>
            <w:tcW w:w="7928" w:type="dxa"/>
          </w:tcPr>
          <w:p w14:paraId="38ABD49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7C0C61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798C1C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3576D7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E1C296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9B9FD1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C91FD3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6F762A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D7FCBB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A17B6E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90642E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1470A9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A960AE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071E5D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FA3C36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D8EA0D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C5F912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5D0D09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33D149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D6B645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52CB25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20D853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894857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E52F37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7EB2A0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404515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A60D77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171608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B1106F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690297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F1CDED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3FB948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6BA1DB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E5BE28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255B46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01C3AB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FA86D1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75712B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411C80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F45890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AFAC61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1D4FD8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6DA870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AC2AD1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7BB7D1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A1F5C2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CFB56D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34FA1C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0B9086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272699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85A607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BCDFD9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73DE70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ECFC77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31DDF6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0DE968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7748D0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E3D4E8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980698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2892D6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494EE2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87DC8A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82AA24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D91531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98F104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0CC48C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8318A8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EAED4A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3C4B9D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0ABA28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C2282B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DEC250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87222F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A42C96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A44948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DC54ED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8CD420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2C70B1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EFCFD5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678DEA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DFA43A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5B25BB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797E15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0ECFF2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DFC602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2956EC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BF1847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15FA7F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0A9613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F98AE6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83218B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787813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1B10D9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63419F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F9E32A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0C41B0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A22550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D81FD7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2EC51F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3B7B78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AF9A3E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AE6DD8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0B225D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2136B7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DD7CC7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B41E55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313D9D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25724B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9CAC46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1BA883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0DF61A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926BEA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FA6101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A97C0D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450017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82CCBD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794F4E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31A7E0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92EDCA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A55E66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118092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E7657F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D57253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189588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018D9A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55F493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3E7C72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43D9C5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3DF3A2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515A4E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A43FCA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28B787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7C5C84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C82712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4CB583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4214FD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BCB1B7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4DFFDF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B52867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1D0EFB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E446F4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B98FCD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5584E1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F81947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4117AD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807115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8496FC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71FEFD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382B8F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9833E1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681EAE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CB996A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6FB10E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94D41B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EF0143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24AB8E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D65156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B4AD68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94676E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16B4F2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2026AE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FB71DD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710A38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E16FAC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946EC1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02B464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A11FBC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BAB4FC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DD5185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F3C896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0C6C65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290D6D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D12F89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CBB0BB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5D5DB1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4CBF2D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DADDA2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A4D229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8C662B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553CEE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EA8C46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85C3B7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0B2B36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F4FCD9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F246A9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2FE27E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FF9449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0D32B8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2B3CF4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674A4C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9A6930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A885B2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3421D1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3F19C5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C1BC41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54AB06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D8964D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756C7F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856143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83D09E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2CE815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24FA66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74374D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4D32FD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37904A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C7E8B3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09F394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6E5879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C97014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FD284A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B55DC2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613E89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B63052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F184D1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FDDA4B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4416BC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E0B2CA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C42BBB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6D85E6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C2C8EC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8C03FB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8BCC63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D2E8AA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99BBE8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8D044A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D80979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BB8058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2CEC45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45F820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240360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427164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95D2E2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0855D4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50F3C0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B943A7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4F6C9C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58472E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F03862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C4D9A7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8B5F82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6AF87E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BB2539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2675E6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B9CFD8D"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8F4742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028325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332551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B4C90D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D7BACA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6DDF16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B0E125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90F317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BF797A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DF7EBB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74DFF4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99AE59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8577DD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A87C62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E4C551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EAC660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976E0A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D4B291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8440BD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D1F8DF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0A42DA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60A79D5F"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1C0AE7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ED7BF1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1CEA410"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B78E719"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9DA2605"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0C6F585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F10535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F68137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B57BC0C"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A526763"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748E128"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4EB7192"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92D1CE4"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9ADDB87"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2A746EBE"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73C168B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34CD337A"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0D42DE1"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4C59B286"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5439015B" w14:textId="77777777" w:rsidR="00C55B43" w:rsidRPr="00C55B43" w:rsidRDefault="00C55B43" w:rsidP="003809E9">
            <w:pPr>
              <w:pStyle w:val="ListParagraph"/>
              <w:numPr>
                <w:ilvl w:val="0"/>
                <w:numId w:val="69"/>
              </w:numPr>
              <w:spacing w:before="100" w:beforeAutospacing="1" w:line="240" w:lineRule="auto"/>
              <w:ind w:left="370"/>
              <w:contextualSpacing w:val="0"/>
              <w:jc w:val="left"/>
              <w:rPr>
                <w:rFonts w:ascii="Lucida Console" w:eastAsia="Times New Roman" w:hAnsi="Lucida Console" w:cs="Times New Roman"/>
                <w:vanish/>
                <w:color w:val="0000FF"/>
                <w:sz w:val="16"/>
                <w:szCs w:val="16"/>
              </w:rPr>
            </w:pPr>
          </w:p>
          <w:p w14:paraId="10A03D3B" w14:textId="2822A5A2"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FF"/>
                <w:sz w:val="16"/>
                <w:szCs w:val="16"/>
              </w:rPr>
              <w:t>def</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train_loop</w:t>
            </w:r>
            <w:r w:rsidRPr="00407D29">
              <w:rPr>
                <w:rFonts w:ascii="Lucida Console" w:eastAsia="Times New Roman" w:hAnsi="Lucida Console" w:cs="Times New Roman"/>
                <w:color w:val="000000"/>
                <w:sz w:val="16"/>
                <w:szCs w:val="16"/>
              </w:rPr>
              <w:t>(model, df, batch_size, num_epochs, learning_rate, fold_num):</w:t>
            </w:r>
          </w:p>
          <w:p w14:paraId="6E59B8C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use_cuda = torch.cuda.is_available()</w:t>
            </w:r>
          </w:p>
          <w:p w14:paraId="03129AEA"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device = torch.device(</w:t>
            </w:r>
            <w:r w:rsidRPr="00407D29">
              <w:rPr>
                <w:rFonts w:ascii="Lucida Console" w:eastAsia="Times New Roman" w:hAnsi="Lucida Console" w:cs="Times New Roman"/>
                <w:color w:val="A31515"/>
                <w:sz w:val="16"/>
                <w:szCs w:val="16"/>
              </w:rPr>
              <w:t>"cuda"</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if</w:t>
            </w:r>
            <w:r w:rsidRPr="00407D29">
              <w:rPr>
                <w:rFonts w:ascii="Lucida Console" w:eastAsia="Times New Roman" w:hAnsi="Lucida Console" w:cs="Times New Roman"/>
                <w:color w:val="000000"/>
                <w:sz w:val="16"/>
                <w:szCs w:val="16"/>
              </w:rPr>
              <w:t xml:space="preserve"> use_cuda </w:t>
            </w:r>
            <w:r w:rsidRPr="00407D29">
              <w:rPr>
                <w:rFonts w:ascii="Lucida Console" w:eastAsia="Times New Roman" w:hAnsi="Lucida Console" w:cs="Times New Roman"/>
                <w:color w:val="0000FF"/>
                <w:sz w:val="16"/>
                <w:szCs w:val="16"/>
              </w:rPr>
              <w:t>else</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cpu"</w:t>
            </w:r>
            <w:r w:rsidRPr="00407D29">
              <w:rPr>
                <w:rFonts w:ascii="Lucida Console" w:eastAsia="Times New Roman" w:hAnsi="Lucida Console" w:cs="Times New Roman"/>
                <w:color w:val="000000"/>
                <w:sz w:val="16"/>
                <w:szCs w:val="16"/>
              </w:rPr>
              <w:t>)</w:t>
            </w:r>
          </w:p>
          <w:p w14:paraId="7BCDB6C8"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1DEA0435"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df_train, df_val = np.split(df.sample(frac=1, random_state=42),[</w:t>
            </w:r>
            <w:r w:rsidRPr="00407D29">
              <w:rPr>
                <w:rFonts w:ascii="Lucida Console" w:eastAsia="Times New Roman" w:hAnsi="Lucida Console" w:cs="Times New Roman"/>
                <w:color w:val="0000FF"/>
                <w:sz w:val="16"/>
                <w:szCs w:val="16"/>
              </w:rPr>
              <w:t>int</w:t>
            </w:r>
            <w:r w:rsidRPr="00407D29">
              <w:rPr>
                <w:rFonts w:ascii="Lucida Console" w:eastAsia="Times New Roman" w:hAnsi="Lucida Console" w:cs="Times New Roman"/>
                <w:color w:val="000000"/>
                <w:sz w:val="16"/>
                <w:szCs w:val="16"/>
              </w:rPr>
              <w:t xml:space="preserve">(.9 * </w:t>
            </w:r>
            <w:r w:rsidRPr="00407D29">
              <w:rPr>
                <w:rFonts w:ascii="Lucida Console" w:eastAsia="Times New Roman" w:hAnsi="Lucida Console" w:cs="Times New Roman"/>
                <w:color w:val="0000FF"/>
                <w:sz w:val="16"/>
                <w:szCs w:val="16"/>
              </w:rPr>
              <w:t>len</w:t>
            </w:r>
            <w:r w:rsidRPr="00407D29">
              <w:rPr>
                <w:rFonts w:ascii="Lucida Console" w:eastAsia="Times New Roman" w:hAnsi="Lucida Console" w:cs="Times New Roman"/>
                <w:color w:val="000000"/>
                <w:sz w:val="16"/>
                <w:szCs w:val="16"/>
              </w:rPr>
              <w:t>(df))])</w:t>
            </w:r>
          </w:p>
          <w:p w14:paraId="35B01EE0"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409D4500"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rain_dataset = DataSequence(df_train)</w:t>
            </w:r>
          </w:p>
          <w:p w14:paraId="6C6CF1BB"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val_dataset = DataSequence(df_val)</w:t>
            </w:r>
          </w:p>
          <w:p w14:paraId="2A827FE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6B70B8C5"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rain_loader = DataLoader(train_dataset, num_workers=4, batch_size=batch_size)</w:t>
            </w:r>
          </w:p>
          <w:p w14:paraId="5E6D5C3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val_loader = DataLoader(val_dataset, num_workers=4, batch_size=batch_size)</w:t>
            </w:r>
          </w:p>
          <w:p w14:paraId="2476C31B"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B27AD95"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optimizer = torch.optim.Adam(model.parameters(), lr=learning_rate)</w:t>
            </w:r>
          </w:p>
          <w:p w14:paraId="3C3B37F9"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46DF154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if</w:t>
            </w:r>
            <w:r w:rsidRPr="00407D29">
              <w:rPr>
                <w:rFonts w:ascii="Lucida Console" w:eastAsia="Times New Roman" w:hAnsi="Lucida Console" w:cs="Times New Roman"/>
                <w:color w:val="000000"/>
                <w:sz w:val="16"/>
                <w:szCs w:val="16"/>
              </w:rPr>
              <w:t xml:space="preserve"> use_cuda:</w:t>
            </w:r>
          </w:p>
          <w:p w14:paraId="773F81F4"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model = model.cuda()</w:t>
            </w:r>
          </w:p>
          <w:p w14:paraId="5A696CF1"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19854AC5"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epoch_num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range</w:t>
            </w:r>
            <w:r w:rsidRPr="00407D29">
              <w:rPr>
                <w:rFonts w:ascii="Lucida Console" w:eastAsia="Times New Roman" w:hAnsi="Lucida Console" w:cs="Times New Roman"/>
                <w:color w:val="000000"/>
                <w:sz w:val="16"/>
                <w:szCs w:val="16"/>
              </w:rPr>
              <w:t>(num_epochs):</w:t>
            </w:r>
          </w:p>
          <w:p w14:paraId="29922CA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print</w:t>
            </w:r>
            <w:r w:rsidRPr="00407D29">
              <w:rPr>
                <w:rFonts w:ascii="Lucida Console" w:eastAsia="Times New Roman" w:hAnsi="Lucida Console" w:cs="Times New Roman"/>
                <w:color w:val="000000"/>
                <w:sz w:val="16"/>
                <w:szCs w:val="16"/>
              </w:rPr>
              <w:t>(</w:t>
            </w:r>
            <w:r w:rsidRPr="00407D29">
              <w:rPr>
                <w:rFonts w:ascii="Lucida Console" w:eastAsia="Times New Roman" w:hAnsi="Lucida Console" w:cs="Times New Roman"/>
                <w:color w:val="A31515"/>
                <w:sz w:val="16"/>
                <w:szCs w:val="16"/>
              </w:rPr>
              <w:t>f"\nFold {fold_num + 1} - Epoch {epoch_num + 1}"</w:t>
            </w:r>
            <w:r w:rsidRPr="00407D29">
              <w:rPr>
                <w:rFonts w:ascii="Lucida Console" w:eastAsia="Times New Roman" w:hAnsi="Lucida Console" w:cs="Times New Roman"/>
                <w:color w:val="000000"/>
                <w:sz w:val="16"/>
                <w:szCs w:val="16"/>
              </w:rPr>
              <w:t>)</w:t>
            </w:r>
          </w:p>
          <w:p w14:paraId="67C7C846"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65B1BD0"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otal_loss_train = 0</w:t>
            </w:r>
          </w:p>
          <w:p w14:paraId="2046FA78"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true_labels_train = []</w:t>
            </w:r>
          </w:p>
          <w:p w14:paraId="5E03837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predicted_labels_train = []</w:t>
            </w:r>
          </w:p>
          <w:p w14:paraId="47D75D1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2C1A6A8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model.train()</w:t>
            </w:r>
          </w:p>
          <w:p w14:paraId="0C74D77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979D83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train_data, train_label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tqdm(train_loader):</w:t>
            </w:r>
          </w:p>
          <w:p w14:paraId="526807AD"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rain_label = train_label.to(device)</w:t>
            </w:r>
          </w:p>
          <w:p w14:paraId="7BFB4818"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209AF29"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mask = train_data[</w:t>
            </w:r>
            <w:r w:rsidRPr="00407D29">
              <w:rPr>
                <w:rFonts w:ascii="Lucida Console" w:eastAsia="Times New Roman" w:hAnsi="Lucida Console" w:cs="Times New Roman"/>
                <w:color w:val="A31515"/>
                <w:sz w:val="16"/>
                <w:szCs w:val="16"/>
              </w:rPr>
              <w:t>'attention_mask'</w:t>
            </w:r>
            <w:r w:rsidRPr="00407D29">
              <w:rPr>
                <w:rFonts w:ascii="Lucida Console" w:eastAsia="Times New Roman" w:hAnsi="Lucida Console" w:cs="Times New Roman"/>
                <w:color w:val="000000"/>
                <w:sz w:val="16"/>
                <w:szCs w:val="16"/>
              </w:rPr>
              <w:t>].squeeze(1).to(device)</w:t>
            </w:r>
          </w:p>
          <w:p w14:paraId="7891AE34"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input_id = train_data[</w:t>
            </w:r>
            <w:r w:rsidRPr="00407D29">
              <w:rPr>
                <w:rFonts w:ascii="Lucida Console" w:eastAsia="Times New Roman" w:hAnsi="Lucida Console" w:cs="Times New Roman"/>
                <w:color w:val="A31515"/>
                <w:sz w:val="16"/>
                <w:szCs w:val="16"/>
              </w:rPr>
              <w:t>'input_ids'</w:t>
            </w:r>
            <w:r w:rsidRPr="00407D29">
              <w:rPr>
                <w:rFonts w:ascii="Lucida Console" w:eastAsia="Times New Roman" w:hAnsi="Lucida Console" w:cs="Times New Roman"/>
                <w:color w:val="000000"/>
                <w:sz w:val="16"/>
                <w:szCs w:val="16"/>
              </w:rPr>
              <w:t>].squeeze(1).to(device)</w:t>
            </w:r>
          </w:p>
          <w:p w14:paraId="07D4F9E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1083D3E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optimizer.zero_grad()</w:t>
            </w:r>
          </w:p>
          <w:p w14:paraId="2C644B16"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1EA1577F"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oss, logits = model(input_id, attention_mask=mask, labels=train_label, return_dict=</w:t>
            </w:r>
            <w:r w:rsidRPr="00407D29">
              <w:rPr>
                <w:rFonts w:ascii="Lucida Console" w:eastAsia="Times New Roman" w:hAnsi="Lucida Console" w:cs="Times New Roman"/>
                <w:color w:val="A31515"/>
                <w:sz w:val="16"/>
                <w:szCs w:val="16"/>
              </w:rPr>
              <w:t>False</w:t>
            </w:r>
            <w:r w:rsidRPr="00407D29">
              <w:rPr>
                <w:rFonts w:ascii="Lucida Console" w:eastAsia="Times New Roman" w:hAnsi="Lucida Console" w:cs="Times New Roman"/>
                <w:color w:val="000000"/>
                <w:sz w:val="16"/>
                <w:szCs w:val="16"/>
              </w:rPr>
              <w:t>)</w:t>
            </w:r>
          </w:p>
          <w:p w14:paraId="2EA6681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40F3589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i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range</w:t>
            </w:r>
            <w:r w:rsidRPr="00407D29">
              <w:rPr>
                <w:rFonts w:ascii="Lucida Console" w:eastAsia="Times New Roman" w:hAnsi="Lucida Console" w:cs="Times New Roman"/>
                <w:color w:val="000000"/>
                <w:sz w:val="16"/>
                <w:szCs w:val="16"/>
              </w:rPr>
              <w:t>(logits.shape[0]):</w:t>
            </w:r>
          </w:p>
          <w:p w14:paraId="5299D7AB"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2F393E9"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ogits_clean = logits[i][train_label[i] != -100]</w:t>
            </w:r>
          </w:p>
          <w:p w14:paraId="057E34DA"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abel_clean = train_label[i][train_label[i] != -100]</w:t>
            </w:r>
          </w:p>
          <w:p w14:paraId="55BE558D"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01E4F19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predictions = logits_clean.argmax(dim=1)</w:t>
            </w:r>
          </w:p>
          <w:p w14:paraId="47141E5E"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otal_loss_train += loss.item()</w:t>
            </w:r>
          </w:p>
          <w:p w14:paraId="69DDDC0F"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F50091B"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abel_convert_train = [ids_to_labels[label]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label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label_clean.cpu().numpy() </w:t>
            </w:r>
            <w:r w:rsidRPr="00407D29">
              <w:rPr>
                <w:rFonts w:ascii="Lucida Console" w:eastAsia="Times New Roman" w:hAnsi="Lucida Console" w:cs="Times New Roman"/>
                <w:color w:val="0000FF"/>
                <w:sz w:val="16"/>
                <w:szCs w:val="16"/>
              </w:rPr>
              <w:t>if</w:t>
            </w:r>
            <w:r w:rsidRPr="00407D29">
              <w:rPr>
                <w:rFonts w:ascii="Lucida Console" w:eastAsia="Times New Roman" w:hAnsi="Lucida Console" w:cs="Times New Roman"/>
                <w:color w:val="000000"/>
                <w:sz w:val="16"/>
                <w:szCs w:val="16"/>
              </w:rPr>
              <w:t xml:space="preserve"> label != -100]</w:t>
            </w:r>
          </w:p>
          <w:p w14:paraId="3C7A52F6"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convert_pred_train = [ids_to_labels[label]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label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predictions.cpu().numpy() </w:t>
            </w:r>
            <w:r w:rsidRPr="00407D29">
              <w:rPr>
                <w:rFonts w:ascii="Lucida Console" w:eastAsia="Times New Roman" w:hAnsi="Lucida Console" w:cs="Times New Roman"/>
                <w:color w:val="0000FF"/>
                <w:sz w:val="16"/>
                <w:szCs w:val="16"/>
              </w:rPr>
              <w:t>if</w:t>
            </w:r>
            <w:r w:rsidRPr="00407D29">
              <w:rPr>
                <w:rFonts w:ascii="Lucida Console" w:eastAsia="Times New Roman" w:hAnsi="Lucida Console" w:cs="Times New Roman"/>
                <w:color w:val="000000"/>
                <w:sz w:val="16"/>
                <w:szCs w:val="16"/>
              </w:rPr>
              <w:t xml:space="preserve"> label != -100]</w:t>
            </w:r>
          </w:p>
          <w:p w14:paraId="3BCD6E7A"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5314004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true_labels_train.extend(label_convert_train)</w:t>
            </w:r>
          </w:p>
          <w:p w14:paraId="415AB7D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predicted_labels_train.extend(convert_pred_train)</w:t>
            </w:r>
          </w:p>
          <w:p w14:paraId="504AD6F1"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6224CBB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oss.backward()</w:t>
            </w:r>
          </w:p>
          <w:p w14:paraId="38A82876"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optimizer.step()</w:t>
            </w:r>
          </w:p>
          <w:p w14:paraId="26250FCF"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6DC42FA"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model.</w:t>
            </w:r>
            <w:r w:rsidRPr="00407D29">
              <w:rPr>
                <w:rFonts w:ascii="Lucida Console" w:eastAsia="Times New Roman" w:hAnsi="Lucida Console" w:cs="Times New Roman"/>
                <w:color w:val="0000FF"/>
                <w:sz w:val="16"/>
                <w:szCs w:val="16"/>
              </w:rPr>
              <w:t>eval</w:t>
            </w:r>
            <w:r w:rsidRPr="00407D29">
              <w:rPr>
                <w:rFonts w:ascii="Lucida Console" w:eastAsia="Times New Roman" w:hAnsi="Lucida Console" w:cs="Times New Roman"/>
                <w:color w:val="000000"/>
                <w:sz w:val="16"/>
                <w:szCs w:val="16"/>
              </w:rPr>
              <w:t>()</w:t>
            </w:r>
          </w:p>
          <w:p w14:paraId="7B02554C"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238F34C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otal_loss_val = 0</w:t>
            </w:r>
          </w:p>
          <w:p w14:paraId="47E88CFC"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true_labels_val = []</w:t>
            </w:r>
          </w:p>
          <w:p w14:paraId="3F757F75"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predicted_labels_val = []</w:t>
            </w:r>
          </w:p>
          <w:p w14:paraId="19A7722A"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class_names = [</w:t>
            </w:r>
            <w:r w:rsidRPr="00407D29">
              <w:rPr>
                <w:rFonts w:ascii="Lucida Console" w:eastAsia="Times New Roman" w:hAnsi="Lucida Console" w:cs="Times New Roman"/>
                <w:color w:val="A31515"/>
                <w:sz w:val="16"/>
                <w:szCs w:val="16"/>
              </w:rPr>
              <w:t>'B_ADVO'</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ARTV'</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CRIA'</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DEFN'</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JUDG'</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JUDP'</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PENA'</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PROS'</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PUNI'</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REGI'</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TIMV'</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B_VERN'</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ADVO'</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ARTV'</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CRIA'</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DEFN'</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JUDG'</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JUDP'</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PENA'</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PROS'</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PUNI'</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REGI'</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TIMV'</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I_VERN'</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A31515"/>
                <w:sz w:val="16"/>
                <w:szCs w:val="16"/>
              </w:rPr>
              <w:t>'O'</w:t>
            </w:r>
            <w:r w:rsidRPr="00407D29">
              <w:rPr>
                <w:rFonts w:ascii="Lucida Console" w:eastAsia="Times New Roman" w:hAnsi="Lucida Console" w:cs="Times New Roman"/>
                <w:color w:val="000000"/>
                <w:sz w:val="16"/>
                <w:szCs w:val="16"/>
              </w:rPr>
              <w:t>]</w:t>
            </w:r>
          </w:p>
          <w:p w14:paraId="47D373BF"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160C52F6"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val_data, val_label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val_loader:</w:t>
            </w:r>
          </w:p>
          <w:p w14:paraId="71D76268"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val_label = val_label.to(device)</w:t>
            </w:r>
          </w:p>
          <w:p w14:paraId="6EE7351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mask = val_data[</w:t>
            </w:r>
            <w:r w:rsidRPr="00407D29">
              <w:rPr>
                <w:rFonts w:ascii="Lucida Console" w:eastAsia="Times New Roman" w:hAnsi="Lucida Console" w:cs="Times New Roman"/>
                <w:color w:val="A31515"/>
                <w:sz w:val="16"/>
                <w:szCs w:val="16"/>
              </w:rPr>
              <w:t>'attention_mask'</w:t>
            </w:r>
            <w:r w:rsidRPr="00407D29">
              <w:rPr>
                <w:rFonts w:ascii="Lucida Console" w:eastAsia="Times New Roman" w:hAnsi="Lucida Console" w:cs="Times New Roman"/>
                <w:color w:val="000000"/>
                <w:sz w:val="16"/>
                <w:szCs w:val="16"/>
              </w:rPr>
              <w:t>].squeeze(1).to(device)</w:t>
            </w:r>
          </w:p>
          <w:p w14:paraId="36EC1F80"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input_id = val_data[</w:t>
            </w:r>
            <w:r w:rsidRPr="00407D29">
              <w:rPr>
                <w:rFonts w:ascii="Lucida Console" w:eastAsia="Times New Roman" w:hAnsi="Lucida Console" w:cs="Times New Roman"/>
                <w:color w:val="A31515"/>
                <w:sz w:val="16"/>
                <w:szCs w:val="16"/>
              </w:rPr>
              <w:t>'input_ids'</w:t>
            </w:r>
            <w:r w:rsidRPr="00407D29">
              <w:rPr>
                <w:rFonts w:ascii="Lucida Console" w:eastAsia="Times New Roman" w:hAnsi="Lucida Console" w:cs="Times New Roman"/>
                <w:color w:val="000000"/>
                <w:sz w:val="16"/>
                <w:szCs w:val="16"/>
              </w:rPr>
              <w:t>].squeeze(1).to(device)</w:t>
            </w:r>
          </w:p>
          <w:p w14:paraId="1B81463F"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4970A31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oss, logits = model(input_id, attention_mask=mask, labels=val_label, return_dict=</w:t>
            </w:r>
            <w:r w:rsidRPr="00407D29">
              <w:rPr>
                <w:rFonts w:ascii="Lucida Console" w:eastAsia="Times New Roman" w:hAnsi="Lucida Console" w:cs="Times New Roman"/>
                <w:color w:val="A31515"/>
                <w:sz w:val="16"/>
                <w:szCs w:val="16"/>
              </w:rPr>
              <w:t>False</w:t>
            </w:r>
            <w:r w:rsidRPr="00407D29">
              <w:rPr>
                <w:rFonts w:ascii="Lucida Console" w:eastAsia="Times New Roman" w:hAnsi="Lucida Console" w:cs="Times New Roman"/>
                <w:color w:val="000000"/>
                <w:sz w:val="16"/>
                <w:szCs w:val="16"/>
              </w:rPr>
              <w:t>)</w:t>
            </w:r>
          </w:p>
          <w:p w14:paraId="012CCE9F"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2EFF5E8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i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range</w:t>
            </w:r>
            <w:r w:rsidRPr="00407D29">
              <w:rPr>
                <w:rFonts w:ascii="Lucida Console" w:eastAsia="Times New Roman" w:hAnsi="Lucida Console" w:cs="Times New Roman"/>
                <w:color w:val="000000"/>
                <w:sz w:val="16"/>
                <w:szCs w:val="16"/>
              </w:rPr>
              <w:t>(logits.shape[0]):</w:t>
            </w:r>
          </w:p>
          <w:p w14:paraId="15D99CA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ogits_clean = logits[i][val_label[i] != -100]</w:t>
            </w:r>
          </w:p>
          <w:p w14:paraId="585ADE69"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abel_clean = val_label[i][val_label[i] != -100]</w:t>
            </w:r>
          </w:p>
          <w:p w14:paraId="31134563"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4B59C40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predictions = logits_clean.argmax(dim=1)</w:t>
            </w:r>
          </w:p>
          <w:p w14:paraId="4DC20AF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otal_loss_val += loss.item()</w:t>
            </w:r>
          </w:p>
          <w:p w14:paraId="282ACDEB"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0D2A6859"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label_convert = [ids_to_labels[label]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label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label_clean.cpu().numpy() </w:t>
            </w:r>
            <w:r w:rsidRPr="00407D29">
              <w:rPr>
                <w:rFonts w:ascii="Lucida Console" w:eastAsia="Times New Roman" w:hAnsi="Lucida Console" w:cs="Times New Roman"/>
                <w:color w:val="0000FF"/>
                <w:sz w:val="16"/>
                <w:szCs w:val="16"/>
              </w:rPr>
              <w:t>if</w:t>
            </w:r>
            <w:r w:rsidRPr="00407D29">
              <w:rPr>
                <w:rFonts w:ascii="Lucida Console" w:eastAsia="Times New Roman" w:hAnsi="Lucida Console" w:cs="Times New Roman"/>
                <w:color w:val="000000"/>
                <w:sz w:val="16"/>
                <w:szCs w:val="16"/>
              </w:rPr>
              <w:t xml:space="preserve"> label != -100]</w:t>
            </w:r>
          </w:p>
          <w:p w14:paraId="2EF1C5BF"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convert_pred = [ids_to_labels[label] </w:t>
            </w:r>
            <w:r w:rsidRPr="00407D29">
              <w:rPr>
                <w:rFonts w:ascii="Lucida Console" w:eastAsia="Times New Roman" w:hAnsi="Lucida Console" w:cs="Times New Roman"/>
                <w:color w:val="0000FF"/>
                <w:sz w:val="16"/>
                <w:szCs w:val="16"/>
              </w:rPr>
              <w:t>for</w:t>
            </w:r>
            <w:r w:rsidRPr="00407D29">
              <w:rPr>
                <w:rFonts w:ascii="Lucida Console" w:eastAsia="Times New Roman" w:hAnsi="Lucida Console" w:cs="Times New Roman"/>
                <w:color w:val="000000"/>
                <w:sz w:val="16"/>
                <w:szCs w:val="16"/>
              </w:rPr>
              <w:t xml:space="preserve"> label </w:t>
            </w:r>
            <w:r w:rsidRPr="00407D29">
              <w:rPr>
                <w:rFonts w:ascii="Lucida Console" w:eastAsia="Times New Roman" w:hAnsi="Lucida Console" w:cs="Times New Roman"/>
                <w:color w:val="0000FF"/>
                <w:sz w:val="16"/>
                <w:szCs w:val="16"/>
              </w:rPr>
              <w:t>in</w:t>
            </w:r>
            <w:r w:rsidRPr="00407D29">
              <w:rPr>
                <w:rFonts w:ascii="Lucida Console" w:eastAsia="Times New Roman" w:hAnsi="Lucida Console" w:cs="Times New Roman"/>
                <w:color w:val="000000"/>
                <w:sz w:val="16"/>
                <w:szCs w:val="16"/>
              </w:rPr>
              <w:t xml:space="preserve"> predictions.cpu().numpy() </w:t>
            </w:r>
            <w:r w:rsidRPr="00407D29">
              <w:rPr>
                <w:rFonts w:ascii="Lucida Console" w:eastAsia="Times New Roman" w:hAnsi="Lucida Console" w:cs="Times New Roman"/>
                <w:color w:val="0000FF"/>
                <w:sz w:val="16"/>
                <w:szCs w:val="16"/>
              </w:rPr>
              <w:t>if</w:t>
            </w:r>
            <w:r w:rsidRPr="00407D29">
              <w:rPr>
                <w:rFonts w:ascii="Lucida Console" w:eastAsia="Times New Roman" w:hAnsi="Lucida Console" w:cs="Times New Roman"/>
                <w:color w:val="000000"/>
                <w:sz w:val="16"/>
                <w:szCs w:val="16"/>
              </w:rPr>
              <w:t xml:space="preserve"> label != -100]</w:t>
            </w:r>
          </w:p>
          <w:p w14:paraId="0C3BF8B2"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73C08300"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true_labels_val.extend(label_convert)</w:t>
            </w:r>
          </w:p>
          <w:p w14:paraId="3B6E9C00"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all_predicted_labels_val.extend(convert_pred)</w:t>
            </w:r>
          </w:p>
          <w:p w14:paraId="1D636F5D"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0AB40194"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8000"/>
                <w:sz w:val="16"/>
                <w:szCs w:val="16"/>
              </w:rPr>
              <w:t># Calculate F1-Score</w:t>
            </w:r>
          </w:p>
          <w:p w14:paraId="36AD467C"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matrik_evaluasi_train = classification_report(y_pred=all_predicted_labels_train, y_true=all_true_labels_train, output_dict=</w:t>
            </w:r>
            <w:r w:rsidRPr="00407D29">
              <w:rPr>
                <w:rFonts w:ascii="Lucida Console" w:eastAsia="Times New Roman" w:hAnsi="Lucida Console" w:cs="Times New Roman"/>
                <w:color w:val="A31515"/>
                <w:sz w:val="16"/>
                <w:szCs w:val="16"/>
              </w:rPr>
              <w:t>True</w:t>
            </w:r>
            <w:r w:rsidRPr="00407D29">
              <w:rPr>
                <w:rFonts w:ascii="Lucida Console" w:eastAsia="Times New Roman" w:hAnsi="Lucida Console" w:cs="Times New Roman"/>
                <w:color w:val="000000"/>
                <w:sz w:val="16"/>
                <w:szCs w:val="16"/>
              </w:rPr>
              <w:t>)[</w:t>
            </w:r>
            <w:r w:rsidRPr="00407D29">
              <w:rPr>
                <w:rFonts w:ascii="Lucida Console" w:eastAsia="Times New Roman" w:hAnsi="Lucida Console" w:cs="Times New Roman"/>
                <w:color w:val="A31515"/>
                <w:sz w:val="16"/>
                <w:szCs w:val="16"/>
              </w:rPr>
              <w:t>'macro avg'</w:t>
            </w:r>
            <w:r w:rsidRPr="00407D29">
              <w:rPr>
                <w:rFonts w:ascii="Lucida Console" w:eastAsia="Times New Roman" w:hAnsi="Lucida Console" w:cs="Times New Roman"/>
                <w:color w:val="000000"/>
                <w:sz w:val="16"/>
                <w:szCs w:val="16"/>
              </w:rPr>
              <w:t>]</w:t>
            </w:r>
          </w:p>
          <w:p w14:paraId="3075D3F9"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matrik_evaluasi_val = classification_report(y_pred=all_predicted_labels_val, y_true=all_true_labels_val, output_dict=</w:t>
            </w:r>
            <w:r w:rsidRPr="00407D29">
              <w:rPr>
                <w:rFonts w:ascii="Lucida Console" w:eastAsia="Times New Roman" w:hAnsi="Lucida Console" w:cs="Times New Roman"/>
                <w:color w:val="A31515"/>
                <w:sz w:val="16"/>
                <w:szCs w:val="16"/>
              </w:rPr>
              <w:t>True</w:t>
            </w:r>
            <w:r w:rsidRPr="00407D29">
              <w:rPr>
                <w:rFonts w:ascii="Lucida Console" w:eastAsia="Times New Roman" w:hAnsi="Lucida Console" w:cs="Times New Roman"/>
                <w:color w:val="000000"/>
                <w:sz w:val="16"/>
                <w:szCs w:val="16"/>
              </w:rPr>
              <w:t>)[</w:t>
            </w:r>
            <w:r w:rsidRPr="00407D29">
              <w:rPr>
                <w:rFonts w:ascii="Lucida Console" w:eastAsia="Times New Roman" w:hAnsi="Lucida Console" w:cs="Times New Roman"/>
                <w:color w:val="A31515"/>
                <w:sz w:val="16"/>
                <w:szCs w:val="16"/>
              </w:rPr>
              <w:t>'macro avg'</w:t>
            </w:r>
            <w:r w:rsidRPr="00407D29">
              <w:rPr>
                <w:rFonts w:ascii="Lucida Console" w:eastAsia="Times New Roman" w:hAnsi="Lucida Console" w:cs="Times New Roman"/>
                <w:color w:val="000000"/>
                <w:sz w:val="16"/>
                <w:szCs w:val="16"/>
              </w:rPr>
              <w:t>]</w:t>
            </w:r>
          </w:p>
          <w:p w14:paraId="3351B187"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print</w:t>
            </w:r>
            <w:r w:rsidRPr="00407D29">
              <w:rPr>
                <w:rFonts w:ascii="Lucida Console" w:eastAsia="Times New Roman" w:hAnsi="Lucida Console" w:cs="Times New Roman"/>
                <w:color w:val="000000"/>
                <w:sz w:val="16"/>
                <w:szCs w:val="16"/>
              </w:rPr>
              <w:t>(</w:t>
            </w:r>
            <w:r w:rsidRPr="00407D29">
              <w:rPr>
                <w:rFonts w:ascii="Lucida Console" w:eastAsia="Times New Roman" w:hAnsi="Lucida Console" w:cs="Times New Roman"/>
                <w:color w:val="A31515"/>
                <w:sz w:val="16"/>
                <w:szCs w:val="16"/>
              </w:rPr>
              <w:t xml:space="preserve">f'Epochs: {epoch_num + 1} | Train Loss: {total_loss_train / </w:t>
            </w:r>
            <w:r w:rsidRPr="00407D29">
              <w:rPr>
                <w:rFonts w:ascii="Lucida Console" w:eastAsia="Times New Roman" w:hAnsi="Lucida Console" w:cs="Times New Roman"/>
                <w:color w:val="0000FF"/>
                <w:sz w:val="16"/>
                <w:szCs w:val="16"/>
              </w:rPr>
              <w:t>len</w:t>
            </w:r>
            <w:r w:rsidRPr="00407D29">
              <w:rPr>
                <w:rFonts w:ascii="Lucida Console" w:eastAsia="Times New Roman" w:hAnsi="Lucida Console" w:cs="Times New Roman"/>
                <w:color w:val="A31515"/>
                <w:sz w:val="16"/>
                <w:szCs w:val="16"/>
              </w:rPr>
              <w:t xml:space="preserve">(df_train): .3f} | Train F1-Score: {matrik_evaluasi_train["f1-score"]: .3f} | Val Loss: {total_loss_val / </w:t>
            </w:r>
            <w:r w:rsidRPr="00407D29">
              <w:rPr>
                <w:rFonts w:ascii="Lucida Console" w:eastAsia="Times New Roman" w:hAnsi="Lucida Console" w:cs="Times New Roman"/>
                <w:color w:val="0000FF"/>
                <w:sz w:val="16"/>
                <w:szCs w:val="16"/>
              </w:rPr>
              <w:t>len</w:t>
            </w:r>
            <w:r w:rsidRPr="00407D29">
              <w:rPr>
                <w:rFonts w:ascii="Lucida Console" w:eastAsia="Times New Roman" w:hAnsi="Lucida Console" w:cs="Times New Roman"/>
                <w:color w:val="A31515"/>
                <w:sz w:val="16"/>
                <w:szCs w:val="16"/>
              </w:rPr>
              <w:t>(df_val): .3f} | Val F1-Score: {matrik_evaluasi_val["f1-score"]: .3f}'</w:t>
            </w:r>
            <w:r w:rsidRPr="00407D29">
              <w:rPr>
                <w:rFonts w:ascii="Lucida Console" w:eastAsia="Times New Roman" w:hAnsi="Lucida Console" w:cs="Times New Roman"/>
                <w:color w:val="000000"/>
                <w:sz w:val="16"/>
                <w:szCs w:val="16"/>
              </w:rPr>
              <w:t>)</w:t>
            </w:r>
          </w:p>
          <w:p w14:paraId="6014591D"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07AB9BE9"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p>
          <w:p w14:paraId="5D88DC1C"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8000"/>
                <w:sz w:val="16"/>
                <w:szCs w:val="16"/>
              </w:rPr>
              <w:t># Simpan model setiap fold</w:t>
            </w:r>
          </w:p>
          <w:p w14:paraId="66710D4A" w14:textId="77777777" w:rsidR="00407D29"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torch.save(model.state_dict(), </w:t>
            </w:r>
            <w:r w:rsidRPr="00407D29">
              <w:rPr>
                <w:rFonts w:ascii="Lucida Console" w:eastAsia="Times New Roman" w:hAnsi="Lucida Console" w:cs="Times New Roman"/>
                <w:color w:val="A31515"/>
                <w:sz w:val="16"/>
                <w:szCs w:val="16"/>
              </w:rPr>
              <w:t>f'indoBERT-indoLEM-Fold-{fold_num + 1}.pth'</w:t>
            </w:r>
            <w:r w:rsidRPr="00407D29">
              <w:rPr>
                <w:rFonts w:ascii="Lucida Console" w:eastAsia="Times New Roman" w:hAnsi="Lucida Console" w:cs="Times New Roman"/>
                <w:color w:val="000000"/>
                <w:sz w:val="16"/>
                <w:szCs w:val="16"/>
              </w:rPr>
              <w:t>)</w:t>
            </w:r>
          </w:p>
          <w:p w14:paraId="6EC89775" w14:textId="4CBC2239" w:rsidR="000C7FBC" w:rsidRPr="00407D29" w:rsidRDefault="00407D29" w:rsidP="003809E9">
            <w:pPr>
              <w:numPr>
                <w:ilvl w:val="0"/>
                <w:numId w:val="69"/>
              </w:numPr>
              <w:spacing w:before="100" w:beforeAutospacing="1" w:line="240" w:lineRule="auto"/>
              <w:ind w:left="370"/>
              <w:jc w:val="left"/>
              <w:rPr>
                <w:rFonts w:ascii="Lucida Console" w:eastAsia="Times New Roman" w:hAnsi="Lucida Console" w:cs="Times New Roman"/>
                <w:color w:val="000000"/>
                <w:sz w:val="16"/>
                <w:szCs w:val="16"/>
              </w:rPr>
            </w:pPr>
            <w:r w:rsidRPr="00407D29">
              <w:rPr>
                <w:rFonts w:ascii="Lucida Console" w:eastAsia="Times New Roman" w:hAnsi="Lucida Console" w:cs="Times New Roman"/>
                <w:color w:val="000000"/>
                <w:sz w:val="16"/>
                <w:szCs w:val="16"/>
              </w:rPr>
              <w:t xml:space="preserve">    </w:t>
            </w:r>
            <w:r w:rsidRPr="00407D29">
              <w:rPr>
                <w:rFonts w:ascii="Lucida Console" w:eastAsia="Times New Roman" w:hAnsi="Lucida Console" w:cs="Times New Roman"/>
                <w:color w:val="0000FF"/>
                <w:sz w:val="16"/>
                <w:szCs w:val="16"/>
              </w:rPr>
              <w:t>return</w:t>
            </w:r>
            <w:r w:rsidRPr="00407D29">
              <w:rPr>
                <w:rFonts w:ascii="Lucida Console" w:eastAsia="Times New Roman" w:hAnsi="Lucida Console" w:cs="Times New Roman"/>
                <w:color w:val="000000"/>
                <w:sz w:val="16"/>
                <w:szCs w:val="16"/>
              </w:rPr>
              <w:t xml:space="preserve"> model</w:t>
            </w:r>
          </w:p>
        </w:tc>
      </w:tr>
    </w:tbl>
    <w:p w14:paraId="0F3BDBD7" w14:textId="0F30825F" w:rsidR="000C7FBC" w:rsidRDefault="000C7FBC" w:rsidP="000C7FBC"/>
    <w:p w14:paraId="0313598F" w14:textId="30A21983" w:rsidR="004F2907" w:rsidRDefault="004F2907" w:rsidP="004F2907">
      <w:r>
        <w:t>Penjelasan Kode:</w:t>
      </w:r>
    </w:p>
    <w:p w14:paraId="519FCA06" w14:textId="3F96BE00" w:rsidR="004F2907" w:rsidRDefault="004F2907" w:rsidP="003809E9">
      <w:pPr>
        <w:pStyle w:val="ListParagraph"/>
        <w:numPr>
          <w:ilvl w:val="0"/>
          <w:numId w:val="56"/>
        </w:numPr>
        <w:ind w:left="350"/>
      </w:pPr>
      <w:r>
        <w:t>Definisi Fungsi</w:t>
      </w:r>
    </w:p>
    <w:p w14:paraId="4B3C715F" w14:textId="6FFE026E" w:rsidR="00F91DC4" w:rsidRDefault="0001052A" w:rsidP="00044DAD">
      <w:pPr>
        <w:pStyle w:val="ListParagraph"/>
        <w:ind w:left="350"/>
      </w:pPr>
      <w:r w:rsidRPr="0001052A">
        <w:t>Pada baris nomor 287</w:t>
      </w:r>
      <w:r w:rsidR="004F2907">
        <w:t xml:space="preserve">, fungsi </w:t>
      </w:r>
      <w:r w:rsidR="00D86BCD">
        <w:t>“</w:t>
      </w:r>
      <w:r w:rsidR="004F2907">
        <w:t>train_loop</w:t>
      </w:r>
      <w:r w:rsidR="00D86BCD">
        <w:t>”</w:t>
      </w:r>
      <w:r w:rsidR="00DD732A">
        <w:t xml:space="preserve"> menerima beberapa parameter yaitu </w:t>
      </w:r>
      <w:r w:rsidR="004F2907">
        <w:t xml:space="preserve">"model" </w:t>
      </w:r>
      <w:r w:rsidR="00DD732A">
        <w:t xml:space="preserve">yang berisikan </w:t>
      </w:r>
      <w:r w:rsidR="00775F11">
        <w:t>model pretrain yang digunakan</w:t>
      </w:r>
      <w:r w:rsidR="00DD732A">
        <w:t xml:space="preserve">, </w:t>
      </w:r>
      <w:r w:rsidR="004F2907">
        <w:t xml:space="preserve">"df" </w:t>
      </w:r>
      <w:r w:rsidR="00DD732A">
        <w:t xml:space="preserve">yang berisikan </w:t>
      </w:r>
      <w:r w:rsidR="004F2907">
        <w:t>DataFrame yang berisi data</w:t>
      </w:r>
      <w:r w:rsidR="00775F11">
        <w:t xml:space="preserve"> train</w:t>
      </w:r>
      <w:r w:rsidR="00DD732A">
        <w:t xml:space="preserve">, </w:t>
      </w:r>
      <w:r w:rsidR="004F2907">
        <w:t xml:space="preserve">"batch_size" </w:t>
      </w:r>
      <w:r w:rsidR="00DD732A">
        <w:t>yang berisikan u</w:t>
      </w:r>
      <w:r w:rsidR="004F2907">
        <w:t>kuran batch yang digunakan selama</w:t>
      </w:r>
      <w:r w:rsidR="00775F11">
        <w:t xml:space="preserve"> proses training</w:t>
      </w:r>
      <w:r w:rsidR="00044DAD">
        <w:t>,</w:t>
      </w:r>
      <w:r w:rsidR="00DD732A">
        <w:t xml:space="preserve"> </w:t>
      </w:r>
      <w:r w:rsidR="004F2907">
        <w:t xml:space="preserve">"num_epochs" </w:t>
      </w:r>
      <w:r w:rsidR="00044DAD">
        <w:t>yang berisikan j</w:t>
      </w:r>
      <w:r w:rsidR="004F2907">
        <w:t xml:space="preserve">umlah epoch </w:t>
      </w:r>
      <w:r w:rsidR="00775F11">
        <w:t>pada proses training</w:t>
      </w:r>
      <w:r w:rsidR="00044DAD">
        <w:t>, "learning_rate" yang berisikan b</w:t>
      </w:r>
      <w:r w:rsidR="00775F11">
        <w:t>esar learning rate yang digunakan</w:t>
      </w:r>
      <w:r w:rsidR="00044DAD">
        <w:t>, "fold_num" yang berisikan j</w:t>
      </w:r>
      <w:r w:rsidR="00775F11">
        <w:t>umlah Fold yang digunakan untuk splitting dataset</w:t>
      </w:r>
      <w:r w:rsidR="00F91DC4">
        <w:t>.</w:t>
      </w:r>
    </w:p>
    <w:p w14:paraId="6600F6C0" w14:textId="02970308" w:rsidR="004F2907" w:rsidRDefault="004F2907" w:rsidP="003809E9">
      <w:pPr>
        <w:pStyle w:val="ListParagraph"/>
        <w:numPr>
          <w:ilvl w:val="0"/>
          <w:numId w:val="56"/>
        </w:numPr>
        <w:ind w:left="350"/>
      </w:pPr>
      <w:r>
        <w:t>Inisialisasi CUDA</w:t>
      </w:r>
    </w:p>
    <w:p w14:paraId="3FC57305" w14:textId="291BC534" w:rsidR="004F2907" w:rsidRDefault="0001052A" w:rsidP="00DD732A">
      <w:pPr>
        <w:pStyle w:val="ListParagraph"/>
        <w:ind w:left="350"/>
      </w:pPr>
      <w:r w:rsidRPr="0001052A">
        <w:t>Pada baris nomor 288 hingga 289</w:t>
      </w:r>
      <w:r w:rsidR="004F2907">
        <w:t>, dilakukan pengecekan ketersediaan CUDA (GPU).</w:t>
      </w:r>
    </w:p>
    <w:p w14:paraId="234CE410" w14:textId="3D02D796" w:rsidR="004F2907" w:rsidRDefault="004F2907" w:rsidP="003809E9">
      <w:pPr>
        <w:pStyle w:val="ListParagraph"/>
        <w:numPr>
          <w:ilvl w:val="0"/>
          <w:numId w:val="56"/>
        </w:numPr>
        <w:ind w:left="350"/>
      </w:pPr>
      <w:r>
        <w:t>Pembagian Data</w:t>
      </w:r>
      <w:r w:rsidR="00462FC3">
        <w:t xml:space="preserve"> Train</w:t>
      </w:r>
      <w:r>
        <w:t xml:space="preserve"> dan Validasi</w:t>
      </w:r>
    </w:p>
    <w:p w14:paraId="1A616BB2" w14:textId="2C661B29" w:rsidR="004F2907" w:rsidRDefault="0001052A" w:rsidP="00DD732A">
      <w:pPr>
        <w:pStyle w:val="ListParagraph"/>
        <w:ind w:left="350"/>
      </w:pPr>
      <w:r w:rsidRPr="0001052A">
        <w:t>Pada baris nomor 291</w:t>
      </w:r>
      <w:r w:rsidR="004F2907">
        <w:t xml:space="preserve">, DataFrame </w:t>
      </w:r>
      <w:r w:rsidR="00D86BCD">
        <w:t>“</w:t>
      </w:r>
      <w:r w:rsidR="004F2907">
        <w:t>df</w:t>
      </w:r>
      <w:r w:rsidR="00D86BCD">
        <w:t>”</w:t>
      </w:r>
      <w:r w:rsidR="004F2907">
        <w:t xml:space="preserve"> dibagi menjadi </w:t>
      </w:r>
      <w:r w:rsidR="00462FC3">
        <w:t>data train</w:t>
      </w:r>
      <w:r w:rsidR="004F2907">
        <w:t xml:space="preserve"> (</w:t>
      </w:r>
      <w:r w:rsidR="00D86BCD">
        <w:t>“</w:t>
      </w:r>
      <w:r w:rsidR="004F2907">
        <w:t>df_train</w:t>
      </w:r>
      <w:r w:rsidR="00D86BCD">
        <w:t>”</w:t>
      </w:r>
      <w:r w:rsidR="004F2907">
        <w:t>) dan data validasi (</w:t>
      </w:r>
      <w:r w:rsidR="00D86BCD">
        <w:t>“</w:t>
      </w:r>
      <w:r w:rsidR="004F2907">
        <w:t>df_val</w:t>
      </w:r>
      <w:r w:rsidR="00D86BCD">
        <w:t>”</w:t>
      </w:r>
      <w:r w:rsidR="004F2907">
        <w:t xml:space="preserve">) menggunakan </w:t>
      </w:r>
      <w:r w:rsidR="00D86BCD">
        <w:t>“</w:t>
      </w:r>
      <w:r w:rsidR="004F2907">
        <w:t>np.split</w:t>
      </w:r>
      <w:r w:rsidR="00D86BCD">
        <w:t>”</w:t>
      </w:r>
      <w:r w:rsidR="004F2907">
        <w:t>.</w:t>
      </w:r>
    </w:p>
    <w:p w14:paraId="0B1D0D24" w14:textId="4E72AAA2" w:rsidR="004F2907" w:rsidRDefault="004F2907" w:rsidP="003809E9">
      <w:pPr>
        <w:pStyle w:val="ListParagraph"/>
        <w:numPr>
          <w:ilvl w:val="0"/>
          <w:numId w:val="56"/>
        </w:numPr>
        <w:ind w:left="350"/>
      </w:pPr>
      <w:r>
        <w:t>Inisialisasi Dataset dan DataLoader</w:t>
      </w:r>
    </w:p>
    <w:p w14:paraId="499B101F" w14:textId="0333A713" w:rsidR="004F2907" w:rsidRDefault="0001052A" w:rsidP="003809E9">
      <w:pPr>
        <w:pStyle w:val="ListParagraph"/>
        <w:numPr>
          <w:ilvl w:val="0"/>
          <w:numId w:val="57"/>
        </w:numPr>
        <w:ind w:left="728"/>
      </w:pPr>
      <w:r>
        <w:t>Pada baris nomor 293 hingga 294</w:t>
      </w:r>
      <w:r w:rsidR="004F2907">
        <w:t xml:space="preserve">, </w:t>
      </w:r>
      <w:r w:rsidR="00775F11">
        <w:t xml:space="preserve">transformasi data ke bentuk numerik dengan menggunakan </w:t>
      </w:r>
      <w:r w:rsidR="004F2907">
        <w:t xml:space="preserve">objek </w:t>
      </w:r>
      <w:r w:rsidR="00D86BCD">
        <w:t>“</w:t>
      </w:r>
      <w:r w:rsidR="004F2907">
        <w:t>DataSequence</w:t>
      </w:r>
      <w:r w:rsidR="00D86BCD">
        <w:t>”</w:t>
      </w:r>
      <w:r w:rsidR="004F2907">
        <w:t xml:space="preserve"> untuk </w:t>
      </w:r>
      <w:r w:rsidR="00D86BCD">
        <w:t>“</w:t>
      </w:r>
      <w:r w:rsidR="004F2907">
        <w:t>train_dataset</w:t>
      </w:r>
      <w:r w:rsidR="00D86BCD">
        <w:t>”</w:t>
      </w:r>
      <w:r w:rsidR="004F2907">
        <w:t xml:space="preserve"> dan </w:t>
      </w:r>
      <w:r w:rsidR="00D86BCD">
        <w:t>“</w:t>
      </w:r>
      <w:r w:rsidR="004F2907">
        <w:t>val_dataset</w:t>
      </w:r>
      <w:r w:rsidR="00D86BCD">
        <w:t>”</w:t>
      </w:r>
      <w:r w:rsidR="004F2907">
        <w:t xml:space="preserve"> menggunakan data yang telah dibagi sebelumnya.</w:t>
      </w:r>
    </w:p>
    <w:p w14:paraId="02C32E11" w14:textId="0A060F33" w:rsidR="004F2907" w:rsidRDefault="00D86BCD" w:rsidP="003809E9">
      <w:pPr>
        <w:pStyle w:val="ListParagraph"/>
        <w:numPr>
          <w:ilvl w:val="0"/>
          <w:numId w:val="57"/>
        </w:numPr>
        <w:ind w:left="728"/>
      </w:pPr>
      <w:r>
        <w:t>“</w:t>
      </w:r>
      <w:r w:rsidR="004F2907">
        <w:t>DataLoader</w:t>
      </w:r>
      <w:r>
        <w:t>”</w:t>
      </w:r>
      <w:r w:rsidR="004F2907">
        <w:t xml:space="preserve"> digunakan untuk memuat data dalam batch selama </w:t>
      </w:r>
      <w:r w:rsidR="00775F11">
        <w:t xml:space="preserve">training </w:t>
      </w:r>
      <w:r w:rsidR="004F2907">
        <w:t>(</w:t>
      </w:r>
      <w:r>
        <w:t>“</w:t>
      </w:r>
      <w:r w:rsidR="004F2907">
        <w:t>train_loader</w:t>
      </w:r>
      <w:r>
        <w:t>”</w:t>
      </w:r>
      <w:r w:rsidR="004F2907">
        <w:t xml:space="preserve"> untuk </w:t>
      </w:r>
      <w:r w:rsidR="00462FC3">
        <w:t>data train</w:t>
      </w:r>
      <w:r w:rsidR="004F2907">
        <w:t xml:space="preserve"> dan </w:t>
      </w:r>
      <w:r>
        <w:t>“</w:t>
      </w:r>
      <w:r w:rsidR="004F2907">
        <w:t>val_loader</w:t>
      </w:r>
      <w:r>
        <w:t>”</w:t>
      </w:r>
      <w:r w:rsidR="004F2907">
        <w:t xml:space="preserve"> untuk data validasi).</w:t>
      </w:r>
    </w:p>
    <w:p w14:paraId="0DE0A239" w14:textId="173EA7F0" w:rsidR="004F2907" w:rsidRDefault="004F2907" w:rsidP="003809E9">
      <w:pPr>
        <w:pStyle w:val="ListParagraph"/>
        <w:numPr>
          <w:ilvl w:val="0"/>
          <w:numId w:val="56"/>
        </w:numPr>
        <w:ind w:left="350"/>
      </w:pPr>
      <w:r>
        <w:t>Optimizer</w:t>
      </w:r>
    </w:p>
    <w:p w14:paraId="6B25CA75" w14:textId="4989209F" w:rsidR="004F2907" w:rsidRDefault="0001052A" w:rsidP="00DD732A">
      <w:pPr>
        <w:pStyle w:val="ListParagraph"/>
        <w:ind w:left="350"/>
      </w:pPr>
      <w:r w:rsidRPr="0001052A">
        <w:t>Pada baris nomor 299</w:t>
      </w:r>
      <w:r w:rsidR="004F2907">
        <w:t xml:space="preserve">, </w:t>
      </w:r>
      <w:r w:rsidR="00D86BCD">
        <w:t>“</w:t>
      </w:r>
      <w:r w:rsidR="004F2907">
        <w:t>Adam</w:t>
      </w:r>
      <w:r w:rsidR="00D86BCD">
        <w:t>”</w:t>
      </w:r>
      <w:r w:rsidR="004F2907">
        <w:t xml:space="preserve"> optimizer digunakan untuk mengoptimalkan parameter model. </w:t>
      </w:r>
    </w:p>
    <w:p w14:paraId="5BD5F188" w14:textId="69C97ED0" w:rsidR="004F2907" w:rsidRDefault="004F2907" w:rsidP="003809E9">
      <w:pPr>
        <w:pStyle w:val="ListParagraph"/>
        <w:numPr>
          <w:ilvl w:val="0"/>
          <w:numId w:val="56"/>
        </w:numPr>
        <w:ind w:left="350"/>
      </w:pPr>
      <w:r>
        <w:t>Pindahkan Model ke GPU</w:t>
      </w:r>
    </w:p>
    <w:p w14:paraId="39F236DD" w14:textId="2FEC2CFD" w:rsidR="004F2907" w:rsidRDefault="0001052A" w:rsidP="00DD732A">
      <w:pPr>
        <w:pStyle w:val="ListParagraph"/>
        <w:ind w:left="350"/>
      </w:pPr>
      <w:r w:rsidRPr="0001052A">
        <w:t>Pada baris nomor 301 hingga 302</w:t>
      </w:r>
      <w:r w:rsidR="004F2907">
        <w:t>, jika CUDA tersedia, model dipindahkan ke GPU.</w:t>
      </w:r>
    </w:p>
    <w:p w14:paraId="031C29D0" w14:textId="6FF218BD" w:rsidR="004F2907" w:rsidRDefault="004F2907" w:rsidP="003809E9">
      <w:pPr>
        <w:pStyle w:val="ListParagraph"/>
        <w:numPr>
          <w:ilvl w:val="0"/>
          <w:numId w:val="56"/>
        </w:numPr>
        <w:ind w:left="350"/>
      </w:pPr>
      <w:r>
        <w:t>Loop Pelatihan (Epoch)</w:t>
      </w:r>
    </w:p>
    <w:p w14:paraId="207C21B8" w14:textId="6E13AF92" w:rsidR="004F2907" w:rsidRDefault="0001052A" w:rsidP="00DD732A">
      <w:pPr>
        <w:pStyle w:val="ListParagraph"/>
        <w:ind w:left="350"/>
      </w:pPr>
      <w:r w:rsidRPr="0001052A">
        <w:t>Pada baris nomor 304 hingga 370</w:t>
      </w:r>
      <w:r w:rsidR="004F2907">
        <w:t>, dilakukan loop untuk setiap epoch:</w:t>
      </w:r>
    </w:p>
    <w:p w14:paraId="542CAECE" w14:textId="1EBF9FDD" w:rsidR="004F2907" w:rsidRDefault="004F2907" w:rsidP="003809E9">
      <w:pPr>
        <w:pStyle w:val="ListParagraph"/>
        <w:numPr>
          <w:ilvl w:val="0"/>
          <w:numId w:val="58"/>
        </w:numPr>
        <w:ind w:left="700"/>
      </w:pPr>
      <w:r w:rsidRPr="004F2907">
        <w:rPr>
          <w:b/>
        </w:rPr>
        <w:t>Mode</w:t>
      </w:r>
      <w:r w:rsidR="00326A4E">
        <w:rPr>
          <w:b/>
        </w:rPr>
        <w:t xml:space="preserve"> Training</w:t>
      </w:r>
      <w:r w:rsidR="00BD352A">
        <w:t xml:space="preserve"> (baris 25 hingga 52</w:t>
      </w:r>
      <w:r>
        <w:t>):</w:t>
      </w:r>
    </w:p>
    <w:p w14:paraId="540913DF" w14:textId="5F0CD10C" w:rsidR="004F2907" w:rsidRDefault="004F2907" w:rsidP="003809E9">
      <w:pPr>
        <w:pStyle w:val="ListParagraph"/>
        <w:numPr>
          <w:ilvl w:val="1"/>
          <w:numId w:val="58"/>
        </w:numPr>
        <w:ind w:left="1078"/>
      </w:pPr>
      <w:r>
        <w:t>Model diatur ke mode pelatihan (</w:t>
      </w:r>
      <w:r w:rsidR="00D86BCD">
        <w:t>“</w:t>
      </w:r>
      <w:r>
        <w:t>model.train()</w:t>
      </w:r>
      <w:r w:rsidR="00D86BCD">
        <w:t>”</w:t>
      </w:r>
      <w:r>
        <w:t>).</w:t>
      </w:r>
    </w:p>
    <w:p w14:paraId="493F28A6" w14:textId="22B2835F" w:rsidR="004F2907" w:rsidRDefault="004F2907" w:rsidP="003809E9">
      <w:pPr>
        <w:pStyle w:val="ListParagraph"/>
        <w:numPr>
          <w:ilvl w:val="1"/>
          <w:numId w:val="58"/>
        </w:numPr>
        <w:ind w:left="1078"/>
      </w:pPr>
      <w:r>
        <w:t xml:space="preserve">Dilakukan iterasi </w:t>
      </w:r>
      <w:r w:rsidR="00BD352A">
        <w:t xml:space="preserve">berdasarkan </w:t>
      </w:r>
      <w:r w:rsidR="00D86BCD">
        <w:t>“</w:t>
      </w:r>
      <w:r>
        <w:t>train_loader</w:t>
      </w:r>
      <w:r w:rsidR="00D86BCD">
        <w:t>”</w:t>
      </w:r>
      <w:r>
        <w:t xml:space="preserve"> un</w:t>
      </w:r>
      <w:r w:rsidR="00BD352A">
        <w:t>tuk setiap batch data dan label, dengan melakukan predict data train melalui model pada baris 35.</w:t>
      </w:r>
      <w:r w:rsidR="00F62DA9">
        <w:t xml:space="preserve"> Model akan memberikan attention pada setiap token dengan menggunakan </w:t>
      </w:r>
      <w:r w:rsidR="000C23C0">
        <w:t>persamaan (</w:t>
      </w:r>
      <w:r w:rsidR="009E168B">
        <w:t>2.1).</w:t>
      </w:r>
    </w:p>
    <w:p w14:paraId="0EE72144" w14:textId="03BD2E92" w:rsidR="004F2907" w:rsidRDefault="004F2907" w:rsidP="003809E9">
      <w:pPr>
        <w:pStyle w:val="ListParagraph"/>
        <w:numPr>
          <w:ilvl w:val="1"/>
          <w:numId w:val="58"/>
        </w:numPr>
        <w:ind w:left="1078"/>
      </w:pPr>
      <w:r>
        <w:t>Loss dihitung dengan memanggil model dan optimizer (</w:t>
      </w:r>
      <w:r w:rsidR="00D86BCD">
        <w:t>“</w:t>
      </w:r>
      <w:r>
        <w:t>optimizer.zero_grad()</w:t>
      </w:r>
      <w:r w:rsidR="00D86BCD">
        <w:t>”</w:t>
      </w:r>
      <w:r>
        <w:t xml:space="preserve">, </w:t>
      </w:r>
      <w:r w:rsidR="00D86BCD">
        <w:t>“</w:t>
      </w:r>
      <w:r>
        <w:t>loss.backward()</w:t>
      </w:r>
      <w:r w:rsidR="00D86BCD">
        <w:t>”</w:t>
      </w:r>
      <w:r>
        <w:t xml:space="preserve">, dan </w:t>
      </w:r>
      <w:r w:rsidR="00D86BCD">
        <w:t>“</w:t>
      </w:r>
      <w:r>
        <w:t>optimizer.step()</w:t>
      </w:r>
      <w:r w:rsidR="00D86BCD">
        <w:t>”</w:t>
      </w:r>
      <w:r>
        <w:t>).</w:t>
      </w:r>
    </w:p>
    <w:p w14:paraId="3CA797BF" w14:textId="136B1A92" w:rsidR="004F2907" w:rsidRDefault="004F2907" w:rsidP="003809E9">
      <w:pPr>
        <w:pStyle w:val="ListParagraph"/>
        <w:numPr>
          <w:ilvl w:val="1"/>
          <w:numId w:val="58"/>
        </w:numPr>
        <w:ind w:left="1078"/>
      </w:pPr>
      <w:r>
        <w:t>Selama iterasi, label dan prediksi yang benar disimpan untuk perhitungan metrik.</w:t>
      </w:r>
    </w:p>
    <w:p w14:paraId="6130C48E" w14:textId="0CCD8ED3" w:rsidR="004F2907" w:rsidRDefault="004F2907" w:rsidP="003809E9">
      <w:pPr>
        <w:pStyle w:val="ListParagraph"/>
        <w:numPr>
          <w:ilvl w:val="0"/>
          <w:numId w:val="58"/>
        </w:numPr>
        <w:ind w:left="700"/>
      </w:pPr>
      <w:r w:rsidRPr="004F2907">
        <w:rPr>
          <w:b/>
        </w:rPr>
        <w:t>Mode Evaluasi</w:t>
      </w:r>
      <w:r w:rsidR="00BD352A">
        <w:t xml:space="preserve"> (baris 54 hingga 79</w:t>
      </w:r>
      <w:r>
        <w:t>):</w:t>
      </w:r>
    </w:p>
    <w:p w14:paraId="066B8213" w14:textId="1926639C" w:rsidR="004F2907" w:rsidRDefault="004F2907" w:rsidP="003809E9">
      <w:pPr>
        <w:pStyle w:val="ListParagraph"/>
        <w:numPr>
          <w:ilvl w:val="1"/>
          <w:numId w:val="58"/>
        </w:numPr>
        <w:ind w:left="1078"/>
      </w:pPr>
      <w:r>
        <w:t>Model diatur ke mode evaluasi (</w:t>
      </w:r>
      <w:r w:rsidR="00D86BCD">
        <w:t>“</w:t>
      </w:r>
      <w:r>
        <w:t>model.eval()</w:t>
      </w:r>
      <w:r w:rsidR="00D86BCD">
        <w:t>”</w:t>
      </w:r>
      <w:r>
        <w:t>).</w:t>
      </w:r>
    </w:p>
    <w:p w14:paraId="3D30B34B" w14:textId="368935FD" w:rsidR="004F2907" w:rsidRDefault="004F2907" w:rsidP="003809E9">
      <w:pPr>
        <w:pStyle w:val="ListParagraph"/>
        <w:numPr>
          <w:ilvl w:val="1"/>
          <w:numId w:val="58"/>
        </w:numPr>
        <w:ind w:left="1078"/>
      </w:pPr>
      <w:r>
        <w:t xml:space="preserve">Dilakukan iterasi </w:t>
      </w:r>
      <w:r w:rsidR="00326A4E">
        <w:t>nerdasarkan</w:t>
      </w:r>
      <w:r>
        <w:t xml:space="preserve"> </w:t>
      </w:r>
      <w:r w:rsidR="00D86BCD">
        <w:t>“</w:t>
      </w:r>
      <w:r>
        <w:t>val_loader</w:t>
      </w:r>
      <w:r w:rsidR="00D86BCD">
        <w:t>”</w:t>
      </w:r>
      <w:r>
        <w:t xml:space="preserve"> untuk setiap batch data dan label validasi.</w:t>
      </w:r>
      <w:r w:rsidR="00326A4E">
        <w:t xml:space="preserve"> Proses ini sama dengan proses mode train sebelumnya namun dalam mode evaluasi ini dropout dan layer normaliasasi tidak di aktifkan.</w:t>
      </w:r>
    </w:p>
    <w:p w14:paraId="204FFEC5" w14:textId="77777777" w:rsidR="004F2907" w:rsidRDefault="004F2907" w:rsidP="003809E9">
      <w:pPr>
        <w:pStyle w:val="ListParagraph"/>
        <w:numPr>
          <w:ilvl w:val="1"/>
          <w:numId w:val="58"/>
        </w:numPr>
        <w:ind w:left="1078"/>
      </w:pPr>
      <w:r>
        <w:t>Loss dihitung dengan memanggil model.</w:t>
      </w:r>
    </w:p>
    <w:p w14:paraId="745D4328" w14:textId="5EF60CA5" w:rsidR="004F2907" w:rsidRDefault="004F2907" w:rsidP="003809E9">
      <w:pPr>
        <w:pStyle w:val="ListParagraph"/>
        <w:numPr>
          <w:ilvl w:val="1"/>
          <w:numId w:val="58"/>
        </w:numPr>
        <w:ind w:left="1078"/>
      </w:pPr>
      <w:r>
        <w:t>Metrik seperti F1-score dihitung untuk data validasi.</w:t>
      </w:r>
    </w:p>
    <w:p w14:paraId="38C9B6B0" w14:textId="27D97C72" w:rsidR="004F2907" w:rsidRDefault="004F2907" w:rsidP="003809E9">
      <w:pPr>
        <w:pStyle w:val="ListParagraph"/>
        <w:numPr>
          <w:ilvl w:val="0"/>
          <w:numId w:val="59"/>
        </w:numPr>
        <w:ind w:left="700"/>
      </w:pPr>
      <w:r w:rsidRPr="004F2907">
        <w:rPr>
          <w:b/>
        </w:rPr>
        <w:t>Logging</w:t>
      </w:r>
      <w:r w:rsidR="00BD352A">
        <w:t xml:space="preserve"> (baris 82 hingga 84</w:t>
      </w:r>
      <w:r>
        <w:t>):</w:t>
      </w:r>
    </w:p>
    <w:p w14:paraId="139B2544" w14:textId="5B684359" w:rsidR="004F2907" w:rsidRDefault="004F2907" w:rsidP="003809E9">
      <w:pPr>
        <w:pStyle w:val="ListParagraph"/>
        <w:numPr>
          <w:ilvl w:val="1"/>
          <w:numId w:val="59"/>
        </w:numPr>
        <w:ind w:left="1050"/>
      </w:pPr>
      <w:r>
        <w:t>Outputkan loss dan F1-score untuk setiap epoch.</w:t>
      </w:r>
    </w:p>
    <w:p w14:paraId="1960B29D" w14:textId="56FE8F48" w:rsidR="002432E6" w:rsidRDefault="004F2907" w:rsidP="003809E9">
      <w:pPr>
        <w:pStyle w:val="ListParagraph"/>
        <w:numPr>
          <w:ilvl w:val="0"/>
          <w:numId w:val="56"/>
        </w:numPr>
        <w:ind w:left="350"/>
      </w:pPr>
      <w:r>
        <w:t>Simpan Model</w:t>
      </w:r>
    </w:p>
    <w:p w14:paraId="7783699E" w14:textId="0E68CA76" w:rsidR="004F2907" w:rsidRDefault="0001052A" w:rsidP="00DD732A">
      <w:pPr>
        <w:pStyle w:val="ListParagraph"/>
        <w:ind w:left="350"/>
      </w:pPr>
      <w:r w:rsidRPr="0001052A">
        <w:t>Pada baris nomor 374</w:t>
      </w:r>
      <w:r w:rsidR="004F2907">
        <w:t>, model disimpan setelah selesai</w:t>
      </w:r>
      <w:r w:rsidR="002432E6">
        <w:t xml:space="preserve"> pelatihan untuk setiap lipatan. </w:t>
      </w:r>
    </w:p>
    <w:p w14:paraId="79AE472D" w14:textId="1EE764D6" w:rsidR="002432E6" w:rsidRDefault="004F2907" w:rsidP="003809E9">
      <w:pPr>
        <w:pStyle w:val="ListParagraph"/>
        <w:numPr>
          <w:ilvl w:val="0"/>
          <w:numId w:val="56"/>
        </w:numPr>
        <w:ind w:left="350"/>
      </w:pPr>
      <w:r>
        <w:t>Kembalikan Model</w:t>
      </w:r>
    </w:p>
    <w:p w14:paraId="7BBFCE36" w14:textId="0EFB69E8" w:rsidR="00F114C4" w:rsidRDefault="0001052A" w:rsidP="00DD732A">
      <w:pPr>
        <w:pStyle w:val="ListParagraph"/>
        <w:ind w:left="350"/>
      </w:pPr>
      <w:r w:rsidRPr="0001052A">
        <w:t>Pada baris nomor 375</w:t>
      </w:r>
      <w:r w:rsidR="004F2907">
        <w:t>, model yang telah dilatih dikemba</w:t>
      </w:r>
      <w:r w:rsidR="002432E6">
        <w:t>l</w:t>
      </w:r>
      <w:r w:rsidR="00BD352A">
        <w:t>ikan sebagai hasil dari fungsi.</w:t>
      </w:r>
    </w:p>
    <w:p w14:paraId="2B692FD2" w14:textId="25C77DAB" w:rsidR="00D732B5" w:rsidRDefault="00D732B5" w:rsidP="00D732B5">
      <w:pPr>
        <w:pStyle w:val="Heading4"/>
      </w:pPr>
      <w:r>
        <w:t>Fungsi kfold_cross_validation()</w:t>
      </w:r>
    </w:p>
    <w:p w14:paraId="041AA776" w14:textId="119C76B0" w:rsidR="0060402B" w:rsidRPr="007A5072" w:rsidRDefault="007A5072" w:rsidP="00263DC1">
      <w:pPr>
        <w:ind w:firstLine="720"/>
      </w:pPr>
      <w:r>
        <w:t>Pada tahap ini</w:t>
      </w:r>
      <w:r w:rsidR="00467159">
        <w:t>,</w:t>
      </w:r>
      <w:r>
        <w:t xml:space="preserve"> dibuat sebuah fungsi bernama kfold</w:t>
      </w:r>
      <w:r w:rsidR="00E333E0">
        <w:t xml:space="preserve">_cross_validation() yang digunakan untuk membagi dataset </w:t>
      </w:r>
      <w:r w:rsidR="00467159">
        <w:t>menjadi 5 fold.</w:t>
      </w:r>
      <w:r w:rsidR="00EB7F94">
        <w:t xml:space="preserve"> </w:t>
      </w:r>
      <w:r w:rsidR="00EB7F94" w:rsidRPr="00EB7F94">
        <w:t>Namun, terdapat perbedaan dalam penggunaan fungsi ini antara model IndoBERT (IndoLEM) dan IndoBERT (IndoNLU).</w:t>
      </w:r>
      <w:r w:rsidR="00EB7F94">
        <w:t xml:space="preserve"> </w:t>
      </w:r>
      <w:r w:rsidR="00EB7F94" w:rsidRPr="00EB7F94">
        <w:t>F</w:t>
      </w:r>
      <w:r w:rsidR="00EB7F94">
        <w:t xml:space="preserve">ungsi kfold_cross_validation untuk model IndoBERT (IndoLEM) </w:t>
      </w:r>
      <w:r w:rsidR="004B7C1F">
        <w:t>bisa dilihat dalam</w:t>
      </w:r>
      <w:r w:rsidR="00EB7F94">
        <w:t xml:space="preserve"> </w:t>
      </w:r>
      <w:r w:rsidR="00EB7F94">
        <w:fldChar w:fldCharType="begin"/>
      </w:r>
      <w:r w:rsidR="00EB7F94">
        <w:instrText xml:space="preserve"> REF _Ref169432505 \h </w:instrText>
      </w:r>
      <w:r w:rsidR="00EB7F94">
        <w:fldChar w:fldCharType="separate"/>
      </w:r>
      <w:r w:rsidR="007924A3" w:rsidRPr="00DC2025">
        <w:rPr>
          <w:szCs w:val="24"/>
        </w:rPr>
        <w:t>Kode 4.</w:t>
      </w:r>
      <w:r w:rsidR="007924A3">
        <w:rPr>
          <w:noProof/>
          <w:szCs w:val="24"/>
        </w:rPr>
        <w:t>23</w:t>
      </w:r>
      <w:r w:rsidR="00EB7F94">
        <w:fldChar w:fldCharType="end"/>
      </w:r>
      <w:r w:rsidR="00EB7F94">
        <w:t>. Dalam fungsi ini, dataset dibagi menjadi 5 fold</w:t>
      </w:r>
      <w:r w:rsidR="00161DCC">
        <w:t xml:space="preserve"> dan di simpan dalam bentuk csv</w:t>
      </w:r>
      <w:r w:rsidR="00EB7F94">
        <w:t xml:space="preserve">. </w:t>
      </w:r>
      <w:r w:rsidR="00467159">
        <w:t>Setelah dataset di</w:t>
      </w:r>
      <w:r w:rsidR="00E333E0">
        <w:t>bagi menjadi 5 fold</w:t>
      </w:r>
      <w:r w:rsidR="00467159">
        <w:t>,</w:t>
      </w:r>
      <w:r w:rsidR="00E333E0">
        <w:t xml:space="preserve"> fungsi train_loop()</w:t>
      </w:r>
      <w:r w:rsidR="00467159">
        <w:t xml:space="preserve"> dipanggil</w:t>
      </w:r>
      <w:r w:rsidR="00E333E0">
        <w:t xml:space="preserve"> untuk </w:t>
      </w:r>
      <w:r w:rsidR="00467159">
        <w:t xml:space="preserve">melakukan </w:t>
      </w:r>
      <w:r w:rsidR="00E333E0">
        <w:t>proses training berdasarkan dataset fold</w:t>
      </w:r>
      <w:r w:rsidR="00467159">
        <w:t xml:space="preserve"> pertama</w:t>
      </w:r>
      <w:r w:rsidR="00E333E0">
        <w:t>. Setelah proses train_loop() selesai</w:t>
      </w:r>
      <w:r w:rsidR="00467159">
        <w:t>,</w:t>
      </w:r>
      <w:r w:rsidR="00E333E0">
        <w:t xml:space="preserve"> </w:t>
      </w:r>
      <w:r w:rsidR="00467159">
        <w:t>di</w:t>
      </w:r>
      <w:r w:rsidR="00E333E0">
        <w:t xml:space="preserve">lakukan evaluasi dengan memanggil fungsi evaluasi yang </w:t>
      </w:r>
      <w:r w:rsidR="004B7C1F">
        <w:t>bisa dilihat dalam</w:t>
      </w:r>
      <w:r w:rsidR="00E333E0">
        <w:t xml:space="preserve"> </w:t>
      </w:r>
      <w:r w:rsidR="00E333E0">
        <w:fldChar w:fldCharType="begin"/>
      </w:r>
      <w:r w:rsidR="00E333E0">
        <w:instrText xml:space="preserve"> REF _Ref169432215 \h </w:instrText>
      </w:r>
      <w:r w:rsidR="00E333E0">
        <w:fldChar w:fldCharType="separate"/>
      </w:r>
      <w:r w:rsidR="007924A3" w:rsidRPr="00C77DD6">
        <w:rPr>
          <w:szCs w:val="24"/>
        </w:rPr>
        <w:t>Kode 4.</w:t>
      </w:r>
      <w:r w:rsidR="007924A3">
        <w:rPr>
          <w:noProof/>
          <w:szCs w:val="24"/>
        </w:rPr>
        <w:t>27</w:t>
      </w:r>
      <w:r w:rsidR="00E333E0">
        <w:fldChar w:fldCharType="end"/>
      </w:r>
      <w:r w:rsidR="00E333E0">
        <w:t>.</w:t>
      </w:r>
      <w:r w:rsidR="00467159">
        <w:t xml:space="preserve"> H</w:t>
      </w:r>
      <w:r w:rsidR="00E333E0">
        <w:t xml:space="preserve">asil evaluasi ini mengembalikan nilai </w:t>
      </w:r>
      <w:r w:rsidR="00467159">
        <w:t xml:space="preserve">berupa </w:t>
      </w:r>
      <w:r w:rsidR="00E333E0">
        <w:t xml:space="preserve">precison recall dan f1-score. </w:t>
      </w:r>
      <w:r w:rsidR="00467159" w:rsidRPr="00467159">
        <w:t>Proses ini dilanjutkan dari fold pertama hingga fold terakhir.</w:t>
      </w:r>
    </w:p>
    <w:p w14:paraId="7D5C534B" w14:textId="387B70A0" w:rsidR="00D732B5" w:rsidRDefault="00D732B5" w:rsidP="00D732B5">
      <w:pPr>
        <w:jc w:val="center"/>
        <w:rPr>
          <w:szCs w:val="24"/>
        </w:rPr>
      </w:pPr>
      <w:bookmarkStart w:id="217" w:name="_Ref169432505"/>
      <w:bookmarkStart w:id="218" w:name="_Toc172830908"/>
      <w:r w:rsidRPr="00DC2025">
        <w:rPr>
          <w:szCs w:val="24"/>
        </w:rPr>
        <w:t>Kode 4.</w:t>
      </w:r>
      <w:r w:rsidRPr="00DC2025">
        <w:rPr>
          <w:szCs w:val="24"/>
        </w:rPr>
        <w:fldChar w:fldCharType="begin"/>
      </w:r>
      <w:r w:rsidRPr="00DC2025">
        <w:rPr>
          <w:szCs w:val="24"/>
        </w:rPr>
        <w:instrText xml:space="preserve"> SEQ Kode_4. \* ARABIC </w:instrText>
      </w:r>
      <w:r w:rsidRPr="00DC2025">
        <w:rPr>
          <w:szCs w:val="24"/>
        </w:rPr>
        <w:fldChar w:fldCharType="separate"/>
      </w:r>
      <w:r w:rsidR="007924A3">
        <w:rPr>
          <w:noProof/>
          <w:szCs w:val="24"/>
        </w:rPr>
        <w:t>23</w:t>
      </w:r>
      <w:r w:rsidRPr="00DC2025">
        <w:rPr>
          <w:szCs w:val="24"/>
        </w:rPr>
        <w:fldChar w:fldCharType="end"/>
      </w:r>
      <w:bookmarkEnd w:id="217"/>
      <w:r w:rsidRPr="00DC2025">
        <w:rPr>
          <w:szCs w:val="24"/>
        </w:rPr>
        <w:t xml:space="preserve"> Fungsi kfold</w:t>
      </w:r>
      <w:r w:rsidR="00CD0E73">
        <w:rPr>
          <w:szCs w:val="24"/>
        </w:rPr>
        <w:t xml:space="preserve"> model </w:t>
      </w:r>
      <w:r w:rsidR="006C74A8" w:rsidRPr="006C74A8">
        <w:rPr>
          <w:i/>
          <w:szCs w:val="24"/>
        </w:rPr>
        <w:t>Indolem/indobert-base-uncased</w:t>
      </w:r>
      <w:bookmarkEnd w:id="218"/>
    </w:p>
    <w:tbl>
      <w:tblPr>
        <w:tblStyle w:val="TableGrid"/>
        <w:tblW w:w="0" w:type="auto"/>
        <w:tblLook w:val="04A0" w:firstRow="1" w:lastRow="0" w:firstColumn="1" w:lastColumn="0" w:noHBand="0" w:noVBand="1"/>
      </w:tblPr>
      <w:tblGrid>
        <w:gridCol w:w="7928"/>
      </w:tblGrid>
      <w:tr w:rsidR="00EB7F94" w14:paraId="6F6E00E0" w14:textId="77777777" w:rsidTr="00EB7F94">
        <w:trPr>
          <w:hidden/>
        </w:trPr>
        <w:tc>
          <w:tcPr>
            <w:tcW w:w="7928" w:type="dxa"/>
          </w:tcPr>
          <w:p w14:paraId="2EB7CCD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C21B76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D256E5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069BBA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C78510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77473B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6CEFE6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56058F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6D2AB7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34DBC7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49F37E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CC3BCA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581CB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C995A4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D444EA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ABC87A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A7272D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5F9F7F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AD119B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FC48E2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B18C4F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FF7531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242443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515E72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23948B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D4FF0C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406301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D38D45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30570C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091073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D5DED4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4C9761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CE2373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BB9F4C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5A46B5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7DFA60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A6C7C9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B0FB97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73E57E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C80D58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4186C2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56CD2D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C585CD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22A64D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6D6C6E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12995D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F22616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5F4484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96A846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521A59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A58B8A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F94C1B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DC1281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D9A9F2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FC5BB0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9A7E58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F9C97E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6B1BC8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1828E8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E0A690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52A1E5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D4A6B3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39B4B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685EF9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0C7D87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93DDA8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40606A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1086C5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D9749B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AB6E59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CA2E9C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7E2D0F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297DDA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334F5D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D6D061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DE1EBD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246C73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86019F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9BB1CC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8DDB6F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03E436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0B76D6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388990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3DF6A4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6EC26C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98DD49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512D07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E313A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41F12A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6EB239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702BDD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8B92AA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B2A57D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7BAE2D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AE413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13E8A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95873F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A5B1E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3A60B0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6D5850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EEB801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01456B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803218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6DDE0D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ACE239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DC9A1C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41A58A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75AA39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D877AE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A2E2D0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C2D09D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913670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677804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23A291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689A35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0306EB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5F1699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F47247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9CE5BA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7FE2BB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4617D8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784A38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0B992F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A50789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D3668E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C68DEB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473DCB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EC2255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744065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8A2609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42DC8B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2368D0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7B80F4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D71667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BD26DA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94C82C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1B7718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B8D687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A7E385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EAC120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619012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555444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09B830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5AD1EB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BD7C87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C1964D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6A8959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02C66F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305518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1F79B8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BE5F8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7000BF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EB1B41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5EB131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1C5B6B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37A33A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6FACD5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68344A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196929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E4D15F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3EE702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4E4E70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84C4EB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FE5A06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FF0814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69D1DE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3FADEC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743986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D2EFC7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4DF2FB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E7D879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A9074F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5A90FE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4BA818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ACA945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174CC8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3A9419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4B9873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47C7AC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C9DF9B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38EA40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364C25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F63B1E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01CC8F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01B49D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9DDF0D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DD0878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2E36DA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D69D75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0E3EB1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26533F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90D443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711736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1945B8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D75B17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DF592A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5353C9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E0900A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3EDDE0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6AA6D8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025EC4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E5AD28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5CAD53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7A384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DF34A9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FE2DB7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12EF22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E673CD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BD3F4F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93E4D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06BAF9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0D2183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2AF3E8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E7FD6B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1562D5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E66A1B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5844B6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29E3E3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D49355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4009E4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2DD65E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540F65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813147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06E9F1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5561D3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AD0AC0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E8F658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7917A3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1454A5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D3446C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AEDC13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824E6C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D650AB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4F80D9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798898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F12838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6ED064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CAB82E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F9CD24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D12263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0C4F5D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D13FF5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CCFE9E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BBA268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288525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39CCB0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9580C5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44BD0A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BC9647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9D3201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4D39BF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9C4D3A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117547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C2610A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17E40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C9DE66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2F14FF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77C94D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654BB1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FEA96A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13060E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530F84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F4AA6A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C9B993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592AA1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EE4B99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5922D1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951E80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3A9375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30D159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F334B7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EDB61A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9B0B6D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5228FC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1C377E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0D5D4B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F66E91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01D6AC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62BC99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4F1308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36078A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1D78D8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F8304D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2DF40A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F20F1D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5075DB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BD0D98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8C8913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CF6B55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BEA595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9F37ED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1EDB9C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2715CF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6C95C7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BA00E4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541071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F94025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B00A37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C767C9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FB1E3E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EA70C4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41E944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E3013F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D39837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B0D204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30E853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442F4C4"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0ECBC8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7012B4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763093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67251D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ADF5A5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8D47AF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1CF64D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3B9808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D67A20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E5E07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D3AF66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C16A0E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FE06F8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750295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590954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19FD9A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010B81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71B58B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357A54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F41F96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543CDB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38C39E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AED521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7EA8E4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C4D971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9159B5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4726DF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2EA949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1CD0DB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09C77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84AF0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CD04567"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3CD58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FE36B4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287931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1EA04F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50F4CA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703C73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44E273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027B76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7A3D35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3306E20"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D377B7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44AAFE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690146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2E715E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AC7EE2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3D6C31A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79CF13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5C543D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07FA8E4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0383A9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C53157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880088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29FDCA9"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074634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724282B"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6A37FC8"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6177753F"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688B7CD"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93CBC8E"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24858D85"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93EF421"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F31345A"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7540BC32"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7EC4BD6"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51DE3A1C"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150999A3" w14:textId="77777777" w:rsidR="002078EA" w:rsidRPr="002078EA" w:rsidRDefault="002078EA" w:rsidP="003809E9">
            <w:pPr>
              <w:pStyle w:val="ListParagraph"/>
              <w:numPr>
                <w:ilvl w:val="0"/>
                <w:numId w:val="31"/>
              </w:numPr>
              <w:spacing w:before="100" w:beforeAutospacing="1" w:line="240" w:lineRule="auto"/>
              <w:ind w:left="353"/>
              <w:contextualSpacing w:val="0"/>
              <w:jc w:val="left"/>
              <w:rPr>
                <w:rFonts w:ascii="Lucida Console" w:eastAsia="Times New Roman" w:hAnsi="Lucida Console" w:cs="Times New Roman"/>
                <w:vanish/>
                <w:color w:val="0000FF"/>
                <w:sz w:val="16"/>
                <w:szCs w:val="16"/>
              </w:rPr>
            </w:pPr>
          </w:p>
          <w:p w14:paraId="4CC461EC" w14:textId="55681565"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FF"/>
                <w:sz w:val="16"/>
                <w:szCs w:val="16"/>
              </w:rPr>
              <w:t>def</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A31515"/>
                <w:sz w:val="16"/>
                <w:szCs w:val="16"/>
              </w:rPr>
              <w:t>kfold_cross_validation</w:t>
            </w:r>
            <w:r w:rsidRPr="00EB7F94">
              <w:rPr>
                <w:rFonts w:ascii="Lucida Console" w:eastAsia="Times New Roman" w:hAnsi="Lucida Console" w:cs="Times New Roman"/>
                <w:color w:val="000000"/>
                <w:sz w:val="16"/>
                <w:szCs w:val="16"/>
              </w:rPr>
              <w:t>(model, df, num_folds=5, batch_size_train=4, batch_size_test=2, num_epochs=3, learning_rate=5e-3):</w:t>
            </w:r>
          </w:p>
          <w:p w14:paraId="24ED792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kf = KFold(n_splits=num_folds, shuffle=</w:t>
            </w:r>
            <w:r w:rsidRPr="00EB7F94">
              <w:rPr>
                <w:rFonts w:ascii="Lucida Console" w:eastAsia="Times New Roman" w:hAnsi="Lucida Console" w:cs="Times New Roman"/>
                <w:color w:val="A31515"/>
                <w:sz w:val="16"/>
                <w:szCs w:val="16"/>
              </w:rPr>
              <w:t>True</w:t>
            </w:r>
            <w:r w:rsidRPr="00EB7F94">
              <w:rPr>
                <w:rFonts w:ascii="Lucida Console" w:eastAsia="Times New Roman" w:hAnsi="Lucida Console" w:cs="Times New Roman"/>
                <w:color w:val="000000"/>
                <w:sz w:val="16"/>
                <w:szCs w:val="16"/>
              </w:rPr>
              <w:t>)</w:t>
            </w:r>
          </w:p>
          <w:p w14:paraId="454D552F"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use_cuda = torch.cuda.is_available()</w:t>
            </w:r>
          </w:p>
          <w:p w14:paraId="42C9D69F"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device = torch.device(</w:t>
            </w:r>
            <w:r w:rsidRPr="00EB7F94">
              <w:rPr>
                <w:rFonts w:ascii="Lucida Console" w:eastAsia="Times New Roman" w:hAnsi="Lucida Console" w:cs="Times New Roman"/>
                <w:color w:val="A31515"/>
                <w:sz w:val="16"/>
                <w:szCs w:val="16"/>
              </w:rPr>
              <w:t>"cuda"</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if</w:t>
            </w:r>
            <w:r w:rsidRPr="00EB7F94">
              <w:rPr>
                <w:rFonts w:ascii="Lucida Console" w:eastAsia="Times New Roman" w:hAnsi="Lucida Console" w:cs="Times New Roman"/>
                <w:color w:val="000000"/>
                <w:sz w:val="16"/>
                <w:szCs w:val="16"/>
              </w:rPr>
              <w:t xml:space="preserve"> use_cuda </w:t>
            </w:r>
            <w:r w:rsidRPr="00EB7F94">
              <w:rPr>
                <w:rFonts w:ascii="Lucida Console" w:eastAsia="Times New Roman" w:hAnsi="Lucida Console" w:cs="Times New Roman"/>
                <w:color w:val="0000FF"/>
                <w:sz w:val="16"/>
                <w:szCs w:val="16"/>
              </w:rPr>
              <w:t>else</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A31515"/>
                <w:sz w:val="16"/>
                <w:szCs w:val="16"/>
              </w:rPr>
              <w:t>"cpu"</w:t>
            </w:r>
            <w:r w:rsidRPr="00EB7F94">
              <w:rPr>
                <w:rFonts w:ascii="Lucida Console" w:eastAsia="Times New Roman" w:hAnsi="Lucida Console" w:cs="Times New Roman"/>
                <w:color w:val="000000"/>
                <w:sz w:val="16"/>
                <w:szCs w:val="16"/>
              </w:rPr>
              <w:t>)</w:t>
            </w:r>
          </w:p>
          <w:p w14:paraId="543B76D7"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084AF139"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result = {}</w:t>
            </w:r>
          </w:p>
          <w:p w14:paraId="3E14C663"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result = {}</w:t>
            </w:r>
          </w:p>
          <w:p w14:paraId="3E0BA406"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score_result = {}</w:t>
            </w:r>
          </w:p>
          <w:p w14:paraId="5FA04EC6"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23FADE8B"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for</w:t>
            </w:r>
            <w:r w:rsidRPr="00EB7F94">
              <w:rPr>
                <w:rFonts w:ascii="Lucida Console" w:eastAsia="Times New Roman" w:hAnsi="Lucida Console" w:cs="Times New Roman"/>
                <w:color w:val="000000"/>
                <w:sz w:val="16"/>
                <w:szCs w:val="16"/>
              </w:rPr>
              <w:t xml:space="preserve"> fold_num, (train_index, test_index) </w:t>
            </w:r>
            <w:r w:rsidRPr="00EB7F94">
              <w:rPr>
                <w:rFonts w:ascii="Lucida Console" w:eastAsia="Times New Roman" w:hAnsi="Lucida Console" w:cs="Times New Roman"/>
                <w:color w:val="0000FF"/>
                <w:sz w:val="16"/>
                <w:szCs w:val="16"/>
              </w:rPr>
              <w:t>in</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enumerate</w:t>
            </w:r>
            <w:r w:rsidRPr="00EB7F94">
              <w:rPr>
                <w:rFonts w:ascii="Lucida Console" w:eastAsia="Times New Roman" w:hAnsi="Lucida Console" w:cs="Times New Roman"/>
                <w:color w:val="000000"/>
                <w:sz w:val="16"/>
                <w:szCs w:val="16"/>
              </w:rPr>
              <w:t>(kf.split(df)):</w:t>
            </w:r>
          </w:p>
          <w:p w14:paraId="6A384173"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df_train, df_test = df.iloc[train_index], df.iloc[test_index]</w:t>
            </w:r>
          </w:p>
          <w:p w14:paraId="0B33D982"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df_train.to_csv(</w:t>
            </w:r>
            <w:r w:rsidRPr="00EB7F94">
              <w:rPr>
                <w:rFonts w:ascii="Lucida Console" w:eastAsia="Times New Roman" w:hAnsi="Lucida Console" w:cs="Times New Roman"/>
                <w:color w:val="A31515"/>
                <w:sz w:val="16"/>
                <w:szCs w:val="16"/>
              </w:rPr>
              <w:t>f"Training set Fold-{fold_num + 1}.csv"</w:t>
            </w:r>
            <w:r w:rsidRPr="00EB7F94">
              <w:rPr>
                <w:rFonts w:ascii="Lucida Console" w:eastAsia="Times New Roman" w:hAnsi="Lucida Console" w:cs="Times New Roman"/>
                <w:color w:val="000000"/>
                <w:sz w:val="16"/>
                <w:szCs w:val="16"/>
              </w:rPr>
              <w:t>, index=</w:t>
            </w:r>
            <w:r w:rsidRPr="00EB7F94">
              <w:rPr>
                <w:rFonts w:ascii="Lucida Console" w:eastAsia="Times New Roman" w:hAnsi="Lucida Console" w:cs="Times New Roman"/>
                <w:color w:val="A31515"/>
                <w:sz w:val="16"/>
                <w:szCs w:val="16"/>
              </w:rPr>
              <w:t>False</w:t>
            </w:r>
            <w:r w:rsidRPr="00EB7F94">
              <w:rPr>
                <w:rFonts w:ascii="Lucida Console" w:eastAsia="Times New Roman" w:hAnsi="Lucida Console" w:cs="Times New Roman"/>
                <w:color w:val="000000"/>
                <w:sz w:val="16"/>
                <w:szCs w:val="16"/>
              </w:rPr>
              <w:t>)</w:t>
            </w:r>
          </w:p>
          <w:p w14:paraId="5F2C05F3"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df_test.to_csv(</w:t>
            </w:r>
            <w:r w:rsidRPr="00EB7F94">
              <w:rPr>
                <w:rFonts w:ascii="Lucida Console" w:eastAsia="Times New Roman" w:hAnsi="Lucida Console" w:cs="Times New Roman"/>
                <w:color w:val="A31515"/>
                <w:sz w:val="16"/>
                <w:szCs w:val="16"/>
              </w:rPr>
              <w:t>f"Test set Fold-{fold_num + 1}.csv"</w:t>
            </w:r>
            <w:r w:rsidRPr="00EB7F94">
              <w:rPr>
                <w:rFonts w:ascii="Lucida Console" w:eastAsia="Times New Roman" w:hAnsi="Lucida Console" w:cs="Times New Roman"/>
                <w:color w:val="000000"/>
                <w:sz w:val="16"/>
                <w:szCs w:val="16"/>
              </w:rPr>
              <w:t>, index=</w:t>
            </w:r>
            <w:r w:rsidRPr="00EB7F94">
              <w:rPr>
                <w:rFonts w:ascii="Lucida Console" w:eastAsia="Times New Roman" w:hAnsi="Lucida Console" w:cs="Times New Roman"/>
                <w:color w:val="A31515"/>
                <w:sz w:val="16"/>
                <w:szCs w:val="16"/>
              </w:rPr>
              <w:t>False</w:t>
            </w:r>
            <w:r w:rsidRPr="00EB7F94">
              <w:rPr>
                <w:rFonts w:ascii="Lucida Console" w:eastAsia="Times New Roman" w:hAnsi="Lucida Console" w:cs="Times New Roman"/>
                <w:color w:val="000000"/>
                <w:sz w:val="16"/>
                <w:szCs w:val="16"/>
              </w:rPr>
              <w:t>)</w:t>
            </w:r>
          </w:p>
          <w:p w14:paraId="36ED1E2F"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41ABC1EC"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odel_copy = train_loop(model, df_train, batch_size_train, num_epochs, learning_rate, fold_num)</w:t>
            </w:r>
          </w:p>
          <w:p w14:paraId="753B5432"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0019FDBA"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n========= Evaluasi Model ==========='</w:t>
            </w:r>
            <w:r w:rsidRPr="00EB7F94">
              <w:rPr>
                <w:rFonts w:ascii="Lucida Console" w:eastAsia="Times New Roman" w:hAnsi="Lucida Console" w:cs="Times New Roman"/>
                <w:color w:val="000000"/>
                <w:sz w:val="16"/>
                <w:szCs w:val="16"/>
              </w:rPr>
              <w:t>)</w:t>
            </w:r>
          </w:p>
          <w:p w14:paraId="002769EB"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si_result = evaluate(model_copy, df_test, batch_size_test)</w:t>
            </w:r>
          </w:p>
          <w:p w14:paraId="0317095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result[fold_num + 1] = evaluasi_result[</w:t>
            </w:r>
            <w:r w:rsidRPr="00EB7F94">
              <w:rPr>
                <w:rFonts w:ascii="Lucida Console" w:eastAsia="Times New Roman" w:hAnsi="Lucida Console" w:cs="Times New Roman"/>
                <w:color w:val="A31515"/>
                <w:sz w:val="16"/>
                <w:szCs w:val="16"/>
              </w:rPr>
              <w:t>'precision'</w:t>
            </w:r>
            <w:r w:rsidRPr="00EB7F94">
              <w:rPr>
                <w:rFonts w:ascii="Lucida Console" w:eastAsia="Times New Roman" w:hAnsi="Lucida Console" w:cs="Times New Roman"/>
                <w:color w:val="000000"/>
                <w:sz w:val="16"/>
                <w:szCs w:val="16"/>
              </w:rPr>
              <w:t>]</w:t>
            </w:r>
          </w:p>
          <w:p w14:paraId="25CDC322"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result[fold_num + 1] = evaluasi_result[</w:t>
            </w:r>
            <w:r w:rsidRPr="00EB7F94">
              <w:rPr>
                <w:rFonts w:ascii="Lucida Console" w:eastAsia="Times New Roman" w:hAnsi="Lucida Console" w:cs="Times New Roman"/>
                <w:color w:val="A31515"/>
                <w:sz w:val="16"/>
                <w:szCs w:val="16"/>
              </w:rPr>
              <w:t>'recall'</w:t>
            </w:r>
            <w:r w:rsidRPr="00EB7F94">
              <w:rPr>
                <w:rFonts w:ascii="Lucida Console" w:eastAsia="Times New Roman" w:hAnsi="Lucida Console" w:cs="Times New Roman"/>
                <w:color w:val="000000"/>
                <w:sz w:val="16"/>
                <w:szCs w:val="16"/>
              </w:rPr>
              <w:t>]</w:t>
            </w:r>
          </w:p>
          <w:p w14:paraId="61C3A53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score_result[fold_num + 1] = evaluasi_result[</w:t>
            </w:r>
            <w:r w:rsidRPr="00EB7F94">
              <w:rPr>
                <w:rFonts w:ascii="Lucida Console" w:eastAsia="Times New Roman" w:hAnsi="Lucida Console" w:cs="Times New Roman"/>
                <w:color w:val="A31515"/>
                <w:sz w:val="16"/>
                <w:szCs w:val="16"/>
              </w:rPr>
              <w:t>'f1-score'</w:t>
            </w:r>
            <w:r w:rsidRPr="00EB7F94">
              <w:rPr>
                <w:rFonts w:ascii="Lucida Console" w:eastAsia="Times New Roman" w:hAnsi="Lucida Console" w:cs="Times New Roman"/>
                <w:color w:val="000000"/>
                <w:sz w:val="16"/>
                <w:szCs w:val="16"/>
              </w:rPr>
              <w:t>]</w:t>
            </w:r>
          </w:p>
          <w:p w14:paraId="29A5CB91"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587F4BA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n======= Uji Coba dengan Data Baru ========'</w:t>
            </w:r>
            <w:r w:rsidRPr="00EB7F94">
              <w:rPr>
                <w:rFonts w:ascii="Lucida Console" w:eastAsia="Times New Roman" w:hAnsi="Lucida Console" w:cs="Times New Roman"/>
                <w:color w:val="000000"/>
                <w:sz w:val="16"/>
                <w:szCs w:val="16"/>
              </w:rPr>
              <w:t>)</w:t>
            </w:r>
          </w:p>
          <w:p w14:paraId="2685EE3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te_one_text(model_copy, </w:t>
            </w:r>
            <w:r w:rsidRPr="00EB7F94">
              <w:rPr>
                <w:rFonts w:ascii="Lucida Console" w:eastAsia="Times New Roman" w:hAnsi="Lucida Console" w:cs="Times New Roman"/>
                <w:color w:val="A31515"/>
                <w:sz w:val="16"/>
                <w:szCs w:val="16"/>
              </w:rPr>
              <w:t>'PUTUSAN . NOMOR : 187 / Pid . Sus / 2014 / PN . JKT . TIM . DEMI KEADILAN BERDASARKAN KETUHANAN YANG MAHA ESA . '</w:t>
            </w:r>
            <w:r w:rsidRPr="00EB7F94">
              <w:rPr>
                <w:rFonts w:ascii="Lucida Console" w:eastAsia="Times New Roman" w:hAnsi="Lucida Console" w:cs="Times New Roman"/>
                <w:color w:val="000000"/>
                <w:sz w:val="16"/>
                <w:szCs w:val="16"/>
              </w:rPr>
              <w:t>)</w:t>
            </w:r>
          </w:p>
          <w:p w14:paraId="7B1024FE"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p>
          <w:p w14:paraId="356817E4"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te_one_text(model_copy, </w:t>
            </w:r>
            <w:r w:rsidRPr="00EB7F94">
              <w:rPr>
                <w:rFonts w:ascii="Lucida Console" w:eastAsia="Times New Roman" w:hAnsi="Lucida Console" w:cs="Times New Roman"/>
                <w:color w:val="A31515"/>
                <w:sz w:val="16"/>
                <w:szCs w:val="16"/>
              </w:rPr>
              <w:t>'MENUNTUT : 1 Menyatakan terdakwa AGNES TRI AHADI Als AGNES telah terbukti secara sah dan meyakinkan bersalah melakukan tindak pidana Narkotika memiliki , menyimpan , menguasai , atau menyediakan Narkotika golongan I bukan tanaman sebagaimana didakwakan dalam dakwaan kedua yaitu melanggar ketentuan unsure pasal 112 ayat ( 1 ) UURI No . 35 tahun 2009 tentang Narkotika ; '</w:t>
            </w:r>
            <w:r w:rsidRPr="00EB7F94">
              <w:rPr>
                <w:rFonts w:ascii="Lucida Console" w:eastAsia="Times New Roman" w:hAnsi="Lucida Console" w:cs="Times New Roman"/>
                <w:color w:val="000000"/>
                <w:sz w:val="16"/>
                <w:szCs w:val="16"/>
              </w:rPr>
              <w:t>)</w:t>
            </w:r>
          </w:p>
          <w:p w14:paraId="756943CA"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p>
          <w:p w14:paraId="625AA4E7"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te_one_text(model_copy, </w:t>
            </w:r>
            <w:r w:rsidRPr="00EB7F94">
              <w:rPr>
                <w:rFonts w:ascii="Lucida Console" w:eastAsia="Times New Roman" w:hAnsi="Lucida Console" w:cs="Times New Roman"/>
                <w:color w:val="A31515"/>
                <w:sz w:val="16"/>
                <w:szCs w:val="16"/>
              </w:rPr>
              <w:t>'PUTUSAN Nomor 77/Pid.B/2023/PN Jkt.Pst DEMI KEADILAN BERDASARKAN KETUHANAN YANG MAHA ESA Pengadilan Negeri Jakarta Pusat yang mengadili perkara pidana dengan acara pemeriksaan biasa dalam tingkat pertama menjatuhkan putusan sebagai berikut dalam perkara Terdakwa : 1.</w:t>
            </w:r>
            <w:r w:rsidRPr="00EB7F94">
              <w:rPr>
                <w:rFonts w:ascii="Lucida Console" w:eastAsia="Times New Roman" w:hAnsi="Lucida Console" w:cs="Times New Roman"/>
                <w:color w:val="A31515"/>
                <w:sz w:val="16"/>
                <w:szCs w:val="16"/>
              </w:rPr>
              <w:tab/>
              <w:t>Nama lengkap</w:t>
            </w:r>
            <w:r w:rsidRPr="00EB7F94">
              <w:rPr>
                <w:rFonts w:ascii="Lucida Console" w:eastAsia="Times New Roman" w:hAnsi="Lucida Console" w:cs="Times New Roman"/>
                <w:color w:val="A31515"/>
                <w:sz w:val="16"/>
                <w:szCs w:val="16"/>
              </w:rPr>
              <w:tab/>
              <w:t>: Arif Bin Santung'</w:t>
            </w:r>
            <w:r w:rsidRPr="00EB7F94">
              <w:rPr>
                <w:rFonts w:ascii="Lucida Console" w:eastAsia="Times New Roman" w:hAnsi="Lucida Console" w:cs="Times New Roman"/>
                <w:color w:val="000000"/>
                <w:sz w:val="16"/>
                <w:szCs w:val="16"/>
              </w:rPr>
              <w:t>)</w:t>
            </w:r>
          </w:p>
          <w:p w14:paraId="4A7509F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070BE642"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8000"/>
                <w:sz w:val="16"/>
                <w:szCs w:val="16"/>
              </w:rPr>
              <w:t xml:space="preserve"># Sort hasil evaluasi dari yang terbesar ke terkecil    </w:t>
            </w:r>
          </w:p>
          <w:p w14:paraId="6E8D14D1"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sorted = </w:t>
            </w:r>
            <w:r w:rsidRPr="00EB7F94">
              <w:rPr>
                <w:rFonts w:ascii="Lucida Console" w:eastAsia="Times New Roman" w:hAnsi="Lucida Console" w:cs="Times New Roman"/>
                <w:color w:val="0000FF"/>
                <w:sz w:val="16"/>
                <w:szCs w:val="16"/>
              </w:rPr>
              <w:t>sorted</w:t>
            </w:r>
            <w:r w:rsidRPr="00EB7F94">
              <w:rPr>
                <w:rFonts w:ascii="Lucida Console" w:eastAsia="Times New Roman" w:hAnsi="Lucida Console" w:cs="Times New Roman"/>
                <w:color w:val="000000"/>
                <w:sz w:val="16"/>
                <w:szCs w:val="16"/>
              </w:rPr>
              <w:t>(precision_result.items(), key=</w:t>
            </w:r>
            <w:r w:rsidRPr="00EB7F94">
              <w:rPr>
                <w:rFonts w:ascii="Lucida Console" w:eastAsia="Times New Roman" w:hAnsi="Lucida Console" w:cs="Times New Roman"/>
                <w:color w:val="0000FF"/>
                <w:sz w:val="16"/>
                <w:szCs w:val="16"/>
              </w:rPr>
              <w:t>lambda</w:t>
            </w:r>
            <w:r w:rsidRPr="00EB7F94">
              <w:rPr>
                <w:rFonts w:ascii="Lucida Console" w:eastAsia="Times New Roman" w:hAnsi="Lucida Console" w:cs="Times New Roman"/>
                <w:color w:val="000000"/>
                <w:sz w:val="16"/>
                <w:szCs w:val="16"/>
              </w:rPr>
              <w:t xml:space="preserve"> x: x[1], reverse=</w:t>
            </w:r>
            <w:r w:rsidRPr="00EB7F94">
              <w:rPr>
                <w:rFonts w:ascii="Lucida Console" w:eastAsia="Times New Roman" w:hAnsi="Lucida Console" w:cs="Times New Roman"/>
                <w:color w:val="A31515"/>
                <w:sz w:val="16"/>
                <w:szCs w:val="16"/>
              </w:rPr>
              <w:t>True</w:t>
            </w:r>
            <w:r w:rsidRPr="00EB7F94">
              <w:rPr>
                <w:rFonts w:ascii="Lucida Console" w:eastAsia="Times New Roman" w:hAnsi="Lucida Console" w:cs="Times New Roman"/>
                <w:color w:val="000000"/>
                <w:sz w:val="16"/>
                <w:szCs w:val="16"/>
              </w:rPr>
              <w:t>)</w:t>
            </w:r>
          </w:p>
          <w:p w14:paraId="35648186"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ax_precision_key, max_precision_value = precision_sorted[0]</w:t>
            </w:r>
          </w:p>
          <w:p w14:paraId="6BC9C539"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36A009DA"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sorted = </w:t>
            </w:r>
            <w:r w:rsidRPr="00EB7F94">
              <w:rPr>
                <w:rFonts w:ascii="Lucida Console" w:eastAsia="Times New Roman" w:hAnsi="Lucida Console" w:cs="Times New Roman"/>
                <w:color w:val="0000FF"/>
                <w:sz w:val="16"/>
                <w:szCs w:val="16"/>
              </w:rPr>
              <w:t>sorted</w:t>
            </w:r>
            <w:r w:rsidRPr="00EB7F94">
              <w:rPr>
                <w:rFonts w:ascii="Lucida Console" w:eastAsia="Times New Roman" w:hAnsi="Lucida Console" w:cs="Times New Roman"/>
                <w:color w:val="000000"/>
                <w:sz w:val="16"/>
                <w:szCs w:val="16"/>
              </w:rPr>
              <w:t>(recall_result.items(), key=</w:t>
            </w:r>
            <w:r w:rsidRPr="00EB7F94">
              <w:rPr>
                <w:rFonts w:ascii="Lucida Console" w:eastAsia="Times New Roman" w:hAnsi="Lucida Console" w:cs="Times New Roman"/>
                <w:color w:val="0000FF"/>
                <w:sz w:val="16"/>
                <w:szCs w:val="16"/>
              </w:rPr>
              <w:t>lambda</w:t>
            </w:r>
            <w:r w:rsidRPr="00EB7F94">
              <w:rPr>
                <w:rFonts w:ascii="Lucida Console" w:eastAsia="Times New Roman" w:hAnsi="Lucida Console" w:cs="Times New Roman"/>
                <w:color w:val="000000"/>
                <w:sz w:val="16"/>
                <w:szCs w:val="16"/>
              </w:rPr>
              <w:t xml:space="preserve"> x: x[1], reverse=</w:t>
            </w:r>
            <w:r w:rsidRPr="00EB7F94">
              <w:rPr>
                <w:rFonts w:ascii="Lucida Console" w:eastAsia="Times New Roman" w:hAnsi="Lucida Console" w:cs="Times New Roman"/>
                <w:color w:val="A31515"/>
                <w:sz w:val="16"/>
                <w:szCs w:val="16"/>
              </w:rPr>
              <w:t>True</w:t>
            </w:r>
            <w:r w:rsidRPr="00EB7F94">
              <w:rPr>
                <w:rFonts w:ascii="Lucida Console" w:eastAsia="Times New Roman" w:hAnsi="Lucida Console" w:cs="Times New Roman"/>
                <w:color w:val="000000"/>
                <w:sz w:val="16"/>
                <w:szCs w:val="16"/>
              </w:rPr>
              <w:t>)</w:t>
            </w:r>
          </w:p>
          <w:p w14:paraId="34A6CAA3"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ax_recall_key, max_recall_value = recall_sorted[0]</w:t>
            </w:r>
          </w:p>
          <w:p w14:paraId="7DB88BE7"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2BDC2211"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sorted = </w:t>
            </w:r>
            <w:r w:rsidRPr="00EB7F94">
              <w:rPr>
                <w:rFonts w:ascii="Lucida Console" w:eastAsia="Times New Roman" w:hAnsi="Lucida Console" w:cs="Times New Roman"/>
                <w:color w:val="0000FF"/>
                <w:sz w:val="16"/>
                <w:szCs w:val="16"/>
              </w:rPr>
              <w:t>sorted</w:t>
            </w:r>
            <w:r w:rsidRPr="00EB7F94">
              <w:rPr>
                <w:rFonts w:ascii="Lucida Console" w:eastAsia="Times New Roman" w:hAnsi="Lucida Console" w:cs="Times New Roman"/>
                <w:color w:val="000000"/>
                <w:sz w:val="16"/>
                <w:szCs w:val="16"/>
              </w:rPr>
              <w:t>(f1_score_result.items(), key=</w:t>
            </w:r>
            <w:r w:rsidRPr="00EB7F94">
              <w:rPr>
                <w:rFonts w:ascii="Lucida Console" w:eastAsia="Times New Roman" w:hAnsi="Lucida Console" w:cs="Times New Roman"/>
                <w:color w:val="0000FF"/>
                <w:sz w:val="16"/>
                <w:szCs w:val="16"/>
              </w:rPr>
              <w:t>lambda</w:t>
            </w:r>
            <w:r w:rsidRPr="00EB7F94">
              <w:rPr>
                <w:rFonts w:ascii="Lucida Console" w:eastAsia="Times New Roman" w:hAnsi="Lucida Console" w:cs="Times New Roman"/>
                <w:color w:val="000000"/>
                <w:sz w:val="16"/>
                <w:szCs w:val="16"/>
              </w:rPr>
              <w:t xml:space="preserve"> x: x[1], reverse=</w:t>
            </w:r>
            <w:r w:rsidRPr="00EB7F94">
              <w:rPr>
                <w:rFonts w:ascii="Lucida Console" w:eastAsia="Times New Roman" w:hAnsi="Lucida Console" w:cs="Times New Roman"/>
                <w:color w:val="A31515"/>
                <w:sz w:val="16"/>
                <w:szCs w:val="16"/>
              </w:rPr>
              <w:t>True</w:t>
            </w:r>
            <w:r w:rsidRPr="00EB7F94">
              <w:rPr>
                <w:rFonts w:ascii="Lucida Console" w:eastAsia="Times New Roman" w:hAnsi="Lucida Console" w:cs="Times New Roman"/>
                <w:color w:val="000000"/>
                <w:sz w:val="16"/>
                <w:szCs w:val="16"/>
              </w:rPr>
              <w:t>)</w:t>
            </w:r>
          </w:p>
          <w:p w14:paraId="3713B779"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ax_f1_key, max_f1_value = f1_sorted[0]</w:t>
            </w:r>
          </w:p>
          <w:p w14:paraId="0A7279DF"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64BA1C7A"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8000"/>
                <w:sz w:val="16"/>
                <w:szCs w:val="16"/>
              </w:rPr>
              <w:t># Rata-Rata Evaluasi</w:t>
            </w:r>
          </w:p>
          <w:p w14:paraId="52E36490"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avg = np.mean(</w:t>
            </w:r>
            <w:r w:rsidRPr="00EB7F94">
              <w:rPr>
                <w:rFonts w:ascii="Lucida Console" w:eastAsia="Times New Roman" w:hAnsi="Lucida Console" w:cs="Times New Roman"/>
                <w:color w:val="0000FF"/>
                <w:sz w:val="16"/>
                <w:szCs w:val="16"/>
              </w:rPr>
              <w:t>tuple</w:t>
            </w:r>
            <w:r w:rsidRPr="00EB7F94">
              <w:rPr>
                <w:rFonts w:ascii="Lucida Console" w:eastAsia="Times New Roman" w:hAnsi="Lucida Console" w:cs="Times New Roman"/>
                <w:color w:val="000000"/>
                <w:sz w:val="16"/>
                <w:szCs w:val="16"/>
              </w:rPr>
              <w:t>(precision_result.values()))</w:t>
            </w:r>
          </w:p>
          <w:p w14:paraId="7895C5E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avg = np.mean(</w:t>
            </w:r>
            <w:r w:rsidRPr="00EB7F94">
              <w:rPr>
                <w:rFonts w:ascii="Lucida Console" w:eastAsia="Times New Roman" w:hAnsi="Lucida Console" w:cs="Times New Roman"/>
                <w:color w:val="0000FF"/>
                <w:sz w:val="16"/>
                <w:szCs w:val="16"/>
              </w:rPr>
              <w:t>tuple</w:t>
            </w:r>
            <w:r w:rsidRPr="00EB7F94">
              <w:rPr>
                <w:rFonts w:ascii="Lucida Console" w:eastAsia="Times New Roman" w:hAnsi="Lucida Console" w:cs="Times New Roman"/>
                <w:color w:val="000000"/>
                <w:sz w:val="16"/>
                <w:szCs w:val="16"/>
              </w:rPr>
              <w:t>(recall_result.values()))</w:t>
            </w:r>
          </w:p>
          <w:p w14:paraId="24D5DD60"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avg = np.mean(</w:t>
            </w:r>
            <w:r w:rsidRPr="00EB7F94">
              <w:rPr>
                <w:rFonts w:ascii="Lucida Console" w:eastAsia="Times New Roman" w:hAnsi="Lucida Console" w:cs="Times New Roman"/>
                <w:color w:val="0000FF"/>
                <w:sz w:val="16"/>
                <w:szCs w:val="16"/>
              </w:rPr>
              <w:t>tuple</w:t>
            </w:r>
            <w:r w:rsidRPr="00EB7F94">
              <w:rPr>
                <w:rFonts w:ascii="Lucida Console" w:eastAsia="Times New Roman" w:hAnsi="Lucida Console" w:cs="Times New Roman"/>
                <w:color w:val="000000"/>
                <w:sz w:val="16"/>
                <w:szCs w:val="16"/>
              </w:rPr>
              <w:t>(f1_score_result.values()))</w:t>
            </w:r>
          </w:p>
          <w:p w14:paraId="3B9A7707"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p>
          <w:p w14:paraId="2FD52880"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n========================= RESULT =============================='</w:t>
            </w:r>
            <w:r w:rsidRPr="00EB7F94">
              <w:rPr>
                <w:rFonts w:ascii="Lucida Console" w:eastAsia="Times New Roman" w:hAnsi="Lucida Console" w:cs="Times New Roman"/>
                <w:color w:val="000000"/>
                <w:sz w:val="16"/>
                <w:szCs w:val="16"/>
              </w:rPr>
              <w:t>)</w:t>
            </w:r>
          </w:p>
          <w:p w14:paraId="1F7F91FD"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Average Precision : {precision_avg:.3f} | Average Recall : {recall_avg:.3f} | Average F1-Score : {f1_avg:.3f}'</w:t>
            </w:r>
            <w:r w:rsidRPr="00EB7F94">
              <w:rPr>
                <w:rFonts w:ascii="Lucida Console" w:eastAsia="Times New Roman" w:hAnsi="Lucida Console" w:cs="Times New Roman"/>
                <w:color w:val="000000"/>
                <w:sz w:val="16"/>
                <w:szCs w:val="16"/>
              </w:rPr>
              <w:t>)</w:t>
            </w:r>
          </w:p>
          <w:p w14:paraId="7C10686E"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Model dengan Precision Tertinggi : Fold {max_precision_key} -&gt; Precision : {max_precision_value:.3f}'</w:t>
            </w:r>
            <w:r w:rsidRPr="00EB7F94">
              <w:rPr>
                <w:rFonts w:ascii="Lucida Console" w:eastAsia="Times New Roman" w:hAnsi="Lucida Console" w:cs="Times New Roman"/>
                <w:color w:val="000000"/>
                <w:sz w:val="16"/>
                <w:szCs w:val="16"/>
              </w:rPr>
              <w:t>)</w:t>
            </w:r>
          </w:p>
          <w:p w14:paraId="1C8335C8"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Model dengan Recall Tertinggi : Fold {max_recall_key} -&gt; Recall : {max_recall_value:.3f}'</w:t>
            </w:r>
            <w:r w:rsidRPr="00EB7F94">
              <w:rPr>
                <w:rFonts w:ascii="Lucida Console" w:eastAsia="Times New Roman" w:hAnsi="Lucida Console" w:cs="Times New Roman"/>
                <w:color w:val="000000"/>
                <w:sz w:val="16"/>
                <w:szCs w:val="16"/>
              </w:rPr>
              <w:t>)</w:t>
            </w:r>
          </w:p>
          <w:p w14:paraId="70B2E9D5" w14:textId="77777777" w:rsidR="00EB7F94" w:rsidRPr="00EB7F94" w:rsidRDefault="00EB7F94" w:rsidP="003809E9">
            <w:pPr>
              <w:numPr>
                <w:ilvl w:val="0"/>
                <w:numId w:val="31"/>
              </w:numPr>
              <w:spacing w:before="100" w:beforeAutospacing="1" w:line="240" w:lineRule="auto"/>
              <w:ind w:left="353"/>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Model dengan F1-Score Tertinggi : Fold {max_f1_key} -&gt; F1-Score : {max_f1_value:.3f}'</w:t>
            </w:r>
            <w:r w:rsidRPr="00EB7F94">
              <w:rPr>
                <w:rFonts w:ascii="Lucida Console" w:eastAsia="Times New Roman" w:hAnsi="Lucida Console" w:cs="Times New Roman"/>
                <w:color w:val="000000"/>
                <w:sz w:val="16"/>
                <w:szCs w:val="16"/>
              </w:rPr>
              <w:t xml:space="preserve">) </w:t>
            </w:r>
          </w:p>
          <w:p w14:paraId="32FB580F" w14:textId="77777777" w:rsidR="00EB7F94" w:rsidRPr="00EB7F94" w:rsidRDefault="00EB7F94" w:rsidP="00EB7F94">
            <w:pPr>
              <w:ind w:left="353"/>
              <w:rPr>
                <w:sz w:val="16"/>
                <w:szCs w:val="16"/>
              </w:rPr>
            </w:pPr>
          </w:p>
        </w:tc>
      </w:tr>
    </w:tbl>
    <w:p w14:paraId="799C32D9" w14:textId="76BC0101" w:rsidR="00104D57" w:rsidRDefault="00104D57" w:rsidP="00D732B5">
      <w:pPr>
        <w:tabs>
          <w:tab w:val="left" w:pos="2930"/>
        </w:tabs>
      </w:pPr>
    </w:p>
    <w:p w14:paraId="571CE87E" w14:textId="76D7C5CE" w:rsidR="00D86BCD" w:rsidRDefault="006C74A8" w:rsidP="00D86BCD">
      <w:pPr>
        <w:tabs>
          <w:tab w:val="left" w:pos="2930"/>
        </w:tabs>
      </w:pPr>
      <w:r>
        <w:t>Penjelasan Kode</w:t>
      </w:r>
      <w:r w:rsidR="00442FD2">
        <w:t xml:space="preserve"> untuk model </w:t>
      </w:r>
      <w:r w:rsidR="00442FD2" w:rsidRPr="006C74A8">
        <w:rPr>
          <w:i/>
          <w:szCs w:val="24"/>
        </w:rPr>
        <w:t>Indolem/indobert-base-uncased</w:t>
      </w:r>
      <w:r w:rsidR="00442FD2">
        <w:t>:</w:t>
      </w:r>
    </w:p>
    <w:p w14:paraId="0F4171FB" w14:textId="77777777" w:rsidR="00D86BCD" w:rsidRDefault="00D86BCD" w:rsidP="003809E9">
      <w:pPr>
        <w:pStyle w:val="ListParagraph"/>
        <w:numPr>
          <w:ilvl w:val="0"/>
          <w:numId w:val="63"/>
        </w:numPr>
        <w:ind w:left="350"/>
      </w:pPr>
      <w:r>
        <w:t>Definisi Fungsi</w:t>
      </w:r>
    </w:p>
    <w:p w14:paraId="76F80D1F" w14:textId="225080C8" w:rsidR="00D86BCD" w:rsidRDefault="0001052A" w:rsidP="00044DAD">
      <w:pPr>
        <w:pStyle w:val="ListParagraph"/>
        <w:ind w:left="350"/>
      </w:pPr>
      <w:r w:rsidRPr="0001052A">
        <w:t>Pada baris nomor 376</w:t>
      </w:r>
      <w:r w:rsidR="00D86BCD">
        <w:t xml:space="preserve"> dibuat sebuah fungsi “kfold_cross_validation” yang menerima beberapa parameter:</w:t>
      </w:r>
    </w:p>
    <w:p w14:paraId="71F57F23" w14:textId="3DC7E205" w:rsidR="00D86BCD" w:rsidRDefault="00D86BCD" w:rsidP="003809E9">
      <w:pPr>
        <w:pStyle w:val="ListParagraph"/>
        <w:numPr>
          <w:ilvl w:val="0"/>
          <w:numId w:val="59"/>
        </w:numPr>
        <w:ind w:left="714"/>
      </w:pPr>
      <w:r>
        <w:t>“model” = Model</w:t>
      </w:r>
      <w:r w:rsidR="00E152CA">
        <w:t xml:space="preserve"> pretrain yang digunakan</w:t>
      </w:r>
      <w:r>
        <w:t>.</w:t>
      </w:r>
    </w:p>
    <w:p w14:paraId="7094E461" w14:textId="4420B58F" w:rsidR="00D86BCD" w:rsidRDefault="00D86BCD" w:rsidP="003809E9">
      <w:pPr>
        <w:pStyle w:val="ListParagraph"/>
        <w:numPr>
          <w:ilvl w:val="0"/>
          <w:numId w:val="59"/>
        </w:numPr>
        <w:ind w:left="714"/>
      </w:pPr>
      <w:r>
        <w:t>“df” = DataFrame yang berisi data untuk k-fold cross-validation.</w:t>
      </w:r>
    </w:p>
    <w:p w14:paraId="54741EBC" w14:textId="71645AC8" w:rsidR="00D86BCD" w:rsidRDefault="00D86BCD" w:rsidP="003809E9">
      <w:pPr>
        <w:pStyle w:val="ListParagraph"/>
        <w:numPr>
          <w:ilvl w:val="0"/>
          <w:numId w:val="59"/>
        </w:numPr>
        <w:ind w:left="714"/>
      </w:pPr>
      <w:r>
        <w:t xml:space="preserve">“num_folds” = Jumlah </w:t>
      </w:r>
      <w:r w:rsidR="00E152CA">
        <w:t>folds</w:t>
      </w:r>
      <w:r>
        <w:t xml:space="preserve"> untuk k-fold cross-validation (default = 5).</w:t>
      </w:r>
    </w:p>
    <w:p w14:paraId="3B4477F8" w14:textId="6A3E25AB" w:rsidR="00D86BCD" w:rsidRDefault="00D86BCD" w:rsidP="003809E9">
      <w:pPr>
        <w:pStyle w:val="ListParagraph"/>
        <w:numPr>
          <w:ilvl w:val="0"/>
          <w:numId w:val="59"/>
        </w:numPr>
        <w:ind w:left="714"/>
      </w:pPr>
      <w:r>
        <w:t xml:space="preserve">“batch_size_train” = Ukuran batch untuk </w:t>
      </w:r>
      <w:r w:rsidR="00462FC3">
        <w:t>data train</w:t>
      </w:r>
      <w:r>
        <w:t xml:space="preserve"> (default = 4).</w:t>
      </w:r>
    </w:p>
    <w:p w14:paraId="7C05969C" w14:textId="37E58030" w:rsidR="00D86BCD" w:rsidRDefault="00D86BCD" w:rsidP="003809E9">
      <w:pPr>
        <w:pStyle w:val="ListParagraph"/>
        <w:numPr>
          <w:ilvl w:val="0"/>
          <w:numId w:val="59"/>
        </w:numPr>
        <w:ind w:left="714"/>
      </w:pPr>
      <w:r>
        <w:t xml:space="preserve">“batch_size_test” = Ukuran batch untuk </w:t>
      </w:r>
      <w:r w:rsidR="004E7C36">
        <w:t>data test</w:t>
      </w:r>
      <w:r>
        <w:t xml:space="preserve"> (default = 2).</w:t>
      </w:r>
    </w:p>
    <w:p w14:paraId="0862466A" w14:textId="05569383" w:rsidR="00D86BCD" w:rsidRDefault="00D86BCD" w:rsidP="003809E9">
      <w:pPr>
        <w:pStyle w:val="ListParagraph"/>
        <w:numPr>
          <w:ilvl w:val="0"/>
          <w:numId w:val="59"/>
        </w:numPr>
        <w:ind w:left="714"/>
      </w:pPr>
      <w:r>
        <w:t>“num_epochs” = Jumlah epoch untuk pelatihan (default = 3).</w:t>
      </w:r>
    </w:p>
    <w:p w14:paraId="3B8F2768" w14:textId="0ECC43A4" w:rsidR="00263DC1" w:rsidRDefault="00D86BCD" w:rsidP="003809E9">
      <w:pPr>
        <w:pStyle w:val="ListParagraph"/>
        <w:numPr>
          <w:ilvl w:val="0"/>
          <w:numId w:val="59"/>
        </w:numPr>
        <w:ind w:left="714"/>
      </w:pPr>
      <w:r>
        <w:t xml:space="preserve">“learning_rate” = Learning rate untuk optimizer (default = 5e-3). </w:t>
      </w:r>
    </w:p>
    <w:p w14:paraId="76110002" w14:textId="144AB44B" w:rsidR="00D86BCD" w:rsidRDefault="00D86BCD" w:rsidP="003809E9">
      <w:pPr>
        <w:pStyle w:val="ListParagraph"/>
        <w:numPr>
          <w:ilvl w:val="0"/>
          <w:numId w:val="63"/>
        </w:numPr>
        <w:ind w:left="350"/>
      </w:pPr>
      <w:r>
        <w:t>Inisialisasi K-Fold</w:t>
      </w:r>
    </w:p>
    <w:p w14:paraId="08F959F5" w14:textId="1B34524F" w:rsidR="00D86BCD" w:rsidRDefault="0001052A" w:rsidP="00044DAD">
      <w:pPr>
        <w:pStyle w:val="ListParagraph"/>
        <w:ind w:left="350"/>
      </w:pPr>
      <w:r w:rsidRPr="0001052A">
        <w:t>Pada baris nomor 377</w:t>
      </w:r>
      <w:r w:rsidR="00D86BCD">
        <w:t xml:space="preserve">, KFold dari scikit-learn diinisialisasi dengan </w:t>
      </w:r>
      <w:r w:rsidR="009E4941">
        <w:t>jumlah fold</w:t>
      </w:r>
      <w:r w:rsidR="00D86BCD">
        <w:t xml:space="preserve"> “num_folds” dan parameter “shuffle=True” untuk mengacak data sebelum </w:t>
      </w:r>
      <w:r w:rsidR="009E4941">
        <w:t>di</w:t>
      </w:r>
      <w:r w:rsidR="00D86BCD">
        <w:t xml:space="preserve">bagi </w:t>
      </w:r>
      <w:r w:rsidR="009E4941">
        <w:t>menjadi beberapa fold</w:t>
      </w:r>
      <w:r w:rsidR="00D86BCD">
        <w:t xml:space="preserve">. </w:t>
      </w:r>
    </w:p>
    <w:p w14:paraId="056E2DC1" w14:textId="41F97701" w:rsidR="00D86BCD" w:rsidRDefault="00D86BCD" w:rsidP="003809E9">
      <w:pPr>
        <w:pStyle w:val="ListParagraph"/>
        <w:numPr>
          <w:ilvl w:val="0"/>
          <w:numId w:val="63"/>
        </w:numPr>
        <w:ind w:left="350"/>
      </w:pPr>
      <w:r>
        <w:t>Pengecekan CUDA</w:t>
      </w:r>
    </w:p>
    <w:p w14:paraId="379F3115" w14:textId="31D06064" w:rsidR="00D86BCD" w:rsidRDefault="0001052A" w:rsidP="00044DAD">
      <w:pPr>
        <w:pStyle w:val="ListParagraph"/>
        <w:ind w:left="350"/>
      </w:pPr>
      <w:r w:rsidRPr="0001052A">
        <w:t>Pada baris nomor 378 hingga 379</w:t>
      </w:r>
      <w:r w:rsidR="00D86BCD">
        <w:t>, fungsi memeriksa ketersediaan CUDA dan menentukan perangkat (“device”) yang akan digunakan untuk</w:t>
      </w:r>
      <w:r w:rsidR="00E152CA">
        <w:t xml:space="preserve"> proses training</w:t>
      </w:r>
      <w:r w:rsidR="00D86BCD">
        <w:t xml:space="preserve">. </w:t>
      </w:r>
    </w:p>
    <w:p w14:paraId="55BB425E" w14:textId="20DF4682" w:rsidR="00D86BCD" w:rsidRDefault="00D86BCD" w:rsidP="003809E9">
      <w:pPr>
        <w:pStyle w:val="ListParagraph"/>
        <w:numPr>
          <w:ilvl w:val="0"/>
          <w:numId w:val="63"/>
        </w:numPr>
        <w:ind w:left="350"/>
      </w:pPr>
      <w:r>
        <w:t>Inisialisasi Hasil Evaluasi</w:t>
      </w:r>
    </w:p>
    <w:p w14:paraId="27AD763C" w14:textId="3BE4B589" w:rsidR="00D86BCD" w:rsidRDefault="0001052A" w:rsidP="00044DAD">
      <w:pPr>
        <w:pStyle w:val="ListParagraph"/>
        <w:ind w:left="350"/>
      </w:pPr>
      <w:r w:rsidRPr="0001052A">
        <w:t>Pada baris nomor 381 hingga 383</w:t>
      </w:r>
      <w:r w:rsidR="00D86BCD">
        <w:t xml:space="preserve">, tiga dictionary (“precision_result”, “recall_result”, “f1_score_result”) didefinisikan untuk menyimpan hasil evaluasi precision, recall, dan F1-score dari setiap fold. </w:t>
      </w:r>
    </w:p>
    <w:p w14:paraId="698F615F" w14:textId="2C0E055F" w:rsidR="00D86BCD" w:rsidRDefault="00D86BCD" w:rsidP="003809E9">
      <w:pPr>
        <w:pStyle w:val="ListParagraph"/>
        <w:numPr>
          <w:ilvl w:val="0"/>
          <w:numId w:val="63"/>
        </w:numPr>
        <w:ind w:left="350"/>
      </w:pPr>
      <w:r>
        <w:t>Loop K-Fold</w:t>
      </w:r>
    </w:p>
    <w:p w14:paraId="44A6C910" w14:textId="2CFEBE55" w:rsidR="00D86BCD" w:rsidRDefault="0001052A" w:rsidP="00044DAD">
      <w:pPr>
        <w:pStyle w:val="ListParagraph"/>
        <w:ind w:left="350"/>
      </w:pPr>
      <w:r w:rsidRPr="0001052A">
        <w:t>Pada baris 385 hingga 404</w:t>
      </w:r>
      <w:r w:rsidR="00D86BCD">
        <w:t>, terdapat loop utama untuk k-fold cross-validation. Pada setiap iterasi:</w:t>
      </w:r>
    </w:p>
    <w:p w14:paraId="05AF510F" w14:textId="12CC2C91" w:rsidR="00D86BCD" w:rsidRDefault="0001052A" w:rsidP="003809E9">
      <w:pPr>
        <w:pStyle w:val="ListParagraph"/>
        <w:numPr>
          <w:ilvl w:val="0"/>
          <w:numId w:val="64"/>
        </w:numPr>
        <w:ind w:left="709"/>
      </w:pPr>
      <w:r>
        <w:t>Pada baris 386</w:t>
      </w:r>
      <w:r w:rsidR="00D86BCD">
        <w:t xml:space="preserve">, </w:t>
      </w:r>
      <w:r w:rsidR="00462FC3">
        <w:t>data train</w:t>
      </w:r>
      <w:r w:rsidR="00D86BCD">
        <w:t xml:space="preserve"> (“df_train”) dan </w:t>
      </w:r>
      <w:r w:rsidR="004E7C36">
        <w:t>data test</w:t>
      </w:r>
      <w:r w:rsidR="00D86BCD">
        <w:t xml:space="preserve"> (“df_test”) dibagi berdasarkan indeks yang dihasilkan oleh KFold.</w:t>
      </w:r>
    </w:p>
    <w:p w14:paraId="18530375" w14:textId="0D866BFE" w:rsidR="00D86BCD" w:rsidRDefault="0001052A" w:rsidP="003809E9">
      <w:pPr>
        <w:pStyle w:val="ListParagraph"/>
        <w:numPr>
          <w:ilvl w:val="0"/>
          <w:numId w:val="64"/>
        </w:numPr>
        <w:ind w:left="709"/>
      </w:pPr>
      <w:r>
        <w:t>Pada baris 387 dan 388</w:t>
      </w:r>
      <w:r w:rsidR="00D86BCD">
        <w:t xml:space="preserve">, </w:t>
      </w:r>
      <w:r w:rsidR="00462FC3">
        <w:t>data train</w:t>
      </w:r>
      <w:r w:rsidR="00D86BCD">
        <w:t xml:space="preserve"> dan </w:t>
      </w:r>
      <w:r w:rsidR="004E7C36">
        <w:t>data test</w:t>
      </w:r>
      <w:r w:rsidR="00D86BCD">
        <w:t xml:space="preserve"> disimpan </w:t>
      </w:r>
      <w:r w:rsidR="009E4941">
        <w:t>dalam bentuk</w:t>
      </w:r>
      <w:r w:rsidR="00D86BCD">
        <w:t xml:space="preserve"> CSV </w:t>
      </w:r>
      <w:r w:rsidR="009E4941">
        <w:t>pada</w:t>
      </w:r>
      <w:r w:rsidR="00D86BCD">
        <w:t xml:space="preserve"> setiap </w:t>
      </w:r>
      <w:r w:rsidR="009E4941">
        <w:t>fold</w:t>
      </w:r>
      <w:r w:rsidR="00D86BCD">
        <w:t>.</w:t>
      </w:r>
    </w:p>
    <w:p w14:paraId="1970D218" w14:textId="2C875609" w:rsidR="00D86BCD" w:rsidRDefault="0001052A" w:rsidP="003809E9">
      <w:pPr>
        <w:pStyle w:val="ListParagraph"/>
        <w:numPr>
          <w:ilvl w:val="0"/>
          <w:numId w:val="64"/>
        </w:numPr>
        <w:ind w:left="709"/>
      </w:pPr>
      <w:r>
        <w:t>Pada baris 390</w:t>
      </w:r>
      <w:r w:rsidR="00D86BCD">
        <w:t xml:space="preserve">, model dilatih dengan memanggil fungsi “train_loop” menggunakan </w:t>
      </w:r>
      <w:r w:rsidR="00462FC3">
        <w:t>data train</w:t>
      </w:r>
      <w:r w:rsidR="00D86BCD">
        <w:t>.</w:t>
      </w:r>
    </w:p>
    <w:p w14:paraId="1B364FD7" w14:textId="74302395" w:rsidR="00D86BCD" w:rsidRDefault="0001052A" w:rsidP="003809E9">
      <w:pPr>
        <w:pStyle w:val="ListParagraph"/>
        <w:numPr>
          <w:ilvl w:val="0"/>
          <w:numId w:val="64"/>
        </w:numPr>
        <w:ind w:left="709"/>
      </w:pPr>
      <w:r>
        <w:t>Pada baris 392 hingga 396</w:t>
      </w:r>
      <w:r w:rsidR="00D86BCD">
        <w:t xml:space="preserve">, model yang telah dilatih dievaluasi menggunakan </w:t>
      </w:r>
      <w:r w:rsidR="004E7C36">
        <w:t>data test</w:t>
      </w:r>
      <w:r w:rsidR="00D86BCD">
        <w:t xml:space="preserve"> dengan memanggil fungsi “evaluate”, dan hasilnya disimpan dalam “precision_result”, “recall_result”, dan “f1_score_result”.</w:t>
      </w:r>
    </w:p>
    <w:p w14:paraId="73C6F756" w14:textId="11427D32" w:rsidR="00263DC1" w:rsidRDefault="0001052A" w:rsidP="003809E9">
      <w:pPr>
        <w:pStyle w:val="ListParagraph"/>
        <w:numPr>
          <w:ilvl w:val="0"/>
          <w:numId w:val="64"/>
        </w:numPr>
        <w:ind w:left="709"/>
      </w:pPr>
      <w:r>
        <w:t>Pada baris 398</w:t>
      </w:r>
      <w:r w:rsidR="002E3285">
        <w:t xml:space="preserve"> hingga </w:t>
      </w:r>
      <w:r>
        <w:t>403</w:t>
      </w:r>
      <w:r w:rsidR="00D86BCD">
        <w:t xml:space="preserve">, model diuji dengan beberapa contoh teks menggunakan fungsi “evaluate_one_text” untuk menunjukkan performa </w:t>
      </w:r>
      <w:r w:rsidR="00263DC1">
        <w:t>model pada data baru.</w:t>
      </w:r>
    </w:p>
    <w:p w14:paraId="3B897414" w14:textId="7CFC062D" w:rsidR="00D86BCD" w:rsidRDefault="00D86BCD" w:rsidP="003809E9">
      <w:pPr>
        <w:pStyle w:val="ListParagraph"/>
        <w:numPr>
          <w:ilvl w:val="0"/>
          <w:numId w:val="63"/>
        </w:numPr>
        <w:ind w:left="350"/>
      </w:pPr>
      <w:r>
        <w:t>Mengurutkan Hasil Evaluasi</w:t>
      </w:r>
    </w:p>
    <w:p w14:paraId="3B30AD56" w14:textId="6248FD13" w:rsidR="00D86BCD" w:rsidRDefault="0001052A" w:rsidP="00044DAD">
      <w:pPr>
        <w:pStyle w:val="ListParagraph"/>
        <w:ind w:left="350"/>
      </w:pPr>
      <w:r w:rsidRPr="0001052A">
        <w:t>Pada baris 405 hingga 413</w:t>
      </w:r>
      <w:r w:rsidR="00D86BCD">
        <w:t xml:space="preserve">, hasil evaluasi diurutkan dari yang terbesar ke terkecil untuk precision, recall, dan F1-score. Nilai tertinggi dan </w:t>
      </w:r>
      <w:r w:rsidR="009E4941">
        <w:t>fold</w:t>
      </w:r>
      <w:r w:rsidR="00D86BCD">
        <w:t xml:space="preserve"> yang sesuai </w:t>
      </w:r>
      <w:r w:rsidR="009E4941">
        <w:t>akan di simpan</w:t>
      </w:r>
      <w:r w:rsidR="00D86BCD">
        <w:t xml:space="preserve">. </w:t>
      </w:r>
    </w:p>
    <w:p w14:paraId="0C3D6C06" w14:textId="77777777" w:rsidR="00985756" w:rsidRDefault="00985756" w:rsidP="00044DAD">
      <w:pPr>
        <w:pStyle w:val="ListParagraph"/>
        <w:ind w:left="350"/>
      </w:pPr>
    </w:p>
    <w:p w14:paraId="6BA5B660" w14:textId="1625909E" w:rsidR="00D86BCD" w:rsidRDefault="00D86BCD" w:rsidP="003809E9">
      <w:pPr>
        <w:pStyle w:val="ListParagraph"/>
        <w:numPr>
          <w:ilvl w:val="0"/>
          <w:numId w:val="63"/>
        </w:numPr>
        <w:ind w:left="350"/>
      </w:pPr>
      <w:r>
        <w:t>Menghitung Rata-Rata Evaluasi</w:t>
      </w:r>
    </w:p>
    <w:p w14:paraId="5986FC72" w14:textId="42AF2ABD" w:rsidR="00D86BCD" w:rsidRDefault="0001052A" w:rsidP="00044DAD">
      <w:pPr>
        <w:pStyle w:val="ListParagraph"/>
        <w:ind w:left="350"/>
      </w:pPr>
      <w:r w:rsidRPr="0001052A">
        <w:t>Pada baris 415 hingga 418</w:t>
      </w:r>
      <w:r w:rsidR="00D86BCD">
        <w:t>, rata-rata dari precision, recall, dan F1-score dari semua lipatan dihitung menggunakan “np.mean”.</w:t>
      </w:r>
    </w:p>
    <w:p w14:paraId="1723C08E" w14:textId="43063B4D" w:rsidR="00D86BCD" w:rsidRDefault="00D86BCD" w:rsidP="003809E9">
      <w:pPr>
        <w:pStyle w:val="ListParagraph"/>
        <w:numPr>
          <w:ilvl w:val="0"/>
          <w:numId w:val="63"/>
        </w:numPr>
        <w:ind w:left="350"/>
      </w:pPr>
      <w:r>
        <w:t>Menampilkan Hasil</w:t>
      </w:r>
    </w:p>
    <w:p w14:paraId="0C8A1375" w14:textId="3E08FD89" w:rsidR="00442FD2" w:rsidRDefault="0001052A" w:rsidP="00044DAD">
      <w:pPr>
        <w:pStyle w:val="ListParagraph"/>
        <w:ind w:left="350"/>
      </w:pPr>
      <w:r w:rsidRPr="0001052A">
        <w:t>Pada baris 420 hingga 424</w:t>
      </w:r>
      <w:r w:rsidR="00D86BCD">
        <w:t>, hasil evaluasi dicetak, termasuk rata-rata precision, recall, dan F1-score, serta lipatan dengan precision, recall, dan F1-score tertinggi.</w:t>
      </w:r>
    </w:p>
    <w:p w14:paraId="3A5EEB77" w14:textId="77777777" w:rsidR="00D86BCD" w:rsidRDefault="00161DCC" w:rsidP="00161DCC">
      <w:pPr>
        <w:tabs>
          <w:tab w:val="left" w:pos="742"/>
        </w:tabs>
      </w:pPr>
      <w:r>
        <w:tab/>
      </w:r>
    </w:p>
    <w:p w14:paraId="5B3ADF5D" w14:textId="30074518" w:rsidR="00EB7F94" w:rsidRDefault="00D86BCD" w:rsidP="00161DCC">
      <w:pPr>
        <w:tabs>
          <w:tab w:val="left" w:pos="742"/>
        </w:tabs>
      </w:pPr>
      <w:r>
        <w:tab/>
      </w:r>
      <w:r w:rsidR="00EB7F94">
        <w:t xml:space="preserve">Sedangkan fungsi kfold_cross_validation untuk model </w:t>
      </w:r>
      <w:r w:rsidR="006C74A8" w:rsidRPr="006C74A8">
        <w:rPr>
          <w:i/>
        </w:rPr>
        <w:t>Indobenchmark/indobert-base-p2</w:t>
      </w:r>
      <w:r w:rsidR="00EB7F94">
        <w:t xml:space="preserve"> tidak lagi pembagian </w:t>
      </w:r>
      <w:r w:rsidR="00161DCC">
        <w:t>dataset menjadi5 fold secara langsung</w:t>
      </w:r>
      <w:r w:rsidR="00EB7F94">
        <w:t xml:space="preserve">, </w:t>
      </w:r>
      <w:r w:rsidR="00161DCC">
        <w:t>melainkan</w:t>
      </w:r>
      <w:r w:rsidR="00EB7F94">
        <w:t xml:space="preserve"> </w:t>
      </w:r>
      <w:r w:rsidR="00161DCC">
        <w:t>menggunakan dataset yang telah di</w:t>
      </w:r>
      <w:r w:rsidR="00EB7F94">
        <w:t xml:space="preserve">bagi menjadi 5 fold </w:t>
      </w:r>
      <w:r w:rsidR="00161DCC">
        <w:t xml:space="preserve">oleh </w:t>
      </w:r>
      <w:r w:rsidR="00EB7F94">
        <w:t xml:space="preserve">fungsi yang digunakan untuk model </w:t>
      </w:r>
      <w:r w:rsidR="004E7C36" w:rsidRPr="004E7C36">
        <w:rPr>
          <w:i/>
        </w:rPr>
        <w:t>Indolem/indobert-base-uncased</w:t>
      </w:r>
      <w:r w:rsidR="00161DCC">
        <w:t xml:space="preserve">, yang di simpan dalam bentuk csv sebelumnya. Kode fungsi kfold_cross_validation untuk model </w:t>
      </w:r>
      <w:r w:rsidR="006C74A8" w:rsidRPr="006C74A8">
        <w:rPr>
          <w:i/>
        </w:rPr>
        <w:t>Indobenchmark/indobert-base-p2</w:t>
      </w:r>
      <w:r w:rsidR="00161DCC">
        <w:t xml:space="preserve"> ini </w:t>
      </w:r>
      <w:r w:rsidR="004B7C1F">
        <w:t>bisa dilihat dalam</w:t>
      </w:r>
      <w:r w:rsidR="00161DCC">
        <w:t xml:space="preserve"> </w:t>
      </w:r>
      <w:r w:rsidR="00161DCC" w:rsidRPr="00161DCC">
        <w:fldChar w:fldCharType="begin"/>
      </w:r>
      <w:r w:rsidR="00161DCC" w:rsidRPr="00161DCC">
        <w:instrText xml:space="preserve"> REF _Ref169433656 \h  \* MERGEFORMAT </w:instrText>
      </w:r>
      <w:r w:rsidR="00161DCC" w:rsidRPr="00161DCC">
        <w:fldChar w:fldCharType="separate"/>
      </w:r>
      <w:r w:rsidR="007924A3">
        <w:rPr>
          <w:szCs w:val="24"/>
        </w:rPr>
        <w:t>Kode 4.</w:t>
      </w:r>
      <w:r w:rsidR="007924A3" w:rsidRPr="007924A3">
        <w:rPr>
          <w:szCs w:val="24"/>
        </w:rPr>
        <w:t>24</w:t>
      </w:r>
      <w:r w:rsidR="00161DCC" w:rsidRPr="00161DCC">
        <w:fldChar w:fldCharType="end"/>
      </w:r>
      <w:r w:rsidR="00161DCC">
        <w:t>.</w:t>
      </w:r>
    </w:p>
    <w:p w14:paraId="146A4AA0" w14:textId="33A606BA" w:rsidR="00CD0E73" w:rsidRPr="00CD0E73" w:rsidRDefault="005F2520" w:rsidP="00CD0E73">
      <w:pPr>
        <w:pStyle w:val="Caption"/>
        <w:jc w:val="center"/>
        <w:rPr>
          <w:i w:val="0"/>
          <w:color w:val="auto"/>
          <w:sz w:val="24"/>
          <w:szCs w:val="24"/>
        </w:rPr>
      </w:pPr>
      <w:bookmarkStart w:id="219" w:name="_Ref169433656"/>
      <w:bookmarkStart w:id="220" w:name="_Toc172830909"/>
      <w:r>
        <w:rPr>
          <w:i w:val="0"/>
          <w:color w:val="auto"/>
          <w:sz w:val="24"/>
          <w:szCs w:val="24"/>
        </w:rPr>
        <w:t>Kode 4.</w:t>
      </w:r>
      <w:r w:rsidR="00CD0E73" w:rsidRPr="00CD0E73">
        <w:rPr>
          <w:i w:val="0"/>
          <w:color w:val="auto"/>
          <w:sz w:val="24"/>
          <w:szCs w:val="24"/>
        </w:rPr>
        <w:fldChar w:fldCharType="begin"/>
      </w:r>
      <w:r w:rsidR="00CD0E73" w:rsidRPr="00CD0E73">
        <w:rPr>
          <w:i w:val="0"/>
          <w:color w:val="auto"/>
          <w:sz w:val="24"/>
          <w:szCs w:val="24"/>
        </w:rPr>
        <w:instrText xml:space="preserve"> SEQ Kode_4. \* ARABIC </w:instrText>
      </w:r>
      <w:r w:rsidR="00CD0E73" w:rsidRPr="00CD0E73">
        <w:rPr>
          <w:i w:val="0"/>
          <w:color w:val="auto"/>
          <w:sz w:val="24"/>
          <w:szCs w:val="24"/>
        </w:rPr>
        <w:fldChar w:fldCharType="separate"/>
      </w:r>
      <w:r w:rsidR="007924A3">
        <w:rPr>
          <w:i w:val="0"/>
          <w:noProof/>
          <w:color w:val="auto"/>
          <w:sz w:val="24"/>
          <w:szCs w:val="24"/>
        </w:rPr>
        <w:t>24</w:t>
      </w:r>
      <w:r w:rsidR="00CD0E73" w:rsidRPr="00CD0E73">
        <w:rPr>
          <w:i w:val="0"/>
          <w:color w:val="auto"/>
          <w:sz w:val="24"/>
          <w:szCs w:val="24"/>
        </w:rPr>
        <w:fldChar w:fldCharType="end"/>
      </w:r>
      <w:bookmarkEnd w:id="219"/>
      <w:r w:rsidR="00CD0E73" w:rsidRPr="00CD0E73">
        <w:rPr>
          <w:i w:val="0"/>
          <w:color w:val="auto"/>
          <w:sz w:val="24"/>
          <w:szCs w:val="24"/>
        </w:rPr>
        <w:t xml:space="preserve"> Fungsi kfold model </w:t>
      </w:r>
      <w:r w:rsidR="006C74A8" w:rsidRPr="006C74A8">
        <w:rPr>
          <w:color w:val="auto"/>
          <w:sz w:val="24"/>
          <w:szCs w:val="24"/>
        </w:rPr>
        <w:t>Indobenchmark/indobert-base-p2</w:t>
      </w:r>
      <w:bookmarkEnd w:id="220"/>
    </w:p>
    <w:tbl>
      <w:tblPr>
        <w:tblStyle w:val="TableGrid"/>
        <w:tblW w:w="0" w:type="auto"/>
        <w:tblLook w:val="04A0" w:firstRow="1" w:lastRow="0" w:firstColumn="1" w:lastColumn="0" w:noHBand="0" w:noVBand="1"/>
      </w:tblPr>
      <w:tblGrid>
        <w:gridCol w:w="7928"/>
      </w:tblGrid>
      <w:tr w:rsidR="00CD0E73" w14:paraId="7E8A0240" w14:textId="77777777" w:rsidTr="00CD0E73">
        <w:trPr>
          <w:hidden/>
        </w:trPr>
        <w:tc>
          <w:tcPr>
            <w:tcW w:w="7928" w:type="dxa"/>
          </w:tcPr>
          <w:p w14:paraId="0A1A0CF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3708D2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8FCF02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088CCA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0782ED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2EA159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B34153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43FA55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71E00E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DE039A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DA349A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04A0DD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60C764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F74D98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67E0D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294B09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4E7118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76D5DE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74F68C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BA6F0D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F75751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412241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7E206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1F67E3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9D7366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53CB69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E7ECF0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D76C32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6883B2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1CEBE0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E275E1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6F94B3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8FF163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435AB1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96607B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C5CC79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08CDB4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A13D5C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CFAD96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5F726A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EAED60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ECA97B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9D2F94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4AC858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6D0556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2BBC1F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A34100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086F02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CAC0B0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5CEA34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489519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3B1A2A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CABB70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D57A22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1419F2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4F6D00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F73AF8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5C4C1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427612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E16079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DAA7E1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271276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5FE140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4ECC6C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996D10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E22EEA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4C5399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9D0C3C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760802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2F29C0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E37031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BF63D6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D496D2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ED0492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014B27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D629C3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340C17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08930A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D5A1D6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DD5928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7567E5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269F0B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AB8DD1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DE2365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351BBA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692C15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B55E8D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A9DE3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265CF5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30E8E5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909196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31159E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451BD2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855D60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5500A4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3AD49B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D0F463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0EF28E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E17B0B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7AC48A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8F329E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3FECF7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79C1D1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EF4BFD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4E86A7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646925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244C1F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C865D0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294D68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C36B50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B63EA2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538734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86E2F7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C0B3F9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D2AEEE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8FFB73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D37262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D7586A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00D530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32D938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78A6D6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D44468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314016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84DF59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629690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2F6D9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34A26C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56F7C8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387AF1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12D9EF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1E61EE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F04268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A8847F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0DFDB3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B86F4D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ABBDA8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7D34A8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6BA898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5C0147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0CE4E7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01DF8C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A648FF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AB1B20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59E9E9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90505E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666F9C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66375C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BA9916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9C010D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71611F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2779CA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A32655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69A3CB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F11ABE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0C7E58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2EB6F6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2A5B1C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AACAE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C721FB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027E09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363BE5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3AF69B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A1E6F2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7F5644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448AD6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F13365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379697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64C88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795A1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5D460D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02490D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FDA625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913255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70C34D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9D6F54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236C4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DC90E8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5E6948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38E6FD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E37B12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B77827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14DCFF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F7C89A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94B6FB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151E75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CB33D6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511CCA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23A678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FB8BBD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E1B487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EA386F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26F13A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72D5A3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EBC395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4DCA2E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71C088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A4A1E9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2212A7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362D0A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0402F4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930B35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2168B2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A49B29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6A694D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B21474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F36271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EB4EFF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0A2DF6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DB5F95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7FA065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737B4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D45380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1222EC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5E55B0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E021E7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DB288C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A46DD1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22D3F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42C739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2166A7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76C8B8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3294B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59665D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3740C6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9FF075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74989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E3B568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BAEB39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160B22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C7F87A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50601E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B3722A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FE4064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406C82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B837A1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52E436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FB1E5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A824FA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AE2A1E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C29A2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83BA66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8645A9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BB709C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E5222D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451D61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CC1A39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C12415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199D45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630734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B0814A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9C72DE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DCE74D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B9411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51E84B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691F60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D54D77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2581A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3F4D2F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BDAD78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431B3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F2E5AA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67FE6B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1C2BC2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872D9B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27540B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6087C2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4F8CF4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97A1C3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00B020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5EC270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82B6E5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C130F6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E91DDE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777425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36E531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CEC493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A6C38C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8E10AA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7A0B41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3FEB2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FEF9EA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C85486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A71055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58EAAB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D86E62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F14BD5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50593C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36DD7B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992944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C3014F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44668F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361FA2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E91AE4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0AE055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A16A9D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7F92BE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390F04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BD9414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3D4F70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3E5C96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8D1011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27DAC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3F910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B5FA0A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F347B3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D117CD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E86977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EECC9B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3B8134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DBE3C7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F9F63D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4BFE6B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FB2D7D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AB8D8D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2BF339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99F3B0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253319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965E0A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D7D27F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082BDD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865C4E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053117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FE1D11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3D7D9D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9E2BE6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6CCDFF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8BDC27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A5FD7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221A33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C0944A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1097A0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CB95E1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230C47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7B160C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53D423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26727B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4E4505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0033FA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060714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5CF824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208360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7E34CF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E4682D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AFF946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120DF7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3FBA64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9F06BD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5EF0C6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29C563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7C807D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B43E88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AFC394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8B9436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93EEA1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114AB3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157D2C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157D4A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91DCAA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00210E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62C463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ADE0EC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499380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3EE478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5F6CA3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1E0393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F63C71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74A675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D1D6B3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9EE1AF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9EB5EB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5A6ED2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4E2B17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E02F61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780BF5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7352990"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52C6B5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4652E3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F41C8D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8AAC3A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0D78B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3A1D0C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6D54BB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51709C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DAE98B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D387AC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6C71B4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328CF6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2B8209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BC5827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DE5F4B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859CCE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5EFBAC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4223B0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02A4CA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13BDCD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C0566AF"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EA56EE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3ED9845"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16B0E5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619CEC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52099B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0CE7C2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D7EE59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542EFB2"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DB4DCD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FA16C9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6B3E1E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66A78C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FA63B4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6F590D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72BA4389"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1097748"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7175E6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335E0F5E"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69F60E7"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9AEDE9D"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160DD793"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F03F5CB"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63DF9F26"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991328A"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42ADB6A1"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59A811B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A226BF4"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0119704C" w14:textId="77777777" w:rsidR="002078EA" w:rsidRPr="002078EA" w:rsidRDefault="002078EA" w:rsidP="003809E9">
            <w:pPr>
              <w:pStyle w:val="ListParagraph"/>
              <w:numPr>
                <w:ilvl w:val="0"/>
                <w:numId w:val="30"/>
              </w:numPr>
              <w:spacing w:before="100" w:beforeAutospacing="1" w:line="240" w:lineRule="auto"/>
              <w:ind w:left="381"/>
              <w:contextualSpacing w:val="0"/>
              <w:jc w:val="left"/>
              <w:rPr>
                <w:rFonts w:ascii="Lucida Console" w:eastAsia="Times New Roman" w:hAnsi="Lucida Console" w:cs="Times New Roman"/>
                <w:vanish/>
                <w:color w:val="0000FF"/>
                <w:sz w:val="16"/>
                <w:szCs w:val="16"/>
              </w:rPr>
            </w:pPr>
          </w:p>
          <w:p w14:paraId="24D6177E" w14:textId="6594309A"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FF"/>
                <w:sz w:val="16"/>
                <w:szCs w:val="16"/>
              </w:rPr>
              <w:t>def</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A31515"/>
                <w:sz w:val="16"/>
                <w:szCs w:val="16"/>
              </w:rPr>
              <w:t>kfold_cross_validation</w:t>
            </w:r>
            <w:r w:rsidRPr="00EB7F94">
              <w:rPr>
                <w:rFonts w:ascii="Lucida Console" w:eastAsia="Times New Roman" w:hAnsi="Lucida Console" w:cs="Times New Roman"/>
                <w:color w:val="000000"/>
                <w:sz w:val="16"/>
                <w:szCs w:val="16"/>
              </w:rPr>
              <w:t>(model, path_train_folds, path_test_folds, batch_size_train=4, batch_size_test=2, num_epochs=3, learning_rate=5e-3):</w:t>
            </w:r>
          </w:p>
          <w:p w14:paraId="444FF126"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use_cuda = torch.cuda.is_available()</w:t>
            </w:r>
          </w:p>
          <w:p w14:paraId="49E3175F"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device = torch.device(</w:t>
            </w:r>
            <w:r w:rsidRPr="00EB7F94">
              <w:rPr>
                <w:rFonts w:ascii="Lucida Console" w:eastAsia="Times New Roman" w:hAnsi="Lucida Console" w:cs="Times New Roman"/>
                <w:color w:val="A31515"/>
                <w:sz w:val="16"/>
                <w:szCs w:val="16"/>
              </w:rPr>
              <w:t>"cuda"</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if</w:t>
            </w:r>
            <w:r w:rsidRPr="00EB7F94">
              <w:rPr>
                <w:rFonts w:ascii="Lucida Console" w:eastAsia="Times New Roman" w:hAnsi="Lucida Console" w:cs="Times New Roman"/>
                <w:color w:val="000000"/>
                <w:sz w:val="16"/>
                <w:szCs w:val="16"/>
              </w:rPr>
              <w:t xml:space="preserve"> use_cuda </w:t>
            </w:r>
            <w:r w:rsidRPr="00EB7F94">
              <w:rPr>
                <w:rFonts w:ascii="Lucida Console" w:eastAsia="Times New Roman" w:hAnsi="Lucida Console" w:cs="Times New Roman"/>
                <w:color w:val="0000FF"/>
                <w:sz w:val="16"/>
                <w:szCs w:val="16"/>
              </w:rPr>
              <w:t>else</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A31515"/>
                <w:sz w:val="16"/>
                <w:szCs w:val="16"/>
              </w:rPr>
              <w:t>"cpu"</w:t>
            </w:r>
            <w:r w:rsidRPr="00EB7F94">
              <w:rPr>
                <w:rFonts w:ascii="Lucida Console" w:eastAsia="Times New Roman" w:hAnsi="Lucida Console" w:cs="Times New Roman"/>
                <w:color w:val="000000"/>
                <w:sz w:val="16"/>
                <w:szCs w:val="16"/>
              </w:rPr>
              <w:t>)</w:t>
            </w:r>
          </w:p>
          <w:p w14:paraId="280465D0"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4BC2AF48"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result = {}</w:t>
            </w:r>
          </w:p>
          <w:p w14:paraId="06CB4B61"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result = {}</w:t>
            </w:r>
          </w:p>
          <w:p w14:paraId="40178322"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score_result = {}</w:t>
            </w:r>
          </w:p>
          <w:p w14:paraId="610E8059"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045EBDBD"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for</w:t>
            </w:r>
            <w:r w:rsidRPr="00EB7F94">
              <w:rPr>
                <w:rFonts w:ascii="Lucida Console" w:eastAsia="Times New Roman" w:hAnsi="Lucida Console" w:cs="Times New Roman"/>
                <w:color w:val="000000"/>
                <w:sz w:val="16"/>
                <w:szCs w:val="16"/>
              </w:rPr>
              <w:t xml:space="preserve"> fold_num, (train_fold, test_fold) </w:t>
            </w:r>
            <w:r w:rsidRPr="00EB7F94">
              <w:rPr>
                <w:rFonts w:ascii="Lucida Console" w:eastAsia="Times New Roman" w:hAnsi="Lucida Console" w:cs="Times New Roman"/>
                <w:color w:val="0000FF"/>
                <w:sz w:val="16"/>
                <w:szCs w:val="16"/>
              </w:rPr>
              <w:t>in</w:t>
            </w: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enumerate</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0000FF"/>
                <w:sz w:val="16"/>
                <w:szCs w:val="16"/>
              </w:rPr>
              <w:t>zip</w:t>
            </w:r>
            <w:r w:rsidRPr="00EB7F94">
              <w:rPr>
                <w:rFonts w:ascii="Lucida Console" w:eastAsia="Times New Roman" w:hAnsi="Lucida Console" w:cs="Times New Roman"/>
                <w:color w:val="000000"/>
                <w:sz w:val="16"/>
                <w:szCs w:val="16"/>
              </w:rPr>
              <w:t>(os.listdir(path_train_folds), os.listdir(path_test_folds))):</w:t>
            </w:r>
          </w:p>
          <w:p w14:paraId="41A1A240"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df_train, df_test = pd.read_csv(</w:t>
            </w:r>
            <w:r w:rsidRPr="00EB7F94">
              <w:rPr>
                <w:rFonts w:ascii="Lucida Console" w:eastAsia="Times New Roman" w:hAnsi="Lucida Console" w:cs="Times New Roman"/>
                <w:color w:val="A31515"/>
                <w:sz w:val="16"/>
                <w:szCs w:val="16"/>
              </w:rPr>
              <w:t>f'{path_test_folds}/{train_fold}'</w:t>
            </w:r>
            <w:r w:rsidRPr="00EB7F94">
              <w:rPr>
                <w:rFonts w:ascii="Lucida Console" w:eastAsia="Times New Roman" w:hAnsi="Lucida Console" w:cs="Times New Roman"/>
                <w:color w:val="000000"/>
                <w:sz w:val="16"/>
                <w:szCs w:val="16"/>
              </w:rPr>
              <w:t>), pd.read_csv(</w:t>
            </w:r>
            <w:r w:rsidRPr="00EB7F94">
              <w:rPr>
                <w:rFonts w:ascii="Lucida Console" w:eastAsia="Times New Roman" w:hAnsi="Lucida Console" w:cs="Times New Roman"/>
                <w:color w:val="A31515"/>
                <w:sz w:val="16"/>
                <w:szCs w:val="16"/>
              </w:rPr>
              <w:t>f'{path_test_folds}/{test_fold}'</w:t>
            </w:r>
            <w:r w:rsidRPr="00EB7F94">
              <w:rPr>
                <w:rFonts w:ascii="Lucida Console" w:eastAsia="Times New Roman" w:hAnsi="Lucida Console" w:cs="Times New Roman"/>
                <w:color w:val="000000"/>
                <w:sz w:val="16"/>
                <w:szCs w:val="16"/>
              </w:rPr>
              <w:t>)</w:t>
            </w:r>
          </w:p>
          <w:p w14:paraId="70DA39A1"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7EE1C128"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odel_copy = train_loop(model, df_train, batch_size_train, num_epochs, learning_rate, fold_num)</w:t>
            </w:r>
          </w:p>
          <w:p w14:paraId="35BC1C7C"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0C9D8BC1"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n========= Evaluasi Model ==========='</w:t>
            </w:r>
            <w:r w:rsidRPr="00EB7F94">
              <w:rPr>
                <w:rFonts w:ascii="Lucida Console" w:eastAsia="Times New Roman" w:hAnsi="Lucida Console" w:cs="Times New Roman"/>
                <w:color w:val="000000"/>
                <w:sz w:val="16"/>
                <w:szCs w:val="16"/>
              </w:rPr>
              <w:t>)</w:t>
            </w:r>
          </w:p>
          <w:p w14:paraId="13072243"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si_result = evaluate(model_copy, df_test, batch_size_test)</w:t>
            </w:r>
          </w:p>
          <w:p w14:paraId="13BA3232"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result[fold_num + 1] = evaluasi_result[</w:t>
            </w:r>
            <w:r w:rsidRPr="00EB7F94">
              <w:rPr>
                <w:rFonts w:ascii="Lucida Console" w:eastAsia="Times New Roman" w:hAnsi="Lucida Console" w:cs="Times New Roman"/>
                <w:color w:val="A31515"/>
                <w:sz w:val="16"/>
                <w:szCs w:val="16"/>
              </w:rPr>
              <w:t>'precision'</w:t>
            </w:r>
            <w:r w:rsidRPr="00EB7F94">
              <w:rPr>
                <w:rFonts w:ascii="Lucida Console" w:eastAsia="Times New Roman" w:hAnsi="Lucida Console" w:cs="Times New Roman"/>
                <w:color w:val="000000"/>
                <w:sz w:val="16"/>
                <w:szCs w:val="16"/>
              </w:rPr>
              <w:t>]</w:t>
            </w:r>
          </w:p>
          <w:p w14:paraId="69245113"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result[fold_num + 1] = evaluasi_result[</w:t>
            </w:r>
            <w:r w:rsidRPr="00EB7F94">
              <w:rPr>
                <w:rFonts w:ascii="Lucida Console" w:eastAsia="Times New Roman" w:hAnsi="Lucida Console" w:cs="Times New Roman"/>
                <w:color w:val="A31515"/>
                <w:sz w:val="16"/>
                <w:szCs w:val="16"/>
              </w:rPr>
              <w:t>'recall'</w:t>
            </w:r>
            <w:r w:rsidRPr="00EB7F94">
              <w:rPr>
                <w:rFonts w:ascii="Lucida Console" w:eastAsia="Times New Roman" w:hAnsi="Lucida Console" w:cs="Times New Roman"/>
                <w:color w:val="000000"/>
                <w:sz w:val="16"/>
                <w:szCs w:val="16"/>
              </w:rPr>
              <w:t>]</w:t>
            </w:r>
          </w:p>
          <w:p w14:paraId="3147267C"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score_result[fold_num + 1] = evaluasi_result[</w:t>
            </w:r>
            <w:r w:rsidRPr="00EB7F94">
              <w:rPr>
                <w:rFonts w:ascii="Lucida Console" w:eastAsia="Times New Roman" w:hAnsi="Lucida Console" w:cs="Times New Roman"/>
                <w:color w:val="A31515"/>
                <w:sz w:val="16"/>
                <w:szCs w:val="16"/>
              </w:rPr>
              <w:t>'f1-score'</w:t>
            </w:r>
            <w:r w:rsidRPr="00EB7F94">
              <w:rPr>
                <w:rFonts w:ascii="Lucida Console" w:eastAsia="Times New Roman" w:hAnsi="Lucida Console" w:cs="Times New Roman"/>
                <w:color w:val="000000"/>
                <w:sz w:val="16"/>
                <w:szCs w:val="16"/>
              </w:rPr>
              <w:t>]</w:t>
            </w:r>
          </w:p>
          <w:p w14:paraId="119C420F"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329EF937"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n======= Uji Coba dengan Data Baru ========'</w:t>
            </w:r>
            <w:r w:rsidRPr="00EB7F94">
              <w:rPr>
                <w:rFonts w:ascii="Lucida Console" w:eastAsia="Times New Roman" w:hAnsi="Lucida Console" w:cs="Times New Roman"/>
                <w:color w:val="000000"/>
                <w:sz w:val="16"/>
                <w:szCs w:val="16"/>
              </w:rPr>
              <w:t>)</w:t>
            </w:r>
          </w:p>
          <w:p w14:paraId="17CB7C90"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te_one_text(model_copy, </w:t>
            </w:r>
            <w:r w:rsidRPr="00EB7F94">
              <w:rPr>
                <w:rFonts w:ascii="Lucida Console" w:eastAsia="Times New Roman" w:hAnsi="Lucida Console" w:cs="Times New Roman"/>
                <w:color w:val="A31515"/>
                <w:sz w:val="16"/>
                <w:szCs w:val="16"/>
              </w:rPr>
              <w:t>'PUTUSAN . NOMOR : 187 / Pid . Sus / 2014 / PN . JKT . TIM . DEMI KEADILAN BERDASARKAN KETUHANAN YANG MAHA ESA . '</w:t>
            </w:r>
            <w:r w:rsidRPr="00EB7F94">
              <w:rPr>
                <w:rFonts w:ascii="Lucida Console" w:eastAsia="Times New Roman" w:hAnsi="Lucida Console" w:cs="Times New Roman"/>
                <w:color w:val="000000"/>
                <w:sz w:val="16"/>
                <w:szCs w:val="16"/>
              </w:rPr>
              <w:t>)</w:t>
            </w:r>
          </w:p>
          <w:p w14:paraId="74766206"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p>
          <w:p w14:paraId="7C9B657B"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te_one_text(model_copy, </w:t>
            </w:r>
            <w:r w:rsidRPr="00EB7F94">
              <w:rPr>
                <w:rFonts w:ascii="Lucida Console" w:eastAsia="Times New Roman" w:hAnsi="Lucida Console" w:cs="Times New Roman"/>
                <w:color w:val="A31515"/>
                <w:sz w:val="16"/>
                <w:szCs w:val="16"/>
              </w:rPr>
              <w:t>'MENUNTUT : 1 Menyatakan terdakwa AGNES TRI AHADI Als AGNES telah terbukti secara sah dan meyakinkan bersalah melakukan tindak pidana Narkotika memiliki , menyimpan , menguasai , atau menyediakan Narkotika golongan I bukan tanaman sebagaimana didakwakan dalam dakwaan kedua yaitu melanggar ketentuan unsure pasal 112 ayat ( 1 ) UURI No . 35 tahun 2009 tentang Narkotika ; '</w:t>
            </w:r>
            <w:r w:rsidRPr="00EB7F94">
              <w:rPr>
                <w:rFonts w:ascii="Lucida Console" w:eastAsia="Times New Roman" w:hAnsi="Lucida Console" w:cs="Times New Roman"/>
                <w:color w:val="000000"/>
                <w:sz w:val="16"/>
                <w:szCs w:val="16"/>
              </w:rPr>
              <w:t>)</w:t>
            </w:r>
          </w:p>
          <w:p w14:paraId="70910FB3"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p>
          <w:p w14:paraId="08143526"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evaluate_one_text(model_copy, </w:t>
            </w:r>
            <w:r w:rsidRPr="00EB7F94">
              <w:rPr>
                <w:rFonts w:ascii="Lucida Console" w:eastAsia="Times New Roman" w:hAnsi="Lucida Console" w:cs="Times New Roman"/>
                <w:color w:val="A31515"/>
                <w:sz w:val="16"/>
                <w:szCs w:val="16"/>
              </w:rPr>
              <w:t>'PUTUSAN Nomor 77/Pid.B/2023/PN Jkt.Pst DEMI KEADILAN BERDASARKAN KETUHANAN YANG MAHA ESA Pengadilan Negeri Jakarta Pusat yang mengadili perkara pidana dengan acara pemeriksaan biasa dalam tingkat pertama menjatuhkan putusan sebagai berikut dalam perkara Terdakwa : 1.</w:t>
            </w:r>
            <w:r w:rsidRPr="00EB7F94">
              <w:rPr>
                <w:rFonts w:ascii="Lucida Console" w:eastAsia="Times New Roman" w:hAnsi="Lucida Console" w:cs="Times New Roman"/>
                <w:color w:val="A31515"/>
                <w:sz w:val="16"/>
                <w:szCs w:val="16"/>
              </w:rPr>
              <w:tab/>
              <w:t>Nama lengkap</w:t>
            </w:r>
            <w:r w:rsidRPr="00EB7F94">
              <w:rPr>
                <w:rFonts w:ascii="Lucida Console" w:eastAsia="Times New Roman" w:hAnsi="Lucida Console" w:cs="Times New Roman"/>
                <w:color w:val="A31515"/>
                <w:sz w:val="16"/>
                <w:szCs w:val="16"/>
              </w:rPr>
              <w:tab/>
              <w:t>: Arif Bin Santung'</w:t>
            </w:r>
            <w:r w:rsidRPr="00EB7F94">
              <w:rPr>
                <w:rFonts w:ascii="Lucida Console" w:eastAsia="Times New Roman" w:hAnsi="Lucida Console" w:cs="Times New Roman"/>
                <w:color w:val="000000"/>
                <w:sz w:val="16"/>
                <w:szCs w:val="16"/>
              </w:rPr>
              <w:t>)</w:t>
            </w:r>
          </w:p>
          <w:p w14:paraId="0A47B4AC"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7BEAD0FF"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8000"/>
                <w:sz w:val="16"/>
                <w:szCs w:val="16"/>
              </w:rPr>
              <w:t xml:space="preserve"># Sort hasil evaluasi dari yang terbesar ke terkecil    </w:t>
            </w:r>
          </w:p>
          <w:p w14:paraId="7A60AE69"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sorted = </w:t>
            </w:r>
            <w:r w:rsidRPr="00EB7F94">
              <w:rPr>
                <w:rFonts w:ascii="Lucida Console" w:eastAsia="Times New Roman" w:hAnsi="Lucida Console" w:cs="Times New Roman"/>
                <w:color w:val="0000FF"/>
                <w:sz w:val="16"/>
                <w:szCs w:val="16"/>
              </w:rPr>
              <w:t>sorted</w:t>
            </w:r>
            <w:r w:rsidRPr="00EB7F94">
              <w:rPr>
                <w:rFonts w:ascii="Lucida Console" w:eastAsia="Times New Roman" w:hAnsi="Lucida Console" w:cs="Times New Roman"/>
                <w:color w:val="000000"/>
                <w:sz w:val="16"/>
                <w:szCs w:val="16"/>
              </w:rPr>
              <w:t>(precision_result.items(), key=</w:t>
            </w:r>
            <w:r w:rsidRPr="00EB7F94">
              <w:rPr>
                <w:rFonts w:ascii="Lucida Console" w:eastAsia="Times New Roman" w:hAnsi="Lucida Console" w:cs="Times New Roman"/>
                <w:color w:val="0000FF"/>
                <w:sz w:val="16"/>
                <w:szCs w:val="16"/>
              </w:rPr>
              <w:t>lambda</w:t>
            </w:r>
            <w:r w:rsidRPr="00EB7F94">
              <w:rPr>
                <w:rFonts w:ascii="Lucida Console" w:eastAsia="Times New Roman" w:hAnsi="Lucida Console" w:cs="Times New Roman"/>
                <w:color w:val="000000"/>
                <w:sz w:val="16"/>
                <w:szCs w:val="16"/>
              </w:rPr>
              <w:t xml:space="preserve"> x: x[1], reverse=</w:t>
            </w:r>
            <w:r w:rsidRPr="00EB7F94">
              <w:rPr>
                <w:rFonts w:ascii="Lucida Console" w:eastAsia="Times New Roman" w:hAnsi="Lucida Console" w:cs="Times New Roman"/>
                <w:color w:val="A31515"/>
                <w:sz w:val="16"/>
                <w:szCs w:val="16"/>
              </w:rPr>
              <w:t>True</w:t>
            </w:r>
            <w:r w:rsidRPr="00EB7F94">
              <w:rPr>
                <w:rFonts w:ascii="Lucida Console" w:eastAsia="Times New Roman" w:hAnsi="Lucida Console" w:cs="Times New Roman"/>
                <w:color w:val="000000"/>
                <w:sz w:val="16"/>
                <w:szCs w:val="16"/>
              </w:rPr>
              <w:t>)</w:t>
            </w:r>
          </w:p>
          <w:p w14:paraId="6A0FE203"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ax_precision_key, max_precision_value = precision_sorted[0]</w:t>
            </w:r>
          </w:p>
          <w:p w14:paraId="7E5E6E45"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07B93D76"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sorted = </w:t>
            </w:r>
            <w:r w:rsidRPr="00EB7F94">
              <w:rPr>
                <w:rFonts w:ascii="Lucida Console" w:eastAsia="Times New Roman" w:hAnsi="Lucida Console" w:cs="Times New Roman"/>
                <w:color w:val="0000FF"/>
                <w:sz w:val="16"/>
                <w:szCs w:val="16"/>
              </w:rPr>
              <w:t>sorted</w:t>
            </w:r>
            <w:r w:rsidRPr="00EB7F94">
              <w:rPr>
                <w:rFonts w:ascii="Lucida Console" w:eastAsia="Times New Roman" w:hAnsi="Lucida Console" w:cs="Times New Roman"/>
                <w:color w:val="000000"/>
                <w:sz w:val="16"/>
                <w:szCs w:val="16"/>
              </w:rPr>
              <w:t>(recall_result.items(), key=</w:t>
            </w:r>
            <w:r w:rsidRPr="00EB7F94">
              <w:rPr>
                <w:rFonts w:ascii="Lucida Console" w:eastAsia="Times New Roman" w:hAnsi="Lucida Console" w:cs="Times New Roman"/>
                <w:color w:val="0000FF"/>
                <w:sz w:val="16"/>
                <w:szCs w:val="16"/>
              </w:rPr>
              <w:t>lambda</w:t>
            </w:r>
            <w:r w:rsidRPr="00EB7F94">
              <w:rPr>
                <w:rFonts w:ascii="Lucida Console" w:eastAsia="Times New Roman" w:hAnsi="Lucida Console" w:cs="Times New Roman"/>
                <w:color w:val="000000"/>
                <w:sz w:val="16"/>
                <w:szCs w:val="16"/>
              </w:rPr>
              <w:t xml:space="preserve"> x: x[1], reverse=</w:t>
            </w:r>
            <w:r w:rsidRPr="00EB7F94">
              <w:rPr>
                <w:rFonts w:ascii="Lucida Console" w:eastAsia="Times New Roman" w:hAnsi="Lucida Console" w:cs="Times New Roman"/>
                <w:color w:val="A31515"/>
                <w:sz w:val="16"/>
                <w:szCs w:val="16"/>
              </w:rPr>
              <w:t>True</w:t>
            </w:r>
            <w:r w:rsidRPr="00EB7F94">
              <w:rPr>
                <w:rFonts w:ascii="Lucida Console" w:eastAsia="Times New Roman" w:hAnsi="Lucida Console" w:cs="Times New Roman"/>
                <w:color w:val="000000"/>
                <w:sz w:val="16"/>
                <w:szCs w:val="16"/>
              </w:rPr>
              <w:t>)</w:t>
            </w:r>
          </w:p>
          <w:p w14:paraId="68779D06"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ax_recall_key, max_recall_value = recall_sorted[0]</w:t>
            </w:r>
          </w:p>
          <w:p w14:paraId="4FCFE21E"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75228B29"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sorted = </w:t>
            </w:r>
            <w:r w:rsidRPr="00EB7F94">
              <w:rPr>
                <w:rFonts w:ascii="Lucida Console" w:eastAsia="Times New Roman" w:hAnsi="Lucida Console" w:cs="Times New Roman"/>
                <w:color w:val="0000FF"/>
                <w:sz w:val="16"/>
                <w:szCs w:val="16"/>
              </w:rPr>
              <w:t>sorted</w:t>
            </w:r>
            <w:r w:rsidRPr="00EB7F94">
              <w:rPr>
                <w:rFonts w:ascii="Lucida Console" w:eastAsia="Times New Roman" w:hAnsi="Lucida Console" w:cs="Times New Roman"/>
                <w:color w:val="000000"/>
                <w:sz w:val="16"/>
                <w:szCs w:val="16"/>
              </w:rPr>
              <w:t>(f1_score_result.items(), key=</w:t>
            </w:r>
            <w:r w:rsidRPr="00EB7F94">
              <w:rPr>
                <w:rFonts w:ascii="Lucida Console" w:eastAsia="Times New Roman" w:hAnsi="Lucida Console" w:cs="Times New Roman"/>
                <w:color w:val="0000FF"/>
                <w:sz w:val="16"/>
                <w:szCs w:val="16"/>
              </w:rPr>
              <w:t>lambda</w:t>
            </w:r>
            <w:r w:rsidRPr="00EB7F94">
              <w:rPr>
                <w:rFonts w:ascii="Lucida Console" w:eastAsia="Times New Roman" w:hAnsi="Lucida Console" w:cs="Times New Roman"/>
                <w:color w:val="000000"/>
                <w:sz w:val="16"/>
                <w:szCs w:val="16"/>
              </w:rPr>
              <w:t xml:space="preserve"> x: x[1], reverse=</w:t>
            </w:r>
            <w:r w:rsidRPr="00EB7F94">
              <w:rPr>
                <w:rFonts w:ascii="Lucida Console" w:eastAsia="Times New Roman" w:hAnsi="Lucida Console" w:cs="Times New Roman"/>
                <w:color w:val="A31515"/>
                <w:sz w:val="16"/>
                <w:szCs w:val="16"/>
              </w:rPr>
              <w:t>True</w:t>
            </w:r>
            <w:r w:rsidRPr="00EB7F94">
              <w:rPr>
                <w:rFonts w:ascii="Lucida Console" w:eastAsia="Times New Roman" w:hAnsi="Lucida Console" w:cs="Times New Roman"/>
                <w:color w:val="000000"/>
                <w:sz w:val="16"/>
                <w:szCs w:val="16"/>
              </w:rPr>
              <w:t>)</w:t>
            </w:r>
          </w:p>
          <w:p w14:paraId="4941A42C"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max_f1_key, max_f1_value = f1_sorted[0]</w:t>
            </w:r>
          </w:p>
          <w:p w14:paraId="7644049F"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p>
          <w:p w14:paraId="2A724365"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8000"/>
                <w:sz w:val="16"/>
                <w:szCs w:val="16"/>
              </w:rPr>
              <w:t># Rata-Rata Evaluasi</w:t>
            </w:r>
          </w:p>
          <w:p w14:paraId="7C904870"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precision_avg = np.mean(</w:t>
            </w:r>
            <w:r w:rsidRPr="00EB7F94">
              <w:rPr>
                <w:rFonts w:ascii="Lucida Console" w:eastAsia="Times New Roman" w:hAnsi="Lucida Console" w:cs="Times New Roman"/>
                <w:color w:val="0000FF"/>
                <w:sz w:val="16"/>
                <w:szCs w:val="16"/>
              </w:rPr>
              <w:t>tuple</w:t>
            </w:r>
            <w:r w:rsidRPr="00EB7F94">
              <w:rPr>
                <w:rFonts w:ascii="Lucida Console" w:eastAsia="Times New Roman" w:hAnsi="Lucida Console" w:cs="Times New Roman"/>
                <w:color w:val="000000"/>
                <w:sz w:val="16"/>
                <w:szCs w:val="16"/>
              </w:rPr>
              <w:t>(precision_result.values()))</w:t>
            </w:r>
          </w:p>
          <w:p w14:paraId="4637ED38"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recall_avg = np.mean(</w:t>
            </w:r>
            <w:r w:rsidRPr="00EB7F94">
              <w:rPr>
                <w:rFonts w:ascii="Lucida Console" w:eastAsia="Times New Roman" w:hAnsi="Lucida Console" w:cs="Times New Roman"/>
                <w:color w:val="0000FF"/>
                <w:sz w:val="16"/>
                <w:szCs w:val="16"/>
              </w:rPr>
              <w:t>tuple</w:t>
            </w:r>
            <w:r w:rsidRPr="00EB7F94">
              <w:rPr>
                <w:rFonts w:ascii="Lucida Console" w:eastAsia="Times New Roman" w:hAnsi="Lucida Console" w:cs="Times New Roman"/>
                <w:color w:val="000000"/>
                <w:sz w:val="16"/>
                <w:szCs w:val="16"/>
              </w:rPr>
              <w:t>(recall_result.values()))</w:t>
            </w:r>
          </w:p>
          <w:p w14:paraId="6A9452FC"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f1_avg = np.mean(</w:t>
            </w:r>
            <w:r w:rsidRPr="00EB7F94">
              <w:rPr>
                <w:rFonts w:ascii="Lucida Console" w:eastAsia="Times New Roman" w:hAnsi="Lucida Console" w:cs="Times New Roman"/>
                <w:color w:val="0000FF"/>
                <w:sz w:val="16"/>
                <w:szCs w:val="16"/>
              </w:rPr>
              <w:t>tuple</w:t>
            </w:r>
            <w:r w:rsidRPr="00EB7F94">
              <w:rPr>
                <w:rFonts w:ascii="Lucida Console" w:eastAsia="Times New Roman" w:hAnsi="Lucida Console" w:cs="Times New Roman"/>
                <w:color w:val="000000"/>
                <w:sz w:val="16"/>
                <w:szCs w:val="16"/>
              </w:rPr>
              <w:t>(f1_score_result.values()))</w:t>
            </w:r>
          </w:p>
          <w:p w14:paraId="57407EFD"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p>
          <w:p w14:paraId="605489E6"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n========================= RESULT =============================='</w:t>
            </w:r>
            <w:r w:rsidRPr="00EB7F94">
              <w:rPr>
                <w:rFonts w:ascii="Lucida Console" w:eastAsia="Times New Roman" w:hAnsi="Lucida Console" w:cs="Times New Roman"/>
                <w:color w:val="000000"/>
                <w:sz w:val="16"/>
                <w:szCs w:val="16"/>
              </w:rPr>
              <w:t>)</w:t>
            </w:r>
          </w:p>
          <w:p w14:paraId="263B1C2A"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Average Precision : {precision_avg:.3f} | Average Recall : {recall_avg:.3f} | Average F1-Score : {f1_avg:.3f}'</w:t>
            </w:r>
            <w:r w:rsidRPr="00EB7F94">
              <w:rPr>
                <w:rFonts w:ascii="Lucida Console" w:eastAsia="Times New Roman" w:hAnsi="Lucida Console" w:cs="Times New Roman"/>
                <w:color w:val="000000"/>
                <w:sz w:val="16"/>
                <w:szCs w:val="16"/>
              </w:rPr>
              <w:t>)</w:t>
            </w:r>
          </w:p>
          <w:p w14:paraId="44B44868"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Model dengan Precision Tertinggi : Fold {max_precision_key} -&gt; Precision : {max_precision_value:.3f}'</w:t>
            </w:r>
            <w:r w:rsidRPr="00EB7F94">
              <w:rPr>
                <w:rFonts w:ascii="Lucida Console" w:eastAsia="Times New Roman" w:hAnsi="Lucida Console" w:cs="Times New Roman"/>
                <w:color w:val="000000"/>
                <w:sz w:val="16"/>
                <w:szCs w:val="16"/>
              </w:rPr>
              <w:t>)</w:t>
            </w:r>
          </w:p>
          <w:p w14:paraId="534A8CC1" w14:textId="77777777" w:rsidR="00EB7F94" w:rsidRPr="00EB7F94" w:rsidRDefault="00EB7F94" w:rsidP="003809E9">
            <w:pPr>
              <w:numPr>
                <w:ilvl w:val="0"/>
                <w:numId w:val="30"/>
              </w:numPr>
              <w:spacing w:before="100" w:beforeAutospacing="1" w:line="240" w:lineRule="auto"/>
              <w:ind w:left="381"/>
              <w:jc w:val="left"/>
              <w:rPr>
                <w:rFonts w:ascii="Lucida Console" w:eastAsia="Times New Roman" w:hAnsi="Lucida Console" w:cs="Times New Roman"/>
                <w:color w:val="000000"/>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Model dengan Recall Tertinggi : Fold {max_recall_key} -&gt; Recall : {max_recall_value:.3f}'</w:t>
            </w:r>
            <w:r w:rsidRPr="00EB7F94">
              <w:rPr>
                <w:rFonts w:ascii="Lucida Console" w:eastAsia="Times New Roman" w:hAnsi="Lucida Console" w:cs="Times New Roman"/>
                <w:color w:val="000000"/>
                <w:sz w:val="16"/>
                <w:szCs w:val="16"/>
              </w:rPr>
              <w:t>)</w:t>
            </w:r>
          </w:p>
          <w:p w14:paraId="59B7E2F0" w14:textId="0A0DD908" w:rsidR="00CD0E73" w:rsidRPr="00EB7F94" w:rsidRDefault="00EB7F94" w:rsidP="003809E9">
            <w:pPr>
              <w:numPr>
                <w:ilvl w:val="0"/>
                <w:numId w:val="30"/>
              </w:numPr>
              <w:spacing w:before="100" w:beforeAutospacing="1" w:line="240" w:lineRule="auto"/>
              <w:ind w:left="381"/>
              <w:jc w:val="left"/>
              <w:rPr>
                <w:sz w:val="16"/>
                <w:szCs w:val="16"/>
              </w:rPr>
            </w:pPr>
            <w:r w:rsidRPr="00EB7F94">
              <w:rPr>
                <w:rFonts w:ascii="Lucida Console" w:eastAsia="Times New Roman" w:hAnsi="Lucida Console" w:cs="Times New Roman"/>
                <w:color w:val="000000"/>
                <w:sz w:val="16"/>
                <w:szCs w:val="16"/>
              </w:rPr>
              <w:t xml:space="preserve">    </w:t>
            </w:r>
            <w:r w:rsidRPr="00EB7F94">
              <w:rPr>
                <w:rFonts w:ascii="Lucida Console" w:eastAsia="Times New Roman" w:hAnsi="Lucida Console" w:cs="Times New Roman"/>
                <w:color w:val="0000FF"/>
                <w:sz w:val="16"/>
                <w:szCs w:val="16"/>
              </w:rPr>
              <w:t>print</w:t>
            </w:r>
            <w:r w:rsidRPr="00EB7F94">
              <w:rPr>
                <w:rFonts w:ascii="Lucida Console" w:eastAsia="Times New Roman" w:hAnsi="Lucida Console" w:cs="Times New Roman"/>
                <w:color w:val="000000"/>
                <w:sz w:val="16"/>
                <w:szCs w:val="16"/>
              </w:rPr>
              <w:t>(</w:t>
            </w:r>
            <w:r w:rsidRPr="00EB7F94">
              <w:rPr>
                <w:rFonts w:ascii="Lucida Console" w:eastAsia="Times New Roman" w:hAnsi="Lucida Console" w:cs="Times New Roman"/>
                <w:color w:val="A31515"/>
                <w:sz w:val="16"/>
                <w:szCs w:val="16"/>
              </w:rPr>
              <w:t>f'Model dengan F1-Score Tertinggi : Fold {max_f1_key} -&gt; F1-Score : {max_f1_value:.3f}'</w:t>
            </w:r>
            <w:r w:rsidRPr="00EB7F94">
              <w:rPr>
                <w:rFonts w:ascii="Lucida Console" w:eastAsia="Times New Roman" w:hAnsi="Lucida Console" w:cs="Times New Roman"/>
                <w:color w:val="000000"/>
                <w:sz w:val="16"/>
                <w:szCs w:val="16"/>
              </w:rPr>
              <w:t>)</w:t>
            </w:r>
            <w:r w:rsidRPr="00EB7F94">
              <w:rPr>
                <w:sz w:val="16"/>
                <w:szCs w:val="16"/>
              </w:rPr>
              <w:t xml:space="preserve"> </w:t>
            </w:r>
          </w:p>
        </w:tc>
      </w:tr>
    </w:tbl>
    <w:p w14:paraId="33FF25F2" w14:textId="754EC306" w:rsidR="00044DAD" w:rsidRDefault="00044DAD" w:rsidP="00263DC1">
      <w:pPr>
        <w:tabs>
          <w:tab w:val="left" w:pos="1402"/>
        </w:tabs>
      </w:pPr>
    </w:p>
    <w:p w14:paraId="085DFEBD" w14:textId="26480546" w:rsidR="00EE00F1" w:rsidRDefault="00EE00F1" w:rsidP="00F91DC4">
      <w:pPr>
        <w:tabs>
          <w:tab w:val="left" w:pos="2930"/>
        </w:tabs>
      </w:pPr>
      <w:r>
        <w:t xml:space="preserve">Penjelasan Kode untuk model </w:t>
      </w:r>
      <w:r w:rsidRPr="00EE00F1">
        <w:rPr>
          <w:i/>
          <w:szCs w:val="24"/>
        </w:rPr>
        <w:t>Indobenchmark/indobert-base-p2</w:t>
      </w:r>
      <w:r w:rsidR="00F91DC4">
        <w:t xml:space="preserve">: </w:t>
      </w:r>
    </w:p>
    <w:p w14:paraId="66447ECF" w14:textId="43E5BACA" w:rsidR="00EE00F1" w:rsidRDefault="00EE00F1" w:rsidP="003809E9">
      <w:pPr>
        <w:pStyle w:val="ListParagraph"/>
        <w:numPr>
          <w:ilvl w:val="0"/>
          <w:numId w:val="60"/>
        </w:numPr>
        <w:tabs>
          <w:tab w:val="left" w:pos="2930"/>
        </w:tabs>
        <w:ind w:left="336"/>
      </w:pPr>
      <w:r>
        <w:t>Definisi Fungsi</w:t>
      </w:r>
    </w:p>
    <w:p w14:paraId="742744E2" w14:textId="67C164F8" w:rsidR="00EE00F1" w:rsidRDefault="001E7CA9" w:rsidP="00044DAD">
      <w:pPr>
        <w:pStyle w:val="ListParagraph"/>
        <w:tabs>
          <w:tab w:val="left" w:pos="2930"/>
        </w:tabs>
        <w:ind w:left="336"/>
      </w:pPr>
      <w:r w:rsidRPr="001E7CA9">
        <w:t>Pada baris nomor 425</w:t>
      </w:r>
      <w:r>
        <w:t xml:space="preserve"> </w:t>
      </w:r>
      <w:r w:rsidR="00EE00F1">
        <w:t xml:space="preserve">dibuat sebuah fungsi </w:t>
      </w:r>
      <w:r w:rsidR="00D86BCD">
        <w:t>“</w:t>
      </w:r>
      <w:r w:rsidR="00EE00F1">
        <w:t>kfold_cross_validation</w:t>
      </w:r>
      <w:r w:rsidR="00D86BCD">
        <w:t>”</w:t>
      </w:r>
      <w:r w:rsidR="00EE00F1">
        <w:t xml:space="preserve"> yang menerima beberapa parameter:</w:t>
      </w:r>
    </w:p>
    <w:p w14:paraId="664E8D6A" w14:textId="6BE53178" w:rsidR="00EE00F1" w:rsidRDefault="00D86BCD" w:rsidP="003809E9">
      <w:pPr>
        <w:pStyle w:val="ListParagraph"/>
        <w:numPr>
          <w:ilvl w:val="0"/>
          <w:numId w:val="61"/>
        </w:numPr>
        <w:tabs>
          <w:tab w:val="left" w:pos="2930"/>
        </w:tabs>
        <w:ind w:left="714"/>
      </w:pPr>
      <w:r>
        <w:t xml:space="preserve">“model” = </w:t>
      </w:r>
      <w:r w:rsidR="00EE00F1">
        <w:t>Model</w:t>
      </w:r>
      <w:r w:rsidR="00E152CA">
        <w:t xml:space="preserve"> pretraind yang digunakan</w:t>
      </w:r>
      <w:r w:rsidR="00EE00F1">
        <w:t>.</w:t>
      </w:r>
    </w:p>
    <w:p w14:paraId="146C3583" w14:textId="448300AB" w:rsidR="00EE00F1" w:rsidRDefault="00D86BCD" w:rsidP="003809E9">
      <w:pPr>
        <w:pStyle w:val="ListParagraph"/>
        <w:numPr>
          <w:ilvl w:val="0"/>
          <w:numId w:val="61"/>
        </w:numPr>
        <w:tabs>
          <w:tab w:val="left" w:pos="2930"/>
        </w:tabs>
        <w:ind w:left="714"/>
      </w:pPr>
      <w:r>
        <w:t>“</w:t>
      </w:r>
      <w:r w:rsidR="00EE00F1">
        <w:t>path_train_folds</w:t>
      </w:r>
      <w:r>
        <w:t xml:space="preserve">” = </w:t>
      </w:r>
      <w:r w:rsidR="00EE00F1">
        <w:t xml:space="preserve">Path direktori yang berisi </w:t>
      </w:r>
      <w:r w:rsidR="00462FC3">
        <w:t>data train</w:t>
      </w:r>
      <w:r w:rsidR="00EE00F1">
        <w:t xml:space="preserve"> untuk setiap fold.</w:t>
      </w:r>
    </w:p>
    <w:p w14:paraId="10778B02" w14:textId="0CFED637" w:rsidR="00EE00F1" w:rsidRDefault="00D86BCD" w:rsidP="003809E9">
      <w:pPr>
        <w:pStyle w:val="ListParagraph"/>
        <w:numPr>
          <w:ilvl w:val="0"/>
          <w:numId w:val="61"/>
        </w:numPr>
        <w:tabs>
          <w:tab w:val="left" w:pos="2930"/>
        </w:tabs>
        <w:ind w:left="714"/>
      </w:pPr>
      <w:r>
        <w:t>“</w:t>
      </w:r>
      <w:r w:rsidR="00EE00F1">
        <w:t>path_test_folds</w:t>
      </w:r>
      <w:r>
        <w:t xml:space="preserve">” = </w:t>
      </w:r>
      <w:r w:rsidR="00EE00F1">
        <w:t xml:space="preserve">Path direktori yang berisi </w:t>
      </w:r>
      <w:r w:rsidR="004E7C36">
        <w:t>data test</w:t>
      </w:r>
      <w:r w:rsidR="00EE00F1">
        <w:t xml:space="preserve"> untuk setiap fold.</w:t>
      </w:r>
    </w:p>
    <w:p w14:paraId="1D1760DB" w14:textId="4D9B9EC4" w:rsidR="00D86BCD" w:rsidRDefault="00D86BCD" w:rsidP="003809E9">
      <w:pPr>
        <w:pStyle w:val="ListParagraph"/>
        <w:numPr>
          <w:ilvl w:val="0"/>
          <w:numId w:val="61"/>
        </w:numPr>
        <w:ind w:left="714"/>
      </w:pPr>
      <w:r>
        <w:t xml:space="preserve">“batch_size_train” = Ukuran batch untuk </w:t>
      </w:r>
      <w:r w:rsidR="00462FC3">
        <w:t>data train</w:t>
      </w:r>
      <w:r>
        <w:t xml:space="preserve"> (default = 4).</w:t>
      </w:r>
    </w:p>
    <w:p w14:paraId="24EB7286" w14:textId="48F8100F" w:rsidR="00D86BCD" w:rsidRDefault="00D86BCD" w:rsidP="003809E9">
      <w:pPr>
        <w:pStyle w:val="ListParagraph"/>
        <w:numPr>
          <w:ilvl w:val="0"/>
          <w:numId w:val="61"/>
        </w:numPr>
        <w:ind w:left="714"/>
      </w:pPr>
      <w:r>
        <w:t xml:space="preserve">“batch_size_test” = Ukuran batch untuk </w:t>
      </w:r>
      <w:r w:rsidR="004E7C36">
        <w:t>data test</w:t>
      </w:r>
      <w:r>
        <w:t xml:space="preserve"> (default = 2).</w:t>
      </w:r>
    </w:p>
    <w:p w14:paraId="779544A9" w14:textId="77777777" w:rsidR="00D86BCD" w:rsidRDefault="00D86BCD" w:rsidP="003809E9">
      <w:pPr>
        <w:pStyle w:val="ListParagraph"/>
        <w:numPr>
          <w:ilvl w:val="0"/>
          <w:numId w:val="61"/>
        </w:numPr>
        <w:ind w:left="714"/>
      </w:pPr>
      <w:r>
        <w:t>“num_epochs” = Jumlah epoch untuk pelatihan (default = 3).</w:t>
      </w:r>
    </w:p>
    <w:p w14:paraId="3477FA43" w14:textId="77777777" w:rsidR="00D86BCD" w:rsidRDefault="00D86BCD" w:rsidP="003809E9">
      <w:pPr>
        <w:pStyle w:val="ListParagraph"/>
        <w:numPr>
          <w:ilvl w:val="0"/>
          <w:numId w:val="61"/>
        </w:numPr>
        <w:ind w:left="714"/>
      </w:pPr>
      <w:r>
        <w:t xml:space="preserve">“learning_rate” = Learning rate untuk optimizer (default = 5e-3). </w:t>
      </w:r>
    </w:p>
    <w:p w14:paraId="548308A9" w14:textId="2E718E14" w:rsidR="00EE00F1" w:rsidRDefault="00EE00F1" w:rsidP="003809E9">
      <w:pPr>
        <w:pStyle w:val="ListParagraph"/>
        <w:numPr>
          <w:ilvl w:val="0"/>
          <w:numId w:val="60"/>
        </w:numPr>
        <w:tabs>
          <w:tab w:val="left" w:pos="2930"/>
        </w:tabs>
        <w:ind w:left="336"/>
      </w:pPr>
      <w:r>
        <w:t>Pengecekan CUDA</w:t>
      </w:r>
    </w:p>
    <w:p w14:paraId="44B5CED8" w14:textId="11982397" w:rsidR="00ED2B61" w:rsidRDefault="001E7CA9" w:rsidP="00985756">
      <w:pPr>
        <w:pStyle w:val="ListParagraph"/>
        <w:tabs>
          <w:tab w:val="left" w:pos="2930"/>
        </w:tabs>
        <w:ind w:left="336"/>
      </w:pPr>
      <w:r w:rsidRPr="001E7CA9">
        <w:t>Pada baris nomor 426 hingga 427</w:t>
      </w:r>
      <w:r w:rsidR="00EE00F1">
        <w:t>, fungsi memeriksa ketersediaan CUDA dan menentukan perangkat (</w:t>
      </w:r>
      <w:r w:rsidR="00D86BCD">
        <w:t>“</w:t>
      </w:r>
      <w:r w:rsidR="00EE00F1">
        <w:t>device</w:t>
      </w:r>
      <w:r w:rsidR="00D86BCD">
        <w:t>”</w:t>
      </w:r>
      <w:r w:rsidR="00EE00F1">
        <w:t>) yang akan digunakan untuk</w:t>
      </w:r>
      <w:r w:rsidR="00E152CA">
        <w:t xml:space="preserve"> proses training</w:t>
      </w:r>
      <w:r w:rsidR="00ED2B61">
        <w:t>.</w:t>
      </w:r>
    </w:p>
    <w:p w14:paraId="2D19D0BD" w14:textId="008D384F" w:rsidR="00ED2B61" w:rsidRDefault="00EE00F1" w:rsidP="003809E9">
      <w:pPr>
        <w:pStyle w:val="ListParagraph"/>
        <w:numPr>
          <w:ilvl w:val="0"/>
          <w:numId w:val="60"/>
        </w:numPr>
        <w:tabs>
          <w:tab w:val="left" w:pos="2930"/>
        </w:tabs>
        <w:ind w:left="336"/>
      </w:pPr>
      <w:r>
        <w:t>Inisialisasi Hasil Evaluasi</w:t>
      </w:r>
    </w:p>
    <w:p w14:paraId="5536E6DC" w14:textId="77777777" w:rsidR="001E7CA9" w:rsidRDefault="001E7CA9" w:rsidP="00ED2B61">
      <w:pPr>
        <w:pStyle w:val="ListParagraph"/>
        <w:tabs>
          <w:tab w:val="left" w:pos="2930"/>
        </w:tabs>
        <w:ind w:left="336"/>
      </w:pPr>
      <w:r w:rsidRPr="001E7CA9">
        <w:t>Pada baris nomor 429 hingga 431</w:t>
      </w:r>
      <w:r w:rsidR="00EE00F1">
        <w:t>, tiga dictionary (</w:t>
      </w:r>
      <w:r w:rsidR="00D86BCD">
        <w:t>“</w:t>
      </w:r>
      <w:r w:rsidR="00EE00F1">
        <w:t>precision_result</w:t>
      </w:r>
      <w:r w:rsidR="00D86BCD">
        <w:t>”</w:t>
      </w:r>
      <w:r w:rsidR="00EE00F1">
        <w:t xml:space="preserve">, </w:t>
      </w:r>
      <w:r w:rsidR="00D86BCD">
        <w:t>“</w:t>
      </w:r>
      <w:r w:rsidR="00EE00F1">
        <w:t>recall_result</w:t>
      </w:r>
      <w:r w:rsidR="00D86BCD">
        <w:t>”</w:t>
      </w:r>
      <w:r w:rsidR="00EE00F1">
        <w:t xml:space="preserve">, </w:t>
      </w:r>
      <w:r w:rsidR="00D86BCD">
        <w:t>“</w:t>
      </w:r>
      <w:r w:rsidR="00EE00F1">
        <w:t>f1_score_result</w:t>
      </w:r>
      <w:r w:rsidR="00D86BCD">
        <w:t>”</w:t>
      </w:r>
      <w:r w:rsidR="00EE00F1">
        <w:t>) didefinisikan untuk menyimpan hasil evaluasi precision, recall, dan F1-score dari setiap lipatan (fold) k-fold cross-validation.</w:t>
      </w:r>
    </w:p>
    <w:p w14:paraId="15B5A4F4" w14:textId="283D5D74" w:rsidR="00EE00F1" w:rsidRDefault="00EE00F1" w:rsidP="00ED2B61">
      <w:pPr>
        <w:pStyle w:val="ListParagraph"/>
        <w:tabs>
          <w:tab w:val="left" w:pos="2930"/>
        </w:tabs>
        <w:ind w:left="336"/>
      </w:pPr>
      <w:r>
        <w:t xml:space="preserve"> </w:t>
      </w:r>
    </w:p>
    <w:p w14:paraId="0570FD00" w14:textId="22CE222C" w:rsidR="00D86BCD" w:rsidRDefault="00EE00F1" w:rsidP="003809E9">
      <w:pPr>
        <w:pStyle w:val="ListParagraph"/>
        <w:numPr>
          <w:ilvl w:val="0"/>
          <w:numId w:val="60"/>
        </w:numPr>
        <w:tabs>
          <w:tab w:val="left" w:pos="2930"/>
        </w:tabs>
        <w:ind w:left="336"/>
      </w:pPr>
      <w:r>
        <w:t>Loop K-Fo</w:t>
      </w:r>
      <w:r w:rsidR="00D86BCD">
        <w:t>ld</w:t>
      </w:r>
    </w:p>
    <w:p w14:paraId="4A82DC7E" w14:textId="32557D60" w:rsidR="00D86BCD" w:rsidRDefault="001E7CA9" w:rsidP="00044DAD">
      <w:pPr>
        <w:pStyle w:val="ListParagraph"/>
        <w:tabs>
          <w:tab w:val="left" w:pos="2930"/>
        </w:tabs>
        <w:ind w:left="336"/>
      </w:pPr>
      <w:r w:rsidRPr="001E7CA9">
        <w:t>Pada baris 433 hingga 449</w:t>
      </w:r>
      <w:r w:rsidR="00EE00F1">
        <w:t>, terdapat loop utama untuk k-fold cross-validation. Pada setiap iterasi:</w:t>
      </w:r>
    </w:p>
    <w:p w14:paraId="5EFCF2A7" w14:textId="5DEEEC64" w:rsidR="00D86BCD" w:rsidRDefault="00D86BCD" w:rsidP="003809E9">
      <w:pPr>
        <w:pStyle w:val="ListParagraph"/>
        <w:numPr>
          <w:ilvl w:val="0"/>
          <w:numId w:val="62"/>
        </w:numPr>
        <w:tabs>
          <w:tab w:val="left" w:pos="2930"/>
        </w:tabs>
        <w:ind w:left="700"/>
      </w:pPr>
      <w:r>
        <w:t>“</w:t>
      </w:r>
      <w:r w:rsidR="00EE00F1">
        <w:t>train_fold</w:t>
      </w:r>
      <w:r>
        <w:t>”</w:t>
      </w:r>
      <w:r w:rsidR="00EE00F1">
        <w:t xml:space="preserve"> dan </w:t>
      </w:r>
      <w:r>
        <w:t>“</w:t>
      </w:r>
      <w:r w:rsidR="00EE00F1">
        <w:t>test_fold</w:t>
      </w:r>
      <w:r>
        <w:t>”</w:t>
      </w:r>
      <w:r w:rsidR="00EE00F1">
        <w:t xml:space="preserve"> diperoleh dari enumerasi list file dalam direktori </w:t>
      </w:r>
      <w:r>
        <w:t>“</w:t>
      </w:r>
      <w:r w:rsidR="00EE00F1">
        <w:t>path_train_folds</w:t>
      </w:r>
      <w:r>
        <w:t>”</w:t>
      </w:r>
      <w:r w:rsidR="00EE00F1">
        <w:t xml:space="preserve"> dan </w:t>
      </w:r>
      <w:r>
        <w:t>“</w:t>
      </w:r>
      <w:r w:rsidR="00EE00F1">
        <w:t>path_test_folds</w:t>
      </w:r>
      <w:r>
        <w:t>”</w:t>
      </w:r>
      <w:r w:rsidR="00EE00F1">
        <w:t>.</w:t>
      </w:r>
    </w:p>
    <w:p w14:paraId="0F5FC2EC" w14:textId="17FA06C6" w:rsidR="00D86BCD" w:rsidRDefault="00EE00F1" w:rsidP="003809E9">
      <w:pPr>
        <w:pStyle w:val="ListParagraph"/>
        <w:numPr>
          <w:ilvl w:val="0"/>
          <w:numId w:val="62"/>
        </w:numPr>
        <w:tabs>
          <w:tab w:val="left" w:pos="2930"/>
        </w:tabs>
        <w:ind w:left="700"/>
      </w:pPr>
      <w:r>
        <w:t xml:space="preserve">Data </w:t>
      </w:r>
      <w:r w:rsidR="00D86BCD">
        <w:t>train</w:t>
      </w:r>
      <w:r>
        <w:t xml:space="preserve"> (</w:t>
      </w:r>
      <w:r w:rsidR="00D86BCD">
        <w:t>“</w:t>
      </w:r>
      <w:r>
        <w:t>df_train</w:t>
      </w:r>
      <w:r w:rsidR="00D86BCD">
        <w:t>”</w:t>
      </w:r>
      <w:r>
        <w:t xml:space="preserve">) dan </w:t>
      </w:r>
      <w:r w:rsidR="004E7C36">
        <w:t>data test</w:t>
      </w:r>
      <w:r>
        <w:t xml:space="preserve"> (</w:t>
      </w:r>
      <w:r w:rsidR="00D86BCD">
        <w:t>“</w:t>
      </w:r>
      <w:r>
        <w:t>df_test</w:t>
      </w:r>
      <w:r w:rsidR="00D86BCD">
        <w:t>”</w:t>
      </w:r>
      <w:r>
        <w:t xml:space="preserve">) dibaca dari file CSV menggunakan </w:t>
      </w:r>
      <w:r w:rsidR="00D86BCD">
        <w:t>“</w:t>
      </w:r>
      <w:r>
        <w:t>pd.read_csv</w:t>
      </w:r>
      <w:r w:rsidR="00D86BCD">
        <w:t>”</w:t>
      </w:r>
      <w:r>
        <w:t>.</w:t>
      </w:r>
    </w:p>
    <w:p w14:paraId="25BD6D29" w14:textId="168916E8" w:rsidR="00D86BCD" w:rsidRDefault="00EE00F1" w:rsidP="003809E9">
      <w:pPr>
        <w:pStyle w:val="ListParagraph"/>
        <w:numPr>
          <w:ilvl w:val="0"/>
          <w:numId w:val="62"/>
        </w:numPr>
        <w:tabs>
          <w:tab w:val="left" w:pos="2930"/>
        </w:tabs>
        <w:ind w:left="700"/>
      </w:pPr>
      <w:r>
        <w:t xml:space="preserve">Model dilatih dengan memanggil </w:t>
      </w:r>
      <w:r w:rsidR="00D86BCD">
        <w:t>“</w:t>
      </w:r>
      <w:r>
        <w:t>train_loop</w:t>
      </w:r>
      <w:r w:rsidR="00D86BCD">
        <w:t>”</w:t>
      </w:r>
      <w:r>
        <w:t xml:space="preserve"> menggunakan data </w:t>
      </w:r>
      <w:r w:rsidR="00D86BCD">
        <w:t>train</w:t>
      </w:r>
      <w:r>
        <w:t>.</w:t>
      </w:r>
    </w:p>
    <w:p w14:paraId="68F1CD54" w14:textId="0746031D" w:rsidR="00D86BCD" w:rsidRDefault="00EE00F1" w:rsidP="003809E9">
      <w:pPr>
        <w:pStyle w:val="ListParagraph"/>
        <w:numPr>
          <w:ilvl w:val="0"/>
          <w:numId w:val="62"/>
        </w:numPr>
        <w:tabs>
          <w:tab w:val="left" w:pos="2930"/>
        </w:tabs>
        <w:ind w:left="700"/>
      </w:pPr>
      <w:r>
        <w:t xml:space="preserve">Model yang telah dilatih dievaluasi menggunakan </w:t>
      </w:r>
      <w:r w:rsidR="004E7C36">
        <w:t>data test</w:t>
      </w:r>
      <w:r>
        <w:t xml:space="preserve"> dengan memanggil </w:t>
      </w:r>
      <w:r w:rsidR="00D86BCD">
        <w:t>“</w:t>
      </w:r>
      <w:r>
        <w:t>evaluate</w:t>
      </w:r>
      <w:r w:rsidR="00D86BCD">
        <w:t>”</w:t>
      </w:r>
      <w:r>
        <w:t xml:space="preserve">, dan hasilnya disimpan dalam </w:t>
      </w:r>
      <w:r w:rsidR="00D86BCD">
        <w:t>“</w:t>
      </w:r>
      <w:r>
        <w:t>precision_result</w:t>
      </w:r>
      <w:r w:rsidR="00D86BCD">
        <w:t>”</w:t>
      </w:r>
      <w:r>
        <w:t xml:space="preserve">, </w:t>
      </w:r>
      <w:r w:rsidR="00D86BCD">
        <w:t>“</w:t>
      </w:r>
      <w:r>
        <w:t>recall_result</w:t>
      </w:r>
      <w:r w:rsidR="00D86BCD">
        <w:t>”</w:t>
      </w:r>
      <w:r>
        <w:t xml:space="preserve">, dan </w:t>
      </w:r>
      <w:r w:rsidR="00D86BCD">
        <w:t>“</w:t>
      </w:r>
      <w:r>
        <w:t>f1_score_result</w:t>
      </w:r>
      <w:r w:rsidR="00D86BCD">
        <w:t>”</w:t>
      </w:r>
      <w:r>
        <w:t>.</w:t>
      </w:r>
    </w:p>
    <w:p w14:paraId="70C119DF" w14:textId="6CF415EA" w:rsidR="00EE00F1" w:rsidRDefault="00EE00F1" w:rsidP="003809E9">
      <w:pPr>
        <w:pStyle w:val="ListParagraph"/>
        <w:numPr>
          <w:ilvl w:val="0"/>
          <w:numId w:val="62"/>
        </w:numPr>
        <w:tabs>
          <w:tab w:val="left" w:pos="2930"/>
        </w:tabs>
        <w:ind w:left="700"/>
      </w:pPr>
      <w:r>
        <w:t xml:space="preserve">Model diuji dengan beberapa contoh teks menggunakan </w:t>
      </w:r>
      <w:r w:rsidR="00D86BCD">
        <w:t>“</w:t>
      </w:r>
      <w:r>
        <w:t>evaluate_one_text</w:t>
      </w:r>
      <w:r w:rsidR="00D86BCD">
        <w:t>”</w:t>
      </w:r>
      <w:r>
        <w:t xml:space="preserve"> untuk menunjukkan performa model pada data baru.</w:t>
      </w:r>
      <w:r w:rsidR="00D86BCD">
        <w:t xml:space="preserve"> </w:t>
      </w:r>
    </w:p>
    <w:p w14:paraId="3253EE4C" w14:textId="45F604DD" w:rsidR="00D86BCD" w:rsidRDefault="00EE00F1" w:rsidP="003809E9">
      <w:pPr>
        <w:pStyle w:val="ListParagraph"/>
        <w:numPr>
          <w:ilvl w:val="0"/>
          <w:numId w:val="60"/>
        </w:numPr>
        <w:tabs>
          <w:tab w:val="left" w:pos="2930"/>
        </w:tabs>
        <w:ind w:left="336"/>
      </w:pPr>
      <w:r>
        <w:t>Mengurutkan Hasil Evaluasi</w:t>
      </w:r>
    </w:p>
    <w:p w14:paraId="02B8F675" w14:textId="5A963793" w:rsidR="00EE00F1" w:rsidRDefault="001E7CA9" w:rsidP="00044DAD">
      <w:pPr>
        <w:pStyle w:val="ListParagraph"/>
        <w:tabs>
          <w:tab w:val="left" w:pos="2930"/>
        </w:tabs>
        <w:ind w:left="336"/>
      </w:pPr>
      <w:r w:rsidRPr="001E7CA9">
        <w:t>Pada baris 451 hingga 459</w:t>
      </w:r>
      <w:r w:rsidR="00EE00F1">
        <w:t xml:space="preserve">, hasil evaluasi diurutkan dari yang terbesar ke terkecil untuk precision, recall, dan F1-score. Nilai tertinggi </w:t>
      </w:r>
      <w:r w:rsidR="009E4941">
        <w:t>pada fold</w:t>
      </w:r>
      <w:r w:rsidR="00EE00F1">
        <w:t xml:space="preserve"> yang sesuai </w:t>
      </w:r>
      <w:r w:rsidR="009E4941">
        <w:t>akan di simpan</w:t>
      </w:r>
      <w:r w:rsidR="00EE00F1">
        <w:t>.</w:t>
      </w:r>
      <w:r w:rsidR="00D86BCD">
        <w:t xml:space="preserve"> </w:t>
      </w:r>
    </w:p>
    <w:p w14:paraId="1B002647" w14:textId="19294E36" w:rsidR="00D86BCD" w:rsidRDefault="00EE00F1" w:rsidP="003809E9">
      <w:pPr>
        <w:pStyle w:val="ListParagraph"/>
        <w:numPr>
          <w:ilvl w:val="0"/>
          <w:numId w:val="60"/>
        </w:numPr>
        <w:tabs>
          <w:tab w:val="left" w:pos="2930"/>
        </w:tabs>
        <w:ind w:left="336"/>
      </w:pPr>
      <w:r>
        <w:t>Menghitung Rata-Rata Evaluasi</w:t>
      </w:r>
    </w:p>
    <w:p w14:paraId="3686DD92" w14:textId="5E75B66D" w:rsidR="00EE00F1" w:rsidRDefault="001E7CA9" w:rsidP="00044DAD">
      <w:pPr>
        <w:pStyle w:val="ListParagraph"/>
        <w:tabs>
          <w:tab w:val="left" w:pos="2930"/>
        </w:tabs>
        <w:ind w:left="336"/>
      </w:pPr>
      <w:r w:rsidRPr="001E7CA9">
        <w:t>Pada baris 461 hingga 464</w:t>
      </w:r>
      <w:r w:rsidR="00EE00F1">
        <w:t xml:space="preserve">, </w:t>
      </w:r>
      <w:r w:rsidR="009E4941">
        <w:t xml:space="preserve">menghitung </w:t>
      </w:r>
      <w:r w:rsidR="00EE00F1">
        <w:t xml:space="preserve">rata-rata dari precision, recall, dan F1-score dari semua </w:t>
      </w:r>
      <w:r w:rsidR="009E4941">
        <w:t>fold</w:t>
      </w:r>
      <w:r w:rsidR="00EE00F1">
        <w:t>.</w:t>
      </w:r>
    </w:p>
    <w:p w14:paraId="630471F4" w14:textId="4FEA5F7F" w:rsidR="00D86BCD" w:rsidRDefault="00EE00F1" w:rsidP="003809E9">
      <w:pPr>
        <w:pStyle w:val="ListParagraph"/>
        <w:numPr>
          <w:ilvl w:val="0"/>
          <w:numId w:val="60"/>
        </w:numPr>
        <w:tabs>
          <w:tab w:val="left" w:pos="2930"/>
        </w:tabs>
        <w:ind w:left="336"/>
      </w:pPr>
      <w:r>
        <w:t>Menampilkan Hasil</w:t>
      </w:r>
    </w:p>
    <w:p w14:paraId="43248C84" w14:textId="3B0895C3" w:rsidR="00D732B5" w:rsidRDefault="001E7CA9" w:rsidP="00044DAD">
      <w:pPr>
        <w:pStyle w:val="ListParagraph"/>
        <w:tabs>
          <w:tab w:val="left" w:pos="2930"/>
        </w:tabs>
        <w:ind w:left="336"/>
      </w:pPr>
      <w:r w:rsidRPr="001E7CA9">
        <w:t>Pada baris 466 hingga 470</w:t>
      </w:r>
      <w:r w:rsidR="00EE00F1">
        <w:t xml:space="preserve">, hasil evaluasi dicetak, termasuk rata-rata precision, recall, dan F1-score, serta </w:t>
      </w:r>
      <w:r w:rsidR="009E4941">
        <w:t>fold</w:t>
      </w:r>
      <w:r w:rsidR="00EE00F1">
        <w:t xml:space="preserve"> dengan precision, recall, dan F1-score tertinggi.</w:t>
      </w:r>
      <w:r w:rsidR="00D732B5">
        <w:tab/>
      </w:r>
    </w:p>
    <w:p w14:paraId="6C2F6BCF" w14:textId="2F9D1DDD" w:rsidR="00D732B5" w:rsidRDefault="00D732B5" w:rsidP="00D732B5">
      <w:pPr>
        <w:pStyle w:val="Heading4"/>
      </w:pPr>
      <w:r>
        <w:t>Inisialisasi Parameter dan Training Model</w:t>
      </w:r>
    </w:p>
    <w:p w14:paraId="2FA0FC22" w14:textId="76AB0CC8" w:rsidR="00F91DC4" w:rsidRPr="00CD0E73" w:rsidRDefault="00161DCC" w:rsidP="00161DCC">
      <w:pPr>
        <w:ind w:firstLine="720"/>
      </w:pPr>
      <w:r>
        <w:t xml:space="preserve">Pada tahap ini, </w:t>
      </w:r>
      <w:r w:rsidRPr="00161DCC">
        <w:t>d</w:t>
      </w:r>
      <w:r w:rsidR="00480DB6">
        <w:t>ilakukan inisialisasi parameter</w:t>
      </w:r>
      <w:r w:rsidRPr="00161DCC">
        <w:t xml:space="preserve"> seperti learning rate, epoch, batch size, dan jumlah fold. Parameter-parameter inisialisasi ini kemudian dimasukkan ke dalam fungsi kfold_cross_validation() yang telah dibuat sebelumnya.</w:t>
      </w:r>
      <w:r>
        <w:t xml:space="preserve"> Terdapat sedikit perbedaan </w:t>
      </w:r>
      <w:r w:rsidR="00480DB6" w:rsidRPr="00480DB6">
        <w:t xml:space="preserve">dalam inisialisasi parameter antara model </w:t>
      </w:r>
      <w:r w:rsidR="004E7C36" w:rsidRPr="004E7C36">
        <w:rPr>
          <w:i/>
        </w:rPr>
        <w:t>Indolem/indobert-base-uncased</w:t>
      </w:r>
      <w:r w:rsidR="00480DB6" w:rsidRPr="00480DB6">
        <w:t xml:space="preserve"> </w:t>
      </w:r>
      <w:r w:rsidR="004E7C36" w:rsidRPr="00480DB6">
        <w:t xml:space="preserve">dan </w:t>
      </w:r>
      <w:r w:rsidR="004E7C36">
        <w:t>Indobenchmark</w:t>
      </w:r>
      <w:r w:rsidR="004E7C36" w:rsidRPr="004E7C36">
        <w:rPr>
          <w:i/>
        </w:rPr>
        <w:t>/indobert-base-p2</w:t>
      </w:r>
      <w:r w:rsidR="00480DB6">
        <w:t>,</w:t>
      </w:r>
      <w:r>
        <w:t xml:space="preserve"> </w:t>
      </w:r>
      <w:r w:rsidR="00480DB6" w:rsidRPr="00480DB6">
        <w:t xml:space="preserve">di mana </w:t>
      </w:r>
      <w:r w:rsidR="004E7C36" w:rsidRPr="00480DB6">
        <w:t xml:space="preserve">model </w:t>
      </w:r>
      <w:r w:rsidR="004E7C36">
        <w:t>Indobenchmark</w:t>
      </w:r>
      <w:r w:rsidR="004E7C36" w:rsidRPr="004E7C36">
        <w:rPr>
          <w:i/>
        </w:rPr>
        <w:t>/indobert-base-p2</w:t>
      </w:r>
      <w:r w:rsidR="00480DB6" w:rsidRPr="00480DB6">
        <w:t xml:space="preserve"> memerlukan lokasi penyimpanan dataset yang telah dibagi oleh </w:t>
      </w:r>
      <w:r w:rsidR="004E7C36" w:rsidRPr="00480DB6">
        <w:t xml:space="preserve">fungsi </w:t>
      </w:r>
      <w:r w:rsidR="004E7C36">
        <w:t>kfold</w:t>
      </w:r>
      <w:r>
        <w:t xml:space="preserve">_cross_validation untuk model </w:t>
      </w:r>
      <w:r w:rsidR="004E7C36" w:rsidRPr="004E7C36">
        <w:rPr>
          <w:i/>
        </w:rPr>
        <w:t>Indolem/indobert-base-uncased</w:t>
      </w:r>
      <w:r>
        <w:t xml:space="preserve">. Kode untuk inisialisasi paramter model </w:t>
      </w:r>
      <w:r w:rsidR="004E7C36" w:rsidRPr="004E7C36">
        <w:rPr>
          <w:i/>
        </w:rPr>
        <w:t>Indolem/indobert-base-uncased</w:t>
      </w:r>
      <w:r>
        <w:t xml:space="preserve"> </w:t>
      </w:r>
      <w:r w:rsidR="004B7C1F">
        <w:t>bisa dilihat dalam</w:t>
      </w:r>
      <w:r>
        <w:t xml:space="preserve"> </w:t>
      </w:r>
      <w:r>
        <w:fldChar w:fldCharType="begin"/>
      </w:r>
      <w:r>
        <w:instrText xml:space="preserve"> REF _Ref169434127 \h </w:instrText>
      </w:r>
      <w:r>
        <w:fldChar w:fldCharType="separate"/>
      </w:r>
      <w:r w:rsidR="007924A3" w:rsidRPr="00D5168A">
        <w:rPr>
          <w:szCs w:val="24"/>
        </w:rPr>
        <w:t>Kode 4.</w:t>
      </w:r>
      <w:r w:rsidR="007924A3">
        <w:rPr>
          <w:noProof/>
          <w:szCs w:val="24"/>
        </w:rPr>
        <w:t>25</w:t>
      </w:r>
      <w:r>
        <w:fldChar w:fldCharType="end"/>
      </w:r>
      <w:r w:rsidR="00480DB6">
        <w:t xml:space="preserve">, sementara </w:t>
      </w:r>
      <w:r>
        <w:t xml:space="preserve">kode untuk inisialisasi parameter </w:t>
      </w:r>
      <w:r w:rsidR="004E7C36">
        <w:t xml:space="preserve">model </w:t>
      </w:r>
      <w:r w:rsidR="004E7C36" w:rsidRPr="004E7C36">
        <w:rPr>
          <w:i/>
        </w:rPr>
        <w:t>Indobenchmark/indobert-base-p2</w:t>
      </w:r>
      <w:r>
        <w:t xml:space="preserve"> </w:t>
      </w:r>
      <w:r w:rsidR="004B7C1F">
        <w:t>bisa dilihat dalam</w:t>
      </w:r>
      <w:r>
        <w:t xml:space="preserve"> </w:t>
      </w:r>
      <w:r w:rsidRPr="00161DCC">
        <w:fldChar w:fldCharType="begin"/>
      </w:r>
      <w:r w:rsidRPr="00161DCC">
        <w:instrText xml:space="preserve"> REF _Ref169434169 \h  \* MERGEFORMAT </w:instrText>
      </w:r>
      <w:r w:rsidRPr="00161DCC">
        <w:fldChar w:fldCharType="separate"/>
      </w:r>
      <w:r w:rsidR="007924A3">
        <w:rPr>
          <w:szCs w:val="24"/>
        </w:rPr>
        <w:t>Kode 4.</w:t>
      </w:r>
      <w:r w:rsidR="007924A3" w:rsidRPr="007924A3">
        <w:rPr>
          <w:szCs w:val="24"/>
        </w:rPr>
        <w:t>26</w:t>
      </w:r>
      <w:r w:rsidRPr="00161DCC">
        <w:fldChar w:fldCharType="end"/>
      </w:r>
      <w:r>
        <w:t>.</w:t>
      </w:r>
      <w:r w:rsidR="00044DAD" w:rsidRPr="00CD0E73">
        <w:t xml:space="preserve"> </w:t>
      </w:r>
    </w:p>
    <w:p w14:paraId="7247C574" w14:textId="524010D2" w:rsidR="00D732B5" w:rsidRDefault="00D732B5" w:rsidP="00D732B5">
      <w:pPr>
        <w:jc w:val="center"/>
        <w:rPr>
          <w:szCs w:val="24"/>
        </w:rPr>
      </w:pPr>
      <w:bookmarkStart w:id="221" w:name="_Ref169434127"/>
      <w:bookmarkStart w:id="222" w:name="_Toc172830910"/>
      <w:r w:rsidRPr="00D5168A">
        <w:rPr>
          <w:szCs w:val="24"/>
        </w:rPr>
        <w:t>Kode 4.</w:t>
      </w:r>
      <w:r w:rsidRPr="00D5168A">
        <w:rPr>
          <w:szCs w:val="24"/>
        </w:rPr>
        <w:fldChar w:fldCharType="begin"/>
      </w:r>
      <w:r w:rsidRPr="00D5168A">
        <w:rPr>
          <w:szCs w:val="24"/>
        </w:rPr>
        <w:instrText xml:space="preserve"> SEQ Kode_4. \* ARABIC </w:instrText>
      </w:r>
      <w:r w:rsidRPr="00D5168A">
        <w:rPr>
          <w:szCs w:val="24"/>
        </w:rPr>
        <w:fldChar w:fldCharType="separate"/>
      </w:r>
      <w:r w:rsidR="007924A3">
        <w:rPr>
          <w:noProof/>
          <w:szCs w:val="24"/>
        </w:rPr>
        <w:t>25</w:t>
      </w:r>
      <w:r w:rsidRPr="00D5168A">
        <w:rPr>
          <w:szCs w:val="24"/>
        </w:rPr>
        <w:fldChar w:fldCharType="end"/>
      </w:r>
      <w:bookmarkEnd w:id="221"/>
      <w:r w:rsidRPr="00D5168A">
        <w:rPr>
          <w:szCs w:val="24"/>
        </w:rPr>
        <w:t xml:space="preserve"> Insialisasi Parameter dan Training Model</w:t>
      </w:r>
      <w:r w:rsidR="00CD0E73">
        <w:rPr>
          <w:szCs w:val="24"/>
        </w:rPr>
        <w:t xml:space="preserve"> </w:t>
      </w:r>
      <w:r w:rsidR="004E7C36" w:rsidRPr="004E7C36">
        <w:rPr>
          <w:i/>
          <w:szCs w:val="24"/>
        </w:rPr>
        <w:t>Indolem/indobert-base-uncased</w:t>
      </w:r>
      <w:bookmarkEnd w:id="222"/>
    </w:p>
    <w:tbl>
      <w:tblPr>
        <w:tblStyle w:val="TableGrid"/>
        <w:tblW w:w="0" w:type="auto"/>
        <w:tblLook w:val="04A0" w:firstRow="1" w:lastRow="0" w:firstColumn="1" w:lastColumn="0" w:noHBand="0" w:noVBand="1"/>
      </w:tblPr>
      <w:tblGrid>
        <w:gridCol w:w="7928"/>
      </w:tblGrid>
      <w:tr w:rsidR="00CD0E73" w14:paraId="08D5A954" w14:textId="77777777" w:rsidTr="00CD0E73">
        <w:trPr>
          <w:hidden/>
        </w:trPr>
        <w:tc>
          <w:tcPr>
            <w:tcW w:w="7928" w:type="dxa"/>
          </w:tcPr>
          <w:p w14:paraId="2C28B7C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1AC35C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0475F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FF9FD7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A26E63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A14D2D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1DB5B1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436BE0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8E4478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99755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7C05B0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880CB5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57DBDF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0B63D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E21679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EBA7C6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A7B0F4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A70F87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8C2343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445E16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442B0C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BE6941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70E1B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CDC0AE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5EDBF0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1E280F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B191F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F3DF7F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4712B6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8A3ED8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3E3B64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CCCB61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54C5F8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13D9E4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0C7FDF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9DC25C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45368B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2C84BB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BDCA10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5D8CCA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13E8E0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D78882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5F723B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A2715E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3E67C6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D447CF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932DD9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82A38C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F5872E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F59EDE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90DE2C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271327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3FAE49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0D1438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C801A4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D1ACCE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793F1E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F754F7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2F941C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145C46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BA9BEC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08F9D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DEB7F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B7D5EF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F9C8B8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F8928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B92B48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91FB20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6D1168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305B5D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828054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13F42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F3F40C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3A5A7B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65CBE3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777C23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0741B6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929F44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D40362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7602F3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C3BB8C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239415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D172BA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B1E99B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15A9E8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5F4513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ACFACD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FB2E43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1CF5EA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2EE1A9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8BE80D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6311F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883A52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E24178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C5E1B1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38617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10029F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7947E6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932961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7F9E39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5ACB4F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76B06E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987566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D9F5B8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E4FF94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9CD513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22E4F7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0B183F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0517C7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52FBCF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BE962F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CD8ADE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475EB6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D4C2D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2418CC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EADBDE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421BDC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67A914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089F65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0327D3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80CCCC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760AEB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1C9C6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795C3E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1F7497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D5DDDC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DB9B1A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1E9C4F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BBB7E7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6BBD4C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0C7A95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8FC155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EA80E2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227A0C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CE508B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C0EE39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1736C7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8390E8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A5DA6D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A8AF3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AC9AA9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351760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D5BF4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08F44C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7E67FF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798D77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159812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C6DC24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72A687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64EC50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F20F22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9BAAF1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CD8BA5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C34677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6E7D28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374E2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EF0986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32BFC3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CB55D5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CCD849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72FBD6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C543A7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73EE4F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D6A334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08EC2D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232012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A1B7AE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F1A24B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01516D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D18211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373DB7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94F74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ADBB4B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50280B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251DFC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2FFE8C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5F2B4D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3A26D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7EDE17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2EB05D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A7D65B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647059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9D5667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465F9C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E09387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D68669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229F76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D22F09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800FAF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DF0C48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5F62A7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926BB4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28FA58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4E56A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8442EF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ABCA07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BE344F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466C1E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8090E6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1D9D3A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2C96E3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769A3E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AF142B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3E6FE7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6E5E37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76F4B1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E9EF25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DF818E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089C71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4275B7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76A3FB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07E244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DB1B2D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0125EE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4E9B49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59B44B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E25761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271BB2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F485B7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7B9DD8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497550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B946A7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4D2742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98817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3DE4CA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F6110A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29E6AD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19FA55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633976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D34059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948C0B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DEA2BA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52E407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3CC52E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0463E5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711252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22E551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ADB43C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BC0190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D25BE4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165F44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F37035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3F43A9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F9F7A3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E5A127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4C72D6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CB6B37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937064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6D1395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7B9381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600DE0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6B338E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3D01C0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75847B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719DA2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35A862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3E4188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69BED8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BE7CF0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5C5CAF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07D15B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6344AC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F1E2BB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E338A0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AA7F21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72B09C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BAF77F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FFC04A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3995A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354CB4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587228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6399E7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07A1F4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574A91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C12FFA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B971A3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E82F44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CA1AF4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505CDE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5117F3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5FF472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219CDF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B9D166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252D2B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2D77C3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EF58B9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B704C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3674A3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B755BF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4BE4BB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840E0B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D55DF1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24A4EF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8E82F1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772722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F712DC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31DD1A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04DA34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535218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8C4439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761B30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395E9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BBA4FE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B7EA97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3F3F14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BF9EBC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5476B7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33E98F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4BD57A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A6A8AB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4E1E7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FAFDAD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E10217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095DD3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FCE055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D9B39E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87F1BF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A03270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23ECE3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804134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D18733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048629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E47E95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8E28E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8E0EE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88F656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1FD006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8A2CDA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58817B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A7B34F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089FAF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9D4272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AC93A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115CEA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A5D323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519569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A66887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A9042C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E64AB9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3F6081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D2F3B0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FA26AF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BD7181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8AC1FF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79C196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455191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69171C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E1358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0195B2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4C38C7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F8C0B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C90E77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0CB089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50E3BD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CD58A9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95C94B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B257CA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B47F3D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099A53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52BF05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A4E4D3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22DA13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501CFD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50F429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B616B9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BD640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14202B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D5A560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2DB38E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865EE7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64A4D3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3F044D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536AD9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5D615A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06D13B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3B9E48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467CB8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2F9A61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869A59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DF0C38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130244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FD33C9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7D4699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EA7B5E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BD4E64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F3DEE1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E10EC6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A440FA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504573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6411DD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E1CFB9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767F43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CFA678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FBD94D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6E6096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6F4CED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E64BC8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9775FA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7B1F6C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8AC298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F2C593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46A56F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BF1CD1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6841B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1EC678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D3E5AC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7D074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1AD444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72118F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276EF5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BB8A13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6976BE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19E60F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D57172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9C1801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85E65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B737B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CDBE0D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68C9C2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1D2BA4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55286A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2B4A89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F3DDC3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044D3C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6972AA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92FA19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372E1C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F7C736C"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6DD852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54A114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BFC8E6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FC5E04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37A6D8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6F35DB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7CA23BB"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B54990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6810D28"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D8BCDC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2EACB2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E401D8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3F42E2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1FBBA6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2F94303"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FCD666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DBDB10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1318F4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BF06C6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5A3794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FDCA97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A0C7E9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B52462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37393E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BBCCC10"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2043A4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A2E0236"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28F285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8C6B73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1A3962A"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3940290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B9A06B1"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DB4C47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52FCEF05"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CFC167E"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031453A9"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75B71A5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4ECA89F4"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BCF612"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BEBACBF"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6C9BC0D7"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2F08D81D" w14:textId="77777777" w:rsidR="002078EA" w:rsidRPr="002078EA" w:rsidRDefault="002078EA" w:rsidP="003809E9">
            <w:pPr>
              <w:pStyle w:val="ListParagraph"/>
              <w:numPr>
                <w:ilvl w:val="0"/>
                <w:numId w:val="28"/>
              </w:numPr>
              <w:spacing w:before="100" w:beforeAutospacing="1" w:line="240" w:lineRule="auto"/>
              <w:ind w:left="339"/>
              <w:contextualSpacing w:val="0"/>
              <w:jc w:val="left"/>
              <w:rPr>
                <w:rFonts w:ascii="Lucida Console" w:eastAsia="Times New Roman" w:hAnsi="Lucida Console" w:cs="Times New Roman"/>
                <w:vanish/>
                <w:color w:val="000000"/>
                <w:sz w:val="16"/>
                <w:szCs w:val="16"/>
              </w:rPr>
            </w:pPr>
          </w:p>
          <w:p w14:paraId="179A4B26" w14:textId="2E41D804" w:rsidR="00CD0E73" w:rsidRPr="00CD0E73" w:rsidRDefault="00CD0E73" w:rsidP="003809E9">
            <w:pPr>
              <w:numPr>
                <w:ilvl w:val="0"/>
                <w:numId w:val="28"/>
              </w:numPr>
              <w:spacing w:before="100" w:beforeAutospacing="1" w:line="240" w:lineRule="auto"/>
              <w:ind w:left="339"/>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LEARNING_RATE = 0.00001</w:t>
            </w:r>
          </w:p>
          <w:p w14:paraId="1541B810" w14:textId="77777777" w:rsidR="00CD0E73" w:rsidRPr="00CD0E73" w:rsidRDefault="00CD0E73" w:rsidP="003809E9">
            <w:pPr>
              <w:numPr>
                <w:ilvl w:val="0"/>
                <w:numId w:val="28"/>
              </w:numPr>
              <w:spacing w:before="100" w:beforeAutospacing="1" w:line="240" w:lineRule="auto"/>
              <w:ind w:left="339"/>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EPOCHS = 3</w:t>
            </w:r>
          </w:p>
          <w:p w14:paraId="153F0DB0" w14:textId="77777777" w:rsidR="00CD0E73" w:rsidRPr="00CD0E73" w:rsidRDefault="00CD0E73" w:rsidP="003809E9">
            <w:pPr>
              <w:numPr>
                <w:ilvl w:val="0"/>
                <w:numId w:val="28"/>
              </w:numPr>
              <w:spacing w:before="100" w:beforeAutospacing="1" w:line="240" w:lineRule="auto"/>
              <w:ind w:left="339"/>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BATCH_SIZE_TRAIN = 4</w:t>
            </w:r>
          </w:p>
          <w:p w14:paraId="2EFCE48B" w14:textId="77777777" w:rsidR="00CD0E73" w:rsidRPr="00CD0E73" w:rsidRDefault="00CD0E73" w:rsidP="003809E9">
            <w:pPr>
              <w:numPr>
                <w:ilvl w:val="0"/>
                <w:numId w:val="28"/>
              </w:numPr>
              <w:spacing w:before="100" w:beforeAutospacing="1" w:line="240" w:lineRule="auto"/>
              <w:ind w:left="339"/>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BATCH_SIZE_TEST = 2</w:t>
            </w:r>
          </w:p>
          <w:p w14:paraId="36D8668A" w14:textId="77777777" w:rsidR="00CD0E73" w:rsidRPr="00CD0E73" w:rsidRDefault="00CD0E73" w:rsidP="003809E9">
            <w:pPr>
              <w:numPr>
                <w:ilvl w:val="0"/>
                <w:numId w:val="28"/>
              </w:numPr>
              <w:spacing w:before="100" w:beforeAutospacing="1" w:line="240" w:lineRule="auto"/>
              <w:ind w:left="339"/>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FOLDS = 5</w:t>
            </w:r>
          </w:p>
          <w:p w14:paraId="26E27EE5" w14:textId="77777777" w:rsidR="00CD0E73" w:rsidRPr="00CD0E73" w:rsidRDefault="00CD0E73" w:rsidP="003809E9">
            <w:pPr>
              <w:numPr>
                <w:ilvl w:val="0"/>
                <w:numId w:val="28"/>
              </w:numPr>
              <w:spacing w:before="100" w:beforeAutospacing="1" w:line="240" w:lineRule="auto"/>
              <w:ind w:left="339"/>
              <w:jc w:val="left"/>
              <w:rPr>
                <w:rFonts w:ascii="Lucida Console" w:eastAsia="Times New Roman" w:hAnsi="Lucida Console" w:cs="Times New Roman"/>
                <w:color w:val="000000"/>
                <w:sz w:val="16"/>
                <w:szCs w:val="16"/>
              </w:rPr>
            </w:pPr>
          </w:p>
          <w:p w14:paraId="5A2AEAF6" w14:textId="77777777" w:rsidR="00CD0E73" w:rsidRPr="00CD0E73" w:rsidRDefault="00CD0E73" w:rsidP="003809E9">
            <w:pPr>
              <w:numPr>
                <w:ilvl w:val="0"/>
                <w:numId w:val="28"/>
              </w:numPr>
              <w:spacing w:before="100" w:beforeAutospacing="1" w:line="240" w:lineRule="auto"/>
              <w:ind w:left="339"/>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8000"/>
                <w:sz w:val="16"/>
                <w:szCs w:val="16"/>
              </w:rPr>
              <w:t># Training</w:t>
            </w:r>
          </w:p>
          <w:p w14:paraId="77F18DB1" w14:textId="48FC4051" w:rsidR="00CD0E73" w:rsidRDefault="00CD0E73" w:rsidP="003809E9">
            <w:pPr>
              <w:numPr>
                <w:ilvl w:val="0"/>
                <w:numId w:val="28"/>
              </w:numPr>
              <w:spacing w:before="100" w:beforeAutospacing="1" w:line="240" w:lineRule="auto"/>
              <w:ind w:left="339"/>
              <w:jc w:val="left"/>
            </w:pPr>
            <w:r w:rsidRPr="00CD0E73">
              <w:rPr>
                <w:rFonts w:ascii="Lucida Console" w:eastAsia="Times New Roman" w:hAnsi="Lucida Console" w:cs="Times New Roman"/>
                <w:color w:val="000000"/>
                <w:sz w:val="16"/>
                <w:szCs w:val="16"/>
              </w:rPr>
              <w:t>kfold_cross_validation(model, df, num_folds=FOLDS, batch_size_train=BATCH_SIZE_TRAIN, batch_size_test=BATCH_SIZE_TEST, num_epochs=EPOCHS, learning_rate=LEARNING_RATE)</w:t>
            </w:r>
            <w:r>
              <w:t xml:space="preserve"> </w:t>
            </w:r>
          </w:p>
        </w:tc>
      </w:tr>
    </w:tbl>
    <w:p w14:paraId="2753BB7D" w14:textId="0DD756CA" w:rsidR="00CD0E73" w:rsidRDefault="00CD0E73" w:rsidP="00CD0E73"/>
    <w:p w14:paraId="19293EF4" w14:textId="666DD3BA" w:rsidR="00CD0E73" w:rsidRPr="00CD0E73" w:rsidRDefault="005F2520" w:rsidP="00CD0E73">
      <w:pPr>
        <w:pStyle w:val="Caption"/>
        <w:jc w:val="center"/>
        <w:rPr>
          <w:i w:val="0"/>
          <w:color w:val="auto"/>
          <w:sz w:val="24"/>
          <w:szCs w:val="24"/>
        </w:rPr>
      </w:pPr>
      <w:bookmarkStart w:id="223" w:name="_Ref169434169"/>
      <w:bookmarkStart w:id="224" w:name="_Toc172830911"/>
      <w:r>
        <w:rPr>
          <w:i w:val="0"/>
          <w:color w:val="auto"/>
          <w:sz w:val="24"/>
          <w:szCs w:val="24"/>
        </w:rPr>
        <w:t>Kode 4.</w:t>
      </w:r>
      <w:r w:rsidR="00CD0E73" w:rsidRPr="00CD0E73">
        <w:rPr>
          <w:i w:val="0"/>
          <w:color w:val="auto"/>
          <w:sz w:val="24"/>
          <w:szCs w:val="24"/>
        </w:rPr>
        <w:fldChar w:fldCharType="begin"/>
      </w:r>
      <w:r w:rsidR="00CD0E73" w:rsidRPr="00CD0E73">
        <w:rPr>
          <w:i w:val="0"/>
          <w:color w:val="auto"/>
          <w:sz w:val="24"/>
          <w:szCs w:val="24"/>
        </w:rPr>
        <w:instrText xml:space="preserve"> SEQ Kode_4. \* ARABIC </w:instrText>
      </w:r>
      <w:r w:rsidR="00CD0E73" w:rsidRPr="00CD0E73">
        <w:rPr>
          <w:i w:val="0"/>
          <w:color w:val="auto"/>
          <w:sz w:val="24"/>
          <w:szCs w:val="24"/>
        </w:rPr>
        <w:fldChar w:fldCharType="separate"/>
      </w:r>
      <w:r w:rsidR="007924A3">
        <w:rPr>
          <w:i w:val="0"/>
          <w:noProof/>
          <w:color w:val="auto"/>
          <w:sz w:val="24"/>
          <w:szCs w:val="24"/>
        </w:rPr>
        <w:t>26</w:t>
      </w:r>
      <w:r w:rsidR="00CD0E73" w:rsidRPr="00CD0E73">
        <w:rPr>
          <w:i w:val="0"/>
          <w:color w:val="auto"/>
          <w:sz w:val="24"/>
          <w:szCs w:val="24"/>
        </w:rPr>
        <w:fldChar w:fldCharType="end"/>
      </w:r>
      <w:bookmarkEnd w:id="223"/>
      <w:r w:rsidR="00CD0E73" w:rsidRPr="00CD0E73">
        <w:rPr>
          <w:i w:val="0"/>
          <w:color w:val="auto"/>
          <w:sz w:val="24"/>
          <w:szCs w:val="24"/>
        </w:rPr>
        <w:t xml:space="preserve"> Insialisasi Parameter dan Training Model </w:t>
      </w:r>
      <w:r w:rsidR="006C74A8">
        <w:rPr>
          <w:i w:val="0"/>
          <w:color w:val="auto"/>
          <w:sz w:val="24"/>
          <w:szCs w:val="24"/>
        </w:rPr>
        <w:t xml:space="preserve"> </w:t>
      </w:r>
      <w:r w:rsidR="004E7C36" w:rsidRPr="004E7C36">
        <w:rPr>
          <w:color w:val="auto"/>
          <w:sz w:val="24"/>
          <w:szCs w:val="24"/>
        </w:rPr>
        <w:t>Indobenchmark/indobert-base-p2</w:t>
      </w:r>
      <w:bookmarkEnd w:id="224"/>
    </w:p>
    <w:tbl>
      <w:tblPr>
        <w:tblStyle w:val="TableGrid"/>
        <w:tblW w:w="0" w:type="auto"/>
        <w:tblLook w:val="04A0" w:firstRow="1" w:lastRow="0" w:firstColumn="1" w:lastColumn="0" w:noHBand="0" w:noVBand="1"/>
      </w:tblPr>
      <w:tblGrid>
        <w:gridCol w:w="7928"/>
      </w:tblGrid>
      <w:tr w:rsidR="00CD0E73" w14:paraId="34958C26" w14:textId="77777777" w:rsidTr="00CD0E73">
        <w:trPr>
          <w:hidden/>
        </w:trPr>
        <w:tc>
          <w:tcPr>
            <w:tcW w:w="7928" w:type="dxa"/>
          </w:tcPr>
          <w:p w14:paraId="68BEA87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7936D5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BE9036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5DF178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A0136F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F99BA9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7F365C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04EA7C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759F35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3F9AAE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91D47D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999B1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2BCF3B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2CF97C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02286D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A4E20C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69AD95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6F5344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D1C07E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EA54B5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AE91F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E587F6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CF474C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20C79A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4B4F6E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4B25A6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82745A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F37FA3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5E0592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F27691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08DF62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3F580F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714FE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8E5172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3F1B44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741A5E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3211C4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9AD4F8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239B9A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234031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6FF897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5B090B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ADAFE7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32E54C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59CA05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855EBE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F32A15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36EA03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D1C7C2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35CD93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E8B5D6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660384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FB8553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599EC7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62A2FE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6EBFB8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09BA73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20B05A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FDCB2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AF6B5A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5E3DFD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EC7103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283A27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8F008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F42F86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EA5A34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EDD323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D00FD6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819EDB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E468B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8A5DEA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F792D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162DF3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36E393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38756A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E22A32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DEFC09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A6CC7E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B7D2F1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8CF56C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86AE53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6C2311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5A213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116046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A38066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A3B047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91A873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221153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4A0726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A34E0D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B7AFA3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D6449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58AB4D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B87F44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6DEDC2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F983C5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D6F9FC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03BCDD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066C1B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5561D5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81F379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BB8232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EE697D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5B4A50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7792FD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80572E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588B41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ABB63B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1C3DE2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9ECFBD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D45FA5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5696B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D61939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955054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1798CF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740ED2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9A4E6A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942391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A6A0FF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668F9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62667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6D933C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A3B3FB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E5BE3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BDA41C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41CDE6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0823DA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2A7E8D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FA6B4D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EECCF9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32B2A0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824B69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407124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181F05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A39AF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0CA6BA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0C9B1B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79FD9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B4E524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26ED24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29119D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6131CA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06D632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16DAF5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3E8474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BA6105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E492A5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7D18FF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F2FAF3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D8B700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08608D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8CC175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D3619E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A94570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772DF6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856C15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D0A00E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BF0B24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44471E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439A28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DCDDDF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DC7B75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305775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BF5797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5BC0D9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F75B56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E66C7B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24EA0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F36CD8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134D41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A85C4B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00511D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B1C693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A2A480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4EF754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648EF7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A8BAA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EDBF7D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9F4271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4193E1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ED5F15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766153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71EBCF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F32354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6FC0F4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AD0A06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A8579E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72B7DF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2C7547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82248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C5A96C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29543C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6A0A67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BDCDCC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A9CCEA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6300F1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D06EFF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C7400D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70D588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E57394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C70722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A61F73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06A29C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A55472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F25DF0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D51AF7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5009B2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4B57F8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EE912D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A12CD2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ED3959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9096D8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496B46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7B1132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F31C05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3CAC0F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7DBC5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5912F4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6CF48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DDA292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3F49E4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17EB4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EEBAA1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32EE06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84C45E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771F68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F0D065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086CA0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E21284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767CCC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9C49D8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65BE69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879103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C70B52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F50AC8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2877CB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764D36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337D93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72F905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2D5FCA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96627B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E9E7D9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E2CE79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FB48B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C1E9BB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2A3CB1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79924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E32F7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4CFB2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F8DFCE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331AB7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42888F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99BED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B7919F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83DCEE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2B72D5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B375F1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E4356F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24546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B4932A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307A8F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92EB5E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836246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7FFFCA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2C9317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850E37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7E1DFB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84236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86EC2A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046272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8AC0CB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328508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DE9E88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6A3BE8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61669D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492BAE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8A93CD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E81BFA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58349B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FD2040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8A299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5536F8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BE189C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2D6FB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6F576F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C8C81E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68A922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8B7696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283B4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B57DA1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861913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F076BF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7238ED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9BF1B2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1CAF3E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0BBAC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744182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FE7760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4EA023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696D80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0AFE45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EC8D0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490911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FB03D8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BCB9F5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4B3D66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39E93D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9E91CB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5A6C23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635BD3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835B56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E77F2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4CE78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916021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F258E8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B1C14C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05D110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BA575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449905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D39BE0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71ED33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1CE33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E7C6BE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50CAD1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DCD052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86EDC7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63CFBC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CF1DBC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7C609D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00499B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02607B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66DC66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286E6C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4AF70E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F6F1E1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828C5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4D5654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08D0E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E8B9BF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B51AFE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5B647E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03BAB6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F2A86C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987FFE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781C76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94A313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D94BB5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618B82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E8C02A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B572B7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66F74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95668C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1256E4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8BE5B7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2CA8BF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8377B6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49220D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E6CF38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DDACD4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FBD804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A44B7B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FC9CDA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E5756A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B36E4C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ED5A2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070ACC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60AC4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15048A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E41EE1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6D3BAE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5291C9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29C4BC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F33DAB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C23D84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DFF235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7B07BE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2B95FA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0B6016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83AA1A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53A86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F1560E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C6E95E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D50C3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A26B12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A3E542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487BA0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48EF27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125D5E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AD8B02D"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A808C6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4F55EB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6BF548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0F0AD3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7C1533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83B589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35BF18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C91364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D7EEED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2E69B6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FFAC7E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AE9D38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0320BA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951D50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0528B7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84B77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9C54FC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98E642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B867D5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F13A0B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7DA77B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F6FBD0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C9C9DF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BDDA42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3AB5C1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45780F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DF27F5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F0B0D5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F70646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7A8046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043188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5180D6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0AAB63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E94F0E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5798E9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42B646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AC6E26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E3D7BA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2F9E18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C4BD1F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EFF59B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4A7494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CD294F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A03ACD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4DCCD1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3F235D8"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550C6C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A77735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1D3331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1A6066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90EAC1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B4B07A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6101FB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8542E79"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BF1480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6982DE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F0160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C308BE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626E336"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04F53D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24A1FC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42FC0D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C2D244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C0D5ED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0383C0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BD7865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28D43F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DCAB2AF"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DD86FDC"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149E36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6B37AB4"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854CAC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65C348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7C3B551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97D7B2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4849BDA1"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B041453"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8FC5D4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AD6CDEA"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F353CD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92F0CA0"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604192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E7D1B5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3D7A97A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69CF0A97"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4D1A862"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0F84A27E"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1D5C8815"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2095F4CB" w14:textId="77777777" w:rsidR="002078EA" w:rsidRPr="002078EA" w:rsidRDefault="002078EA" w:rsidP="003809E9">
            <w:pPr>
              <w:pStyle w:val="ListParagraph"/>
              <w:numPr>
                <w:ilvl w:val="0"/>
                <w:numId w:val="29"/>
              </w:numPr>
              <w:spacing w:before="100" w:beforeAutospacing="1" w:line="240" w:lineRule="auto"/>
              <w:ind w:left="325"/>
              <w:contextualSpacing w:val="0"/>
              <w:jc w:val="left"/>
              <w:rPr>
                <w:rFonts w:ascii="Lucida Console" w:eastAsia="Times New Roman" w:hAnsi="Lucida Console" w:cs="Times New Roman"/>
                <w:vanish/>
                <w:color w:val="000000"/>
                <w:sz w:val="16"/>
                <w:szCs w:val="16"/>
              </w:rPr>
            </w:pPr>
          </w:p>
          <w:p w14:paraId="51596D95" w14:textId="01DD4468"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LEARNING_RATE = 0.00001</w:t>
            </w:r>
          </w:p>
          <w:p w14:paraId="6ECDC41E" w14:textId="77777777"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EPOCHS = 1</w:t>
            </w:r>
          </w:p>
          <w:p w14:paraId="66E9AEAE" w14:textId="77777777"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BATCH_SIZE_TRAIN = 4</w:t>
            </w:r>
          </w:p>
          <w:p w14:paraId="2DDF25C0" w14:textId="77777777"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BATCH_SIZE_TEST = 2</w:t>
            </w:r>
          </w:p>
          <w:p w14:paraId="64B7F6BD" w14:textId="77777777"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 xml:space="preserve">PATH_TRAIN_FOLDS = </w:t>
            </w:r>
            <w:r w:rsidRPr="00CD0E73">
              <w:rPr>
                <w:rFonts w:ascii="Lucida Console" w:eastAsia="Times New Roman" w:hAnsi="Lucida Console" w:cs="Times New Roman"/>
                <w:color w:val="A31515"/>
                <w:sz w:val="16"/>
                <w:szCs w:val="16"/>
              </w:rPr>
              <w:t>"/kaggle/input/5-fold-dataset/Train Fold"</w:t>
            </w:r>
          </w:p>
          <w:p w14:paraId="00818F26" w14:textId="77777777"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0000"/>
                <w:sz w:val="16"/>
                <w:szCs w:val="16"/>
              </w:rPr>
              <w:t xml:space="preserve">PATH_TEST_FOLDS = </w:t>
            </w:r>
            <w:r w:rsidRPr="00CD0E73">
              <w:rPr>
                <w:rFonts w:ascii="Lucida Console" w:eastAsia="Times New Roman" w:hAnsi="Lucida Console" w:cs="Times New Roman"/>
                <w:color w:val="A31515"/>
                <w:sz w:val="16"/>
                <w:szCs w:val="16"/>
              </w:rPr>
              <w:t>"/kaggle/input/5-fold-dataset/Train Fold"</w:t>
            </w:r>
          </w:p>
          <w:p w14:paraId="055D5A28" w14:textId="77777777"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p>
          <w:p w14:paraId="69587098" w14:textId="77777777" w:rsidR="00CD0E73" w:rsidRPr="00CD0E73" w:rsidRDefault="00CD0E73" w:rsidP="003809E9">
            <w:pPr>
              <w:numPr>
                <w:ilvl w:val="0"/>
                <w:numId w:val="29"/>
              </w:numPr>
              <w:spacing w:before="100" w:beforeAutospacing="1" w:line="240" w:lineRule="auto"/>
              <w:ind w:left="325"/>
              <w:jc w:val="left"/>
              <w:rPr>
                <w:rFonts w:ascii="Lucida Console" w:eastAsia="Times New Roman" w:hAnsi="Lucida Console" w:cs="Times New Roman"/>
                <w:color w:val="000000"/>
                <w:sz w:val="16"/>
                <w:szCs w:val="16"/>
              </w:rPr>
            </w:pPr>
            <w:r w:rsidRPr="00CD0E73">
              <w:rPr>
                <w:rFonts w:ascii="Lucida Console" w:eastAsia="Times New Roman" w:hAnsi="Lucida Console" w:cs="Times New Roman"/>
                <w:color w:val="008000"/>
                <w:sz w:val="16"/>
                <w:szCs w:val="16"/>
              </w:rPr>
              <w:t># Training</w:t>
            </w:r>
          </w:p>
          <w:p w14:paraId="75D2D72B" w14:textId="09BB6ECE" w:rsidR="00CD0E73" w:rsidRPr="00CD0E73" w:rsidRDefault="00CD0E73" w:rsidP="003809E9">
            <w:pPr>
              <w:numPr>
                <w:ilvl w:val="0"/>
                <w:numId w:val="29"/>
              </w:numPr>
              <w:spacing w:before="100" w:beforeAutospacing="1" w:line="240" w:lineRule="auto"/>
              <w:ind w:left="325"/>
              <w:jc w:val="left"/>
              <w:rPr>
                <w:sz w:val="16"/>
                <w:szCs w:val="16"/>
              </w:rPr>
            </w:pPr>
            <w:r w:rsidRPr="00CD0E73">
              <w:rPr>
                <w:rFonts w:ascii="Lucida Console" w:eastAsia="Times New Roman" w:hAnsi="Lucida Console" w:cs="Times New Roman"/>
                <w:color w:val="000000"/>
                <w:sz w:val="16"/>
                <w:szCs w:val="16"/>
              </w:rPr>
              <w:t>kfold_cross_validation(model, path_train_folds=PATH_TRAIN_FOLDS, path_test_folds=PATH_TEST_FOLDS, batch_size_train=BATCH_SIZE_TRAIN, batch_size_test=BATCH_SIZE_TEST, num_epochs=EPOCHS, learning_rate=LEARNING_RATE)</w:t>
            </w:r>
            <w:r w:rsidRPr="00CD0E73">
              <w:rPr>
                <w:sz w:val="16"/>
                <w:szCs w:val="16"/>
              </w:rPr>
              <w:t xml:space="preserve"> </w:t>
            </w:r>
          </w:p>
        </w:tc>
      </w:tr>
    </w:tbl>
    <w:p w14:paraId="16ECCC74" w14:textId="79F19365" w:rsidR="00D732B5" w:rsidRDefault="00D732B5" w:rsidP="000C7FBC"/>
    <w:p w14:paraId="5A7EF861" w14:textId="380BFA47" w:rsidR="00E24FCD" w:rsidRPr="000C7FBC" w:rsidRDefault="00E24FCD" w:rsidP="00E24FCD">
      <w:pPr>
        <w:pStyle w:val="Heading3"/>
      </w:pPr>
      <w:bookmarkStart w:id="225" w:name="_Toc172830758"/>
      <w:r>
        <w:t>Evaluasi</w:t>
      </w:r>
      <w:bookmarkEnd w:id="225"/>
    </w:p>
    <w:p w14:paraId="70A92851" w14:textId="11C6799A" w:rsidR="00F01C87" w:rsidRDefault="00777239" w:rsidP="00F01C87">
      <w:pPr>
        <w:pStyle w:val="Heading4"/>
      </w:pPr>
      <w:r>
        <w:t>Fungsi Evaluate</w:t>
      </w:r>
    </w:p>
    <w:p w14:paraId="0633C5CA" w14:textId="75E452B4" w:rsidR="00480DB6" w:rsidRPr="00480DB6" w:rsidRDefault="00480DB6" w:rsidP="00C750E1">
      <w:pPr>
        <w:ind w:firstLine="720"/>
      </w:pPr>
      <w:r>
        <w:t xml:space="preserve">Tahap ini merupakan pembuatan fungsi evaluasi yang digunakan pada tahap </w:t>
      </w:r>
      <w:r w:rsidR="00C750E1" w:rsidRPr="00C750E1">
        <w:rPr>
          <w:i/>
        </w:rPr>
        <w:t>fine tuning</w:t>
      </w:r>
      <w:r w:rsidR="00C750E1">
        <w:t xml:space="preserve"> model.</w:t>
      </w:r>
      <w:r>
        <w:t xml:space="preserve"> </w:t>
      </w:r>
      <w:r w:rsidR="00C750E1">
        <w:t xml:space="preserve">Proses evaluasi ini hampir </w:t>
      </w:r>
      <w:r>
        <w:t xml:space="preserve">dengan </w:t>
      </w:r>
      <w:r w:rsidR="00C750E1">
        <w:t xml:space="preserve">proses fine tuning yaitu dengan </w:t>
      </w:r>
      <w:r>
        <w:t xml:space="preserve">memanggil </w:t>
      </w:r>
      <w:r w:rsidRPr="00480DB6">
        <w:rPr>
          <w:i/>
        </w:rPr>
        <w:t>class</w:t>
      </w:r>
      <w:r>
        <w:t xml:space="preserve"> DataSequence untuk transformsi data dari teks ke bentuk numerik</w:t>
      </w:r>
      <w:r w:rsidR="00C750E1">
        <w:t xml:space="preserve"> serta membagi data menjadi beberapa batch data dengan menggunakan DataLoader</w:t>
      </w:r>
      <w:r>
        <w:t xml:space="preserve">. Kode fungsi evaluasi ini </w:t>
      </w:r>
      <w:r w:rsidR="004B7C1F">
        <w:t>bisa dilihat dalam</w:t>
      </w:r>
      <w:r>
        <w:t xml:space="preserve"> </w:t>
      </w:r>
      <w:r>
        <w:fldChar w:fldCharType="begin"/>
      </w:r>
      <w:r>
        <w:instrText xml:space="preserve"> REF _Ref169432215 \h </w:instrText>
      </w:r>
      <w:r>
        <w:fldChar w:fldCharType="separate"/>
      </w:r>
      <w:r w:rsidR="007924A3" w:rsidRPr="00C77DD6">
        <w:rPr>
          <w:szCs w:val="24"/>
        </w:rPr>
        <w:t>Kode 4.</w:t>
      </w:r>
      <w:r w:rsidR="007924A3">
        <w:rPr>
          <w:noProof/>
          <w:szCs w:val="24"/>
        </w:rPr>
        <w:t>27</w:t>
      </w:r>
      <w:r>
        <w:fldChar w:fldCharType="end"/>
      </w:r>
      <w:r>
        <w:t>.</w:t>
      </w:r>
    </w:p>
    <w:p w14:paraId="074D2E11" w14:textId="1D1BCD31" w:rsidR="00C77DD6" w:rsidRDefault="00C77DD6" w:rsidP="00C77DD6">
      <w:pPr>
        <w:jc w:val="center"/>
        <w:rPr>
          <w:szCs w:val="24"/>
        </w:rPr>
      </w:pPr>
      <w:bookmarkStart w:id="226" w:name="_Ref169432215"/>
      <w:bookmarkStart w:id="227" w:name="_Toc172830912"/>
      <w:r w:rsidRPr="00C77DD6">
        <w:rPr>
          <w:szCs w:val="24"/>
        </w:rPr>
        <w:t>Kode 4.</w:t>
      </w:r>
      <w:r w:rsidRPr="00C77DD6">
        <w:rPr>
          <w:szCs w:val="24"/>
        </w:rPr>
        <w:fldChar w:fldCharType="begin"/>
      </w:r>
      <w:r w:rsidRPr="00C77DD6">
        <w:rPr>
          <w:szCs w:val="24"/>
        </w:rPr>
        <w:instrText xml:space="preserve"> SEQ Kode_4. \* ARABIC </w:instrText>
      </w:r>
      <w:r w:rsidRPr="00C77DD6">
        <w:rPr>
          <w:szCs w:val="24"/>
        </w:rPr>
        <w:fldChar w:fldCharType="separate"/>
      </w:r>
      <w:r w:rsidR="007924A3">
        <w:rPr>
          <w:noProof/>
          <w:szCs w:val="24"/>
        </w:rPr>
        <w:t>27</w:t>
      </w:r>
      <w:r w:rsidRPr="00C77DD6">
        <w:rPr>
          <w:szCs w:val="24"/>
        </w:rPr>
        <w:fldChar w:fldCharType="end"/>
      </w:r>
      <w:bookmarkEnd w:id="226"/>
      <w:r w:rsidRPr="00C77DD6">
        <w:rPr>
          <w:szCs w:val="24"/>
        </w:rPr>
        <w:t xml:space="preserve"> Fungsi Evaluate</w:t>
      </w:r>
      <w:bookmarkEnd w:id="227"/>
    </w:p>
    <w:tbl>
      <w:tblPr>
        <w:tblStyle w:val="TableGrid"/>
        <w:tblW w:w="0" w:type="auto"/>
        <w:tblLook w:val="04A0" w:firstRow="1" w:lastRow="0" w:firstColumn="1" w:lastColumn="0" w:noHBand="0" w:noVBand="1"/>
      </w:tblPr>
      <w:tblGrid>
        <w:gridCol w:w="7928"/>
      </w:tblGrid>
      <w:tr w:rsidR="00480DB6" w14:paraId="34D26BC2" w14:textId="77777777" w:rsidTr="00480DB6">
        <w:trPr>
          <w:hidden/>
        </w:trPr>
        <w:tc>
          <w:tcPr>
            <w:tcW w:w="7928" w:type="dxa"/>
          </w:tcPr>
          <w:p w14:paraId="5FCD849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2B59B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C7C89A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50849C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6B1E80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BF9A39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FBE5C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481F05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BE1746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B3D067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A8CE7C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ED5264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A5126C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5704DD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081B0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E85AAC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DD332C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144163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43459F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1B3758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F086DF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49BC77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F4C648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5F67B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7D764B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0C4774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878942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BB06C9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9BB7B1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3F94CD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B339C0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A37546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63F8A5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7AB0EE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C77C7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811888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A60096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C36A46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522486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DCE8BD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15739F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016A55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E43153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247C50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6528F8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7D56AC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C53EFD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BA7DB9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14B2DB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3709DA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49EFCF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CEA45F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BEBE69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FE3351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AB70C6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612E5D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AC9850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28F6EA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25D2F4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4E2716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99410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50B600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CFA51F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11C8C7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C9DCD6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B03BC6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6B3837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76B891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651DDD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67480C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E24D72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BC0F81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618C67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72B349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F6ACDD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87FA85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944D18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06968A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EEA3C4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625E4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9FC1A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AE497D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5EEBFB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AF2A54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EB7187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F908C9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D0683C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E00616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306EC4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98BD6B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6A3117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EE05CF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B587E3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E7F81C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A330B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3D5BCF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226B88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4E704E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977452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21B683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00FE45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B5FA35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9CECBA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021B15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8914E2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3EE7B0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05E390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812BF2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FA680C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731C12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CD8C80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A7F4F9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DEC4C9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B75455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913749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D741FE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BFDBF8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69E834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6446EA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920B61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87FC09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37D46A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BC7DBE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AFF3F1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E5BF81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C5A403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59E590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885532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64F481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0AFBF7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3D4C57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EDDCB0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8A3AFA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53CBE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D7B8F5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0DB271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C35CA0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1A180C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DF97C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729D9F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A9BA2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97B1BD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212939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BF014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1084AB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A2B991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9B8C8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197AB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3386B7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10B284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812BB9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7C5C78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37FA34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B36591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B67256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84ACF4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E0A45A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33A233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3C2330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3F5EEE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9580D7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6BCE1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8B4DE0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1EEB62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AD639D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659709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462927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C65832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A1A5AB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C9FBFC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177A7C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00DF15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B489DD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3B8716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AC1CAD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F5E297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E5463C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509ED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B41F5B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FAD587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1C333A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4EC72E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18B411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7690A5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3D5788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C6DE36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E8BDF8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0F033F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16979C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D026BC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A85A5A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ACC63E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67FD92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648B8F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AAAEBF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3E5635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DA393F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2DC449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C5BEFC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7DDB5B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2A320F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F525F6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54F1D7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82955C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94B98E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8F5724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E82ACE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D4D5D5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DA6B34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53C986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3FF901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971AB9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3DEE7C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6EFCC0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137AB9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CDFD2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7B8DD7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0726FF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24B720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B42F50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2384AC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E171CD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2B58B1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435AF0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F04254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9AA5A7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AC4E07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9EB218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5EF776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FA05CD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7B1509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3175F2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B9FE74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06244F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F1A1B7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E77899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043404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21F76A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79E0F2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C52C41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974BEC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E3BAC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05733C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40FD81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B4E96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14487B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68E628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C4EAB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A3259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CD1286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561DF0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BACD04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8C735D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E7D598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2958DB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CE6BF2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747468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26698A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65D29F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55D4C9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523FE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D1D3B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4072FE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F04E1C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E46F41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E25025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378BD9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F19549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AAA8C8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09697A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80FDBF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75D0F4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2642AE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3E3DC6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F17368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DE4870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A4B27F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F9B2A7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E401A0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4D2FF9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F168C6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2F9478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DEB772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C7CD08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1C945C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C5405D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0B25F6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03B90E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9837F7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A37D9A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053392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9AE8AA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68A6E3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F78D8E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D1D9FB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607051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CB8BC7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05278B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416B8F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CA727D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379815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17A934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3AF55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163416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720DFB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FAAAE9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4E0571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6F4F5F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13C9B8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F17AA5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D68E3B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6577D5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DCA0F5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DADDC8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E01A93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B1FF47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34C719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79CC91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A7C574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791624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FB3328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0D4E71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5701F3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D427D7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915ED3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CCA90A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BD47B8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C1F7E1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8C4648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EB52F4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948E77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F63D3F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E25F30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A48F9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5C8DCE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68E215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C5DF30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006900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FE7ABA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163B27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855021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9C788A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AE703E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D7FDE9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74E3C4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BBC4CE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F71C5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FCBBB7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ECB8DB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F842AD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059A8F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324A3C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4C1B45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E868E5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86E3A0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9C80EE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7E2A01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E9C31C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51E1B6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DD679C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6C68E1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F29D10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1D629F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D413AB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FDD8EF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3F70BA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AB508F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430F85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0387AE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14C10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74903F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E0BF7F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DDE781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DFDC29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34F591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00178F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C71C1F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64B44D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51E7F7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8DB8D3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5CAEB2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D2B491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1BE5B5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F1A389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F6E7AA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BC77CB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061D91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FDCCBA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A6A62B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243403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948065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0B521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890468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48AC3B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91E9E5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7CCAC1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A89B8F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9869FD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7B9C53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0030A0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974B2E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A6E9AC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41197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E953B8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AD2D6F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9E8AC1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BE8468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D82827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9D7BB5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6DDC5C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CDDFAF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786B82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448B6A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931113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519299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88E8DA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E76060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5FA1AA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D5DC3A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08BF80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17094C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F0525B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257C24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B31E89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B63267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E2A3F6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988666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F1591A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0A4F5B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08E09D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131C12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7CCF55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2C62BF9"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C8E552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CF21FA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05723F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2ACCAE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DB2E57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C32878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EE5654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57BEA8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71C72D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8497C8F"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3F9D77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682A8E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A69333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DE0B60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CDDA4A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8CD668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AF1411E"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56B16C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D7D64E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47DF89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48C784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1E3B5C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73BCCB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E76422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0D5A9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6FFD8B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70D9FC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3950178"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8F7660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694833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4AFF59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A96B04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1C0576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C5C38B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0E7F6D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3DE3C9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9BEEAA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BD495B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2F2905A"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6192F5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78E7C47"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2762B3C"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1DED464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4BD263A4"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3CF97C4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D939432"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1BACBFB"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02A0E0C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38B83CD"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8EA9BF0"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65BFEF36"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8ADAB41"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5F0010B5"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7AA6BBF3" w14:textId="77777777" w:rsidR="002078EA" w:rsidRPr="002078EA" w:rsidRDefault="002078EA" w:rsidP="003809E9">
            <w:pPr>
              <w:pStyle w:val="ListParagraph"/>
              <w:numPr>
                <w:ilvl w:val="0"/>
                <w:numId w:val="32"/>
              </w:numPr>
              <w:spacing w:before="100" w:beforeAutospacing="1" w:line="240" w:lineRule="auto"/>
              <w:ind w:left="325"/>
              <w:contextualSpacing w:val="0"/>
              <w:jc w:val="left"/>
              <w:rPr>
                <w:rFonts w:ascii="Lucida Console" w:eastAsia="Times New Roman" w:hAnsi="Lucida Console" w:cs="Times New Roman"/>
                <w:vanish/>
                <w:color w:val="0000FF"/>
                <w:sz w:val="16"/>
                <w:szCs w:val="16"/>
              </w:rPr>
            </w:pPr>
          </w:p>
          <w:p w14:paraId="28EB40FD" w14:textId="208DCAB8"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FF"/>
                <w:sz w:val="16"/>
                <w:szCs w:val="16"/>
              </w:rPr>
              <w:t>def</w:t>
            </w: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A31515"/>
                <w:sz w:val="16"/>
                <w:szCs w:val="16"/>
              </w:rPr>
              <w:t>evaluate</w:t>
            </w:r>
            <w:r w:rsidRPr="00480DB6">
              <w:rPr>
                <w:rFonts w:ascii="Lucida Console" w:eastAsia="Times New Roman" w:hAnsi="Lucida Console" w:cs="Times New Roman"/>
                <w:color w:val="000000"/>
                <w:sz w:val="16"/>
                <w:szCs w:val="16"/>
              </w:rPr>
              <w:t>(model, df_test, batch_size_test):</w:t>
            </w:r>
          </w:p>
          <w:p w14:paraId="6428E69A"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p>
          <w:p w14:paraId="102380BC"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test_dataset = DataSequence(df_test)</w:t>
            </w:r>
          </w:p>
          <w:p w14:paraId="3D0E5728"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p>
          <w:p w14:paraId="6A326F79"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test_dataloader = DataLoader(test_dataset, num_workers=4, batch_size=batch_size_test)</w:t>
            </w:r>
          </w:p>
          <w:p w14:paraId="2BEB5BE9"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p>
          <w:p w14:paraId="7F31C325"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use_cuda = torch.cuda.is_available()</w:t>
            </w:r>
          </w:p>
          <w:p w14:paraId="331869EA"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device = torch.device(</w:t>
            </w:r>
            <w:r w:rsidRPr="00480DB6">
              <w:rPr>
                <w:rFonts w:ascii="Lucida Console" w:eastAsia="Times New Roman" w:hAnsi="Lucida Console" w:cs="Times New Roman"/>
                <w:color w:val="A31515"/>
                <w:sz w:val="16"/>
                <w:szCs w:val="16"/>
              </w:rPr>
              <w:t>"cuda"</w:t>
            </w: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if</w:t>
            </w:r>
            <w:r w:rsidRPr="00480DB6">
              <w:rPr>
                <w:rFonts w:ascii="Lucida Console" w:eastAsia="Times New Roman" w:hAnsi="Lucida Console" w:cs="Times New Roman"/>
                <w:color w:val="000000"/>
                <w:sz w:val="16"/>
                <w:szCs w:val="16"/>
              </w:rPr>
              <w:t xml:space="preserve"> use_cuda </w:t>
            </w:r>
            <w:r w:rsidRPr="00480DB6">
              <w:rPr>
                <w:rFonts w:ascii="Lucida Console" w:eastAsia="Times New Roman" w:hAnsi="Lucida Console" w:cs="Times New Roman"/>
                <w:color w:val="0000FF"/>
                <w:sz w:val="16"/>
                <w:szCs w:val="16"/>
              </w:rPr>
              <w:t>else</w:t>
            </w: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A31515"/>
                <w:sz w:val="16"/>
                <w:szCs w:val="16"/>
              </w:rPr>
              <w:t>"cpu"</w:t>
            </w:r>
            <w:r w:rsidRPr="00480DB6">
              <w:rPr>
                <w:rFonts w:ascii="Lucida Console" w:eastAsia="Times New Roman" w:hAnsi="Lucida Console" w:cs="Times New Roman"/>
                <w:color w:val="000000"/>
                <w:sz w:val="16"/>
                <w:szCs w:val="16"/>
              </w:rPr>
              <w:t>)</w:t>
            </w:r>
          </w:p>
          <w:p w14:paraId="4AA3F911"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p>
          <w:p w14:paraId="0F96F0D2"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if</w:t>
            </w:r>
            <w:r w:rsidRPr="00480DB6">
              <w:rPr>
                <w:rFonts w:ascii="Lucida Console" w:eastAsia="Times New Roman" w:hAnsi="Lucida Console" w:cs="Times New Roman"/>
                <w:color w:val="000000"/>
                <w:sz w:val="16"/>
                <w:szCs w:val="16"/>
              </w:rPr>
              <w:t xml:space="preserve"> use_cuda:</w:t>
            </w:r>
          </w:p>
          <w:p w14:paraId="2CA1747E"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model = model.cuda()</w:t>
            </w:r>
          </w:p>
          <w:p w14:paraId="48FED532"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p>
          <w:p w14:paraId="7345CDAE"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all_true_labels = []</w:t>
            </w:r>
          </w:p>
          <w:p w14:paraId="57F08957"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all_predicted_labels = []</w:t>
            </w:r>
          </w:p>
          <w:p w14:paraId="41D1B5A2"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p>
          <w:p w14:paraId="2531D854"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for</w:t>
            </w:r>
            <w:r w:rsidRPr="00480DB6">
              <w:rPr>
                <w:rFonts w:ascii="Lucida Console" w:eastAsia="Times New Roman" w:hAnsi="Lucida Console" w:cs="Times New Roman"/>
                <w:color w:val="000000"/>
                <w:sz w:val="16"/>
                <w:szCs w:val="16"/>
              </w:rPr>
              <w:t xml:space="preserve"> test_data, test_label </w:t>
            </w:r>
            <w:r w:rsidRPr="00480DB6">
              <w:rPr>
                <w:rFonts w:ascii="Lucida Console" w:eastAsia="Times New Roman" w:hAnsi="Lucida Console" w:cs="Times New Roman"/>
                <w:color w:val="0000FF"/>
                <w:sz w:val="16"/>
                <w:szCs w:val="16"/>
              </w:rPr>
              <w:t>in</w:t>
            </w:r>
            <w:r w:rsidRPr="00480DB6">
              <w:rPr>
                <w:rFonts w:ascii="Lucida Console" w:eastAsia="Times New Roman" w:hAnsi="Lucida Console" w:cs="Times New Roman"/>
                <w:color w:val="000000"/>
                <w:sz w:val="16"/>
                <w:szCs w:val="16"/>
              </w:rPr>
              <w:t xml:space="preserve"> test_dataloader:</w:t>
            </w:r>
          </w:p>
          <w:p w14:paraId="0444C524"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test_label = test_label.to(device)</w:t>
            </w:r>
          </w:p>
          <w:p w14:paraId="5D4BB983"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mask = test_data[</w:t>
            </w:r>
            <w:r w:rsidRPr="00480DB6">
              <w:rPr>
                <w:rFonts w:ascii="Lucida Console" w:eastAsia="Times New Roman" w:hAnsi="Lucida Console" w:cs="Times New Roman"/>
                <w:color w:val="A31515"/>
                <w:sz w:val="16"/>
                <w:szCs w:val="16"/>
              </w:rPr>
              <w:t>'attention_mask'</w:t>
            </w:r>
            <w:r w:rsidRPr="00480DB6">
              <w:rPr>
                <w:rFonts w:ascii="Lucida Console" w:eastAsia="Times New Roman" w:hAnsi="Lucida Console" w:cs="Times New Roman"/>
                <w:color w:val="000000"/>
                <w:sz w:val="16"/>
                <w:szCs w:val="16"/>
              </w:rPr>
              <w:t>].squeeze(1).to(device)</w:t>
            </w:r>
          </w:p>
          <w:p w14:paraId="3D18C2B6"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input_id = test_data[</w:t>
            </w:r>
            <w:r w:rsidRPr="00480DB6">
              <w:rPr>
                <w:rFonts w:ascii="Lucida Console" w:eastAsia="Times New Roman" w:hAnsi="Lucida Console" w:cs="Times New Roman"/>
                <w:color w:val="A31515"/>
                <w:sz w:val="16"/>
                <w:szCs w:val="16"/>
              </w:rPr>
              <w:t>'input_ids'</w:t>
            </w:r>
            <w:r w:rsidRPr="00480DB6">
              <w:rPr>
                <w:rFonts w:ascii="Lucida Console" w:eastAsia="Times New Roman" w:hAnsi="Lucida Console" w:cs="Times New Roman"/>
                <w:color w:val="000000"/>
                <w:sz w:val="16"/>
                <w:szCs w:val="16"/>
              </w:rPr>
              <w:t>].squeeze(1).to(device)</w:t>
            </w:r>
          </w:p>
          <w:p w14:paraId="79F29E13"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p>
          <w:p w14:paraId="6BA7368F"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loss, logits = model(input_id, attention_mask=mask, labels=test_label, return_dict=</w:t>
            </w:r>
            <w:r w:rsidRPr="00480DB6">
              <w:rPr>
                <w:rFonts w:ascii="Lucida Console" w:eastAsia="Times New Roman" w:hAnsi="Lucida Console" w:cs="Times New Roman"/>
                <w:color w:val="A31515"/>
                <w:sz w:val="16"/>
                <w:szCs w:val="16"/>
              </w:rPr>
              <w:t>False</w:t>
            </w:r>
            <w:r w:rsidRPr="00480DB6">
              <w:rPr>
                <w:rFonts w:ascii="Lucida Console" w:eastAsia="Times New Roman" w:hAnsi="Lucida Console" w:cs="Times New Roman"/>
                <w:color w:val="000000"/>
                <w:sz w:val="16"/>
                <w:szCs w:val="16"/>
              </w:rPr>
              <w:t>)</w:t>
            </w:r>
          </w:p>
          <w:p w14:paraId="08E50F4D"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p>
          <w:p w14:paraId="5688C07B"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for</w:t>
            </w:r>
            <w:r w:rsidRPr="00480DB6">
              <w:rPr>
                <w:rFonts w:ascii="Lucida Console" w:eastAsia="Times New Roman" w:hAnsi="Lucida Console" w:cs="Times New Roman"/>
                <w:color w:val="000000"/>
                <w:sz w:val="16"/>
                <w:szCs w:val="16"/>
              </w:rPr>
              <w:t xml:space="preserve"> i </w:t>
            </w:r>
            <w:r w:rsidRPr="00480DB6">
              <w:rPr>
                <w:rFonts w:ascii="Lucida Console" w:eastAsia="Times New Roman" w:hAnsi="Lucida Console" w:cs="Times New Roman"/>
                <w:color w:val="0000FF"/>
                <w:sz w:val="16"/>
                <w:szCs w:val="16"/>
              </w:rPr>
              <w:t>in</w:t>
            </w: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range</w:t>
            </w:r>
            <w:r w:rsidRPr="00480DB6">
              <w:rPr>
                <w:rFonts w:ascii="Lucida Console" w:eastAsia="Times New Roman" w:hAnsi="Lucida Console" w:cs="Times New Roman"/>
                <w:color w:val="000000"/>
                <w:sz w:val="16"/>
                <w:szCs w:val="16"/>
              </w:rPr>
              <w:t>(logits.shape[0]):</w:t>
            </w:r>
          </w:p>
          <w:p w14:paraId="574D21C6"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logits_clean = logits[i][test_label[i] != -100]</w:t>
            </w:r>
          </w:p>
          <w:p w14:paraId="451582C5"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label_clean = test_label[i][test_label[i] != -100]</w:t>
            </w:r>
          </w:p>
          <w:p w14:paraId="6546913C"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p>
          <w:p w14:paraId="5F3EAA8C"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predictions = logits_clean.argmax(dim=1)</w:t>
            </w:r>
          </w:p>
          <w:p w14:paraId="0221B174"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p>
          <w:p w14:paraId="61A15487"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label_convert = [ids_to_labels[label] </w:t>
            </w:r>
            <w:r w:rsidRPr="00480DB6">
              <w:rPr>
                <w:rFonts w:ascii="Lucida Console" w:eastAsia="Times New Roman" w:hAnsi="Lucida Console" w:cs="Times New Roman"/>
                <w:color w:val="0000FF"/>
                <w:sz w:val="16"/>
                <w:szCs w:val="16"/>
              </w:rPr>
              <w:t>for</w:t>
            </w:r>
            <w:r w:rsidRPr="00480DB6">
              <w:rPr>
                <w:rFonts w:ascii="Lucida Console" w:eastAsia="Times New Roman" w:hAnsi="Lucida Console" w:cs="Times New Roman"/>
                <w:color w:val="000000"/>
                <w:sz w:val="16"/>
                <w:szCs w:val="16"/>
              </w:rPr>
              <w:t xml:space="preserve"> label </w:t>
            </w:r>
            <w:r w:rsidRPr="00480DB6">
              <w:rPr>
                <w:rFonts w:ascii="Lucida Console" w:eastAsia="Times New Roman" w:hAnsi="Lucida Console" w:cs="Times New Roman"/>
                <w:color w:val="0000FF"/>
                <w:sz w:val="16"/>
                <w:szCs w:val="16"/>
              </w:rPr>
              <w:t>in</w:t>
            </w:r>
            <w:r w:rsidRPr="00480DB6">
              <w:rPr>
                <w:rFonts w:ascii="Lucida Console" w:eastAsia="Times New Roman" w:hAnsi="Lucida Console" w:cs="Times New Roman"/>
                <w:color w:val="000000"/>
                <w:sz w:val="16"/>
                <w:szCs w:val="16"/>
              </w:rPr>
              <w:t xml:space="preserve"> label_clean.cpu().numpy() </w:t>
            </w:r>
            <w:r w:rsidRPr="00480DB6">
              <w:rPr>
                <w:rFonts w:ascii="Lucida Console" w:eastAsia="Times New Roman" w:hAnsi="Lucida Console" w:cs="Times New Roman"/>
                <w:color w:val="0000FF"/>
                <w:sz w:val="16"/>
                <w:szCs w:val="16"/>
              </w:rPr>
              <w:t>if</w:t>
            </w:r>
            <w:r w:rsidRPr="00480DB6">
              <w:rPr>
                <w:rFonts w:ascii="Lucida Console" w:eastAsia="Times New Roman" w:hAnsi="Lucida Console" w:cs="Times New Roman"/>
                <w:color w:val="000000"/>
                <w:sz w:val="16"/>
                <w:szCs w:val="16"/>
              </w:rPr>
              <w:t xml:space="preserve"> label != -100]</w:t>
            </w:r>
          </w:p>
          <w:p w14:paraId="0534B164"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convert_pred = [ids_to_labels[label] </w:t>
            </w:r>
            <w:r w:rsidRPr="00480DB6">
              <w:rPr>
                <w:rFonts w:ascii="Lucida Console" w:eastAsia="Times New Roman" w:hAnsi="Lucida Console" w:cs="Times New Roman"/>
                <w:color w:val="0000FF"/>
                <w:sz w:val="16"/>
                <w:szCs w:val="16"/>
              </w:rPr>
              <w:t>for</w:t>
            </w:r>
            <w:r w:rsidRPr="00480DB6">
              <w:rPr>
                <w:rFonts w:ascii="Lucida Console" w:eastAsia="Times New Roman" w:hAnsi="Lucida Console" w:cs="Times New Roman"/>
                <w:color w:val="000000"/>
                <w:sz w:val="16"/>
                <w:szCs w:val="16"/>
              </w:rPr>
              <w:t xml:space="preserve"> label </w:t>
            </w:r>
            <w:r w:rsidRPr="00480DB6">
              <w:rPr>
                <w:rFonts w:ascii="Lucida Console" w:eastAsia="Times New Roman" w:hAnsi="Lucida Console" w:cs="Times New Roman"/>
                <w:color w:val="0000FF"/>
                <w:sz w:val="16"/>
                <w:szCs w:val="16"/>
              </w:rPr>
              <w:t>in</w:t>
            </w:r>
            <w:r w:rsidRPr="00480DB6">
              <w:rPr>
                <w:rFonts w:ascii="Lucida Console" w:eastAsia="Times New Roman" w:hAnsi="Lucida Console" w:cs="Times New Roman"/>
                <w:color w:val="000000"/>
                <w:sz w:val="16"/>
                <w:szCs w:val="16"/>
              </w:rPr>
              <w:t xml:space="preserve"> predictions.cpu().numpy() </w:t>
            </w:r>
            <w:r w:rsidRPr="00480DB6">
              <w:rPr>
                <w:rFonts w:ascii="Lucida Console" w:eastAsia="Times New Roman" w:hAnsi="Lucida Console" w:cs="Times New Roman"/>
                <w:color w:val="0000FF"/>
                <w:sz w:val="16"/>
                <w:szCs w:val="16"/>
              </w:rPr>
              <w:t>if</w:t>
            </w:r>
            <w:r w:rsidRPr="00480DB6">
              <w:rPr>
                <w:rFonts w:ascii="Lucida Console" w:eastAsia="Times New Roman" w:hAnsi="Lucida Console" w:cs="Times New Roman"/>
                <w:color w:val="000000"/>
                <w:sz w:val="16"/>
                <w:szCs w:val="16"/>
              </w:rPr>
              <w:t xml:space="preserve"> label != -100]</w:t>
            </w:r>
          </w:p>
          <w:p w14:paraId="5185F47C"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p>
          <w:p w14:paraId="1B012ADE"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all_true_labels.extend(label_convert)</w:t>
            </w:r>
          </w:p>
          <w:p w14:paraId="16D636C1"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all_predicted_labels.extend(convert_pred)</w:t>
            </w:r>
          </w:p>
          <w:p w14:paraId="32FF551E"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p>
          <w:p w14:paraId="087132EC"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8000"/>
                <w:sz w:val="16"/>
                <w:szCs w:val="16"/>
              </w:rPr>
              <w:t># Calculate F1-Score</w:t>
            </w:r>
          </w:p>
          <w:p w14:paraId="79BB4519"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view_report = classification_report(y_pred=all_predicted_labels, y_true=all_true_labels)</w:t>
            </w:r>
          </w:p>
          <w:p w14:paraId="2056C738"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matiks_evaluasi = classification_report(y_pred=all_predicted_labels, y_true=all_true_labels, output_dict=</w:t>
            </w:r>
            <w:r w:rsidRPr="00480DB6">
              <w:rPr>
                <w:rFonts w:ascii="Lucida Console" w:eastAsia="Times New Roman" w:hAnsi="Lucida Console" w:cs="Times New Roman"/>
                <w:color w:val="A31515"/>
                <w:sz w:val="16"/>
                <w:szCs w:val="16"/>
              </w:rPr>
              <w:t>True</w:t>
            </w:r>
            <w:r w:rsidRPr="00480DB6">
              <w:rPr>
                <w:rFonts w:ascii="Lucida Console" w:eastAsia="Times New Roman" w:hAnsi="Lucida Console" w:cs="Times New Roman"/>
                <w:color w:val="000000"/>
                <w:sz w:val="16"/>
                <w:szCs w:val="16"/>
              </w:rPr>
              <w:t>)[</w:t>
            </w:r>
            <w:r w:rsidRPr="00480DB6">
              <w:rPr>
                <w:rFonts w:ascii="Lucida Console" w:eastAsia="Times New Roman" w:hAnsi="Lucida Console" w:cs="Times New Roman"/>
                <w:color w:val="A31515"/>
                <w:sz w:val="16"/>
                <w:szCs w:val="16"/>
              </w:rPr>
              <w:t>'weighted avg'</w:t>
            </w:r>
            <w:r w:rsidRPr="00480DB6">
              <w:rPr>
                <w:rFonts w:ascii="Lucida Console" w:eastAsia="Times New Roman" w:hAnsi="Lucida Console" w:cs="Times New Roman"/>
                <w:color w:val="000000"/>
                <w:sz w:val="16"/>
                <w:szCs w:val="16"/>
              </w:rPr>
              <w:t>]</w:t>
            </w:r>
          </w:p>
          <w:p w14:paraId="3C2581FD"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print</w:t>
            </w:r>
            <w:r w:rsidRPr="00480DB6">
              <w:rPr>
                <w:rFonts w:ascii="Lucida Console" w:eastAsia="Times New Roman" w:hAnsi="Lucida Console" w:cs="Times New Roman"/>
                <w:color w:val="000000"/>
                <w:sz w:val="16"/>
                <w:szCs w:val="16"/>
              </w:rPr>
              <w:t>(view_report)</w:t>
            </w:r>
          </w:p>
          <w:p w14:paraId="05F8AE2A"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print</w:t>
            </w:r>
            <w:r w:rsidRPr="00480DB6">
              <w:rPr>
                <w:rFonts w:ascii="Lucida Console" w:eastAsia="Times New Roman" w:hAnsi="Lucida Console" w:cs="Times New Roman"/>
                <w:color w:val="000000"/>
                <w:sz w:val="16"/>
                <w:szCs w:val="16"/>
              </w:rPr>
              <w:t>(</w:t>
            </w:r>
            <w:r w:rsidRPr="00480DB6">
              <w:rPr>
                <w:rFonts w:ascii="Lucida Console" w:eastAsia="Times New Roman" w:hAnsi="Lucida Console" w:cs="Times New Roman"/>
                <w:color w:val="A31515"/>
                <w:sz w:val="16"/>
                <w:szCs w:val="16"/>
              </w:rPr>
              <w:t>f'Precision: {matiks_evaluasi["precision"]:.3f} | Recall: {matiks_evaluasi["recall"]:.3f} | F1-Score: {matiks_evaluasi["f1-score"]:.3f}'</w:t>
            </w:r>
            <w:r w:rsidRPr="00480DB6">
              <w:rPr>
                <w:rFonts w:ascii="Lucida Console" w:eastAsia="Times New Roman" w:hAnsi="Lucida Console" w:cs="Times New Roman"/>
                <w:color w:val="000000"/>
                <w:sz w:val="16"/>
                <w:szCs w:val="16"/>
              </w:rPr>
              <w:t>)</w:t>
            </w:r>
          </w:p>
          <w:p w14:paraId="303E4046" w14:textId="77777777" w:rsidR="00480DB6" w:rsidRPr="00480DB6" w:rsidRDefault="00480DB6" w:rsidP="003809E9">
            <w:pPr>
              <w:numPr>
                <w:ilvl w:val="0"/>
                <w:numId w:val="32"/>
              </w:numPr>
              <w:spacing w:before="100" w:beforeAutospacing="1" w:line="240" w:lineRule="auto"/>
              <w:ind w:left="325"/>
              <w:jc w:val="left"/>
              <w:rPr>
                <w:rFonts w:ascii="Lucida Console" w:eastAsia="Times New Roman" w:hAnsi="Lucida Console" w:cs="Times New Roman"/>
                <w:color w:val="000000"/>
                <w:sz w:val="16"/>
                <w:szCs w:val="16"/>
              </w:rPr>
            </w:pPr>
            <w:r w:rsidRPr="00480DB6">
              <w:rPr>
                <w:rFonts w:ascii="Lucida Console" w:eastAsia="Times New Roman" w:hAnsi="Lucida Console" w:cs="Times New Roman"/>
                <w:color w:val="000000"/>
                <w:sz w:val="16"/>
                <w:szCs w:val="16"/>
              </w:rPr>
              <w:t xml:space="preserve">    </w:t>
            </w:r>
          </w:p>
          <w:p w14:paraId="23FCD05E" w14:textId="0AE1B6D9" w:rsidR="00480DB6" w:rsidRPr="00480DB6" w:rsidRDefault="00480DB6" w:rsidP="003809E9">
            <w:pPr>
              <w:numPr>
                <w:ilvl w:val="0"/>
                <w:numId w:val="32"/>
              </w:numPr>
              <w:spacing w:before="100" w:beforeAutospacing="1" w:line="240" w:lineRule="auto"/>
              <w:ind w:left="325"/>
              <w:jc w:val="left"/>
              <w:rPr>
                <w:sz w:val="16"/>
                <w:szCs w:val="16"/>
              </w:rPr>
            </w:pPr>
            <w:r w:rsidRPr="00480DB6">
              <w:rPr>
                <w:rFonts w:ascii="Lucida Console" w:eastAsia="Times New Roman" w:hAnsi="Lucida Console" w:cs="Times New Roman"/>
                <w:color w:val="000000"/>
                <w:sz w:val="16"/>
                <w:szCs w:val="16"/>
              </w:rPr>
              <w:t xml:space="preserve">    </w:t>
            </w:r>
            <w:r w:rsidRPr="00480DB6">
              <w:rPr>
                <w:rFonts w:ascii="Lucida Console" w:eastAsia="Times New Roman" w:hAnsi="Lucida Console" w:cs="Times New Roman"/>
                <w:color w:val="0000FF"/>
                <w:sz w:val="16"/>
                <w:szCs w:val="16"/>
              </w:rPr>
              <w:t>return</w:t>
            </w:r>
            <w:r w:rsidRPr="00480DB6">
              <w:rPr>
                <w:rFonts w:ascii="Lucida Console" w:eastAsia="Times New Roman" w:hAnsi="Lucida Console" w:cs="Times New Roman"/>
                <w:color w:val="000000"/>
                <w:sz w:val="16"/>
                <w:szCs w:val="16"/>
              </w:rPr>
              <w:t xml:space="preserve"> matiks_evaluasi</w:t>
            </w:r>
          </w:p>
        </w:tc>
      </w:tr>
    </w:tbl>
    <w:p w14:paraId="356DFF86" w14:textId="794980C6" w:rsidR="000C7FBC" w:rsidRDefault="000C7FBC" w:rsidP="000C7FBC"/>
    <w:p w14:paraId="13DE368D" w14:textId="3A0374A6" w:rsidR="00462FC3" w:rsidRDefault="00462FC3" w:rsidP="000C7FBC">
      <w:r>
        <w:t>Penjelasan Kode:</w:t>
      </w:r>
    </w:p>
    <w:p w14:paraId="2E5D9716" w14:textId="77777777" w:rsidR="00462FC3" w:rsidRDefault="00462FC3" w:rsidP="003809E9">
      <w:pPr>
        <w:pStyle w:val="ListParagraph"/>
        <w:numPr>
          <w:ilvl w:val="0"/>
          <w:numId w:val="65"/>
        </w:numPr>
        <w:ind w:left="336"/>
      </w:pPr>
      <w:r>
        <w:t>Definisi Fungsi</w:t>
      </w:r>
    </w:p>
    <w:p w14:paraId="08E89AB5" w14:textId="4A960690" w:rsidR="00462FC3" w:rsidRDefault="001E7CA9" w:rsidP="00044DAD">
      <w:pPr>
        <w:pStyle w:val="ListParagraph"/>
        <w:ind w:left="336"/>
      </w:pPr>
      <w:r w:rsidRPr="001E7CA9">
        <w:t>Pada baris nomor 488</w:t>
      </w:r>
      <w:r w:rsidR="00462FC3">
        <w:t xml:space="preserve"> dibuat sebuah fungsi </w:t>
      </w:r>
      <w:r w:rsidR="00E70485">
        <w:t>“</w:t>
      </w:r>
      <w:r w:rsidR="00462FC3">
        <w:t>evaluate</w:t>
      </w:r>
      <w:r w:rsidR="00E70485">
        <w:t>”</w:t>
      </w:r>
      <w:r w:rsidR="00462FC3">
        <w:t xml:space="preserve"> yang menerima tiga parameter:</w:t>
      </w:r>
    </w:p>
    <w:p w14:paraId="7E091B6F" w14:textId="743750FC" w:rsidR="00462FC3" w:rsidRDefault="00E70485" w:rsidP="003809E9">
      <w:pPr>
        <w:pStyle w:val="ListParagraph"/>
        <w:numPr>
          <w:ilvl w:val="0"/>
          <w:numId w:val="66"/>
        </w:numPr>
        <w:ind w:left="686"/>
      </w:pPr>
      <w:r>
        <w:t>“</w:t>
      </w:r>
      <w:r w:rsidR="00462FC3">
        <w:t>model</w:t>
      </w:r>
      <w:r>
        <w:t>”</w:t>
      </w:r>
      <w:r w:rsidR="00462FC3">
        <w:t xml:space="preserve"> = Model yang akan dievaluasi.</w:t>
      </w:r>
    </w:p>
    <w:p w14:paraId="237E61A7" w14:textId="17F73328" w:rsidR="00462FC3" w:rsidRDefault="00E70485" w:rsidP="003809E9">
      <w:pPr>
        <w:pStyle w:val="ListParagraph"/>
        <w:numPr>
          <w:ilvl w:val="0"/>
          <w:numId w:val="66"/>
        </w:numPr>
        <w:ind w:left="686"/>
      </w:pPr>
      <w:r>
        <w:t>“</w:t>
      </w:r>
      <w:r w:rsidR="00462FC3">
        <w:t>df_test</w:t>
      </w:r>
      <w:r>
        <w:t>”</w:t>
      </w:r>
      <w:r w:rsidR="00462FC3">
        <w:t xml:space="preserve"> = DataFrame yang berisi </w:t>
      </w:r>
      <w:r w:rsidR="004E7C36">
        <w:t>data test</w:t>
      </w:r>
      <w:r w:rsidR="00462FC3">
        <w:t>.</w:t>
      </w:r>
    </w:p>
    <w:p w14:paraId="6ACE829E" w14:textId="6E8257CE" w:rsidR="00462FC3" w:rsidRDefault="00E70485" w:rsidP="003809E9">
      <w:pPr>
        <w:pStyle w:val="ListParagraph"/>
        <w:numPr>
          <w:ilvl w:val="0"/>
          <w:numId w:val="66"/>
        </w:numPr>
        <w:ind w:left="686"/>
      </w:pPr>
      <w:r>
        <w:t>“</w:t>
      </w:r>
      <w:r w:rsidR="00462FC3">
        <w:t>batch_size_test</w:t>
      </w:r>
      <w:r>
        <w:t>”</w:t>
      </w:r>
      <w:r w:rsidR="00462FC3">
        <w:t xml:space="preserve"> = Ukuran batch untuk </w:t>
      </w:r>
      <w:r w:rsidR="004E7C36">
        <w:t>data test</w:t>
      </w:r>
      <w:r w:rsidR="00462FC3">
        <w:t xml:space="preserve">. </w:t>
      </w:r>
    </w:p>
    <w:p w14:paraId="1780673B" w14:textId="48880D69" w:rsidR="00462FC3" w:rsidRDefault="00E70485" w:rsidP="003809E9">
      <w:pPr>
        <w:pStyle w:val="ListParagraph"/>
        <w:numPr>
          <w:ilvl w:val="0"/>
          <w:numId w:val="65"/>
        </w:numPr>
        <w:ind w:left="336"/>
      </w:pPr>
      <w:r>
        <w:t>Pembuatan Dataset Test</w:t>
      </w:r>
    </w:p>
    <w:p w14:paraId="560AC699" w14:textId="71E76ADF" w:rsidR="00462FC3" w:rsidRDefault="001E7CA9" w:rsidP="00044DAD">
      <w:pPr>
        <w:pStyle w:val="ListParagraph"/>
        <w:ind w:left="336"/>
      </w:pPr>
      <w:r w:rsidRPr="001E7CA9">
        <w:t>Pada baris nomor 490</w:t>
      </w:r>
      <w:r w:rsidR="00462FC3">
        <w:t xml:space="preserve">, </w:t>
      </w:r>
      <w:r w:rsidR="00E70485">
        <w:t>dataset test</w:t>
      </w:r>
      <w:r w:rsidR="00462FC3">
        <w:t xml:space="preserve"> dibuat menggunakan kelas </w:t>
      </w:r>
      <w:r w:rsidR="00E70485">
        <w:t>“</w:t>
      </w:r>
      <w:r w:rsidR="00462FC3">
        <w:t>DataSequence</w:t>
      </w:r>
      <w:r w:rsidR="00E70485">
        <w:t>”</w:t>
      </w:r>
      <w:r w:rsidR="00462FC3">
        <w:t xml:space="preserve"> dengan </w:t>
      </w:r>
      <w:r w:rsidR="00E70485">
        <w:t>“</w:t>
      </w:r>
      <w:r w:rsidR="00462FC3">
        <w:t>df_test</w:t>
      </w:r>
      <w:r w:rsidR="00E70485">
        <w:t>”</w:t>
      </w:r>
      <w:r w:rsidR="00462FC3">
        <w:t xml:space="preserve"> sebagai parameter. </w:t>
      </w:r>
    </w:p>
    <w:p w14:paraId="70BBDD20" w14:textId="5C3A1A7A" w:rsidR="00462FC3" w:rsidRDefault="00462FC3" w:rsidP="003809E9">
      <w:pPr>
        <w:pStyle w:val="ListParagraph"/>
        <w:numPr>
          <w:ilvl w:val="0"/>
          <w:numId w:val="65"/>
        </w:numPr>
        <w:ind w:left="336"/>
      </w:pPr>
      <w:r>
        <w:t>Pembuatan DataLoader</w:t>
      </w:r>
    </w:p>
    <w:p w14:paraId="48E4F4C7" w14:textId="3266F3AA" w:rsidR="00462FC3" w:rsidRDefault="001E7CA9" w:rsidP="00044DAD">
      <w:pPr>
        <w:pStyle w:val="ListParagraph"/>
        <w:ind w:left="336"/>
      </w:pPr>
      <w:r w:rsidRPr="001E7CA9">
        <w:t>Pada baris nomor 492</w:t>
      </w:r>
      <w:r w:rsidR="00462FC3">
        <w:t xml:space="preserve">, DataLoader dibuat untuk </w:t>
      </w:r>
      <w:r w:rsidR="00E70485">
        <w:t>dataset test</w:t>
      </w:r>
      <w:r w:rsidR="00462FC3">
        <w:t xml:space="preserve"> dengan parameter </w:t>
      </w:r>
      <w:r w:rsidR="00E70485">
        <w:t>“</w:t>
      </w:r>
      <w:r w:rsidR="00462FC3">
        <w:t>num_workers</w:t>
      </w:r>
      <w:r w:rsidR="00AC66D9">
        <w:t xml:space="preserve">” bernilai </w:t>
      </w:r>
      <w:r w:rsidR="00462FC3">
        <w:t xml:space="preserve">4 dan </w:t>
      </w:r>
      <w:r w:rsidR="00E70485">
        <w:t>“</w:t>
      </w:r>
      <w:r w:rsidR="00462FC3">
        <w:t>batch_size</w:t>
      </w:r>
      <w:r w:rsidR="00AC66D9">
        <w:t>” bernilai sesuai dengan yang di tentukan</w:t>
      </w:r>
      <w:r w:rsidR="00462FC3">
        <w:t>.</w:t>
      </w:r>
    </w:p>
    <w:p w14:paraId="4E4F8ACE" w14:textId="7DB9D5EA" w:rsidR="00462FC3" w:rsidRDefault="00462FC3" w:rsidP="003809E9">
      <w:pPr>
        <w:pStyle w:val="ListParagraph"/>
        <w:numPr>
          <w:ilvl w:val="0"/>
          <w:numId w:val="65"/>
        </w:numPr>
        <w:ind w:left="336"/>
      </w:pPr>
      <w:r>
        <w:t>Pengecekan CUDA</w:t>
      </w:r>
    </w:p>
    <w:p w14:paraId="6D193EFC" w14:textId="259A1B94" w:rsidR="00462FC3" w:rsidRDefault="001E7CA9" w:rsidP="00044DAD">
      <w:pPr>
        <w:pStyle w:val="ListParagraph"/>
        <w:ind w:left="336"/>
      </w:pPr>
      <w:r w:rsidRPr="001E7CA9">
        <w:t>Pada baris nomor 494 hingga 495</w:t>
      </w:r>
      <w:r w:rsidR="00462FC3">
        <w:t>, fungsi memeriksa ketersediaan CUDA dan menentukan perangkat (</w:t>
      </w:r>
      <w:r w:rsidR="00E70485">
        <w:t>“</w:t>
      </w:r>
      <w:r w:rsidR="00462FC3">
        <w:t>device</w:t>
      </w:r>
      <w:r w:rsidR="00E70485">
        <w:t>”</w:t>
      </w:r>
      <w:r w:rsidR="00462FC3">
        <w:t xml:space="preserve">) yang akan digunakan untuk evaluasi. </w:t>
      </w:r>
    </w:p>
    <w:p w14:paraId="746659F7" w14:textId="1501460D" w:rsidR="00462FC3" w:rsidRDefault="00462FC3" w:rsidP="003809E9">
      <w:pPr>
        <w:pStyle w:val="ListParagraph"/>
        <w:numPr>
          <w:ilvl w:val="0"/>
          <w:numId w:val="65"/>
        </w:numPr>
        <w:ind w:left="336"/>
      </w:pPr>
      <w:r>
        <w:t>Pemindahan Model ke CUDA (Jika Tersedia)</w:t>
      </w:r>
    </w:p>
    <w:p w14:paraId="03AE229F" w14:textId="739D61AF" w:rsidR="00462FC3" w:rsidRDefault="001E7CA9" w:rsidP="00044DAD">
      <w:pPr>
        <w:pStyle w:val="ListParagraph"/>
        <w:ind w:left="336"/>
      </w:pPr>
      <w:r w:rsidRPr="001E7CA9">
        <w:t>Pada baris 497 hingga 498</w:t>
      </w:r>
      <w:r w:rsidR="00462FC3">
        <w:t xml:space="preserve">, model dipindahkan ke CUDA jika tersedia. </w:t>
      </w:r>
    </w:p>
    <w:p w14:paraId="0D63A2EE" w14:textId="0EBA1CB0" w:rsidR="00462FC3" w:rsidRDefault="00462FC3" w:rsidP="003809E9">
      <w:pPr>
        <w:pStyle w:val="ListParagraph"/>
        <w:numPr>
          <w:ilvl w:val="0"/>
          <w:numId w:val="65"/>
        </w:numPr>
        <w:ind w:left="336"/>
      </w:pPr>
      <w:r>
        <w:t>Inisialisasi List untuk Label Asli dan Prediksi</w:t>
      </w:r>
    </w:p>
    <w:p w14:paraId="1E5D6FE3" w14:textId="62071645" w:rsidR="00462FC3" w:rsidRDefault="001E7CA9" w:rsidP="00044DAD">
      <w:pPr>
        <w:pStyle w:val="ListParagraph"/>
        <w:ind w:left="336"/>
      </w:pPr>
      <w:r w:rsidRPr="001E7CA9">
        <w:t>Pada baris 500 hingga 501</w:t>
      </w:r>
      <w:r w:rsidR="00462FC3">
        <w:t>, dua list (</w:t>
      </w:r>
      <w:r w:rsidR="00E70485">
        <w:t>“</w:t>
      </w:r>
      <w:r w:rsidR="00462FC3">
        <w:t>all_true_labels</w:t>
      </w:r>
      <w:r w:rsidR="00E70485">
        <w:t>”</w:t>
      </w:r>
      <w:r w:rsidR="00462FC3">
        <w:t xml:space="preserve"> dan </w:t>
      </w:r>
      <w:r w:rsidR="00E70485">
        <w:t>“</w:t>
      </w:r>
      <w:r w:rsidR="00462FC3">
        <w:t>all_predicted_labels</w:t>
      </w:r>
      <w:r w:rsidR="00E70485">
        <w:t>”</w:t>
      </w:r>
      <w:r w:rsidR="00462FC3">
        <w:t xml:space="preserve">) diinisialisasi untuk menyimpan label asli dan prediksi. </w:t>
      </w:r>
    </w:p>
    <w:p w14:paraId="14C37975" w14:textId="22739EB6" w:rsidR="00462FC3" w:rsidRDefault="00462FC3" w:rsidP="003809E9">
      <w:pPr>
        <w:pStyle w:val="ListParagraph"/>
        <w:numPr>
          <w:ilvl w:val="0"/>
          <w:numId w:val="65"/>
        </w:numPr>
        <w:ind w:left="336"/>
      </w:pPr>
      <w:r>
        <w:t>Loop Melalui DataLoader Uji</w:t>
      </w:r>
    </w:p>
    <w:p w14:paraId="14EFAFA7" w14:textId="02797525" w:rsidR="00462FC3" w:rsidRDefault="001E7CA9" w:rsidP="00044DAD">
      <w:pPr>
        <w:pStyle w:val="ListParagraph"/>
        <w:ind w:left="336"/>
      </w:pPr>
      <w:r w:rsidRPr="001E7CA9">
        <w:t>Pada baris 503 hingga 520</w:t>
      </w:r>
      <w:r w:rsidR="00462FC3">
        <w:t>, terdapat loop utama untu</w:t>
      </w:r>
      <w:r w:rsidR="00AC66D9">
        <w:t>k iterasi berdasarkan DataLoader test</w:t>
      </w:r>
      <w:r w:rsidR="00462FC3">
        <w:t>:</w:t>
      </w:r>
    </w:p>
    <w:p w14:paraId="5DB037F8" w14:textId="108EEAD6" w:rsidR="00462FC3" w:rsidRDefault="001E7CA9" w:rsidP="003809E9">
      <w:pPr>
        <w:pStyle w:val="ListParagraph"/>
        <w:numPr>
          <w:ilvl w:val="0"/>
          <w:numId w:val="67"/>
        </w:numPr>
        <w:ind w:left="728"/>
      </w:pPr>
      <w:r>
        <w:t>Pada baris 504</w:t>
      </w:r>
      <w:r w:rsidR="00AC66D9">
        <w:t xml:space="preserve"> hingga </w:t>
      </w:r>
      <w:r>
        <w:t>506</w:t>
      </w:r>
      <w:r w:rsidR="00462FC3">
        <w:t>, data dan label dipindahkan ke perangkat (</w:t>
      </w:r>
      <w:r w:rsidR="00E70485">
        <w:t>“</w:t>
      </w:r>
      <w:r w:rsidR="00462FC3">
        <w:t>device</w:t>
      </w:r>
      <w:r w:rsidR="00E70485">
        <w:t>”</w:t>
      </w:r>
      <w:r w:rsidR="00462FC3">
        <w:t>).</w:t>
      </w:r>
    </w:p>
    <w:p w14:paraId="1D214A17" w14:textId="5B5844F6" w:rsidR="00462FC3" w:rsidRDefault="001E7CA9" w:rsidP="003809E9">
      <w:pPr>
        <w:pStyle w:val="ListParagraph"/>
        <w:numPr>
          <w:ilvl w:val="0"/>
          <w:numId w:val="67"/>
        </w:numPr>
        <w:ind w:left="728"/>
      </w:pPr>
      <w:r>
        <w:t>Pada baris 508</w:t>
      </w:r>
      <w:r w:rsidR="00462FC3">
        <w:t xml:space="preserve">, model dievaluasi pada batch </w:t>
      </w:r>
      <w:r w:rsidR="004E7C36">
        <w:t>data test</w:t>
      </w:r>
      <w:r w:rsidR="00462FC3">
        <w:t xml:space="preserve"> dan menghasilkan </w:t>
      </w:r>
      <w:r w:rsidR="00E70485">
        <w:t>“</w:t>
      </w:r>
      <w:r w:rsidR="00462FC3">
        <w:t>loss</w:t>
      </w:r>
      <w:r w:rsidR="00E70485">
        <w:t>”</w:t>
      </w:r>
      <w:r w:rsidR="00462FC3">
        <w:t xml:space="preserve"> dan </w:t>
      </w:r>
      <w:r w:rsidR="00E70485">
        <w:t>“</w:t>
      </w:r>
      <w:r w:rsidR="00462FC3">
        <w:t>logits</w:t>
      </w:r>
      <w:r w:rsidR="00E70485">
        <w:t>”</w:t>
      </w:r>
      <w:r w:rsidR="00462FC3">
        <w:t>.</w:t>
      </w:r>
    </w:p>
    <w:p w14:paraId="325A04AF" w14:textId="432AABA2" w:rsidR="00462FC3" w:rsidRDefault="001E7CA9" w:rsidP="003809E9">
      <w:pPr>
        <w:pStyle w:val="ListParagraph"/>
        <w:numPr>
          <w:ilvl w:val="0"/>
          <w:numId w:val="67"/>
        </w:numPr>
        <w:ind w:left="728"/>
      </w:pPr>
      <w:r>
        <w:t>Pada baris 510</w:t>
      </w:r>
      <w:r w:rsidR="00AC66D9">
        <w:t xml:space="preserve"> hingga </w:t>
      </w:r>
      <w:r>
        <w:t>517</w:t>
      </w:r>
      <w:r w:rsidR="00462FC3">
        <w:t>, untuk setiap prediksi dalam batch:</w:t>
      </w:r>
    </w:p>
    <w:p w14:paraId="7012AA49" w14:textId="3B5F3B6F" w:rsidR="00462FC3" w:rsidRDefault="001E7CA9" w:rsidP="003809E9">
      <w:pPr>
        <w:pStyle w:val="ListParagraph"/>
        <w:numPr>
          <w:ilvl w:val="1"/>
          <w:numId w:val="67"/>
        </w:numPr>
        <w:ind w:left="1092"/>
      </w:pPr>
      <w:r>
        <w:t>Pada baris 511 hingga 512</w:t>
      </w:r>
      <w:r w:rsidR="00462FC3">
        <w:t xml:space="preserve">, </w:t>
      </w:r>
      <w:r w:rsidR="00E70485">
        <w:t>“</w:t>
      </w:r>
      <w:r w:rsidR="00462FC3">
        <w:t>logits</w:t>
      </w:r>
      <w:r w:rsidR="00E70485">
        <w:t>”</w:t>
      </w:r>
      <w:r w:rsidR="00462FC3">
        <w:t xml:space="preserve"> dan </w:t>
      </w:r>
      <w:r w:rsidR="00E70485">
        <w:t>“</w:t>
      </w:r>
      <w:r w:rsidR="00462FC3">
        <w:t>label</w:t>
      </w:r>
      <w:r w:rsidR="00E70485">
        <w:t>”</w:t>
      </w:r>
      <w:r w:rsidR="00462FC3">
        <w:t xml:space="preserve"> yang relevan (bukan -100) diambil.</w:t>
      </w:r>
    </w:p>
    <w:p w14:paraId="77B6D075" w14:textId="59048D4E" w:rsidR="00462FC3" w:rsidRDefault="00462FC3" w:rsidP="003809E9">
      <w:pPr>
        <w:pStyle w:val="ListParagraph"/>
        <w:numPr>
          <w:ilvl w:val="1"/>
          <w:numId w:val="67"/>
        </w:numPr>
        <w:ind w:left="1092"/>
      </w:pPr>
      <w:r>
        <w:t>Pada bar</w:t>
      </w:r>
      <w:r w:rsidR="001E7CA9">
        <w:t>is 514</w:t>
      </w:r>
      <w:r>
        <w:t xml:space="preserve">, prediksi dihasilkan dengan mengambil </w:t>
      </w:r>
      <w:r w:rsidR="00AC66D9">
        <w:t>nilai tertinggi pada setiap vector</w:t>
      </w:r>
      <w:r>
        <w:t xml:space="preserve"> dari </w:t>
      </w:r>
      <w:r w:rsidR="00E70485">
        <w:t>“</w:t>
      </w:r>
      <w:r>
        <w:t>logits</w:t>
      </w:r>
      <w:r w:rsidR="00E70485">
        <w:t>”</w:t>
      </w:r>
      <w:r>
        <w:t>.</w:t>
      </w:r>
    </w:p>
    <w:p w14:paraId="34733638" w14:textId="24E25F54" w:rsidR="00462FC3" w:rsidRDefault="001E7CA9" w:rsidP="003809E9">
      <w:pPr>
        <w:pStyle w:val="ListParagraph"/>
        <w:numPr>
          <w:ilvl w:val="1"/>
          <w:numId w:val="67"/>
        </w:numPr>
        <w:ind w:left="1092"/>
      </w:pPr>
      <w:r>
        <w:t>Pada baris 516 hingga 517</w:t>
      </w:r>
      <w:r w:rsidR="00462FC3">
        <w:t xml:space="preserve">, label dan prediksi diubah menjadi bentuk asli (bukan indeks) dan ditambahkan ke list </w:t>
      </w:r>
      <w:r w:rsidR="00E70485">
        <w:t>“</w:t>
      </w:r>
      <w:r w:rsidR="00462FC3">
        <w:t>all_true_labels</w:t>
      </w:r>
      <w:r w:rsidR="00E70485">
        <w:t>”</w:t>
      </w:r>
      <w:r w:rsidR="00462FC3">
        <w:t xml:space="preserve"> dan </w:t>
      </w:r>
      <w:r w:rsidR="00E70485">
        <w:t>“</w:t>
      </w:r>
      <w:r w:rsidR="00462FC3">
        <w:t>all_predicted_labels</w:t>
      </w:r>
      <w:r w:rsidR="00E70485">
        <w:t>”</w:t>
      </w:r>
      <w:r w:rsidR="00462FC3">
        <w:t>.</w:t>
      </w:r>
    </w:p>
    <w:p w14:paraId="046DA53C" w14:textId="085A6416" w:rsidR="00462FC3" w:rsidRDefault="00462FC3" w:rsidP="003809E9">
      <w:pPr>
        <w:pStyle w:val="ListParagraph"/>
        <w:numPr>
          <w:ilvl w:val="0"/>
          <w:numId w:val="65"/>
        </w:numPr>
        <w:ind w:left="336"/>
      </w:pPr>
      <w:r>
        <w:t>Menghitung dan Menampilkan Laporan Evaluasi</w:t>
      </w:r>
    </w:p>
    <w:p w14:paraId="3D0B7130" w14:textId="43781E1A" w:rsidR="00462FC3" w:rsidRDefault="00D45EC5" w:rsidP="00044DAD">
      <w:pPr>
        <w:pStyle w:val="ListParagraph"/>
        <w:ind w:left="336"/>
      </w:pPr>
      <w:r w:rsidRPr="00D45EC5">
        <w:t>Pada baris 522 hingga 526</w:t>
      </w:r>
      <w:r w:rsidR="00462FC3">
        <w:t xml:space="preserve">, laporan evaluasi dihitung menggunakan </w:t>
      </w:r>
      <w:r w:rsidR="00E70485">
        <w:t>“</w:t>
      </w:r>
      <w:r w:rsidR="00462FC3">
        <w:t>classification_report</w:t>
      </w:r>
      <w:r w:rsidR="00E70485">
        <w:t>”</w:t>
      </w:r>
      <w:r w:rsidR="00462FC3">
        <w:t xml:space="preserve"> dari scikit-learn:</w:t>
      </w:r>
    </w:p>
    <w:p w14:paraId="630A5C69" w14:textId="780A6421" w:rsidR="00462FC3" w:rsidRDefault="00D45EC5" w:rsidP="003809E9">
      <w:pPr>
        <w:pStyle w:val="ListParagraph"/>
        <w:numPr>
          <w:ilvl w:val="0"/>
          <w:numId w:val="68"/>
        </w:numPr>
        <w:ind w:left="728"/>
      </w:pPr>
      <w:r>
        <w:t>Pada baris 523</w:t>
      </w:r>
      <w:r w:rsidR="00462FC3">
        <w:t xml:space="preserve">, </w:t>
      </w:r>
      <w:r w:rsidR="00951D12">
        <w:t>hasil evaluasi hanya utntuk di cetak</w:t>
      </w:r>
      <w:r w:rsidR="00462FC3">
        <w:t>.</w:t>
      </w:r>
    </w:p>
    <w:p w14:paraId="73E01C3B" w14:textId="4C2B60DF" w:rsidR="00462FC3" w:rsidRDefault="00D45EC5" w:rsidP="003809E9">
      <w:pPr>
        <w:pStyle w:val="ListParagraph"/>
        <w:numPr>
          <w:ilvl w:val="0"/>
          <w:numId w:val="68"/>
        </w:numPr>
        <w:ind w:left="728"/>
      </w:pPr>
      <w:r>
        <w:t>Pada baris 524</w:t>
      </w:r>
      <w:r w:rsidR="00462FC3">
        <w:t xml:space="preserve">, </w:t>
      </w:r>
      <w:r w:rsidR="00951D12">
        <w:t xml:space="preserve">hasil </w:t>
      </w:r>
      <w:r w:rsidR="00462FC3">
        <w:t xml:space="preserve">evaluasi dihitung </w:t>
      </w:r>
      <w:r w:rsidR="00951D12">
        <w:t xml:space="preserve">dan digunakan sebagai nilai yang di kembalikan sehingga terdapat parameter </w:t>
      </w:r>
      <w:r w:rsidR="00E70485">
        <w:t>“</w:t>
      </w:r>
      <w:r w:rsidR="00462FC3">
        <w:t>output_dict=True</w:t>
      </w:r>
      <w:r w:rsidR="00E70485">
        <w:t>”</w:t>
      </w:r>
      <w:r w:rsidR="00462FC3">
        <w:t>.</w:t>
      </w:r>
    </w:p>
    <w:p w14:paraId="77BCE534" w14:textId="24F56E4B" w:rsidR="00263DC1" w:rsidRDefault="00D45EC5" w:rsidP="003809E9">
      <w:pPr>
        <w:pStyle w:val="ListParagraph"/>
        <w:numPr>
          <w:ilvl w:val="0"/>
          <w:numId w:val="68"/>
        </w:numPr>
        <w:ind w:left="728"/>
      </w:pPr>
      <w:r>
        <w:t>Pada baris 525</w:t>
      </w:r>
      <w:r w:rsidR="00951D12">
        <w:t xml:space="preserve"> hingga </w:t>
      </w:r>
      <w:r>
        <w:t>526</w:t>
      </w:r>
      <w:r w:rsidR="00462FC3">
        <w:t>, laporan evaluasi dicetak dengan metrik p</w:t>
      </w:r>
      <w:r w:rsidR="00951D12">
        <w:t>recision, recall, dan F1-score.</w:t>
      </w:r>
    </w:p>
    <w:p w14:paraId="2404DBB9" w14:textId="02713F2C" w:rsidR="00462FC3" w:rsidRDefault="00462FC3" w:rsidP="003809E9">
      <w:pPr>
        <w:pStyle w:val="ListParagraph"/>
        <w:numPr>
          <w:ilvl w:val="0"/>
          <w:numId w:val="65"/>
        </w:numPr>
        <w:ind w:left="336"/>
      </w:pPr>
      <w:r>
        <w:t>Mengembalikan Metrik Evaluasi</w:t>
      </w:r>
    </w:p>
    <w:p w14:paraId="48F01921" w14:textId="6358409C" w:rsidR="00791C09" w:rsidRDefault="00D45EC5" w:rsidP="00044DAD">
      <w:pPr>
        <w:pStyle w:val="ListParagraph"/>
        <w:ind w:left="336"/>
      </w:pPr>
      <w:r w:rsidRPr="00D45EC5">
        <w:t>Pada baris 528</w:t>
      </w:r>
      <w:r w:rsidR="00462FC3">
        <w:t>, fungsi mengembalikan dictionary metrik evaluasi yang berisi p</w:t>
      </w:r>
      <w:r w:rsidR="00791C09">
        <w:t>recision, recall, dan F1-score.</w:t>
      </w:r>
    </w:p>
    <w:p w14:paraId="4BB38A65" w14:textId="6439EE5B" w:rsidR="00985F53" w:rsidRDefault="00985F53" w:rsidP="00044DAD">
      <w:pPr>
        <w:pStyle w:val="ListParagraph"/>
        <w:ind w:left="336"/>
      </w:pPr>
    </w:p>
    <w:p w14:paraId="1D7A0C3A" w14:textId="77777777" w:rsidR="00985F53" w:rsidRDefault="00985F53" w:rsidP="00044DAD">
      <w:pPr>
        <w:pStyle w:val="ListParagraph"/>
        <w:ind w:left="336"/>
      </w:pPr>
    </w:p>
    <w:p w14:paraId="01BBB9D5" w14:textId="590518A7" w:rsidR="00791C09" w:rsidRDefault="00791C09" w:rsidP="00791C09">
      <w:pPr>
        <w:pStyle w:val="Heading4"/>
      </w:pPr>
      <w:r>
        <w:t>Fungsi Evaluate One Text</w:t>
      </w:r>
    </w:p>
    <w:p w14:paraId="338F9D61" w14:textId="21DF91E3" w:rsidR="00C53651" w:rsidRPr="00C53651" w:rsidRDefault="00C53651" w:rsidP="00C53651">
      <w:pPr>
        <w:pStyle w:val="Caption"/>
        <w:jc w:val="center"/>
        <w:rPr>
          <w:i w:val="0"/>
          <w:color w:val="auto"/>
          <w:sz w:val="24"/>
          <w:szCs w:val="24"/>
        </w:rPr>
      </w:pPr>
      <w:bookmarkStart w:id="228" w:name="_Toc172830913"/>
      <w:r w:rsidRPr="00C53651">
        <w:rPr>
          <w:i w:val="0"/>
          <w:color w:val="auto"/>
          <w:sz w:val="24"/>
          <w:szCs w:val="24"/>
        </w:rPr>
        <w:t xml:space="preserve">Kode 4. </w:t>
      </w:r>
      <w:r w:rsidRPr="00C53651">
        <w:rPr>
          <w:i w:val="0"/>
          <w:color w:val="auto"/>
          <w:sz w:val="24"/>
          <w:szCs w:val="24"/>
        </w:rPr>
        <w:fldChar w:fldCharType="begin"/>
      </w:r>
      <w:r w:rsidRPr="00C53651">
        <w:rPr>
          <w:i w:val="0"/>
          <w:color w:val="auto"/>
          <w:sz w:val="24"/>
          <w:szCs w:val="24"/>
        </w:rPr>
        <w:instrText xml:space="preserve"> SEQ Kode_4. \* ARABIC </w:instrText>
      </w:r>
      <w:r w:rsidRPr="00C53651">
        <w:rPr>
          <w:i w:val="0"/>
          <w:color w:val="auto"/>
          <w:sz w:val="24"/>
          <w:szCs w:val="24"/>
        </w:rPr>
        <w:fldChar w:fldCharType="separate"/>
      </w:r>
      <w:r w:rsidR="007924A3">
        <w:rPr>
          <w:i w:val="0"/>
          <w:noProof/>
          <w:color w:val="auto"/>
          <w:sz w:val="24"/>
          <w:szCs w:val="24"/>
        </w:rPr>
        <w:t>28</w:t>
      </w:r>
      <w:r w:rsidRPr="00C53651">
        <w:rPr>
          <w:i w:val="0"/>
          <w:color w:val="auto"/>
          <w:sz w:val="24"/>
          <w:szCs w:val="24"/>
        </w:rPr>
        <w:fldChar w:fldCharType="end"/>
      </w:r>
      <w:r w:rsidRPr="00C53651">
        <w:rPr>
          <w:i w:val="0"/>
          <w:color w:val="auto"/>
          <w:sz w:val="24"/>
          <w:szCs w:val="24"/>
        </w:rPr>
        <w:t xml:space="preserve"> Fungsi Evaluate One Text</w:t>
      </w:r>
      <w:bookmarkEnd w:id="228"/>
    </w:p>
    <w:tbl>
      <w:tblPr>
        <w:tblStyle w:val="TableGrid"/>
        <w:tblW w:w="0" w:type="auto"/>
        <w:tblLook w:val="04A0" w:firstRow="1" w:lastRow="0" w:firstColumn="1" w:lastColumn="0" w:noHBand="0" w:noVBand="1"/>
      </w:tblPr>
      <w:tblGrid>
        <w:gridCol w:w="7928"/>
      </w:tblGrid>
      <w:tr w:rsidR="00791C09" w:rsidRPr="00791C09" w14:paraId="54A61907" w14:textId="77777777" w:rsidTr="00791C09">
        <w:trPr>
          <w:hidden/>
        </w:trPr>
        <w:tc>
          <w:tcPr>
            <w:tcW w:w="7928" w:type="dxa"/>
          </w:tcPr>
          <w:p w14:paraId="2225434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5C7A26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76501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F9F0C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84A4BF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9425F5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37C5DC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66B05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8698FB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C2B58E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25CFF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7A18ED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B407B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DCB8F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A111E3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C2A8CA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E71902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4ADD9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0020D4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C7B34C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058DEF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08461D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D07BB6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E9249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8B6566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6BD870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6CA4E0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FC6F5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F6CE1E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208468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FED33E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03BAD5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DF9512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CDFF3D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8B56FA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0CBCD0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2FD3DE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BE012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F88D14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52290D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E8289F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B9A344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8B35E7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BE47E8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9DFBAB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C6C3A1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E62C96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E5446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6D3536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167379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04538A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6146D7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FF6853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F854C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2005D9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F33E0F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E70AB9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6D88D0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D66DE1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97B5DE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B2D278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8F60DD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E49AEE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39015F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662867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DD119C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364F15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E00754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7307FD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7F7193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2FCF87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47C422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0F9262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39290D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D6D8F2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C705BE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4222AA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C0D9D0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42A58C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20062E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D466D6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998421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751BB5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472FF3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A9BF69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357443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44D10B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3DE2E1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88338A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0F7780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0FC646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6E8E0A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41B445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A1D22A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F3767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98DC27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8F6490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926E3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8F4F90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42F03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72EFA5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2EB6BA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CFCC42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16AD05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0DBA67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A81699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8FA4F1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7BBF6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7081BF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F22D0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6405C4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24216E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D98D65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877F83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D70FA6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3C9D97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B497C8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A200F5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8BB514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8D84BD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2F6DB0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0A66BC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056D82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752261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F90131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DE124E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4AF62A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6D5FB5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79C6C4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D03D50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214D70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E77827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EC3041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0A3706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40D424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CC1E62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6A0B82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578141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437E26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478014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FD6AE8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393A6E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808323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EAFDE5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A1EBC6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94DE2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304BD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56888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1CC75E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4053D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E59D4E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D70691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DC1457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46D762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E9DA88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7446E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4A7A2B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46C32D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DAF616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CBD3BE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22597D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73FBC9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EE6914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0D66F6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714A69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7E43DA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28F1F0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EB065F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75FB01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5DE572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03E89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0938D4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94A969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12FE8D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F1B841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B527F6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9396AB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0CF6AD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726A61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163B29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5A21DC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6D531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15F2B9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ED0CD3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4F8DB5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982C1D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B67BE2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CF0CB7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B25BB3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43ECCA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AE1C27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FB1612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EFCE50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F9D851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1B6457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B165F9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CFDF27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FAC104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596BCE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E8FF5F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CD64E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4486FC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2C4FCF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A49462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E79437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7344BA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C2CC65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7E2ADD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ACBEFD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024D88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86AB28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878799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F34C5C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8D65C6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3A30F2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3A962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E56964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7F876D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23DC7B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4F6507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69FDE7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0B6A8F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429F70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3ABEF5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930F88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2382B2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D58FC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41CF3A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862636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73D7D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D57B0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3BC24C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D1F778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457820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697E97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2A1C01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B3D4BE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5BE22B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8861DD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5F6CAD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F8FFC6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4DAFA6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28C972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B43D9A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77E746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B298A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FE4065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0BAEBD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02D264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2F839E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0D2C15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C7AFD4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902BC6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9749D6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A58A9B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22C57E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328473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E704C6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25F803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BC263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EE3496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AE8DAB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16684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82BE81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02A85A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FD3E54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3D6F2E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8FEEEA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5CA0C3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1FA987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6ADFA0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8D58AC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977F16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1C279E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D365B0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231F3D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D14C2D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B44F4C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A7C57A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AAA44D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BB7365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AC965E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F4F942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C38A04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8AB40A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4A1734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1783E3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5CCAC2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3D35D8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11B05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52929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5D4B2D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C863E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EA9264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F796CA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4ECED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6197ED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ED1DE6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2C61BF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F2AAF0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D8C5FC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E2FE14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8E2223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95F9BA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DD611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8625DC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6BEDAA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96AA1E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16728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EBBF99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7C708A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53A4A6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22ECA2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8B416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B92C09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CD9E57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1BCDE4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ADFA01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E69EEA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14BC13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1A2336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2BA823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04953A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BCB806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BCA49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07769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E60656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A647A4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B53A60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FE3D86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4C0159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33BBCF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A9DC9D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7D6772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2CEAAF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596A7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978585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C13F16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3B8DC2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B793E2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063ACF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F00EC7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E1E503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C3C33B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C37E59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32EE06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7AE055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63F6A8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C8DE89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80D11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0EB0F6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329E1B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27CEF6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E050C9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9DC816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615081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5C3226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7B1493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E69952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2E3437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891FE7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C43E75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0AF9DE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8BDCD2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12E372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7DE5FE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E9DD20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00B0AA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B40A23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92C8C6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8B0AF3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0FF16E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9A9FF3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A12E28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368CD5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589D7F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D2A5AD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9EC117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471BF4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EC02D5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EE471A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70DD7A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D523E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1B7CBD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0CFC99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AA2E86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DFC36B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B8D3C7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BB059E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1A98D3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2CB3B4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307F5B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D5C735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8D960F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F6F94A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D25885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A9B3C6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2D83E0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A11BF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8A1C16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3D13BC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9B1D2E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5786A8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6BBD0A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5A7FD8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7AECDE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E239CD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D9536A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11A0E5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21AA6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F08722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372E86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5FEF50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7EEAFE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15515A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7EE1C9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D440E7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F922A4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74BB31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956AEE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32D9A1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CF2C49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7BF6AA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44FDFB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659AD6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179197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8AAD3C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8E44E8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B3B5BF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DE2972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FE9EF6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320AE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29B7AB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8DC89F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35439B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E6709A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1D5C8F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58C720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2EB13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EFD396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BC8A1E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FA7BA6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6997C7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673C15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5AA04E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470788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748CA9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350269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97911C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E3FE82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5A5DDF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DC89F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6D31BC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ECE830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FA6EB1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D43E21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206B6F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161E55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9D3034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0FC848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BDD5A9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3A3D6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D9767E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2FFDE0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6E8899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EFB9D8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2F9523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1F709E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68270D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D3D323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CB2DD7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1EEFD0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A7A440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32CF45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6C3FC7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5DB19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45711B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54EC59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17947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69747C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68DC35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6B5A71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3E8520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7A7A75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AA60A6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6A3A4E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FC3ABF6"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37CF6F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7E6DDE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D05F12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9CBC0E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BE185D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F77216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FD687E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24F496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0568CE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27DD727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F902EDF"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738382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581FF7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5136B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7FAC528"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D8D47E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A3421C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B82155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8AF955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4B8BDD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B62F14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E9A877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1F83D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8D14ED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1197BC1"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B8127F0"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589AFA5"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ED0774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C9CDB4E"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2255B74"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4ED107D"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0568FEE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5DD9BDC"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729BF203"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5AA0BBA"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10BBED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3827B43B"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DFB6857"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4C83222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5C4CBD32"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19F10D89" w14:textId="77777777" w:rsidR="000314A1" w:rsidRPr="000314A1" w:rsidRDefault="000314A1" w:rsidP="003809E9">
            <w:pPr>
              <w:pStyle w:val="ListParagraph"/>
              <w:numPr>
                <w:ilvl w:val="0"/>
                <w:numId w:val="70"/>
              </w:numPr>
              <w:spacing w:before="100" w:beforeAutospacing="1" w:line="240" w:lineRule="auto"/>
              <w:ind w:left="356"/>
              <w:contextualSpacing w:val="0"/>
              <w:jc w:val="left"/>
              <w:rPr>
                <w:rFonts w:ascii="Lucida Console" w:eastAsia="Times New Roman" w:hAnsi="Lucida Console" w:cs="Times New Roman"/>
                <w:vanish/>
                <w:color w:val="0000FF"/>
                <w:sz w:val="16"/>
                <w:szCs w:val="16"/>
              </w:rPr>
            </w:pPr>
          </w:p>
          <w:p w14:paraId="6543CD7A" w14:textId="0703055A"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FF"/>
                <w:sz w:val="16"/>
                <w:szCs w:val="16"/>
              </w:rPr>
              <w:t>def</w:t>
            </w: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A31515"/>
                <w:sz w:val="16"/>
                <w:szCs w:val="16"/>
              </w:rPr>
              <w:t>align_word_ids</w:t>
            </w:r>
            <w:r w:rsidRPr="00791C09">
              <w:rPr>
                <w:rFonts w:ascii="Lucida Console" w:eastAsia="Times New Roman" w:hAnsi="Lucida Console" w:cs="Times New Roman"/>
                <w:color w:val="000000"/>
                <w:sz w:val="16"/>
                <w:szCs w:val="16"/>
              </w:rPr>
              <w:t>(texts):</w:t>
            </w:r>
          </w:p>
          <w:p w14:paraId="752E9B75"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180EC50D"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tokenized_inputs = tokenizer(texts, padding=</w:t>
            </w:r>
            <w:r w:rsidRPr="00791C09">
              <w:rPr>
                <w:rFonts w:ascii="Lucida Console" w:eastAsia="Times New Roman" w:hAnsi="Lucida Console" w:cs="Times New Roman"/>
                <w:color w:val="A31515"/>
                <w:sz w:val="16"/>
                <w:szCs w:val="16"/>
              </w:rPr>
              <w:t>'max_length'</w:t>
            </w:r>
            <w:r w:rsidRPr="00791C09">
              <w:rPr>
                <w:rFonts w:ascii="Lucida Console" w:eastAsia="Times New Roman" w:hAnsi="Lucida Console" w:cs="Times New Roman"/>
                <w:color w:val="000000"/>
                <w:sz w:val="16"/>
                <w:szCs w:val="16"/>
              </w:rPr>
              <w:t>, max_length=512, truncation=</w:t>
            </w:r>
            <w:r w:rsidRPr="00791C09">
              <w:rPr>
                <w:rFonts w:ascii="Lucida Console" w:eastAsia="Times New Roman" w:hAnsi="Lucida Console" w:cs="Times New Roman"/>
                <w:color w:val="A31515"/>
                <w:sz w:val="16"/>
                <w:szCs w:val="16"/>
              </w:rPr>
              <w:t>True</w:t>
            </w:r>
            <w:r w:rsidRPr="00791C09">
              <w:rPr>
                <w:rFonts w:ascii="Lucida Console" w:eastAsia="Times New Roman" w:hAnsi="Lucida Console" w:cs="Times New Roman"/>
                <w:color w:val="000000"/>
                <w:sz w:val="16"/>
                <w:szCs w:val="16"/>
              </w:rPr>
              <w:t>)</w:t>
            </w:r>
          </w:p>
          <w:p w14:paraId="09AA4CC8"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65504BF4"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ord_ids = tokenized_inputs.word_ids()</w:t>
            </w:r>
          </w:p>
          <w:p w14:paraId="547EAB6D"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1A8361FF"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previous_word_idx = </w:t>
            </w:r>
            <w:r w:rsidRPr="00791C09">
              <w:rPr>
                <w:rFonts w:ascii="Lucida Console" w:eastAsia="Times New Roman" w:hAnsi="Lucida Console" w:cs="Times New Roman"/>
                <w:color w:val="A31515"/>
                <w:sz w:val="16"/>
                <w:szCs w:val="16"/>
              </w:rPr>
              <w:t>None</w:t>
            </w:r>
          </w:p>
          <w:p w14:paraId="3D532E9B"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abel_ids = []</w:t>
            </w:r>
          </w:p>
          <w:p w14:paraId="3B2FC846"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332308B6"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for</w:t>
            </w:r>
            <w:r w:rsidRPr="00791C09">
              <w:rPr>
                <w:rFonts w:ascii="Lucida Console" w:eastAsia="Times New Roman" w:hAnsi="Lucida Console" w:cs="Times New Roman"/>
                <w:color w:val="000000"/>
                <w:sz w:val="16"/>
                <w:szCs w:val="16"/>
              </w:rPr>
              <w:t xml:space="preserve"> word_idx </w:t>
            </w:r>
            <w:r w:rsidRPr="00791C09">
              <w:rPr>
                <w:rFonts w:ascii="Lucida Console" w:eastAsia="Times New Roman" w:hAnsi="Lucida Console" w:cs="Times New Roman"/>
                <w:color w:val="0000FF"/>
                <w:sz w:val="16"/>
                <w:szCs w:val="16"/>
              </w:rPr>
              <w:t>in</w:t>
            </w:r>
            <w:r w:rsidRPr="00791C09">
              <w:rPr>
                <w:rFonts w:ascii="Lucida Console" w:eastAsia="Times New Roman" w:hAnsi="Lucida Console" w:cs="Times New Roman"/>
                <w:color w:val="000000"/>
                <w:sz w:val="16"/>
                <w:szCs w:val="16"/>
              </w:rPr>
              <w:t xml:space="preserve"> word_ids:</w:t>
            </w:r>
          </w:p>
          <w:p w14:paraId="6211FB71"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66E80945"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if</w:t>
            </w:r>
            <w:r w:rsidRPr="00791C09">
              <w:rPr>
                <w:rFonts w:ascii="Lucida Console" w:eastAsia="Times New Roman" w:hAnsi="Lucida Console" w:cs="Times New Roman"/>
                <w:color w:val="000000"/>
                <w:sz w:val="16"/>
                <w:szCs w:val="16"/>
              </w:rPr>
              <w:t xml:space="preserve"> word_idx </w:t>
            </w:r>
            <w:r w:rsidRPr="00791C09">
              <w:rPr>
                <w:rFonts w:ascii="Lucida Console" w:eastAsia="Times New Roman" w:hAnsi="Lucida Console" w:cs="Times New Roman"/>
                <w:color w:val="0000FF"/>
                <w:sz w:val="16"/>
                <w:szCs w:val="16"/>
              </w:rPr>
              <w:t>is</w:t>
            </w: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A31515"/>
                <w:sz w:val="16"/>
                <w:szCs w:val="16"/>
              </w:rPr>
              <w:t>None</w:t>
            </w:r>
            <w:r w:rsidRPr="00791C09">
              <w:rPr>
                <w:rFonts w:ascii="Lucida Console" w:eastAsia="Times New Roman" w:hAnsi="Lucida Console" w:cs="Times New Roman"/>
                <w:color w:val="000000"/>
                <w:sz w:val="16"/>
                <w:szCs w:val="16"/>
              </w:rPr>
              <w:t>:</w:t>
            </w:r>
          </w:p>
          <w:p w14:paraId="6EB8997E"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abel_ids.append(-100)</w:t>
            </w:r>
          </w:p>
          <w:p w14:paraId="3AE57986"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1073E22C"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elif</w:t>
            </w:r>
            <w:r w:rsidRPr="00791C09">
              <w:rPr>
                <w:rFonts w:ascii="Lucida Console" w:eastAsia="Times New Roman" w:hAnsi="Lucida Console" w:cs="Times New Roman"/>
                <w:color w:val="000000"/>
                <w:sz w:val="16"/>
                <w:szCs w:val="16"/>
              </w:rPr>
              <w:t xml:space="preserve"> word_idx != previous_word_idx:</w:t>
            </w:r>
          </w:p>
          <w:p w14:paraId="48B87951"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try</w:t>
            </w:r>
            <w:r w:rsidRPr="00791C09">
              <w:rPr>
                <w:rFonts w:ascii="Lucida Console" w:eastAsia="Times New Roman" w:hAnsi="Lucida Console" w:cs="Times New Roman"/>
                <w:color w:val="000000"/>
                <w:sz w:val="16"/>
                <w:szCs w:val="16"/>
              </w:rPr>
              <w:t>:</w:t>
            </w:r>
          </w:p>
          <w:p w14:paraId="6812EF44"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abel_ids.append(1)</w:t>
            </w:r>
          </w:p>
          <w:p w14:paraId="3971F18C"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except</w:t>
            </w:r>
            <w:r w:rsidRPr="00791C09">
              <w:rPr>
                <w:rFonts w:ascii="Lucida Console" w:eastAsia="Times New Roman" w:hAnsi="Lucida Console" w:cs="Times New Roman"/>
                <w:color w:val="000000"/>
                <w:sz w:val="16"/>
                <w:szCs w:val="16"/>
              </w:rPr>
              <w:t>:</w:t>
            </w:r>
          </w:p>
          <w:p w14:paraId="634C6CA3"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abel_ids.append(-100)</w:t>
            </w:r>
          </w:p>
          <w:p w14:paraId="05F08ED2"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else</w:t>
            </w:r>
            <w:r w:rsidRPr="00791C09">
              <w:rPr>
                <w:rFonts w:ascii="Lucida Console" w:eastAsia="Times New Roman" w:hAnsi="Lucida Console" w:cs="Times New Roman"/>
                <w:color w:val="000000"/>
                <w:sz w:val="16"/>
                <w:szCs w:val="16"/>
              </w:rPr>
              <w:t>:</w:t>
            </w:r>
          </w:p>
          <w:p w14:paraId="78A3CD73"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try</w:t>
            </w:r>
            <w:r w:rsidRPr="00791C09">
              <w:rPr>
                <w:rFonts w:ascii="Lucida Console" w:eastAsia="Times New Roman" w:hAnsi="Lucida Console" w:cs="Times New Roman"/>
                <w:color w:val="000000"/>
                <w:sz w:val="16"/>
                <w:szCs w:val="16"/>
              </w:rPr>
              <w:t>:</w:t>
            </w:r>
          </w:p>
          <w:p w14:paraId="3F0DB9B3"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abel_ids.append(1 </w:t>
            </w:r>
            <w:r w:rsidRPr="00791C09">
              <w:rPr>
                <w:rFonts w:ascii="Lucida Console" w:eastAsia="Times New Roman" w:hAnsi="Lucida Console" w:cs="Times New Roman"/>
                <w:color w:val="0000FF"/>
                <w:sz w:val="16"/>
                <w:szCs w:val="16"/>
              </w:rPr>
              <w:t>if</w:t>
            </w:r>
            <w:r w:rsidRPr="00791C09">
              <w:rPr>
                <w:rFonts w:ascii="Lucida Console" w:eastAsia="Times New Roman" w:hAnsi="Lucida Console" w:cs="Times New Roman"/>
                <w:color w:val="000000"/>
                <w:sz w:val="16"/>
                <w:szCs w:val="16"/>
              </w:rPr>
              <w:t xml:space="preserve"> label_all_tokens </w:t>
            </w:r>
            <w:r w:rsidRPr="00791C09">
              <w:rPr>
                <w:rFonts w:ascii="Lucida Console" w:eastAsia="Times New Roman" w:hAnsi="Lucida Console" w:cs="Times New Roman"/>
                <w:color w:val="0000FF"/>
                <w:sz w:val="16"/>
                <w:szCs w:val="16"/>
              </w:rPr>
              <w:t>else</w:t>
            </w:r>
            <w:r w:rsidRPr="00791C09">
              <w:rPr>
                <w:rFonts w:ascii="Lucida Console" w:eastAsia="Times New Roman" w:hAnsi="Lucida Console" w:cs="Times New Roman"/>
                <w:color w:val="000000"/>
                <w:sz w:val="16"/>
                <w:szCs w:val="16"/>
              </w:rPr>
              <w:t xml:space="preserve"> -100)</w:t>
            </w:r>
          </w:p>
          <w:p w14:paraId="0C99EADC"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except</w:t>
            </w:r>
            <w:r w:rsidRPr="00791C09">
              <w:rPr>
                <w:rFonts w:ascii="Lucida Console" w:eastAsia="Times New Roman" w:hAnsi="Lucida Console" w:cs="Times New Roman"/>
                <w:color w:val="000000"/>
                <w:sz w:val="16"/>
                <w:szCs w:val="16"/>
              </w:rPr>
              <w:t>:</w:t>
            </w:r>
          </w:p>
          <w:p w14:paraId="07D3C3CE"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abel_ids.append(-100)</w:t>
            </w:r>
          </w:p>
          <w:p w14:paraId="620B6D0E"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previous_word_idx = word_idx</w:t>
            </w:r>
          </w:p>
          <w:p w14:paraId="6B63AD44"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69FAFB38"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return</w:t>
            </w:r>
            <w:r w:rsidRPr="00791C09">
              <w:rPr>
                <w:rFonts w:ascii="Lucida Console" w:eastAsia="Times New Roman" w:hAnsi="Lucida Console" w:cs="Times New Roman"/>
                <w:color w:val="000000"/>
                <w:sz w:val="16"/>
                <w:szCs w:val="16"/>
              </w:rPr>
              <w:t xml:space="preserve"> label_ids</w:t>
            </w:r>
          </w:p>
          <w:p w14:paraId="5C847460"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60716954"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79E2AF47"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FF"/>
                <w:sz w:val="16"/>
                <w:szCs w:val="16"/>
              </w:rPr>
              <w:t>def</w:t>
            </w: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A31515"/>
                <w:sz w:val="16"/>
                <w:szCs w:val="16"/>
              </w:rPr>
              <w:t>evaluate_one_text</w:t>
            </w:r>
            <w:r w:rsidRPr="00791C09">
              <w:rPr>
                <w:rFonts w:ascii="Lucida Console" w:eastAsia="Times New Roman" w:hAnsi="Lucida Console" w:cs="Times New Roman"/>
                <w:color w:val="000000"/>
                <w:sz w:val="16"/>
                <w:szCs w:val="16"/>
              </w:rPr>
              <w:t>(model, sentence):</w:t>
            </w:r>
          </w:p>
          <w:p w14:paraId="086B28FD"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12101E7F"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0F6EA48A"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use_cuda = torch.cuda.is_available()</w:t>
            </w:r>
          </w:p>
          <w:p w14:paraId="22AAF0AA"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device = torch.device(</w:t>
            </w:r>
            <w:r w:rsidRPr="00791C09">
              <w:rPr>
                <w:rFonts w:ascii="Lucida Console" w:eastAsia="Times New Roman" w:hAnsi="Lucida Console" w:cs="Times New Roman"/>
                <w:color w:val="A31515"/>
                <w:sz w:val="16"/>
                <w:szCs w:val="16"/>
              </w:rPr>
              <w:t>"cuda"</w:t>
            </w: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if</w:t>
            </w:r>
            <w:r w:rsidRPr="00791C09">
              <w:rPr>
                <w:rFonts w:ascii="Lucida Console" w:eastAsia="Times New Roman" w:hAnsi="Lucida Console" w:cs="Times New Roman"/>
                <w:color w:val="000000"/>
                <w:sz w:val="16"/>
                <w:szCs w:val="16"/>
              </w:rPr>
              <w:t xml:space="preserve"> use_cuda </w:t>
            </w:r>
            <w:r w:rsidRPr="00791C09">
              <w:rPr>
                <w:rFonts w:ascii="Lucida Console" w:eastAsia="Times New Roman" w:hAnsi="Lucida Console" w:cs="Times New Roman"/>
                <w:color w:val="0000FF"/>
                <w:sz w:val="16"/>
                <w:szCs w:val="16"/>
              </w:rPr>
              <w:t>else</w:t>
            </w: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A31515"/>
                <w:sz w:val="16"/>
                <w:szCs w:val="16"/>
              </w:rPr>
              <w:t>"cpu"</w:t>
            </w:r>
            <w:r w:rsidRPr="00791C09">
              <w:rPr>
                <w:rFonts w:ascii="Lucida Console" w:eastAsia="Times New Roman" w:hAnsi="Lucida Console" w:cs="Times New Roman"/>
                <w:color w:val="000000"/>
                <w:sz w:val="16"/>
                <w:szCs w:val="16"/>
              </w:rPr>
              <w:t>)</w:t>
            </w:r>
          </w:p>
          <w:p w14:paraId="12DF7BE2"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22A04394"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if</w:t>
            </w:r>
            <w:r w:rsidRPr="00791C09">
              <w:rPr>
                <w:rFonts w:ascii="Lucida Console" w:eastAsia="Times New Roman" w:hAnsi="Lucida Console" w:cs="Times New Roman"/>
                <w:color w:val="000000"/>
                <w:sz w:val="16"/>
                <w:szCs w:val="16"/>
              </w:rPr>
              <w:t xml:space="preserve"> use_cuda:</w:t>
            </w:r>
          </w:p>
          <w:p w14:paraId="794D3A43"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model = model.cuda()</w:t>
            </w:r>
          </w:p>
          <w:p w14:paraId="22C110B5"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63AAA6AD"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text = tokenizer(sentence, padding=</w:t>
            </w:r>
            <w:r w:rsidRPr="00791C09">
              <w:rPr>
                <w:rFonts w:ascii="Lucida Console" w:eastAsia="Times New Roman" w:hAnsi="Lucida Console" w:cs="Times New Roman"/>
                <w:color w:val="A31515"/>
                <w:sz w:val="16"/>
                <w:szCs w:val="16"/>
              </w:rPr>
              <w:t>'max_length'</w:t>
            </w:r>
            <w:r w:rsidRPr="00791C09">
              <w:rPr>
                <w:rFonts w:ascii="Lucida Console" w:eastAsia="Times New Roman" w:hAnsi="Lucida Console" w:cs="Times New Roman"/>
                <w:color w:val="000000"/>
                <w:sz w:val="16"/>
                <w:szCs w:val="16"/>
              </w:rPr>
              <w:t>, max_length = 512, truncation=</w:t>
            </w:r>
            <w:r w:rsidRPr="00791C09">
              <w:rPr>
                <w:rFonts w:ascii="Lucida Console" w:eastAsia="Times New Roman" w:hAnsi="Lucida Console" w:cs="Times New Roman"/>
                <w:color w:val="A31515"/>
                <w:sz w:val="16"/>
                <w:szCs w:val="16"/>
              </w:rPr>
              <w:t>True</w:t>
            </w:r>
            <w:r w:rsidRPr="00791C09">
              <w:rPr>
                <w:rFonts w:ascii="Lucida Console" w:eastAsia="Times New Roman" w:hAnsi="Lucida Console" w:cs="Times New Roman"/>
                <w:color w:val="000000"/>
                <w:sz w:val="16"/>
                <w:szCs w:val="16"/>
              </w:rPr>
              <w:t>, return_tensors=</w:t>
            </w:r>
            <w:r w:rsidRPr="00791C09">
              <w:rPr>
                <w:rFonts w:ascii="Lucida Console" w:eastAsia="Times New Roman" w:hAnsi="Lucida Console" w:cs="Times New Roman"/>
                <w:color w:val="A31515"/>
                <w:sz w:val="16"/>
                <w:szCs w:val="16"/>
              </w:rPr>
              <w:t>"pt"</w:t>
            </w:r>
            <w:r w:rsidRPr="00791C09">
              <w:rPr>
                <w:rFonts w:ascii="Lucida Console" w:eastAsia="Times New Roman" w:hAnsi="Lucida Console" w:cs="Times New Roman"/>
                <w:color w:val="000000"/>
                <w:sz w:val="16"/>
                <w:szCs w:val="16"/>
              </w:rPr>
              <w:t>)</w:t>
            </w:r>
          </w:p>
          <w:p w14:paraId="24C91A29"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51FD4C2B"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mask = text[</w:t>
            </w:r>
            <w:r w:rsidRPr="00791C09">
              <w:rPr>
                <w:rFonts w:ascii="Lucida Console" w:eastAsia="Times New Roman" w:hAnsi="Lucida Console" w:cs="Times New Roman"/>
                <w:color w:val="A31515"/>
                <w:sz w:val="16"/>
                <w:szCs w:val="16"/>
              </w:rPr>
              <w:t>'attention_mask'</w:t>
            </w:r>
            <w:r w:rsidRPr="00791C09">
              <w:rPr>
                <w:rFonts w:ascii="Lucida Console" w:eastAsia="Times New Roman" w:hAnsi="Lucida Console" w:cs="Times New Roman"/>
                <w:color w:val="000000"/>
                <w:sz w:val="16"/>
                <w:szCs w:val="16"/>
              </w:rPr>
              <w:t>].to(device)</w:t>
            </w:r>
          </w:p>
          <w:p w14:paraId="7D5FED14"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input_id = text[</w:t>
            </w:r>
            <w:r w:rsidRPr="00791C09">
              <w:rPr>
                <w:rFonts w:ascii="Lucida Console" w:eastAsia="Times New Roman" w:hAnsi="Lucida Console" w:cs="Times New Roman"/>
                <w:color w:val="A31515"/>
                <w:sz w:val="16"/>
                <w:szCs w:val="16"/>
              </w:rPr>
              <w:t>'input_ids'</w:t>
            </w:r>
            <w:r w:rsidRPr="00791C09">
              <w:rPr>
                <w:rFonts w:ascii="Lucida Console" w:eastAsia="Times New Roman" w:hAnsi="Lucida Console" w:cs="Times New Roman"/>
                <w:color w:val="000000"/>
                <w:sz w:val="16"/>
                <w:szCs w:val="16"/>
              </w:rPr>
              <w:t>].to(device)</w:t>
            </w:r>
          </w:p>
          <w:p w14:paraId="641701D6"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abel_ids = torch.Tensor(align_word_ids(sentence)).unsqueeze(0).to(device)</w:t>
            </w:r>
          </w:p>
          <w:p w14:paraId="61AE6C65"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7B814FFB"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ogits = model(input_id, mask, </w:t>
            </w:r>
            <w:r w:rsidRPr="00791C09">
              <w:rPr>
                <w:rFonts w:ascii="Lucida Console" w:eastAsia="Times New Roman" w:hAnsi="Lucida Console" w:cs="Times New Roman"/>
                <w:color w:val="A31515"/>
                <w:sz w:val="16"/>
                <w:szCs w:val="16"/>
              </w:rPr>
              <w:t>None</w:t>
            </w:r>
            <w:r w:rsidRPr="00791C09">
              <w:rPr>
                <w:rFonts w:ascii="Lucida Console" w:eastAsia="Times New Roman" w:hAnsi="Lucida Console" w:cs="Times New Roman"/>
                <w:color w:val="000000"/>
                <w:sz w:val="16"/>
                <w:szCs w:val="16"/>
              </w:rPr>
              <w:t>)</w:t>
            </w:r>
          </w:p>
          <w:p w14:paraId="2AE6429A"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logits_clean = logits[0][label_ids != -100]</w:t>
            </w:r>
          </w:p>
          <w:p w14:paraId="5E95CF82"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p>
          <w:p w14:paraId="34468598"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predictions = logits_clean.argmax(dim=1).tolist()</w:t>
            </w:r>
          </w:p>
          <w:p w14:paraId="107FEA1E"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prediction_label = [ids_to_labels[i] </w:t>
            </w:r>
            <w:r w:rsidRPr="00791C09">
              <w:rPr>
                <w:rFonts w:ascii="Lucida Console" w:eastAsia="Times New Roman" w:hAnsi="Lucida Console" w:cs="Times New Roman"/>
                <w:color w:val="0000FF"/>
                <w:sz w:val="16"/>
                <w:szCs w:val="16"/>
              </w:rPr>
              <w:t>for</w:t>
            </w:r>
            <w:r w:rsidRPr="00791C09">
              <w:rPr>
                <w:rFonts w:ascii="Lucida Console" w:eastAsia="Times New Roman" w:hAnsi="Lucida Console" w:cs="Times New Roman"/>
                <w:color w:val="000000"/>
                <w:sz w:val="16"/>
                <w:szCs w:val="16"/>
              </w:rPr>
              <w:t xml:space="preserve"> i </w:t>
            </w:r>
            <w:r w:rsidRPr="00791C09">
              <w:rPr>
                <w:rFonts w:ascii="Lucida Console" w:eastAsia="Times New Roman" w:hAnsi="Lucida Console" w:cs="Times New Roman"/>
                <w:color w:val="0000FF"/>
                <w:sz w:val="16"/>
                <w:szCs w:val="16"/>
              </w:rPr>
              <w:t>in</w:t>
            </w:r>
            <w:r w:rsidRPr="00791C09">
              <w:rPr>
                <w:rFonts w:ascii="Lucida Console" w:eastAsia="Times New Roman" w:hAnsi="Lucida Console" w:cs="Times New Roman"/>
                <w:color w:val="000000"/>
                <w:sz w:val="16"/>
                <w:szCs w:val="16"/>
              </w:rPr>
              <w:t xml:space="preserve"> predictions]</w:t>
            </w:r>
          </w:p>
          <w:p w14:paraId="164548D5" w14:textId="77777777"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print</w:t>
            </w:r>
            <w:r w:rsidRPr="00791C09">
              <w:rPr>
                <w:rFonts w:ascii="Lucida Console" w:eastAsia="Times New Roman" w:hAnsi="Lucida Console" w:cs="Times New Roman"/>
                <w:color w:val="000000"/>
                <w:sz w:val="16"/>
                <w:szCs w:val="16"/>
              </w:rPr>
              <w:t>(sentence)</w:t>
            </w:r>
          </w:p>
          <w:p w14:paraId="000ED8F7" w14:textId="2D2B8F06" w:rsidR="00791C09" w:rsidRPr="00791C09" w:rsidRDefault="00791C09" w:rsidP="003809E9">
            <w:pPr>
              <w:numPr>
                <w:ilvl w:val="0"/>
                <w:numId w:val="70"/>
              </w:numPr>
              <w:spacing w:before="100" w:beforeAutospacing="1" w:line="240" w:lineRule="auto"/>
              <w:ind w:left="356"/>
              <w:jc w:val="left"/>
              <w:rPr>
                <w:rFonts w:ascii="Lucida Console" w:eastAsia="Times New Roman" w:hAnsi="Lucida Console" w:cs="Times New Roman"/>
                <w:color w:val="000000"/>
                <w:sz w:val="16"/>
                <w:szCs w:val="16"/>
              </w:rPr>
            </w:pPr>
            <w:r w:rsidRPr="00791C09">
              <w:rPr>
                <w:rFonts w:ascii="Lucida Console" w:eastAsia="Times New Roman" w:hAnsi="Lucida Console" w:cs="Times New Roman"/>
                <w:color w:val="000000"/>
                <w:sz w:val="16"/>
                <w:szCs w:val="16"/>
              </w:rPr>
              <w:t xml:space="preserve">    </w:t>
            </w:r>
            <w:r w:rsidRPr="00791C09">
              <w:rPr>
                <w:rFonts w:ascii="Lucida Console" w:eastAsia="Times New Roman" w:hAnsi="Lucida Console" w:cs="Times New Roman"/>
                <w:color w:val="0000FF"/>
                <w:sz w:val="16"/>
                <w:szCs w:val="16"/>
              </w:rPr>
              <w:t>print</w:t>
            </w:r>
            <w:r w:rsidRPr="00791C09">
              <w:rPr>
                <w:rFonts w:ascii="Lucida Console" w:eastAsia="Times New Roman" w:hAnsi="Lucida Console" w:cs="Times New Roman"/>
                <w:color w:val="000000"/>
                <w:sz w:val="16"/>
                <w:szCs w:val="16"/>
              </w:rPr>
              <w:t>(prediction_label)</w:t>
            </w:r>
          </w:p>
        </w:tc>
      </w:tr>
    </w:tbl>
    <w:p w14:paraId="29593026" w14:textId="5EFF6EBD" w:rsidR="00791C09" w:rsidRDefault="00791C09" w:rsidP="00791C09"/>
    <w:p w14:paraId="4E7567A5" w14:textId="7C0CC36F" w:rsidR="00791C09" w:rsidRDefault="00791C09" w:rsidP="00791C09">
      <w:r>
        <w:t>Penjelasan Kode fungsi align_word_ids:</w:t>
      </w:r>
    </w:p>
    <w:p w14:paraId="77CC5A76" w14:textId="77777777" w:rsidR="00791C09" w:rsidRDefault="00791C09" w:rsidP="003809E9">
      <w:pPr>
        <w:pStyle w:val="ListParagraph"/>
        <w:numPr>
          <w:ilvl w:val="0"/>
          <w:numId w:val="71"/>
        </w:numPr>
        <w:ind w:left="518"/>
      </w:pPr>
      <w:r>
        <w:t>Definisi Fungsi</w:t>
      </w:r>
    </w:p>
    <w:p w14:paraId="32BE9CA8" w14:textId="1324AF73" w:rsidR="00263DC1" w:rsidRDefault="00791C09" w:rsidP="00985756">
      <w:pPr>
        <w:pStyle w:val="ListParagraph"/>
        <w:ind w:left="518"/>
      </w:pPr>
      <w:r>
        <w:t xml:space="preserve">Fungsi </w:t>
      </w:r>
      <w:r w:rsidR="00AC66D9">
        <w:t>“</w:t>
      </w:r>
      <w:r>
        <w:t>align_word_ids</w:t>
      </w:r>
      <w:r w:rsidR="00AC66D9">
        <w:t>”</w:t>
      </w:r>
      <w:r>
        <w:t xml:space="preserve"> menerima parameter </w:t>
      </w:r>
      <w:r w:rsidR="00AC66D9">
        <w:t>“</w:t>
      </w:r>
      <w:r>
        <w:t>texts</w:t>
      </w:r>
      <w:r w:rsidR="00AC66D9">
        <w:t>”</w:t>
      </w:r>
      <w:r>
        <w:t>, yang merupakan teks</w:t>
      </w:r>
      <w:r w:rsidR="00985756">
        <w:t xml:space="preserve"> input yang akan di-tokenisasi.</w:t>
      </w:r>
    </w:p>
    <w:p w14:paraId="3C04933D" w14:textId="27E4B7F0" w:rsidR="00791C09" w:rsidRDefault="00791C09" w:rsidP="003809E9">
      <w:pPr>
        <w:pStyle w:val="ListParagraph"/>
        <w:numPr>
          <w:ilvl w:val="0"/>
          <w:numId w:val="71"/>
        </w:numPr>
        <w:ind w:left="518"/>
      </w:pPr>
      <w:r>
        <w:t>Tokenisasi Teks</w:t>
      </w:r>
    </w:p>
    <w:p w14:paraId="45327640" w14:textId="04F930E3" w:rsidR="00791C09" w:rsidRDefault="00D45EC5" w:rsidP="00044DAD">
      <w:pPr>
        <w:pStyle w:val="ListParagraph"/>
        <w:ind w:left="518"/>
      </w:pPr>
      <w:r w:rsidRPr="00D45EC5">
        <w:t>Pada baris nomor 531</w:t>
      </w:r>
      <w:r w:rsidR="00791C09">
        <w:t xml:space="preserve">, teks di-tokenisasi menggunakan </w:t>
      </w:r>
      <w:r w:rsidR="00AC66D9">
        <w:t>“</w:t>
      </w:r>
      <w:r w:rsidR="00791C09">
        <w:t>tokenizer</w:t>
      </w:r>
      <w:r w:rsidR="00AC66D9">
        <w:t>”</w:t>
      </w:r>
      <w:r w:rsidR="00791C09">
        <w:t xml:space="preserve"> dengan pa</w:t>
      </w:r>
      <w:r w:rsidR="00951D12">
        <w:t>dding, panjang maksimum 512</w:t>
      </w:r>
      <w:r w:rsidR="00791C09">
        <w:t>.</w:t>
      </w:r>
    </w:p>
    <w:p w14:paraId="479FCAEE" w14:textId="19E4D688" w:rsidR="00791C09" w:rsidRDefault="00791C09" w:rsidP="003809E9">
      <w:pPr>
        <w:pStyle w:val="ListParagraph"/>
        <w:numPr>
          <w:ilvl w:val="0"/>
          <w:numId w:val="71"/>
        </w:numPr>
        <w:ind w:left="518"/>
      </w:pPr>
      <w:r>
        <w:t>Ambil Word IDs</w:t>
      </w:r>
    </w:p>
    <w:p w14:paraId="67821FBC" w14:textId="48604C43" w:rsidR="00791C09" w:rsidRDefault="00D45EC5" w:rsidP="00044DAD">
      <w:pPr>
        <w:pStyle w:val="ListParagraph"/>
        <w:ind w:left="518"/>
      </w:pPr>
      <w:r w:rsidRPr="00D45EC5">
        <w:t>Pada baris nomor 533</w:t>
      </w:r>
      <w:r w:rsidR="00791C09">
        <w:t xml:space="preserve">, didapatkan </w:t>
      </w:r>
      <w:r w:rsidR="00AC66D9">
        <w:t>“</w:t>
      </w:r>
      <w:r w:rsidR="00791C09">
        <w:t>word_ids</w:t>
      </w:r>
      <w:r w:rsidR="00AC66D9">
        <w:t>”</w:t>
      </w:r>
      <w:r w:rsidR="00791C09">
        <w:t xml:space="preserve"> dari tokenisasi.</w:t>
      </w:r>
    </w:p>
    <w:p w14:paraId="65545DBE" w14:textId="024FFA61" w:rsidR="00201BF2" w:rsidRDefault="00791C09" w:rsidP="003809E9">
      <w:pPr>
        <w:pStyle w:val="ListParagraph"/>
        <w:numPr>
          <w:ilvl w:val="0"/>
          <w:numId w:val="71"/>
        </w:numPr>
        <w:ind w:left="518"/>
      </w:pPr>
      <w:r>
        <w:t>Inisialisasi Variabel</w:t>
      </w:r>
    </w:p>
    <w:p w14:paraId="0025654C" w14:textId="3BEC190F" w:rsidR="00791C09" w:rsidRDefault="00D45EC5" w:rsidP="00044DAD">
      <w:pPr>
        <w:pStyle w:val="ListParagraph"/>
        <w:ind w:left="518"/>
      </w:pPr>
      <w:r w:rsidRPr="00D45EC5">
        <w:t>Pada baris nomor 535 hingga 536</w:t>
      </w:r>
      <w:r w:rsidR="00791C09">
        <w:t xml:space="preserve">, variabel </w:t>
      </w:r>
      <w:r w:rsidR="00AC66D9">
        <w:t>“</w:t>
      </w:r>
      <w:r w:rsidR="00791C09">
        <w:t>previous_word_idx</w:t>
      </w:r>
      <w:r w:rsidR="00AC66D9">
        <w:t>”</w:t>
      </w:r>
      <w:r w:rsidR="00791C09">
        <w:t xml:space="preserve"> diinisialisasi sebagai </w:t>
      </w:r>
      <w:r w:rsidR="00AC66D9">
        <w:t>“</w:t>
      </w:r>
      <w:r w:rsidR="00791C09">
        <w:t>None</w:t>
      </w:r>
      <w:r w:rsidR="00AC66D9">
        <w:t>”</w:t>
      </w:r>
      <w:r w:rsidR="00791C09">
        <w:t xml:space="preserve"> dan </w:t>
      </w:r>
      <w:r w:rsidR="00AC66D9">
        <w:t>“</w:t>
      </w:r>
      <w:r w:rsidR="00791C09">
        <w:t>label_ids</w:t>
      </w:r>
      <w:r w:rsidR="00AC66D9">
        <w:t>”</w:t>
      </w:r>
      <w:r w:rsidR="00791C09">
        <w:t xml:space="preserve"> diinisialisasi sebagai daftar kosong.</w:t>
      </w:r>
      <w:r w:rsidR="00201BF2">
        <w:t xml:space="preserve"> </w:t>
      </w:r>
    </w:p>
    <w:p w14:paraId="331A6E40" w14:textId="270F4A60" w:rsidR="00201BF2" w:rsidRDefault="00791C09" w:rsidP="003809E9">
      <w:pPr>
        <w:pStyle w:val="ListParagraph"/>
        <w:numPr>
          <w:ilvl w:val="0"/>
          <w:numId w:val="71"/>
        </w:numPr>
        <w:ind w:left="518"/>
      </w:pPr>
      <w:r>
        <w:t xml:space="preserve">Loop Melalui Word IDs </w:t>
      </w:r>
    </w:p>
    <w:p w14:paraId="5E1B9233" w14:textId="460CFA21" w:rsidR="00201BF2" w:rsidRDefault="00D45EC5" w:rsidP="00044DAD">
      <w:pPr>
        <w:pStyle w:val="ListParagraph"/>
        <w:ind w:left="518"/>
      </w:pPr>
      <w:r w:rsidRPr="00D45EC5">
        <w:t>Pada baris nomor 538 hingga 553</w:t>
      </w:r>
      <w:r w:rsidR="00791C09">
        <w:t xml:space="preserve">, dilakukan loop melalui setiap </w:t>
      </w:r>
      <w:r w:rsidR="00AC66D9">
        <w:t>“</w:t>
      </w:r>
      <w:r w:rsidR="00791C09">
        <w:t>word_idx</w:t>
      </w:r>
      <w:r w:rsidR="00AC66D9">
        <w:t>”</w:t>
      </w:r>
      <w:r w:rsidR="00791C09">
        <w:t xml:space="preserve"> di dalam </w:t>
      </w:r>
      <w:r w:rsidR="00AC66D9">
        <w:t>“</w:t>
      </w:r>
      <w:r w:rsidR="00791C09">
        <w:t>word_ids</w:t>
      </w:r>
      <w:r w:rsidR="00AC66D9">
        <w:t>”</w:t>
      </w:r>
      <w:r w:rsidR="00791C09">
        <w:t>:</w:t>
      </w:r>
    </w:p>
    <w:p w14:paraId="2848338C" w14:textId="584E9F2A" w:rsidR="00201BF2" w:rsidRDefault="00791C09" w:rsidP="003809E9">
      <w:pPr>
        <w:pStyle w:val="ListParagraph"/>
        <w:numPr>
          <w:ilvl w:val="0"/>
          <w:numId w:val="72"/>
        </w:numPr>
        <w:ind w:left="896"/>
      </w:pPr>
      <w:r>
        <w:t xml:space="preserve">Jika </w:t>
      </w:r>
      <w:r w:rsidR="00AC66D9">
        <w:t>“</w:t>
      </w:r>
      <w:r>
        <w:t>word_idx</w:t>
      </w:r>
      <w:r w:rsidR="00AC66D9">
        <w:t>”</w:t>
      </w:r>
      <w:r>
        <w:t xml:space="preserve"> adalah </w:t>
      </w:r>
      <w:r w:rsidR="00AC66D9">
        <w:t>“</w:t>
      </w:r>
      <w:r>
        <w:t>None</w:t>
      </w:r>
      <w:r w:rsidR="00AC66D9">
        <w:t>”</w:t>
      </w:r>
      <w:r>
        <w:t xml:space="preserve">, maka append -100 ke </w:t>
      </w:r>
      <w:r w:rsidR="00AC66D9">
        <w:t>“</w:t>
      </w:r>
      <w:r>
        <w:t>label_ids</w:t>
      </w:r>
      <w:r w:rsidR="00AC66D9">
        <w:t>”</w:t>
      </w:r>
      <w:r>
        <w:t>.</w:t>
      </w:r>
    </w:p>
    <w:p w14:paraId="715544A5" w14:textId="34DDF1C8" w:rsidR="00201BF2" w:rsidRDefault="00791C09" w:rsidP="003809E9">
      <w:pPr>
        <w:pStyle w:val="ListParagraph"/>
        <w:numPr>
          <w:ilvl w:val="0"/>
          <w:numId w:val="72"/>
        </w:numPr>
        <w:ind w:left="896"/>
      </w:pPr>
      <w:r>
        <w:t xml:space="preserve">Jika </w:t>
      </w:r>
      <w:r w:rsidR="00AC66D9">
        <w:t>“</w:t>
      </w:r>
      <w:r>
        <w:t>word_idx</w:t>
      </w:r>
      <w:r w:rsidR="00AC66D9">
        <w:t>”</w:t>
      </w:r>
      <w:r>
        <w:t xml:space="preserve"> tidak sama dengan </w:t>
      </w:r>
      <w:r w:rsidR="00AC66D9">
        <w:t>“</w:t>
      </w:r>
      <w:r>
        <w:t>previous_word_idx</w:t>
      </w:r>
      <w:r w:rsidR="00AC66D9">
        <w:t>”</w:t>
      </w:r>
      <w:r>
        <w:t xml:space="preserve">, maka append 1 ke </w:t>
      </w:r>
      <w:r w:rsidR="00AC66D9">
        <w:t>“</w:t>
      </w:r>
      <w:r>
        <w:t>label_ids</w:t>
      </w:r>
      <w:r w:rsidR="00AC66D9">
        <w:t>”</w:t>
      </w:r>
      <w:r>
        <w:t xml:space="preserve"> (dengan penanganan kesalahan).</w:t>
      </w:r>
    </w:p>
    <w:p w14:paraId="6016EECC" w14:textId="4F459058" w:rsidR="00201BF2" w:rsidRDefault="00791C09" w:rsidP="003809E9">
      <w:pPr>
        <w:pStyle w:val="ListParagraph"/>
        <w:numPr>
          <w:ilvl w:val="0"/>
          <w:numId w:val="72"/>
        </w:numPr>
        <w:ind w:left="896"/>
      </w:pPr>
      <w:r>
        <w:t xml:space="preserve">Jika </w:t>
      </w:r>
      <w:r w:rsidR="00AC66D9">
        <w:t>“</w:t>
      </w:r>
      <w:r>
        <w:t>word_idx</w:t>
      </w:r>
      <w:r w:rsidR="00AC66D9">
        <w:t>”</w:t>
      </w:r>
      <w:r>
        <w:t xml:space="preserve"> sama dengan </w:t>
      </w:r>
      <w:r w:rsidR="00AC66D9">
        <w:t>“</w:t>
      </w:r>
      <w:r>
        <w:t>previous_word_idx</w:t>
      </w:r>
      <w:r w:rsidR="00AC66D9">
        <w:t>”</w:t>
      </w:r>
      <w:r>
        <w:t xml:space="preserve">, maka append 1 atau -100 ke </w:t>
      </w:r>
      <w:r w:rsidR="00AC66D9">
        <w:t>“</w:t>
      </w:r>
      <w:r>
        <w:t>label_ids</w:t>
      </w:r>
      <w:r w:rsidR="00AC66D9">
        <w:t>”</w:t>
      </w:r>
      <w:r>
        <w:t xml:space="preserve"> tergantung pada nilai </w:t>
      </w:r>
      <w:r w:rsidR="00AC66D9">
        <w:t>“</w:t>
      </w:r>
      <w:r>
        <w:t>label_all_tokens</w:t>
      </w:r>
      <w:r w:rsidR="00AC66D9">
        <w:t>”</w:t>
      </w:r>
      <w:r>
        <w:t xml:space="preserve"> (dengan penanganan kesalahan).</w:t>
      </w:r>
    </w:p>
    <w:p w14:paraId="3A03B700" w14:textId="2F18528B" w:rsidR="00791C09" w:rsidRDefault="00791C09" w:rsidP="003809E9">
      <w:pPr>
        <w:pStyle w:val="ListParagraph"/>
        <w:numPr>
          <w:ilvl w:val="0"/>
          <w:numId w:val="72"/>
        </w:numPr>
        <w:ind w:left="896"/>
      </w:pPr>
      <w:r>
        <w:t xml:space="preserve">Set </w:t>
      </w:r>
      <w:r w:rsidR="00AC66D9">
        <w:t>“</w:t>
      </w:r>
      <w:r>
        <w:t>previous_word_idx</w:t>
      </w:r>
      <w:r w:rsidR="00AC66D9">
        <w:t>”</w:t>
      </w:r>
      <w:r>
        <w:t xml:space="preserve"> menjadi </w:t>
      </w:r>
      <w:r w:rsidR="00AC66D9">
        <w:t>“</w:t>
      </w:r>
      <w:r>
        <w:t>word_idx</w:t>
      </w:r>
      <w:r w:rsidR="00AC66D9">
        <w:t>”</w:t>
      </w:r>
      <w:r>
        <w:t>.</w:t>
      </w:r>
    </w:p>
    <w:p w14:paraId="1B590376" w14:textId="276621A2" w:rsidR="00201BF2" w:rsidRDefault="00791C09" w:rsidP="003809E9">
      <w:pPr>
        <w:pStyle w:val="ListParagraph"/>
        <w:numPr>
          <w:ilvl w:val="0"/>
          <w:numId w:val="71"/>
        </w:numPr>
        <w:ind w:left="518"/>
      </w:pPr>
      <w:r>
        <w:t xml:space="preserve">Kembalikan </w:t>
      </w:r>
      <w:r w:rsidR="00AC66D9">
        <w:t>“</w:t>
      </w:r>
      <w:r>
        <w:t>label_ids</w:t>
      </w:r>
      <w:r w:rsidR="00AC66D9">
        <w:t>”</w:t>
      </w:r>
    </w:p>
    <w:p w14:paraId="3C20688C" w14:textId="27E5764D" w:rsidR="00791C09" w:rsidRDefault="00D45EC5" w:rsidP="00985756">
      <w:pPr>
        <w:pStyle w:val="ListParagraph"/>
        <w:ind w:left="518"/>
      </w:pPr>
      <w:r w:rsidRPr="00D45EC5">
        <w:t>Pada baris nomor 555</w:t>
      </w:r>
      <w:r w:rsidR="00791C09">
        <w:t xml:space="preserve">, </w:t>
      </w:r>
      <w:r w:rsidR="00AC66D9">
        <w:t>“</w:t>
      </w:r>
      <w:r w:rsidR="00791C09">
        <w:t>label_ids</w:t>
      </w:r>
      <w:r w:rsidR="00AC66D9">
        <w:t>”</w:t>
      </w:r>
      <w:r w:rsidR="00791C09">
        <w:t xml:space="preserve"> dikembalikan sebagai hasil fungsi.</w:t>
      </w:r>
      <w:r w:rsidR="00201BF2">
        <w:t xml:space="preserve"> </w:t>
      </w:r>
    </w:p>
    <w:p w14:paraId="2311F5A5" w14:textId="77777777" w:rsidR="00985756" w:rsidRDefault="00985756" w:rsidP="00985756">
      <w:pPr>
        <w:pStyle w:val="ListParagraph"/>
        <w:ind w:left="518"/>
      </w:pPr>
    </w:p>
    <w:p w14:paraId="357118B8" w14:textId="74F959B1" w:rsidR="00791C09" w:rsidRDefault="00201BF2" w:rsidP="00791C09">
      <w:r>
        <w:t>Penjelasan Kode Evaluate One Text</w:t>
      </w:r>
    </w:p>
    <w:p w14:paraId="03CDFBA1" w14:textId="77777777" w:rsidR="00201BF2" w:rsidRDefault="00791C09" w:rsidP="003809E9">
      <w:pPr>
        <w:pStyle w:val="ListParagraph"/>
        <w:numPr>
          <w:ilvl w:val="0"/>
          <w:numId w:val="73"/>
        </w:numPr>
        <w:ind w:left="560"/>
      </w:pPr>
      <w:r>
        <w:t>Definisi Fungsi</w:t>
      </w:r>
    </w:p>
    <w:p w14:paraId="26D318F5" w14:textId="13056242" w:rsidR="00791C09" w:rsidRDefault="00791C09" w:rsidP="00044DAD">
      <w:pPr>
        <w:pStyle w:val="ListParagraph"/>
        <w:ind w:left="560"/>
      </w:pPr>
      <w:r>
        <w:t xml:space="preserve">Fungsi </w:t>
      </w:r>
      <w:r w:rsidR="00AC66D9">
        <w:t>“</w:t>
      </w:r>
      <w:r>
        <w:t>evaluate_one_text</w:t>
      </w:r>
      <w:r w:rsidR="00AC66D9">
        <w:t>”</w:t>
      </w:r>
      <w:r>
        <w:t xml:space="preserve"> menerima parameter </w:t>
      </w:r>
      <w:r w:rsidR="00AC66D9">
        <w:t>“</w:t>
      </w:r>
      <w:r>
        <w:t>model</w:t>
      </w:r>
      <w:r w:rsidR="00AC66D9">
        <w:t>”</w:t>
      </w:r>
      <w:r>
        <w:t xml:space="preserve"> dan </w:t>
      </w:r>
      <w:r w:rsidR="00AC66D9">
        <w:t>“</w:t>
      </w:r>
      <w:r>
        <w:t>sentence</w:t>
      </w:r>
      <w:r w:rsidR="00AC66D9">
        <w:t>”</w:t>
      </w:r>
      <w:r>
        <w:t>, yang merupakan model yang akan dievaluasi dan kalimat yang akan dievaluasi.</w:t>
      </w:r>
    </w:p>
    <w:p w14:paraId="780004E2" w14:textId="732023D3" w:rsidR="00201BF2" w:rsidRDefault="00791C09" w:rsidP="003809E9">
      <w:pPr>
        <w:pStyle w:val="ListParagraph"/>
        <w:numPr>
          <w:ilvl w:val="0"/>
          <w:numId w:val="73"/>
        </w:numPr>
        <w:ind w:left="560"/>
      </w:pPr>
      <w:r>
        <w:t>Inisialisasi CUDA</w:t>
      </w:r>
    </w:p>
    <w:p w14:paraId="2B2F63DC" w14:textId="1A5F57C6" w:rsidR="00791C09" w:rsidRDefault="00D45EC5" w:rsidP="00044DAD">
      <w:pPr>
        <w:pStyle w:val="ListParagraph"/>
        <w:ind w:left="560"/>
      </w:pPr>
      <w:r w:rsidRPr="00D45EC5">
        <w:t>Pada baris nomor 561 hingga 562</w:t>
      </w:r>
      <w:r w:rsidR="00791C09">
        <w:t>, dilakukan pengecekan ketersediaan CUDA (GPU) dan penetapan perangkat (</w:t>
      </w:r>
      <w:r w:rsidR="00AC66D9">
        <w:t>“</w:t>
      </w:r>
      <w:r w:rsidR="00791C09">
        <w:t>device</w:t>
      </w:r>
      <w:r w:rsidR="00AC66D9">
        <w:t>”</w:t>
      </w:r>
      <w:r w:rsidR="00791C09">
        <w:t>).</w:t>
      </w:r>
    </w:p>
    <w:p w14:paraId="5705BF57" w14:textId="0F33F1DC" w:rsidR="00201BF2" w:rsidRDefault="00791C09" w:rsidP="003809E9">
      <w:pPr>
        <w:pStyle w:val="ListParagraph"/>
        <w:numPr>
          <w:ilvl w:val="0"/>
          <w:numId w:val="73"/>
        </w:numPr>
        <w:ind w:left="560"/>
      </w:pPr>
      <w:r>
        <w:t xml:space="preserve">Pindahkan Model ke GPU </w:t>
      </w:r>
    </w:p>
    <w:p w14:paraId="3D28EAE0" w14:textId="1FBC9DC2" w:rsidR="00791C09" w:rsidRDefault="00D45EC5" w:rsidP="00044DAD">
      <w:pPr>
        <w:pStyle w:val="ListParagraph"/>
        <w:ind w:left="560"/>
      </w:pPr>
      <w:r w:rsidRPr="00D45EC5">
        <w:t>Pada baris nomor 564 hingga 565</w:t>
      </w:r>
      <w:r w:rsidR="00791C09">
        <w:t>, jika CUDA tersedia, model dipindahkan ke GPU.</w:t>
      </w:r>
      <w:r w:rsidR="00201BF2">
        <w:t xml:space="preserve"> </w:t>
      </w:r>
    </w:p>
    <w:p w14:paraId="3335F63A" w14:textId="1893A8B1" w:rsidR="00201BF2" w:rsidRDefault="00791C09" w:rsidP="003809E9">
      <w:pPr>
        <w:pStyle w:val="ListParagraph"/>
        <w:numPr>
          <w:ilvl w:val="0"/>
          <w:numId w:val="73"/>
        </w:numPr>
        <w:ind w:left="560"/>
      </w:pPr>
      <w:r>
        <w:t>Tokenisasi Teks</w:t>
      </w:r>
    </w:p>
    <w:p w14:paraId="03229AD7" w14:textId="0FEF424A" w:rsidR="00C53651" w:rsidRDefault="00D45EC5" w:rsidP="00985F53">
      <w:pPr>
        <w:pStyle w:val="ListParagraph"/>
        <w:ind w:left="560"/>
      </w:pPr>
      <w:r w:rsidRPr="00D45EC5">
        <w:t>Pada baris nomor 567</w:t>
      </w:r>
      <w:r w:rsidR="00791C09">
        <w:t xml:space="preserve">, kalimat di-tokenisasi menggunakan </w:t>
      </w:r>
      <w:r w:rsidR="00AC66D9">
        <w:t>“</w:t>
      </w:r>
      <w:r w:rsidR="00791C09">
        <w:t>tokenizer</w:t>
      </w:r>
      <w:r w:rsidR="00AC66D9">
        <w:t>”</w:t>
      </w:r>
      <w:r w:rsidR="00791C09">
        <w:t xml:space="preserve"> dengan padding, panjang maksimum 512, dan pemangkasan (</w:t>
      </w:r>
      <w:r w:rsidR="00AC66D9">
        <w:t>“</w:t>
      </w:r>
      <w:r w:rsidR="00791C09">
        <w:t>truncation</w:t>
      </w:r>
      <w:r w:rsidR="00AC66D9">
        <w:t>”</w:t>
      </w:r>
      <w:r w:rsidR="00791C09">
        <w:t>). Hasil tokenisasi dikembalikan dalam bentuk tensor PyTorch (</w:t>
      </w:r>
      <w:r w:rsidR="00AC66D9">
        <w:t>“</w:t>
      </w:r>
      <w:r w:rsidR="00791C09">
        <w:t>return_tensors="pt"</w:t>
      </w:r>
      <w:r w:rsidR="00AC66D9">
        <w:t>“</w:t>
      </w:r>
      <w:r w:rsidR="00791C09">
        <w:t>).</w:t>
      </w:r>
    </w:p>
    <w:p w14:paraId="223DE9C3" w14:textId="41D311D7" w:rsidR="00201BF2" w:rsidRDefault="00791C09" w:rsidP="003809E9">
      <w:pPr>
        <w:pStyle w:val="ListParagraph"/>
        <w:numPr>
          <w:ilvl w:val="0"/>
          <w:numId w:val="73"/>
        </w:numPr>
        <w:ind w:left="560"/>
      </w:pPr>
      <w:r>
        <w:t>Pindahkan Input ke GPU</w:t>
      </w:r>
    </w:p>
    <w:p w14:paraId="721049BB" w14:textId="4397A4C9" w:rsidR="00791C09" w:rsidRDefault="00D45EC5" w:rsidP="00044DAD">
      <w:pPr>
        <w:pStyle w:val="ListParagraph"/>
        <w:ind w:left="560"/>
      </w:pPr>
      <w:r w:rsidRPr="00D45EC5">
        <w:t>Pada baris nomor 569 hingga 570</w:t>
      </w:r>
      <w:r w:rsidR="00791C09">
        <w:t xml:space="preserve">, </w:t>
      </w:r>
      <w:r w:rsidR="00AC66D9">
        <w:t>“</w:t>
      </w:r>
      <w:r w:rsidR="00791C09">
        <w:t>attention_mask</w:t>
      </w:r>
      <w:r w:rsidR="00AC66D9">
        <w:t>”</w:t>
      </w:r>
      <w:r w:rsidR="00791C09">
        <w:t xml:space="preserve"> dan </w:t>
      </w:r>
      <w:r w:rsidR="00AC66D9">
        <w:t>“</w:t>
      </w:r>
      <w:r w:rsidR="00791C09">
        <w:t>input_ids</w:t>
      </w:r>
      <w:r w:rsidR="00AC66D9">
        <w:t>”</w:t>
      </w:r>
      <w:r w:rsidR="00791C09">
        <w:t xml:space="preserve"> dari hasil tokenisasi dipindahkan ke perangkat (</w:t>
      </w:r>
      <w:r w:rsidR="00AC66D9">
        <w:t>“</w:t>
      </w:r>
      <w:r w:rsidR="00791C09">
        <w:t>device</w:t>
      </w:r>
      <w:r w:rsidR="00AC66D9">
        <w:t>”</w:t>
      </w:r>
      <w:r w:rsidR="00791C09">
        <w:t>).</w:t>
      </w:r>
    </w:p>
    <w:p w14:paraId="19A3E55B" w14:textId="707304C9" w:rsidR="00201BF2" w:rsidRDefault="00791C09" w:rsidP="003809E9">
      <w:pPr>
        <w:pStyle w:val="ListParagraph"/>
        <w:numPr>
          <w:ilvl w:val="0"/>
          <w:numId w:val="73"/>
        </w:numPr>
        <w:ind w:left="560"/>
      </w:pPr>
      <w:r>
        <w:t xml:space="preserve">Dapatkan </w:t>
      </w:r>
      <w:r w:rsidR="00AC66D9">
        <w:t>“</w:t>
      </w:r>
      <w:r>
        <w:t>label_ids</w:t>
      </w:r>
      <w:r w:rsidR="00AC66D9">
        <w:t>”</w:t>
      </w:r>
    </w:p>
    <w:p w14:paraId="2EB17205" w14:textId="2F078547" w:rsidR="00791C09" w:rsidRDefault="00D45EC5" w:rsidP="00044DAD">
      <w:pPr>
        <w:pStyle w:val="ListParagraph"/>
        <w:ind w:left="560"/>
      </w:pPr>
      <w:r w:rsidRPr="00D45EC5">
        <w:t>Pada baris nomor 571</w:t>
      </w:r>
      <w:r w:rsidR="00791C09">
        <w:t xml:space="preserve">, </w:t>
      </w:r>
      <w:r w:rsidR="00AC66D9">
        <w:t>“</w:t>
      </w:r>
      <w:r w:rsidR="00791C09">
        <w:t>label_ids</w:t>
      </w:r>
      <w:r w:rsidR="00AC66D9">
        <w:t>”</w:t>
      </w:r>
      <w:r w:rsidR="00791C09">
        <w:t xml:space="preserve"> dihasilkan dengan memanggil fungsi </w:t>
      </w:r>
      <w:r w:rsidR="00AC66D9">
        <w:t>“</w:t>
      </w:r>
      <w:r w:rsidR="00791C09">
        <w:t>align_word_ids</w:t>
      </w:r>
      <w:r w:rsidR="00AC66D9">
        <w:t>”</w:t>
      </w:r>
      <w:r w:rsidR="00791C09">
        <w:t xml:space="preserve"> dan hasilnya dikonversi ke tensor PyTorch, kemudian dipindahkan ke perangkat.</w:t>
      </w:r>
      <w:r w:rsidR="00201BF2">
        <w:t xml:space="preserve"> </w:t>
      </w:r>
    </w:p>
    <w:p w14:paraId="34C41B37" w14:textId="1A01C489" w:rsidR="00201BF2" w:rsidRDefault="00791C09" w:rsidP="003809E9">
      <w:pPr>
        <w:pStyle w:val="ListParagraph"/>
        <w:numPr>
          <w:ilvl w:val="0"/>
          <w:numId w:val="73"/>
        </w:numPr>
        <w:ind w:left="560"/>
      </w:pPr>
      <w:r>
        <w:t xml:space="preserve">Dapatkan Logits dari Model </w:t>
      </w:r>
    </w:p>
    <w:p w14:paraId="69E1BD28" w14:textId="54629584" w:rsidR="00791C09" w:rsidRDefault="00D45EC5" w:rsidP="00044DAD">
      <w:pPr>
        <w:pStyle w:val="ListParagraph"/>
        <w:ind w:left="560"/>
      </w:pPr>
      <w:r w:rsidRPr="00D45EC5">
        <w:t>Pada baris nomor 573</w:t>
      </w:r>
      <w:r w:rsidR="00791C09">
        <w:t xml:space="preserve">, model dipanggil dengan </w:t>
      </w:r>
      <w:r w:rsidR="00AC66D9">
        <w:t>“</w:t>
      </w:r>
      <w:r w:rsidR="00791C09">
        <w:t>input_id</w:t>
      </w:r>
      <w:r w:rsidR="00AC66D9">
        <w:t>”</w:t>
      </w:r>
      <w:r w:rsidR="00791C09">
        <w:t xml:space="preserve"> dan </w:t>
      </w:r>
      <w:r w:rsidR="00AC66D9">
        <w:t>“</w:t>
      </w:r>
      <w:r w:rsidR="00791C09">
        <w:t>mask</w:t>
      </w:r>
      <w:r w:rsidR="00AC66D9">
        <w:t>”</w:t>
      </w:r>
      <w:r w:rsidR="00791C09">
        <w:t xml:space="preserve"> untuk mendapatkan logits.</w:t>
      </w:r>
    </w:p>
    <w:p w14:paraId="0A68164F" w14:textId="2F1CEA34" w:rsidR="00201BF2" w:rsidRDefault="00791C09" w:rsidP="003809E9">
      <w:pPr>
        <w:pStyle w:val="ListParagraph"/>
        <w:numPr>
          <w:ilvl w:val="0"/>
          <w:numId w:val="73"/>
        </w:numPr>
        <w:ind w:left="560"/>
      </w:pPr>
      <w:r>
        <w:t>Bersihkan Logits</w:t>
      </w:r>
    </w:p>
    <w:p w14:paraId="4949B563" w14:textId="3B6BE5EE" w:rsidR="00791C09" w:rsidRDefault="00D45EC5" w:rsidP="00044DAD">
      <w:pPr>
        <w:pStyle w:val="ListParagraph"/>
        <w:ind w:left="560"/>
      </w:pPr>
      <w:r w:rsidRPr="00D45EC5">
        <w:t>Pada baris nomor 574</w:t>
      </w:r>
      <w:r w:rsidR="00791C09">
        <w:t xml:space="preserve">, logits dibersihkan dengan mengabaikan posisi yang memiliki label -100 pada </w:t>
      </w:r>
      <w:r w:rsidR="00AC66D9">
        <w:t>“</w:t>
      </w:r>
      <w:r w:rsidR="00791C09">
        <w:t>label_ids</w:t>
      </w:r>
      <w:r w:rsidR="00AC66D9">
        <w:t>”</w:t>
      </w:r>
      <w:r w:rsidR="00791C09">
        <w:t>.</w:t>
      </w:r>
    </w:p>
    <w:p w14:paraId="5AE54788" w14:textId="26DE2707" w:rsidR="00201BF2" w:rsidRDefault="00791C09" w:rsidP="003809E9">
      <w:pPr>
        <w:pStyle w:val="ListParagraph"/>
        <w:numPr>
          <w:ilvl w:val="0"/>
          <w:numId w:val="73"/>
        </w:numPr>
        <w:ind w:left="560"/>
      </w:pPr>
      <w:r>
        <w:t>Dapatkan Prediksi</w:t>
      </w:r>
    </w:p>
    <w:p w14:paraId="6CD5311A" w14:textId="6E781D71" w:rsidR="00791C09" w:rsidRDefault="00D45EC5" w:rsidP="00044DAD">
      <w:pPr>
        <w:pStyle w:val="ListParagraph"/>
        <w:ind w:left="560"/>
      </w:pPr>
      <w:r w:rsidRPr="00D45EC5">
        <w:t>Pada baris nomor 576</w:t>
      </w:r>
      <w:r w:rsidR="00791C09">
        <w:t xml:space="preserve">, prediksi didapatkan dengan mengambil argmax dari </w:t>
      </w:r>
      <w:r w:rsidR="00AC66D9">
        <w:t>“</w:t>
      </w:r>
      <w:r w:rsidR="00791C09">
        <w:t>logits_clean</w:t>
      </w:r>
      <w:r w:rsidR="00AC66D9">
        <w:t>”</w:t>
      </w:r>
      <w:r w:rsidR="00791C09">
        <w:t xml:space="preserve"> dan dikonversi ke daftar.</w:t>
      </w:r>
    </w:p>
    <w:p w14:paraId="17274BA5" w14:textId="063D416A" w:rsidR="00201BF2" w:rsidRDefault="00201BF2" w:rsidP="003809E9">
      <w:pPr>
        <w:pStyle w:val="ListParagraph"/>
        <w:numPr>
          <w:ilvl w:val="0"/>
          <w:numId w:val="73"/>
        </w:numPr>
        <w:ind w:left="560"/>
      </w:pPr>
      <w:r>
        <w:t>Konversi Prediksi ke Label</w:t>
      </w:r>
    </w:p>
    <w:p w14:paraId="46234872" w14:textId="583440CA" w:rsidR="00791C09" w:rsidRDefault="00D45EC5" w:rsidP="00044DAD">
      <w:pPr>
        <w:pStyle w:val="ListParagraph"/>
        <w:ind w:left="560"/>
      </w:pPr>
      <w:r w:rsidRPr="00D45EC5">
        <w:t>Pada baris nomor 577</w:t>
      </w:r>
      <w:r w:rsidR="00791C09">
        <w:t xml:space="preserve">, prediksi dikonversi ke label menggunakan </w:t>
      </w:r>
      <w:r w:rsidR="00AC66D9">
        <w:t>“</w:t>
      </w:r>
      <w:r w:rsidR="00791C09">
        <w:t>ids_to_labels</w:t>
      </w:r>
      <w:r w:rsidR="00AC66D9">
        <w:t>”</w:t>
      </w:r>
      <w:r w:rsidR="00791C09">
        <w:t>.</w:t>
      </w:r>
    </w:p>
    <w:p w14:paraId="06D60208" w14:textId="2F1B3C31" w:rsidR="00201BF2" w:rsidRDefault="00791C09" w:rsidP="003809E9">
      <w:pPr>
        <w:pStyle w:val="ListParagraph"/>
        <w:numPr>
          <w:ilvl w:val="0"/>
          <w:numId w:val="73"/>
        </w:numPr>
        <w:ind w:left="560"/>
      </w:pPr>
      <w:r>
        <w:t>Cetak Kalimat dan Prediksi</w:t>
      </w:r>
    </w:p>
    <w:p w14:paraId="1791F2D8" w14:textId="752E0F36" w:rsidR="00C226E7" w:rsidRPr="002F322A" w:rsidRDefault="00D45EC5" w:rsidP="002F322A">
      <w:pPr>
        <w:pStyle w:val="ListParagraph"/>
        <w:ind w:left="560"/>
      </w:pPr>
      <w:r w:rsidRPr="00D45EC5">
        <w:t>Pada baris nomor 578 hingga 579</w:t>
      </w:r>
      <w:r w:rsidR="00791C09">
        <w:t>, kalimat dan label prediksi dicetak.</w:t>
      </w:r>
    </w:p>
    <w:p w14:paraId="0E668BB0" w14:textId="0ED835BB" w:rsidR="00F1660B" w:rsidRDefault="00F1660B" w:rsidP="00F1660B">
      <w:pPr>
        <w:pStyle w:val="Heading2"/>
      </w:pPr>
      <w:bookmarkStart w:id="229" w:name="_Toc172830759"/>
      <w:r>
        <w:t xml:space="preserve">Hasil Skenario </w:t>
      </w:r>
      <w:r w:rsidR="000D360C">
        <w:t>Pengujian</w:t>
      </w:r>
      <w:bookmarkEnd w:id="229"/>
    </w:p>
    <w:p w14:paraId="7BB93E53" w14:textId="0DD5E0B1" w:rsidR="00FD3EFC" w:rsidRDefault="004E7C36" w:rsidP="004E7C36">
      <w:pPr>
        <w:ind w:firstLine="576"/>
      </w:pPr>
      <w:r w:rsidRPr="004E7C36">
        <w:t xml:space="preserve">Pada skenario </w:t>
      </w:r>
      <w:r w:rsidR="000E4199">
        <w:t>pengujian</w:t>
      </w:r>
      <w:r w:rsidRPr="004E7C36">
        <w:t xml:space="preserve">, dilakukan dengan menggunakan beberapa parameter, di antaranya batch size, epoch, dan learning rate, dengan dua model pre-trained yaitu </w:t>
      </w:r>
      <w:r w:rsidRPr="004E7C36">
        <w:rPr>
          <w:i/>
        </w:rPr>
        <w:t>Indolem/indobert-base-uncased</w:t>
      </w:r>
      <w:r w:rsidRPr="004E7C36">
        <w:t xml:space="preserve"> dan </w:t>
      </w:r>
      <w:r w:rsidRPr="004E7C36">
        <w:rPr>
          <w:i/>
        </w:rPr>
        <w:t>Indobenchmark/indobert-base-p2</w:t>
      </w:r>
      <w:r w:rsidRPr="004E7C36">
        <w:t xml:space="preserve">. Skenario ini </w:t>
      </w:r>
      <w:r w:rsidR="004B7C1F">
        <w:t>bisa dilihat dalam</w:t>
      </w:r>
      <w:r w:rsidR="0084142A">
        <w:t xml:space="preserve"> </w:t>
      </w:r>
      <w:r w:rsidR="0084142A" w:rsidRPr="0084142A">
        <w:fldChar w:fldCharType="begin"/>
      </w:r>
      <w:r w:rsidR="0084142A" w:rsidRPr="0084142A">
        <w:instrText xml:space="preserve"> REF _Ref168406251 \h  \* MERGEFORMAT </w:instrText>
      </w:r>
      <w:r w:rsidR="0084142A" w:rsidRPr="0084142A">
        <w:fldChar w:fldCharType="separate"/>
      </w:r>
      <w:r w:rsidR="007924A3">
        <w:rPr>
          <w:szCs w:val="24"/>
        </w:rPr>
        <w:t>Tabel 3.</w:t>
      </w:r>
      <w:r w:rsidR="007924A3" w:rsidRPr="007924A3">
        <w:rPr>
          <w:szCs w:val="24"/>
        </w:rPr>
        <w:t>11</w:t>
      </w:r>
      <w:r w:rsidR="0084142A" w:rsidRPr="0084142A">
        <w:fldChar w:fldCharType="end"/>
      </w:r>
      <w:r w:rsidRPr="004E7C36">
        <w:t xml:space="preserve">. </w:t>
      </w:r>
      <w:r w:rsidR="000E4199">
        <w:t xml:space="preserve">Pengujian </w:t>
      </w:r>
      <w:r w:rsidRPr="004E7C36">
        <w:t xml:space="preserve">ini </w:t>
      </w:r>
      <w:r w:rsidR="000E4199">
        <w:t xml:space="preserve">juga </w:t>
      </w:r>
      <w:r w:rsidRPr="004E7C36">
        <w:t xml:space="preserve">dilakukan dengan menggunakan 5 fold. Berikut adalah hasil skenario </w:t>
      </w:r>
      <w:r w:rsidR="000E4199">
        <w:t>pengujian</w:t>
      </w:r>
      <w:r w:rsidRPr="004E7C36">
        <w:t xml:space="preserve"> pada setiap fold:</w:t>
      </w:r>
    </w:p>
    <w:p w14:paraId="5FF900EC" w14:textId="77777777" w:rsidR="00985F53" w:rsidRPr="00FD3EFC" w:rsidRDefault="00985F53" w:rsidP="004E7C36">
      <w:pPr>
        <w:ind w:firstLine="576"/>
      </w:pPr>
    </w:p>
    <w:p w14:paraId="0F098F6B" w14:textId="77BA6240" w:rsidR="00F1660B" w:rsidRDefault="00F1660B" w:rsidP="00F1660B">
      <w:pPr>
        <w:pStyle w:val="Heading3"/>
      </w:pPr>
      <w:bookmarkStart w:id="230" w:name="_Toc172830760"/>
      <w:r>
        <w:t xml:space="preserve">Hasil </w:t>
      </w:r>
      <w:r w:rsidR="000D360C">
        <w:t xml:space="preserve">Pengujian </w:t>
      </w:r>
      <w:r>
        <w:t>Fold 1</w:t>
      </w:r>
      <w:bookmarkEnd w:id="230"/>
    </w:p>
    <w:p w14:paraId="54761794" w14:textId="59861513" w:rsidR="00044DAD" w:rsidRPr="00CD6D72" w:rsidRDefault="00CD6D72" w:rsidP="00263DC1">
      <w:pPr>
        <w:ind w:firstLine="720"/>
      </w:pPr>
      <w:r>
        <w:t xml:space="preserve">Pada </w:t>
      </w:r>
      <w:r w:rsidR="000D360C">
        <w:t>pengujian</w:t>
      </w:r>
      <w:r>
        <w:t xml:space="preserve"> Fold 1, model </w:t>
      </w:r>
      <w:r w:rsidR="007F0A66" w:rsidRPr="007F0A66">
        <w:rPr>
          <w:i/>
        </w:rPr>
        <w:t>Indolem/indobert-base-uncased</w:t>
      </w:r>
      <w:r>
        <w:t xml:space="preserve"> menunjukkan performa yang lebih baik dibandingkan dengan model </w:t>
      </w:r>
      <w:r w:rsidR="007F0A66" w:rsidRPr="007F0A66">
        <w:rPr>
          <w:i/>
        </w:rPr>
        <w:t>Indobenchmark/indobert-base-p2</w:t>
      </w:r>
      <w:r>
        <w:t xml:space="preserve">. Hal ini terlihat dari rata-rata presisi, recall, dan F1-Score yang lebih tinggi </w:t>
      </w:r>
      <w:r w:rsidR="000D360C">
        <w:t xml:space="preserve">terdapat </w:t>
      </w:r>
      <w:r>
        <w:t xml:space="preserve">pada model </w:t>
      </w:r>
      <w:r w:rsidR="007F0A66" w:rsidRPr="007F0A66">
        <w:rPr>
          <w:i/>
        </w:rPr>
        <w:t>Indolem/indobert-base-uncased</w:t>
      </w:r>
      <w:r>
        <w:t>, sebagaimana ditunjukkan dalam</w:t>
      </w:r>
      <w:r w:rsidR="000D360C">
        <w:t xml:space="preserve"> </w:t>
      </w:r>
      <w:r w:rsidR="000D360C" w:rsidRPr="000D360C">
        <w:fldChar w:fldCharType="begin"/>
      </w:r>
      <w:r w:rsidR="000D360C" w:rsidRPr="000D360C">
        <w:instrText xml:space="preserve"> REF _Ref170049436 \h  \* MERGEFORMAT </w:instrText>
      </w:r>
      <w:r w:rsidR="000D360C" w:rsidRPr="000D360C">
        <w:fldChar w:fldCharType="separate"/>
      </w:r>
      <w:r w:rsidR="007924A3">
        <w:rPr>
          <w:szCs w:val="24"/>
        </w:rPr>
        <w:t>Tabel 4.</w:t>
      </w:r>
      <w:r w:rsidR="007924A3" w:rsidRPr="007924A3">
        <w:rPr>
          <w:szCs w:val="24"/>
        </w:rPr>
        <w:t>3</w:t>
      </w:r>
      <w:r w:rsidR="000D360C" w:rsidRPr="000D360C">
        <w:fldChar w:fldCharType="end"/>
      </w:r>
      <w:r>
        <w:t xml:space="preserve">. Model </w:t>
      </w:r>
      <w:r w:rsidR="007F0A66" w:rsidRPr="007F0A66">
        <w:rPr>
          <w:i/>
        </w:rPr>
        <w:t>Indolem/indobert-base-uncased</w:t>
      </w:r>
      <w:r w:rsidR="000D360C">
        <w:t xml:space="preserve"> </w:t>
      </w:r>
      <w:r>
        <w:t xml:space="preserve">mencapai nilai tertinggi untuk presisi, recall, dan F1-Score pada beberapa label tertentu, sementara model </w:t>
      </w:r>
      <w:r w:rsidR="007F0A66" w:rsidRPr="007F0A66">
        <w:rPr>
          <w:i/>
        </w:rPr>
        <w:t>Indobenchmark/indobert-base-p2</w:t>
      </w:r>
      <w:r w:rsidR="000D360C">
        <w:t xml:space="preserve"> </w:t>
      </w:r>
      <w:r>
        <w:t>memiliki nilai yang lebih rendah pada metrik</w:t>
      </w:r>
      <w:r w:rsidR="000D360C">
        <w:t xml:space="preserve"> evaluasi</w:t>
      </w:r>
      <w:r>
        <w:t xml:space="preserve"> yang sama.</w:t>
      </w:r>
    </w:p>
    <w:p w14:paraId="49863879" w14:textId="01BA1003" w:rsidR="00F1660B" w:rsidRDefault="00547D36" w:rsidP="00547D36">
      <w:pPr>
        <w:pStyle w:val="Caption"/>
        <w:tabs>
          <w:tab w:val="left" w:pos="2350"/>
          <w:tab w:val="center" w:pos="3969"/>
        </w:tabs>
        <w:jc w:val="left"/>
        <w:rPr>
          <w:i w:val="0"/>
          <w:color w:val="auto"/>
          <w:sz w:val="24"/>
          <w:szCs w:val="24"/>
        </w:rPr>
      </w:pPr>
      <w:bookmarkStart w:id="231" w:name="_Ref169548297"/>
      <w:r>
        <w:rPr>
          <w:i w:val="0"/>
          <w:color w:val="auto"/>
          <w:sz w:val="24"/>
          <w:szCs w:val="24"/>
        </w:rPr>
        <w:tab/>
      </w:r>
      <w:r>
        <w:rPr>
          <w:i w:val="0"/>
          <w:color w:val="auto"/>
          <w:sz w:val="24"/>
          <w:szCs w:val="24"/>
        </w:rPr>
        <w:tab/>
      </w:r>
      <w:bookmarkStart w:id="232" w:name="_Ref170049436"/>
      <w:bookmarkStart w:id="233" w:name="_Toc172274295"/>
      <w:r w:rsidR="00F1660B">
        <w:rPr>
          <w:i w:val="0"/>
          <w:color w:val="auto"/>
          <w:sz w:val="24"/>
          <w:szCs w:val="24"/>
        </w:rPr>
        <w:t>Tabel 4.</w:t>
      </w:r>
      <w:r w:rsidR="00F1660B" w:rsidRPr="002462FB">
        <w:rPr>
          <w:i w:val="0"/>
          <w:color w:val="auto"/>
          <w:sz w:val="24"/>
          <w:szCs w:val="24"/>
        </w:rPr>
        <w:fldChar w:fldCharType="begin"/>
      </w:r>
      <w:r w:rsidR="00F1660B" w:rsidRPr="002462FB">
        <w:rPr>
          <w:i w:val="0"/>
          <w:color w:val="auto"/>
          <w:sz w:val="24"/>
          <w:szCs w:val="24"/>
        </w:rPr>
        <w:instrText xml:space="preserve"> SEQ Tabel_4. \* ARABIC </w:instrText>
      </w:r>
      <w:r w:rsidR="00F1660B" w:rsidRPr="002462FB">
        <w:rPr>
          <w:i w:val="0"/>
          <w:color w:val="auto"/>
          <w:sz w:val="24"/>
          <w:szCs w:val="24"/>
        </w:rPr>
        <w:fldChar w:fldCharType="separate"/>
      </w:r>
      <w:r w:rsidR="007924A3">
        <w:rPr>
          <w:i w:val="0"/>
          <w:noProof/>
          <w:color w:val="auto"/>
          <w:sz w:val="24"/>
          <w:szCs w:val="24"/>
        </w:rPr>
        <w:t>3</w:t>
      </w:r>
      <w:r w:rsidR="00F1660B" w:rsidRPr="002462FB">
        <w:rPr>
          <w:i w:val="0"/>
          <w:color w:val="auto"/>
          <w:sz w:val="24"/>
          <w:szCs w:val="24"/>
        </w:rPr>
        <w:fldChar w:fldCharType="end"/>
      </w:r>
      <w:bookmarkEnd w:id="231"/>
      <w:bookmarkEnd w:id="232"/>
      <w:r w:rsidR="00F1660B" w:rsidRPr="002462FB">
        <w:rPr>
          <w:i w:val="0"/>
          <w:color w:val="auto"/>
          <w:sz w:val="24"/>
          <w:szCs w:val="24"/>
        </w:rPr>
        <w:t xml:space="preserve"> Hasil </w:t>
      </w:r>
      <w:r w:rsidR="000D360C">
        <w:rPr>
          <w:i w:val="0"/>
          <w:color w:val="auto"/>
          <w:sz w:val="24"/>
          <w:szCs w:val="24"/>
        </w:rPr>
        <w:t>Pengujian</w:t>
      </w:r>
      <w:r w:rsidR="00F1660B" w:rsidRPr="002462FB">
        <w:rPr>
          <w:i w:val="0"/>
          <w:color w:val="auto"/>
          <w:sz w:val="24"/>
          <w:szCs w:val="24"/>
        </w:rPr>
        <w:t xml:space="preserve"> Fold 1</w:t>
      </w:r>
      <w:bookmarkEnd w:id="233"/>
    </w:p>
    <w:tbl>
      <w:tblPr>
        <w:tblStyle w:val="TableGrid"/>
        <w:tblW w:w="0" w:type="auto"/>
        <w:tblLook w:val="04A0" w:firstRow="1" w:lastRow="0" w:firstColumn="1" w:lastColumn="0" w:noHBand="0" w:noVBand="1"/>
      </w:tblPr>
      <w:tblGrid>
        <w:gridCol w:w="486"/>
        <w:gridCol w:w="947"/>
        <w:gridCol w:w="785"/>
        <w:gridCol w:w="783"/>
        <w:gridCol w:w="777"/>
        <w:gridCol w:w="847"/>
        <w:gridCol w:w="789"/>
        <w:gridCol w:w="783"/>
        <w:gridCol w:w="884"/>
        <w:gridCol w:w="847"/>
      </w:tblGrid>
      <w:tr w:rsidR="004B08C1" w:rsidRPr="001D19D5" w14:paraId="14896EA1" w14:textId="77777777" w:rsidTr="001D19D5">
        <w:tc>
          <w:tcPr>
            <w:tcW w:w="484" w:type="dxa"/>
            <w:vMerge w:val="restart"/>
            <w:shd w:val="clear" w:color="auto" w:fill="E7E6E6" w:themeFill="background2"/>
            <w:vAlign w:val="center"/>
          </w:tcPr>
          <w:p w14:paraId="24E5E9C3" w14:textId="1F6BF80D" w:rsidR="00354F3E" w:rsidRPr="001D19D5" w:rsidRDefault="00354F3E" w:rsidP="005E546B">
            <w:pPr>
              <w:spacing w:line="240" w:lineRule="auto"/>
              <w:jc w:val="center"/>
              <w:rPr>
                <w:rFonts w:cs="Times New Roman"/>
                <w:b/>
                <w:sz w:val="18"/>
                <w:szCs w:val="18"/>
              </w:rPr>
            </w:pPr>
            <w:r w:rsidRPr="001D19D5">
              <w:rPr>
                <w:rFonts w:cs="Times New Roman"/>
                <w:b/>
                <w:sz w:val="18"/>
                <w:szCs w:val="18"/>
              </w:rPr>
              <w:t>NO</w:t>
            </w:r>
          </w:p>
        </w:tc>
        <w:tc>
          <w:tcPr>
            <w:tcW w:w="938" w:type="dxa"/>
            <w:vMerge w:val="restart"/>
            <w:shd w:val="clear" w:color="auto" w:fill="E7E6E6" w:themeFill="background2"/>
            <w:vAlign w:val="center"/>
          </w:tcPr>
          <w:p w14:paraId="23459D15" w14:textId="0645EDB5" w:rsidR="00354F3E" w:rsidRPr="001D19D5" w:rsidRDefault="00354F3E" w:rsidP="005E546B">
            <w:pPr>
              <w:spacing w:line="240" w:lineRule="auto"/>
              <w:jc w:val="center"/>
              <w:rPr>
                <w:rFonts w:cs="Times New Roman"/>
                <w:b/>
                <w:sz w:val="18"/>
                <w:szCs w:val="18"/>
              </w:rPr>
            </w:pPr>
            <w:r w:rsidRPr="001D19D5">
              <w:rPr>
                <w:rFonts w:cs="Times New Roman"/>
                <w:b/>
                <w:sz w:val="18"/>
                <w:szCs w:val="18"/>
              </w:rPr>
              <w:t>Label</w:t>
            </w:r>
          </w:p>
        </w:tc>
        <w:tc>
          <w:tcPr>
            <w:tcW w:w="3222" w:type="dxa"/>
            <w:gridSpan w:val="4"/>
            <w:shd w:val="clear" w:color="auto" w:fill="E7E6E6" w:themeFill="background2"/>
            <w:vAlign w:val="center"/>
          </w:tcPr>
          <w:p w14:paraId="07B412AF" w14:textId="0DB0B33A" w:rsidR="00354F3E" w:rsidRPr="001D19D5" w:rsidRDefault="00354F3E" w:rsidP="005E546B">
            <w:pPr>
              <w:spacing w:line="240" w:lineRule="auto"/>
              <w:jc w:val="center"/>
              <w:rPr>
                <w:rFonts w:cs="Times New Roman"/>
                <w:b/>
                <w:i/>
                <w:sz w:val="18"/>
                <w:szCs w:val="18"/>
              </w:rPr>
            </w:pPr>
            <w:r w:rsidRPr="001D19D5">
              <w:rPr>
                <w:rFonts w:cs="Times New Roman"/>
                <w:b/>
                <w:i/>
                <w:sz w:val="18"/>
                <w:szCs w:val="18"/>
              </w:rPr>
              <w:t>Indolem/indobert-base-uncased</w:t>
            </w:r>
          </w:p>
        </w:tc>
        <w:tc>
          <w:tcPr>
            <w:tcW w:w="3284" w:type="dxa"/>
            <w:gridSpan w:val="4"/>
            <w:shd w:val="clear" w:color="auto" w:fill="E7E6E6" w:themeFill="background2"/>
            <w:vAlign w:val="center"/>
          </w:tcPr>
          <w:p w14:paraId="609A24FA" w14:textId="705CB00E" w:rsidR="00354F3E" w:rsidRPr="001D19D5" w:rsidRDefault="00354F3E" w:rsidP="005E546B">
            <w:pPr>
              <w:spacing w:line="240" w:lineRule="auto"/>
              <w:jc w:val="center"/>
              <w:rPr>
                <w:rFonts w:cs="Times New Roman"/>
                <w:b/>
                <w:sz w:val="18"/>
                <w:szCs w:val="18"/>
              </w:rPr>
            </w:pPr>
            <w:r w:rsidRPr="001D19D5">
              <w:rPr>
                <w:rFonts w:cs="Times New Roman"/>
                <w:b/>
                <w:i/>
                <w:sz w:val="18"/>
                <w:szCs w:val="18"/>
              </w:rPr>
              <w:t>Indobenchmark/indobert-base-p2</w:t>
            </w:r>
          </w:p>
        </w:tc>
      </w:tr>
      <w:tr w:rsidR="004B08C1" w:rsidRPr="001D19D5" w14:paraId="25ED883C" w14:textId="77777777" w:rsidTr="001D19D5">
        <w:tc>
          <w:tcPr>
            <w:tcW w:w="484" w:type="dxa"/>
            <w:vMerge/>
            <w:vAlign w:val="center"/>
          </w:tcPr>
          <w:p w14:paraId="1F0EB984" w14:textId="77777777" w:rsidR="00354F3E" w:rsidRPr="001D19D5" w:rsidRDefault="00354F3E" w:rsidP="005E546B">
            <w:pPr>
              <w:spacing w:line="240" w:lineRule="auto"/>
              <w:jc w:val="center"/>
              <w:rPr>
                <w:rFonts w:cs="Times New Roman"/>
                <w:b/>
                <w:sz w:val="18"/>
                <w:szCs w:val="18"/>
              </w:rPr>
            </w:pPr>
          </w:p>
        </w:tc>
        <w:tc>
          <w:tcPr>
            <w:tcW w:w="938" w:type="dxa"/>
            <w:vMerge/>
            <w:vAlign w:val="center"/>
          </w:tcPr>
          <w:p w14:paraId="12EFBFB8" w14:textId="77777777" w:rsidR="00354F3E" w:rsidRPr="001D19D5" w:rsidRDefault="00354F3E" w:rsidP="005E546B">
            <w:pPr>
              <w:spacing w:line="240" w:lineRule="auto"/>
              <w:jc w:val="center"/>
              <w:rPr>
                <w:rFonts w:cs="Times New Roman"/>
                <w:b/>
                <w:sz w:val="18"/>
                <w:szCs w:val="18"/>
              </w:rPr>
            </w:pPr>
          </w:p>
        </w:tc>
        <w:tc>
          <w:tcPr>
            <w:tcW w:w="794" w:type="dxa"/>
            <w:shd w:val="clear" w:color="auto" w:fill="E7E6E6" w:themeFill="background2"/>
            <w:vAlign w:val="center"/>
          </w:tcPr>
          <w:p w14:paraId="129AA341" w14:textId="21801699" w:rsidR="00354F3E" w:rsidRPr="001D19D5" w:rsidRDefault="00354F3E" w:rsidP="005E546B">
            <w:pPr>
              <w:spacing w:line="240" w:lineRule="auto"/>
              <w:jc w:val="center"/>
              <w:rPr>
                <w:rFonts w:cs="Times New Roman"/>
                <w:b/>
                <w:sz w:val="18"/>
                <w:szCs w:val="18"/>
              </w:rPr>
            </w:pPr>
            <w:r w:rsidRPr="001D19D5">
              <w:rPr>
                <w:rFonts w:cs="Times New Roman"/>
                <w:b/>
                <w:sz w:val="18"/>
                <w:szCs w:val="18"/>
              </w:rPr>
              <w:t>Presisi</w:t>
            </w:r>
          </w:p>
        </w:tc>
        <w:tc>
          <w:tcPr>
            <w:tcW w:w="794" w:type="dxa"/>
            <w:shd w:val="clear" w:color="auto" w:fill="E7E6E6" w:themeFill="background2"/>
            <w:vAlign w:val="center"/>
          </w:tcPr>
          <w:p w14:paraId="5175AAF0" w14:textId="49EFB6BC" w:rsidR="00354F3E" w:rsidRPr="001D19D5" w:rsidRDefault="00354F3E" w:rsidP="005E546B">
            <w:pPr>
              <w:spacing w:line="240" w:lineRule="auto"/>
              <w:jc w:val="center"/>
              <w:rPr>
                <w:rFonts w:cs="Times New Roman"/>
                <w:b/>
                <w:sz w:val="18"/>
                <w:szCs w:val="18"/>
              </w:rPr>
            </w:pPr>
            <w:r w:rsidRPr="001D19D5">
              <w:rPr>
                <w:rFonts w:cs="Times New Roman"/>
                <w:b/>
                <w:sz w:val="18"/>
                <w:szCs w:val="18"/>
              </w:rPr>
              <w:t>Recall</w:t>
            </w:r>
          </w:p>
        </w:tc>
        <w:tc>
          <w:tcPr>
            <w:tcW w:w="794" w:type="dxa"/>
            <w:shd w:val="clear" w:color="auto" w:fill="E7E6E6" w:themeFill="background2"/>
            <w:vAlign w:val="center"/>
          </w:tcPr>
          <w:p w14:paraId="2A2B871D" w14:textId="0C422B42" w:rsidR="00354F3E" w:rsidRPr="001D19D5" w:rsidRDefault="00354F3E" w:rsidP="005E546B">
            <w:pPr>
              <w:spacing w:line="240" w:lineRule="auto"/>
              <w:jc w:val="center"/>
              <w:rPr>
                <w:rFonts w:cs="Times New Roman"/>
                <w:b/>
                <w:sz w:val="18"/>
                <w:szCs w:val="18"/>
              </w:rPr>
            </w:pPr>
            <w:r w:rsidRPr="001D19D5">
              <w:rPr>
                <w:rFonts w:cs="Times New Roman"/>
                <w:b/>
                <w:sz w:val="18"/>
                <w:szCs w:val="18"/>
              </w:rPr>
              <w:t>F1-Score</w:t>
            </w:r>
          </w:p>
        </w:tc>
        <w:tc>
          <w:tcPr>
            <w:tcW w:w="840" w:type="dxa"/>
            <w:shd w:val="clear" w:color="auto" w:fill="E7E6E6" w:themeFill="background2"/>
            <w:vAlign w:val="center"/>
          </w:tcPr>
          <w:p w14:paraId="28D3D901" w14:textId="20367A15" w:rsidR="00354F3E" w:rsidRPr="001D19D5" w:rsidRDefault="00354F3E" w:rsidP="005E546B">
            <w:pPr>
              <w:spacing w:line="240" w:lineRule="auto"/>
              <w:jc w:val="center"/>
              <w:rPr>
                <w:rFonts w:cs="Times New Roman"/>
                <w:b/>
                <w:sz w:val="18"/>
                <w:szCs w:val="18"/>
              </w:rPr>
            </w:pPr>
            <w:r w:rsidRPr="001D19D5">
              <w:rPr>
                <w:rFonts w:cs="Times New Roman"/>
                <w:b/>
                <w:sz w:val="18"/>
                <w:szCs w:val="18"/>
              </w:rPr>
              <w:t>Support</w:t>
            </w:r>
          </w:p>
        </w:tc>
        <w:tc>
          <w:tcPr>
            <w:tcW w:w="797" w:type="dxa"/>
            <w:shd w:val="clear" w:color="auto" w:fill="E7E6E6" w:themeFill="background2"/>
            <w:vAlign w:val="center"/>
          </w:tcPr>
          <w:p w14:paraId="62EB39C7" w14:textId="223D6837" w:rsidR="00354F3E" w:rsidRPr="001D19D5" w:rsidRDefault="00354F3E" w:rsidP="005E546B">
            <w:pPr>
              <w:spacing w:line="240" w:lineRule="auto"/>
              <w:jc w:val="center"/>
              <w:rPr>
                <w:rFonts w:cs="Times New Roman"/>
                <w:b/>
                <w:sz w:val="18"/>
                <w:szCs w:val="18"/>
              </w:rPr>
            </w:pPr>
            <w:r w:rsidRPr="001D19D5">
              <w:rPr>
                <w:rFonts w:cs="Times New Roman"/>
                <w:b/>
                <w:sz w:val="18"/>
                <w:szCs w:val="18"/>
              </w:rPr>
              <w:t>Presisi</w:t>
            </w:r>
          </w:p>
        </w:tc>
        <w:tc>
          <w:tcPr>
            <w:tcW w:w="794" w:type="dxa"/>
            <w:shd w:val="clear" w:color="auto" w:fill="E7E6E6" w:themeFill="background2"/>
            <w:vAlign w:val="center"/>
          </w:tcPr>
          <w:p w14:paraId="751463C0" w14:textId="5BAF0EF7" w:rsidR="00354F3E" w:rsidRPr="001D19D5" w:rsidRDefault="00354F3E" w:rsidP="005E546B">
            <w:pPr>
              <w:spacing w:line="240" w:lineRule="auto"/>
              <w:jc w:val="center"/>
              <w:rPr>
                <w:rFonts w:cs="Times New Roman"/>
                <w:b/>
                <w:sz w:val="18"/>
                <w:szCs w:val="18"/>
              </w:rPr>
            </w:pPr>
            <w:r w:rsidRPr="001D19D5">
              <w:rPr>
                <w:rFonts w:cs="Times New Roman"/>
                <w:b/>
                <w:sz w:val="18"/>
                <w:szCs w:val="18"/>
              </w:rPr>
              <w:t>Recall</w:t>
            </w:r>
          </w:p>
        </w:tc>
        <w:tc>
          <w:tcPr>
            <w:tcW w:w="916" w:type="dxa"/>
            <w:shd w:val="clear" w:color="auto" w:fill="E7E6E6" w:themeFill="background2"/>
            <w:vAlign w:val="center"/>
          </w:tcPr>
          <w:p w14:paraId="2A43C280" w14:textId="65DE0B8B" w:rsidR="00354F3E" w:rsidRPr="001D19D5" w:rsidRDefault="00354F3E" w:rsidP="005E546B">
            <w:pPr>
              <w:spacing w:line="240" w:lineRule="auto"/>
              <w:jc w:val="center"/>
              <w:rPr>
                <w:rFonts w:cs="Times New Roman"/>
                <w:b/>
                <w:sz w:val="18"/>
                <w:szCs w:val="18"/>
              </w:rPr>
            </w:pPr>
            <w:r w:rsidRPr="001D19D5">
              <w:rPr>
                <w:rFonts w:cs="Times New Roman"/>
                <w:b/>
                <w:sz w:val="18"/>
                <w:szCs w:val="18"/>
              </w:rPr>
              <w:t>F1-Score</w:t>
            </w:r>
          </w:p>
        </w:tc>
        <w:tc>
          <w:tcPr>
            <w:tcW w:w="777" w:type="dxa"/>
            <w:shd w:val="clear" w:color="auto" w:fill="E7E6E6" w:themeFill="background2"/>
            <w:vAlign w:val="center"/>
          </w:tcPr>
          <w:p w14:paraId="048964D2" w14:textId="4F9DDCE9" w:rsidR="00354F3E" w:rsidRPr="001D19D5" w:rsidRDefault="00354F3E" w:rsidP="005E546B">
            <w:pPr>
              <w:spacing w:line="240" w:lineRule="auto"/>
              <w:jc w:val="center"/>
              <w:rPr>
                <w:rFonts w:cs="Times New Roman"/>
                <w:sz w:val="18"/>
                <w:szCs w:val="18"/>
              </w:rPr>
            </w:pPr>
            <w:r w:rsidRPr="001D19D5">
              <w:rPr>
                <w:rFonts w:cs="Times New Roman"/>
                <w:b/>
                <w:sz w:val="18"/>
                <w:szCs w:val="18"/>
              </w:rPr>
              <w:t>Support</w:t>
            </w:r>
          </w:p>
        </w:tc>
      </w:tr>
      <w:tr w:rsidR="001D19D5" w:rsidRPr="001D19D5" w14:paraId="3AAE96E4" w14:textId="77777777" w:rsidTr="001D19D5">
        <w:tc>
          <w:tcPr>
            <w:tcW w:w="484" w:type="dxa"/>
            <w:vAlign w:val="center"/>
          </w:tcPr>
          <w:p w14:paraId="7765C7DD" w14:textId="6E092621" w:rsidR="001D19D5" w:rsidRPr="001D19D5" w:rsidRDefault="001D19D5" w:rsidP="001D19D5">
            <w:pPr>
              <w:spacing w:line="240" w:lineRule="auto"/>
              <w:jc w:val="center"/>
              <w:rPr>
                <w:rFonts w:cs="Times New Roman"/>
                <w:sz w:val="18"/>
                <w:szCs w:val="18"/>
              </w:rPr>
            </w:pPr>
            <w:r w:rsidRPr="001D19D5">
              <w:rPr>
                <w:rFonts w:cs="Times New Roman"/>
                <w:sz w:val="18"/>
                <w:szCs w:val="18"/>
              </w:rPr>
              <w:t>1.</w:t>
            </w:r>
          </w:p>
        </w:tc>
        <w:tc>
          <w:tcPr>
            <w:tcW w:w="938" w:type="dxa"/>
            <w:vAlign w:val="center"/>
          </w:tcPr>
          <w:p w14:paraId="16B15E07" w14:textId="5ECBD335" w:rsidR="001D19D5" w:rsidRPr="001D19D5" w:rsidRDefault="001D19D5" w:rsidP="001D19D5">
            <w:pPr>
              <w:spacing w:line="240" w:lineRule="auto"/>
              <w:jc w:val="center"/>
              <w:rPr>
                <w:rFonts w:cs="Times New Roman"/>
                <w:sz w:val="18"/>
                <w:szCs w:val="18"/>
              </w:rPr>
            </w:pPr>
            <w:r w:rsidRPr="001D19D5">
              <w:rPr>
                <w:rFonts w:cs="Times New Roman"/>
                <w:sz w:val="18"/>
                <w:szCs w:val="18"/>
              </w:rPr>
              <w:t>B_ADVO</w:t>
            </w:r>
          </w:p>
        </w:tc>
        <w:tc>
          <w:tcPr>
            <w:tcW w:w="794" w:type="dxa"/>
          </w:tcPr>
          <w:p w14:paraId="2D70E605" w14:textId="0327CCE9" w:rsidR="001D19D5" w:rsidRPr="001D19D5" w:rsidRDefault="001D19D5" w:rsidP="001D19D5">
            <w:pPr>
              <w:spacing w:line="240" w:lineRule="auto"/>
              <w:jc w:val="center"/>
              <w:rPr>
                <w:rFonts w:cs="Times New Roman"/>
                <w:sz w:val="18"/>
                <w:szCs w:val="18"/>
              </w:rPr>
            </w:pPr>
            <w:r w:rsidRPr="001D19D5">
              <w:rPr>
                <w:rFonts w:cs="Times New Roman"/>
                <w:sz w:val="18"/>
                <w:szCs w:val="18"/>
              </w:rPr>
              <w:t>0,743</w:t>
            </w:r>
          </w:p>
        </w:tc>
        <w:tc>
          <w:tcPr>
            <w:tcW w:w="794" w:type="dxa"/>
          </w:tcPr>
          <w:p w14:paraId="5F351F7D" w14:textId="1D763FE3" w:rsidR="001D19D5" w:rsidRPr="001D19D5" w:rsidRDefault="001D19D5" w:rsidP="001D19D5">
            <w:pPr>
              <w:spacing w:line="240" w:lineRule="auto"/>
              <w:jc w:val="center"/>
              <w:rPr>
                <w:rFonts w:cs="Times New Roman"/>
                <w:b/>
                <w:sz w:val="18"/>
                <w:szCs w:val="18"/>
              </w:rPr>
            </w:pPr>
            <w:r w:rsidRPr="001D19D5">
              <w:rPr>
                <w:rFonts w:cs="Times New Roman"/>
                <w:b/>
                <w:sz w:val="18"/>
                <w:szCs w:val="18"/>
              </w:rPr>
              <w:t>0,891</w:t>
            </w:r>
          </w:p>
        </w:tc>
        <w:tc>
          <w:tcPr>
            <w:tcW w:w="794" w:type="dxa"/>
          </w:tcPr>
          <w:p w14:paraId="1405D7CD" w14:textId="5A127CB2" w:rsidR="001D19D5" w:rsidRPr="001D19D5" w:rsidRDefault="001D19D5" w:rsidP="001D19D5">
            <w:pPr>
              <w:spacing w:line="240" w:lineRule="auto"/>
              <w:jc w:val="center"/>
              <w:rPr>
                <w:rFonts w:cs="Times New Roman"/>
                <w:b/>
                <w:sz w:val="18"/>
                <w:szCs w:val="18"/>
              </w:rPr>
            </w:pPr>
            <w:r w:rsidRPr="001D19D5">
              <w:rPr>
                <w:rFonts w:cs="Times New Roman"/>
                <w:b/>
                <w:sz w:val="18"/>
                <w:szCs w:val="18"/>
              </w:rPr>
              <w:t>0,810</w:t>
            </w:r>
          </w:p>
        </w:tc>
        <w:tc>
          <w:tcPr>
            <w:tcW w:w="840" w:type="dxa"/>
            <w:vAlign w:val="center"/>
          </w:tcPr>
          <w:p w14:paraId="3513AEB5" w14:textId="2819732F" w:rsidR="001D19D5" w:rsidRPr="001D19D5" w:rsidRDefault="001D19D5" w:rsidP="001D19D5">
            <w:pPr>
              <w:spacing w:line="240" w:lineRule="auto"/>
              <w:jc w:val="center"/>
              <w:rPr>
                <w:rFonts w:cs="Times New Roman"/>
                <w:sz w:val="18"/>
                <w:szCs w:val="18"/>
              </w:rPr>
            </w:pPr>
            <w:r w:rsidRPr="001D19D5">
              <w:rPr>
                <w:rFonts w:cs="Times New Roman"/>
                <w:sz w:val="18"/>
                <w:szCs w:val="18"/>
              </w:rPr>
              <w:t>156</w:t>
            </w:r>
          </w:p>
        </w:tc>
        <w:tc>
          <w:tcPr>
            <w:tcW w:w="797" w:type="dxa"/>
          </w:tcPr>
          <w:p w14:paraId="3F34A1B3" w14:textId="7A9965DF" w:rsidR="001D19D5" w:rsidRPr="001D19D5" w:rsidRDefault="001D19D5" w:rsidP="001D19D5">
            <w:pPr>
              <w:spacing w:line="240" w:lineRule="auto"/>
              <w:jc w:val="center"/>
              <w:rPr>
                <w:rFonts w:cs="Times New Roman"/>
                <w:b/>
                <w:sz w:val="18"/>
                <w:szCs w:val="18"/>
              </w:rPr>
            </w:pPr>
            <w:r w:rsidRPr="001D19D5">
              <w:rPr>
                <w:b/>
                <w:sz w:val="18"/>
                <w:szCs w:val="18"/>
              </w:rPr>
              <w:t>0,815</w:t>
            </w:r>
          </w:p>
        </w:tc>
        <w:tc>
          <w:tcPr>
            <w:tcW w:w="794" w:type="dxa"/>
          </w:tcPr>
          <w:p w14:paraId="612C1BC7" w14:textId="392BFA74" w:rsidR="001D19D5" w:rsidRPr="001D19D5" w:rsidRDefault="001D19D5" w:rsidP="001D19D5">
            <w:pPr>
              <w:spacing w:line="240" w:lineRule="auto"/>
              <w:jc w:val="center"/>
              <w:rPr>
                <w:rFonts w:cs="Times New Roman"/>
                <w:sz w:val="18"/>
                <w:szCs w:val="18"/>
              </w:rPr>
            </w:pPr>
            <w:r w:rsidRPr="001D19D5">
              <w:rPr>
                <w:sz w:val="18"/>
                <w:szCs w:val="18"/>
              </w:rPr>
              <w:t>0,744</w:t>
            </w:r>
          </w:p>
        </w:tc>
        <w:tc>
          <w:tcPr>
            <w:tcW w:w="916" w:type="dxa"/>
          </w:tcPr>
          <w:p w14:paraId="743293A1" w14:textId="51F25466" w:rsidR="001D19D5" w:rsidRPr="001D19D5" w:rsidRDefault="001D19D5" w:rsidP="001D19D5">
            <w:pPr>
              <w:spacing w:line="240" w:lineRule="auto"/>
              <w:jc w:val="center"/>
              <w:rPr>
                <w:rFonts w:cs="Times New Roman"/>
                <w:sz w:val="18"/>
                <w:szCs w:val="18"/>
              </w:rPr>
            </w:pPr>
            <w:r w:rsidRPr="001D19D5">
              <w:rPr>
                <w:sz w:val="18"/>
                <w:szCs w:val="18"/>
              </w:rPr>
              <w:t>0,778</w:t>
            </w:r>
          </w:p>
        </w:tc>
        <w:tc>
          <w:tcPr>
            <w:tcW w:w="777" w:type="dxa"/>
            <w:vAlign w:val="center"/>
          </w:tcPr>
          <w:p w14:paraId="53568EBC" w14:textId="504A004D" w:rsidR="001D19D5" w:rsidRPr="001D19D5" w:rsidRDefault="001D19D5" w:rsidP="001D19D5">
            <w:pPr>
              <w:spacing w:line="240" w:lineRule="auto"/>
              <w:jc w:val="center"/>
              <w:rPr>
                <w:rFonts w:cs="Times New Roman"/>
                <w:b/>
                <w:sz w:val="18"/>
                <w:szCs w:val="18"/>
              </w:rPr>
            </w:pPr>
            <w:r w:rsidRPr="001D19D5">
              <w:rPr>
                <w:rFonts w:cs="Times New Roman"/>
                <w:b/>
                <w:sz w:val="18"/>
                <w:szCs w:val="18"/>
              </w:rPr>
              <w:t>160</w:t>
            </w:r>
          </w:p>
        </w:tc>
      </w:tr>
      <w:tr w:rsidR="001D19D5" w:rsidRPr="001D19D5" w14:paraId="2E3437C3" w14:textId="77777777" w:rsidTr="001D19D5">
        <w:tc>
          <w:tcPr>
            <w:tcW w:w="484" w:type="dxa"/>
            <w:vAlign w:val="center"/>
          </w:tcPr>
          <w:p w14:paraId="56DF8570" w14:textId="5C4F4A12" w:rsidR="001D19D5" w:rsidRPr="001D19D5" w:rsidRDefault="001D19D5" w:rsidP="001D19D5">
            <w:pPr>
              <w:spacing w:line="240" w:lineRule="auto"/>
              <w:jc w:val="center"/>
              <w:rPr>
                <w:rFonts w:cs="Times New Roman"/>
                <w:sz w:val="18"/>
                <w:szCs w:val="18"/>
              </w:rPr>
            </w:pPr>
            <w:r w:rsidRPr="001D19D5">
              <w:rPr>
                <w:rFonts w:cs="Times New Roman"/>
                <w:sz w:val="18"/>
                <w:szCs w:val="18"/>
              </w:rPr>
              <w:t>2.</w:t>
            </w:r>
          </w:p>
        </w:tc>
        <w:tc>
          <w:tcPr>
            <w:tcW w:w="938" w:type="dxa"/>
            <w:vAlign w:val="center"/>
          </w:tcPr>
          <w:p w14:paraId="580F0702" w14:textId="4C728367" w:rsidR="001D19D5" w:rsidRPr="001D19D5" w:rsidRDefault="001D19D5" w:rsidP="001D19D5">
            <w:pPr>
              <w:spacing w:line="240" w:lineRule="auto"/>
              <w:jc w:val="center"/>
              <w:rPr>
                <w:rFonts w:cs="Times New Roman"/>
                <w:sz w:val="18"/>
                <w:szCs w:val="18"/>
              </w:rPr>
            </w:pPr>
            <w:r w:rsidRPr="001D19D5">
              <w:rPr>
                <w:rFonts w:cs="Times New Roman"/>
                <w:sz w:val="18"/>
                <w:szCs w:val="18"/>
              </w:rPr>
              <w:t>I_ADVO</w:t>
            </w:r>
          </w:p>
        </w:tc>
        <w:tc>
          <w:tcPr>
            <w:tcW w:w="794" w:type="dxa"/>
          </w:tcPr>
          <w:p w14:paraId="538CB217" w14:textId="39BF8168" w:rsidR="001D19D5" w:rsidRPr="001D19D5" w:rsidRDefault="001D19D5" w:rsidP="001D19D5">
            <w:pPr>
              <w:spacing w:line="240" w:lineRule="auto"/>
              <w:jc w:val="center"/>
              <w:rPr>
                <w:rFonts w:cs="Times New Roman"/>
                <w:sz w:val="18"/>
                <w:szCs w:val="18"/>
              </w:rPr>
            </w:pPr>
            <w:r w:rsidRPr="001D19D5">
              <w:rPr>
                <w:rFonts w:cs="Times New Roman"/>
                <w:sz w:val="18"/>
                <w:szCs w:val="18"/>
              </w:rPr>
              <w:t>0,729</w:t>
            </w:r>
          </w:p>
        </w:tc>
        <w:tc>
          <w:tcPr>
            <w:tcW w:w="794" w:type="dxa"/>
          </w:tcPr>
          <w:p w14:paraId="5798F871" w14:textId="223687D8" w:rsidR="001D19D5" w:rsidRPr="001D19D5" w:rsidRDefault="001D19D5" w:rsidP="001D19D5">
            <w:pPr>
              <w:spacing w:line="240" w:lineRule="auto"/>
              <w:jc w:val="center"/>
              <w:rPr>
                <w:rFonts w:cs="Times New Roman"/>
                <w:b/>
                <w:sz w:val="18"/>
                <w:szCs w:val="18"/>
              </w:rPr>
            </w:pPr>
            <w:r w:rsidRPr="001D19D5">
              <w:rPr>
                <w:rFonts w:cs="Times New Roman"/>
                <w:b/>
                <w:sz w:val="18"/>
                <w:szCs w:val="18"/>
              </w:rPr>
              <w:t>0,938</w:t>
            </w:r>
          </w:p>
        </w:tc>
        <w:tc>
          <w:tcPr>
            <w:tcW w:w="794" w:type="dxa"/>
          </w:tcPr>
          <w:p w14:paraId="227FE9F5" w14:textId="07B2FD7E" w:rsidR="001D19D5" w:rsidRPr="001D19D5" w:rsidRDefault="001D19D5" w:rsidP="001D19D5">
            <w:pPr>
              <w:spacing w:line="240" w:lineRule="auto"/>
              <w:jc w:val="center"/>
              <w:rPr>
                <w:rFonts w:cs="Times New Roman"/>
                <w:b/>
                <w:sz w:val="18"/>
                <w:szCs w:val="18"/>
              </w:rPr>
            </w:pPr>
            <w:r w:rsidRPr="001D19D5">
              <w:rPr>
                <w:rFonts w:cs="Times New Roman"/>
                <w:b/>
                <w:sz w:val="18"/>
                <w:szCs w:val="18"/>
              </w:rPr>
              <w:t>0,821</w:t>
            </w:r>
          </w:p>
        </w:tc>
        <w:tc>
          <w:tcPr>
            <w:tcW w:w="840" w:type="dxa"/>
            <w:vAlign w:val="center"/>
          </w:tcPr>
          <w:p w14:paraId="6C6EF890" w14:textId="7407F103" w:rsidR="001D19D5" w:rsidRPr="001D19D5" w:rsidRDefault="001D19D5" w:rsidP="001D19D5">
            <w:pPr>
              <w:spacing w:line="240" w:lineRule="auto"/>
              <w:jc w:val="center"/>
              <w:rPr>
                <w:rFonts w:cs="Times New Roman"/>
                <w:sz w:val="18"/>
                <w:szCs w:val="18"/>
              </w:rPr>
            </w:pPr>
            <w:r w:rsidRPr="001D19D5">
              <w:rPr>
                <w:rFonts w:cs="Times New Roman"/>
                <w:sz w:val="18"/>
                <w:szCs w:val="18"/>
              </w:rPr>
              <w:t>563</w:t>
            </w:r>
          </w:p>
        </w:tc>
        <w:tc>
          <w:tcPr>
            <w:tcW w:w="797" w:type="dxa"/>
          </w:tcPr>
          <w:p w14:paraId="203F2CDB" w14:textId="0F1435D6" w:rsidR="001D19D5" w:rsidRPr="001D19D5" w:rsidRDefault="001D19D5" w:rsidP="001D19D5">
            <w:pPr>
              <w:spacing w:line="240" w:lineRule="auto"/>
              <w:jc w:val="center"/>
              <w:rPr>
                <w:rFonts w:cs="Times New Roman"/>
                <w:b/>
                <w:sz w:val="18"/>
                <w:szCs w:val="18"/>
              </w:rPr>
            </w:pPr>
            <w:r w:rsidRPr="001D19D5">
              <w:rPr>
                <w:b/>
                <w:sz w:val="18"/>
                <w:szCs w:val="18"/>
              </w:rPr>
              <w:t>0,766</w:t>
            </w:r>
          </w:p>
        </w:tc>
        <w:tc>
          <w:tcPr>
            <w:tcW w:w="794" w:type="dxa"/>
          </w:tcPr>
          <w:p w14:paraId="32A880A9" w14:textId="6FABE073" w:rsidR="001D19D5" w:rsidRPr="001D19D5" w:rsidRDefault="001D19D5" w:rsidP="001D19D5">
            <w:pPr>
              <w:spacing w:line="240" w:lineRule="auto"/>
              <w:jc w:val="center"/>
              <w:rPr>
                <w:rFonts w:cs="Times New Roman"/>
                <w:sz w:val="18"/>
                <w:szCs w:val="18"/>
              </w:rPr>
            </w:pPr>
            <w:r w:rsidRPr="001D19D5">
              <w:rPr>
                <w:sz w:val="18"/>
                <w:szCs w:val="18"/>
              </w:rPr>
              <w:t>0,840</w:t>
            </w:r>
          </w:p>
        </w:tc>
        <w:tc>
          <w:tcPr>
            <w:tcW w:w="916" w:type="dxa"/>
          </w:tcPr>
          <w:p w14:paraId="055CA898" w14:textId="21154275" w:rsidR="001D19D5" w:rsidRPr="001D19D5" w:rsidRDefault="001D19D5" w:rsidP="001D19D5">
            <w:pPr>
              <w:spacing w:line="240" w:lineRule="auto"/>
              <w:jc w:val="center"/>
              <w:rPr>
                <w:rFonts w:cs="Times New Roman"/>
                <w:sz w:val="18"/>
                <w:szCs w:val="18"/>
              </w:rPr>
            </w:pPr>
            <w:r w:rsidRPr="001D19D5">
              <w:rPr>
                <w:sz w:val="18"/>
                <w:szCs w:val="18"/>
              </w:rPr>
              <w:t>0,801</w:t>
            </w:r>
          </w:p>
        </w:tc>
        <w:tc>
          <w:tcPr>
            <w:tcW w:w="777" w:type="dxa"/>
            <w:vAlign w:val="center"/>
          </w:tcPr>
          <w:p w14:paraId="4EBC707D" w14:textId="3E8BEBF5" w:rsidR="001D19D5" w:rsidRPr="001D19D5" w:rsidRDefault="001D19D5" w:rsidP="001D19D5">
            <w:pPr>
              <w:spacing w:line="240" w:lineRule="auto"/>
              <w:jc w:val="center"/>
              <w:rPr>
                <w:rFonts w:cs="Times New Roman"/>
                <w:b/>
                <w:sz w:val="18"/>
                <w:szCs w:val="18"/>
              </w:rPr>
            </w:pPr>
            <w:r w:rsidRPr="001D19D5">
              <w:rPr>
                <w:rFonts w:cs="Times New Roman"/>
                <w:b/>
                <w:sz w:val="18"/>
                <w:szCs w:val="18"/>
              </w:rPr>
              <w:t>576</w:t>
            </w:r>
          </w:p>
        </w:tc>
      </w:tr>
      <w:tr w:rsidR="001D19D5" w:rsidRPr="001D19D5" w14:paraId="4C42DBEC" w14:textId="77777777" w:rsidTr="001D19D5">
        <w:tc>
          <w:tcPr>
            <w:tcW w:w="484" w:type="dxa"/>
            <w:vAlign w:val="center"/>
          </w:tcPr>
          <w:p w14:paraId="244C1134" w14:textId="6E5A40E9" w:rsidR="001D19D5" w:rsidRPr="001D19D5" w:rsidRDefault="001D19D5" w:rsidP="001D19D5">
            <w:pPr>
              <w:spacing w:line="240" w:lineRule="auto"/>
              <w:jc w:val="center"/>
              <w:rPr>
                <w:rFonts w:cs="Times New Roman"/>
                <w:sz w:val="18"/>
                <w:szCs w:val="18"/>
              </w:rPr>
            </w:pPr>
            <w:r w:rsidRPr="001D19D5">
              <w:rPr>
                <w:rFonts w:cs="Times New Roman"/>
                <w:sz w:val="18"/>
                <w:szCs w:val="18"/>
              </w:rPr>
              <w:t>3.</w:t>
            </w:r>
          </w:p>
        </w:tc>
        <w:tc>
          <w:tcPr>
            <w:tcW w:w="938" w:type="dxa"/>
            <w:vAlign w:val="center"/>
          </w:tcPr>
          <w:p w14:paraId="153CB7CF" w14:textId="6027D684" w:rsidR="001D19D5" w:rsidRPr="001D19D5" w:rsidRDefault="001D19D5" w:rsidP="001D19D5">
            <w:pPr>
              <w:spacing w:line="240" w:lineRule="auto"/>
              <w:jc w:val="center"/>
              <w:rPr>
                <w:rFonts w:cs="Times New Roman"/>
                <w:sz w:val="18"/>
                <w:szCs w:val="18"/>
              </w:rPr>
            </w:pPr>
            <w:r w:rsidRPr="001D19D5">
              <w:rPr>
                <w:rFonts w:cs="Times New Roman"/>
                <w:sz w:val="18"/>
                <w:szCs w:val="18"/>
              </w:rPr>
              <w:t>B_ARTV</w:t>
            </w:r>
          </w:p>
        </w:tc>
        <w:tc>
          <w:tcPr>
            <w:tcW w:w="794" w:type="dxa"/>
          </w:tcPr>
          <w:p w14:paraId="5564315A" w14:textId="170B056D" w:rsidR="001D19D5" w:rsidRPr="001D19D5" w:rsidRDefault="001D19D5" w:rsidP="001D19D5">
            <w:pPr>
              <w:spacing w:line="240" w:lineRule="auto"/>
              <w:jc w:val="center"/>
              <w:rPr>
                <w:rFonts w:cs="Times New Roman"/>
                <w:b/>
                <w:sz w:val="18"/>
                <w:szCs w:val="18"/>
              </w:rPr>
            </w:pPr>
            <w:r w:rsidRPr="001D19D5">
              <w:rPr>
                <w:rFonts w:cs="Times New Roman"/>
                <w:b/>
                <w:sz w:val="18"/>
                <w:szCs w:val="18"/>
              </w:rPr>
              <w:t>0,839</w:t>
            </w:r>
          </w:p>
        </w:tc>
        <w:tc>
          <w:tcPr>
            <w:tcW w:w="794" w:type="dxa"/>
          </w:tcPr>
          <w:p w14:paraId="7FC62986" w14:textId="3D322F92" w:rsidR="001D19D5" w:rsidRPr="001D19D5" w:rsidRDefault="001D19D5" w:rsidP="001D19D5">
            <w:pPr>
              <w:spacing w:line="240" w:lineRule="auto"/>
              <w:jc w:val="center"/>
              <w:rPr>
                <w:rFonts w:cs="Times New Roman"/>
                <w:b/>
                <w:sz w:val="18"/>
                <w:szCs w:val="18"/>
              </w:rPr>
            </w:pPr>
            <w:r w:rsidRPr="001D19D5">
              <w:rPr>
                <w:rFonts w:cs="Times New Roman"/>
                <w:b/>
                <w:sz w:val="18"/>
                <w:szCs w:val="18"/>
              </w:rPr>
              <w:t>0,611</w:t>
            </w:r>
          </w:p>
        </w:tc>
        <w:tc>
          <w:tcPr>
            <w:tcW w:w="794" w:type="dxa"/>
          </w:tcPr>
          <w:p w14:paraId="70340618" w14:textId="463D5C89" w:rsidR="001D19D5" w:rsidRPr="001D19D5" w:rsidRDefault="001D19D5" w:rsidP="001D19D5">
            <w:pPr>
              <w:spacing w:line="240" w:lineRule="auto"/>
              <w:jc w:val="center"/>
              <w:rPr>
                <w:rFonts w:cs="Times New Roman"/>
                <w:b/>
                <w:sz w:val="18"/>
                <w:szCs w:val="18"/>
              </w:rPr>
            </w:pPr>
            <w:r w:rsidRPr="001D19D5">
              <w:rPr>
                <w:rFonts w:cs="Times New Roman"/>
                <w:b/>
                <w:sz w:val="18"/>
                <w:szCs w:val="18"/>
              </w:rPr>
              <w:t>0,707</w:t>
            </w:r>
          </w:p>
        </w:tc>
        <w:tc>
          <w:tcPr>
            <w:tcW w:w="840" w:type="dxa"/>
            <w:vAlign w:val="center"/>
          </w:tcPr>
          <w:p w14:paraId="2E1835C6" w14:textId="3036BD09" w:rsidR="001D19D5" w:rsidRPr="001D19D5" w:rsidRDefault="001D19D5" w:rsidP="001D19D5">
            <w:pPr>
              <w:spacing w:line="240" w:lineRule="auto"/>
              <w:jc w:val="center"/>
              <w:rPr>
                <w:rFonts w:cs="Times New Roman"/>
                <w:b/>
                <w:sz w:val="18"/>
                <w:szCs w:val="18"/>
              </w:rPr>
            </w:pPr>
            <w:r w:rsidRPr="001D19D5">
              <w:rPr>
                <w:rFonts w:cs="Times New Roman"/>
                <w:b/>
                <w:sz w:val="18"/>
                <w:szCs w:val="18"/>
              </w:rPr>
              <w:t>581</w:t>
            </w:r>
          </w:p>
        </w:tc>
        <w:tc>
          <w:tcPr>
            <w:tcW w:w="797" w:type="dxa"/>
          </w:tcPr>
          <w:p w14:paraId="16DAAFD9" w14:textId="5D96B61E" w:rsidR="001D19D5" w:rsidRPr="001D19D5" w:rsidRDefault="001D19D5" w:rsidP="001D19D5">
            <w:pPr>
              <w:spacing w:line="240" w:lineRule="auto"/>
              <w:jc w:val="center"/>
              <w:rPr>
                <w:rFonts w:cs="Times New Roman"/>
                <w:sz w:val="18"/>
                <w:szCs w:val="18"/>
              </w:rPr>
            </w:pPr>
            <w:r w:rsidRPr="001D19D5">
              <w:rPr>
                <w:sz w:val="18"/>
                <w:szCs w:val="18"/>
              </w:rPr>
              <w:t>0,791</w:t>
            </w:r>
          </w:p>
        </w:tc>
        <w:tc>
          <w:tcPr>
            <w:tcW w:w="794" w:type="dxa"/>
          </w:tcPr>
          <w:p w14:paraId="5E98C550" w14:textId="10BCB9DB" w:rsidR="001D19D5" w:rsidRPr="001D19D5" w:rsidRDefault="001D19D5" w:rsidP="001D19D5">
            <w:pPr>
              <w:spacing w:line="240" w:lineRule="auto"/>
              <w:jc w:val="center"/>
              <w:rPr>
                <w:rFonts w:cs="Times New Roman"/>
                <w:sz w:val="18"/>
                <w:szCs w:val="18"/>
              </w:rPr>
            </w:pPr>
            <w:r w:rsidRPr="001D19D5">
              <w:rPr>
                <w:sz w:val="18"/>
                <w:szCs w:val="18"/>
              </w:rPr>
              <w:t>0,538</w:t>
            </w:r>
          </w:p>
        </w:tc>
        <w:tc>
          <w:tcPr>
            <w:tcW w:w="916" w:type="dxa"/>
          </w:tcPr>
          <w:p w14:paraId="25D671B8" w14:textId="3E3424A1" w:rsidR="001D19D5" w:rsidRPr="001D19D5" w:rsidRDefault="001D19D5" w:rsidP="001D19D5">
            <w:pPr>
              <w:spacing w:line="240" w:lineRule="auto"/>
              <w:jc w:val="center"/>
              <w:rPr>
                <w:rFonts w:cs="Times New Roman"/>
                <w:sz w:val="18"/>
                <w:szCs w:val="18"/>
              </w:rPr>
            </w:pPr>
            <w:r w:rsidRPr="001D19D5">
              <w:rPr>
                <w:sz w:val="18"/>
                <w:szCs w:val="18"/>
              </w:rPr>
              <w:t>0,640</w:t>
            </w:r>
          </w:p>
        </w:tc>
        <w:tc>
          <w:tcPr>
            <w:tcW w:w="777" w:type="dxa"/>
            <w:vAlign w:val="center"/>
          </w:tcPr>
          <w:p w14:paraId="2ED569A6" w14:textId="158FBBA5" w:rsidR="001D19D5" w:rsidRPr="001D19D5" w:rsidRDefault="001D19D5" w:rsidP="001D19D5">
            <w:pPr>
              <w:spacing w:line="240" w:lineRule="auto"/>
              <w:jc w:val="center"/>
              <w:rPr>
                <w:rFonts w:cs="Times New Roman"/>
                <w:sz w:val="18"/>
                <w:szCs w:val="18"/>
              </w:rPr>
            </w:pPr>
            <w:r w:rsidRPr="001D19D5">
              <w:rPr>
                <w:rFonts w:cs="Times New Roman"/>
                <w:sz w:val="18"/>
                <w:szCs w:val="18"/>
              </w:rPr>
              <w:t>576</w:t>
            </w:r>
          </w:p>
        </w:tc>
      </w:tr>
      <w:tr w:rsidR="001D19D5" w:rsidRPr="001D19D5" w14:paraId="09FB8AF4" w14:textId="77777777" w:rsidTr="001D19D5">
        <w:tc>
          <w:tcPr>
            <w:tcW w:w="484" w:type="dxa"/>
            <w:vAlign w:val="center"/>
          </w:tcPr>
          <w:p w14:paraId="06447FC1" w14:textId="48E88228" w:rsidR="001D19D5" w:rsidRPr="001D19D5" w:rsidRDefault="001D19D5" w:rsidP="001D19D5">
            <w:pPr>
              <w:spacing w:line="240" w:lineRule="auto"/>
              <w:jc w:val="center"/>
              <w:rPr>
                <w:rFonts w:cs="Times New Roman"/>
                <w:sz w:val="18"/>
                <w:szCs w:val="18"/>
              </w:rPr>
            </w:pPr>
            <w:r w:rsidRPr="001D19D5">
              <w:rPr>
                <w:rFonts w:cs="Times New Roman"/>
                <w:sz w:val="18"/>
                <w:szCs w:val="18"/>
              </w:rPr>
              <w:t>4.</w:t>
            </w:r>
          </w:p>
        </w:tc>
        <w:tc>
          <w:tcPr>
            <w:tcW w:w="938" w:type="dxa"/>
            <w:vAlign w:val="center"/>
          </w:tcPr>
          <w:p w14:paraId="0CE5B628" w14:textId="735D6675" w:rsidR="001D19D5" w:rsidRPr="001D19D5" w:rsidRDefault="001D19D5" w:rsidP="001D19D5">
            <w:pPr>
              <w:spacing w:line="240" w:lineRule="auto"/>
              <w:jc w:val="center"/>
              <w:rPr>
                <w:rFonts w:cs="Times New Roman"/>
                <w:sz w:val="18"/>
                <w:szCs w:val="18"/>
              </w:rPr>
            </w:pPr>
            <w:r w:rsidRPr="001D19D5">
              <w:rPr>
                <w:rFonts w:cs="Times New Roman"/>
                <w:sz w:val="18"/>
                <w:szCs w:val="18"/>
              </w:rPr>
              <w:t>I_ARTV</w:t>
            </w:r>
          </w:p>
        </w:tc>
        <w:tc>
          <w:tcPr>
            <w:tcW w:w="794" w:type="dxa"/>
          </w:tcPr>
          <w:p w14:paraId="6389C1FE" w14:textId="7FF7C008" w:rsidR="001D19D5" w:rsidRPr="001D19D5" w:rsidRDefault="001D19D5" w:rsidP="001D19D5">
            <w:pPr>
              <w:spacing w:line="240" w:lineRule="auto"/>
              <w:jc w:val="center"/>
              <w:rPr>
                <w:rFonts w:cs="Times New Roman"/>
                <w:b/>
                <w:sz w:val="18"/>
                <w:szCs w:val="18"/>
              </w:rPr>
            </w:pPr>
            <w:r w:rsidRPr="001D19D5">
              <w:rPr>
                <w:rFonts w:cs="Times New Roman"/>
                <w:b/>
                <w:sz w:val="18"/>
                <w:szCs w:val="18"/>
              </w:rPr>
              <w:t>0,859</w:t>
            </w:r>
          </w:p>
        </w:tc>
        <w:tc>
          <w:tcPr>
            <w:tcW w:w="794" w:type="dxa"/>
          </w:tcPr>
          <w:p w14:paraId="36E42695" w14:textId="2E13FF48" w:rsidR="001D19D5" w:rsidRPr="001D19D5" w:rsidRDefault="001D19D5" w:rsidP="001D19D5">
            <w:pPr>
              <w:spacing w:line="240" w:lineRule="auto"/>
              <w:jc w:val="center"/>
              <w:rPr>
                <w:rFonts w:cs="Times New Roman"/>
                <w:b/>
                <w:sz w:val="18"/>
                <w:szCs w:val="18"/>
              </w:rPr>
            </w:pPr>
            <w:r w:rsidRPr="001D19D5">
              <w:rPr>
                <w:rFonts w:cs="Times New Roman"/>
                <w:b/>
                <w:sz w:val="18"/>
                <w:szCs w:val="18"/>
              </w:rPr>
              <w:t>0,917</w:t>
            </w:r>
          </w:p>
        </w:tc>
        <w:tc>
          <w:tcPr>
            <w:tcW w:w="794" w:type="dxa"/>
          </w:tcPr>
          <w:p w14:paraId="69A8FEE3" w14:textId="2414774A" w:rsidR="001D19D5" w:rsidRPr="001D19D5" w:rsidRDefault="001D19D5" w:rsidP="001D19D5">
            <w:pPr>
              <w:spacing w:line="240" w:lineRule="auto"/>
              <w:jc w:val="center"/>
              <w:rPr>
                <w:rFonts w:cs="Times New Roman"/>
                <w:b/>
                <w:sz w:val="18"/>
                <w:szCs w:val="18"/>
              </w:rPr>
            </w:pPr>
            <w:r w:rsidRPr="001D19D5">
              <w:rPr>
                <w:rFonts w:cs="Times New Roman"/>
                <w:b/>
                <w:sz w:val="18"/>
                <w:szCs w:val="18"/>
              </w:rPr>
              <w:t>0,887</w:t>
            </w:r>
          </w:p>
        </w:tc>
        <w:tc>
          <w:tcPr>
            <w:tcW w:w="840" w:type="dxa"/>
            <w:vAlign w:val="center"/>
          </w:tcPr>
          <w:p w14:paraId="636951A7" w14:textId="4EF096A4" w:rsidR="001D19D5" w:rsidRPr="001D19D5" w:rsidRDefault="001D19D5" w:rsidP="001D19D5">
            <w:pPr>
              <w:spacing w:line="240" w:lineRule="auto"/>
              <w:jc w:val="center"/>
              <w:rPr>
                <w:rFonts w:cs="Times New Roman"/>
                <w:b/>
                <w:sz w:val="18"/>
                <w:szCs w:val="18"/>
              </w:rPr>
            </w:pPr>
            <w:r w:rsidRPr="001D19D5">
              <w:rPr>
                <w:rFonts w:cs="Times New Roman"/>
                <w:b/>
                <w:sz w:val="18"/>
                <w:szCs w:val="18"/>
              </w:rPr>
              <w:t>5626</w:t>
            </w:r>
          </w:p>
        </w:tc>
        <w:tc>
          <w:tcPr>
            <w:tcW w:w="797" w:type="dxa"/>
          </w:tcPr>
          <w:p w14:paraId="134745BA" w14:textId="24F7CBE6" w:rsidR="001D19D5" w:rsidRPr="001D19D5" w:rsidRDefault="001D19D5" w:rsidP="001D19D5">
            <w:pPr>
              <w:spacing w:line="240" w:lineRule="auto"/>
              <w:jc w:val="center"/>
              <w:rPr>
                <w:rFonts w:cs="Times New Roman"/>
                <w:sz w:val="18"/>
                <w:szCs w:val="18"/>
              </w:rPr>
            </w:pPr>
            <w:r w:rsidRPr="001D19D5">
              <w:rPr>
                <w:b/>
                <w:sz w:val="18"/>
                <w:szCs w:val="18"/>
              </w:rPr>
              <w:t>0,859</w:t>
            </w:r>
          </w:p>
        </w:tc>
        <w:tc>
          <w:tcPr>
            <w:tcW w:w="794" w:type="dxa"/>
          </w:tcPr>
          <w:p w14:paraId="304A9C54" w14:textId="6A27EDBF" w:rsidR="001D19D5" w:rsidRPr="001D19D5" w:rsidRDefault="001D19D5" w:rsidP="001D19D5">
            <w:pPr>
              <w:spacing w:line="240" w:lineRule="auto"/>
              <w:jc w:val="center"/>
              <w:rPr>
                <w:rFonts w:cs="Times New Roman"/>
                <w:sz w:val="18"/>
                <w:szCs w:val="18"/>
              </w:rPr>
            </w:pPr>
            <w:r w:rsidRPr="001D19D5">
              <w:rPr>
                <w:sz w:val="18"/>
                <w:szCs w:val="18"/>
              </w:rPr>
              <w:t>0,872</w:t>
            </w:r>
          </w:p>
        </w:tc>
        <w:tc>
          <w:tcPr>
            <w:tcW w:w="916" w:type="dxa"/>
          </w:tcPr>
          <w:p w14:paraId="395C1F5A" w14:textId="498534B0" w:rsidR="001D19D5" w:rsidRPr="001D19D5" w:rsidRDefault="001D19D5" w:rsidP="001D19D5">
            <w:pPr>
              <w:spacing w:line="240" w:lineRule="auto"/>
              <w:jc w:val="center"/>
              <w:rPr>
                <w:rFonts w:cs="Times New Roman"/>
                <w:sz w:val="18"/>
                <w:szCs w:val="18"/>
              </w:rPr>
            </w:pPr>
            <w:r w:rsidRPr="001D19D5">
              <w:rPr>
                <w:sz w:val="18"/>
                <w:szCs w:val="18"/>
              </w:rPr>
              <w:t>0,865</w:t>
            </w:r>
          </w:p>
        </w:tc>
        <w:tc>
          <w:tcPr>
            <w:tcW w:w="777" w:type="dxa"/>
            <w:vAlign w:val="center"/>
          </w:tcPr>
          <w:p w14:paraId="1E2B9B8F" w14:textId="1467D695" w:rsidR="001D19D5" w:rsidRPr="001D19D5" w:rsidRDefault="001D19D5" w:rsidP="001D19D5">
            <w:pPr>
              <w:spacing w:line="240" w:lineRule="auto"/>
              <w:jc w:val="center"/>
              <w:rPr>
                <w:rFonts w:cs="Times New Roman"/>
                <w:sz w:val="18"/>
                <w:szCs w:val="18"/>
              </w:rPr>
            </w:pPr>
            <w:r w:rsidRPr="001D19D5">
              <w:rPr>
                <w:rFonts w:cs="Times New Roman"/>
                <w:sz w:val="18"/>
                <w:szCs w:val="18"/>
              </w:rPr>
              <w:t>5556</w:t>
            </w:r>
          </w:p>
        </w:tc>
      </w:tr>
      <w:tr w:rsidR="001D19D5" w:rsidRPr="001D19D5" w14:paraId="110E4F63" w14:textId="77777777" w:rsidTr="001D19D5">
        <w:tc>
          <w:tcPr>
            <w:tcW w:w="484" w:type="dxa"/>
            <w:vAlign w:val="center"/>
          </w:tcPr>
          <w:p w14:paraId="048142ED" w14:textId="61CBAF69" w:rsidR="001D19D5" w:rsidRPr="001D19D5" w:rsidRDefault="001D19D5" w:rsidP="001D19D5">
            <w:pPr>
              <w:spacing w:line="240" w:lineRule="auto"/>
              <w:jc w:val="center"/>
              <w:rPr>
                <w:rFonts w:cs="Times New Roman"/>
                <w:sz w:val="18"/>
                <w:szCs w:val="18"/>
              </w:rPr>
            </w:pPr>
            <w:r w:rsidRPr="001D19D5">
              <w:rPr>
                <w:rFonts w:cs="Times New Roman"/>
                <w:sz w:val="18"/>
                <w:szCs w:val="18"/>
              </w:rPr>
              <w:t>5.</w:t>
            </w:r>
          </w:p>
        </w:tc>
        <w:tc>
          <w:tcPr>
            <w:tcW w:w="938" w:type="dxa"/>
            <w:vAlign w:val="center"/>
          </w:tcPr>
          <w:p w14:paraId="6DF123C9" w14:textId="613094E8" w:rsidR="001D19D5" w:rsidRPr="001D19D5" w:rsidRDefault="001D19D5" w:rsidP="001D19D5">
            <w:pPr>
              <w:spacing w:line="240" w:lineRule="auto"/>
              <w:jc w:val="center"/>
              <w:rPr>
                <w:rFonts w:cs="Times New Roman"/>
                <w:sz w:val="18"/>
                <w:szCs w:val="18"/>
              </w:rPr>
            </w:pPr>
            <w:r w:rsidRPr="001D19D5">
              <w:rPr>
                <w:rFonts w:cs="Times New Roman"/>
                <w:sz w:val="18"/>
                <w:szCs w:val="18"/>
              </w:rPr>
              <w:t>B_CRIA</w:t>
            </w:r>
          </w:p>
        </w:tc>
        <w:tc>
          <w:tcPr>
            <w:tcW w:w="794" w:type="dxa"/>
          </w:tcPr>
          <w:p w14:paraId="56F6BDDE" w14:textId="35D7F2E0" w:rsidR="001D19D5" w:rsidRPr="001D19D5" w:rsidRDefault="001D19D5" w:rsidP="001D19D5">
            <w:pPr>
              <w:spacing w:line="240" w:lineRule="auto"/>
              <w:jc w:val="center"/>
              <w:rPr>
                <w:rFonts w:cs="Times New Roman"/>
                <w:b/>
                <w:sz w:val="18"/>
                <w:szCs w:val="18"/>
              </w:rPr>
            </w:pPr>
            <w:r w:rsidRPr="001D19D5">
              <w:rPr>
                <w:rFonts w:cs="Times New Roman"/>
                <w:b/>
                <w:sz w:val="18"/>
                <w:szCs w:val="18"/>
              </w:rPr>
              <w:t>0,887</w:t>
            </w:r>
          </w:p>
        </w:tc>
        <w:tc>
          <w:tcPr>
            <w:tcW w:w="794" w:type="dxa"/>
          </w:tcPr>
          <w:p w14:paraId="52DEE48F" w14:textId="21474DF0" w:rsidR="001D19D5" w:rsidRPr="001D19D5" w:rsidRDefault="001D19D5" w:rsidP="001D19D5">
            <w:pPr>
              <w:spacing w:line="240" w:lineRule="auto"/>
              <w:jc w:val="center"/>
              <w:rPr>
                <w:rFonts w:cs="Times New Roman"/>
                <w:sz w:val="18"/>
                <w:szCs w:val="18"/>
              </w:rPr>
            </w:pPr>
            <w:r w:rsidRPr="001D19D5">
              <w:rPr>
                <w:rFonts w:cs="Times New Roman"/>
                <w:sz w:val="18"/>
                <w:szCs w:val="18"/>
              </w:rPr>
              <w:t>0,693</w:t>
            </w:r>
          </w:p>
        </w:tc>
        <w:tc>
          <w:tcPr>
            <w:tcW w:w="794" w:type="dxa"/>
          </w:tcPr>
          <w:p w14:paraId="4BF325E7" w14:textId="711A71EE" w:rsidR="001D19D5" w:rsidRPr="001D19D5" w:rsidRDefault="001D19D5" w:rsidP="001D19D5">
            <w:pPr>
              <w:spacing w:line="240" w:lineRule="auto"/>
              <w:jc w:val="center"/>
              <w:rPr>
                <w:rFonts w:cs="Times New Roman"/>
                <w:sz w:val="18"/>
                <w:szCs w:val="18"/>
              </w:rPr>
            </w:pPr>
            <w:r w:rsidRPr="001D19D5">
              <w:rPr>
                <w:rFonts w:cs="Times New Roman"/>
                <w:sz w:val="18"/>
                <w:szCs w:val="18"/>
              </w:rPr>
              <w:t>0,778</w:t>
            </w:r>
          </w:p>
        </w:tc>
        <w:tc>
          <w:tcPr>
            <w:tcW w:w="840" w:type="dxa"/>
            <w:vAlign w:val="center"/>
          </w:tcPr>
          <w:p w14:paraId="5660B1B9" w14:textId="0AC36B52" w:rsidR="001D19D5" w:rsidRPr="001D19D5" w:rsidRDefault="001D19D5" w:rsidP="001D19D5">
            <w:pPr>
              <w:spacing w:line="240" w:lineRule="auto"/>
              <w:jc w:val="center"/>
              <w:rPr>
                <w:rFonts w:cs="Times New Roman"/>
                <w:sz w:val="18"/>
                <w:szCs w:val="18"/>
              </w:rPr>
            </w:pPr>
            <w:r w:rsidRPr="001D19D5">
              <w:rPr>
                <w:rFonts w:cs="Times New Roman"/>
                <w:sz w:val="18"/>
                <w:szCs w:val="18"/>
              </w:rPr>
              <w:t>192</w:t>
            </w:r>
          </w:p>
        </w:tc>
        <w:tc>
          <w:tcPr>
            <w:tcW w:w="797" w:type="dxa"/>
          </w:tcPr>
          <w:p w14:paraId="4A01F498" w14:textId="27E5AC73" w:rsidR="001D19D5" w:rsidRPr="001D19D5" w:rsidRDefault="001D19D5" w:rsidP="001D19D5">
            <w:pPr>
              <w:spacing w:line="240" w:lineRule="auto"/>
              <w:jc w:val="center"/>
              <w:rPr>
                <w:rFonts w:cs="Times New Roman"/>
                <w:sz w:val="18"/>
                <w:szCs w:val="18"/>
              </w:rPr>
            </w:pPr>
            <w:r w:rsidRPr="001D19D5">
              <w:rPr>
                <w:sz w:val="18"/>
                <w:szCs w:val="18"/>
              </w:rPr>
              <w:t>0,848</w:t>
            </w:r>
          </w:p>
        </w:tc>
        <w:tc>
          <w:tcPr>
            <w:tcW w:w="794" w:type="dxa"/>
          </w:tcPr>
          <w:p w14:paraId="481157B7" w14:textId="20F6894D" w:rsidR="001D19D5" w:rsidRPr="001D19D5" w:rsidRDefault="001D19D5" w:rsidP="001D19D5">
            <w:pPr>
              <w:spacing w:line="240" w:lineRule="auto"/>
              <w:jc w:val="center"/>
              <w:rPr>
                <w:rFonts w:cs="Times New Roman"/>
                <w:b/>
                <w:sz w:val="18"/>
                <w:szCs w:val="18"/>
              </w:rPr>
            </w:pPr>
            <w:r w:rsidRPr="001D19D5">
              <w:rPr>
                <w:b/>
                <w:sz w:val="18"/>
                <w:szCs w:val="18"/>
              </w:rPr>
              <w:t>0,729</w:t>
            </w:r>
          </w:p>
        </w:tc>
        <w:tc>
          <w:tcPr>
            <w:tcW w:w="916" w:type="dxa"/>
          </w:tcPr>
          <w:p w14:paraId="5C5EE1EB" w14:textId="2937B5DD" w:rsidR="001D19D5" w:rsidRPr="001D19D5" w:rsidRDefault="001D19D5" w:rsidP="001D19D5">
            <w:pPr>
              <w:spacing w:line="240" w:lineRule="auto"/>
              <w:jc w:val="center"/>
              <w:rPr>
                <w:rFonts w:cs="Times New Roman"/>
                <w:b/>
                <w:sz w:val="18"/>
                <w:szCs w:val="18"/>
              </w:rPr>
            </w:pPr>
            <w:r w:rsidRPr="001D19D5">
              <w:rPr>
                <w:b/>
                <w:sz w:val="18"/>
                <w:szCs w:val="18"/>
              </w:rPr>
              <w:t>0,784</w:t>
            </w:r>
          </w:p>
        </w:tc>
        <w:tc>
          <w:tcPr>
            <w:tcW w:w="777" w:type="dxa"/>
            <w:vAlign w:val="center"/>
          </w:tcPr>
          <w:p w14:paraId="3F0DD76D" w14:textId="0432C88D" w:rsidR="001D19D5" w:rsidRPr="001D19D5" w:rsidRDefault="001D19D5" w:rsidP="001D19D5">
            <w:pPr>
              <w:spacing w:line="240" w:lineRule="auto"/>
              <w:jc w:val="center"/>
              <w:rPr>
                <w:rFonts w:cs="Times New Roman"/>
                <w:b/>
                <w:sz w:val="18"/>
                <w:szCs w:val="18"/>
              </w:rPr>
            </w:pPr>
            <w:r w:rsidRPr="001D19D5">
              <w:rPr>
                <w:rFonts w:cs="Times New Roman"/>
                <w:b/>
                <w:sz w:val="18"/>
                <w:szCs w:val="18"/>
              </w:rPr>
              <w:t>207</w:t>
            </w:r>
          </w:p>
        </w:tc>
      </w:tr>
      <w:tr w:rsidR="001D19D5" w:rsidRPr="001D19D5" w14:paraId="7305E4D1" w14:textId="77777777" w:rsidTr="001D19D5">
        <w:tc>
          <w:tcPr>
            <w:tcW w:w="484" w:type="dxa"/>
            <w:vAlign w:val="center"/>
          </w:tcPr>
          <w:p w14:paraId="10098243" w14:textId="449DB0CD" w:rsidR="001D19D5" w:rsidRPr="001D19D5" w:rsidRDefault="001D19D5" w:rsidP="001D19D5">
            <w:pPr>
              <w:spacing w:line="240" w:lineRule="auto"/>
              <w:jc w:val="center"/>
              <w:rPr>
                <w:rFonts w:cs="Times New Roman"/>
                <w:sz w:val="18"/>
                <w:szCs w:val="18"/>
              </w:rPr>
            </w:pPr>
            <w:r w:rsidRPr="001D19D5">
              <w:rPr>
                <w:rFonts w:cs="Times New Roman"/>
                <w:sz w:val="18"/>
                <w:szCs w:val="18"/>
              </w:rPr>
              <w:t>6.</w:t>
            </w:r>
          </w:p>
        </w:tc>
        <w:tc>
          <w:tcPr>
            <w:tcW w:w="938" w:type="dxa"/>
            <w:vAlign w:val="center"/>
          </w:tcPr>
          <w:p w14:paraId="57D6EF46" w14:textId="1FCD729B" w:rsidR="001D19D5" w:rsidRPr="001D19D5" w:rsidRDefault="001D19D5" w:rsidP="001D19D5">
            <w:pPr>
              <w:spacing w:line="240" w:lineRule="auto"/>
              <w:jc w:val="center"/>
              <w:rPr>
                <w:rFonts w:cs="Times New Roman"/>
                <w:sz w:val="18"/>
                <w:szCs w:val="18"/>
              </w:rPr>
            </w:pPr>
            <w:r w:rsidRPr="001D19D5">
              <w:rPr>
                <w:rFonts w:cs="Times New Roman"/>
                <w:sz w:val="18"/>
                <w:szCs w:val="18"/>
              </w:rPr>
              <w:t>I_CRIA</w:t>
            </w:r>
          </w:p>
        </w:tc>
        <w:tc>
          <w:tcPr>
            <w:tcW w:w="794" w:type="dxa"/>
          </w:tcPr>
          <w:p w14:paraId="6BA62D57" w14:textId="558DB9F5" w:rsidR="001D19D5" w:rsidRPr="001D19D5" w:rsidRDefault="001D19D5" w:rsidP="001D19D5">
            <w:pPr>
              <w:spacing w:line="240" w:lineRule="auto"/>
              <w:jc w:val="center"/>
              <w:rPr>
                <w:rFonts w:cs="Times New Roman"/>
                <w:sz w:val="18"/>
                <w:szCs w:val="18"/>
              </w:rPr>
            </w:pPr>
            <w:r w:rsidRPr="001D19D5">
              <w:rPr>
                <w:rFonts w:cs="Times New Roman"/>
                <w:sz w:val="18"/>
                <w:szCs w:val="18"/>
              </w:rPr>
              <w:t>0,803</w:t>
            </w:r>
          </w:p>
        </w:tc>
        <w:tc>
          <w:tcPr>
            <w:tcW w:w="794" w:type="dxa"/>
          </w:tcPr>
          <w:p w14:paraId="6126456F" w14:textId="2D9D534E" w:rsidR="001D19D5" w:rsidRPr="001D19D5" w:rsidRDefault="001D19D5" w:rsidP="001D19D5">
            <w:pPr>
              <w:spacing w:line="240" w:lineRule="auto"/>
              <w:jc w:val="center"/>
              <w:rPr>
                <w:rFonts w:cs="Times New Roman"/>
                <w:b/>
                <w:sz w:val="18"/>
                <w:szCs w:val="18"/>
              </w:rPr>
            </w:pPr>
            <w:r w:rsidRPr="001D19D5">
              <w:rPr>
                <w:rFonts w:cs="Times New Roman"/>
                <w:sz w:val="18"/>
                <w:szCs w:val="18"/>
              </w:rPr>
              <w:t>0,597</w:t>
            </w:r>
          </w:p>
        </w:tc>
        <w:tc>
          <w:tcPr>
            <w:tcW w:w="794" w:type="dxa"/>
          </w:tcPr>
          <w:p w14:paraId="1442A3A5" w14:textId="785E5E83" w:rsidR="001D19D5" w:rsidRPr="001D19D5" w:rsidRDefault="001D19D5" w:rsidP="001D19D5">
            <w:pPr>
              <w:spacing w:line="240" w:lineRule="auto"/>
              <w:jc w:val="center"/>
              <w:rPr>
                <w:rFonts w:cs="Times New Roman"/>
                <w:sz w:val="18"/>
                <w:szCs w:val="18"/>
              </w:rPr>
            </w:pPr>
            <w:r w:rsidRPr="001D19D5">
              <w:rPr>
                <w:rFonts w:cs="Times New Roman"/>
                <w:sz w:val="18"/>
                <w:szCs w:val="18"/>
              </w:rPr>
              <w:t>0,685</w:t>
            </w:r>
          </w:p>
        </w:tc>
        <w:tc>
          <w:tcPr>
            <w:tcW w:w="840" w:type="dxa"/>
            <w:vAlign w:val="center"/>
          </w:tcPr>
          <w:p w14:paraId="43892EC5" w14:textId="3823E2FF" w:rsidR="001D19D5" w:rsidRPr="001D19D5" w:rsidRDefault="001D19D5" w:rsidP="001D19D5">
            <w:pPr>
              <w:spacing w:line="240" w:lineRule="auto"/>
              <w:jc w:val="center"/>
              <w:rPr>
                <w:rFonts w:cs="Times New Roman"/>
                <w:b/>
                <w:sz w:val="18"/>
                <w:szCs w:val="18"/>
              </w:rPr>
            </w:pPr>
            <w:r w:rsidRPr="001D19D5">
              <w:rPr>
                <w:rFonts w:cs="Times New Roman"/>
                <w:b/>
                <w:sz w:val="18"/>
                <w:szCs w:val="18"/>
              </w:rPr>
              <w:t>704</w:t>
            </w:r>
          </w:p>
        </w:tc>
        <w:tc>
          <w:tcPr>
            <w:tcW w:w="797" w:type="dxa"/>
          </w:tcPr>
          <w:p w14:paraId="5B8CAF21" w14:textId="5260BB6C" w:rsidR="001D19D5" w:rsidRPr="001D19D5" w:rsidRDefault="001D19D5" w:rsidP="001D19D5">
            <w:pPr>
              <w:spacing w:line="240" w:lineRule="auto"/>
              <w:jc w:val="center"/>
              <w:rPr>
                <w:rFonts w:cs="Times New Roman"/>
                <w:b/>
                <w:sz w:val="18"/>
                <w:szCs w:val="18"/>
              </w:rPr>
            </w:pPr>
            <w:r w:rsidRPr="001D19D5">
              <w:rPr>
                <w:b/>
                <w:sz w:val="18"/>
                <w:szCs w:val="18"/>
              </w:rPr>
              <w:t>0,841</w:t>
            </w:r>
          </w:p>
        </w:tc>
        <w:tc>
          <w:tcPr>
            <w:tcW w:w="794" w:type="dxa"/>
          </w:tcPr>
          <w:p w14:paraId="3F277C0D" w14:textId="61CE38BE" w:rsidR="001D19D5" w:rsidRPr="001D19D5" w:rsidRDefault="001D19D5" w:rsidP="001D19D5">
            <w:pPr>
              <w:spacing w:line="240" w:lineRule="auto"/>
              <w:jc w:val="center"/>
              <w:rPr>
                <w:rFonts w:cs="Times New Roman"/>
                <w:b/>
                <w:sz w:val="18"/>
                <w:szCs w:val="18"/>
              </w:rPr>
            </w:pPr>
            <w:r w:rsidRPr="001D19D5">
              <w:rPr>
                <w:b/>
                <w:sz w:val="18"/>
                <w:szCs w:val="18"/>
              </w:rPr>
              <w:t>0,581</w:t>
            </w:r>
          </w:p>
        </w:tc>
        <w:tc>
          <w:tcPr>
            <w:tcW w:w="916" w:type="dxa"/>
          </w:tcPr>
          <w:p w14:paraId="68CECA40" w14:textId="725BBB61" w:rsidR="001D19D5" w:rsidRPr="001D19D5" w:rsidRDefault="001D19D5" w:rsidP="001D19D5">
            <w:pPr>
              <w:spacing w:line="240" w:lineRule="auto"/>
              <w:jc w:val="center"/>
              <w:rPr>
                <w:rFonts w:cs="Times New Roman"/>
                <w:b/>
                <w:sz w:val="18"/>
                <w:szCs w:val="18"/>
              </w:rPr>
            </w:pPr>
            <w:r w:rsidRPr="001D19D5">
              <w:rPr>
                <w:b/>
                <w:sz w:val="18"/>
                <w:szCs w:val="18"/>
              </w:rPr>
              <w:t>0,687</w:t>
            </w:r>
          </w:p>
        </w:tc>
        <w:tc>
          <w:tcPr>
            <w:tcW w:w="777" w:type="dxa"/>
            <w:vAlign w:val="center"/>
          </w:tcPr>
          <w:p w14:paraId="6031D6AF" w14:textId="7D87AFA9" w:rsidR="001D19D5" w:rsidRPr="001D19D5" w:rsidRDefault="001D19D5" w:rsidP="001D19D5">
            <w:pPr>
              <w:spacing w:line="240" w:lineRule="auto"/>
              <w:jc w:val="center"/>
              <w:rPr>
                <w:rFonts w:cs="Times New Roman"/>
                <w:b/>
                <w:sz w:val="18"/>
                <w:szCs w:val="18"/>
              </w:rPr>
            </w:pPr>
            <w:r w:rsidRPr="001D19D5">
              <w:rPr>
                <w:rFonts w:cs="Times New Roman"/>
                <w:sz w:val="18"/>
                <w:szCs w:val="18"/>
              </w:rPr>
              <w:t>699</w:t>
            </w:r>
          </w:p>
        </w:tc>
      </w:tr>
      <w:tr w:rsidR="001D19D5" w:rsidRPr="001D19D5" w14:paraId="038D3C55" w14:textId="77777777" w:rsidTr="001D19D5">
        <w:tc>
          <w:tcPr>
            <w:tcW w:w="484" w:type="dxa"/>
            <w:vAlign w:val="center"/>
          </w:tcPr>
          <w:p w14:paraId="6E109FA5" w14:textId="1BDD0FD3" w:rsidR="001D19D5" w:rsidRPr="001D19D5" w:rsidRDefault="001D19D5" w:rsidP="001D19D5">
            <w:pPr>
              <w:spacing w:line="240" w:lineRule="auto"/>
              <w:jc w:val="center"/>
              <w:rPr>
                <w:rFonts w:cs="Times New Roman"/>
                <w:sz w:val="18"/>
                <w:szCs w:val="18"/>
              </w:rPr>
            </w:pPr>
            <w:r w:rsidRPr="001D19D5">
              <w:rPr>
                <w:rFonts w:cs="Times New Roman"/>
                <w:sz w:val="18"/>
                <w:szCs w:val="18"/>
              </w:rPr>
              <w:t>7.</w:t>
            </w:r>
          </w:p>
        </w:tc>
        <w:tc>
          <w:tcPr>
            <w:tcW w:w="938" w:type="dxa"/>
            <w:vAlign w:val="center"/>
          </w:tcPr>
          <w:p w14:paraId="0EC97115" w14:textId="27B2747C" w:rsidR="001D19D5" w:rsidRPr="001D19D5" w:rsidRDefault="001D19D5" w:rsidP="001D19D5">
            <w:pPr>
              <w:spacing w:line="240" w:lineRule="auto"/>
              <w:jc w:val="center"/>
              <w:rPr>
                <w:rFonts w:cs="Times New Roman"/>
                <w:sz w:val="18"/>
                <w:szCs w:val="18"/>
              </w:rPr>
            </w:pPr>
            <w:r w:rsidRPr="001D19D5">
              <w:rPr>
                <w:rFonts w:cs="Times New Roman"/>
                <w:sz w:val="18"/>
                <w:szCs w:val="18"/>
              </w:rPr>
              <w:t>B_DEFN</w:t>
            </w:r>
          </w:p>
        </w:tc>
        <w:tc>
          <w:tcPr>
            <w:tcW w:w="794" w:type="dxa"/>
          </w:tcPr>
          <w:p w14:paraId="6103FB15" w14:textId="1C52B51D" w:rsidR="001D19D5" w:rsidRPr="001D19D5" w:rsidRDefault="001D19D5" w:rsidP="001D19D5">
            <w:pPr>
              <w:spacing w:line="240" w:lineRule="auto"/>
              <w:jc w:val="center"/>
              <w:rPr>
                <w:rFonts w:cs="Times New Roman"/>
                <w:b/>
                <w:sz w:val="18"/>
                <w:szCs w:val="18"/>
              </w:rPr>
            </w:pPr>
            <w:r w:rsidRPr="001D19D5">
              <w:rPr>
                <w:rFonts w:cs="Times New Roman"/>
                <w:b/>
                <w:sz w:val="18"/>
                <w:szCs w:val="18"/>
              </w:rPr>
              <w:t>0,861</w:t>
            </w:r>
          </w:p>
        </w:tc>
        <w:tc>
          <w:tcPr>
            <w:tcW w:w="794" w:type="dxa"/>
          </w:tcPr>
          <w:p w14:paraId="70C44744" w14:textId="54072AAD" w:rsidR="001D19D5" w:rsidRPr="001D19D5" w:rsidRDefault="001D19D5" w:rsidP="001D19D5">
            <w:pPr>
              <w:spacing w:line="240" w:lineRule="auto"/>
              <w:jc w:val="center"/>
              <w:rPr>
                <w:rFonts w:cs="Times New Roman"/>
                <w:b/>
                <w:sz w:val="18"/>
                <w:szCs w:val="18"/>
              </w:rPr>
            </w:pPr>
            <w:r w:rsidRPr="001D19D5">
              <w:rPr>
                <w:rFonts w:cs="Times New Roman"/>
                <w:b/>
                <w:sz w:val="18"/>
                <w:szCs w:val="18"/>
              </w:rPr>
              <w:t>0,922</w:t>
            </w:r>
          </w:p>
        </w:tc>
        <w:tc>
          <w:tcPr>
            <w:tcW w:w="794" w:type="dxa"/>
          </w:tcPr>
          <w:p w14:paraId="34EEF876" w14:textId="567654C0" w:rsidR="001D19D5" w:rsidRPr="001D19D5" w:rsidRDefault="001D19D5" w:rsidP="001D19D5">
            <w:pPr>
              <w:spacing w:line="240" w:lineRule="auto"/>
              <w:jc w:val="center"/>
              <w:rPr>
                <w:rFonts w:cs="Times New Roman"/>
                <w:b/>
                <w:sz w:val="18"/>
                <w:szCs w:val="18"/>
              </w:rPr>
            </w:pPr>
            <w:r w:rsidRPr="001D19D5">
              <w:rPr>
                <w:rFonts w:cs="Times New Roman"/>
                <w:b/>
                <w:sz w:val="18"/>
                <w:szCs w:val="18"/>
              </w:rPr>
              <w:t>0,890</w:t>
            </w:r>
          </w:p>
        </w:tc>
        <w:tc>
          <w:tcPr>
            <w:tcW w:w="840" w:type="dxa"/>
            <w:vAlign w:val="center"/>
          </w:tcPr>
          <w:p w14:paraId="6511F3C2" w14:textId="3E663AC6" w:rsidR="001D19D5" w:rsidRPr="001D19D5" w:rsidRDefault="001D19D5" w:rsidP="001D19D5">
            <w:pPr>
              <w:spacing w:line="240" w:lineRule="auto"/>
              <w:jc w:val="center"/>
              <w:rPr>
                <w:rFonts w:cs="Times New Roman"/>
                <w:sz w:val="18"/>
                <w:szCs w:val="18"/>
              </w:rPr>
            </w:pPr>
            <w:r w:rsidRPr="001D19D5">
              <w:rPr>
                <w:rFonts w:cs="Times New Roman"/>
                <w:sz w:val="18"/>
                <w:szCs w:val="18"/>
              </w:rPr>
              <w:t>3911</w:t>
            </w:r>
          </w:p>
        </w:tc>
        <w:tc>
          <w:tcPr>
            <w:tcW w:w="797" w:type="dxa"/>
          </w:tcPr>
          <w:p w14:paraId="4EBE8AFA" w14:textId="108F6F90" w:rsidR="001D19D5" w:rsidRPr="001D19D5" w:rsidRDefault="001D19D5" w:rsidP="001D19D5">
            <w:pPr>
              <w:spacing w:line="240" w:lineRule="auto"/>
              <w:jc w:val="center"/>
              <w:rPr>
                <w:rFonts w:cs="Times New Roman"/>
                <w:sz w:val="18"/>
                <w:szCs w:val="18"/>
              </w:rPr>
            </w:pPr>
            <w:r w:rsidRPr="001D19D5">
              <w:rPr>
                <w:sz w:val="18"/>
                <w:szCs w:val="18"/>
              </w:rPr>
              <w:t>0,810</w:t>
            </w:r>
          </w:p>
        </w:tc>
        <w:tc>
          <w:tcPr>
            <w:tcW w:w="794" w:type="dxa"/>
          </w:tcPr>
          <w:p w14:paraId="7EE676ED" w14:textId="442A2403" w:rsidR="001D19D5" w:rsidRPr="001D19D5" w:rsidRDefault="001D19D5" w:rsidP="001D19D5">
            <w:pPr>
              <w:spacing w:line="240" w:lineRule="auto"/>
              <w:jc w:val="center"/>
              <w:rPr>
                <w:rFonts w:cs="Times New Roman"/>
                <w:sz w:val="18"/>
                <w:szCs w:val="18"/>
              </w:rPr>
            </w:pPr>
            <w:r w:rsidRPr="001D19D5">
              <w:rPr>
                <w:sz w:val="18"/>
                <w:szCs w:val="18"/>
              </w:rPr>
              <w:t>0,893</w:t>
            </w:r>
          </w:p>
        </w:tc>
        <w:tc>
          <w:tcPr>
            <w:tcW w:w="916" w:type="dxa"/>
          </w:tcPr>
          <w:p w14:paraId="6A6D67B1" w14:textId="64CF4974" w:rsidR="001D19D5" w:rsidRPr="001D19D5" w:rsidRDefault="001D19D5" w:rsidP="001D19D5">
            <w:pPr>
              <w:spacing w:line="240" w:lineRule="auto"/>
              <w:jc w:val="center"/>
              <w:rPr>
                <w:rFonts w:cs="Times New Roman"/>
                <w:sz w:val="18"/>
                <w:szCs w:val="18"/>
              </w:rPr>
            </w:pPr>
            <w:r w:rsidRPr="001D19D5">
              <w:rPr>
                <w:sz w:val="18"/>
                <w:szCs w:val="18"/>
              </w:rPr>
              <w:t>0,850</w:t>
            </w:r>
          </w:p>
        </w:tc>
        <w:tc>
          <w:tcPr>
            <w:tcW w:w="777" w:type="dxa"/>
            <w:vAlign w:val="center"/>
          </w:tcPr>
          <w:p w14:paraId="022FEC69" w14:textId="75DB04CA" w:rsidR="001D19D5" w:rsidRPr="001D19D5" w:rsidRDefault="001D19D5" w:rsidP="001D19D5">
            <w:pPr>
              <w:spacing w:line="240" w:lineRule="auto"/>
              <w:jc w:val="center"/>
              <w:rPr>
                <w:rFonts w:cs="Times New Roman"/>
                <w:b/>
                <w:sz w:val="18"/>
                <w:szCs w:val="18"/>
              </w:rPr>
            </w:pPr>
            <w:r w:rsidRPr="001D19D5">
              <w:rPr>
                <w:rFonts w:cs="Times New Roman"/>
                <w:b/>
                <w:sz w:val="18"/>
                <w:szCs w:val="18"/>
              </w:rPr>
              <w:t>4121</w:t>
            </w:r>
          </w:p>
        </w:tc>
      </w:tr>
      <w:tr w:rsidR="001D19D5" w:rsidRPr="001D19D5" w14:paraId="02E7EAAE" w14:textId="77777777" w:rsidTr="001D19D5">
        <w:tc>
          <w:tcPr>
            <w:tcW w:w="484" w:type="dxa"/>
            <w:vAlign w:val="center"/>
          </w:tcPr>
          <w:p w14:paraId="7E51D50E" w14:textId="0A9F78E8" w:rsidR="001D19D5" w:rsidRPr="001D19D5" w:rsidRDefault="001D19D5" w:rsidP="001D19D5">
            <w:pPr>
              <w:spacing w:line="240" w:lineRule="auto"/>
              <w:jc w:val="center"/>
              <w:rPr>
                <w:rFonts w:cs="Times New Roman"/>
                <w:sz w:val="18"/>
                <w:szCs w:val="18"/>
              </w:rPr>
            </w:pPr>
            <w:r w:rsidRPr="001D19D5">
              <w:rPr>
                <w:rFonts w:cs="Times New Roman"/>
                <w:sz w:val="18"/>
                <w:szCs w:val="18"/>
              </w:rPr>
              <w:t>8.</w:t>
            </w:r>
          </w:p>
        </w:tc>
        <w:tc>
          <w:tcPr>
            <w:tcW w:w="938" w:type="dxa"/>
            <w:vAlign w:val="center"/>
          </w:tcPr>
          <w:p w14:paraId="24677D5D" w14:textId="042B7A2A" w:rsidR="001D19D5" w:rsidRPr="001D19D5" w:rsidRDefault="001D19D5" w:rsidP="001D19D5">
            <w:pPr>
              <w:spacing w:line="240" w:lineRule="auto"/>
              <w:jc w:val="center"/>
              <w:rPr>
                <w:rFonts w:cs="Times New Roman"/>
                <w:sz w:val="18"/>
                <w:szCs w:val="18"/>
              </w:rPr>
            </w:pPr>
            <w:r w:rsidRPr="001D19D5">
              <w:rPr>
                <w:rFonts w:cs="Times New Roman"/>
                <w:sz w:val="18"/>
                <w:szCs w:val="18"/>
              </w:rPr>
              <w:t>I_DEFN</w:t>
            </w:r>
          </w:p>
        </w:tc>
        <w:tc>
          <w:tcPr>
            <w:tcW w:w="794" w:type="dxa"/>
          </w:tcPr>
          <w:p w14:paraId="31411541" w14:textId="13ED30D4" w:rsidR="001D19D5" w:rsidRPr="001D19D5" w:rsidRDefault="001D19D5" w:rsidP="001D19D5">
            <w:pPr>
              <w:spacing w:line="240" w:lineRule="auto"/>
              <w:jc w:val="center"/>
              <w:rPr>
                <w:rFonts w:cs="Times New Roman"/>
                <w:b/>
                <w:sz w:val="18"/>
                <w:szCs w:val="18"/>
              </w:rPr>
            </w:pPr>
            <w:r w:rsidRPr="001D19D5">
              <w:rPr>
                <w:rFonts w:cs="Times New Roman"/>
                <w:b/>
                <w:sz w:val="18"/>
                <w:szCs w:val="18"/>
              </w:rPr>
              <w:t>0,896</w:t>
            </w:r>
          </w:p>
        </w:tc>
        <w:tc>
          <w:tcPr>
            <w:tcW w:w="794" w:type="dxa"/>
          </w:tcPr>
          <w:p w14:paraId="28D9287F" w14:textId="2876BC48" w:rsidR="001D19D5" w:rsidRPr="001D19D5" w:rsidRDefault="001D19D5" w:rsidP="001D19D5">
            <w:pPr>
              <w:spacing w:line="240" w:lineRule="auto"/>
              <w:jc w:val="center"/>
              <w:rPr>
                <w:rFonts w:cs="Times New Roman"/>
                <w:b/>
                <w:sz w:val="18"/>
                <w:szCs w:val="18"/>
              </w:rPr>
            </w:pPr>
            <w:r w:rsidRPr="001D19D5">
              <w:rPr>
                <w:rFonts w:cs="Times New Roman"/>
                <w:b/>
                <w:sz w:val="18"/>
                <w:szCs w:val="18"/>
              </w:rPr>
              <w:t>0,942</w:t>
            </w:r>
          </w:p>
        </w:tc>
        <w:tc>
          <w:tcPr>
            <w:tcW w:w="794" w:type="dxa"/>
          </w:tcPr>
          <w:p w14:paraId="2DF3475C" w14:textId="21D3B6EE" w:rsidR="001D19D5" w:rsidRPr="001D19D5" w:rsidRDefault="001D19D5" w:rsidP="001D19D5">
            <w:pPr>
              <w:spacing w:line="240" w:lineRule="auto"/>
              <w:jc w:val="center"/>
              <w:rPr>
                <w:rFonts w:cs="Times New Roman"/>
                <w:b/>
                <w:sz w:val="18"/>
                <w:szCs w:val="18"/>
              </w:rPr>
            </w:pPr>
            <w:r w:rsidRPr="001D19D5">
              <w:rPr>
                <w:rFonts w:cs="Times New Roman"/>
                <w:b/>
                <w:sz w:val="18"/>
                <w:szCs w:val="18"/>
              </w:rPr>
              <w:t>0,918</w:t>
            </w:r>
          </w:p>
        </w:tc>
        <w:tc>
          <w:tcPr>
            <w:tcW w:w="840" w:type="dxa"/>
            <w:vAlign w:val="center"/>
          </w:tcPr>
          <w:p w14:paraId="1F75128A" w14:textId="03E0CFBB" w:rsidR="001D19D5" w:rsidRPr="001D19D5" w:rsidRDefault="001D19D5" w:rsidP="001D19D5">
            <w:pPr>
              <w:spacing w:line="240" w:lineRule="auto"/>
              <w:jc w:val="center"/>
              <w:rPr>
                <w:rFonts w:cs="Times New Roman"/>
                <w:sz w:val="18"/>
                <w:szCs w:val="18"/>
              </w:rPr>
            </w:pPr>
            <w:r w:rsidRPr="001D19D5">
              <w:rPr>
                <w:rFonts w:cs="Times New Roman"/>
                <w:sz w:val="18"/>
                <w:szCs w:val="18"/>
              </w:rPr>
              <w:t>7894</w:t>
            </w:r>
          </w:p>
        </w:tc>
        <w:tc>
          <w:tcPr>
            <w:tcW w:w="797" w:type="dxa"/>
          </w:tcPr>
          <w:p w14:paraId="6905693D" w14:textId="18E2CB5E" w:rsidR="001D19D5" w:rsidRPr="001D19D5" w:rsidRDefault="001D19D5" w:rsidP="001D19D5">
            <w:pPr>
              <w:spacing w:line="240" w:lineRule="auto"/>
              <w:jc w:val="center"/>
              <w:rPr>
                <w:rFonts w:cs="Times New Roman"/>
                <w:sz w:val="18"/>
                <w:szCs w:val="18"/>
              </w:rPr>
            </w:pPr>
            <w:r w:rsidRPr="001D19D5">
              <w:rPr>
                <w:sz w:val="18"/>
                <w:szCs w:val="18"/>
              </w:rPr>
              <w:t>0,887</w:t>
            </w:r>
          </w:p>
        </w:tc>
        <w:tc>
          <w:tcPr>
            <w:tcW w:w="794" w:type="dxa"/>
          </w:tcPr>
          <w:p w14:paraId="0FA33AAE" w14:textId="5D2A6DD9" w:rsidR="001D19D5" w:rsidRPr="001D19D5" w:rsidRDefault="001D19D5" w:rsidP="001D19D5">
            <w:pPr>
              <w:spacing w:line="240" w:lineRule="auto"/>
              <w:jc w:val="center"/>
              <w:rPr>
                <w:rFonts w:cs="Times New Roman"/>
                <w:sz w:val="18"/>
                <w:szCs w:val="18"/>
              </w:rPr>
            </w:pPr>
            <w:r w:rsidRPr="001D19D5">
              <w:rPr>
                <w:sz w:val="18"/>
                <w:szCs w:val="18"/>
              </w:rPr>
              <w:t>0,898</w:t>
            </w:r>
          </w:p>
        </w:tc>
        <w:tc>
          <w:tcPr>
            <w:tcW w:w="916" w:type="dxa"/>
          </w:tcPr>
          <w:p w14:paraId="040EDFCF" w14:textId="02A3500E" w:rsidR="001D19D5" w:rsidRPr="001D19D5" w:rsidRDefault="001D19D5" w:rsidP="001D19D5">
            <w:pPr>
              <w:spacing w:line="240" w:lineRule="auto"/>
              <w:jc w:val="center"/>
              <w:rPr>
                <w:rFonts w:cs="Times New Roman"/>
                <w:sz w:val="18"/>
                <w:szCs w:val="18"/>
              </w:rPr>
            </w:pPr>
            <w:r w:rsidRPr="001D19D5">
              <w:rPr>
                <w:sz w:val="18"/>
                <w:szCs w:val="18"/>
              </w:rPr>
              <w:t>0,893</w:t>
            </w:r>
          </w:p>
        </w:tc>
        <w:tc>
          <w:tcPr>
            <w:tcW w:w="777" w:type="dxa"/>
            <w:vAlign w:val="center"/>
          </w:tcPr>
          <w:p w14:paraId="49ACBD53" w14:textId="1D795BDD" w:rsidR="001D19D5" w:rsidRPr="001D19D5" w:rsidRDefault="001D19D5" w:rsidP="001D19D5">
            <w:pPr>
              <w:spacing w:line="240" w:lineRule="auto"/>
              <w:jc w:val="center"/>
              <w:rPr>
                <w:rFonts w:cs="Times New Roman"/>
                <w:b/>
                <w:sz w:val="18"/>
                <w:szCs w:val="18"/>
              </w:rPr>
            </w:pPr>
            <w:r w:rsidRPr="001D19D5">
              <w:rPr>
                <w:rFonts w:cs="Times New Roman"/>
                <w:b/>
                <w:sz w:val="18"/>
                <w:szCs w:val="18"/>
              </w:rPr>
              <w:t>8428</w:t>
            </w:r>
          </w:p>
        </w:tc>
      </w:tr>
      <w:tr w:rsidR="001D19D5" w:rsidRPr="001D19D5" w14:paraId="704357A8" w14:textId="77777777" w:rsidTr="001D19D5">
        <w:tc>
          <w:tcPr>
            <w:tcW w:w="484" w:type="dxa"/>
            <w:vAlign w:val="center"/>
          </w:tcPr>
          <w:p w14:paraId="16C5D6E1" w14:textId="15186936" w:rsidR="001D19D5" w:rsidRPr="001D19D5" w:rsidRDefault="001D19D5" w:rsidP="001D19D5">
            <w:pPr>
              <w:spacing w:line="240" w:lineRule="auto"/>
              <w:jc w:val="center"/>
              <w:rPr>
                <w:rFonts w:cs="Times New Roman"/>
                <w:sz w:val="18"/>
                <w:szCs w:val="18"/>
              </w:rPr>
            </w:pPr>
            <w:r w:rsidRPr="001D19D5">
              <w:rPr>
                <w:rFonts w:cs="Times New Roman"/>
                <w:sz w:val="18"/>
                <w:szCs w:val="18"/>
              </w:rPr>
              <w:t>9.</w:t>
            </w:r>
          </w:p>
        </w:tc>
        <w:tc>
          <w:tcPr>
            <w:tcW w:w="938" w:type="dxa"/>
            <w:vAlign w:val="center"/>
          </w:tcPr>
          <w:p w14:paraId="3ED13D85" w14:textId="12FA4AD1" w:rsidR="001D19D5" w:rsidRPr="001D19D5" w:rsidRDefault="001D19D5" w:rsidP="001D19D5">
            <w:pPr>
              <w:spacing w:line="240" w:lineRule="auto"/>
              <w:jc w:val="center"/>
              <w:rPr>
                <w:rFonts w:cs="Times New Roman"/>
                <w:sz w:val="18"/>
                <w:szCs w:val="18"/>
              </w:rPr>
            </w:pPr>
            <w:r w:rsidRPr="001D19D5">
              <w:rPr>
                <w:rFonts w:cs="Times New Roman"/>
                <w:sz w:val="18"/>
                <w:szCs w:val="18"/>
              </w:rPr>
              <w:t>B_JUDG</w:t>
            </w:r>
          </w:p>
        </w:tc>
        <w:tc>
          <w:tcPr>
            <w:tcW w:w="794" w:type="dxa"/>
          </w:tcPr>
          <w:p w14:paraId="7C31F19A" w14:textId="531995FA" w:rsidR="001D19D5" w:rsidRPr="001D19D5" w:rsidRDefault="001D19D5" w:rsidP="001D19D5">
            <w:pPr>
              <w:spacing w:line="240" w:lineRule="auto"/>
              <w:jc w:val="center"/>
              <w:rPr>
                <w:rFonts w:cs="Times New Roman"/>
                <w:b/>
                <w:sz w:val="18"/>
                <w:szCs w:val="18"/>
              </w:rPr>
            </w:pPr>
            <w:r w:rsidRPr="001D19D5">
              <w:rPr>
                <w:rFonts w:cs="Times New Roman"/>
                <w:b/>
                <w:sz w:val="18"/>
                <w:szCs w:val="18"/>
              </w:rPr>
              <w:t>0,923</w:t>
            </w:r>
          </w:p>
        </w:tc>
        <w:tc>
          <w:tcPr>
            <w:tcW w:w="794" w:type="dxa"/>
          </w:tcPr>
          <w:p w14:paraId="230E9C6E" w14:textId="407E3C6A" w:rsidR="001D19D5" w:rsidRPr="001D19D5" w:rsidRDefault="001D19D5" w:rsidP="001D19D5">
            <w:pPr>
              <w:spacing w:line="240" w:lineRule="auto"/>
              <w:jc w:val="center"/>
              <w:rPr>
                <w:rFonts w:cs="Times New Roman"/>
                <w:b/>
                <w:sz w:val="18"/>
                <w:szCs w:val="18"/>
              </w:rPr>
            </w:pPr>
            <w:r w:rsidRPr="001D19D5">
              <w:rPr>
                <w:rFonts w:cs="Times New Roman"/>
                <w:b/>
                <w:sz w:val="18"/>
                <w:szCs w:val="18"/>
              </w:rPr>
              <w:t>0,942</w:t>
            </w:r>
          </w:p>
        </w:tc>
        <w:tc>
          <w:tcPr>
            <w:tcW w:w="794" w:type="dxa"/>
          </w:tcPr>
          <w:p w14:paraId="0293E8A1" w14:textId="4F746BAE" w:rsidR="001D19D5" w:rsidRPr="001D19D5" w:rsidRDefault="001D19D5" w:rsidP="001D19D5">
            <w:pPr>
              <w:spacing w:line="240" w:lineRule="auto"/>
              <w:jc w:val="center"/>
              <w:rPr>
                <w:rFonts w:cs="Times New Roman"/>
                <w:b/>
                <w:sz w:val="18"/>
                <w:szCs w:val="18"/>
              </w:rPr>
            </w:pPr>
            <w:r w:rsidRPr="001D19D5">
              <w:rPr>
                <w:rFonts w:cs="Times New Roman"/>
                <w:b/>
                <w:sz w:val="18"/>
                <w:szCs w:val="18"/>
              </w:rPr>
              <w:t>0,932</w:t>
            </w:r>
          </w:p>
        </w:tc>
        <w:tc>
          <w:tcPr>
            <w:tcW w:w="840" w:type="dxa"/>
            <w:vAlign w:val="center"/>
          </w:tcPr>
          <w:p w14:paraId="7E1E2074" w14:textId="76BC6BF5" w:rsidR="001D19D5" w:rsidRPr="001D19D5" w:rsidRDefault="001D19D5" w:rsidP="001D19D5">
            <w:pPr>
              <w:spacing w:line="240" w:lineRule="auto"/>
              <w:jc w:val="center"/>
              <w:rPr>
                <w:rFonts w:cs="Times New Roman"/>
                <w:sz w:val="18"/>
                <w:szCs w:val="18"/>
              </w:rPr>
            </w:pPr>
            <w:r w:rsidRPr="001D19D5">
              <w:rPr>
                <w:rFonts w:cs="Times New Roman"/>
                <w:sz w:val="18"/>
                <w:szCs w:val="18"/>
              </w:rPr>
              <w:t>291</w:t>
            </w:r>
          </w:p>
        </w:tc>
        <w:tc>
          <w:tcPr>
            <w:tcW w:w="797" w:type="dxa"/>
          </w:tcPr>
          <w:p w14:paraId="7F501298" w14:textId="786FF6D3" w:rsidR="001D19D5" w:rsidRPr="001D19D5" w:rsidRDefault="001D19D5" w:rsidP="001D19D5">
            <w:pPr>
              <w:spacing w:line="240" w:lineRule="auto"/>
              <w:jc w:val="center"/>
              <w:rPr>
                <w:rFonts w:cs="Times New Roman"/>
                <w:sz w:val="18"/>
                <w:szCs w:val="18"/>
              </w:rPr>
            </w:pPr>
            <w:r w:rsidRPr="001D19D5">
              <w:rPr>
                <w:sz w:val="18"/>
                <w:szCs w:val="18"/>
              </w:rPr>
              <w:t>0,859</w:t>
            </w:r>
          </w:p>
        </w:tc>
        <w:tc>
          <w:tcPr>
            <w:tcW w:w="794" w:type="dxa"/>
          </w:tcPr>
          <w:p w14:paraId="3DE65492" w14:textId="5C884D70" w:rsidR="001D19D5" w:rsidRPr="001D19D5" w:rsidRDefault="001D19D5" w:rsidP="001D19D5">
            <w:pPr>
              <w:spacing w:line="240" w:lineRule="auto"/>
              <w:jc w:val="center"/>
              <w:rPr>
                <w:rFonts w:cs="Times New Roman"/>
                <w:sz w:val="18"/>
                <w:szCs w:val="18"/>
              </w:rPr>
            </w:pPr>
            <w:r w:rsidRPr="001D19D5">
              <w:rPr>
                <w:sz w:val="18"/>
                <w:szCs w:val="18"/>
              </w:rPr>
              <w:t>0,878</w:t>
            </w:r>
          </w:p>
        </w:tc>
        <w:tc>
          <w:tcPr>
            <w:tcW w:w="916" w:type="dxa"/>
          </w:tcPr>
          <w:p w14:paraId="48473F7A" w14:textId="1A12AA93" w:rsidR="001D19D5" w:rsidRPr="001D19D5" w:rsidRDefault="001D19D5" w:rsidP="001D19D5">
            <w:pPr>
              <w:spacing w:line="240" w:lineRule="auto"/>
              <w:jc w:val="center"/>
              <w:rPr>
                <w:rFonts w:cs="Times New Roman"/>
                <w:sz w:val="18"/>
                <w:szCs w:val="18"/>
              </w:rPr>
            </w:pPr>
            <w:r w:rsidRPr="001D19D5">
              <w:rPr>
                <w:sz w:val="18"/>
                <w:szCs w:val="18"/>
              </w:rPr>
              <w:t>0,868</w:t>
            </w:r>
          </w:p>
        </w:tc>
        <w:tc>
          <w:tcPr>
            <w:tcW w:w="777" w:type="dxa"/>
            <w:vAlign w:val="center"/>
          </w:tcPr>
          <w:p w14:paraId="705B0E5F" w14:textId="6CAAC3B6" w:rsidR="001D19D5" w:rsidRPr="001D19D5" w:rsidRDefault="001D19D5" w:rsidP="001D19D5">
            <w:pPr>
              <w:spacing w:line="240" w:lineRule="auto"/>
              <w:jc w:val="center"/>
              <w:rPr>
                <w:rFonts w:cs="Times New Roman"/>
                <w:b/>
                <w:sz w:val="18"/>
                <w:szCs w:val="18"/>
              </w:rPr>
            </w:pPr>
            <w:r w:rsidRPr="001D19D5">
              <w:rPr>
                <w:rFonts w:cs="Times New Roman"/>
                <w:b/>
                <w:sz w:val="18"/>
                <w:szCs w:val="18"/>
              </w:rPr>
              <w:t>304</w:t>
            </w:r>
          </w:p>
        </w:tc>
      </w:tr>
      <w:tr w:rsidR="001D19D5" w:rsidRPr="001D19D5" w14:paraId="10DD4AC3" w14:textId="77777777" w:rsidTr="001D19D5">
        <w:tc>
          <w:tcPr>
            <w:tcW w:w="484" w:type="dxa"/>
            <w:vAlign w:val="center"/>
          </w:tcPr>
          <w:p w14:paraId="14E19194" w14:textId="49615FCB" w:rsidR="001D19D5" w:rsidRPr="001D19D5" w:rsidRDefault="001D19D5" w:rsidP="001D19D5">
            <w:pPr>
              <w:spacing w:line="240" w:lineRule="auto"/>
              <w:jc w:val="center"/>
              <w:rPr>
                <w:rFonts w:cs="Times New Roman"/>
                <w:sz w:val="18"/>
                <w:szCs w:val="18"/>
              </w:rPr>
            </w:pPr>
            <w:r w:rsidRPr="001D19D5">
              <w:rPr>
                <w:rFonts w:cs="Times New Roman"/>
                <w:sz w:val="18"/>
                <w:szCs w:val="18"/>
              </w:rPr>
              <w:t>10.</w:t>
            </w:r>
          </w:p>
        </w:tc>
        <w:tc>
          <w:tcPr>
            <w:tcW w:w="938" w:type="dxa"/>
            <w:vAlign w:val="center"/>
          </w:tcPr>
          <w:p w14:paraId="2C9A894C" w14:textId="2714F830" w:rsidR="001D19D5" w:rsidRPr="001D19D5" w:rsidRDefault="001D19D5" w:rsidP="001D19D5">
            <w:pPr>
              <w:spacing w:line="240" w:lineRule="auto"/>
              <w:jc w:val="center"/>
              <w:rPr>
                <w:rFonts w:cs="Times New Roman"/>
                <w:sz w:val="18"/>
                <w:szCs w:val="18"/>
              </w:rPr>
            </w:pPr>
            <w:r w:rsidRPr="001D19D5">
              <w:rPr>
                <w:rFonts w:cs="Times New Roman"/>
                <w:sz w:val="18"/>
                <w:szCs w:val="18"/>
              </w:rPr>
              <w:t>I_JUDG</w:t>
            </w:r>
          </w:p>
        </w:tc>
        <w:tc>
          <w:tcPr>
            <w:tcW w:w="794" w:type="dxa"/>
          </w:tcPr>
          <w:p w14:paraId="3F91FABB" w14:textId="69A561F2" w:rsidR="001D19D5" w:rsidRPr="001D19D5" w:rsidRDefault="001D19D5" w:rsidP="001D19D5">
            <w:pPr>
              <w:spacing w:line="240" w:lineRule="auto"/>
              <w:jc w:val="center"/>
              <w:rPr>
                <w:rFonts w:cs="Times New Roman"/>
                <w:b/>
                <w:sz w:val="18"/>
                <w:szCs w:val="18"/>
              </w:rPr>
            </w:pPr>
            <w:r w:rsidRPr="001D19D5">
              <w:rPr>
                <w:rFonts w:cs="Times New Roman"/>
                <w:b/>
                <w:sz w:val="18"/>
                <w:szCs w:val="18"/>
              </w:rPr>
              <w:t>0,958</w:t>
            </w:r>
          </w:p>
        </w:tc>
        <w:tc>
          <w:tcPr>
            <w:tcW w:w="794" w:type="dxa"/>
          </w:tcPr>
          <w:p w14:paraId="5E4CB4C5" w14:textId="325D9D6C" w:rsidR="001D19D5" w:rsidRPr="001D19D5" w:rsidRDefault="001D19D5" w:rsidP="001D19D5">
            <w:pPr>
              <w:spacing w:line="240" w:lineRule="auto"/>
              <w:jc w:val="center"/>
              <w:rPr>
                <w:rFonts w:cs="Times New Roman"/>
                <w:b/>
                <w:sz w:val="18"/>
                <w:szCs w:val="18"/>
              </w:rPr>
            </w:pPr>
            <w:r w:rsidRPr="001D19D5">
              <w:rPr>
                <w:rFonts w:cs="Times New Roman"/>
                <w:b/>
                <w:sz w:val="18"/>
                <w:szCs w:val="18"/>
              </w:rPr>
              <w:t>0,958</w:t>
            </w:r>
          </w:p>
        </w:tc>
        <w:tc>
          <w:tcPr>
            <w:tcW w:w="794" w:type="dxa"/>
          </w:tcPr>
          <w:p w14:paraId="3FBFC56E" w14:textId="0DD4462A" w:rsidR="001D19D5" w:rsidRPr="001D19D5" w:rsidRDefault="001D19D5" w:rsidP="001D19D5">
            <w:pPr>
              <w:spacing w:line="240" w:lineRule="auto"/>
              <w:jc w:val="center"/>
              <w:rPr>
                <w:rFonts w:cs="Times New Roman"/>
                <w:b/>
                <w:sz w:val="18"/>
                <w:szCs w:val="18"/>
              </w:rPr>
            </w:pPr>
            <w:r w:rsidRPr="001D19D5">
              <w:rPr>
                <w:rFonts w:cs="Times New Roman"/>
                <w:b/>
                <w:sz w:val="18"/>
                <w:szCs w:val="18"/>
              </w:rPr>
              <w:t>0,958</w:t>
            </w:r>
          </w:p>
        </w:tc>
        <w:tc>
          <w:tcPr>
            <w:tcW w:w="840" w:type="dxa"/>
            <w:vAlign w:val="center"/>
          </w:tcPr>
          <w:p w14:paraId="1D2A225F" w14:textId="037D2C33" w:rsidR="001D19D5" w:rsidRPr="001D19D5" w:rsidRDefault="001D19D5" w:rsidP="001D19D5">
            <w:pPr>
              <w:spacing w:line="240" w:lineRule="auto"/>
              <w:jc w:val="center"/>
              <w:rPr>
                <w:rFonts w:cs="Times New Roman"/>
                <w:b/>
                <w:sz w:val="18"/>
                <w:szCs w:val="18"/>
              </w:rPr>
            </w:pPr>
            <w:r w:rsidRPr="001D19D5">
              <w:rPr>
                <w:rFonts w:cs="Times New Roman"/>
                <w:sz w:val="18"/>
                <w:szCs w:val="18"/>
              </w:rPr>
              <w:t>1203</w:t>
            </w:r>
          </w:p>
        </w:tc>
        <w:tc>
          <w:tcPr>
            <w:tcW w:w="797" w:type="dxa"/>
          </w:tcPr>
          <w:p w14:paraId="3B05DAF6" w14:textId="358E8A08" w:rsidR="001D19D5" w:rsidRPr="001D19D5" w:rsidRDefault="001D19D5" w:rsidP="001D19D5">
            <w:pPr>
              <w:spacing w:line="240" w:lineRule="auto"/>
              <w:jc w:val="center"/>
              <w:rPr>
                <w:rFonts w:cs="Times New Roman"/>
                <w:sz w:val="18"/>
                <w:szCs w:val="18"/>
              </w:rPr>
            </w:pPr>
            <w:r w:rsidRPr="001D19D5">
              <w:rPr>
                <w:sz w:val="18"/>
                <w:szCs w:val="18"/>
              </w:rPr>
              <w:t>0,936</w:t>
            </w:r>
          </w:p>
        </w:tc>
        <w:tc>
          <w:tcPr>
            <w:tcW w:w="794" w:type="dxa"/>
          </w:tcPr>
          <w:p w14:paraId="6AADEC93" w14:textId="412C05D7" w:rsidR="001D19D5" w:rsidRPr="001D19D5" w:rsidRDefault="001D19D5" w:rsidP="001D19D5">
            <w:pPr>
              <w:spacing w:line="240" w:lineRule="auto"/>
              <w:jc w:val="center"/>
              <w:rPr>
                <w:rFonts w:cs="Times New Roman"/>
                <w:sz w:val="18"/>
                <w:szCs w:val="18"/>
              </w:rPr>
            </w:pPr>
            <w:r w:rsidRPr="001D19D5">
              <w:rPr>
                <w:sz w:val="18"/>
                <w:szCs w:val="18"/>
              </w:rPr>
              <w:t>0,950</w:t>
            </w:r>
          </w:p>
        </w:tc>
        <w:tc>
          <w:tcPr>
            <w:tcW w:w="916" w:type="dxa"/>
          </w:tcPr>
          <w:p w14:paraId="2D59C21C" w14:textId="0EC7CD13" w:rsidR="001D19D5" w:rsidRPr="001D19D5" w:rsidRDefault="001D19D5" w:rsidP="001D19D5">
            <w:pPr>
              <w:spacing w:line="240" w:lineRule="auto"/>
              <w:jc w:val="center"/>
              <w:rPr>
                <w:rFonts w:cs="Times New Roman"/>
                <w:sz w:val="18"/>
                <w:szCs w:val="18"/>
              </w:rPr>
            </w:pPr>
            <w:r w:rsidRPr="001D19D5">
              <w:rPr>
                <w:sz w:val="18"/>
                <w:szCs w:val="18"/>
              </w:rPr>
              <w:t>0,943</w:t>
            </w:r>
          </w:p>
        </w:tc>
        <w:tc>
          <w:tcPr>
            <w:tcW w:w="777" w:type="dxa"/>
            <w:vAlign w:val="center"/>
          </w:tcPr>
          <w:p w14:paraId="67786591" w14:textId="52C9F450" w:rsidR="001D19D5" w:rsidRPr="001D19D5" w:rsidRDefault="001D19D5" w:rsidP="001D19D5">
            <w:pPr>
              <w:spacing w:line="240" w:lineRule="auto"/>
              <w:jc w:val="center"/>
              <w:rPr>
                <w:rFonts w:cs="Times New Roman"/>
                <w:b/>
                <w:sz w:val="18"/>
                <w:szCs w:val="18"/>
              </w:rPr>
            </w:pPr>
            <w:r w:rsidRPr="001D19D5">
              <w:rPr>
                <w:rFonts w:cs="Times New Roman"/>
                <w:b/>
                <w:sz w:val="18"/>
                <w:szCs w:val="18"/>
              </w:rPr>
              <w:t>1226</w:t>
            </w:r>
          </w:p>
        </w:tc>
      </w:tr>
      <w:tr w:rsidR="001D19D5" w:rsidRPr="001D19D5" w14:paraId="1914CED5" w14:textId="77777777" w:rsidTr="001D19D5">
        <w:tc>
          <w:tcPr>
            <w:tcW w:w="484" w:type="dxa"/>
            <w:vAlign w:val="center"/>
          </w:tcPr>
          <w:p w14:paraId="7331B350" w14:textId="702CDAE1" w:rsidR="001D19D5" w:rsidRPr="001D19D5" w:rsidRDefault="001D19D5" w:rsidP="001D19D5">
            <w:pPr>
              <w:spacing w:line="240" w:lineRule="auto"/>
              <w:jc w:val="center"/>
              <w:rPr>
                <w:rFonts w:cs="Times New Roman"/>
                <w:sz w:val="18"/>
                <w:szCs w:val="18"/>
              </w:rPr>
            </w:pPr>
            <w:r w:rsidRPr="001D19D5">
              <w:rPr>
                <w:rFonts w:cs="Times New Roman"/>
                <w:sz w:val="18"/>
                <w:szCs w:val="18"/>
              </w:rPr>
              <w:t>11.</w:t>
            </w:r>
          </w:p>
        </w:tc>
        <w:tc>
          <w:tcPr>
            <w:tcW w:w="938" w:type="dxa"/>
            <w:vAlign w:val="center"/>
          </w:tcPr>
          <w:p w14:paraId="54B8E7CB" w14:textId="6A820F1E" w:rsidR="001D19D5" w:rsidRPr="001D19D5" w:rsidRDefault="001D19D5" w:rsidP="001D19D5">
            <w:pPr>
              <w:spacing w:line="240" w:lineRule="auto"/>
              <w:jc w:val="center"/>
              <w:rPr>
                <w:rFonts w:cs="Times New Roman"/>
                <w:sz w:val="18"/>
                <w:szCs w:val="18"/>
              </w:rPr>
            </w:pPr>
            <w:r w:rsidRPr="001D19D5">
              <w:rPr>
                <w:rFonts w:cs="Times New Roman"/>
                <w:sz w:val="18"/>
                <w:szCs w:val="18"/>
              </w:rPr>
              <w:t>B_JUDP</w:t>
            </w:r>
          </w:p>
        </w:tc>
        <w:tc>
          <w:tcPr>
            <w:tcW w:w="794" w:type="dxa"/>
          </w:tcPr>
          <w:p w14:paraId="54A12798" w14:textId="138BD266" w:rsidR="001D19D5" w:rsidRPr="001D19D5" w:rsidRDefault="001D19D5" w:rsidP="001D19D5">
            <w:pPr>
              <w:spacing w:line="240" w:lineRule="auto"/>
              <w:jc w:val="center"/>
              <w:rPr>
                <w:rFonts w:cs="Times New Roman"/>
                <w:b/>
                <w:sz w:val="18"/>
                <w:szCs w:val="18"/>
              </w:rPr>
            </w:pPr>
            <w:r w:rsidRPr="001D19D5">
              <w:rPr>
                <w:rFonts w:cs="Times New Roman"/>
                <w:b/>
                <w:sz w:val="18"/>
                <w:szCs w:val="18"/>
              </w:rPr>
              <w:t>0,948</w:t>
            </w:r>
          </w:p>
        </w:tc>
        <w:tc>
          <w:tcPr>
            <w:tcW w:w="794" w:type="dxa"/>
          </w:tcPr>
          <w:p w14:paraId="4578CBAF" w14:textId="5D321951" w:rsidR="001D19D5" w:rsidRPr="001D19D5" w:rsidRDefault="001D19D5" w:rsidP="001D19D5">
            <w:pPr>
              <w:spacing w:line="240" w:lineRule="auto"/>
              <w:jc w:val="center"/>
              <w:rPr>
                <w:rFonts w:cs="Times New Roman"/>
                <w:b/>
                <w:sz w:val="18"/>
                <w:szCs w:val="18"/>
              </w:rPr>
            </w:pPr>
            <w:r w:rsidRPr="001D19D5">
              <w:rPr>
                <w:rFonts w:cs="Times New Roman"/>
                <w:b/>
                <w:sz w:val="18"/>
                <w:szCs w:val="18"/>
              </w:rPr>
              <w:t>0,948</w:t>
            </w:r>
          </w:p>
        </w:tc>
        <w:tc>
          <w:tcPr>
            <w:tcW w:w="794" w:type="dxa"/>
          </w:tcPr>
          <w:p w14:paraId="462ACDC5" w14:textId="7BA86829" w:rsidR="001D19D5" w:rsidRPr="001D19D5" w:rsidRDefault="001D19D5" w:rsidP="001D19D5">
            <w:pPr>
              <w:spacing w:line="240" w:lineRule="auto"/>
              <w:jc w:val="center"/>
              <w:rPr>
                <w:rFonts w:cs="Times New Roman"/>
                <w:b/>
                <w:sz w:val="18"/>
                <w:szCs w:val="18"/>
              </w:rPr>
            </w:pPr>
            <w:r w:rsidRPr="001D19D5">
              <w:rPr>
                <w:rFonts w:cs="Times New Roman"/>
                <w:b/>
                <w:sz w:val="18"/>
                <w:szCs w:val="18"/>
              </w:rPr>
              <w:t>0,948</w:t>
            </w:r>
          </w:p>
        </w:tc>
        <w:tc>
          <w:tcPr>
            <w:tcW w:w="840" w:type="dxa"/>
            <w:vAlign w:val="center"/>
          </w:tcPr>
          <w:p w14:paraId="534DD8F3" w14:textId="718C58CD" w:rsidR="001D19D5" w:rsidRPr="001D19D5" w:rsidRDefault="001D19D5" w:rsidP="001D19D5">
            <w:pPr>
              <w:spacing w:line="240" w:lineRule="auto"/>
              <w:jc w:val="center"/>
              <w:rPr>
                <w:rFonts w:cs="Times New Roman"/>
                <w:sz w:val="18"/>
                <w:szCs w:val="18"/>
              </w:rPr>
            </w:pPr>
            <w:r w:rsidRPr="001D19D5">
              <w:rPr>
                <w:rFonts w:cs="Times New Roman"/>
                <w:sz w:val="18"/>
                <w:szCs w:val="18"/>
              </w:rPr>
              <w:t>153</w:t>
            </w:r>
          </w:p>
        </w:tc>
        <w:tc>
          <w:tcPr>
            <w:tcW w:w="797" w:type="dxa"/>
          </w:tcPr>
          <w:p w14:paraId="7324C632" w14:textId="51854C18" w:rsidR="001D19D5" w:rsidRPr="001D19D5" w:rsidRDefault="001D19D5" w:rsidP="001D19D5">
            <w:pPr>
              <w:spacing w:line="240" w:lineRule="auto"/>
              <w:jc w:val="center"/>
              <w:rPr>
                <w:rFonts w:cs="Times New Roman"/>
                <w:sz w:val="18"/>
                <w:szCs w:val="18"/>
              </w:rPr>
            </w:pPr>
            <w:r w:rsidRPr="001D19D5">
              <w:rPr>
                <w:sz w:val="18"/>
                <w:szCs w:val="18"/>
              </w:rPr>
              <w:t>0,933</w:t>
            </w:r>
          </w:p>
        </w:tc>
        <w:tc>
          <w:tcPr>
            <w:tcW w:w="794" w:type="dxa"/>
          </w:tcPr>
          <w:p w14:paraId="64D45EE1" w14:textId="03083061" w:rsidR="001D19D5" w:rsidRPr="001D19D5" w:rsidRDefault="001D19D5" w:rsidP="001D19D5">
            <w:pPr>
              <w:spacing w:line="240" w:lineRule="auto"/>
              <w:jc w:val="center"/>
              <w:rPr>
                <w:rFonts w:cs="Times New Roman"/>
                <w:sz w:val="18"/>
                <w:szCs w:val="18"/>
              </w:rPr>
            </w:pPr>
            <w:r w:rsidRPr="001D19D5">
              <w:rPr>
                <w:sz w:val="18"/>
                <w:szCs w:val="18"/>
              </w:rPr>
              <w:t>0,944</w:t>
            </w:r>
          </w:p>
        </w:tc>
        <w:tc>
          <w:tcPr>
            <w:tcW w:w="916" w:type="dxa"/>
          </w:tcPr>
          <w:p w14:paraId="4248BB2D" w14:textId="3C1D8DCA" w:rsidR="001D19D5" w:rsidRPr="001D19D5" w:rsidRDefault="001D19D5" w:rsidP="001D19D5">
            <w:pPr>
              <w:spacing w:line="240" w:lineRule="auto"/>
              <w:jc w:val="center"/>
              <w:rPr>
                <w:rFonts w:cs="Times New Roman"/>
                <w:sz w:val="18"/>
                <w:szCs w:val="18"/>
              </w:rPr>
            </w:pPr>
            <w:r w:rsidRPr="001D19D5">
              <w:rPr>
                <w:sz w:val="18"/>
                <w:szCs w:val="18"/>
              </w:rPr>
              <w:t>0,939</w:t>
            </w:r>
          </w:p>
        </w:tc>
        <w:tc>
          <w:tcPr>
            <w:tcW w:w="777" w:type="dxa"/>
            <w:vAlign w:val="center"/>
          </w:tcPr>
          <w:p w14:paraId="7B41743A" w14:textId="4A45EF3A" w:rsidR="001D19D5" w:rsidRPr="001D19D5" w:rsidRDefault="001D19D5" w:rsidP="001D19D5">
            <w:pPr>
              <w:spacing w:line="240" w:lineRule="auto"/>
              <w:jc w:val="center"/>
              <w:rPr>
                <w:rFonts w:cs="Times New Roman"/>
                <w:b/>
                <w:sz w:val="18"/>
                <w:szCs w:val="18"/>
              </w:rPr>
            </w:pPr>
            <w:r w:rsidRPr="001D19D5">
              <w:rPr>
                <w:rFonts w:cs="Times New Roman"/>
                <w:b/>
                <w:sz w:val="18"/>
                <w:szCs w:val="18"/>
              </w:rPr>
              <w:t>162</w:t>
            </w:r>
          </w:p>
        </w:tc>
      </w:tr>
      <w:tr w:rsidR="001D19D5" w:rsidRPr="001D19D5" w14:paraId="31250B3F" w14:textId="77777777" w:rsidTr="001D19D5">
        <w:tc>
          <w:tcPr>
            <w:tcW w:w="484" w:type="dxa"/>
            <w:vAlign w:val="center"/>
          </w:tcPr>
          <w:p w14:paraId="2198A24F" w14:textId="2C0350B8" w:rsidR="001D19D5" w:rsidRPr="001D19D5" w:rsidRDefault="001D19D5" w:rsidP="001D19D5">
            <w:pPr>
              <w:spacing w:line="240" w:lineRule="auto"/>
              <w:jc w:val="center"/>
              <w:rPr>
                <w:rFonts w:cs="Times New Roman"/>
                <w:sz w:val="18"/>
                <w:szCs w:val="18"/>
              </w:rPr>
            </w:pPr>
            <w:r w:rsidRPr="001D19D5">
              <w:rPr>
                <w:rFonts w:cs="Times New Roman"/>
                <w:sz w:val="18"/>
                <w:szCs w:val="18"/>
              </w:rPr>
              <w:t>12.</w:t>
            </w:r>
          </w:p>
        </w:tc>
        <w:tc>
          <w:tcPr>
            <w:tcW w:w="938" w:type="dxa"/>
            <w:vAlign w:val="center"/>
          </w:tcPr>
          <w:p w14:paraId="7797807F" w14:textId="1A8AEF42" w:rsidR="001D19D5" w:rsidRPr="001D19D5" w:rsidRDefault="001D19D5" w:rsidP="001D19D5">
            <w:pPr>
              <w:spacing w:line="240" w:lineRule="auto"/>
              <w:jc w:val="center"/>
              <w:rPr>
                <w:rFonts w:cs="Times New Roman"/>
                <w:sz w:val="18"/>
                <w:szCs w:val="18"/>
              </w:rPr>
            </w:pPr>
            <w:r w:rsidRPr="001D19D5">
              <w:rPr>
                <w:rFonts w:cs="Times New Roman"/>
                <w:sz w:val="18"/>
                <w:szCs w:val="18"/>
              </w:rPr>
              <w:t>I_JUDP</w:t>
            </w:r>
          </w:p>
        </w:tc>
        <w:tc>
          <w:tcPr>
            <w:tcW w:w="794" w:type="dxa"/>
          </w:tcPr>
          <w:p w14:paraId="0A297323" w14:textId="4C006FC7" w:rsidR="001D19D5" w:rsidRPr="001D19D5" w:rsidRDefault="001D19D5" w:rsidP="001D19D5">
            <w:pPr>
              <w:spacing w:line="240" w:lineRule="auto"/>
              <w:jc w:val="center"/>
              <w:rPr>
                <w:rFonts w:cs="Times New Roman"/>
                <w:b/>
                <w:sz w:val="18"/>
                <w:szCs w:val="18"/>
              </w:rPr>
            </w:pPr>
            <w:r w:rsidRPr="001D19D5">
              <w:rPr>
                <w:rFonts w:cs="Times New Roman"/>
                <w:b/>
                <w:sz w:val="18"/>
                <w:szCs w:val="18"/>
              </w:rPr>
              <w:t>0,972</w:t>
            </w:r>
          </w:p>
        </w:tc>
        <w:tc>
          <w:tcPr>
            <w:tcW w:w="794" w:type="dxa"/>
          </w:tcPr>
          <w:p w14:paraId="7332C7E0" w14:textId="1F0865A7" w:rsidR="001D19D5" w:rsidRPr="001D19D5" w:rsidRDefault="001D19D5" w:rsidP="001D19D5">
            <w:pPr>
              <w:spacing w:line="240" w:lineRule="auto"/>
              <w:jc w:val="center"/>
              <w:rPr>
                <w:rFonts w:cs="Times New Roman"/>
                <w:b/>
                <w:sz w:val="18"/>
                <w:szCs w:val="18"/>
              </w:rPr>
            </w:pPr>
            <w:r w:rsidRPr="001D19D5">
              <w:rPr>
                <w:rFonts w:cs="Times New Roman"/>
                <w:b/>
                <w:sz w:val="18"/>
                <w:szCs w:val="18"/>
              </w:rPr>
              <w:t>0,981</w:t>
            </w:r>
          </w:p>
        </w:tc>
        <w:tc>
          <w:tcPr>
            <w:tcW w:w="794" w:type="dxa"/>
          </w:tcPr>
          <w:p w14:paraId="7E2AC51F" w14:textId="0184A2D3" w:rsidR="001D19D5" w:rsidRPr="001D19D5" w:rsidRDefault="001D19D5" w:rsidP="001D19D5">
            <w:pPr>
              <w:spacing w:line="240" w:lineRule="auto"/>
              <w:jc w:val="center"/>
              <w:rPr>
                <w:rFonts w:cs="Times New Roman"/>
                <w:b/>
                <w:sz w:val="18"/>
                <w:szCs w:val="18"/>
              </w:rPr>
            </w:pPr>
            <w:r w:rsidRPr="001D19D5">
              <w:rPr>
                <w:rFonts w:cs="Times New Roman"/>
                <w:b/>
                <w:sz w:val="18"/>
                <w:szCs w:val="18"/>
              </w:rPr>
              <w:t>0,977</w:t>
            </w:r>
          </w:p>
        </w:tc>
        <w:tc>
          <w:tcPr>
            <w:tcW w:w="840" w:type="dxa"/>
            <w:vAlign w:val="center"/>
          </w:tcPr>
          <w:p w14:paraId="5865B160" w14:textId="5F825CA2" w:rsidR="001D19D5" w:rsidRPr="001D19D5" w:rsidRDefault="001D19D5" w:rsidP="001D19D5">
            <w:pPr>
              <w:spacing w:line="240" w:lineRule="auto"/>
              <w:jc w:val="center"/>
              <w:rPr>
                <w:rFonts w:cs="Times New Roman"/>
                <w:b/>
                <w:sz w:val="18"/>
                <w:szCs w:val="18"/>
              </w:rPr>
            </w:pPr>
            <w:r w:rsidRPr="001D19D5">
              <w:rPr>
                <w:rFonts w:cs="Times New Roman"/>
                <w:sz w:val="18"/>
                <w:szCs w:val="18"/>
              </w:rPr>
              <w:t>645</w:t>
            </w:r>
          </w:p>
        </w:tc>
        <w:tc>
          <w:tcPr>
            <w:tcW w:w="797" w:type="dxa"/>
          </w:tcPr>
          <w:p w14:paraId="49D93411" w14:textId="1647A429" w:rsidR="001D19D5" w:rsidRPr="001D19D5" w:rsidRDefault="001D19D5" w:rsidP="001D19D5">
            <w:pPr>
              <w:spacing w:line="240" w:lineRule="auto"/>
              <w:jc w:val="center"/>
              <w:rPr>
                <w:rFonts w:cs="Times New Roman"/>
                <w:sz w:val="18"/>
                <w:szCs w:val="18"/>
              </w:rPr>
            </w:pPr>
            <w:r w:rsidRPr="001D19D5">
              <w:rPr>
                <w:sz w:val="18"/>
                <w:szCs w:val="18"/>
              </w:rPr>
              <w:t>0,941</w:t>
            </w:r>
          </w:p>
        </w:tc>
        <w:tc>
          <w:tcPr>
            <w:tcW w:w="794" w:type="dxa"/>
          </w:tcPr>
          <w:p w14:paraId="2CAF491E" w14:textId="7BE143F9" w:rsidR="001D19D5" w:rsidRPr="001D19D5" w:rsidRDefault="001D19D5" w:rsidP="001D19D5">
            <w:pPr>
              <w:spacing w:line="240" w:lineRule="auto"/>
              <w:jc w:val="center"/>
              <w:rPr>
                <w:rFonts w:cs="Times New Roman"/>
                <w:sz w:val="18"/>
                <w:szCs w:val="18"/>
              </w:rPr>
            </w:pPr>
            <w:r w:rsidRPr="001D19D5">
              <w:rPr>
                <w:sz w:val="18"/>
                <w:szCs w:val="18"/>
              </w:rPr>
              <w:t>0,970</w:t>
            </w:r>
          </w:p>
        </w:tc>
        <w:tc>
          <w:tcPr>
            <w:tcW w:w="916" w:type="dxa"/>
          </w:tcPr>
          <w:p w14:paraId="5B94CEAD" w14:textId="02AA9B44" w:rsidR="001D19D5" w:rsidRPr="001D19D5" w:rsidRDefault="001D19D5" w:rsidP="001D19D5">
            <w:pPr>
              <w:spacing w:line="240" w:lineRule="auto"/>
              <w:jc w:val="center"/>
              <w:rPr>
                <w:rFonts w:cs="Times New Roman"/>
                <w:sz w:val="18"/>
                <w:szCs w:val="18"/>
              </w:rPr>
            </w:pPr>
            <w:r w:rsidRPr="001D19D5">
              <w:rPr>
                <w:sz w:val="18"/>
                <w:szCs w:val="18"/>
              </w:rPr>
              <w:t>0,955</w:t>
            </w:r>
          </w:p>
        </w:tc>
        <w:tc>
          <w:tcPr>
            <w:tcW w:w="777" w:type="dxa"/>
            <w:vAlign w:val="center"/>
          </w:tcPr>
          <w:p w14:paraId="76C9A753" w14:textId="665396E7" w:rsidR="001D19D5" w:rsidRPr="001D19D5" w:rsidRDefault="001D19D5" w:rsidP="001D19D5">
            <w:pPr>
              <w:spacing w:line="240" w:lineRule="auto"/>
              <w:jc w:val="center"/>
              <w:rPr>
                <w:rFonts w:cs="Times New Roman"/>
                <w:b/>
                <w:sz w:val="18"/>
                <w:szCs w:val="18"/>
              </w:rPr>
            </w:pPr>
            <w:r w:rsidRPr="001D19D5">
              <w:rPr>
                <w:rFonts w:cs="Times New Roman"/>
                <w:b/>
                <w:sz w:val="18"/>
                <w:szCs w:val="18"/>
              </w:rPr>
              <w:t>662</w:t>
            </w:r>
          </w:p>
        </w:tc>
      </w:tr>
      <w:tr w:rsidR="001D19D5" w:rsidRPr="001D19D5" w14:paraId="454252BE" w14:textId="77777777" w:rsidTr="001D19D5">
        <w:tc>
          <w:tcPr>
            <w:tcW w:w="484" w:type="dxa"/>
            <w:vAlign w:val="center"/>
          </w:tcPr>
          <w:p w14:paraId="3493B9E0" w14:textId="04A430FB" w:rsidR="001D19D5" w:rsidRPr="001D19D5" w:rsidRDefault="001D19D5" w:rsidP="001D19D5">
            <w:pPr>
              <w:spacing w:line="240" w:lineRule="auto"/>
              <w:jc w:val="center"/>
              <w:rPr>
                <w:rFonts w:cs="Times New Roman"/>
                <w:sz w:val="18"/>
                <w:szCs w:val="18"/>
              </w:rPr>
            </w:pPr>
            <w:r w:rsidRPr="001D19D5">
              <w:rPr>
                <w:rFonts w:cs="Times New Roman"/>
                <w:sz w:val="18"/>
                <w:szCs w:val="18"/>
              </w:rPr>
              <w:t>13.</w:t>
            </w:r>
          </w:p>
        </w:tc>
        <w:tc>
          <w:tcPr>
            <w:tcW w:w="938" w:type="dxa"/>
            <w:vAlign w:val="center"/>
          </w:tcPr>
          <w:p w14:paraId="224E870B" w14:textId="5F096608" w:rsidR="001D19D5" w:rsidRPr="001D19D5" w:rsidRDefault="001D19D5" w:rsidP="001D19D5">
            <w:pPr>
              <w:spacing w:line="240" w:lineRule="auto"/>
              <w:jc w:val="center"/>
              <w:rPr>
                <w:rFonts w:cs="Times New Roman"/>
                <w:sz w:val="18"/>
                <w:szCs w:val="18"/>
              </w:rPr>
            </w:pPr>
            <w:r w:rsidRPr="001D19D5">
              <w:rPr>
                <w:rFonts w:cs="Times New Roman"/>
                <w:sz w:val="18"/>
                <w:szCs w:val="18"/>
              </w:rPr>
              <w:t>B_PENA</w:t>
            </w:r>
          </w:p>
        </w:tc>
        <w:tc>
          <w:tcPr>
            <w:tcW w:w="794" w:type="dxa"/>
          </w:tcPr>
          <w:p w14:paraId="399F721C" w14:textId="0B620527" w:rsidR="001D19D5" w:rsidRPr="001D19D5" w:rsidRDefault="001D19D5" w:rsidP="001D19D5">
            <w:pPr>
              <w:spacing w:line="240" w:lineRule="auto"/>
              <w:jc w:val="center"/>
              <w:rPr>
                <w:rFonts w:cs="Times New Roman"/>
                <w:b/>
                <w:sz w:val="18"/>
                <w:szCs w:val="18"/>
              </w:rPr>
            </w:pPr>
            <w:r w:rsidRPr="001D19D5">
              <w:rPr>
                <w:rFonts w:cs="Times New Roman"/>
                <w:b/>
                <w:sz w:val="18"/>
                <w:szCs w:val="18"/>
              </w:rPr>
              <w:t>0,728</w:t>
            </w:r>
          </w:p>
        </w:tc>
        <w:tc>
          <w:tcPr>
            <w:tcW w:w="794" w:type="dxa"/>
          </w:tcPr>
          <w:p w14:paraId="34E97018" w14:textId="3BB1E607" w:rsidR="001D19D5" w:rsidRPr="001D19D5" w:rsidRDefault="001D19D5" w:rsidP="001D19D5">
            <w:pPr>
              <w:spacing w:line="240" w:lineRule="auto"/>
              <w:jc w:val="center"/>
              <w:rPr>
                <w:rFonts w:cs="Times New Roman"/>
                <w:b/>
                <w:sz w:val="18"/>
                <w:szCs w:val="18"/>
              </w:rPr>
            </w:pPr>
            <w:r w:rsidRPr="001D19D5">
              <w:rPr>
                <w:rFonts w:cs="Times New Roman"/>
                <w:b/>
                <w:sz w:val="18"/>
                <w:szCs w:val="18"/>
              </w:rPr>
              <w:t>0,526</w:t>
            </w:r>
          </w:p>
        </w:tc>
        <w:tc>
          <w:tcPr>
            <w:tcW w:w="794" w:type="dxa"/>
          </w:tcPr>
          <w:p w14:paraId="7A7E0CFA" w14:textId="4B358E66" w:rsidR="001D19D5" w:rsidRPr="001D19D5" w:rsidRDefault="001D19D5" w:rsidP="001D19D5">
            <w:pPr>
              <w:spacing w:line="240" w:lineRule="auto"/>
              <w:jc w:val="center"/>
              <w:rPr>
                <w:rFonts w:cs="Times New Roman"/>
                <w:b/>
                <w:sz w:val="18"/>
                <w:szCs w:val="18"/>
              </w:rPr>
            </w:pPr>
            <w:r w:rsidRPr="001D19D5">
              <w:rPr>
                <w:rFonts w:cs="Times New Roman"/>
                <w:b/>
                <w:sz w:val="18"/>
                <w:szCs w:val="18"/>
              </w:rPr>
              <w:t>0,610</w:t>
            </w:r>
          </w:p>
        </w:tc>
        <w:tc>
          <w:tcPr>
            <w:tcW w:w="840" w:type="dxa"/>
            <w:vAlign w:val="center"/>
          </w:tcPr>
          <w:p w14:paraId="0A1AFBEA" w14:textId="5C08B8AF" w:rsidR="001D19D5" w:rsidRPr="001D19D5" w:rsidRDefault="001D19D5" w:rsidP="001D19D5">
            <w:pPr>
              <w:spacing w:line="240" w:lineRule="auto"/>
              <w:jc w:val="center"/>
              <w:rPr>
                <w:rFonts w:cs="Times New Roman"/>
                <w:sz w:val="18"/>
                <w:szCs w:val="18"/>
              </w:rPr>
            </w:pPr>
            <w:r w:rsidRPr="001D19D5">
              <w:rPr>
                <w:rFonts w:cs="Times New Roman"/>
                <w:sz w:val="18"/>
                <w:szCs w:val="18"/>
              </w:rPr>
              <w:t>234</w:t>
            </w:r>
          </w:p>
        </w:tc>
        <w:tc>
          <w:tcPr>
            <w:tcW w:w="797" w:type="dxa"/>
          </w:tcPr>
          <w:p w14:paraId="50C4BEDE" w14:textId="0BF8025C" w:rsidR="001D19D5" w:rsidRPr="001D19D5" w:rsidRDefault="001D19D5" w:rsidP="001D19D5">
            <w:pPr>
              <w:spacing w:line="240" w:lineRule="auto"/>
              <w:jc w:val="center"/>
              <w:rPr>
                <w:rFonts w:cs="Times New Roman"/>
                <w:sz w:val="18"/>
                <w:szCs w:val="18"/>
              </w:rPr>
            </w:pPr>
            <w:r w:rsidRPr="001D19D5">
              <w:rPr>
                <w:sz w:val="18"/>
                <w:szCs w:val="18"/>
              </w:rPr>
              <w:t>0,693</w:t>
            </w:r>
          </w:p>
        </w:tc>
        <w:tc>
          <w:tcPr>
            <w:tcW w:w="794" w:type="dxa"/>
          </w:tcPr>
          <w:p w14:paraId="26DB21CB" w14:textId="60331E2C" w:rsidR="001D19D5" w:rsidRPr="001D19D5" w:rsidRDefault="001D19D5" w:rsidP="001D19D5">
            <w:pPr>
              <w:spacing w:line="240" w:lineRule="auto"/>
              <w:jc w:val="center"/>
              <w:rPr>
                <w:rFonts w:cs="Times New Roman"/>
                <w:sz w:val="18"/>
                <w:szCs w:val="18"/>
              </w:rPr>
            </w:pPr>
            <w:r w:rsidRPr="001D19D5">
              <w:rPr>
                <w:sz w:val="18"/>
                <w:szCs w:val="18"/>
              </w:rPr>
              <w:t>0,491</w:t>
            </w:r>
          </w:p>
        </w:tc>
        <w:tc>
          <w:tcPr>
            <w:tcW w:w="916" w:type="dxa"/>
          </w:tcPr>
          <w:p w14:paraId="3FAC25BD" w14:textId="7DFCEC48" w:rsidR="001D19D5" w:rsidRPr="001D19D5" w:rsidRDefault="001D19D5" w:rsidP="001D19D5">
            <w:pPr>
              <w:spacing w:line="240" w:lineRule="auto"/>
              <w:jc w:val="center"/>
              <w:rPr>
                <w:rFonts w:cs="Times New Roman"/>
                <w:sz w:val="18"/>
                <w:szCs w:val="18"/>
              </w:rPr>
            </w:pPr>
            <w:r w:rsidRPr="001D19D5">
              <w:rPr>
                <w:sz w:val="18"/>
                <w:szCs w:val="18"/>
              </w:rPr>
              <w:t>0,575</w:t>
            </w:r>
          </w:p>
        </w:tc>
        <w:tc>
          <w:tcPr>
            <w:tcW w:w="777" w:type="dxa"/>
            <w:vAlign w:val="center"/>
          </w:tcPr>
          <w:p w14:paraId="4A3097F4" w14:textId="01E63D52" w:rsidR="001D19D5" w:rsidRPr="001D19D5" w:rsidRDefault="001D19D5" w:rsidP="001D19D5">
            <w:pPr>
              <w:spacing w:line="240" w:lineRule="auto"/>
              <w:jc w:val="center"/>
              <w:rPr>
                <w:rFonts w:cs="Times New Roman"/>
                <w:b/>
                <w:sz w:val="18"/>
                <w:szCs w:val="18"/>
              </w:rPr>
            </w:pPr>
            <w:r w:rsidRPr="001D19D5">
              <w:rPr>
                <w:rFonts w:cs="Times New Roman"/>
                <w:sz w:val="18"/>
                <w:szCs w:val="18"/>
              </w:rPr>
              <w:t>234</w:t>
            </w:r>
          </w:p>
        </w:tc>
      </w:tr>
      <w:tr w:rsidR="001D19D5" w:rsidRPr="001D19D5" w14:paraId="17F8DD8C" w14:textId="77777777" w:rsidTr="001D19D5">
        <w:tc>
          <w:tcPr>
            <w:tcW w:w="484" w:type="dxa"/>
            <w:vAlign w:val="center"/>
          </w:tcPr>
          <w:p w14:paraId="63947F43" w14:textId="4D1DE7BF" w:rsidR="001D19D5" w:rsidRPr="001D19D5" w:rsidRDefault="001D19D5" w:rsidP="001D19D5">
            <w:pPr>
              <w:spacing w:line="240" w:lineRule="auto"/>
              <w:jc w:val="center"/>
              <w:rPr>
                <w:rFonts w:cs="Times New Roman"/>
                <w:sz w:val="18"/>
                <w:szCs w:val="18"/>
              </w:rPr>
            </w:pPr>
            <w:r w:rsidRPr="001D19D5">
              <w:rPr>
                <w:rFonts w:cs="Times New Roman"/>
                <w:sz w:val="18"/>
                <w:szCs w:val="18"/>
              </w:rPr>
              <w:t>14.</w:t>
            </w:r>
          </w:p>
        </w:tc>
        <w:tc>
          <w:tcPr>
            <w:tcW w:w="938" w:type="dxa"/>
            <w:vAlign w:val="center"/>
          </w:tcPr>
          <w:p w14:paraId="52E3187D" w14:textId="069C1D72" w:rsidR="001D19D5" w:rsidRPr="001D19D5" w:rsidRDefault="001D19D5" w:rsidP="001D19D5">
            <w:pPr>
              <w:spacing w:line="240" w:lineRule="auto"/>
              <w:jc w:val="center"/>
              <w:rPr>
                <w:rFonts w:cs="Times New Roman"/>
                <w:sz w:val="18"/>
                <w:szCs w:val="18"/>
              </w:rPr>
            </w:pPr>
            <w:r w:rsidRPr="001D19D5">
              <w:rPr>
                <w:rFonts w:cs="Times New Roman"/>
                <w:sz w:val="18"/>
                <w:szCs w:val="18"/>
              </w:rPr>
              <w:t>I_PENA</w:t>
            </w:r>
          </w:p>
        </w:tc>
        <w:tc>
          <w:tcPr>
            <w:tcW w:w="794" w:type="dxa"/>
          </w:tcPr>
          <w:p w14:paraId="6D2F4382" w14:textId="2B307109" w:rsidR="001D19D5" w:rsidRPr="001D19D5" w:rsidRDefault="001D19D5" w:rsidP="001D19D5">
            <w:pPr>
              <w:spacing w:line="240" w:lineRule="auto"/>
              <w:jc w:val="center"/>
              <w:rPr>
                <w:rFonts w:cs="Times New Roman"/>
                <w:b/>
                <w:sz w:val="18"/>
                <w:szCs w:val="18"/>
              </w:rPr>
            </w:pPr>
            <w:r w:rsidRPr="001D19D5">
              <w:rPr>
                <w:rFonts w:cs="Times New Roman"/>
                <w:b/>
                <w:sz w:val="18"/>
                <w:szCs w:val="18"/>
              </w:rPr>
              <w:t>0,871</w:t>
            </w:r>
          </w:p>
        </w:tc>
        <w:tc>
          <w:tcPr>
            <w:tcW w:w="794" w:type="dxa"/>
          </w:tcPr>
          <w:p w14:paraId="493DB2BC" w14:textId="053E8F7D" w:rsidR="001D19D5" w:rsidRPr="001D19D5" w:rsidRDefault="001D19D5" w:rsidP="001D19D5">
            <w:pPr>
              <w:spacing w:line="240" w:lineRule="auto"/>
              <w:jc w:val="center"/>
              <w:rPr>
                <w:rFonts w:cs="Times New Roman"/>
                <w:sz w:val="18"/>
                <w:szCs w:val="18"/>
              </w:rPr>
            </w:pPr>
            <w:r w:rsidRPr="001D19D5">
              <w:rPr>
                <w:rFonts w:cs="Times New Roman"/>
                <w:sz w:val="18"/>
                <w:szCs w:val="18"/>
              </w:rPr>
              <w:t>0,801</w:t>
            </w:r>
          </w:p>
        </w:tc>
        <w:tc>
          <w:tcPr>
            <w:tcW w:w="794" w:type="dxa"/>
          </w:tcPr>
          <w:p w14:paraId="5EFEAE56" w14:textId="1CA529E7" w:rsidR="001D19D5" w:rsidRPr="001D19D5" w:rsidRDefault="001D19D5" w:rsidP="001D19D5">
            <w:pPr>
              <w:spacing w:line="240" w:lineRule="auto"/>
              <w:jc w:val="center"/>
              <w:rPr>
                <w:rFonts w:cs="Times New Roman"/>
                <w:b/>
                <w:sz w:val="18"/>
                <w:szCs w:val="18"/>
              </w:rPr>
            </w:pPr>
            <w:r w:rsidRPr="001D19D5">
              <w:rPr>
                <w:rFonts w:cs="Times New Roman"/>
                <w:b/>
                <w:sz w:val="18"/>
                <w:szCs w:val="18"/>
              </w:rPr>
              <w:t>0,834</w:t>
            </w:r>
          </w:p>
        </w:tc>
        <w:tc>
          <w:tcPr>
            <w:tcW w:w="840" w:type="dxa"/>
            <w:vAlign w:val="center"/>
          </w:tcPr>
          <w:p w14:paraId="31E76F88" w14:textId="41AB5DD7" w:rsidR="001D19D5" w:rsidRPr="001D19D5" w:rsidRDefault="001D19D5" w:rsidP="001D19D5">
            <w:pPr>
              <w:spacing w:line="240" w:lineRule="auto"/>
              <w:jc w:val="center"/>
              <w:rPr>
                <w:rFonts w:cs="Times New Roman"/>
                <w:b/>
                <w:sz w:val="18"/>
                <w:szCs w:val="18"/>
              </w:rPr>
            </w:pPr>
            <w:r w:rsidRPr="001D19D5">
              <w:rPr>
                <w:rFonts w:cs="Times New Roman"/>
                <w:b/>
                <w:sz w:val="18"/>
                <w:szCs w:val="18"/>
              </w:rPr>
              <w:t>2459</w:t>
            </w:r>
          </w:p>
        </w:tc>
        <w:tc>
          <w:tcPr>
            <w:tcW w:w="797" w:type="dxa"/>
          </w:tcPr>
          <w:p w14:paraId="6B73037D" w14:textId="35BCFB76" w:rsidR="001D19D5" w:rsidRPr="001D19D5" w:rsidRDefault="001D19D5" w:rsidP="001D19D5">
            <w:pPr>
              <w:spacing w:line="240" w:lineRule="auto"/>
              <w:jc w:val="center"/>
              <w:rPr>
                <w:rFonts w:cs="Times New Roman"/>
                <w:sz w:val="18"/>
                <w:szCs w:val="18"/>
              </w:rPr>
            </w:pPr>
            <w:r w:rsidRPr="001D19D5">
              <w:rPr>
                <w:sz w:val="18"/>
                <w:szCs w:val="18"/>
              </w:rPr>
              <w:t>0,739</w:t>
            </w:r>
          </w:p>
        </w:tc>
        <w:tc>
          <w:tcPr>
            <w:tcW w:w="794" w:type="dxa"/>
          </w:tcPr>
          <w:p w14:paraId="3659C1FB" w14:textId="77E33AA6" w:rsidR="001D19D5" w:rsidRPr="001D19D5" w:rsidRDefault="001D19D5" w:rsidP="001D19D5">
            <w:pPr>
              <w:spacing w:line="240" w:lineRule="auto"/>
              <w:jc w:val="center"/>
              <w:rPr>
                <w:rFonts w:cs="Times New Roman"/>
                <w:b/>
                <w:sz w:val="18"/>
                <w:szCs w:val="18"/>
              </w:rPr>
            </w:pPr>
            <w:r w:rsidRPr="001D19D5">
              <w:rPr>
                <w:b/>
                <w:sz w:val="18"/>
                <w:szCs w:val="18"/>
              </w:rPr>
              <w:t>0,865</w:t>
            </w:r>
          </w:p>
        </w:tc>
        <w:tc>
          <w:tcPr>
            <w:tcW w:w="916" w:type="dxa"/>
          </w:tcPr>
          <w:p w14:paraId="2C737F7E" w14:textId="3F3DC3E8" w:rsidR="001D19D5" w:rsidRPr="001D19D5" w:rsidRDefault="001D19D5" w:rsidP="001D19D5">
            <w:pPr>
              <w:spacing w:line="240" w:lineRule="auto"/>
              <w:jc w:val="center"/>
              <w:rPr>
                <w:rFonts w:cs="Times New Roman"/>
                <w:sz w:val="18"/>
                <w:szCs w:val="18"/>
              </w:rPr>
            </w:pPr>
            <w:r w:rsidRPr="001D19D5">
              <w:rPr>
                <w:sz w:val="18"/>
                <w:szCs w:val="18"/>
              </w:rPr>
              <w:t>0,797</w:t>
            </w:r>
          </w:p>
        </w:tc>
        <w:tc>
          <w:tcPr>
            <w:tcW w:w="777" w:type="dxa"/>
            <w:vAlign w:val="center"/>
          </w:tcPr>
          <w:p w14:paraId="65EEDF49" w14:textId="23F816D8" w:rsidR="001D19D5" w:rsidRPr="001D19D5" w:rsidRDefault="001D19D5" w:rsidP="001D19D5">
            <w:pPr>
              <w:spacing w:line="240" w:lineRule="auto"/>
              <w:jc w:val="center"/>
              <w:rPr>
                <w:rFonts w:cs="Times New Roman"/>
                <w:sz w:val="18"/>
                <w:szCs w:val="18"/>
              </w:rPr>
            </w:pPr>
            <w:r w:rsidRPr="001D19D5">
              <w:rPr>
                <w:rFonts w:cs="Times New Roman"/>
                <w:sz w:val="18"/>
                <w:szCs w:val="18"/>
              </w:rPr>
              <w:t>2423</w:t>
            </w:r>
          </w:p>
        </w:tc>
      </w:tr>
      <w:tr w:rsidR="001D19D5" w:rsidRPr="001D19D5" w14:paraId="0AB157DB" w14:textId="77777777" w:rsidTr="001D19D5">
        <w:tc>
          <w:tcPr>
            <w:tcW w:w="484" w:type="dxa"/>
            <w:vAlign w:val="center"/>
          </w:tcPr>
          <w:p w14:paraId="2290F2E6" w14:textId="735CE562" w:rsidR="001D19D5" w:rsidRPr="001D19D5" w:rsidRDefault="001D19D5" w:rsidP="001D19D5">
            <w:pPr>
              <w:spacing w:line="240" w:lineRule="auto"/>
              <w:jc w:val="center"/>
              <w:rPr>
                <w:rFonts w:cs="Times New Roman"/>
                <w:sz w:val="18"/>
                <w:szCs w:val="18"/>
              </w:rPr>
            </w:pPr>
            <w:r w:rsidRPr="001D19D5">
              <w:rPr>
                <w:rFonts w:cs="Times New Roman"/>
                <w:sz w:val="18"/>
                <w:szCs w:val="18"/>
              </w:rPr>
              <w:t>15.</w:t>
            </w:r>
          </w:p>
        </w:tc>
        <w:tc>
          <w:tcPr>
            <w:tcW w:w="938" w:type="dxa"/>
            <w:vAlign w:val="center"/>
          </w:tcPr>
          <w:p w14:paraId="2DC3322E" w14:textId="2E225E67" w:rsidR="001D19D5" w:rsidRPr="001D19D5" w:rsidRDefault="001D19D5" w:rsidP="001D19D5">
            <w:pPr>
              <w:spacing w:line="240" w:lineRule="auto"/>
              <w:jc w:val="center"/>
              <w:rPr>
                <w:rFonts w:cs="Times New Roman"/>
                <w:sz w:val="18"/>
                <w:szCs w:val="18"/>
              </w:rPr>
            </w:pPr>
            <w:r w:rsidRPr="001D19D5">
              <w:rPr>
                <w:rFonts w:cs="Times New Roman"/>
                <w:sz w:val="18"/>
                <w:szCs w:val="18"/>
              </w:rPr>
              <w:t>B_PROS</w:t>
            </w:r>
          </w:p>
        </w:tc>
        <w:tc>
          <w:tcPr>
            <w:tcW w:w="794" w:type="dxa"/>
          </w:tcPr>
          <w:p w14:paraId="3468D345" w14:textId="04A9595A" w:rsidR="001D19D5" w:rsidRPr="001D19D5" w:rsidRDefault="001D19D5" w:rsidP="001D19D5">
            <w:pPr>
              <w:spacing w:line="240" w:lineRule="auto"/>
              <w:jc w:val="center"/>
              <w:rPr>
                <w:rFonts w:cs="Times New Roman"/>
                <w:b/>
                <w:sz w:val="18"/>
                <w:szCs w:val="18"/>
              </w:rPr>
            </w:pPr>
            <w:r w:rsidRPr="001D19D5">
              <w:rPr>
                <w:rFonts w:cs="Times New Roman"/>
                <w:b/>
                <w:sz w:val="18"/>
                <w:szCs w:val="18"/>
              </w:rPr>
              <w:t>0,739</w:t>
            </w:r>
          </w:p>
        </w:tc>
        <w:tc>
          <w:tcPr>
            <w:tcW w:w="794" w:type="dxa"/>
          </w:tcPr>
          <w:p w14:paraId="347DDFA0" w14:textId="6C2C489F" w:rsidR="001D19D5" w:rsidRPr="001D19D5" w:rsidRDefault="001D19D5" w:rsidP="001D19D5">
            <w:pPr>
              <w:spacing w:line="240" w:lineRule="auto"/>
              <w:jc w:val="center"/>
              <w:rPr>
                <w:rFonts w:cs="Times New Roman"/>
                <w:b/>
                <w:sz w:val="18"/>
                <w:szCs w:val="18"/>
              </w:rPr>
            </w:pPr>
            <w:r w:rsidRPr="001D19D5">
              <w:rPr>
                <w:rFonts w:cs="Times New Roman"/>
                <w:b/>
                <w:sz w:val="18"/>
                <w:szCs w:val="18"/>
              </w:rPr>
              <w:t>0,185</w:t>
            </w:r>
          </w:p>
        </w:tc>
        <w:tc>
          <w:tcPr>
            <w:tcW w:w="794" w:type="dxa"/>
          </w:tcPr>
          <w:p w14:paraId="5BF8C3A2" w14:textId="447B1F61" w:rsidR="001D19D5" w:rsidRPr="001D19D5" w:rsidRDefault="001D19D5" w:rsidP="001D19D5">
            <w:pPr>
              <w:spacing w:line="240" w:lineRule="auto"/>
              <w:jc w:val="center"/>
              <w:rPr>
                <w:rFonts w:cs="Times New Roman"/>
                <w:b/>
                <w:sz w:val="18"/>
                <w:szCs w:val="18"/>
              </w:rPr>
            </w:pPr>
            <w:r w:rsidRPr="001D19D5">
              <w:rPr>
                <w:rFonts w:cs="Times New Roman"/>
                <w:b/>
                <w:sz w:val="18"/>
                <w:szCs w:val="18"/>
              </w:rPr>
              <w:t>0,296</w:t>
            </w:r>
          </w:p>
        </w:tc>
        <w:tc>
          <w:tcPr>
            <w:tcW w:w="840" w:type="dxa"/>
            <w:vAlign w:val="center"/>
          </w:tcPr>
          <w:p w14:paraId="3EA87A2F" w14:textId="22CF5621" w:rsidR="001D19D5" w:rsidRPr="001D19D5" w:rsidRDefault="001D19D5" w:rsidP="001D19D5">
            <w:pPr>
              <w:spacing w:line="240" w:lineRule="auto"/>
              <w:jc w:val="center"/>
              <w:rPr>
                <w:rFonts w:cs="Times New Roman"/>
                <w:b/>
                <w:sz w:val="18"/>
                <w:szCs w:val="18"/>
              </w:rPr>
            </w:pPr>
            <w:r w:rsidRPr="001D19D5">
              <w:rPr>
                <w:rFonts w:cs="Times New Roman"/>
                <w:sz w:val="18"/>
                <w:szCs w:val="18"/>
              </w:rPr>
              <w:t>92</w:t>
            </w:r>
          </w:p>
        </w:tc>
        <w:tc>
          <w:tcPr>
            <w:tcW w:w="797" w:type="dxa"/>
          </w:tcPr>
          <w:p w14:paraId="7175F4C4" w14:textId="49C59DC1" w:rsidR="001D19D5" w:rsidRPr="001D19D5" w:rsidRDefault="001D19D5" w:rsidP="001D19D5">
            <w:pPr>
              <w:spacing w:line="240" w:lineRule="auto"/>
              <w:jc w:val="center"/>
              <w:rPr>
                <w:rFonts w:cs="Times New Roman"/>
                <w:sz w:val="18"/>
                <w:szCs w:val="18"/>
              </w:rPr>
            </w:pPr>
            <w:r w:rsidRPr="001D19D5">
              <w:rPr>
                <w:sz w:val="18"/>
                <w:szCs w:val="18"/>
              </w:rPr>
              <w:t>0,590</w:t>
            </w:r>
          </w:p>
        </w:tc>
        <w:tc>
          <w:tcPr>
            <w:tcW w:w="794" w:type="dxa"/>
          </w:tcPr>
          <w:p w14:paraId="553BF804" w14:textId="1FA7A415" w:rsidR="001D19D5" w:rsidRPr="001D19D5" w:rsidRDefault="001D19D5" w:rsidP="001D19D5">
            <w:pPr>
              <w:spacing w:line="240" w:lineRule="auto"/>
              <w:jc w:val="center"/>
              <w:rPr>
                <w:rFonts w:cs="Times New Roman"/>
                <w:sz w:val="18"/>
                <w:szCs w:val="18"/>
              </w:rPr>
            </w:pPr>
            <w:r w:rsidRPr="001D19D5">
              <w:rPr>
                <w:sz w:val="18"/>
                <w:szCs w:val="18"/>
              </w:rPr>
              <w:t>0,247</w:t>
            </w:r>
          </w:p>
        </w:tc>
        <w:tc>
          <w:tcPr>
            <w:tcW w:w="916" w:type="dxa"/>
          </w:tcPr>
          <w:p w14:paraId="78A6922F" w14:textId="492063EA" w:rsidR="001D19D5" w:rsidRPr="001D19D5" w:rsidRDefault="001D19D5" w:rsidP="001D19D5">
            <w:pPr>
              <w:spacing w:line="240" w:lineRule="auto"/>
              <w:jc w:val="center"/>
              <w:rPr>
                <w:rFonts w:cs="Times New Roman"/>
                <w:sz w:val="18"/>
                <w:szCs w:val="18"/>
              </w:rPr>
            </w:pPr>
            <w:r w:rsidRPr="001D19D5">
              <w:rPr>
                <w:sz w:val="18"/>
                <w:szCs w:val="18"/>
              </w:rPr>
              <w:t>0,348</w:t>
            </w:r>
          </w:p>
        </w:tc>
        <w:tc>
          <w:tcPr>
            <w:tcW w:w="777" w:type="dxa"/>
            <w:vAlign w:val="center"/>
          </w:tcPr>
          <w:p w14:paraId="29430206" w14:textId="00A3C8F6" w:rsidR="001D19D5" w:rsidRPr="001D19D5" w:rsidRDefault="001D19D5" w:rsidP="001D19D5">
            <w:pPr>
              <w:spacing w:line="240" w:lineRule="auto"/>
              <w:jc w:val="center"/>
              <w:rPr>
                <w:rFonts w:cs="Times New Roman"/>
                <w:b/>
                <w:sz w:val="18"/>
                <w:szCs w:val="18"/>
              </w:rPr>
            </w:pPr>
            <w:r w:rsidRPr="001D19D5">
              <w:rPr>
                <w:rFonts w:cs="Times New Roman"/>
                <w:b/>
                <w:sz w:val="18"/>
                <w:szCs w:val="18"/>
              </w:rPr>
              <w:t>93</w:t>
            </w:r>
          </w:p>
        </w:tc>
      </w:tr>
      <w:tr w:rsidR="001D19D5" w:rsidRPr="001D19D5" w14:paraId="1BC54439" w14:textId="77777777" w:rsidTr="001D19D5">
        <w:tc>
          <w:tcPr>
            <w:tcW w:w="484" w:type="dxa"/>
            <w:vAlign w:val="center"/>
          </w:tcPr>
          <w:p w14:paraId="68C28B16" w14:textId="1B57EBB6" w:rsidR="001D19D5" w:rsidRPr="001D19D5" w:rsidRDefault="001D19D5" w:rsidP="001D19D5">
            <w:pPr>
              <w:spacing w:line="240" w:lineRule="auto"/>
              <w:jc w:val="center"/>
              <w:rPr>
                <w:rFonts w:cs="Times New Roman"/>
                <w:sz w:val="18"/>
                <w:szCs w:val="18"/>
              </w:rPr>
            </w:pPr>
            <w:r w:rsidRPr="001D19D5">
              <w:rPr>
                <w:rFonts w:cs="Times New Roman"/>
                <w:sz w:val="18"/>
                <w:szCs w:val="18"/>
              </w:rPr>
              <w:t>16.</w:t>
            </w:r>
          </w:p>
        </w:tc>
        <w:tc>
          <w:tcPr>
            <w:tcW w:w="938" w:type="dxa"/>
            <w:vAlign w:val="center"/>
          </w:tcPr>
          <w:p w14:paraId="0A5EAC67" w14:textId="778C73E6" w:rsidR="001D19D5" w:rsidRPr="001D19D5" w:rsidRDefault="001D19D5" w:rsidP="001D19D5">
            <w:pPr>
              <w:spacing w:line="240" w:lineRule="auto"/>
              <w:jc w:val="center"/>
              <w:rPr>
                <w:rFonts w:cs="Times New Roman"/>
                <w:sz w:val="18"/>
                <w:szCs w:val="18"/>
              </w:rPr>
            </w:pPr>
            <w:r w:rsidRPr="001D19D5">
              <w:rPr>
                <w:rFonts w:cs="Times New Roman"/>
                <w:sz w:val="18"/>
                <w:szCs w:val="18"/>
              </w:rPr>
              <w:t>I_PROS</w:t>
            </w:r>
          </w:p>
        </w:tc>
        <w:tc>
          <w:tcPr>
            <w:tcW w:w="794" w:type="dxa"/>
          </w:tcPr>
          <w:p w14:paraId="6D08A3FD" w14:textId="4D7A3F03" w:rsidR="001D19D5" w:rsidRPr="001D19D5" w:rsidRDefault="001D19D5" w:rsidP="001D19D5">
            <w:pPr>
              <w:spacing w:line="240" w:lineRule="auto"/>
              <w:jc w:val="center"/>
              <w:rPr>
                <w:rFonts w:cs="Times New Roman"/>
                <w:b/>
                <w:sz w:val="18"/>
                <w:szCs w:val="18"/>
              </w:rPr>
            </w:pPr>
            <w:r w:rsidRPr="001D19D5">
              <w:rPr>
                <w:rFonts w:cs="Times New Roman"/>
                <w:b/>
                <w:sz w:val="18"/>
                <w:szCs w:val="18"/>
              </w:rPr>
              <w:t>0,777</w:t>
            </w:r>
          </w:p>
        </w:tc>
        <w:tc>
          <w:tcPr>
            <w:tcW w:w="794" w:type="dxa"/>
          </w:tcPr>
          <w:p w14:paraId="7F880011" w14:textId="7CA967B4" w:rsidR="001D19D5" w:rsidRPr="001D19D5" w:rsidRDefault="001D19D5" w:rsidP="001D19D5">
            <w:pPr>
              <w:spacing w:line="240" w:lineRule="auto"/>
              <w:jc w:val="center"/>
              <w:rPr>
                <w:rFonts w:cs="Times New Roman"/>
                <w:b/>
                <w:sz w:val="18"/>
                <w:szCs w:val="18"/>
              </w:rPr>
            </w:pPr>
            <w:r w:rsidRPr="001D19D5">
              <w:rPr>
                <w:rFonts w:cs="Times New Roman"/>
                <w:b/>
                <w:sz w:val="18"/>
                <w:szCs w:val="18"/>
              </w:rPr>
              <w:t>0,850</w:t>
            </w:r>
          </w:p>
        </w:tc>
        <w:tc>
          <w:tcPr>
            <w:tcW w:w="794" w:type="dxa"/>
          </w:tcPr>
          <w:p w14:paraId="1F778064" w14:textId="2F3694CD" w:rsidR="001D19D5" w:rsidRPr="001D19D5" w:rsidRDefault="001D19D5" w:rsidP="001D19D5">
            <w:pPr>
              <w:spacing w:line="240" w:lineRule="auto"/>
              <w:jc w:val="center"/>
              <w:rPr>
                <w:rFonts w:cs="Times New Roman"/>
                <w:b/>
                <w:sz w:val="18"/>
                <w:szCs w:val="18"/>
              </w:rPr>
            </w:pPr>
            <w:r w:rsidRPr="001D19D5">
              <w:rPr>
                <w:rFonts w:cs="Times New Roman"/>
                <w:b/>
                <w:sz w:val="18"/>
                <w:szCs w:val="18"/>
              </w:rPr>
              <w:t>0,812</w:t>
            </w:r>
          </w:p>
        </w:tc>
        <w:tc>
          <w:tcPr>
            <w:tcW w:w="840" w:type="dxa"/>
            <w:vAlign w:val="center"/>
          </w:tcPr>
          <w:p w14:paraId="7F22C61C" w14:textId="2319DDB4" w:rsidR="001D19D5" w:rsidRPr="001D19D5" w:rsidRDefault="001D19D5" w:rsidP="001D19D5">
            <w:pPr>
              <w:spacing w:line="240" w:lineRule="auto"/>
              <w:jc w:val="center"/>
              <w:rPr>
                <w:rFonts w:cs="Times New Roman"/>
                <w:sz w:val="18"/>
                <w:szCs w:val="18"/>
              </w:rPr>
            </w:pPr>
            <w:r w:rsidRPr="001D19D5">
              <w:rPr>
                <w:rFonts w:cs="Times New Roman"/>
                <w:sz w:val="18"/>
                <w:szCs w:val="18"/>
              </w:rPr>
              <w:t>507</w:t>
            </w:r>
          </w:p>
        </w:tc>
        <w:tc>
          <w:tcPr>
            <w:tcW w:w="797" w:type="dxa"/>
          </w:tcPr>
          <w:p w14:paraId="46854BAD" w14:textId="48C4D448" w:rsidR="001D19D5" w:rsidRPr="001D19D5" w:rsidRDefault="001D19D5" w:rsidP="001D19D5">
            <w:pPr>
              <w:spacing w:line="240" w:lineRule="auto"/>
              <w:jc w:val="center"/>
              <w:rPr>
                <w:rFonts w:cs="Times New Roman"/>
                <w:sz w:val="18"/>
                <w:szCs w:val="18"/>
              </w:rPr>
            </w:pPr>
            <w:r w:rsidRPr="001D19D5">
              <w:rPr>
                <w:sz w:val="18"/>
                <w:szCs w:val="18"/>
              </w:rPr>
              <w:t>0,760</w:t>
            </w:r>
          </w:p>
        </w:tc>
        <w:tc>
          <w:tcPr>
            <w:tcW w:w="794" w:type="dxa"/>
          </w:tcPr>
          <w:p w14:paraId="02B51367" w14:textId="11ED4BA0" w:rsidR="001D19D5" w:rsidRPr="001D19D5" w:rsidRDefault="001D19D5" w:rsidP="001D19D5">
            <w:pPr>
              <w:spacing w:line="240" w:lineRule="auto"/>
              <w:jc w:val="center"/>
              <w:rPr>
                <w:rFonts w:cs="Times New Roman"/>
                <w:sz w:val="18"/>
                <w:szCs w:val="18"/>
              </w:rPr>
            </w:pPr>
            <w:r w:rsidRPr="001D19D5">
              <w:rPr>
                <w:sz w:val="18"/>
                <w:szCs w:val="18"/>
              </w:rPr>
              <w:t>0,783</w:t>
            </w:r>
          </w:p>
        </w:tc>
        <w:tc>
          <w:tcPr>
            <w:tcW w:w="916" w:type="dxa"/>
          </w:tcPr>
          <w:p w14:paraId="77B60AF1" w14:textId="22E1D576" w:rsidR="001D19D5" w:rsidRPr="001D19D5" w:rsidRDefault="001D19D5" w:rsidP="001D19D5">
            <w:pPr>
              <w:spacing w:line="240" w:lineRule="auto"/>
              <w:jc w:val="center"/>
              <w:rPr>
                <w:rFonts w:cs="Times New Roman"/>
                <w:sz w:val="18"/>
                <w:szCs w:val="18"/>
              </w:rPr>
            </w:pPr>
            <w:r w:rsidRPr="001D19D5">
              <w:rPr>
                <w:sz w:val="18"/>
                <w:szCs w:val="18"/>
              </w:rPr>
              <w:t>0,771</w:t>
            </w:r>
          </w:p>
        </w:tc>
        <w:tc>
          <w:tcPr>
            <w:tcW w:w="777" w:type="dxa"/>
            <w:vAlign w:val="center"/>
          </w:tcPr>
          <w:p w14:paraId="1DCEA60F" w14:textId="7B9D7ED4" w:rsidR="001D19D5" w:rsidRPr="001D19D5" w:rsidRDefault="001D19D5" w:rsidP="001D19D5">
            <w:pPr>
              <w:spacing w:line="240" w:lineRule="auto"/>
              <w:jc w:val="center"/>
              <w:rPr>
                <w:rFonts w:cs="Times New Roman"/>
                <w:b/>
                <w:sz w:val="18"/>
                <w:szCs w:val="18"/>
              </w:rPr>
            </w:pPr>
            <w:r w:rsidRPr="001D19D5">
              <w:rPr>
                <w:rFonts w:cs="Times New Roman"/>
                <w:b/>
                <w:sz w:val="18"/>
                <w:szCs w:val="18"/>
              </w:rPr>
              <w:t>525</w:t>
            </w:r>
          </w:p>
        </w:tc>
      </w:tr>
      <w:tr w:rsidR="001D19D5" w:rsidRPr="001D19D5" w14:paraId="3B01FC4C" w14:textId="77777777" w:rsidTr="001D19D5">
        <w:tc>
          <w:tcPr>
            <w:tcW w:w="484" w:type="dxa"/>
            <w:vAlign w:val="center"/>
          </w:tcPr>
          <w:p w14:paraId="7CC6DC3C" w14:textId="4040B131" w:rsidR="001D19D5" w:rsidRPr="001D19D5" w:rsidRDefault="001D19D5" w:rsidP="001D19D5">
            <w:pPr>
              <w:spacing w:line="240" w:lineRule="auto"/>
              <w:jc w:val="center"/>
              <w:rPr>
                <w:rFonts w:cs="Times New Roman"/>
                <w:sz w:val="18"/>
                <w:szCs w:val="18"/>
              </w:rPr>
            </w:pPr>
            <w:r w:rsidRPr="001D19D5">
              <w:rPr>
                <w:rFonts w:cs="Times New Roman"/>
                <w:sz w:val="18"/>
                <w:szCs w:val="18"/>
              </w:rPr>
              <w:t>17.</w:t>
            </w:r>
          </w:p>
        </w:tc>
        <w:tc>
          <w:tcPr>
            <w:tcW w:w="938" w:type="dxa"/>
            <w:vAlign w:val="center"/>
          </w:tcPr>
          <w:p w14:paraId="73FBDC5C" w14:textId="624740A1" w:rsidR="001D19D5" w:rsidRPr="001D19D5" w:rsidRDefault="001D19D5" w:rsidP="001D19D5">
            <w:pPr>
              <w:spacing w:line="240" w:lineRule="auto"/>
              <w:jc w:val="center"/>
              <w:rPr>
                <w:rFonts w:cs="Times New Roman"/>
                <w:sz w:val="18"/>
                <w:szCs w:val="18"/>
              </w:rPr>
            </w:pPr>
            <w:r w:rsidRPr="001D19D5">
              <w:rPr>
                <w:rFonts w:cs="Times New Roman"/>
                <w:sz w:val="18"/>
                <w:szCs w:val="18"/>
              </w:rPr>
              <w:t>B_PUNI</w:t>
            </w:r>
          </w:p>
        </w:tc>
        <w:tc>
          <w:tcPr>
            <w:tcW w:w="794" w:type="dxa"/>
          </w:tcPr>
          <w:p w14:paraId="2041AB49" w14:textId="366FDE02" w:rsidR="001D19D5" w:rsidRPr="001D19D5" w:rsidRDefault="001D19D5" w:rsidP="001D19D5">
            <w:pPr>
              <w:spacing w:line="240" w:lineRule="auto"/>
              <w:jc w:val="center"/>
              <w:rPr>
                <w:rFonts w:cs="Times New Roman"/>
                <w:sz w:val="18"/>
                <w:szCs w:val="18"/>
              </w:rPr>
            </w:pPr>
            <w:r w:rsidRPr="001D19D5">
              <w:rPr>
                <w:rFonts w:cs="Times New Roman"/>
                <w:sz w:val="18"/>
                <w:szCs w:val="18"/>
              </w:rPr>
              <w:t>0,779</w:t>
            </w:r>
          </w:p>
        </w:tc>
        <w:tc>
          <w:tcPr>
            <w:tcW w:w="794" w:type="dxa"/>
          </w:tcPr>
          <w:p w14:paraId="1254DEB9" w14:textId="58CD0DE8" w:rsidR="001D19D5" w:rsidRPr="001D19D5" w:rsidRDefault="001D19D5" w:rsidP="001D19D5">
            <w:pPr>
              <w:spacing w:line="240" w:lineRule="auto"/>
              <w:jc w:val="center"/>
              <w:rPr>
                <w:rFonts w:cs="Times New Roman"/>
                <w:b/>
                <w:sz w:val="18"/>
                <w:szCs w:val="18"/>
              </w:rPr>
            </w:pPr>
            <w:r w:rsidRPr="001D19D5">
              <w:rPr>
                <w:rFonts w:cs="Times New Roman"/>
                <w:b/>
                <w:sz w:val="18"/>
                <w:szCs w:val="18"/>
              </w:rPr>
              <w:t>0,785</w:t>
            </w:r>
          </w:p>
        </w:tc>
        <w:tc>
          <w:tcPr>
            <w:tcW w:w="794" w:type="dxa"/>
          </w:tcPr>
          <w:p w14:paraId="5CF11275" w14:textId="5EEAE995" w:rsidR="001D19D5" w:rsidRPr="001D19D5" w:rsidRDefault="001D19D5" w:rsidP="001D19D5">
            <w:pPr>
              <w:spacing w:line="240" w:lineRule="auto"/>
              <w:jc w:val="center"/>
              <w:rPr>
                <w:rFonts w:cs="Times New Roman"/>
                <w:b/>
                <w:sz w:val="18"/>
                <w:szCs w:val="18"/>
              </w:rPr>
            </w:pPr>
            <w:r w:rsidRPr="001D19D5">
              <w:rPr>
                <w:rFonts w:cs="Times New Roman"/>
                <w:b/>
                <w:sz w:val="18"/>
                <w:szCs w:val="18"/>
              </w:rPr>
              <w:t>0,782</w:t>
            </w:r>
          </w:p>
        </w:tc>
        <w:tc>
          <w:tcPr>
            <w:tcW w:w="840" w:type="dxa"/>
            <w:vAlign w:val="center"/>
          </w:tcPr>
          <w:p w14:paraId="3361F5BB" w14:textId="67F8A769" w:rsidR="001D19D5" w:rsidRPr="001D19D5" w:rsidRDefault="001D19D5" w:rsidP="001D19D5">
            <w:pPr>
              <w:spacing w:line="240" w:lineRule="auto"/>
              <w:jc w:val="center"/>
              <w:rPr>
                <w:rFonts w:cs="Times New Roman"/>
                <w:sz w:val="18"/>
                <w:szCs w:val="18"/>
              </w:rPr>
            </w:pPr>
            <w:r w:rsidRPr="001D19D5">
              <w:rPr>
                <w:rFonts w:cs="Times New Roman"/>
                <w:sz w:val="18"/>
                <w:szCs w:val="18"/>
              </w:rPr>
              <w:t>270</w:t>
            </w:r>
          </w:p>
        </w:tc>
        <w:tc>
          <w:tcPr>
            <w:tcW w:w="797" w:type="dxa"/>
          </w:tcPr>
          <w:p w14:paraId="275DF5A3" w14:textId="055F9DAC" w:rsidR="001D19D5" w:rsidRPr="001D19D5" w:rsidRDefault="001D19D5" w:rsidP="001D19D5">
            <w:pPr>
              <w:spacing w:line="240" w:lineRule="auto"/>
              <w:jc w:val="center"/>
              <w:rPr>
                <w:rFonts w:cs="Times New Roman"/>
                <w:b/>
                <w:sz w:val="18"/>
                <w:szCs w:val="18"/>
              </w:rPr>
            </w:pPr>
            <w:r w:rsidRPr="001D19D5">
              <w:rPr>
                <w:b/>
                <w:sz w:val="18"/>
                <w:szCs w:val="18"/>
              </w:rPr>
              <w:t>0,855</w:t>
            </w:r>
          </w:p>
        </w:tc>
        <w:tc>
          <w:tcPr>
            <w:tcW w:w="794" w:type="dxa"/>
          </w:tcPr>
          <w:p w14:paraId="5AA52D9A" w14:textId="2022A8C8" w:rsidR="001D19D5" w:rsidRPr="001D19D5" w:rsidRDefault="001D19D5" w:rsidP="001D19D5">
            <w:pPr>
              <w:spacing w:line="240" w:lineRule="auto"/>
              <w:jc w:val="center"/>
              <w:rPr>
                <w:rFonts w:cs="Times New Roman"/>
                <w:sz w:val="18"/>
                <w:szCs w:val="18"/>
              </w:rPr>
            </w:pPr>
            <w:r w:rsidRPr="001D19D5">
              <w:rPr>
                <w:sz w:val="18"/>
                <w:szCs w:val="18"/>
              </w:rPr>
              <w:t>0,696</w:t>
            </w:r>
          </w:p>
        </w:tc>
        <w:tc>
          <w:tcPr>
            <w:tcW w:w="916" w:type="dxa"/>
          </w:tcPr>
          <w:p w14:paraId="0DD3606A" w14:textId="7CCA9ACF" w:rsidR="001D19D5" w:rsidRPr="001D19D5" w:rsidRDefault="001D19D5" w:rsidP="001D19D5">
            <w:pPr>
              <w:spacing w:line="240" w:lineRule="auto"/>
              <w:jc w:val="center"/>
              <w:rPr>
                <w:rFonts w:cs="Times New Roman"/>
                <w:sz w:val="18"/>
                <w:szCs w:val="18"/>
              </w:rPr>
            </w:pPr>
            <w:r w:rsidRPr="001D19D5">
              <w:rPr>
                <w:sz w:val="18"/>
                <w:szCs w:val="18"/>
              </w:rPr>
              <w:t>0,767</w:t>
            </w:r>
          </w:p>
        </w:tc>
        <w:tc>
          <w:tcPr>
            <w:tcW w:w="777" w:type="dxa"/>
            <w:vAlign w:val="center"/>
          </w:tcPr>
          <w:p w14:paraId="01267277" w14:textId="73B3E2AD" w:rsidR="001D19D5" w:rsidRPr="001D19D5" w:rsidRDefault="001D19D5" w:rsidP="001D19D5">
            <w:pPr>
              <w:spacing w:line="240" w:lineRule="auto"/>
              <w:jc w:val="center"/>
              <w:rPr>
                <w:rFonts w:cs="Times New Roman"/>
                <w:b/>
                <w:sz w:val="18"/>
                <w:szCs w:val="18"/>
              </w:rPr>
            </w:pPr>
            <w:r w:rsidRPr="001D19D5">
              <w:rPr>
                <w:rFonts w:cs="Times New Roman"/>
                <w:sz w:val="18"/>
                <w:szCs w:val="18"/>
              </w:rPr>
              <w:t>270</w:t>
            </w:r>
          </w:p>
        </w:tc>
      </w:tr>
      <w:tr w:rsidR="001D19D5" w:rsidRPr="001D19D5" w14:paraId="1624F122" w14:textId="77777777" w:rsidTr="001D19D5">
        <w:tc>
          <w:tcPr>
            <w:tcW w:w="484" w:type="dxa"/>
            <w:vAlign w:val="center"/>
          </w:tcPr>
          <w:p w14:paraId="181F352C" w14:textId="22AA201F" w:rsidR="001D19D5" w:rsidRPr="001D19D5" w:rsidRDefault="001D19D5" w:rsidP="001D19D5">
            <w:pPr>
              <w:spacing w:line="240" w:lineRule="auto"/>
              <w:jc w:val="center"/>
              <w:rPr>
                <w:rFonts w:cs="Times New Roman"/>
                <w:sz w:val="18"/>
                <w:szCs w:val="18"/>
              </w:rPr>
            </w:pPr>
            <w:r w:rsidRPr="001D19D5">
              <w:rPr>
                <w:rFonts w:cs="Times New Roman"/>
                <w:sz w:val="18"/>
                <w:szCs w:val="18"/>
              </w:rPr>
              <w:t>18.</w:t>
            </w:r>
          </w:p>
        </w:tc>
        <w:tc>
          <w:tcPr>
            <w:tcW w:w="938" w:type="dxa"/>
            <w:vAlign w:val="center"/>
          </w:tcPr>
          <w:p w14:paraId="004790A9" w14:textId="628746EA" w:rsidR="001D19D5" w:rsidRPr="001D19D5" w:rsidRDefault="001D19D5" w:rsidP="001D19D5">
            <w:pPr>
              <w:spacing w:line="240" w:lineRule="auto"/>
              <w:jc w:val="center"/>
              <w:rPr>
                <w:rFonts w:cs="Times New Roman"/>
                <w:sz w:val="18"/>
                <w:szCs w:val="18"/>
              </w:rPr>
            </w:pPr>
            <w:r w:rsidRPr="001D19D5">
              <w:rPr>
                <w:rFonts w:cs="Times New Roman"/>
                <w:sz w:val="18"/>
                <w:szCs w:val="18"/>
              </w:rPr>
              <w:t>I_PUNI</w:t>
            </w:r>
          </w:p>
        </w:tc>
        <w:tc>
          <w:tcPr>
            <w:tcW w:w="794" w:type="dxa"/>
          </w:tcPr>
          <w:p w14:paraId="5485554C" w14:textId="7DD4E677" w:rsidR="001D19D5" w:rsidRPr="001D19D5" w:rsidRDefault="001D19D5" w:rsidP="001D19D5">
            <w:pPr>
              <w:spacing w:line="240" w:lineRule="auto"/>
              <w:jc w:val="center"/>
              <w:rPr>
                <w:rFonts w:cs="Times New Roman"/>
                <w:b/>
                <w:sz w:val="18"/>
                <w:szCs w:val="18"/>
              </w:rPr>
            </w:pPr>
            <w:r w:rsidRPr="001D19D5">
              <w:rPr>
                <w:rFonts w:cs="Times New Roman"/>
                <w:b/>
                <w:sz w:val="18"/>
                <w:szCs w:val="18"/>
              </w:rPr>
              <w:t>0,926</w:t>
            </w:r>
          </w:p>
        </w:tc>
        <w:tc>
          <w:tcPr>
            <w:tcW w:w="794" w:type="dxa"/>
          </w:tcPr>
          <w:p w14:paraId="1A261D67" w14:textId="1CD9EB97" w:rsidR="001D19D5" w:rsidRPr="001D19D5" w:rsidRDefault="001D19D5" w:rsidP="001D19D5">
            <w:pPr>
              <w:spacing w:line="240" w:lineRule="auto"/>
              <w:jc w:val="center"/>
              <w:rPr>
                <w:rFonts w:cs="Times New Roman"/>
                <w:b/>
                <w:sz w:val="18"/>
                <w:szCs w:val="18"/>
              </w:rPr>
            </w:pPr>
            <w:r w:rsidRPr="001D19D5">
              <w:rPr>
                <w:rFonts w:cs="Times New Roman"/>
                <w:b/>
                <w:sz w:val="18"/>
                <w:szCs w:val="18"/>
              </w:rPr>
              <w:t>0,894</w:t>
            </w:r>
          </w:p>
        </w:tc>
        <w:tc>
          <w:tcPr>
            <w:tcW w:w="794" w:type="dxa"/>
          </w:tcPr>
          <w:p w14:paraId="4342C3A5" w14:textId="1774EDB9" w:rsidR="001D19D5" w:rsidRPr="001D19D5" w:rsidRDefault="001D19D5" w:rsidP="001D19D5">
            <w:pPr>
              <w:spacing w:line="240" w:lineRule="auto"/>
              <w:jc w:val="center"/>
              <w:rPr>
                <w:rFonts w:cs="Times New Roman"/>
                <w:b/>
                <w:sz w:val="18"/>
                <w:szCs w:val="18"/>
              </w:rPr>
            </w:pPr>
            <w:r w:rsidRPr="001D19D5">
              <w:rPr>
                <w:rFonts w:cs="Times New Roman"/>
                <w:b/>
                <w:sz w:val="18"/>
                <w:szCs w:val="18"/>
              </w:rPr>
              <w:t>0,909</w:t>
            </w:r>
          </w:p>
        </w:tc>
        <w:tc>
          <w:tcPr>
            <w:tcW w:w="840" w:type="dxa"/>
            <w:vAlign w:val="center"/>
          </w:tcPr>
          <w:p w14:paraId="7D04F353" w14:textId="05AE01E1" w:rsidR="001D19D5" w:rsidRPr="001D19D5" w:rsidRDefault="001D19D5" w:rsidP="001D19D5">
            <w:pPr>
              <w:spacing w:line="240" w:lineRule="auto"/>
              <w:jc w:val="center"/>
              <w:rPr>
                <w:rFonts w:cs="Times New Roman"/>
                <w:b/>
                <w:sz w:val="18"/>
                <w:szCs w:val="18"/>
              </w:rPr>
            </w:pPr>
            <w:r w:rsidRPr="001D19D5">
              <w:rPr>
                <w:rFonts w:cs="Times New Roman"/>
                <w:b/>
                <w:sz w:val="18"/>
                <w:szCs w:val="18"/>
              </w:rPr>
              <w:t>3382</w:t>
            </w:r>
          </w:p>
        </w:tc>
        <w:tc>
          <w:tcPr>
            <w:tcW w:w="797" w:type="dxa"/>
          </w:tcPr>
          <w:p w14:paraId="735878DD" w14:textId="74782060" w:rsidR="001D19D5" w:rsidRPr="001D19D5" w:rsidRDefault="001D19D5" w:rsidP="001D19D5">
            <w:pPr>
              <w:spacing w:line="240" w:lineRule="auto"/>
              <w:jc w:val="center"/>
              <w:rPr>
                <w:rFonts w:cs="Times New Roman"/>
                <w:sz w:val="18"/>
                <w:szCs w:val="18"/>
              </w:rPr>
            </w:pPr>
            <w:r w:rsidRPr="001D19D5">
              <w:rPr>
                <w:sz w:val="18"/>
                <w:szCs w:val="18"/>
              </w:rPr>
              <w:t>0,925</w:t>
            </w:r>
          </w:p>
        </w:tc>
        <w:tc>
          <w:tcPr>
            <w:tcW w:w="794" w:type="dxa"/>
          </w:tcPr>
          <w:p w14:paraId="2421B404" w14:textId="025339E2" w:rsidR="001D19D5" w:rsidRPr="001D19D5" w:rsidRDefault="001D19D5" w:rsidP="001D19D5">
            <w:pPr>
              <w:spacing w:line="240" w:lineRule="auto"/>
              <w:jc w:val="center"/>
              <w:rPr>
                <w:rFonts w:cs="Times New Roman"/>
                <w:sz w:val="18"/>
                <w:szCs w:val="18"/>
              </w:rPr>
            </w:pPr>
            <w:r w:rsidRPr="001D19D5">
              <w:rPr>
                <w:sz w:val="18"/>
                <w:szCs w:val="18"/>
              </w:rPr>
              <w:t>0,875</w:t>
            </w:r>
          </w:p>
        </w:tc>
        <w:tc>
          <w:tcPr>
            <w:tcW w:w="916" w:type="dxa"/>
          </w:tcPr>
          <w:p w14:paraId="3C03CF80" w14:textId="2E5420B6" w:rsidR="001D19D5" w:rsidRPr="001D19D5" w:rsidRDefault="001D19D5" w:rsidP="001D19D5">
            <w:pPr>
              <w:spacing w:line="240" w:lineRule="auto"/>
              <w:jc w:val="center"/>
              <w:rPr>
                <w:rFonts w:cs="Times New Roman"/>
                <w:sz w:val="18"/>
                <w:szCs w:val="18"/>
              </w:rPr>
            </w:pPr>
            <w:r w:rsidRPr="001D19D5">
              <w:rPr>
                <w:sz w:val="18"/>
                <w:szCs w:val="18"/>
              </w:rPr>
              <w:t>0,899</w:t>
            </w:r>
          </w:p>
        </w:tc>
        <w:tc>
          <w:tcPr>
            <w:tcW w:w="777" w:type="dxa"/>
            <w:vAlign w:val="center"/>
          </w:tcPr>
          <w:p w14:paraId="793C375D" w14:textId="025ABC34" w:rsidR="001D19D5" w:rsidRPr="001D19D5" w:rsidRDefault="001D19D5" w:rsidP="001D19D5">
            <w:pPr>
              <w:spacing w:line="240" w:lineRule="auto"/>
              <w:jc w:val="center"/>
              <w:rPr>
                <w:rFonts w:cs="Times New Roman"/>
                <w:b/>
                <w:sz w:val="18"/>
                <w:szCs w:val="18"/>
              </w:rPr>
            </w:pPr>
            <w:r w:rsidRPr="001D19D5">
              <w:rPr>
                <w:rFonts w:cs="Times New Roman"/>
                <w:sz w:val="18"/>
                <w:szCs w:val="18"/>
              </w:rPr>
              <w:t>3321</w:t>
            </w:r>
          </w:p>
        </w:tc>
      </w:tr>
      <w:tr w:rsidR="001D19D5" w:rsidRPr="001D19D5" w14:paraId="7BA1CCE3" w14:textId="77777777" w:rsidTr="001D19D5">
        <w:tc>
          <w:tcPr>
            <w:tcW w:w="484" w:type="dxa"/>
            <w:vAlign w:val="center"/>
          </w:tcPr>
          <w:p w14:paraId="105C22AA" w14:textId="53E45684" w:rsidR="001D19D5" w:rsidRPr="001D19D5" w:rsidRDefault="001D19D5" w:rsidP="001D19D5">
            <w:pPr>
              <w:spacing w:line="240" w:lineRule="auto"/>
              <w:jc w:val="center"/>
              <w:rPr>
                <w:rFonts w:cs="Times New Roman"/>
                <w:sz w:val="18"/>
                <w:szCs w:val="18"/>
              </w:rPr>
            </w:pPr>
            <w:r w:rsidRPr="001D19D5">
              <w:rPr>
                <w:rFonts w:cs="Times New Roman"/>
                <w:sz w:val="18"/>
                <w:szCs w:val="18"/>
              </w:rPr>
              <w:t>19.</w:t>
            </w:r>
          </w:p>
        </w:tc>
        <w:tc>
          <w:tcPr>
            <w:tcW w:w="938" w:type="dxa"/>
            <w:vAlign w:val="center"/>
          </w:tcPr>
          <w:p w14:paraId="39AA85D0" w14:textId="7AB86475" w:rsidR="001D19D5" w:rsidRPr="001D19D5" w:rsidRDefault="001D19D5" w:rsidP="001D19D5">
            <w:pPr>
              <w:spacing w:line="240" w:lineRule="auto"/>
              <w:jc w:val="center"/>
              <w:rPr>
                <w:rFonts w:cs="Times New Roman"/>
                <w:sz w:val="18"/>
                <w:szCs w:val="18"/>
              </w:rPr>
            </w:pPr>
            <w:r w:rsidRPr="001D19D5">
              <w:rPr>
                <w:rFonts w:cs="Times New Roman"/>
                <w:sz w:val="18"/>
                <w:szCs w:val="18"/>
              </w:rPr>
              <w:t>B_REGI</w:t>
            </w:r>
          </w:p>
        </w:tc>
        <w:tc>
          <w:tcPr>
            <w:tcW w:w="794" w:type="dxa"/>
          </w:tcPr>
          <w:p w14:paraId="5DDC3CED" w14:textId="091B6275" w:rsidR="001D19D5" w:rsidRPr="001D19D5" w:rsidRDefault="001D19D5" w:rsidP="001D19D5">
            <w:pPr>
              <w:spacing w:line="240" w:lineRule="auto"/>
              <w:jc w:val="center"/>
              <w:rPr>
                <w:rFonts w:cs="Times New Roman"/>
                <w:b/>
                <w:sz w:val="18"/>
                <w:szCs w:val="18"/>
              </w:rPr>
            </w:pPr>
            <w:r w:rsidRPr="001D19D5">
              <w:rPr>
                <w:rFonts w:cs="Times New Roman"/>
                <w:b/>
                <w:sz w:val="18"/>
                <w:szCs w:val="18"/>
              </w:rPr>
              <w:t>0,644</w:t>
            </w:r>
          </w:p>
        </w:tc>
        <w:tc>
          <w:tcPr>
            <w:tcW w:w="794" w:type="dxa"/>
          </w:tcPr>
          <w:p w14:paraId="651A2B0F" w14:textId="6EA44606" w:rsidR="001D19D5" w:rsidRPr="001D19D5" w:rsidRDefault="001D19D5" w:rsidP="001D19D5">
            <w:pPr>
              <w:spacing w:line="240" w:lineRule="auto"/>
              <w:jc w:val="center"/>
              <w:rPr>
                <w:rFonts w:cs="Times New Roman"/>
                <w:b/>
                <w:sz w:val="18"/>
                <w:szCs w:val="18"/>
              </w:rPr>
            </w:pPr>
            <w:r w:rsidRPr="001D19D5">
              <w:rPr>
                <w:rFonts w:cs="Times New Roman"/>
                <w:b/>
                <w:sz w:val="18"/>
                <w:szCs w:val="18"/>
              </w:rPr>
              <w:t>0,376</w:t>
            </w:r>
          </w:p>
        </w:tc>
        <w:tc>
          <w:tcPr>
            <w:tcW w:w="794" w:type="dxa"/>
          </w:tcPr>
          <w:p w14:paraId="37F2CBEC" w14:textId="5EF810BA" w:rsidR="001D19D5" w:rsidRPr="001D19D5" w:rsidRDefault="001D19D5" w:rsidP="001D19D5">
            <w:pPr>
              <w:spacing w:line="240" w:lineRule="auto"/>
              <w:jc w:val="center"/>
              <w:rPr>
                <w:rFonts w:cs="Times New Roman"/>
                <w:b/>
                <w:sz w:val="18"/>
                <w:szCs w:val="18"/>
              </w:rPr>
            </w:pPr>
            <w:r w:rsidRPr="001D19D5">
              <w:rPr>
                <w:rFonts w:cs="Times New Roman"/>
                <w:b/>
                <w:sz w:val="18"/>
                <w:szCs w:val="18"/>
              </w:rPr>
              <w:t>0,475</w:t>
            </w:r>
          </w:p>
        </w:tc>
        <w:tc>
          <w:tcPr>
            <w:tcW w:w="840" w:type="dxa"/>
            <w:vAlign w:val="center"/>
          </w:tcPr>
          <w:p w14:paraId="5775AD7A" w14:textId="0C26C106" w:rsidR="001D19D5" w:rsidRPr="001D19D5" w:rsidRDefault="001D19D5" w:rsidP="001D19D5">
            <w:pPr>
              <w:spacing w:line="240" w:lineRule="auto"/>
              <w:jc w:val="center"/>
              <w:rPr>
                <w:rFonts w:cs="Times New Roman"/>
                <w:b/>
                <w:sz w:val="18"/>
                <w:szCs w:val="18"/>
              </w:rPr>
            </w:pPr>
            <w:r w:rsidRPr="001D19D5">
              <w:rPr>
                <w:rFonts w:cs="Times New Roman"/>
                <w:b/>
                <w:sz w:val="18"/>
                <w:szCs w:val="18"/>
              </w:rPr>
              <w:t>101</w:t>
            </w:r>
          </w:p>
        </w:tc>
        <w:tc>
          <w:tcPr>
            <w:tcW w:w="797" w:type="dxa"/>
          </w:tcPr>
          <w:p w14:paraId="7885DEAB" w14:textId="46B60693" w:rsidR="001D19D5" w:rsidRPr="001D19D5" w:rsidRDefault="001D19D5" w:rsidP="001D19D5">
            <w:pPr>
              <w:spacing w:line="240" w:lineRule="auto"/>
              <w:jc w:val="center"/>
              <w:rPr>
                <w:rFonts w:cs="Times New Roman"/>
                <w:sz w:val="18"/>
                <w:szCs w:val="18"/>
              </w:rPr>
            </w:pPr>
            <w:r w:rsidRPr="001D19D5">
              <w:rPr>
                <w:sz w:val="18"/>
                <w:szCs w:val="18"/>
              </w:rPr>
              <w:t>0,500</w:t>
            </w:r>
          </w:p>
        </w:tc>
        <w:tc>
          <w:tcPr>
            <w:tcW w:w="794" w:type="dxa"/>
          </w:tcPr>
          <w:p w14:paraId="42BC4054" w14:textId="076EF8F4" w:rsidR="001D19D5" w:rsidRPr="001D19D5" w:rsidRDefault="001D19D5" w:rsidP="001D19D5">
            <w:pPr>
              <w:spacing w:line="240" w:lineRule="auto"/>
              <w:jc w:val="center"/>
              <w:rPr>
                <w:rFonts w:cs="Times New Roman"/>
                <w:sz w:val="18"/>
                <w:szCs w:val="18"/>
              </w:rPr>
            </w:pPr>
            <w:r w:rsidRPr="001D19D5">
              <w:rPr>
                <w:sz w:val="18"/>
                <w:szCs w:val="18"/>
              </w:rPr>
              <w:t>0,310</w:t>
            </w:r>
          </w:p>
        </w:tc>
        <w:tc>
          <w:tcPr>
            <w:tcW w:w="916" w:type="dxa"/>
          </w:tcPr>
          <w:p w14:paraId="4AFCBA3F" w14:textId="1A38DAB1" w:rsidR="001D19D5" w:rsidRPr="001D19D5" w:rsidRDefault="001D19D5" w:rsidP="001D19D5">
            <w:pPr>
              <w:spacing w:line="240" w:lineRule="auto"/>
              <w:jc w:val="center"/>
              <w:rPr>
                <w:rFonts w:cs="Times New Roman"/>
                <w:sz w:val="18"/>
                <w:szCs w:val="18"/>
              </w:rPr>
            </w:pPr>
            <w:r w:rsidRPr="001D19D5">
              <w:rPr>
                <w:sz w:val="18"/>
                <w:szCs w:val="18"/>
              </w:rPr>
              <w:t>0,383</w:t>
            </w:r>
          </w:p>
        </w:tc>
        <w:tc>
          <w:tcPr>
            <w:tcW w:w="777" w:type="dxa"/>
            <w:vAlign w:val="center"/>
          </w:tcPr>
          <w:p w14:paraId="5C81D3A8" w14:textId="141F82C9" w:rsidR="001D19D5" w:rsidRPr="001D19D5" w:rsidRDefault="001D19D5" w:rsidP="001D19D5">
            <w:pPr>
              <w:spacing w:line="240" w:lineRule="auto"/>
              <w:jc w:val="center"/>
              <w:rPr>
                <w:rFonts w:cs="Times New Roman"/>
                <w:sz w:val="18"/>
                <w:szCs w:val="18"/>
              </w:rPr>
            </w:pPr>
            <w:r w:rsidRPr="001D19D5">
              <w:rPr>
                <w:rFonts w:cs="Times New Roman"/>
                <w:sz w:val="18"/>
                <w:szCs w:val="18"/>
              </w:rPr>
              <w:t>100</w:t>
            </w:r>
          </w:p>
        </w:tc>
      </w:tr>
      <w:tr w:rsidR="001D19D5" w:rsidRPr="001D19D5" w14:paraId="582F2669" w14:textId="77777777" w:rsidTr="001D19D5">
        <w:tc>
          <w:tcPr>
            <w:tcW w:w="484" w:type="dxa"/>
            <w:vAlign w:val="center"/>
          </w:tcPr>
          <w:p w14:paraId="17C248DE" w14:textId="74EC6FE7" w:rsidR="001D19D5" w:rsidRPr="001D19D5" w:rsidRDefault="001D19D5" w:rsidP="001D19D5">
            <w:pPr>
              <w:spacing w:line="240" w:lineRule="auto"/>
              <w:jc w:val="center"/>
              <w:rPr>
                <w:rFonts w:cs="Times New Roman"/>
                <w:sz w:val="18"/>
                <w:szCs w:val="18"/>
              </w:rPr>
            </w:pPr>
            <w:r w:rsidRPr="001D19D5">
              <w:rPr>
                <w:rFonts w:cs="Times New Roman"/>
                <w:sz w:val="18"/>
                <w:szCs w:val="18"/>
              </w:rPr>
              <w:t>20.</w:t>
            </w:r>
          </w:p>
        </w:tc>
        <w:tc>
          <w:tcPr>
            <w:tcW w:w="938" w:type="dxa"/>
            <w:vAlign w:val="center"/>
          </w:tcPr>
          <w:p w14:paraId="13721E07" w14:textId="0EF2DA76" w:rsidR="001D19D5" w:rsidRPr="001D19D5" w:rsidRDefault="001D19D5" w:rsidP="001D19D5">
            <w:pPr>
              <w:spacing w:line="240" w:lineRule="auto"/>
              <w:jc w:val="center"/>
              <w:rPr>
                <w:rFonts w:cs="Times New Roman"/>
                <w:sz w:val="18"/>
                <w:szCs w:val="18"/>
              </w:rPr>
            </w:pPr>
            <w:r w:rsidRPr="001D19D5">
              <w:rPr>
                <w:rFonts w:cs="Times New Roman"/>
                <w:sz w:val="18"/>
                <w:szCs w:val="18"/>
              </w:rPr>
              <w:t>I_REGI</w:t>
            </w:r>
          </w:p>
        </w:tc>
        <w:tc>
          <w:tcPr>
            <w:tcW w:w="794" w:type="dxa"/>
          </w:tcPr>
          <w:p w14:paraId="1BF6C0EC" w14:textId="2C874990" w:rsidR="001D19D5" w:rsidRPr="001D19D5" w:rsidRDefault="001D19D5" w:rsidP="001D19D5">
            <w:pPr>
              <w:spacing w:line="240" w:lineRule="auto"/>
              <w:jc w:val="center"/>
              <w:rPr>
                <w:rFonts w:cs="Times New Roman"/>
                <w:sz w:val="18"/>
                <w:szCs w:val="18"/>
              </w:rPr>
            </w:pPr>
            <w:r w:rsidRPr="001D19D5">
              <w:rPr>
                <w:rFonts w:cs="Times New Roman"/>
                <w:sz w:val="18"/>
                <w:szCs w:val="18"/>
              </w:rPr>
              <w:t>0,697</w:t>
            </w:r>
          </w:p>
        </w:tc>
        <w:tc>
          <w:tcPr>
            <w:tcW w:w="794" w:type="dxa"/>
          </w:tcPr>
          <w:p w14:paraId="6453D10F" w14:textId="5F6DC334" w:rsidR="001D19D5" w:rsidRPr="001D19D5" w:rsidRDefault="001D19D5" w:rsidP="001D19D5">
            <w:pPr>
              <w:spacing w:line="240" w:lineRule="auto"/>
              <w:jc w:val="center"/>
              <w:rPr>
                <w:rFonts w:cs="Times New Roman"/>
                <w:b/>
                <w:sz w:val="18"/>
                <w:szCs w:val="18"/>
              </w:rPr>
            </w:pPr>
            <w:r w:rsidRPr="001D19D5">
              <w:rPr>
                <w:rFonts w:cs="Times New Roman"/>
                <w:b/>
                <w:sz w:val="18"/>
                <w:szCs w:val="18"/>
              </w:rPr>
              <w:t>0,919</w:t>
            </w:r>
          </w:p>
        </w:tc>
        <w:tc>
          <w:tcPr>
            <w:tcW w:w="794" w:type="dxa"/>
          </w:tcPr>
          <w:p w14:paraId="7E88168B" w14:textId="7689F691" w:rsidR="001D19D5" w:rsidRPr="001D19D5" w:rsidRDefault="001D19D5" w:rsidP="001D19D5">
            <w:pPr>
              <w:spacing w:line="240" w:lineRule="auto"/>
              <w:jc w:val="center"/>
              <w:rPr>
                <w:rFonts w:cs="Times New Roman"/>
                <w:b/>
                <w:sz w:val="18"/>
                <w:szCs w:val="18"/>
              </w:rPr>
            </w:pPr>
            <w:r w:rsidRPr="001D19D5">
              <w:rPr>
                <w:rFonts w:cs="Times New Roman"/>
                <w:b/>
                <w:sz w:val="18"/>
                <w:szCs w:val="18"/>
              </w:rPr>
              <w:t>0,792</w:t>
            </w:r>
          </w:p>
        </w:tc>
        <w:tc>
          <w:tcPr>
            <w:tcW w:w="840" w:type="dxa"/>
            <w:vAlign w:val="center"/>
          </w:tcPr>
          <w:p w14:paraId="34E7F5EB" w14:textId="1AD0D008" w:rsidR="001D19D5" w:rsidRPr="001D19D5" w:rsidRDefault="001D19D5" w:rsidP="001D19D5">
            <w:pPr>
              <w:spacing w:line="240" w:lineRule="auto"/>
              <w:jc w:val="center"/>
              <w:rPr>
                <w:rFonts w:cs="Times New Roman"/>
                <w:sz w:val="18"/>
                <w:szCs w:val="18"/>
              </w:rPr>
            </w:pPr>
            <w:r w:rsidRPr="001D19D5">
              <w:rPr>
                <w:rFonts w:cs="Times New Roman"/>
                <w:sz w:val="18"/>
                <w:szCs w:val="18"/>
              </w:rPr>
              <w:t>457</w:t>
            </w:r>
          </w:p>
        </w:tc>
        <w:tc>
          <w:tcPr>
            <w:tcW w:w="797" w:type="dxa"/>
          </w:tcPr>
          <w:p w14:paraId="45D5DA7E" w14:textId="7F8F8D4F" w:rsidR="001D19D5" w:rsidRPr="001D19D5" w:rsidRDefault="001D19D5" w:rsidP="001D19D5">
            <w:pPr>
              <w:spacing w:line="240" w:lineRule="auto"/>
              <w:jc w:val="center"/>
              <w:rPr>
                <w:rFonts w:cs="Times New Roman"/>
                <w:b/>
                <w:sz w:val="18"/>
                <w:szCs w:val="18"/>
              </w:rPr>
            </w:pPr>
            <w:r w:rsidRPr="001D19D5">
              <w:rPr>
                <w:b/>
                <w:sz w:val="18"/>
                <w:szCs w:val="18"/>
              </w:rPr>
              <w:t>0,717</w:t>
            </w:r>
          </w:p>
        </w:tc>
        <w:tc>
          <w:tcPr>
            <w:tcW w:w="794" w:type="dxa"/>
          </w:tcPr>
          <w:p w14:paraId="382BE153" w14:textId="7660BE56" w:rsidR="001D19D5" w:rsidRPr="001D19D5" w:rsidRDefault="001D19D5" w:rsidP="001D19D5">
            <w:pPr>
              <w:spacing w:line="240" w:lineRule="auto"/>
              <w:jc w:val="center"/>
              <w:rPr>
                <w:rFonts w:cs="Times New Roman"/>
                <w:sz w:val="18"/>
                <w:szCs w:val="18"/>
              </w:rPr>
            </w:pPr>
            <w:r w:rsidRPr="001D19D5">
              <w:rPr>
                <w:sz w:val="18"/>
                <w:szCs w:val="18"/>
              </w:rPr>
              <w:t>0,818</w:t>
            </w:r>
          </w:p>
        </w:tc>
        <w:tc>
          <w:tcPr>
            <w:tcW w:w="916" w:type="dxa"/>
          </w:tcPr>
          <w:p w14:paraId="067006EC" w14:textId="6C5B619C" w:rsidR="001D19D5" w:rsidRPr="001D19D5" w:rsidRDefault="001D19D5" w:rsidP="001D19D5">
            <w:pPr>
              <w:spacing w:line="240" w:lineRule="auto"/>
              <w:jc w:val="center"/>
              <w:rPr>
                <w:rFonts w:cs="Times New Roman"/>
                <w:sz w:val="18"/>
                <w:szCs w:val="18"/>
              </w:rPr>
            </w:pPr>
            <w:r w:rsidRPr="001D19D5">
              <w:rPr>
                <w:sz w:val="18"/>
                <w:szCs w:val="18"/>
              </w:rPr>
              <w:t>0,764</w:t>
            </w:r>
          </w:p>
        </w:tc>
        <w:tc>
          <w:tcPr>
            <w:tcW w:w="777" w:type="dxa"/>
            <w:vAlign w:val="center"/>
          </w:tcPr>
          <w:p w14:paraId="12C63014" w14:textId="6468A099" w:rsidR="001D19D5" w:rsidRPr="001D19D5" w:rsidRDefault="001D19D5" w:rsidP="001D19D5">
            <w:pPr>
              <w:spacing w:line="240" w:lineRule="auto"/>
              <w:jc w:val="center"/>
              <w:rPr>
                <w:rFonts w:cs="Times New Roman"/>
                <w:b/>
                <w:sz w:val="18"/>
                <w:szCs w:val="18"/>
              </w:rPr>
            </w:pPr>
            <w:r w:rsidRPr="001D19D5">
              <w:rPr>
                <w:rFonts w:cs="Times New Roman"/>
                <w:b/>
                <w:sz w:val="18"/>
                <w:szCs w:val="18"/>
              </w:rPr>
              <w:t>472</w:t>
            </w:r>
          </w:p>
        </w:tc>
      </w:tr>
      <w:tr w:rsidR="001D19D5" w:rsidRPr="001D19D5" w14:paraId="15409B67" w14:textId="77777777" w:rsidTr="001D19D5">
        <w:tc>
          <w:tcPr>
            <w:tcW w:w="484" w:type="dxa"/>
            <w:vAlign w:val="center"/>
          </w:tcPr>
          <w:p w14:paraId="3996EE11" w14:textId="1D1FBF95" w:rsidR="001D19D5" w:rsidRPr="001D19D5" w:rsidRDefault="001D19D5" w:rsidP="001D19D5">
            <w:pPr>
              <w:spacing w:line="240" w:lineRule="auto"/>
              <w:jc w:val="center"/>
              <w:rPr>
                <w:rFonts w:cs="Times New Roman"/>
                <w:sz w:val="18"/>
                <w:szCs w:val="18"/>
              </w:rPr>
            </w:pPr>
            <w:r w:rsidRPr="001D19D5">
              <w:rPr>
                <w:rFonts w:cs="Times New Roman"/>
                <w:sz w:val="18"/>
                <w:szCs w:val="18"/>
              </w:rPr>
              <w:t>21.</w:t>
            </w:r>
          </w:p>
        </w:tc>
        <w:tc>
          <w:tcPr>
            <w:tcW w:w="938" w:type="dxa"/>
            <w:vAlign w:val="center"/>
          </w:tcPr>
          <w:p w14:paraId="6E37E381" w14:textId="15B3A162" w:rsidR="001D19D5" w:rsidRPr="001D19D5" w:rsidRDefault="001D19D5" w:rsidP="001D19D5">
            <w:pPr>
              <w:spacing w:line="240" w:lineRule="auto"/>
              <w:jc w:val="center"/>
              <w:rPr>
                <w:rFonts w:cs="Times New Roman"/>
                <w:sz w:val="18"/>
                <w:szCs w:val="18"/>
              </w:rPr>
            </w:pPr>
            <w:r w:rsidRPr="001D19D5">
              <w:rPr>
                <w:rFonts w:cs="Times New Roman"/>
                <w:sz w:val="18"/>
                <w:szCs w:val="18"/>
              </w:rPr>
              <w:t>B_TIMV</w:t>
            </w:r>
          </w:p>
        </w:tc>
        <w:tc>
          <w:tcPr>
            <w:tcW w:w="794" w:type="dxa"/>
          </w:tcPr>
          <w:p w14:paraId="711FCA31" w14:textId="136F9779" w:rsidR="001D19D5" w:rsidRPr="001D19D5" w:rsidRDefault="001D19D5" w:rsidP="001D19D5">
            <w:pPr>
              <w:spacing w:line="240" w:lineRule="auto"/>
              <w:jc w:val="center"/>
              <w:rPr>
                <w:rFonts w:cs="Times New Roman"/>
                <w:b/>
                <w:sz w:val="18"/>
                <w:szCs w:val="18"/>
              </w:rPr>
            </w:pPr>
            <w:r w:rsidRPr="001D19D5">
              <w:rPr>
                <w:rFonts w:cs="Times New Roman"/>
                <w:b/>
                <w:sz w:val="18"/>
                <w:szCs w:val="18"/>
              </w:rPr>
              <w:t>0,988</w:t>
            </w:r>
          </w:p>
        </w:tc>
        <w:tc>
          <w:tcPr>
            <w:tcW w:w="794" w:type="dxa"/>
          </w:tcPr>
          <w:p w14:paraId="6B9C9D3A" w14:textId="5982A76A" w:rsidR="001D19D5" w:rsidRPr="001D19D5" w:rsidRDefault="001D19D5" w:rsidP="001D19D5">
            <w:pPr>
              <w:spacing w:line="240" w:lineRule="auto"/>
              <w:jc w:val="center"/>
              <w:rPr>
                <w:rFonts w:cs="Times New Roman"/>
                <w:b/>
                <w:sz w:val="18"/>
                <w:szCs w:val="18"/>
              </w:rPr>
            </w:pPr>
            <w:r w:rsidRPr="001D19D5">
              <w:rPr>
                <w:rFonts w:cs="Times New Roman"/>
                <w:b/>
                <w:sz w:val="18"/>
                <w:szCs w:val="18"/>
              </w:rPr>
              <w:t>0,953</w:t>
            </w:r>
          </w:p>
        </w:tc>
        <w:tc>
          <w:tcPr>
            <w:tcW w:w="794" w:type="dxa"/>
          </w:tcPr>
          <w:p w14:paraId="7248BBC5" w14:textId="0FBFA295" w:rsidR="001D19D5" w:rsidRPr="001D19D5" w:rsidRDefault="001D19D5" w:rsidP="001D19D5">
            <w:pPr>
              <w:spacing w:line="240" w:lineRule="auto"/>
              <w:jc w:val="center"/>
              <w:rPr>
                <w:rFonts w:cs="Times New Roman"/>
                <w:b/>
                <w:sz w:val="18"/>
                <w:szCs w:val="18"/>
              </w:rPr>
            </w:pPr>
            <w:r w:rsidRPr="001D19D5">
              <w:rPr>
                <w:rFonts w:cs="Times New Roman"/>
                <w:b/>
                <w:sz w:val="18"/>
                <w:szCs w:val="18"/>
              </w:rPr>
              <w:t>0,970</w:t>
            </w:r>
          </w:p>
        </w:tc>
        <w:tc>
          <w:tcPr>
            <w:tcW w:w="840" w:type="dxa"/>
            <w:vAlign w:val="center"/>
          </w:tcPr>
          <w:p w14:paraId="330313F0" w14:textId="6975C0C0" w:rsidR="001D19D5" w:rsidRPr="001D19D5" w:rsidRDefault="001D19D5" w:rsidP="001D19D5">
            <w:pPr>
              <w:spacing w:line="240" w:lineRule="auto"/>
              <w:jc w:val="center"/>
              <w:rPr>
                <w:rFonts w:cs="Times New Roman"/>
                <w:b/>
                <w:sz w:val="18"/>
                <w:szCs w:val="18"/>
              </w:rPr>
            </w:pPr>
            <w:r w:rsidRPr="001D19D5">
              <w:rPr>
                <w:rFonts w:cs="Times New Roman"/>
                <w:sz w:val="18"/>
                <w:szCs w:val="18"/>
              </w:rPr>
              <w:t>86</w:t>
            </w:r>
          </w:p>
        </w:tc>
        <w:tc>
          <w:tcPr>
            <w:tcW w:w="797" w:type="dxa"/>
          </w:tcPr>
          <w:p w14:paraId="6B585E96" w14:textId="42EB1B32" w:rsidR="001D19D5" w:rsidRPr="001D19D5" w:rsidRDefault="001D19D5" w:rsidP="001D19D5">
            <w:pPr>
              <w:spacing w:line="240" w:lineRule="auto"/>
              <w:jc w:val="center"/>
              <w:rPr>
                <w:rFonts w:cs="Times New Roman"/>
                <w:sz w:val="18"/>
                <w:szCs w:val="18"/>
              </w:rPr>
            </w:pPr>
            <w:r w:rsidRPr="001D19D5">
              <w:rPr>
                <w:sz w:val="18"/>
                <w:szCs w:val="18"/>
              </w:rPr>
              <w:t>0,975</w:t>
            </w:r>
          </w:p>
        </w:tc>
        <w:tc>
          <w:tcPr>
            <w:tcW w:w="794" w:type="dxa"/>
          </w:tcPr>
          <w:p w14:paraId="3831A198" w14:textId="3A97B10F" w:rsidR="001D19D5" w:rsidRPr="001D19D5" w:rsidRDefault="001D19D5" w:rsidP="001D19D5">
            <w:pPr>
              <w:spacing w:line="240" w:lineRule="auto"/>
              <w:jc w:val="center"/>
              <w:rPr>
                <w:rFonts w:cs="Times New Roman"/>
                <w:sz w:val="18"/>
                <w:szCs w:val="18"/>
              </w:rPr>
            </w:pPr>
            <w:r w:rsidRPr="001D19D5">
              <w:rPr>
                <w:sz w:val="18"/>
                <w:szCs w:val="18"/>
              </w:rPr>
              <w:t>0,919</w:t>
            </w:r>
          </w:p>
        </w:tc>
        <w:tc>
          <w:tcPr>
            <w:tcW w:w="916" w:type="dxa"/>
          </w:tcPr>
          <w:p w14:paraId="63111CDB" w14:textId="3B6452CE" w:rsidR="001D19D5" w:rsidRPr="001D19D5" w:rsidRDefault="001D19D5" w:rsidP="001D19D5">
            <w:pPr>
              <w:spacing w:line="240" w:lineRule="auto"/>
              <w:jc w:val="center"/>
              <w:rPr>
                <w:rFonts w:cs="Times New Roman"/>
                <w:sz w:val="18"/>
                <w:szCs w:val="18"/>
              </w:rPr>
            </w:pPr>
            <w:r w:rsidRPr="001D19D5">
              <w:rPr>
                <w:sz w:val="18"/>
                <w:szCs w:val="18"/>
              </w:rPr>
              <w:t>0,946</w:t>
            </w:r>
          </w:p>
        </w:tc>
        <w:tc>
          <w:tcPr>
            <w:tcW w:w="777" w:type="dxa"/>
            <w:vAlign w:val="center"/>
          </w:tcPr>
          <w:p w14:paraId="228CF931" w14:textId="3D0E1356" w:rsidR="001D19D5" w:rsidRPr="001D19D5" w:rsidRDefault="001D19D5" w:rsidP="001D19D5">
            <w:pPr>
              <w:spacing w:line="240" w:lineRule="auto"/>
              <w:jc w:val="center"/>
              <w:rPr>
                <w:rFonts w:cs="Times New Roman"/>
                <w:sz w:val="18"/>
                <w:szCs w:val="18"/>
              </w:rPr>
            </w:pPr>
            <w:r w:rsidRPr="001D19D5">
              <w:rPr>
                <w:rFonts w:cs="Times New Roman"/>
                <w:sz w:val="18"/>
                <w:szCs w:val="18"/>
              </w:rPr>
              <w:t>86</w:t>
            </w:r>
          </w:p>
        </w:tc>
      </w:tr>
      <w:tr w:rsidR="001D19D5" w:rsidRPr="001D19D5" w14:paraId="14304EF3" w14:textId="77777777" w:rsidTr="001D19D5">
        <w:tc>
          <w:tcPr>
            <w:tcW w:w="484" w:type="dxa"/>
            <w:vAlign w:val="center"/>
          </w:tcPr>
          <w:p w14:paraId="5C6E9430" w14:textId="2D6F5AC2" w:rsidR="001D19D5" w:rsidRPr="001D19D5" w:rsidRDefault="001D19D5" w:rsidP="001D19D5">
            <w:pPr>
              <w:spacing w:line="240" w:lineRule="auto"/>
              <w:jc w:val="center"/>
              <w:rPr>
                <w:rFonts w:cs="Times New Roman"/>
                <w:sz w:val="18"/>
                <w:szCs w:val="18"/>
              </w:rPr>
            </w:pPr>
            <w:r w:rsidRPr="001D19D5">
              <w:rPr>
                <w:rFonts w:cs="Times New Roman"/>
                <w:sz w:val="18"/>
                <w:szCs w:val="18"/>
              </w:rPr>
              <w:t>22.</w:t>
            </w:r>
          </w:p>
        </w:tc>
        <w:tc>
          <w:tcPr>
            <w:tcW w:w="938" w:type="dxa"/>
            <w:vAlign w:val="center"/>
          </w:tcPr>
          <w:p w14:paraId="1937D666" w14:textId="2742EF24" w:rsidR="001D19D5" w:rsidRPr="001D19D5" w:rsidRDefault="001D19D5" w:rsidP="001D19D5">
            <w:pPr>
              <w:spacing w:line="240" w:lineRule="auto"/>
              <w:jc w:val="center"/>
              <w:rPr>
                <w:rFonts w:cs="Times New Roman"/>
                <w:sz w:val="18"/>
                <w:szCs w:val="18"/>
              </w:rPr>
            </w:pPr>
            <w:r w:rsidRPr="001D19D5">
              <w:rPr>
                <w:rFonts w:cs="Times New Roman"/>
                <w:sz w:val="18"/>
                <w:szCs w:val="18"/>
              </w:rPr>
              <w:t>I_TIMV</w:t>
            </w:r>
          </w:p>
        </w:tc>
        <w:tc>
          <w:tcPr>
            <w:tcW w:w="794" w:type="dxa"/>
          </w:tcPr>
          <w:p w14:paraId="0E28BC2F" w14:textId="61F49217" w:rsidR="001D19D5" w:rsidRPr="001D19D5" w:rsidRDefault="001D19D5" w:rsidP="001D19D5">
            <w:pPr>
              <w:spacing w:line="240" w:lineRule="auto"/>
              <w:jc w:val="center"/>
              <w:rPr>
                <w:rFonts w:cs="Times New Roman"/>
                <w:b/>
                <w:sz w:val="18"/>
                <w:szCs w:val="18"/>
              </w:rPr>
            </w:pPr>
            <w:r w:rsidRPr="001D19D5">
              <w:rPr>
                <w:rFonts w:cs="Times New Roman"/>
                <w:b/>
                <w:sz w:val="18"/>
                <w:szCs w:val="18"/>
              </w:rPr>
              <w:t>0,970</w:t>
            </w:r>
          </w:p>
        </w:tc>
        <w:tc>
          <w:tcPr>
            <w:tcW w:w="794" w:type="dxa"/>
          </w:tcPr>
          <w:p w14:paraId="4BC8023C" w14:textId="41F32F84" w:rsidR="001D19D5" w:rsidRPr="001D19D5" w:rsidRDefault="001D19D5" w:rsidP="001D19D5">
            <w:pPr>
              <w:spacing w:line="240" w:lineRule="auto"/>
              <w:jc w:val="center"/>
              <w:rPr>
                <w:rFonts w:cs="Times New Roman"/>
                <w:b/>
                <w:sz w:val="18"/>
                <w:szCs w:val="18"/>
              </w:rPr>
            </w:pPr>
            <w:r w:rsidRPr="001D19D5">
              <w:rPr>
                <w:rFonts w:cs="Times New Roman"/>
                <w:b/>
                <w:sz w:val="18"/>
                <w:szCs w:val="18"/>
              </w:rPr>
              <w:t>0,970</w:t>
            </w:r>
          </w:p>
        </w:tc>
        <w:tc>
          <w:tcPr>
            <w:tcW w:w="794" w:type="dxa"/>
          </w:tcPr>
          <w:p w14:paraId="530A8340" w14:textId="32C7C7D0" w:rsidR="001D19D5" w:rsidRPr="001D19D5" w:rsidRDefault="001D19D5" w:rsidP="001D19D5">
            <w:pPr>
              <w:spacing w:line="240" w:lineRule="auto"/>
              <w:jc w:val="center"/>
              <w:rPr>
                <w:rFonts w:cs="Times New Roman"/>
                <w:b/>
                <w:sz w:val="18"/>
                <w:szCs w:val="18"/>
              </w:rPr>
            </w:pPr>
            <w:r w:rsidRPr="001D19D5">
              <w:rPr>
                <w:rFonts w:cs="Times New Roman"/>
                <w:b/>
                <w:sz w:val="18"/>
                <w:szCs w:val="18"/>
              </w:rPr>
              <w:t>0,970</w:t>
            </w:r>
          </w:p>
        </w:tc>
        <w:tc>
          <w:tcPr>
            <w:tcW w:w="840" w:type="dxa"/>
            <w:vAlign w:val="center"/>
          </w:tcPr>
          <w:p w14:paraId="378635A4" w14:textId="26B90B5E" w:rsidR="001D19D5" w:rsidRPr="001D19D5" w:rsidRDefault="001D19D5" w:rsidP="001D19D5">
            <w:pPr>
              <w:spacing w:line="240" w:lineRule="auto"/>
              <w:jc w:val="center"/>
              <w:rPr>
                <w:rFonts w:cs="Times New Roman"/>
                <w:sz w:val="18"/>
                <w:szCs w:val="18"/>
              </w:rPr>
            </w:pPr>
            <w:r w:rsidRPr="001D19D5">
              <w:rPr>
                <w:rFonts w:cs="Times New Roman"/>
                <w:sz w:val="18"/>
                <w:szCs w:val="18"/>
              </w:rPr>
              <w:t>199</w:t>
            </w:r>
          </w:p>
        </w:tc>
        <w:tc>
          <w:tcPr>
            <w:tcW w:w="797" w:type="dxa"/>
          </w:tcPr>
          <w:p w14:paraId="555A04B7" w14:textId="56EC20ED" w:rsidR="001D19D5" w:rsidRPr="001D19D5" w:rsidRDefault="001D19D5" w:rsidP="001D19D5">
            <w:pPr>
              <w:spacing w:line="240" w:lineRule="auto"/>
              <w:jc w:val="center"/>
              <w:rPr>
                <w:rFonts w:cs="Times New Roman"/>
                <w:sz w:val="18"/>
                <w:szCs w:val="18"/>
              </w:rPr>
            </w:pPr>
            <w:r w:rsidRPr="001D19D5">
              <w:rPr>
                <w:sz w:val="18"/>
                <w:szCs w:val="18"/>
              </w:rPr>
              <w:t>0,955</w:t>
            </w:r>
          </w:p>
        </w:tc>
        <w:tc>
          <w:tcPr>
            <w:tcW w:w="794" w:type="dxa"/>
          </w:tcPr>
          <w:p w14:paraId="7973D1D8" w14:textId="1C6A93CD" w:rsidR="001D19D5" w:rsidRPr="001D19D5" w:rsidRDefault="001D19D5" w:rsidP="001D19D5">
            <w:pPr>
              <w:spacing w:line="240" w:lineRule="auto"/>
              <w:jc w:val="center"/>
              <w:rPr>
                <w:rFonts w:cs="Times New Roman"/>
                <w:sz w:val="18"/>
                <w:szCs w:val="18"/>
              </w:rPr>
            </w:pPr>
            <w:r w:rsidRPr="001D19D5">
              <w:rPr>
                <w:sz w:val="18"/>
                <w:szCs w:val="18"/>
              </w:rPr>
              <w:t>0,960</w:t>
            </w:r>
          </w:p>
        </w:tc>
        <w:tc>
          <w:tcPr>
            <w:tcW w:w="916" w:type="dxa"/>
          </w:tcPr>
          <w:p w14:paraId="6B4644DA" w14:textId="1A7FFE40" w:rsidR="001D19D5" w:rsidRPr="001D19D5" w:rsidRDefault="001D19D5" w:rsidP="001D19D5">
            <w:pPr>
              <w:spacing w:line="240" w:lineRule="auto"/>
              <w:jc w:val="center"/>
              <w:rPr>
                <w:rFonts w:cs="Times New Roman"/>
                <w:sz w:val="18"/>
                <w:szCs w:val="18"/>
              </w:rPr>
            </w:pPr>
            <w:r w:rsidRPr="001D19D5">
              <w:rPr>
                <w:sz w:val="18"/>
                <w:szCs w:val="18"/>
              </w:rPr>
              <w:t>0,957</w:t>
            </w:r>
          </w:p>
        </w:tc>
        <w:tc>
          <w:tcPr>
            <w:tcW w:w="777" w:type="dxa"/>
            <w:vAlign w:val="center"/>
          </w:tcPr>
          <w:p w14:paraId="01CC42EE" w14:textId="441EA73C" w:rsidR="001D19D5" w:rsidRPr="001D19D5" w:rsidRDefault="001D19D5" w:rsidP="001D19D5">
            <w:pPr>
              <w:spacing w:line="240" w:lineRule="auto"/>
              <w:jc w:val="center"/>
              <w:rPr>
                <w:rFonts w:cs="Times New Roman"/>
                <w:b/>
                <w:sz w:val="18"/>
                <w:szCs w:val="18"/>
              </w:rPr>
            </w:pPr>
            <w:r w:rsidRPr="001D19D5">
              <w:rPr>
                <w:rFonts w:cs="Times New Roman"/>
                <w:sz w:val="18"/>
                <w:szCs w:val="18"/>
              </w:rPr>
              <w:t>199</w:t>
            </w:r>
          </w:p>
        </w:tc>
      </w:tr>
      <w:tr w:rsidR="001D19D5" w:rsidRPr="001D19D5" w14:paraId="31EA368B" w14:textId="77777777" w:rsidTr="001D19D5">
        <w:tc>
          <w:tcPr>
            <w:tcW w:w="484" w:type="dxa"/>
            <w:vAlign w:val="center"/>
          </w:tcPr>
          <w:p w14:paraId="20DDA77F" w14:textId="256753FF" w:rsidR="001D19D5" w:rsidRPr="001D19D5" w:rsidRDefault="001D19D5" w:rsidP="001D19D5">
            <w:pPr>
              <w:spacing w:line="240" w:lineRule="auto"/>
              <w:jc w:val="center"/>
              <w:rPr>
                <w:rFonts w:cs="Times New Roman"/>
                <w:sz w:val="18"/>
                <w:szCs w:val="18"/>
              </w:rPr>
            </w:pPr>
            <w:r w:rsidRPr="001D19D5">
              <w:rPr>
                <w:rFonts w:cs="Times New Roman"/>
                <w:sz w:val="18"/>
                <w:szCs w:val="18"/>
              </w:rPr>
              <w:t>23.</w:t>
            </w:r>
          </w:p>
        </w:tc>
        <w:tc>
          <w:tcPr>
            <w:tcW w:w="938" w:type="dxa"/>
            <w:vAlign w:val="center"/>
          </w:tcPr>
          <w:p w14:paraId="726F87BA" w14:textId="4DDCF6F1" w:rsidR="001D19D5" w:rsidRPr="001D19D5" w:rsidRDefault="001D19D5" w:rsidP="001D19D5">
            <w:pPr>
              <w:spacing w:line="240" w:lineRule="auto"/>
              <w:jc w:val="center"/>
              <w:rPr>
                <w:rFonts w:cs="Times New Roman"/>
                <w:sz w:val="18"/>
                <w:szCs w:val="18"/>
              </w:rPr>
            </w:pPr>
            <w:r w:rsidRPr="001D19D5">
              <w:rPr>
                <w:rFonts w:cs="Times New Roman"/>
                <w:sz w:val="18"/>
                <w:szCs w:val="18"/>
              </w:rPr>
              <w:t>B_VERN</w:t>
            </w:r>
          </w:p>
        </w:tc>
        <w:tc>
          <w:tcPr>
            <w:tcW w:w="794" w:type="dxa"/>
          </w:tcPr>
          <w:p w14:paraId="3BB6ED8C" w14:textId="570063B6" w:rsidR="001D19D5" w:rsidRPr="001D19D5" w:rsidRDefault="001D19D5" w:rsidP="001D19D5">
            <w:pPr>
              <w:spacing w:line="240" w:lineRule="auto"/>
              <w:jc w:val="center"/>
              <w:rPr>
                <w:rFonts w:cs="Times New Roman"/>
                <w:sz w:val="18"/>
                <w:szCs w:val="18"/>
              </w:rPr>
            </w:pPr>
            <w:r w:rsidRPr="001D19D5">
              <w:rPr>
                <w:rFonts w:cs="Times New Roman"/>
                <w:sz w:val="18"/>
                <w:szCs w:val="18"/>
              </w:rPr>
              <w:t>0,879</w:t>
            </w:r>
          </w:p>
        </w:tc>
        <w:tc>
          <w:tcPr>
            <w:tcW w:w="794" w:type="dxa"/>
          </w:tcPr>
          <w:p w14:paraId="73C3DAD0" w14:textId="65642869" w:rsidR="001D19D5" w:rsidRPr="001D19D5" w:rsidRDefault="001D19D5" w:rsidP="001D19D5">
            <w:pPr>
              <w:spacing w:line="240" w:lineRule="auto"/>
              <w:jc w:val="center"/>
              <w:rPr>
                <w:rFonts w:cs="Times New Roman"/>
                <w:b/>
                <w:sz w:val="18"/>
                <w:szCs w:val="18"/>
              </w:rPr>
            </w:pPr>
            <w:r w:rsidRPr="001D19D5">
              <w:rPr>
                <w:rFonts w:cs="Times New Roman"/>
                <w:b/>
                <w:sz w:val="18"/>
                <w:szCs w:val="18"/>
              </w:rPr>
              <w:t>0,960</w:t>
            </w:r>
          </w:p>
        </w:tc>
        <w:tc>
          <w:tcPr>
            <w:tcW w:w="794" w:type="dxa"/>
          </w:tcPr>
          <w:p w14:paraId="3BAE5E4A" w14:textId="1CC365D6" w:rsidR="001D19D5" w:rsidRPr="001D19D5" w:rsidRDefault="001D19D5" w:rsidP="001D19D5">
            <w:pPr>
              <w:spacing w:line="240" w:lineRule="auto"/>
              <w:jc w:val="center"/>
              <w:rPr>
                <w:rFonts w:cs="Times New Roman"/>
                <w:b/>
                <w:sz w:val="18"/>
                <w:szCs w:val="18"/>
              </w:rPr>
            </w:pPr>
            <w:r w:rsidRPr="001D19D5">
              <w:rPr>
                <w:rFonts w:cs="Times New Roman"/>
                <w:b/>
                <w:sz w:val="18"/>
                <w:szCs w:val="18"/>
              </w:rPr>
              <w:t>0,918</w:t>
            </w:r>
          </w:p>
        </w:tc>
        <w:tc>
          <w:tcPr>
            <w:tcW w:w="840" w:type="dxa"/>
            <w:vAlign w:val="center"/>
          </w:tcPr>
          <w:p w14:paraId="3EEB2A77" w14:textId="2CB033A7" w:rsidR="001D19D5" w:rsidRPr="001D19D5" w:rsidRDefault="001D19D5" w:rsidP="001D19D5">
            <w:pPr>
              <w:spacing w:line="240" w:lineRule="auto"/>
              <w:jc w:val="center"/>
              <w:rPr>
                <w:rFonts w:cs="Times New Roman"/>
                <w:b/>
                <w:sz w:val="18"/>
                <w:szCs w:val="18"/>
              </w:rPr>
            </w:pPr>
            <w:r w:rsidRPr="001D19D5">
              <w:rPr>
                <w:rFonts w:cs="Times New Roman"/>
                <w:b/>
                <w:sz w:val="18"/>
                <w:szCs w:val="18"/>
              </w:rPr>
              <w:t>448</w:t>
            </w:r>
          </w:p>
        </w:tc>
        <w:tc>
          <w:tcPr>
            <w:tcW w:w="797" w:type="dxa"/>
          </w:tcPr>
          <w:p w14:paraId="2B64191F" w14:textId="10506099" w:rsidR="001D19D5" w:rsidRPr="001D19D5" w:rsidRDefault="001D19D5" w:rsidP="001D19D5">
            <w:pPr>
              <w:spacing w:line="240" w:lineRule="auto"/>
              <w:jc w:val="center"/>
              <w:rPr>
                <w:rFonts w:cs="Times New Roman"/>
                <w:b/>
                <w:sz w:val="18"/>
                <w:szCs w:val="18"/>
              </w:rPr>
            </w:pPr>
            <w:r w:rsidRPr="001D19D5">
              <w:rPr>
                <w:b/>
                <w:sz w:val="18"/>
                <w:szCs w:val="18"/>
              </w:rPr>
              <w:t>0,914</w:t>
            </w:r>
          </w:p>
        </w:tc>
        <w:tc>
          <w:tcPr>
            <w:tcW w:w="794" w:type="dxa"/>
          </w:tcPr>
          <w:p w14:paraId="3A2484BE" w14:textId="0979F040" w:rsidR="001D19D5" w:rsidRPr="001D19D5" w:rsidRDefault="001D19D5" w:rsidP="001D19D5">
            <w:pPr>
              <w:spacing w:line="240" w:lineRule="auto"/>
              <w:jc w:val="center"/>
              <w:rPr>
                <w:rFonts w:cs="Times New Roman"/>
                <w:sz w:val="18"/>
                <w:szCs w:val="18"/>
              </w:rPr>
            </w:pPr>
            <w:r w:rsidRPr="001D19D5">
              <w:rPr>
                <w:sz w:val="18"/>
                <w:szCs w:val="18"/>
              </w:rPr>
              <w:t>0,907</w:t>
            </w:r>
          </w:p>
        </w:tc>
        <w:tc>
          <w:tcPr>
            <w:tcW w:w="916" w:type="dxa"/>
          </w:tcPr>
          <w:p w14:paraId="260535A2" w14:textId="492DB79A" w:rsidR="001D19D5" w:rsidRPr="001D19D5" w:rsidRDefault="001D19D5" w:rsidP="001D19D5">
            <w:pPr>
              <w:spacing w:line="240" w:lineRule="auto"/>
              <w:jc w:val="center"/>
              <w:rPr>
                <w:rFonts w:cs="Times New Roman"/>
                <w:sz w:val="18"/>
                <w:szCs w:val="18"/>
              </w:rPr>
            </w:pPr>
            <w:r w:rsidRPr="001D19D5">
              <w:rPr>
                <w:sz w:val="18"/>
                <w:szCs w:val="18"/>
              </w:rPr>
              <w:t>0,910</w:t>
            </w:r>
          </w:p>
        </w:tc>
        <w:tc>
          <w:tcPr>
            <w:tcW w:w="777" w:type="dxa"/>
            <w:vAlign w:val="center"/>
          </w:tcPr>
          <w:p w14:paraId="30E73BB4" w14:textId="67742C36" w:rsidR="001D19D5" w:rsidRPr="001D19D5" w:rsidRDefault="001D19D5" w:rsidP="001D19D5">
            <w:pPr>
              <w:spacing w:line="240" w:lineRule="auto"/>
              <w:jc w:val="center"/>
              <w:rPr>
                <w:rFonts w:cs="Times New Roman"/>
                <w:sz w:val="18"/>
                <w:szCs w:val="18"/>
              </w:rPr>
            </w:pPr>
            <w:r w:rsidRPr="001D19D5">
              <w:rPr>
                <w:rFonts w:cs="Times New Roman"/>
                <w:sz w:val="18"/>
                <w:szCs w:val="18"/>
              </w:rPr>
              <w:t>420</w:t>
            </w:r>
          </w:p>
        </w:tc>
      </w:tr>
      <w:tr w:rsidR="001D19D5" w:rsidRPr="001D19D5" w14:paraId="7A159F8D" w14:textId="77777777" w:rsidTr="001D19D5">
        <w:tc>
          <w:tcPr>
            <w:tcW w:w="484" w:type="dxa"/>
            <w:vAlign w:val="center"/>
          </w:tcPr>
          <w:p w14:paraId="6553B11D" w14:textId="22924F73" w:rsidR="001D19D5" w:rsidRPr="001D19D5" w:rsidRDefault="001D19D5" w:rsidP="001D19D5">
            <w:pPr>
              <w:spacing w:line="240" w:lineRule="auto"/>
              <w:jc w:val="center"/>
              <w:rPr>
                <w:rFonts w:cs="Times New Roman"/>
                <w:sz w:val="18"/>
                <w:szCs w:val="18"/>
              </w:rPr>
            </w:pPr>
            <w:r w:rsidRPr="001D19D5">
              <w:rPr>
                <w:rFonts w:cs="Times New Roman"/>
                <w:sz w:val="18"/>
                <w:szCs w:val="18"/>
              </w:rPr>
              <w:t>24.</w:t>
            </w:r>
          </w:p>
        </w:tc>
        <w:tc>
          <w:tcPr>
            <w:tcW w:w="938" w:type="dxa"/>
            <w:vAlign w:val="center"/>
          </w:tcPr>
          <w:p w14:paraId="56BE915B" w14:textId="30FA649A" w:rsidR="001D19D5" w:rsidRPr="001D19D5" w:rsidRDefault="001D19D5" w:rsidP="001D19D5">
            <w:pPr>
              <w:spacing w:line="240" w:lineRule="auto"/>
              <w:jc w:val="center"/>
              <w:rPr>
                <w:rFonts w:cs="Times New Roman"/>
                <w:sz w:val="18"/>
                <w:szCs w:val="18"/>
              </w:rPr>
            </w:pPr>
            <w:r w:rsidRPr="001D19D5">
              <w:rPr>
                <w:rFonts w:cs="Times New Roman"/>
                <w:sz w:val="18"/>
                <w:szCs w:val="18"/>
              </w:rPr>
              <w:t>I_VERN</w:t>
            </w:r>
          </w:p>
        </w:tc>
        <w:tc>
          <w:tcPr>
            <w:tcW w:w="794" w:type="dxa"/>
          </w:tcPr>
          <w:p w14:paraId="67DB3882" w14:textId="527249ED" w:rsidR="001D19D5" w:rsidRPr="001D19D5" w:rsidRDefault="001D19D5" w:rsidP="001D19D5">
            <w:pPr>
              <w:spacing w:line="240" w:lineRule="auto"/>
              <w:jc w:val="center"/>
              <w:rPr>
                <w:rFonts w:cs="Times New Roman"/>
                <w:b/>
                <w:sz w:val="18"/>
                <w:szCs w:val="18"/>
              </w:rPr>
            </w:pPr>
            <w:r w:rsidRPr="001D19D5">
              <w:rPr>
                <w:rFonts w:cs="Times New Roman"/>
                <w:b/>
                <w:sz w:val="18"/>
                <w:szCs w:val="18"/>
              </w:rPr>
              <w:t>0,938</w:t>
            </w:r>
          </w:p>
        </w:tc>
        <w:tc>
          <w:tcPr>
            <w:tcW w:w="794" w:type="dxa"/>
          </w:tcPr>
          <w:p w14:paraId="6013B502" w14:textId="3FB1BA83" w:rsidR="001D19D5" w:rsidRPr="001D19D5" w:rsidRDefault="001D19D5" w:rsidP="001D19D5">
            <w:pPr>
              <w:spacing w:line="240" w:lineRule="auto"/>
              <w:jc w:val="center"/>
              <w:rPr>
                <w:rFonts w:cs="Times New Roman"/>
                <w:b/>
                <w:sz w:val="18"/>
                <w:szCs w:val="18"/>
              </w:rPr>
            </w:pPr>
            <w:r w:rsidRPr="001D19D5">
              <w:rPr>
                <w:rFonts w:cs="Times New Roman"/>
                <w:b/>
                <w:sz w:val="18"/>
                <w:szCs w:val="18"/>
              </w:rPr>
              <w:t>0,950</w:t>
            </w:r>
          </w:p>
        </w:tc>
        <w:tc>
          <w:tcPr>
            <w:tcW w:w="794" w:type="dxa"/>
          </w:tcPr>
          <w:p w14:paraId="6F13E923" w14:textId="4400E98D" w:rsidR="001D19D5" w:rsidRPr="001D19D5" w:rsidRDefault="001D19D5" w:rsidP="001D19D5">
            <w:pPr>
              <w:spacing w:line="240" w:lineRule="auto"/>
              <w:jc w:val="center"/>
              <w:rPr>
                <w:rFonts w:cs="Times New Roman"/>
                <w:b/>
                <w:sz w:val="18"/>
                <w:szCs w:val="18"/>
              </w:rPr>
            </w:pPr>
            <w:r w:rsidRPr="001D19D5">
              <w:rPr>
                <w:rFonts w:cs="Times New Roman"/>
                <w:b/>
                <w:sz w:val="18"/>
                <w:szCs w:val="18"/>
              </w:rPr>
              <w:t>0,944</w:t>
            </w:r>
          </w:p>
        </w:tc>
        <w:tc>
          <w:tcPr>
            <w:tcW w:w="840" w:type="dxa"/>
            <w:vAlign w:val="center"/>
          </w:tcPr>
          <w:p w14:paraId="5D7BF538" w14:textId="4E728B4C" w:rsidR="001D19D5" w:rsidRPr="001D19D5" w:rsidRDefault="001D19D5" w:rsidP="001D19D5">
            <w:pPr>
              <w:spacing w:line="240" w:lineRule="auto"/>
              <w:jc w:val="center"/>
              <w:rPr>
                <w:rFonts w:cs="Times New Roman"/>
                <w:b/>
                <w:sz w:val="18"/>
                <w:szCs w:val="18"/>
              </w:rPr>
            </w:pPr>
            <w:r w:rsidRPr="001D19D5">
              <w:rPr>
                <w:rFonts w:cs="Times New Roman"/>
                <w:b/>
                <w:sz w:val="18"/>
                <w:szCs w:val="18"/>
              </w:rPr>
              <w:t>3466</w:t>
            </w:r>
          </w:p>
        </w:tc>
        <w:tc>
          <w:tcPr>
            <w:tcW w:w="797" w:type="dxa"/>
          </w:tcPr>
          <w:p w14:paraId="69E3D4A1" w14:textId="0C3D237C" w:rsidR="001D19D5" w:rsidRPr="001D19D5" w:rsidRDefault="001D19D5" w:rsidP="001D19D5">
            <w:pPr>
              <w:spacing w:line="240" w:lineRule="auto"/>
              <w:jc w:val="center"/>
              <w:rPr>
                <w:rFonts w:cs="Times New Roman"/>
                <w:sz w:val="18"/>
                <w:szCs w:val="18"/>
              </w:rPr>
            </w:pPr>
            <w:r w:rsidRPr="001D19D5">
              <w:rPr>
                <w:sz w:val="18"/>
                <w:szCs w:val="18"/>
              </w:rPr>
              <w:t>0,942</w:t>
            </w:r>
          </w:p>
        </w:tc>
        <w:tc>
          <w:tcPr>
            <w:tcW w:w="794" w:type="dxa"/>
          </w:tcPr>
          <w:p w14:paraId="64611A80" w14:textId="782D7085" w:rsidR="001D19D5" w:rsidRPr="001D19D5" w:rsidRDefault="001D19D5" w:rsidP="001D19D5">
            <w:pPr>
              <w:spacing w:line="240" w:lineRule="auto"/>
              <w:jc w:val="center"/>
              <w:rPr>
                <w:rFonts w:cs="Times New Roman"/>
                <w:sz w:val="18"/>
                <w:szCs w:val="18"/>
              </w:rPr>
            </w:pPr>
            <w:r w:rsidRPr="001D19D5">
              <w:rPr>
                <w:sz w:val="18"/>
                <w:szCs w:val="18"/>
              </w:rPr>
              <w:t>0,930</w:t>
            </w:r>
          </w:p>
        </w:tc>
        <w:tc>
          <w:tcPr>
            <w:tcW w:w="916" w:type="dxa"/>
          </w:tcPr>
          <w:p w14:paraId="7C427D8F" w14:textId="4D1F1039" w:rsidR="001D19D5" w:rsidRPr="001D19D5" w:rsidRDefault="001D19D5" w:rsidP="001D19D5">
            <w:pPr>
              <w:spacing w:line="240" w:lineRule="auto"/>
              <w:jc w:val="center"/>
              <w:rPr>
                <w:rFonts w:cs="Times New Roman"/>
                <w:sz w:val="18"/>
                <w:szCs w:val="18"/>
              </w:rPr>
            </w:pPr>
            <w:r w:rsidRPr="001D19D5">
              <w:rPr>
                <w:sz w:val="18"/>
                <w:szCs w:val="18"/>
              </w:rPr>
              <w:t>0,936</w:t>
            </w:r>
          </w:p>
        </w:tc>
        <w:tc>
          <w:tcPr>
            <w:tcW w:w="777" w:type="dxa"/>
            <w:vAlign w:val="center"/>
          </w:tcPr>
          <w:p w14:paraId="1DD7C7B8" w14:textId="62D8D4A7" w:rsidR="001D19D5" w:rsidRPr="001D19D5" w:rsidRDefault="001D19D5" w:rsidP="001D19D5">
            <w:pPr>
              <w:spacing w:line="240" w:lineRule="auto"/>
              <w:jc w:val="center"/>
              <w:rPr>
                <w:rFonts w:cs="Times New Roman"/>
                <w:sz w:val="18"/>
                <w:szCs w:val="18"/>
              </w:rPr>
            </w:pPr>
            <w:r w:rsidRPr="001D19D5">
              <w:rPr>
                <w:rFonts w:cs="Times New Roman"/>
                <w:sz w:val="18"/>
                <w:szCs w:val="18"/>
              </w:rPr>
              <w:t>3452</w:t>
            </w:r>
          </w:p>
        </w:tc>
      </w:tr>
      <w:tr w:rsidR="001D19D5" w:rsidRPr="001D19D5" w14:paraId="4BE2FFAB" w14:textId="77777777" w:rsidTr="001D19D5">
        <w:tc>
          <w:tcPr>
            <w:tcW w:w="484" w:type="dxa"/>
            <w:vAlign w:val="center"/>
          </w:tcPr>
          <w:p w14:paraId="5D624B18" w14:textId="34E00B9F" w:rsidR="001D19D5" w:rsidRPr="001D19D5" w:rsidRDefault="001D19D5" w:rsidP="001D19D5">
            <w:pPr>
              <w:spacing w:line="240" w:lineRule="auto"/>
              <w:jc w:val="center"/>
              <w:rPr>
                <w:rFonts w:cs="Times New Roman"/>
                <w:sz w:val="18"/>
                <w:szCs w:val="18"/>
              </w:rPr>
            </w:pPr>
            <w:r w:rsidRPr="001D19D5">
              <w:rPr>
                <w:rFonts w:cs="Times New Roman"/>
                <w:sz w:val="18"/>
                <w:szCs w:val="18"/>
              </w:rPr>
              <w:t>25.</w:t>
            </w:r>
          </w:p>
        </w:tc>
        <w:tc>
          <w:tcPr>
            <w:tcW w:w="938" w:type="dxa"/>
            <w:vAlign w:val="center"/>
          </w:tcPr>
          <w:p w14:paraId="1EE7BE13" w14:textId="10F234C0" w:rsidR="001D19D5" w:rsidRPr="001D19D5" w:rsidRDefault="001D19D5" w:rsidP="001D19D5">
            <w:pPr>
              <w:spacing w:line="240" w:lineRule="auto"/>
              <w:jc w:val="center"/>
              <w:rPr>
                <w:rFonts w:cs="Times New Roman"/>
                <w:sz w:val="18"/>
                <w:szCs w:val="18"/>
              </w:rPr>
            </w:pPr>
            <w:r w:rsidRPr="001D19D5">
              <w:rPr>
                <w:rFonts w:cs="Times New Roman"/>
                <w:sz w:val="18"/>
                <w:szCs w:val="18"/>
              </w:rPr>
              <w:t>O</w:t>
            </w:r>
          </w:p>
        </w:tc>
        <w:tc>
          <w:tcPr>
            <w:tcW w:w="794" w:type="dxa"/>
          </w:tcPr>
          <w:p w14:paraId="3B739706" w14:textId="6959D800" w:rsidR="001D19D5" w:rsidRPr="001D19D5" w:rsidRDefault="001D19D5" w:rsidP="001D19D5">
            <w:pPr>
              <w:spacing w:line="240" w:lineRule="auto"/>
              <w:jc w:val="center"/>
              <w:rPr>
                <w:rFonts w:cs="Times New Roman"/>
                <w:b/>
                <w:sz w:val="18"/>
                <w:szCs w:val="18"/>
              </w:rPr>
            </w:pPr>
            <w:r w:rsidRPr="001D19D5">
              <w:rPr>
                <w:rFonts w:cs="Times New Roman"/>
                <w:b/>
                <w:sz w:val="18"/>
                <w:szCs w:val="18"/>
              </w:rPr>
              <w:t>0,984</w:t>
            </w:r>
          </w:p>
        </w:tc>
        <w:tc>
          <w:tcPr>
            <w:tcW w:w="794" w:type="dxa"/>
          </w:tcPr>
          <w:p w14:paraId="5C759CE4" w14:textId="0D7D5AD9" w:rsidR="001D19D5" w:rsidRPr="001D19D5" w:rsidRDefault="001D19D5" w:rsidP="001D19D5">
            <w:pPr>
              <w:spacing w:line="240" w:lineRule="auto"/>
              <w:jc w:val="center"/>
              <w:rPr>
                <w:rFonts w:cs="Times New Roman"/>
                <w:b/>
                <w:sz w:val="18"/>
                <w:szCs w:val="18"/>
              </w:rPr>
            </w:pPr>
            <w:r w:rsidRPr="001D19D5">
              <w:rPr>
                <w:rFonts w:cs="Times New Roman"/>
                <w:b/>
                <w:sz w:val="18"/>
                <w:szCs w:val="18"/>
              </w:rPr>
              <w:t>0,980</w:t>
            </w:r>
          </w:p>
        </w:tc>
        <w:tc>
          <w:tcPr>
            <w:tcW w:w="794" w:type="dxa"/>
          </w:tcPr>
          <w:p w14:paraId="2710BD42" w14:textId="78777898" w:rsidR="001D19D5" w:rsidRPr="001D19D5" w:rsidRDefault="001D19D5" w:rsidP="001D19D5">
            <w:pPr>
              <w:spacing w:line="240" w:lineRule="auto"/>
              <w:jc w:val="center"/>
              <w:rPr>
                <w:rFonts w:cs="Times New Roman"/>
                <w:b/>
                <w:sz w:val="18"/>
                <w:szCs w:val="18"/>
              </w:rPr>
            </w:pPr>
            <w:r w:rsidRPr="001D19D5">
              <w:rPr>
                <w:rFonts w:cs="Times New Roman"/>
                <w:b/>
                <w:sz w:val="18"/>
                <w:szCs w:val="18"/>
              </w:rPr>
              <w:t>0,982</w:t>
            </w:r>
          </w:p>
        </w:tc>
        <w:tc>
          <w:tcPr>
            <w:tcW w:w="840" w:type="dxa"/>
            <w:vAlign w:val="center"/>
          </w:tcPr>
          <w:p w14:paraId="50084AAA" w14:textId="6A1DD2B9" w:rsidR="001D19D5" w:rsidRPr="001D19D5" w:rsidRDefault="001D19D5" w:rsidP="001D19D5">
            <w:pPr>
              <w:spacing w:line="240" w:lineRule="auto"/>
              <w:jc w:val="center"/>
              <w:rPr>
                <w:rFonts w:cs="Times New Roman"/>
                <w:sz w:val="18"/>
                <w:szCs w:val="18"/>
              </w:rPr>
            </w:pPr>
            <w:r w:rsidRPr="001D19D5">
              <w:rPr>
                <w:rFonts w:cs="Times New Roman"/>
                <w:sz w:val="18"/>
                <w:szCs w:val="18"/>
              </w:rPr>
              <w:t>165083</w:t>
            </w:r>
          </w:p>
        </w:tc>
        <w:tc>
          <w:tcPr>
            <w:tcW w:w="797" w:type="dxa"/>
          </w:tcPr>
          <w:p w14:paraId="48394C11" w14:textId="0C099AFE" w:rsidR="001D19D5" w:rsidRPr="001D19D5" w:rsidRDefault="001D19D5" w:rsidP="001D19D5">
            <w:pPr>
              <w:spacing w:line="240" w:lineRule="auto"/>
              <w:jc w:val="center"/>
              <w:rPr>
                <w:rFonts w:cs="Times New Roman"/>
                <w:sz w:val="18"/>
                <w:szCs w:val="18"/>
              </w:rPr>
            </w:pPr>
            <w:r w:rsidRPr="001D19D5">
              <w:rPr>
                <w:sz w:val="18"/>
                <w:szCs w:val="18"/>
              </w:rPr>
              <w:t>0,980</w:t>
            </w:r>
          </w:p>
        </w:tc>
        <w:tc>
          <w:tcPr>
            <w:tcW w:w="794" w:type="dxa"/>
          </w:tcPr>
          <w:p w14:paraId="5927FFC4" w14:textId="77B1026F" w:rsidR="001D19D5" w:rsidRPr="001D19D5" w:rsidRDefault="001D19D5" w:rsidP="001D19D5">
            <w:pPr>
              <w:spacing w:line="240" w:lineRule="auto"/>
              <w:jc w:val="center"/>
              <w:rPr>
                <w:rFonts w:cs="Times New Roman"/>
                <w:sz w:val="18"/>
                <w:szCs w:val="18"/>
              </w:rPr>
            </w:pPr>
            <w:r w:rsidRPr="001D19D5">
              <w:rPr>
                <w:sz w:val="18"/>
                <w:szCs w:val="18"/>
              </w:rPr>
              <w:t>0,978</w:t>
            </w:r>
          </w:p>
        </w:tc>
        <w:tc>
          <w:tcPr>
            <w:tcW w:w="916" w:type="dxa"/>
          </w:tcPr>
          <w:p w14:paraId="6E8BE901" w14:textId="7FD30AE4" w:rsidR="001D19D5" w:rsidRPr="001D19D5" w:rsidRDefault="001D19D5" w:rsidP="001D19D5">
            <w:pPr>
              <w:spacing w:line="240" w:lineRule="auto"/>
              <w:jc w:val="center"/>
              <w:rPr>
                <w:rFonts w:cs="Times New Roman"/>
                <w:sz w:val="18"/>
                <w:szCs w:val="18"/>
              </w:rPr>
            </w:pPr>
            <w:r w:rsidRPr="001D19D5">
              <w:rPr>
                <w:sz w:val="18"/>
                <w:szCs w:val="18"/>
              </w:rPr>
              <w:t>0,979</w:t>
            </w:r>
          </w:p>
        </w:tc>
        <w:tc>
          <w:tcPr>
            <w:tcW w:w="777" w:type="dxa"/>
            <w:vAlign w:val="center"/>
          </w:tcPr>
          <w:p w14:paraId="0876AD4C" w14:textId="7793F67A" w:rsidR="001D19D5" w:rsidRPr="001D19D5" w:rsidRDefault="001D19D5" w:rsidP="001D19D5">
            <w:pPr>
              <w:spacing w:line="240" w:lineRule="auto"/>
              <w:jc w:val="center"/>
              <w:rPr>
                <w:rFonts w:cs="Times New Roman"/>
                <w:b/>
                <w:sz w:val="18"/>
                <w:szCs w:val="18"/>
              </w:rPr>
            </w:pPr>
            <w:r w:rsidRPr="001D19D5">
              <w:rPr>
                <w:rFonts w:cs="Times New Roman"/>
                <w:b/>
                <w:sz w:val="18"/>
                <w:szCs w:val="18"/>
              </w:rPr>
              <w:t>165330</w:t>
            </w:r>
          </w:p>
        </w:tc>
      </w:tr>
      <w:tr w:rsidR="001D19D5" w:rsidRPr="001D19D5" w14:paraId="2B63548D" w14:textId="77777777" w:rsidTr="001D19D5">
        <w:tc>
          <w:tcPr>
            <w:tcW w:w="1422" w:type="dxa"/>
            <w:gridSpan w:val="2"/>
            <w:shd w:val="clear" w:color="auto" w:fill="E7E6E6" w:themeFill="background2"/>
            <w:vAlign w:val="center"/>
          </w:tcPr>
          <w:p w14:paraId="4553095E" w14:textId="77777777" w:rsidR="001D19D5" w:rsidRPr="001D19D5" w:rsidRDefault="001D19D5" w:rsidP="001D19D5">
            <w:pPr>
              <w:spacing w:line="240" w:lineRule="auto"/>
              <w:jc w:val="center"/>
              <w:rPr>
                <w:rFonts w:cs="Times New Roman"/>
                <w:b/>
                <w:sz w:val="18"/>
                <w:szCs w:val="18"/>
              </w:rPr>
            </w:pPr>
            <w:r w:rsidRPr="001D19D5">
              <w:rPr>
                <w:rFonts w:cs="Times New Roman"/>
                <w:b/>
                <w:sz w:val="18"/>
                <w:szCs w:val="18"/>
              </w:rPr>
              <w:t>Rata-Rata/</w:t>
            </w:r>
          </w:p>
          <w:p w14:paraId="64C6ECC4" w14:textId="0627A9FD" w:rsidR="001D19D5" w:rsidRPr="001D19D5" w:rsidRDefault="001D19D5" w:rsidP="001D19D5">
            <w:pPr>
              <w:spacing w:line="240" w:lineRule="auto"/>
              <w:jc w:val="center"/>
              <w:rPr>
                <w:rFonts w:cs="Times New Roman"/>
                <w:b/>
                <w:sz w:val="18"/>
                <w:szCs w:val="18"/>
              </w:rPr>
            </w:pPr>
            <w:r w:rsidRPr="001D19D5">
              <w:rPr>
                <w:rFonts w:cs="Times New Roman"/>
                <w:b/>
                <w:sz w:val="18"/>
                <w:szCs w:val="18"/>
              </w:rPr>
              <w:t>Total</w:t>
            </w:r>
          </w:p>
        </w:tc>
        <w:tc>
          <w:tcPr>
            <w:tcW w:w="794" w:type="dxa"/>
            <w:shd w:val="clear" w:color="auto" w:fill="E7E6E6" w:themeFill="background2"/>
            <w:vAlign w:val="center"/>
          </w:tcPr>
          <w:p w14:paraId="3E760CA5" w14:textId="669B70F9" w:rsidR="001D19D5" w:rsidRPr="001D19D5" w:rsidRDefault="001D19D5" w:rsidP="001D19D5">
            <w:pPr>
              <w:spacing w:line="240" w:lineRule="auto"/>
              <w:jc w:val="center"/>
              <w:rPr>
                <w:rFonts w:cs="Times New Roman"/>
                <w:b/>
                <w:sz w:val="18"/>
                <w:szCs w:val="18"/>
              </w:rPr>
            </w:pPr>
            <w:r w:rsidRPr="001D19D5">
              <w:rPr>
                <w:b/>
                <w:sz w:val="18"/>
                <w:szCs w:val="18"/>
              </w:rPr>
              <w:t>0,854</w:t>
            </w:r>
          </w:p>
        </w:tc>
        <w:tc>
          <w:tcPr>
            <w:tcW w:w="794" w:type="dxa"/>
            <w:shd w:val="clear" w:color="auto" w:fill="E7E6E6" w:themeFill="background2"/>
            <w:vAlign w:val="center"/>
          </w:tcPr>
          <w:p w14:paraId="51CFEFEE" w14:textId="549B157D" w:rsidR="001D19D5" w:rsidRPr="001D19D5" w:rsidRDefault="001D19D5" w:rsidP="001D19D5">
            <w:pPr>
              <w:spacing w:line="240" w:lineRule="auto"/>
              <w:jc w:val="center"/>
              <w:rPr>
                <w:rFonts w:cs="Times New Roman"/>
                <w:b/>
                <w:sz w:val="18"/>
                <w:szCs w:val="18"/>
              </w:rPr>
            </w:pPr>
            <w:r w:rsidRPr="001D19D5">
              <w:rPr>
                <w:b/>
                <w:sz w:val="18"/>
                <w:szCs w:val="18"/>
              </w:rPr>
              <w:t>0,820</w:t>
            </w:r>
          </w:p>
        </w:tc>
        <w:tc>
          <w:tcPr>
            <w:tcW w:w="794" w:type="dxa"/>
            <w:shd w:val="clear" w:color="auto" w:fill="E7E6E6" w:themeFill="background2"/>
            <w:vAlign w:val="center"/>
          </w:tcPr>
          <w:p w14:paraId="31345D12" w14:textId="40955D05" w:rsidR="001D19D5" w:rsidRPr="001D19D5" w:rsidRDefault="001D19D5" w:rsidP="001D19D5">
            <w:pPr>
              <w:spacing w:line="240" w:lineRule="auto"/>
              <w:jc w:val="center"/>
              <w:rPr>
                <w:rFonts w:cs="Times New Roman"/>
                <w:b/>
                <w:sz w:val="18"/>
                <w:szCs w:val="18"/>
              </w:rPr>
            </w:pPr>
            <w:r w:rsidRPr="001D19D5">
              <w:rPr>
                <w:b/>
                <w:sz w:val="18"/>
                <w:szCs w:val="18"/>
              </w:rPr>
              <w:t>0,824</w:t>
            </w:r>
          </w:p>
        </w:tc>
        <w:tc>
          <w:tcPr>
            <w:tcW w:w="840" w:type="dxa"/>
            <w:shd w:val="clear" w:color="auto" w:fill="E7E6E6" w:themeFill="background2"/>
            <w:vAlign w:val="center"/>
          </w:tcPr>
          <w:p w14:paraId="40E34CB0" w14:textId="7387D887" w:rsidR="001D19D5" w:rsidRPr="001D19D5" w:rsidRDefault="001D19D5" w:rsidP="001D19D5">
            <w:pPr>
              <w:spacing w:line="240" w:lineRule="auto"/>
              <w:jc w:val="center"/>
              <w:rPr>
                <w:rFonts w:cs="Times New Roman"/>
                <w:sz w:val="18"/>
                <w:szCs w:val="18"/>
              </w:rPr>
            </w:pPr>
            <w:r w:rsidRPr="001D19D5">
              <w:rPr>
                <w:rFonts w:cs="Times New Roman"/>
                <w:sz w:val="18"/>
                <w:szCs w:val="18"/>
              </w:rPr>
              <w:t>198703</w:t>
            </w:r>
          </w:p>
        </w:tc>
        <w:tc>
          <w:tcPr>
            <w:tcW w:w="797" w:type="dxa"/>
            <w:shd w:val="clear" w:color="auto" w:fill="E7E6E6" w:themeFill="background2"/>
            <w:vAlign w:val="center"/>
          </w:tcPr>
          <w:p w14:paraId="6B01CAE9" w14:textId="0DC8E7C8" w:rsidR="001D19D5" w:rsidRPr="001D19D5" w:rsidRDefault="001D19D5" w:rsidP="001D19D5">
            <w:pPr>
              <w:spacing w:line="240" w:lineRule="auto"/>
              <w:jc w:val="center"/>
              <w:rPr>
                <w:rFonts w:cs="Times New Roman"/>
                <w:sz w:val="18"/>
                <w:szCs w:val="18"/>
              </w:rPr>
            </w:pPr>
            <w:r w:rsidRPr="001D19D5">
              <w:rPr>
                <w:sz w:val="18"/>
                <w:szCs w:val="18"/>
              </w:rPr>
              <w:t>0,833</w:t>
            </w:r>
          </w:p>
        </w:tc>
        <w:tc>
          <w:tcPr>
            <w:tcW w:w="794" w:type="dxa"/>
            <w:shd w:val="clear" w:color="auto" w:fill="E7E6E6" w:themeFill="background2"/>
            <w:vAlign w:val="center"/>
          </w:tcPr>
          <w:p w14:paraId="3ED237B8" w14:textId="4BD8F6BE" w:rsidR="001D19D5" w:rsidRPr="001D19D5" w:rsidRDefault="001D19D5" w:rsidP="001D19D5">
            <w:pPr>
              <w:spacing w:line="240" w:lineRule="auto"/>
              <w:jc w:val="center"/>
              <w:rPr>
                <w:rFonts w:cs="Times New Roman"/>
                <w:sz w:val="18"/>
                <w:szCs w:val="18"/>
              </w:rPr>
            </w:pPr>
            <w:r w:rsidRPr="001D19D5">
              <w:rPr>
                <w:sz w:val="18"/>
                <w:szCs w:val="18"/>
              </w:rPr>
              <w:t>0,785</w:t>
            </w:r>
          </w:p>
        </w:tc>
        <w:tc>
          <w:tcPr>
            <w:tcW w:w="916" w:type="dxa"/>
            <w:shd w:val="clear" w:color="auto" w:fill="E7E6E6" w:themeFill="background2"/>
            <w:vAlign w:val="center"/>
          </w:tcPr>
          <w:p w14:paraId="21B0570D" w14:textId="5EA4B35B" w:rsidR="001D19D5" w:rsidRPr="001D19D5" w:rsidRDefault="001D19D5" w:rsidP="001D19D5">
            <w:pPr>
              <w:spacing w:line="240" w:lineRule="auto"/>
              <w:jc w:val="center"/>
              <w:rPr>
                <w:rFonts w:cs="Times New Roman"/>
                <w:sz w:val="18"/>
                <w:szCs w:val="18"/>
              </w:rPr>
            </w:pPr>
            <w:r w:rsidRPr="001D19D5">
              <w:rPr>
                <w:sz w:val="18"/>
                <w:szCs w:val="18"/>
              </w:rPr>
              <w:t>0,802</w:t>
            </w:r>
          </w:p>
        </w:tc>
        <w:tc>
          <w:tcPr>
            <w:tcW w:w="777" w:type="dxa"/>
            <w:shd w:val="clear" w:color="auto" w:fill="E7E6E6" w:themeFill="background2"/>
            <w:vAlign w:val="center"/>
          </w:tcPr>
          <w:p w14:paraId="050852F6" w14:textId="5CC4A1D0" w:rsidR="001D19D5" w:rsidRPr="001D19D5" w:rsidRDefault="001D19D5" w:rsidP="001D19D5">
            <w:pPr>
              <w:spacing w:line="240" w:lineRule="auto"/>
              <w:jc w:val="center"/>
              <w:rPr>
                <w:rFonts w:cs="Times New Roman"/>
                <w:b/>
                <w:sz w:val="18"/>
                <w:szCs w:val="18"/>
              </w:rPr>
            </w:pPr>
            <w:r w:rsidRPr="001D19D5">
              <w:rPr>
                <w:rFonts w:cs="Times New Roman"/>
                <w:b/>
                <w:sz w:val="18"/>
                <w:szCs w:val="18"/>
              </w:rPr>
              <w:t>199602</w:t>
            </w:r>
          </w:p>
        </w:tc>
      </w:tr>
    </w:tbl>
    <w:p w14:paraId="0C0E319C" w14:textId="3CAECBED" w:rsidR="00F1660B" w:rsidRDefault="00F1660B" w:rsidP="00F1660B"/>
    <w:p w14:paraId="5954764B" w14:textId="4E0922EA" w:rsidR="00A71B6F" w:rsidRPr="00A71B6F" w:rsidRDefault="000D360C" w:rsidP="00A71B6F">
      <w:pPr>
        <w:ind w:firstLine="720"/>
      </w:pPr>
      <w:r>
        <w:t>Pada</w:t>
      </w:r>
      <w:r w:rsidR="00EE30A4">
        <w:t xml:space="preserve"> </w:t>
      </w:r>
      <w:r w:rsidR="00EE30A4" w:rsidRPr="00EE30A4">
        <w:fldChar w:fldCharType="begin"/>
      </w:r>
      <w:r w:rsidR="00EE30A4" w:rsidRPr="00EE30A4">
        <w:instrText xml:space="preserve"> REF _Ref170049436 \h  \* MERGEFORMAT </w:instrText>
      </w:r>
      <w:r w:rsidR="00EE30A4" w:rsidRPr="00EE30A4">
        <w:fldChar w:fldCharType="separate"/>
      </w:r>
      <w:r w:rsidR="007924A3">
        <w:rPr>
          <w:szCs w:val="24"/>
        </w:rPr>
        <w:t>Tabel 4.</w:t>
      </w:r>
      <w:r w:rsidR="007924A3" w:rsidRPr="007924A3">
        <w:rPr>
          <w:szCs w:val="24"/>
        </w:rPr>
        <w:t>3</w:t>
      </w:r>
      <w:r w:rsidR="00EE30A4" w:rsidRPr="00EE30A4">
        <w:fldChar w:fldCharType="end"/>
      </w:r>
      <w:r w:rsidR="00190493">
        <w:t xml:space="preserve"> dan juga </w:t>
      </w:r>
      <w:r w:rsidR="00190493">
        <w:fldChar w:fldCharType="begin"/>
      </w:r>
      <w:r w:rsidR="00190493">
        <w:instrText xml:space="preserve"> REF _Ref171667215 \h </w:instrText>
      </w:r>
      <w:r w:rsidR="00190493">
        <w:fldChar w:fldCharType="separate"/>
      </w:r>
      <w:r w:rsidR="007924A3">
        <w:t>Gambar 4.</w:t>
      </w:r>
      <w:r w:rsidR="007924A3">
        <w:rPr>
          <w:noProof/>
        </w:rPr>
        <w:t>8</w:t>
      </w:r>
      <w:r w:rsidR="00190493">
        <w:fldChar w:fldCharType="end"/>
      </w:r>
      <w:r>
        <w:t xml:space="preserve">, </w:t>
      </w:r>
      <w:r w:rsidR="0086705A" w:rsidRPr="0086705A">
        <w:t xml:space="preserve">terlihat bahwa beberapa label menunjukkan performa yang lebih unggul pada masing-masing model. </w:t>
      </w:r>
      <w:r w:rsidR="00013894">
        <w:t xml:space="preserve">Hal ini dapat dilihat dalam </w:t>
      </w:r>
      <w:r w:rsidR="00013894" w:rsidRPr="00013894">
        <w:fldChar w:fldCharType="begin"/>
      </w:r>
      <w:r w:rsidR="00013894" w:rsidRPr="00013894">
        <w:instrText xml:space="preserve"> REF _Ref172673591 \h  \* MERGEFORMAT </w:instrText>
      </w:r>
      <w:r w:rsidR="00013894" w:rsidRPr="00013894">
        <w:fldChar w:fldCharType="separate"/>
      </w:r>
      <w:r w:rsidR="007924A3">
        <w:rPr>
          <w:szCs w:val="24"/>
        </w:rPr>
        <w:t>Tabel 4.</w:t>
      </w:r>
      <w:r w:rsidR="007924A3" w:rsidRPr="007924A3">
        <w:rPr>
          <w:szCs w:val="24"/>
        </w:rPr>
        <w:t>4</w:t>
      </w:r>
      <w:r w:rsidR="00013894" w:rsidRPr="00013894">
        <w:fldChar w:fldCharType="end"/>
      </w:r>
      <w:r w:rsidR="00013894">
        <w:t xml:space="preserve">, </w:t>
      </w:r>
      <w:r w:rsidR="0086705A" w:rsidRPr="0086705A">
        <w:t xml:space="preserve">pada model </w:t>
      </w:r>
      <w:r w:rsidR="007F0A66" w:rsidRPr="007F0A66">
        <w:rPr>
          <w:i/>
        </w:rPr>
        <w:t>Indolem/indobert-base-uncased</w:t>
      </w:r>
      <w:r w:rsidR="0086705A" w:rsidRPr="0086705A">
        <w:t xml:space="preserve">, label B_TIMV memiliki nilai presisi tertinggi sebesar 0,988, sedangkan pada model </w:t>
      </w:r>
      <w:r w:rsidR="007F0A66" w:rsidRPr="007F0A66">
        <w:rPr>
          <w:i/>
        </w:rPr>
        <w:t>Indobenchmark/indobert-base-p2</w:t>
      </w:r>
      <w:r w:rsidR="0086705A" w:rsidRPr="0086705A">
        <w:t xml:space="preserve">, label B_TIMV juga memiliki nilai presisi tertinggi namun sedikit lebih rendah yaitu 0,975. Hal serupa terjadi pada nilai recall tertinggi dimana label I_JUDP memperoleh nilai 0,970 untuk kedua model. Begitu pula dengan nilai F1-Score tertinggi yang didominasi oleh label I_JUDP dengan nilai 0,977 untuk </w:t>
      </w:r>
      <w:r w:rsidR="007F0A66" w:rsidRPr="007F0A66">
        <w:rPr>
          <w:i/>
        </w:rPr>
        <w:t>Indolem/indobert-base-uncased</w:t>
      </w:r>
      <w:r w:rsidR="0086705A" w:rsidRPr="0086705A">
        <w:t xml:space="preserve"> dan 0,955 untuk</w:t>
      </w:r>
      <w:r w:rsidR="0086705A">
        <w:t xml:space="preserve"> </w:t>
      </w:r>
      <w:r w:rsidR="007F0A66" w:rsidRPr="007F0A66">
        <w:rPr>
          <w:i/>
        </w:rPr>
        <w:t>Indobenchmark/indobert-base-p2</w:t>
      </w:r>
      <w:r w:rsidR="00EE30A4">
        <w:t>.</w:t>
      </w:r>
      <w:bookmarkStart w:id="234" w:name="_Ref170049909"/>
      <w:bookmarkStart w:id="235" w:name="_Toc172274296"/>
      <w:r w:rsidR="00985F53" w:rsidRPr="00A71B6F">
        <w:t xml:space="preserve"> </w:t>
      </w:r>
    </w:p>
    <w:p w14:paraId="2EEC43D5" w14:textId="39BF1FE6" w:rsidR="0086705A" w:rsidRPr="00013894" w:rsidRDefault="00013894" w:rsidP="00013894">
      <w:pPr>
        <w:pStyle w:val="Caption"/>
        <w:jc w:val="center"/>
        <w:rPr>
          <w:i w:val="0"/>
          <w:color w:val="auto"/>
          <w:sz w:val="24"/>
          <w:szCs w:val="24"/>
        </w:rPr>
      </w:pPr>
      <w:bookmarkStart w:id="236" w:name="_Ref172673591"/>
      <w:bookmarkEnd w:id="234"/>
      <w:r>
        <w:rPr>
          <w:i w:val="0"/>
          <w:color w:val="auto"/>
          <w:sz w:val="24"/>
          <w:szCs w:val="24"/>
        </w:rPr>
        <w:t>Tabel 4.</w:t>
      </w:r>
      <w:r w:rsidRPr="00013894">
        <w:rPr>
          <w:i w:val="0"/>
          <w:color w:val="auto"/>
          <w:sz w:val="24"/>
          <w:szCs w:val="24"/>
        </w:rPr>
        <w:fldChar w:fldCharType="begin"/>
      </w:r>
      <w:r w:rsidRPr="00013894">
        <w:rPr>
          <w:i w:val="0"/>
          <w:color w:val="auto"/>
          <w:sz w:val="24"/>
          <w:szCs w:val="24"/>
        </w:rPr>
        <w:instrText xml:space="preserve"> SEQ Tabel_4. \* ARABIC </w:instrText>
      </w:r>
      <w:r w:rsidRPr="00013894">
        <w:rPr>
          <w:i w:val="0"/>
          <w:color w:val="auto"/>
          <w:sz w:val="24"/>
          <w:szCs w:val="24"/>
        </w:rPr>
        <w:fldChar w:fldCharType="separate"/>
      </w:r>
      <w:r w:rsidR="007924A3">
        <w:rPr>
          <w:i w:val="0"/>
          <w:noProof/>
          <w:color w:val="auto"/>
          <w:sz w:val="24"/>
          <w:szCs w:val="24"/>
        </w:rPr>
        <w:t>4</w:t>
      </w:r>
      <w:r w:rsidRPr="00013894">
        <w:rPr>
          <w:i w:val="0"/>
          <w:color w:val="auto"/>
          <w:sz w:val="24"/>
          <w:szCs w:val="24"/>
        </w:rPr>
        <w:fldChar w:fldCharType="end"/>
      </w:r>
      <w:bookmarkEnd w:id="236"/>
      <w:r w:rsidRPr="00013894">
        <w:rPr>
          <w:i w:val="0"/>
          <w:color w:val="auto"/>
          <w:sz w:val="24"/>
          <w:szCs w:val="24"/>
        </w:rPr>
        <w:t xml:space="preserve"> Nilai label tertinggi dan terendah Fold 1</w:t>
      </w:r>
      <w:bookmarkEnd w:id="235"/>
    </w:p>
    <w:tbl>
      <w:tblPr>
        <w:tblStyle w:val="TableGrid"/>
        <w:tblW w:w="0" w:type="auto"/>
        <w:tblLook w:val="04A0" w:firstRow="1" w:lastRow="0" w:firstColumn="1" w:lastColumn="0" w:noHBand="0" w:noVBand="1"/>
      </w:tblPr>
      <w:tblGrid>
        <w:gridCol w:w="1585"/>
        <w:gridCol w:w="1585"/>
        <w:gridCol w:w="1586"/>
        <w:gridCol w:w="1586"/>
        <w:gridCol w:w="1586"/>
      </w:tblGrid>
      <w:tr w:rsidR="0086705A" w:rsidRPr="00703FF4" w14:paraId="361A808C" w14:textId="77777777" w:rsidTr="008A06FD">
        <w:tc>
          <w:tcPr>
            <w:tcW w:w="1585" w:type="dxa"/>
            <w:vMerge w:val="restart"/>
            <w:shd w:val="clear" w:color="auto" w:fill="E7E6E6" w:themeFill="background2"/>
            <w:vAlign w:val="center"/>
          </w:tcPr>
          <w:p w14:paraId="38F30D62" w14:textId="77777777" w:rsidR="0086705A" w:rsidRPr="00703FF4" w:rsidRDefault="0086705A" w:rsidP="008A06FD">
            <w:pPr>
              <w:spacing w:line="240" w:lineRule="auto"/>
              <w:jc w:val="center"/>
              <w:rPr>
                <w:sz w:val="20"/>
                <w:szCs w:val="20"/>
              </w:rPr>
            </w:pPr>
            <w:r w:rsidRPr="00703FF4">
              <w:rPr>
                <w:b/>
                <w:sz w:val="20"/>
                <w:szCs w:val="20"/>
              </w:rPr>
              <w:t>Metrik</w:t>
            </w:r>
            <w:r>
              <w:rPr>
                <w:b/>
                <w:sz w:val="20"/>
                <w:szCs w:val="20"/>
              </w:rPr>
              <w:t xml:space="preserve"> Evaluasi</w:t>
            </w:r>
          </w:p>
        </w:tc>
        <w:tc>
          <w:tcPr>
            <w:tcW w:w="3171" w:type="dxa"/>
            <w:gridSpan w:val="2"/>
            <w:shd w:val="clear" w:color="auto" w:fill="E7E6E6" w:themeFill="background2"/>
            <w:vAlign w:val="center"/>
          </w:tcPr>
          <w:p w14:paraId="5F553B9F" w14:textId="77777777" w:rsidR="0086705A" w:rsidRPr="00703FF4" w:rsidRDefault="0086705A" w:rsidP="008A06FD">
            <w:pPr>
              <w:spacing w:line="240" w:lineRule="auto"/>
              <w:jc w:val="center"/>
              <w:rPr>
                <w:sz w:val="20"/>
                <w:szCs w:val="20"/>
              </w:rPr>
            </w:pPr>
            <w:r w:rsidRPr="00703FF4">
              <w:rPr>
                <w:b/>
                <w:i/>
                <w:sz w:val="20"/>
                <w:szCs w:val="20"/>
              </w:rPr>
              <w:t>Indolem/indobert-base-uncased</w:t>
            </w:r>
          </w:p>
        </w:tc>
        <w:tc>
          <w:tcPr>
            <w:tcW w:w="3172" w:type="dxa"/>
            <w:gridSpan w:val="2"/>
            <w:shd w:val="clear" w:color="auto" w:fill="E7E6E6" w:themeFill="background2"/>
            <w:vAlign w:val="center"/>
          </w:tcPr>
          <w:p w14:paraId="63DD267D" w14:textId="77777777" w:rsidR="0086705A" w:rsidRPr="00703FF4" w:rsidRDefault="0086705A" w:rsidP="008A06FD">
            <w:pPr>
              <w:spacing w:line="240" w:lineRule="auto"/>
              <w:jc w:val="center"/>
              <w:rPr>
                <w:sz w:val="20"/>
                <w:szCs w:val="20"/>
              </w:rPr>
            </w:pPr>
            <w:r w:rsidRPr="00703FF4">
              <w:rPr>
                <w:b/>
                <w:i/>
                <w:sz w:val="20"/>
                <w:szCs w:val="20"/>
              </w:rPr>
              <w:t>Indobenchmark/indobert-base-p2</w:t>
            </w:r>
          </w:p>
        </w:tc>
      </w:tr>
      <w:tr w:rsidR="0086705A" w:rsidRPr="00703FF4" w14:paraId="71FC35E3" w14:textId="77777777" w:rsidTr="008A06FD">
        <w:tc>
          <w:tcPr>
            <w:tcW w:w="1585" w:type="dxa"/>
            <w:vMerge/>
            <w:shd w:val="clear" w:color="auto" w:fill="E7E6E6" w:themeFill="background2"/>
            <w:vAlign w:val="center"/>
          </w:tcPr>
          <w:p w14:paraId="31C24D5B" w14:textId="77777777" w:rsidR="0086705A" w:rsidRPr="00703FF4" w:rsidRDefault="0086705A" w:rsidP="008A06FD">
            <w:pPr>
              <w:spacing w:line="240" w:lineRule="auto"/>
              <w:jc w:val="center"/>
              <w:rPr>
                <w:sz w:val="20"/>
                <w:szCs w:val="20"/>
              </w:rPr>
            </w:pPr>
          </w:p>
        </w:tc>
        <w:tc>
          <w:tcPr>
            <w:tcW w:w="1585" w:type="dxa"/>
            <w:shd w:val="clear" w:color="auto" w:fill="E7E6E6" w:themeFill="background2"/>
            <w:vAlign w:val="center"/>
          </w:tcPr>
          <w:p w14:paraId="061E7561" w14:textId="77777777" w:rsidR="0086705A" w:rsidRPr="00703FF4" w:rsidRDefault="0086705A" w:rsidP="008A06FD">
            <w:pPr>
              <w:spacing w:line="240" w:lineRule="auto"/>
              <w:jc w:val="center"/>
              <w:rPr>
                <w:sz w:val="20"/>
                <w:szCs w:val="20"/>
              </w:rPr>
            </w:pPr>
            <w:r w:rsidRPr="00703FF4">
              <w:rPr>
                <w:b/>
                <w:sz w:val="20"/>
                <w:szCs w:val="20"/>
              </w:rPr>
              <w:t>Nilai</w:t>
            </w:r>
          </w:p>
        </w:tc>
        <w:tc>
          <w:tcPr>
            <w:tcW w:w="1586" w:type="dxa"/>
            <w:shd w:val="clear" w:color="auto" w:fill="E7E6E6" w:themeFill="background2"/>
            <w:vAlign w:val="center"/>
          </w:tcPr>
          <w:p w14:paraId="5989AB21" w14:textId="77777777" w:rsidR="0086705A" w:rsidRPr="00703FF4" w:rsidRDefault="0086705A" w:rsidP="008A06FD">
            <w:pPr>
              <w:spacing w:line="240" w:lineRule="auto"/>
              <w:jc w:val="center"/>
              <w:rPr>
                <w:sz w:val="20"/>
                <w:szCs w:val="20"/>
              </w:rPr>
            </w:pPr>
            <w:r w:rsidRPr="00703FF4">
              <w:rPr>
                <w:b/>
                <w:sz w:val="20"/>
                <w:szCs w:val="20"/>
              </w:rPr>
              <w:t>Label</w:t>
            </w:r>
          </w:p>
        </w:tc>
        <w:tc>
          <w:tcPr>
            <w:tcW w:w="1586" w:type="dxa"/>
            <w:shd w:val="clear" w:color="auto" w:fill="E7E6E6" w:themeFill="background2"/>
            <w:vAlign w:val="center"/>
          </w:tcPr>
          <w:p w14:paraId="1177073A" w14:textId="77777777" w:rsidR="0086705A" w:rsidRPr="00703FF4" w:rsidRDefault="0086705A" w:rsidP="008A06FD">
            <w:pPr>
              <w:spacing w:line="240" w:lineRule="auto"/>
              <w:jc w:val="center"/>
              <w:rPr>
                <w:sz w:val="20"/>
                <w:szCs w:val="20"/>
              </w:rPr>
            </w:pPr>
            <w:r w:rsidRPr="00703FF4">
              <w:rPr>
                <w:b/>
                <w:sz w:val="20"/>
                <w:szCs w:val="20"/>
              </w:rPr>
              <w:t>Nilai</w:t>
            </w:r>
          </w:p>
        </w:tc>
        <w:tc>
          <w:tcPr>
            <w:tcW w:w="1586" w:type="dxa"/>
            <w:shd w:val="clear" w:color="auto" w:fill="E7E6E6" w:themeFill="background2"/>
            <w:vAlign w:val="center"/>
          </w:tcPr>
          <w:p w14:paraId="1E5D07AD" w14:textId="77777777" w:rsidR="0086705A" w:rsidRPr="00703FF4" w:rsidRDefault="0086705A" w:rsidP="008A06FD">
            <w:pPr>
              <w:spacing w:line="240" w:lineRule="auto"/>
              <w:jc w:val="center"/>
              <w:rPr>
                <w:sz w:val="20"/>
                <w:szCs w:val="20"/>
              </w:rPr>
            </w:pPr>
            <w:r w:rsidRPr="00703FF4">
              <w:rPr>
                <w:b/>
                <w:sz w:val="20"/>
                <w:szCs w:val="20"/>
              </w:rPr>
              <w:t>Label</w:t>
            </w:r>
          </w:p>
        </w:tc>
      </w:tr>
      <w:tr w:rsidR="0086705A" w:rsidRPr="00703FF4" w14:paraId="1561FB41" w14:textId="77777777" w:rsidTr="008A06FD">
        <w:tc>
          <w:tcPr>
            <w:tcW w:w="1585" w:type="dxa"/>
            <w:vMerge/>
            <w:shd w:val="clear" w:color="auto" w:fill="E7E6E6" w:themeFill="background2"/>
            <w:vAlign w:val="center"/>
          </w:tcPr>
          <w:p w14:paraId="73AC2E96" w14:textId="77777777" w:rsidR="0086705A" w:rsidRPr="00703FF4" w:rsidRDefault="0086705A" w:rsidP="008A06FD">
            <w:pPr>
              <w:spacing w:line="240" w:lineRule="auto"/>
              <w:jc w:val="center"/>
              <w:rPr>
                <w:b/>
                <w:sz w:val="20"/>
                <w:szCs w:val="20"/>
              </w:rPr>
            </w:pPr>
          </w:p>
        </w:tc>
        <w:tc>
          <w:tcPr>
            <w:tcW w:w="3171" w:type="dxa"/>
            <w:gridSpan w:val="2"/>
            <w:shd w:val="clear" w:color="auto" w:fill="E7E6E6" w:themeFill="background2"/>
            <w:vAlign w:val="center"/>
          </w:tcPr>
          <w:p w14:paraId="2F842AB4" w14:textId="77777777" w:rsidR="0086705A" w:rsidRPr="00703FF4" w:rsidRDefault="0086705A" w:rsidP="008A06FD">
            <w:pPr>
              <w:spacing w:line="240" w:lineRule="auto"/>
              <w:jc w:val="center"/>
              <w:rPr>
                <w:b/>
                <w:sz w:val="20"/>
                <w:szCs w:val="20"/>
              </w:rPr>
            </w:pPr>
            <w:r w:rsidRPr="00703FF4">
              <w:rPr>
                <w:b/>
                <w:sz w:val="20"/>
                <w:szCs w:val="20"/>
              </w:rPr>
              <w:t>Nilai Tertinggi</w:t>
            </w:r>
          </w:p>
        </w:tc>
        <w:tc>
          <w:tcPr>
            <w:tcW w:w="3172" w:type="dxa"/>
            <w:gridSpan w:val="2"/>
            <w:shd w:val="clear" w:color="auto" w:fill="E7E6E6" w:themeFill="background2"/>
            <w:vAlign w:val="center"/>
          </w:tcPr>
          <w:p w14:paraId="7C66F8C1" w14:textId="77777777" w:rsidR="0086705A" w:rsidRPr="00703FF4" w:rsidRDefault="0086705A" w:rsidP="008A06FD">
            <w:pPr>
              <w:spacing w:line="240" w:lineRule="auto"/>
              <w:jc w:val="center"/>
              <w:rPr>
                <w:sz w:val="20"/>
                <w:szCs w:val="20"/>
              </w:rPr>
            </w:pPr>
            <w:r w:rsidRPr="00703FF4">
              <w:rPr>
                <w:b/>
                <w:sz w:val="20"/>
                <w:szCs w:val="20"/>
              </w:rPr>
              <w:t>Nilai Tertinggi</w:t>
            </w:r>
          </w:p>
        </w:tc>
      </w:tr>
      <w:tr w:rsidR="001D19D5" w:rsidRPr="00703FF4" w14:paraId="1A98576E" w14:textId="77777777" w:rsidTr="008A06FD">
        <w:tc>
          <w:tcPr>
            <w:tcW w:w="1585" w:type="dxa"/>
            <w:vAlign w:val="center"/>
          </w:tcPr>
          <w:p w14:paraId="6AF098E5" w14:textId="77777777" w:rsidR="001D19D5" w:rsidRPr="00703FF4" w:rsidRDefault="001D19D5" w:rsidP="001D19D5">
            <w:pPr>
              <w:spacing w:line="240" w:lineRule="auto"/>
              <w:jc w:val="center"/>
              <w:rPr>
                <w:sz w:val="20"/>
                <w:szCs w:val="20"/>
              </w:rPr>
            </w:pPr>
            <w:r w:rsidRPr="00703FF4">
              <w:rPr>
                <w:sz w:val="20"/>
                <w:szCs w:val="20"/>
              </w:rPr>
              <w:t>Presisi</w:t>
            </w:r>
          </w:p>
        </w:tc>
        <w:tc>
          <w:tcPr>
            <w:tcW w:w="1585" w:type="dxa"/>
            <w:vAlign w:val="center"/>
          </w:tcPr>
          <w:p w14:paraId="2B267072" w14:textId="54008CF2" w:rsidR="001D19D5" w:rsidRPr="00703FF4" w:rsidRDefault="001D19D5" w:rsidP="001D19D5">
            <w:pPr>
              <w:spacing w:line="240" w:lineRule="auto"/>
              <w:jc w:val="center"/>
              <w:rPr>
                <w:sz w:val="20"/>
                <w:szCs w:val="20"/>
              </w:rPr>
            </w:pPr>
            <w:r w:rsidRPr="00703FF4">
              <w:rPr>
                <w:sz w:val="20"/>
                <w:szCs w:val="20"/>
              </w:rPr>
              <w:t>0,988</w:t>
            </w:r>
          </w:p>
        </w:tc>
        <w:tc>
          <w:tcPr>
            <w:tcW w:w="1586" w:type="dxa"/>
            <w:vAlign w:val="center"/>
          </w:tcPr>
          <w:p w14:paraId="7CB48493" w14:textId="77777777" w:rsidR="001D19D5" w:rsidRPr="00703FF4" w:rsidRDefault="001D19D5" w:rsidP="001D19D5">
            <w:pPr>
              <w:spacing w:line="240" w:lineRule="auto"/>
              <w:jc w:val="center"/>
              <w:rPr>
                <w:sz w:val="20"/>
                <w:szCs w:val="20"/>
              </w:rPr>
            </w:pPr>
            <w:r w:rsidRPr="00703FF4">
              <w:rPr>
                <w:sz w:val="20"/>
                <w:szCs w:val="20"/>
              </w:rPr>
              <w:t>B_TIMV</w:t>
            </w:r>
          </w:p>
        </w:tc>
        <w:tc>
          <w:tcPr>
            <w:tcW w:w="1586" w:type="dxa"/>
            <w:vAlign w:val="center"/>
          </w:tcPr>
          <w:p w14:paraId="344F0054" w14:textId="6517F204" w:rsidR="001D19D5" w:rsidRPr="00703FF4" w:rsidRDefault="001D19D5" w:rsidP="001D19D5">
            <w:pPr>
              <w:spacing w:line="240" w:lineRule="auto"/>
              <w:jc w:val="center"/>
              <w:rPr>
                <w:sz w:val="20"/>
                <w:szCs w:val="20"/>
              </w:rPr>
            </w:pPr>
            <w:r w:rsidRPr="00703FF4">
              <w:rPr>
                <w:sz w:val="20"/>
                <w:szCs w:val="20"/>
              </w:rPr>
              <w:t>0,975</w:t>
            </w:r>
          </w:p>
        </w:tc>
        <w:tc>
          <w:tcPr>
            <w:tcW w:w="1586" w:type="dxa"/>
            <w:vAlign w:val="center"/>
          </w:tcPr>
          <w:p w14:paraId="55CC52FB" w14:textId="77777777" w:rsidR="001D19D5" w:rsidRPr="00703FF4" w:rsidRDefault="001D19D5" w:rsidP="001D19D5">
            <w:pPr>
              <w:spacing w:line="240" w:lineRule="auto"/>
              <w:jc w:val="center"/>
              <w:rPr>
                <w:sz w:val="20"/>
                <w:szCs w:val="20"/>
              </w:rPr>
            </w:pPr>
            <w:r w:rsidRPr="00703FF4">
              <w:rPr>
                <w:sz w:val="20"/>
                <w:szCs w:val="20"/>
              </w:rPr>
              <w:t>B_TIMV</w:t>
            </w:r>
          </w:p>
        </w:tc>
      </w:tr>
      <w:tr w:rsidR="001D19D5" w:rsidRPr="00703FF4" w14:paraId="4AE0B004" w14:textId="77777777" w:rsidTr="008A06FD">
        <w:tc>
          <w:tcPr>
            <w:tcW w:w="1585" w:type="dxa"/>
            <w:vAlign w:val="center"/>
          </w:tcPr>
          <w:p w14:paraId="615ECE2E" w14:textId="77777777" w:rsidR="001D19D5" w:rsidRPr="00703FF4" w:rsidRDefault="001D19D5" w:rsidP="001D19D5">
            <w:pPr>
              <w:spacing w:line="240" w:lineRule="auto"/>
              <w:jc w:val="center"/>
              <w:rPr>
                <w:sz w:val="20"/>
                <w:szCs w:val="20"/>
              </w:rPr>
            </w:pPr>
            <w:r w:rsidRPr="00703FF4">
              <w:rPr>
                <w:sz w:val="20"/>
                <w:szCs w:val="20"/>
              </w:rPr>
              <w:t>Recall</w:t>
            </w:r>
          </w:p>
        </w:tc>
        <w:tc>
          <w:tcPr>
            <w:tcW w:w="1585" w:type="dxa"/>
            <w:vAlign w:val="center"/>
          </w:tcPr>
          <w:p w14:paraId="0D18B5E5" w14:textId="1624B245" w:rsidR="001D19D5" w:rsidRPr="00703FF4" w:rsidRDefault="001D19D5" w:rsidP="001D19D5">
            <w:pPr>
              <w:spacing w:line="240" w:lineRule="auto"/>
              <w:jc w:val="center"/>
              <w:rPr>
                <w:sz w:val="20"/>
                <w:szCs w:val="20"/>
              </w:rPr>
            </w:pPr>
            <w:r w:rsidRPr="00703FF4">
              <w:rPr>
                <w:sz w:val="20"/>
                <w:szCs w:val="20"/>
              </w:rPr>
              <w:t>0,970</w:t>
            </w:r>
          </w:p>
        </w:tc>
        <w:tc>
          <w:tcPr>
            <w:tcW w:w="1586" w:type="dxa"/>
            <w:vAlign w:val="center"/>
          </w:tcPr>
          <w:p w14:paraId="0806DD59" w14:textId="77777777" w:rsidR="001D19D5" w:rsidRPr="00703FF4" w:rsidRDefault="001D19D5" w:rsidP="001D19D5">
            <w:pPr>
              <w:spacing w:line="240" w:lineRule="auto"/>
              <w:jc w:val="center"/>
              <w:rPr>
                <w:sz w:val="20"/>
                <w:szCs w:val="20"/>
              </w:rPr>
            </w:pPr>
            <w:r w:rsidRPr="00703FF4">
              <w:rPr>
                <w:sz w:val="20"/>
                <w:szCs w:val="20"/>
              </w:rPr>
              <w:t>I_JUDP</w:t>
            </w:r>
          </w:p>
        </w:tc>
        <w:tc>
          <w:tcPr>
            <w:tcW w:w="1586" w:type="dxa"/>
            <w:vAlign w:val="center"/>
          </w:tcPr>
          <w:p w14:paraId="0A6659EE" w14:textId="0A920BC4" w:rsidR="001D19D5" w:rsidRPr="00703FF4" w:rsidRDefault="001D19D5" w:rsidP="001D19D5">
            <w:pPr>
              <w:spacing w:line="240" w:lineRule="auto"/>
              <w:jc w:val="center"/>
              <w:rPr>
                <w:sz w:val="20"/>
                <w:szCs w:val="20"/>
              </w:rPr>
            </w:pPr>
            <w:r w:rsidRPr="00703FF4">
              <w:rPr>
                <w:sz w:val="20"/>
                <w:szCs w:val="20"/>
              </w:rPr>
              <w:t>0,970</w:t>
            </w:r>
          </w:p>
        </w:tc>
        <w:tc>
          <w:tcPr>
            <w:tcW w:w="1586" w:type="dxa"/>
            <w:vAlign w:val="center"/>
          </w:tcPr>
          <w:p w14:paraId="1394B497" w14:textId="77777777" w:rsidR="001D19D5" w:rsidRPr="00703FF4" w:rsidRDefault="001D19D5" w:rsidP="001D19D5">
            <w:pPr>
              <w:spacing w:line="240" w:lineRule="auto"/>
              <w:jc w:val="center"/>
              <w:rPr>
                <w:sz w:val="20"/>
                <w:szCs w:val="20"/>
              </w:rPr>
            </w:pPr>
            <w:r w:rsidRPr="00703FF4">
              <w:rPr>
                <w:sz w:val="20"/>
                <w:szCs w:val="20"/>
              </w:rPr>
              <w:t>I_JUDP</w:t>
            </w:r>
          </w:p>
        </w:tc>
      </w:tr>
      <w:tr w:rsidR="001D19D5" w:rsidRPr="00703FF4" w14:paraId="33B3C77A" w14:textId="77777777" w:rsidTr="008A06FD">
        <w:tc>
          <w:tcPr>
            <w:tcW w:w="1585" w:type="dxa"/>
            <w:vAlign w:val="center"/>
          </w:tcPr>
          <w:p w14:paraId="28CD54E8" w14:textId="77777777" w:rsidR="001D19D5" w:rsidRPr="00703FF4" w:rsidRDefault="001D19D5" w:rsidP="001D19D5">
            <w:pPr>
              <w:spacing w:line="240" w:lineRule="auto"/>
              <w:jc w:val="center"/>
              <w:rPr>
                <w:sz w:val="20"/>
                <w:szCs w:val="20"/>
              </w:rPr>
            </w:pPr>
            <w:r w:rsidRPr="00703FF4">
              <w:rPr>
                <w:sz w:val="20"/>
                <w:szCs w:val="20"/>
              </w:rPr>
              <w:t>F1-Score</w:t>
            </w:r>
          </w:p>
        </w:tc>
        <w:tc>
          <w:tcPr>
            <w:tcW w:w="1585" w:type="dxa"/>
            <w:vAlign w:val="center"/>
          </w:tcPr>
          <w:p w14:paraId="683F1EBF" w14:textId="296C252F" w:rsidR="001D19D5" w:rsidRPr="00703FF4" w:rsidRDefault="001D19D5" w:rsidP="001D19D5">
            <w:pPr>
              <w:spacing w:line="240" w:lineRule="auto"/>
              <w:jc w:val="center"/>
              <w:rPr>
                <w:sz w:val="20"/>
                <w:szCs w:val="20"/>
              </w:rPr>
            </w:pPr>
            <w:r w:rsidRPr="00703FF4">
              <w:rPr>
                <w:sz w:val="20"/>
                <w:szCs w:val="20"/>
              </w:rPr>
              <w:t>0,977</w:t>
            </w:r>
          </w:p>
        </w:tc>
        <w:tc>
          <w:tcPr>
            <w:tcW w:w="1586" w:type="dxa"/>
            <w:vAlign w:val="center"/>
          </w:tcPr>
          <w:p w14:paraId="588B76C1" w14:textId="77777777" w:rsidR="001D19D5" w:rsidRPr="00703FF4" w:rsidRDefault="001D19D5" w:rsidP="001D19D5">
            <w:pPr>
              <w:spacing w:line="240" w:lineRule="auto"/>
              <w:jc w:val="center"/>
              <w:rPr>
                <w:sz w:val="20"/>
                <w:szCs w:val="20"/>
              </w:rPr>
            </w:pPr>
            <w:r w:rsidRPr="00703FF4">
              <w:rPr>
                <w:sz w:val="20"/>
                <w:szCs w:val="20"/>
              </w:rPr>
              <w:t>I_JUDP</w:t>
            </w:r>
          </w:p>
        </w:tc>
        <w:tc>
          <w:tcPr>
            <w:tcW w:w="1586" w:type="dxa"/>
            <w:vAlign w:val="center"/>
          </w:tcPr>
          <w:p w14:paraId="79579D21" w14:textId="0B441921" w:rsidR="001D19D5" w:rsidRPr="00703FF4" w:rsidRDefault="001D19D5" w:rsidP="001D19D5">
            <w:pPr>
              <w:spacing w:line="240" w:lineRule="auto"/>
              <w:jc w:val="center"/>
              <w:rPr>
                <w:sz w:val="20"/>
                <w:szCs w:val="20"/>
              </w:rPr>
            </w:pPr>
            <w:r w:rsidRPr="00703FF4">
              <w:rPr>
                <w:sz w:val="20"/>
                <w:szCs w:val="20"/>
              </w:rPr>
              <w:t>0,955</w:t>
            </w:r>
          </w:p>
        </w:tc>
        <w:tc>
          <w:tcPr>
            <w:tcW w:w="1586" w:type="dxa"/>
            <w:vAlign w:val="center"/>
          </w:tcPr>
          <w:p w14:paraId="31340515" w14:textId="77777777" w:rsidR="001D19D5" w:rsidRPr="00703FF4" w:rsidRDefault="001D19D5" w:rsidP="001D19D5">
            <w:pPr>
              <w:spacing w:line="240" w:lineRule="auto"/>
              <w:jc w:val="center"/>
              <w:rPr>
                <w:sz w:val="20"/>
                <w:szCs w:val="20"/>
              </w:rPr>
            </w:pPr>
            <w:r w:rsidRPr="00703FF4">
              <w:rPr>
                <w:sz w:val="20"/>
                <w:szCs w:val="20"/>
              </w:rPr>
              <w:t>I_JUDP</w:t>
            </w:r>
          </w:p>
        </w:tc>
      </w:tr>
      <w:tr w:rsidR="0086705A" w:rsidRPr="00703FF4" w14:paraId="1E9CD464" w14:textId="77777777" w:rsidTr="008A06FD">
        <w:tc>
          <w:tcPr>
            <w:tcW w:w="1585" w:type="dxa"/>
            <w:shd w:val="clear" w:color="auto" w:fill="E7E6E6" w:themeFill="background2"/>
            <w:vAlign w:val="center"/>
          </w:tcPr>
          <w:p w14:paraId="12F86CCA" w14:textId="77777777" w:rsidR="0086705A" w:rsidRPr="00703FF4" w:rsidRDefault="0086705A" w:rsidP="008A06FD">
            <w:pPr>
              <w:spacing w:line="240" w:lineRule="auto"/>
              <w:jc w:val="center"/>
              <w:rPr>
                <w:sz w:val="20"/>
                <w:szCs w:val="20"/>
              </w:rPr>
            </w:pPr>
          </w:p>
        </w:tc>
        <w:tc>
          <w:tcPr>
            <w:tcW w:w="3171" w:type="dxa"/>
            <w:gridSpan w:val="2"/>
            <w:shd w:val="clear" w:color="auto" w:fill="E7E6E6" w:themeFill="background2"/>
            <w:vAlign w:val="center"/>
          </w:tcPr>
          <w:p w14:paraId="5F723036" w14:textId="77777777" w:rsidR="0086705A" w:rsidRPr="00703FF4" w:rsidRDefault="0086705A" w:rsidP="008A06FD">
            <w:pPr>
              <w:spacing w:line="240" w:lineRule="auto"/>
              <w:jc w:val="center"/>
              <w:rPr>
                <w:sz w:val="20"/>
                <w:szCs w:val="20"/>
              </w:rPr>
            </w:pPr>
            <w:r w:rsidRPr="00703FF4">
              <w:rPr>
                <w:b/>
                <w:sz w:val="20"/>
                <w:szCs w:val="20"/>
              </w:rPr>
              <w:t>Nilai Terendah</w:t>
            </w:r>
          </w:p>
        </w:tc>
        <w:tc>
          <w:tcPr>
            <w:tcW w:w="3172" w:type="dxa"/>
            <w:gridSpan w:val="2"/>
            <w:shd w:val="clear" w:color="auto" w:fill="E7E6E6" w:themeFill="background2"/>
            <w:vAlign w:val="center"/>
          </w:tcPr>
          <w:p w14:paraId="3AB0759D" w14:textId="77777777" w:rsidR="0086705A" w:rsidRPr="00703FF4" w:rsidRDefault="0086705A" w:rsidP="008A06FD">
            <w:pPr>
              <w:spacing w:line="240" w:lineRule="auto"/>
              <w:jc w:val="center"/>
              <w:rPr>
                <w:sz w:val="20"/>
                <w:szCs w:val="20"/>
              </w:rPr>
            </w:pPr>
            <w:r w:rsidRPr="00703FF4">
              <w:rPr>
                <w:b/>
                <w:sz w:val="20"/>
                <w:szCs w:val="20"/>
              </w:rPr>
              <w:t>Nilai Terendah</w:t>
            </w:r>
          </w:p>
        </w:tc>
      </w:tr>
      <w:tr w:rsidR="001D19D5" w:rsidRPr="00703FF4" w14:paraId="0EADE979" w14:textId="77777777" w:rsidTr="008A06FD">
        <w:tc>
          <w:tcPr>
            <w:tcW w:w="1585" w:type="dxa"/>
          </w:tcPr>
          <w:p w14:paraId="018CB754" w14:textId="77777777" w:rsidR="001D19D5" w:rsidRPr="00703FF4" w:rsidRDefault="001D19D5" w:rsidP="001D19D5">
            <w:pPr>
              <w:spacing w:line="240" w:lineRule="auto"/>
              <w:jc w:val="center"/>
              <w:rPr>
                <w:sz w:val="20"/>
                <w:szCs w:val="20"/>
              </w:rPr>
            </w:pPr>
            <w:r w:rsidRPr="00703FF4">
              <w:rPr>
                <w:sz w:val="20"/>
                <w:szCs w:val="20"/>
              </w:rPr>
              <w:t>Presisi</w:t>
            </w:r>
          </w:p>
        </w:tc>
        <w:tc>
          <w:tcPr>
            <w:tcW w:w="1585" w:type="dxa"/>
          </w:tcPr>
          <w:p w14:paraId="0E61D16F" w14:textId="632F01BB" w:rsidR="001D19D5" w:rsidRPr="00703FF4" w:rsidRDefault="001D19D5" w:rsidP="001D19D5">
            <w:pPr>
              <w:spacing w:line="240" w:lineRule="auto"/>
              <w:jc w:val="center"/>
              <w:rPr>
                <w:sz w:val="20"/>
                <w:szCs w:val="20"/>
              </w:rPr>
            </w:pPr>
            <w:r w:rsidRPr="00703FF4">
              <w:rPr>
                <w:sz w:val="20"/>
                <w:szCs w:val="20"/>
              </w:rPr>
              <w:t>0,644</w:t>
            </w:r>
          </w:p>
        </w:tc>
        <w:tc>
          <w:tcPr>
            <w:tcW w:w="1586" w:type="dxa"/>
          </w:tcPr>
          <w:p w14:paraId="59AC407A" w14:textId="77777777" w:rsidR="001D19D5" w:rsidRPr="00703FF4" w:rsidRDefault="001D19D5" w:rsidP="001D19D5">
            <w:pPr>
              <w:spacing w:line="240" w:lineRule="auto"/>
              <w:jc w:val="center"/>
              <w:rPr>
                <w:sz w:val="20"/>
                <w:szCs w:val="20"/>
              </w:rPr>
            </w:pPr>
            <w:r w:rsidRPr="00703FF4">
              <w:rPr>
                <w:sz w:val="20"/>
                <w:szCs w:val="20"/>
              </w:rPr>
              <w:t>B_REGI</w:t>
            </w:r>
          </w:p>
        </w:tc>
        <w:tc>
          <w:tcPr>
            <w:tcW w:w="1586" w:type="dxa"/>
            <w:vAlign w:val="center"/>
          </w:tcPr>
          <w:p w14:paraId="403273A8" w14:textId="4C93547B" w:rsidR="001D19D5" w:rsidRPr="00703FF4" w:rsidRDefault="001D19D5" w:rsidP="001D19D5">
            <w:pPr>
              <w:spacing w:line="240" w:lineRule="auto"/>
              <w:jc w:val="center"/>
              <w:rPr>
                <w:sz w:val="20"/>
                <w:szCs w:val="20"/>
              </w:rPr>
            </w:pPr>
            <w:r w:rsidRPr="00703FF4">
              <w:rPr>
                <w:sz w:val="20"/>
                <w:szCs w:val="20"/>
              </w:rPr>
              <w:t>0,500</w:t>
            </w:r>
          </w:p>
        </w:tc>
        <w:tc>
          <w:tcPr>
            <w:tcW w:w="1586" w:type="dxa"/>
            <w:vAlign w:val="center"/>
          </w:tcPr>
          <w:p w14:paraId="6A8BC267" w14:textId="77777777" w:rsidR="001D19D5" w:rsidRPr="00703FF4" w:rsidRDefault="001D19D5" w:rsidP="001D19D5">
            <w:pPr>
              <w:spacing w:line="240" w:lineRule="auto"/>
              <w:jc w:val="center"/>
              <w:rPr>
                <w:sz w:val="20"/>
                <w:szCs w:val="20"/>
              </w:rPr>
            </w:pPr>
            <w:r w:rsidRPr="00703FF4">
              <w:rPr>
                <w:sz w:val="20"/>
                <w:szCs w:val="20"/>
              </w:rPr>
              <w:t>B_REGI</w:t>
            </w:r>
          </w:p>
        </w:tc>
      </w:tr>
      <w:tr w:rsidR="001D19D5" w:rsidRPr="00703FF4" w14:paraId="0614686A" w14:textId="77777777" w:rsidTr="008A06FD">
        <w:tc>
          <w:tcPr>
            <w:tcW w:w="1585" w:type="dxa"/>
          </w:tcPr>
          <w:p w14:paraId="40E28AB1" w14:textId="77777777" w:rsidR="001D19D5" w:rsidRPr="00703FF4" w:rsidRDefault="001D19D5" w:rsidP="001D19D5">
            <w:pPr>
              <w:spacing w:line="240" w:lineRule="auto"/>
              <w:jc w:val="center"/>
              <w:rPr>
                <w:sz w:val="20"/>
                <w:szCs w:val="20"/>
              </w:rPr>
            </w:pPr>
            <w:r w:rsidRPr="00703FF4">
              <w:rPr>
                <w:sz w:val="20"/>
                <w:szCs w:val="20"/>
              </w:rPr>
              <w:t>Recall</w:t>
            </w:r>
          </w:p>
        </w:tc>
        <w:tc>
          <w:tcPr>
            <w:tcW w:w="1585" w:type="dxa"/>
          </w:tcPr>
          <w:p w14:paraId="4DEF89EF" w14:textId="5D07467F" w:rsidR="001D19D5" w:rsidRPr="00703FF4" w:rsidRDefault="001D19D5" w:rsidP="001D19D5">
            <w:pPr>
              <w:spacing w:line="240" w:lineRule="auto"/>
              <w:jc w:val="center"/>
              <w:rPr>
                <w:sz w:val="20"/>
                <w:szCs w:val="20"/>
              </w:rPr>
            </w:pPr>
            <w:r w:rsidRPr="00703FF4">
              <w:rPr>
                <w:sz w:val="20"/>
                <w:szCs w:val="20"/>
              </w:rPr>
              <w:t>0,185</w:t>
            </w:r>
          </w:p>
        </w:tc>
        <w:tc>
          <w:tcPr>
            <w:tcW w:w="1586" w:type="dxa"/>
          </w:tcPr>
          <w:p w14:paraId="798B634C" w14:textId="77777777" w:rsidR="001D19D5" w:rsidRPr="00703FF4" w:rsidRDefault="001D19D5" w:rsidP="001D19D5">
            <w:pPr>
              <w:spacing w:line="240" w:lineRule="auto"/>
              <w:jc w:val="center"/>
              <w:rPr>
                <w:sz w:val="20"/>
                <w:szCs w:val="20"/>
              </w:rPr>
            </w:pPr>
            <w:r w:rsidRPr="00703FF4">
              <w:rPr>
                <w:sz w:val="20"/>
                <w:szCs w:val="20"/>
              </w:rPr>
              <w:t>B_PROS</w:t>
            </w:r>
          </w:p>
        </w:tc>
        <w:tc>
          <w:tcPr>
            <w:tcW w:w="1586" w:type="dxa"/>
            <w:vAlign w:val="center"/>
          </w:tcPr>
          <w:p w14:paraId="736D53C4" w14:textId="29E7CD7A" w:rsidR="001D19D5" w:rsidRPr="00703FF4" w:rsidRDefault="001D19D5" w:rsidP="001D19D5">
            <w:pPr>
              <w:spacing w:line="240" w:lineRule="auto"/>
              <w:jc w:val="center"/>
              <w:rPr>
                <w:sz w:val="20"/>
                <w:szCs w:val="20"/>
              </w:rPr>
            </w:pPr>
            <w:r w:rsidRPr="00703FF4">
              <w:rPr>
                <w:sz w:val="20"/>
                <w:szCs w:val="20"/>
              </w:rPr>
              <w:t>0,247</w:t>
            </w:r>
          </w:p>
        </w:tc>
        <w:tc>
          <w:tcPr>
            <w:tcW w:w="1586" w:type="dxa"/>
            <w:vAlign w:val="center"/>
          </w:tcPr>
          <w:p w14:paraId="44337B77" w14:textId="77777777" w:rsidR="001D19D5" w:rsidRPr="00703FF4" w:rsidRDefault="001D19D5" w:rsidP="001D19D5">
            <w:pPr>
              <w:spacing w:line="240" w:lineRule="auto"/>
              <w:jc w:val="center"/>
              <w:rPr>
                <w:sz w:val="20"/>
                <w:szCs w:val="20"/>
              </w:rPr>
            </w:pPr>
            <w:r w:rsidRPr="00703FF4">
              <w:rPr>
                <w:sz w:val="20"/>
                <w:szCs w:val="20"/>
              </w:rPr>
              <w:t>B_PROS</w:t>
            </w:r>
          </w:p>
        </w:tc>
      </w:tr>
      <w:tr w:rsidR="001D19D5" w:rsidRPr="00703FF4" w14:paraId="60C86D51" w14:textId="77777777" w:rsidTr="008A06FD">
        <w:tc>
          <w:tcPr>
            <w:tcW w:w="1585" w:type="dxa"/>
          </w:tcPr>
          <w:p w14:paraId="57F6585D" w14:textId="77777777" w:rsidR="001D19D5" w:rsidRPr="00703FF4" w:rsidRDefault="001D19D5" w:rsidP="001D19D5">
            <w:pPr>
              <w:spacing w:line="240" w:lineRule="auto"/>
              <w:jc w:val="center"/>
              <w:rPr>
                <w:sz w:val="20"/>
                <w:szCs w:val="20"/>
              </w:rPr>
            </w:pPr>
            <w:r w:rsidRPr="00703FF4">
              <w:rPr>
                <w:sz w:val="20"/>
                <w:szCs w:val="20"/>
              </w:rPr>
              <w:t>F1-Score</w:t>
            </w:r>
          </w:p>
        </w:tc>
        <w:tc>
          <w:tcPr>
            <w:tcW w:w="1585" w:type="dxa"/>
          </w:tcPr>
          <w:p w14:paraId="20A8C7EC" w14:textId="56ECA055" w:rsidR="001D19D5" w:rsidRPr="00703FF4" w:rsidRDefault="001D19D5" w:rsidP="001D19D5">
            <w:pPr>
              <w:spacing w:line="240" w:lineRule="auto"/>
              <w:jc w:val="center"/>
              <w:rPr>
                <w:sz w:val="20"/>
                <w:szCs w:val="20"/>
              </w:rPr>
            </w:pPr>
            <w:r w:rsidRPr="00703FF4">
              <w:rPr>
                <w:sz w:val="20"/>
                <w:szCs w:val="20"/>
              </w:rPr>
              <w:t>0,296</w:t>
            </w:r>
          </w:p>
        </w:tc>
        <w:tc>
          <w:tcPr>
            <w:tcW w:w="1586" w:type="dxa"/>
          </w:tcPr>
          <w:p w14:paraId="060A5DF0" w14:textId="77777777" w:rsidR="001D19D5" w:rsidRPr="00703FF4" w:rsidRDefault="001D19D5" w:rsidP="001D19D5">
            <w:pPr>
              <w:spacing w:line="240" w:lineRule="auto"/>
              <w:jc w:val="center"/>
              <w:rPr>
                <w:sz w:val="20"/>
                <w:szCs w:val="20"/>
              </w:rPr>
            </w:pPr>
            <w:r w:rsidRPr="00703FF4">
              <w:rPr>
                <w:sz w:val="20"/>
                <w:szCs w:val="20"/>
              </w:rPr>
              <w:t>B_PROS</w:t>
            </w:r>
          </w:p>
        </w:tc>
        <w:tc>
          <w:tcPr>
            <w:tcW w:w="1586" w:type="dxa"/>
            <w:vAlign w:val="center"/>
          </w:tcPr>
          <w:p w14:paraId="56C27250" w14:textId="0C54F8C8" w:rsidR="001D19D5" w:rsidRPr="00703FF4" w:rsidRDefault="001D19D5" w:rsidP="001D19D5">
            <w:pPr>
              <w:spacing w:line="240" w:lineRule="auto"/>
              <w:jc w:val="center"/>
              <w:rPr>
                <w:sz w:val="20"/>
                <w:szCs w:val="20"/>
              </w:rPr>
            </w:pPr>
            <w:r w:rsidRPr="00703FF4">
              <w:rPr>
                <w:sz w:val="20"/>
                <w:szCs w:val="20"/>
              </w:rPr>
              <w:t>0,348</w:t>
            </w:r>
          </w:p>
        </w:tc>
        <w:tc>
          <w:tcPr>
            <w:tcW w:w="1586" w:type="dxa"/>
            <w:vAlign w:val="center"/>
          </w:tcPr>
          <w:p w14:paraId="7CA854C1" w14:textId="77777777" w:rsidR="001D19D5" w:rsidRPr="00703FF4" w:rsidRDefault="001D19D5" w:rsidP="001D19D5">
            <w:pPr>
              <w:spacing w:line="240" w:lineRule="auto"/>
              <w:jc w:val="center"/>
              <w:rPr>
                <w:sz w:val="20"/>
                <w:szCs w:val="20"/>
              </w:rPr>
            </w:pPr>
            <w:r w:rsidRPr="00703FF4">
              <w:rPr>
                <w:sz w:val="20"/>
                <w:szCs w:val="20"/>
              </w:rPr>
              <w:t>B_PROS</w:t>
            </w:r>
          </w:p>
        </w:tc>
      </w:tr>
    </w:tbl>
    <w:p w14:paraId="139E6C38" w14:textId="77777777" w:rsidR="0086705A" w:rsidRDefault="0086705A" w:rsidP="0086705A"/>
    <w:p w14:paraId="3BD0DA85" w14:textId="3DCB97BE" w:rsidR="00CD6D72" w:rsidRDefault="0086705A" w:rsidP="0086705A">
      <w:pPr>
        <w:ind w:firstLine="720"/>
      </w:pPr>
      <w:r w:rsidRPr="0086705A">
        <w:t>Namun, terdapat pula beberapa label yang menunjukkan performa rendah pada kedua model.</w:t>
      </w:r>
      <w:r w:rsidR="002B5FFD">
        <w:t xml:space="preserve"> Seperti</w:t>
      </w:r>
      <w:r w:rsidRPr="0086705A">
        <w:t xml:space="preserve"> label B_REGI memiliki nilai presisi terendah dengan 0,644 pada model </w:t>
      </w:r>
      <w:r w:rsidR="007F0A66" w:rsidRPr="007F0A66">
        <w:rPr>
          <w:i/>
        </w:rPr>
        <w:t>Indolem/indobert-base-uncased</w:t>
      </w:r>
      <w:r w:rsidRPr="0086705A">
        <w:t xml:space="preserve"> dan 0,500 pada model </w:t>
      </w:r>
      <w:r w:rsidR="007F0A66" w:rsidRPr="007F0A66">
        <w:rPr>
          <w:i/>
        </w:rPr>
        <w:t>Indobenchmark/indobert-base-p2</w:t>
      </w:r>
      <w:r w:rsidRPr="0086705A">
        <w:t xml:space="preserve">. Sementara itu, label B_PROS menunjukkan nilai recall terendah dengan 0,185 pada model </w:t>
      </w:r>
      <w:r w:rsidR="007F0A66" w:rsidRPr="007F0A66">
        <w:rPr>
          <w:i/>
        </w:rPr>
        <w:t>Indolem/indobert-base-uncased</w:t>
      </w:r>
      <w:r w:rsidRPr="0086705A">
        <w:t xml:space="preserve"> dan 0,247 pada model </w:t>
      </w:r>
      <w:r w:rsidR="007F0A66" w:rsidRPr="007F0A66">
        <w:rPr>
          <w:i/>
        </w:rPr>
        <w:t>Indobenchmark/indobert-base-p2</w:t>
      </w:r>
      <w:r w:rsidRPr="0086705A">
        <w:t xml:space="preserve">. Untuk nilai F1-Score terendah, label B_PROS memperoleh nilai 0,296 pada model </w:t>
      </w:r>
      <w:r w:rsidR="007F0A66" w:rsidRPr="007F0A66">
        <w:rPr>
          <w:i/>
        </w:rPr>
        <w:t>Indolem/indobert-base-uncased</w:t>
      </w:r>
      <w:r w:rsidRPr="0086705A">
        <w:t xml:space="preserve"> dan 0,348 pada model </w:t>
      </w:r>
      <w:r w:rsidR="007F0A66" w:rsidRPr="007F0A66">
        <w:rPr>
          <w:i/>
        </w:rPr>
        <w:t>Indobenchmark/indobert-base-p2</w:t>
      </w:r>
      <w:r w:rsidRPr="0086705A">
        <w:t>.</w:t>
      </w:r>
    </w:p>
    <w:p w14:paraId="4689192F" w14:textId="09A02FA9" w:rsidR="00190493" w:rsidRDefault="00190493" w:rsidP="00190493">
      <w:r>
        <w:rPr>
          <w:noProof/>
        </w:rPr>
        <w:drawing>
          <wp:inline distT="0" distB="0" distL="0" distR="0" wp14:anchorId="6E95C252" wp14:editId="4981F619">
            <wp:extent cx="5040630" cy="2504745"/>
            <wp:effectExtent l="0" t="0" r="7620" b="0"/>
            <wp:docPr id="27" name="Picture 27" descr="C:\Users\Lenovo\AppData\Local\Microsoft\Windows\INetCache\Content.MSO\EB373F9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enovo\AppData\Local\Microsoft\Windows\INetCache\Content.MSO\EB373F93.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0630" cy="2504745"/>
                    </a:xfrm>
                    <a:prstGeom prst="rect">
                      <a:avLst/>
                    </a:prstGeom>
                    <a:noFill/>
                    <a:ln>
                      <a:noFill/>
                    </a:ln>
                  </pic:spPr>
                </pic:pic>
              </a:graphicData>
            </a:graphic>
          </wp:inline>
        </w:drawing>
      </w:r>
    </w:p>
    <w:p w14:paraId="52034560" w14:textId="6ED4B539" w:rsidR="00190493" w:rsidRDefault="00190493" w:rsidP="00190493">
      <w:pPr>
        <w:jc w:val="center"/>
      </w:pPr>
      <w:bookmarkStart w:id="237" w:name="_Ref171667215"/>
      <w:bookmarkStart w:id="238" w:name="_Toc172907874"/>
      <w:r>
        <w:t>Gambar 4.</w:t>
      </w:r>
      <w:fldSimple w:instr=" SEQ Gambar_4. \* ARABIC ">
        <w:r w:rsidR="007924A3">
          <w:rPr>
            <w:noProof/>
          </w:rPr>
          <w:t>8</w:t>
        </w:r>
      </w:fldSimple>
      <w:bookmarkEnd w:id="237"/>
      <w:r>
        <w:t xml:space="preserve"> Diagram Hasil Fold 1</w:t>
      </w:r>
      <w:bookmarkEnd w:id="238"/>
    </w:p>
    <w:p w14:paraId="1791E725" w14:textId="7DBD23A3" w:rsidR="00F1660B" w:rsidRDefault="00F1660B" w:rsidP="00F1660B">
      <w:pPr>
        <w:pStyle w:val="Heading3"/>
      </w:pPr>
      <w:bookmarkStart w:id="239" w:name="_Toc172830761"/>
      <w:r>
        <w:t xml:space="preserve">Hasil </w:t>
      </w:r>
      <w:r w:rsidR="000D360C">
        <w:t xml:space="preserve">Pengujian </w:t>
      </w:r>
      <w:r>
        <w:t>Fold 2</w:t>
      </w:r>
      <w:bookmarkEnd w:id="239"/>
    </w:p>
    <w:p w14:paraId="43012852" w14:textId="4B246AA8" w:rsidR="00985756" w:rsidRPr="00D84024" w:rsidRDefault="00D84024" w:rsidP="00A003B3">
      <w:pPr>
        <w:ind w:firstLine="720"/>
      </w:pPr>
      <w:r>
        <w:t xml:space="preserve">Pada pengujian Fold 2, model </w:t>
      </w:r>
      <w:r w:rsidR="007F0A66" w:rsidRPr="007F0A66">
        <w:rPr>
          <w:i/>
        </w:rPr>
        <w:t>Indolem/indobert-base-uncased</w:t>
      </w:r>
      <w:r>
        <w:t xml:space="preserve"> kembali menunjukkan performa yang lebih unggul dibandingkan dengan model </w:t>
      </w:r>
      <w:r w:rsidR="007F0A66" w:rsidRPr="007F0A66">
        <w:rPr>
          <w:i/>
        </w:rPr>
        <w:t>Indobenchmark/indobert-base-p2</w:t>
      </w:r>
      <w:r>
        <w:t xml:space="preserve">. Hal </w:t>
      </w:r>
      <w:r w:rsidR="00A003B3">
        <w:t>dapat dilihat</w:t>
      </w:r>
      <w:r>
        <w:t xml:space="preserve"> dari rata-rata nilai presisi, recall, dan F1-Score yang lebih tinggi</w:t>
      </w:r>
      <w:r w:rsidR="00A003B3">
        <w:t xml:space="preserve"> terdapat</w:t>
      </w:r>
      <w:r>
        <w:t xml:space="preserve"> pada model </w:t>
      </w:r>
      <w:r w:rsidR="007F0A66" w:rsidRPr="007F0A66">
        <w:rPr>
          <w:i/>
        </w:rPr>
        <w:t>Indolem/indobert-base-uncased</w:t>
      </w:r>
      <w:r>
        <w:t>, sebagaimana terlihat dalam</w:t>
      </w:r>
      <w:r w:rsidR="00A003B3">
        <w:t xml:space="preserve"> </w:t>
      </w:r>
      <w:r w:rsidR="00A003B3" w:rsidRPr="00A003B3">
        <w:fldChar w:fldCharType="begin"/>
      </w:r>
      <w:r w:rsidR="00A003B3" w:rsidRPr="00A003B3">
        <w:instrText xml:space="preserve"> REF _Ref169548426 \h  \* MERGEFORMAT </w:instrText>
      </w:r>
      <w:r w:rsidR="00A003B3" w:rsidRPr="00A003B3">
        <w:fldChar w:fldCharType="separate"/>
      </w:r>
      <w:r w:rsidR="007924A3">
        <w:rPr>
          <w:szCs w:val="24"/>
        </w:rPr>
        <w:t>Tabel 4.</w:t>
      </w:r>
      <w:r w:rsidR="007924A3" w:rsidRPr="007924A3">
        <w:rPr>
          <w:szCs w:val="24"/>
        </w:rPr>
        <w:t>5</w:t>
      </w:r>
      <w:r w:rsidR="00A003B3" w:rsidRPr="00A003B3">
        <w:fldChar w:fldCharType="end"/>
      </w:r>
      <w:r w:rsidR="00A003B3">
        <w:t>.</w:t>
      </w:r>
      <w:r w:rsidR="000314A1" w:rsidRPr="00D84024">
        <w:t xml:space="preserve"> </w:t>
      </w:r>
    </w:p>
    <w:p w14:paraId="39F278F7" w14:textId="2C941BEA" w:rsidR="00F1660B" w:rsidRDefault="00F1660B" w:rsidP="00F1660B">
      <w:pPr>
        <w:pStyle w:val="Caption"/>
        <w:jc w:val="center"/>
        <w:rPr>
          <w:i w:val="0"/>
          <w:color w:val="auto"/>
          <w:sz w:val="24"/>
          <w:szCs w:val="24"/>
        </w:rPr>
      </w:pPr>
      <w:bookmarkStart w:id="240" w:name="_Ref169548426"/>
      <w:bookmarkStart w:id="241" w:name="_Toc172274297"/>
      <w:r>
        <w:rPr>
          <w:i w:val="0"/>
          <w:color w:val="auto"/>
          <w:sz w:val="24"/>
          <w:szCs w:val="24"/>
        </w:rPr>
        <w:t>Tabel 4.</w:t>
      </w:r>
      <w:r w:rsidRPr="002462FB">
        <w:rPr>
          <w:i w:val="0"/>
          <w:color w:val="auto"/>
          <w:sz w:val="24"/>
          <w:szCs w:val="24"/>
        </w:rPr>
        <w:fldChar w:fldCharType="begin"/>
      </w:r>
      <w:r w:rsidRPr="002462FB">
        <w:rPr>
          <w:i w:val="0"/>
          <w:color w:val="auto"/>
          <w:sz w:val="24"/>
          <w:szCs w:val="24"/>
        </w:rPr>
        <w:instrText xml:space="preserve"> SEQ Tabel_4. \* ARABIC </w:instrText>
      </w:r>
      <w:r w:rsidRPr="002462FB">
        <w:rPr>
          <w:i w:val="0"/>
          <w:color w:val="auto"/>
          <w:sz w:val="24"/>
          <w:szCs w:val="24"/>
        </w:rPr>
        <w:fldChar w:fldCharType="separate"/>
      </w:r>
      <w:r w:rsidR="007924A3">
        <w:rPr>
          <w:i w:val="0"/>
          <w:noProof/>
          <w:color w:val="auto"/>
          <w:sz w:val="24"/>
          <w:szCs w:val="24"/>
        </w:rPr>
        <w:t>5</w:t>
      </w:r>
      <w:r w:rsidRPr="002462FB">
        <w:rPr>
          <w:i w:val="0"/>
          <w:color w:val="auto"/>
          <w:sz w:val="24"/>
          <w:szCs w:val="24"/>
        </w:rPr>
        <w:fldChar w:fldCharType="end"/>
      </w:r>
      <w:bookmarkEnd w:id="240"/>
      <w:r>
        <w:rPr>
          <w:i w:val="0"/>
          <w:color w:val="auto"/>
          <w:sz w:val="24"/>
          <w:szCs w:val="24"/>
        </w:rPr>
        <w:t xml:space="preserve"> Hasil </w:t>
      </w:r>
      <w:r w:rsidR="00D231ED">
        <w:rPr>
          <w:i w:val="0"/>
          <w:color w:val="auto"/>
          <w:sz w:val="24"/>
          <w:szCs w:val="24"/>
        </w:rPr>
        <w:t>Pengujian</w:t>
      </w:r>
      <w:r>
        <w:rPr>
          <w:i w:val="0"/>
          <w:color w:val="auto"/>
          <w:sz w:val="24"/>
          <w:szCs w:val="24"/>
        </w:rPr>
        <w:t xml:space="preserve"> Fold 2</w:t>
      </w:r>
      <w:bookmarkEnd w:id="241"/>
    </w:p>
    <w:tbl>
      <w:tblPr>
        <w:tblStyle w:val="TableGrid"/>
        <w:tblW w:w="0" w:type="auto"/>
        <w:tblLook w:val="04A0" w:firstRow="1" w:lastRow="0" w:firstColumn="1" w:lastColumn="0" w:noHBand="0" w:noVBand="1"/>
      </w:tblPr>
      <w:tblGrid>
        <w:gridCol w:w="487"/>
        <w:gridCol w:w="947"/>
        <w:gridCol w:w="810"/>
        <w:gridCol w:w="802"/>
        <w:gridCol w:w="788"/>
        <w:gridCol w:w="847"/>
        <w:gridCol w:w="810"/>
        <w:gridCol w:w="802"/>
        <w:gridCol w:w="788"/>
        <w:gridCol w:w="847"/>
      </w:tblGrid>
      <w:tr w:rsidR="002851F8" w:rsidRPr="001D19D5" w14:paraId="4B798BA5" w14:textId="77777777" w:rsidTr="001D19D5">
        <w:tc>
          <w:tcPr>
            <w:tcW w:w="457" w:type="dxa"/>
            <w:vMerge w:val="restart"/>
            <w:shd w:val="clear" w:color="auto" w:fill="E7E6E6" w:themeFill="background2"/>
            <w:vAlign w:val="center"/>
          </w:tcPr>
          <w:p w14:paraId="0F487DCC"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NO</w:t>
            </w:r>
          </w:p>
        </w:tc>
        <w:tc>
          <w:tcPr>
            <w:tcW w:w="865" w:type="dxa"/>
            <w:vMerge w:val="restart"/>
            <w:shd w:val="clear" w:color="auto" w:fill="E7E6E6" w:themeFill="background2"/>
            <w:vAlign w:val="center"/>
          </w:tcPr>
          <w:p w14:paraId="6B0EB720"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Label</w:t>
            </w:r>
          </w:p>
        </w:tc>
        <w:tc>
          <w:tcPr>
            <w:tcW w:w="3303" w:type="dxa"/>
            <w:gridSpan w:val="4"/>
            <w:shd w:val="clear" w:color="auto" w:fill="E7E6E6" w:themeFill="background2"/>
            <w:vAlign w:val="center"/>
          </w:tcPr>
          <w:p w14:paraId="2E94336C" w14:textId="77777777" w:rsidR="002851F8" w:rsidRPr="001D19D5" w:rsidRDefault="002851F8" w:rsidP="001D19D5">
            <w:pPr>
              <w:spacing w:line="240" w:lineRule="auto"/>
              <w:jc w:val="center"/>
              <w:rPr>
                <w:rFonts w:cs="Times New Roman"/>
                <w:b/>
                <w:i/>
                <w:sz w:val="18"/>
                <w:szCs w:val="18"/>
              </w:rPr>
            </w:pPr>
            <w:r w:rsidRPr="001D19D5">
              <w:rPr>
                <w:rFonts w:cs="Times New Roman"/>
                <w:b/>
                <w:i/>
                <w:sz w:val="18"/>
                <w:szCs w:val="18"/>
              </w:rPr>
              <w:t>Indolem/indobert-base-uncased</w:t>
            </w:r>
          </w:p>
        </w:tc>
        <w:tc>
          <w:tcPr>
            <w:tcW w:w="3303" w:type="dxa"/>
            <w:gridSpan w:val="4"/>
            <w:shd w:val="clear" w:color="auto" w:fill="E7E6E6" w:themeFill="background2"/>
            <w:vAlign w:val="center"/>
          </w:tcPr>
          <w:p w14:paraId="06858630" w14:textId="77777777" w:rsidR="002851F8" w:rsidRPr="001D19D5" w:rsidRDefault="002851F8" w:rsidP="001D19D5">
            <w:pPr>
              <w:spacing w:line="240" w:lineRule="auto"/>
              <w:jc w:val="center"/>
              <w:rPr>
                <w:rFonts w:cs="Times New Roman"/>
                <w:b/>
                <w:sz w:val="18"/>
                <w:szCs w:val="18"/>
              </w:rPr>
            </w:pPr>
            <w:r w:rsidRPr="001D19D5">
              <w:rPr>
                <w:rFonts w:cs="Times New Roman"/>
                <w:b/>
                <w:i/>
                <w:sz w:val="18"/>
                <w:szCs w:val="18"/>
              </w:rPr>
              <w:t>Indobenchmark/indobert-base-p2</w:t>
            </w:r>
          </w:p>
        </w:tc>
      </w:tr>
      <w:tr w:rsidR="002851F8" w:rsidRPr="001D19D5" w14:paraId="0AD20D9A" w14:textId="77777777" w:rsidTr="001D19D5">
        <w:tc>
          <w:tcPr>
            <w:tcW w:w="457" w:type="dxa"/>
            <w:vMerge/>
            <w:vAlign w:val="center"/>
          </w:tcPr>
          <w:p w14:paraId="10EF193A" w14:textId="77777777" w:rsidR="002851F8" w:rsidRPr="001D19D5" w:rsidRDefault="002851F8" w:rsidP="001D19D5">
            <w:pPr>
              <w:spacing w:line="240" w:lineRule="auto"/>
              <w:jc w:val="center"/>
              <w:rPr>
                <w:rFonts w:cs="Times New Roman"/>
                <w:b/>
                <w:sz w:val="18"/>
                <w:szCs w:val="18"/>
              </w:rPr>
            </w:pPr>
          </w:p>
        </w:tc>
        <w:tc>
          <w:tcPr>
            <w:tcW w:w="865" w:type="dxa"/>
            <w:vMerge/>
            <w:vAlign w:val="center"/>
          </w:tcPr>
          <w:p w14:paraId="3FA78935" w14:textId="77777777" w:rsidR="002851F8" w:rsidRPr="001D19D5" w:rsidRDefault="002851F8" w:rsidP="001D19D5">
            <w:pPr>
              <w:spacing w:line="240" w:lineRule="auto"/>
              <w:jc w:val="center"/>
              <w:rPr>
                <w:rFonts w:cs="Times New Roman"/>
                <w:b/>
                <w:sz w:val="18"/>
                <w:szCs w:val="18"/>
              </w:rPr>
            </w:pPr>
          </w:p>
        </w:tc>
        <w:tc>
          <w:tcPr>
            <w:tcW w:w="842" w:type="dxa"/>
            <w:shd w:val="clear" w:color="auto" w:fill="E7E6E6" w:themeFill="background2"/>
            <w:vAlign w:val="center"/>
          </w:tcPr>
          <w:p w14:paraId="19478681"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Presisi</w:t>
            </w:r>
          </w:p>
        </w:tc>
        <w:tc>
          <w:tcPr>
            <w:tcW w:w="842" w:type="dxa"/>
            <w:shd w:val="clear" w:color="auto" w:fill="E7E6E6" w:themeFill="background2"/>
            <w:vAlign w:val="center"/>
          </w:tcPr>
          <w:p w14:paraId="67FFCAF1"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Recall</w:t>
            </w:r>
          </w:p>
        </w:tc>
        <w:tc>
          <w:tcPr>
            <w:tcW w:w="842" w:type="dxa"/>
            <w:shd w:val="clear" w:color="auto" w:fill="E7E6E6" w:themeFill="background2"/>
            <w:vAlign w:val="center"/>
          </w:tcPr>
          <w:p w14:paraId="5B1975B6"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F1-Score</w:t>
            </w:r>
          </w:p>
        </w:tc>
        <w:tc>
          <w:tcPr>
            <w:tcW w:w="777" w:type="dxa"/>
            <w:shd w:val="clear" w:color="auto" w:fill="E7E6E6" w:themeFill="background2"/>
            <w:vAlign w:val="center"/>
          </w:tcPr>
          <w:p w14:paraId="7AC5B21D"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Support</w:t>
            </w:r>
          </w:p>
        </w:tc>
        <w:tc>
          <w:tcPr>
            <w:tcW w:w="842" w:type="dxa"/>
            <w:shd w:val="clear" w:color="auto" w:fill="E7E6E6" w:themeFill="background2"/>
            <w:vAlign w:val="center"/>
          </w:tcPr>
          <w:p w14:paraId="0D4EEB10"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Presisi</w:t>
            </w:r>
          </w:p>
        </w:tc>
        <w:tc>
          <w:tcPr>
            <w:tcW w:w="842" w:type="dxa"/>
            <w:shd w:val="clear" w:color="auto" w:fill="E7E6E6" w:themeFill="background2"/>
            <w:vAlign w:val="center"/>
          </w:tcPr>
          <w:p w14:paraId="279C8747"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Recall</w:t>
            </w:r>
          </w:p>
        </w:tc>
        <w:tc>
          <w:tcPr>
            <w:tcW w:w="842" w:type="dxa"/>
            <w:shd w:val="clear" w:color="auto" w:fill="E7E6E6" w:themeFill="background2"/>
            <w:vAlign w:val="center"/>
          </w:tcPr>
          <w:p w14:paraId="3AFE66B1" w14:textId="77777777" w:rsidR="002851F8" w:rsidRPr="001D19D5" w:rsidRDefault="002851F8" w:rsidP="001D19D5">
            <w:pPr>
              <w:spacing w:line="240" w:lineRule="auto"/>
              <w:jc w:val="center"/>
              <w:rPr>
                <w:rFonts w:cs="Times New Roman"/>
                <w:b/>
                <w:sz w:val="18"/>
                <w:szCs w:val="18"/>
              </w:rPr>
            </w:pPr>
            <w:r w:rsidRPr="001D19D5">
              <w:rPr>
                <w:rFonts w:cs="Times New Roman"/>
                <w:b/>
                <w:sz w:val="18"/>
                <w:szCs w:val="18"/>
              </w:rPr>
              <w:t>F1-Score</w:t>
            </w:r>
          </w:p>
        </w:tc>
        <w:tc>
          <w:tcPr>
            <w:tcW w:w="777" w:type="dxa"/>
            <w:shd w:val="clear" w:color="auto" w:fill="E7E6E6" w:themeFill="background2"/>
            <w:vAlign w:val="center"/>
          </w:tcPr>
          <w:p w14:paraId="4CB65B1C" w14:textId="77777777" w:rsidR="002851F8" w:rsidRPr="001D19D5" w:rsidRDefault="002851F8" w:rsidP="001D19D5">
            <w:pPr>
              <w:spacing w:line="240" w:lineRule="auto"/>
              <w:jc w:val="center"/>
              <w:rPr>
                <w:rFonts w:cs="Times New Roman"/>
                <w:sz w:val="18"/>
                <w:szCs w:val="18"/>
              </w:rPr>
            </w:pPr>
            <w:r w:rsidRPr="001D19D5">
              <w:rPr>
                <w:rFonts w:cs="Times New Roman"/>
                <w:b/>
                <w:sz w:val="18"/>
                <w:szCs w:val="18"/>
              </w:rPr>
              <w:t>Support</w:t>
            </w:r>
          </w:p>
        </w:tc>
      </w:tr>
      <w:tr w:rsidR="001D19D5" w:rsidRPr="001D19D5" w14:paraId="115327FF" w14:textId="77777777" w:rsidTr="001D19D5">
        <w:tc>
          <w:tcPr>
            <w:tcW w:w="457" w:type="dxa"/>
            <w:vAlign w:val="center"/>
          </w:tcPr>
          <w:p w14:paraId="37608AE9"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w:t>
            </w:r>
          </w:p>
        </w:tc>
        <w:tc>
          <w:tcPr>
            <w:tcW w:w="865" w:type="dxa"/>
            <w:vAlign w:val="center"/>
          </w:tcPr>
          <w:p w14:paraId="0DBDEECE"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ADVO</w:t>
            </w:r>
          </w:p>
        </w:tc>
        <w:tc>
          <w:tcPr>
            <w:tcW w:w="842" w:type="dxa"/>
            <w:vAlign w:val="center"/>
          </w:tcPr>
          <w:p w14:paraId="4A7F065D" w14:textId="4DE064E6" w:rsidR="001D19D5" w:rsidRPr="001D19D5" w:rsidRDefault="001D19D5" w:rsidP="001D19D5">
            <w:pPr>
              <w:spacing w:line="240" w:lineRule="auto"/>
              <w:jc w:val="center"/>
              <w:rPr>
                <w:rFonts w:cs="Times New Roman"/>
                <w:sz w:val="18"/>
                <w:szCs w:val="18"/>
              </w:rPr>
            </w:pPr>
            <w:r w:rsidRPr="001D19D5">
              <w:rPr>
                <w:sz w:val="18"/>
                <w:szCs w:val="18"/>
              </w:rPr>
              <w:t>0,867</w:t>
            </w:r>
          </w:p>
        </w:tc>
        <w:tc>
          <w:tcPr>
            <w:tcW w:w="842" w:type="dxa"/>
            <w:vAlign w:val="center"/>
          </w:tcPr>
          <w:p w14:paraId="0623FA1A" w14:textId="6DC1F4F0" w:rsidR="001D19D5" w:rsidRPr="001D19D5" w:rsidRDefault="001D19D5" w:rsidP="001D19D5">
            <w:pPr>
              <w:spacing w:line="240" w:lineRule="auto"/>
              <w:jc w:val="center"/>
              <w:rPr>
                <w:rFonts w:cs="Times New Roman"/>
                <w:b/>
                <w:sz w:val="18"/>
                <w:szCs w:val="18"/>
              </w:rPr>
            </w:pPr>
            <w:r w:rsidRPr="001D19D5">
              <w:rPr>
                <w:sz w:val="18"/>
                <w:szCs w:val="18"/>
              </w:rPr>
              <w:t>0,867</w:t>
            </w:r>
          </w:p>
        </w:tc>
        <w:tc>
          <w:tcPr>
            <w:tcW w:w="842" w:type="dxa"/>
            <w:vAlign w:val="center"/>
          </w:tcPr>
          <w:p w14:paraId="2D3E6288" w14:textId="27392853" w:rsidR="001D19D5" w:rsidRPr="001D19D5" w:rsidRDefault="001D19D5" w:rsidP="001D19D5">
            <w:pPr>
              <w:spacing w:line="240" w:lineRule="auto"/>
              <w:jc w:val="center"/>
              <w:rPr>
                <w:rFonts w:cs="Times New Roman"/>
                <w:b/>
                <w:sz w:val="18"/>
                <w:szCs w:val="18"/>
              </w:rPr>
            </w:pPr>
            <w:r w:rsidRPr="001D19D5">
              <w:rPr>
                <w:sz w:val="18"/>
                <w:szCs w:val="18"/>
              </w:rPr>
              <w:t>0,867</w:t>
            </w:r>
          </w:p>
        </w:tc>
        <w:tc>
          <w:tcPr>
            <w:tcW w:w="777" w:type="dxa"/>
            <w:vAlign w:val="center"/>
          </w:tcPr>
          <w:p w14:paraId="4D56BFE4" w14:textId="46B586FA" w:rsidR="001D19D5" w:rsidRPr="001D19D5" w:rsidRDefault="001D19D5" w:rsidP="001D19D5">
            <w:pPr>
              <w:spacing w:line="240" w:lineRule="auto"/>
              <w:jc w:val="center"/>
              <w:rPr>
                <w:rFonts w:cs="Times New Roman"/>
                <w:sz w:val="18"/>
                <w:szCs w:val="18"/>
              </w:rPr>
            </w:pPr>
            <w:r w:rsidRPr="001D19D5">
              <w:rPr>
                <w:rFonts w:cs="Times New Roman"/>
                <w:sz w:val="18"/>
                <w:szCs w:val="18"/>
              </w:rPr>
              <w:t>188</w:t>
            </w:r>
          </w:p>
        </w:tc>
        <w:tc>
          <w:tcPr>
            <w:tcW w:w="842" w:type="dxa"/>
            <w:vAlign w:val="center"/>
          </w:tcPr>
          <w:p w14:paraId="140C686B" w14:textId="4C1A5D90" w:rsidR="001D19D5" w:rsidRPr="001D19D5" w:rsidRDefault="001D19D5" w:rsidP="001D19D5">
            <w:pPr>
              <w:spacing w:line="240" w:lineRule="auto"/>
              <w:jc w:val="center"/>
              <w:rPr>
                <w:rFonts w:cs="Times New Roman"/>
                <w:b/>
                <w:sz w:val="18"/>
                <w:szCs w:val="18"/>
              </w:rPr>
            </w:pPr>
            <w:r w:rsidRPr="001D19D5">
              <w:rPr>
                <w:b/>
                <w:sz w:val="18"/>
                <w:szCs w:val="18"/>
              </w:rPr>
              <w:t>0,880</w:t>
            </w:r>
          </w:p>
        </w:tc>
        <w:tc>
          <w:tcPr>
            <w:tcW w:w="842" w:type="dxa"/>
            <w:vAlign w:val="center"/>
          </w:tcPr>
          <w:p w14:paraId="3B0E9B80" w14:textId="2E9215D7" w:rsidR="001D19D5" w:rsidRPr="001D19D5" w:rsidRDefault="001D19D5" w:rsidP="001D19D5">
            <w:pPr>
              <w:spacing w:line="240" w:lineRule="auto"/>
              <w:jc w:val="center"/>
              <w:rPr>
                <w:rFonts w:cs="Times New Roman"/>
                <w:b/>
                <w:sz w:val="18"/>
                <w:szCs w:val="18"/>
              </w:rPr>
            </w:pPr>
            <w:r w:rsidRPr="001D19D5">
              <w:rPr>
                <w:b/>
                <w:sz w:val="18"/>
                <w:szCs w:val="18"/>
              </w:rPr>
              <w:t>0,884</w:t>
            </w:r>
          </w:p>
        </w:tc>
        <w:tc>
          <w:tcPr>
            <w:tcW w:w="842" w:type="dxa"/>
            <w:vAlign w:val="center"/>
          </w:tcPr>
          <w:p w14:paraId="3A70540B" w14:textId="3D921EE2" w:rsidR="001D19D5" w:rsidRPr="001D19D5" w:rsidRDefault="001D19D5" w:rsidP="001D19D5">
            <w:pPr>
              <w:spacing w:line="240" w:lineRule="auto"/>
              <w:jc w:val="center"/>
              <w:rPr>
                <w:rFonts w:cs="Times New Roman"/>
                <w:b/>
                <w:sz w:val="18"/>
                <w:szCs w:val="18"/>
              </w:rPr>
            </w:pPr>
            <w:r w:rsidRPr="001D19D5">
              <w:rPr>
                <w:b/>
                <w:sz w:val="18"/>
                <w:szCs w:val="18"/>
              </w:rPr>
              <w:t>0,882</w:t>
            </w:r>
          </w:p>
        </w:tc>
        <w:tc>
          <w:tcPr>
            <w:tcW w:w="777" w:type="dxa"/>
            <w:vAlign w:val="center"/>
          </w:tcPr>
          <w:p w14:paraId="0254FBF9" w14:textId="447BCCDC" w:rsidR="001D19D5" w:rsidRPr="001D19D5" w:rsidRDefault="001D19D5" w:rsidP="001D19D5">
            <w:pPr>
              <w:spacing w:line="240" w:lineRule="auto"/>
              <w:jc w:val="center"/>
              <w:rPr>
                <w:rFonts w:cs="Times New Roman"/>
                <w:b/>
                <w:sz w:val="18"/>
                <w:szCs w:val="18"/>
              </w:rPr>
            </w:pPr>
            <w:r w:rsidRPr="001D19D5">
              <w:rPr>
                <w:rFonts w:cs="Times New Roman"/>
                <w:b/>
                <w:sz w:val="18"/>
                <w:szCs w:val="18"/>
              </w:rPr>
              <w:t>199</w:t>
            </w:r>
          </w:p>
        </w:tc>
      </w:tr>
      <w:tr w:rsidR="001D19D5" w:rsidRPr="001D19D5" w14:paraId="77886CCC" w14:textId="77777777" w:rsidTr="001D19D5">
        <w:tc>
          <w:tcPr>
            <w:tcW w:w="457" w:type="dxa"/>
            <w:vAlign w:val="center"/>
          </w:tcPr>
          <w:p w14:paraId="3E321F61"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2.</w:t>
            </w:r>
          </w:p>
        </w:tc>
        <w:tc>
          <w:tcPr>
            <w:tcW w:w="865" w:type="dxa"/>
            <w:vAlign w:val="center"/>
          </w:tcPr>
          <w:p w14:paraId="23EAB07F"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ADVO</w:t>
            </w:r>
          </w:p>
        </w:tc>
        <w:tc>
          <w:tcPr>
            <w:tcW w:w="842" w:type="dxa"/>
            <w:vAlign w:val="center"/>
          </w:tcPr>
          <w:p w14:paraId="7D81ACF5" w14:textId="0A7B70A1" w:rsidR="001D19D5" w:rsidRPr="001D19D5" w:rsidRDefault="001D19D5" w:rsidP="001D19D5">
            <w:pPr>
              <w:spacing w:line="240" w:lineRule="auto"/>
              <w:jc w:val="center"/>
              <w:rPr>
                <w:rFonts w:cs="Times New Roman"/>
                <w:sz w:val="18"/>
                <w:szCs w:val="18"/>
              </w:rPr>
            </w:pPr>
            <w:r w:rsidRPr="001D19D5">
              <w:rPr>
                <w:sz w:val="18"/>
                <w:szCs w:val="18"/>
              </w:rPr>
              <w:t>0,770</w:t>
            </w:r>
          </w:p>
        </w:tc>
        <w:tc>
          <w:tcPr>
            <w:tcW w:w="842" w:type="dxa"/>
            <w:vAlign w:val="center"/>
          </w:tcPr>
          <w:p w14:paraId="72D53560" w14:textId="5DB5B2EC" w:rsidR="001D19D5" w:rsidRPr="001D19D5" w:rsidRDefault="001D19D5" w:rsidP="001D19D5">
            <w:pPr>
              <w:spacing w:line="240" w:lineRule="auto"/>
              <w:jc w:val="center"/>
              <w:rPr>
                <w:rFonts w:cs="Times New Roman"/>
                <w:b/>
                <w:sz w:val="18"/>
                <w:szCs w:val="18"/>
              </w:rPr>
            </w:pPr>
            <w:r w:rsidRPr="001D19D5">
              <w:rPr>
                <w:b/>
                <w:sz w:val="18"/>
                <w:szCs w:val="18"/>
              </w:rPr>
              <w:t>0,954</w:t>
            </w:r>
          </w:p>
        </w:tc>
        <w:tc>
          <w:tcPr>
            <w:tcW w:w="842" w:type="dxa"/>
            <w:vAlign w:val="center"/>
          </w:tcPr>
          <w:p w14:paraId="786DA62C" w14:textId="2EA37F5F" w:rsidR="001D19D5" w:rsidRPr="001D19D5" w:rsidRDefault="001D19D5" w:rsidP="001D19D5">
            <w:pPr>
              <w:spacing w:line="240" w:lineRule="auto"/>
              <w:jc w:val="center"/>
              <w:rPr>
                <w:rFonts w:cs="Times New Roman"/>
                <w:b/>
                <w:sz w:val="18"/>
                <w:szCs w:val="18"/>
              </w:rPr>
            </w:pPr>
            <w:r w:rsidRPr="001D19D5">
              <w:rPr>
                <w:sz w:val="18"/>
                <w:szCs w:val="18"/>
              </w:rPr>
              <w:t>0,852</w:t>
            </w:r>
          </w:p>
        </w:tc>
        <w:tc>
          <w:tcPr>
            <w:tcW w:w="777" w:type="dxa"/>
            <w:vAlign w:val="center"/>
          </w:tcPr>
          <w:p w14:paraId="218CE165" w14:textId="740F8A1A" w:rsidR="001D19D5" w:rsidRPr="001D19D5" w:rsidRDefault="001D19D5" w:rsidP="001D19D5">
            <w:pPr>
              <w:spacing w:line="240" w:lineRule="auto"/>
              <w:jc w:val="center"/>
              <w:rPr>
                <w:rFonts w:cs="Times New Roman"/>
                <w:b/>
                <w:sz w:val="18"/>
                <w:szCs w:val="18"/>
              </w:rPr>
            </w:pPr>
            <w:r w:rsidRPr="001D19D5">
              <w:rPr>
                <w:rFonts w:cs="Times New Roman"/>
                <w:sz w:val="18"/>
                <w:szCs w:val="18"/>
              </w:rPr>
              <w:t>634</w:t>
            </w:r>
          </w:p>
        </w:tc>
        <w:tc>
          <w:tcPr>
            <w:tcW w:w="842" w:type="dxa"/>
            <w:vAlign w:val="center"/>
          </w:tcPr>
          <w:p w14:paraId="34AF9976" w14:textId="041BF943" w:rsidR="001D19D5" w:rsidRPr="001D19D5" w:rsidRDefault="001D19D5" w:rsidP="001D19D5">
            <w:pPr>
              <w:spacing w:line="240" w:lineRule="auto"/>
              <w:jc w:val="center"/>
              <w:rPr>
                <w:rFonts w:cs="Times New Roman"/>
                <w:b/>
                <w:sz w:val="18"/>
                <w:szCs w:val="18"/>
              </w:rPr>
            </w:pPr>
            <w:r w:rsidRPr="001D19D5">
              <w:rPr>
                <w:b/>
                <w:sz w:val="18"/>
                <w:szCs w:val="18"/>
              </w:rPr>
              <w:t>0,909</w:t>
            </w:r>
          </w:p>
        </w:tc>
        <w:tc>
          <w:tcPr>
            <w:tcW w:w="842" w:type="dxa"/>
            <w:vAlign w:val="center"/>
          </w:tcPr>
          <w:p w14:paraId="4F9F1F6E" w14:textId="796817AF" w:rsidR="001D19D5" w:rsidRPr="001D19D5" w:rsidRDefault="001D19D5" w:rsidP="001D19D5">
            <w:pPr>
              <w:spacing w:line="240" w:lineRule="auto"/>
              <w:jc w:val="center"/>
              <w:rPr>
                <w:rFonts w:cs="Times New Roman"/>
                <w:sz w:val="18"/>
                <w:szCs w:val="18"/>
              </w:rPr>
            </w:pPr>
            <w:r w:rsidRPr="001D19D5">
              <w:rPr>
                <w:sz w:val="18"/>
                <w:szCs w:val="18"/>
              </w:rPr>
              <w:t>0,914</w:t>
            </w:r>
          </w:p>
        </w:tc>
        <w:tc>
          <w:tcPr>
            <w:tcW w:w="842" w:type="dxa"/>
            <w:vAlign w:val="center"/>
          </w:tcPr>
          <w:p w14:paraId="26859774" w14:textId="1BF211F2" w:rsidR="001D19D5" w:rsidRPr="001D19D5" w:rsidRDefault="001D19D5" w:rsidP="001D19D5">
            <w:pPr>
              <w:spacing w:line="240" w:lineRule="auto"/>
              <w:jc w:val="center"/>
              <w:rPr>
                <w:rFonts w:cs="Times New Roman"/>
                <w:b/>
                <w:sz w:val="18"/>
                <w:szCs w:val="18"/>
              </w:rPr>
            </w:pPr>
            <w:r w:rsidRPr="001D19D5">
              <w:rPr>
                <w:b/>
                <w:sz w:val="18"/>
                <w:szCs w:val="18"/>
              </w:rPr>
              <w:t>0,912</w:t>
            </w:r>
          </w:p>
        </w:tc>
        <w:tc>
          <w:tcPr>
            <w:tcW w:w="777" w:type="dxa"/>
            <w:vAlign w:val="center"/>
          </w:tcPr>
          <w:p w14:paraId="6E100478" w14:textId="242BBFF7" w:rsidR="001D19D5" w:rsidRPr="001D19D5" w:rsidRDefault="001D19D5" w:rsidP="001D19D5">
            <w:pPr>
              <w:spacing w:line="240" w:lineRule="auto"/>
              <w:jc w:val="center"/>
              <w:rPr>
                <w:rFonts w:cs="Times New Roman"/>
                <w:b/>
                <w:sz w:val="18"/>
                <w:szCs w:val="18"/>
              </w:rPr>
            </w:pPr>
            <w:r w:rsidRPr="001D19D5">
              <w:rPr>
                <w:rFonts w:cs="Times New Roman"/>
                <w:b/>
                <w:sz w:val="18"/>
                <w:szCs w:val="18"/>
              </w:rPr>
              <w:t>654</w:t>
            </w:r>
          </w:p>
        </w:tc>
      </w:tr>
      <w:tr w:rsidR="001D19D5" w:rsidRPr="001D19D5" w14:paraId="32637108" w14:textId="77777777" w:rsidTr="001D19D5">
        <w:tc>
          <w:tcPr>
            <w:tcW w:w="457" w:type="dxa"/>
            <w:vAlign w:val="center"/>
          </w:tcPr>
          <w:p w14:paraId="47C2BC07"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3.</w:t>
            </w:r>
          </w:p>
        </w:tc>
        <w:tc>
          <w:tcPr>
            <w:tcW w:w="865" w:type="dxa"/>
            <w:vAlign w:val="center"/>
          </w:tcPr>
          <w:p w14:paraId="14B4445E"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ARTV</w:t>
            </w:r>
          </w:p>
        </w:tc>
        <w:tc>
          <w:tcPr>
            <w:tcW w:w="842" w:type="dxa"/>
            <w:vAlign w:val="center"/>
          </w:tcPr>
          <w:p w14:paraId="62AF8C3C" w14:textId="0ABF013F" w:rsidR="001D19D5" w:rsidRPr="001D19D5" w:rsidRDefault="001D19D5" w:rsidP="001D19D5">
            <w:pPr>
              <w:spacing w:line="240" w:lineRule="auto"/>
              <w:jc w:val="center"/>
              <w:rPr>
                <w:rFonts w:cs="Times New Roman"/>
                <w:b/>
                <w:sz w:val="18"/>
                <w:szCs w:val="18"/>
              </w:rPr>
            </w:pPr>
            <w:r w:rsidRPr="001D19D5">
              <w:rPr>
                <w:sz w:val="18"/>
                <w:szCs w:val="18"/>
              </w:rPr>
              <w:t>0,812</w:t>
            </w:r>
          </w:p>
        </w:tc>
        <w:tc>
          <w:tcPr>
            <w:tcW w:w="842" w:type="dxa"/>
            <w:vAlign w:val="center"/>
          </w:tcPr>
          <w:p w14:paraId="03A3BB95" w14:textId="6D104B84" w:rsidR="001D19D5" w:rsidRPr="001D19D5" w:rsidRDefault="001D19D5" w:rsidP="001D19D5">
            <w:pPr>
              <w:spacing w:line="240" w:lineRule="auto"/>
              <w:jc w:val="center"/>
              <w:rPr>
                <w:rFonts w:cs="Times New Roman"/>
                <w:b/>
                <w:sz w:val="18"/>
                <w:szCs w:val="18"/>
              </w:rPr>
            </w:pPr>
            <w:r w:rsidRPr="001D19D5">
              <w:rPr>
                <w:b/>
                <w:sz w:val="18"/>
                <w:szCs w:val="18"/>
              </w:rPr>
              <w:t>0,709</w:t>
            </w:r>
          </w:p>
        </w:tc>
        <w:tc>
          <w:tcPr>
            <w:tcW w:w="842" w:type="dxa"/>
            <w:vAlign w:val="center"/>
          </w:tcPr>
          <w:p w14:paraId="3B5FF82E" w14:textId="70E6C5EF" w:rsidR="001D19D5" w:rsidRPr="001D19D5" w:rsidRDefault="001D19D5" w:rsidP="001D19D5">
            <w:pPr>
              <w:spacing w:line="240" w:lineRule="auto"/>
              <w:jc w:val="center"/>
              <w:rPr>
                <w:rFonts w:cs="Times New Roman"/>
                <w:b/>
                <w:sz w:val="18"/>
                <w:szCs w:val="18"/>
              </w:rPr>
            </w:pPr>
            <w:r w:rsidRPr="001D19D5">
              <w:rPr>
                <w:b/>
                <w:sz w:val="18"/>
                <w:szCs w:val="18"/>
              </w:rPr>
              <w:t>0,757</w:t>
            </w:r>
          </w:p>
        </w:tc>
        <w:tc>
          <w:tcPr>
            <w:tcW w:w="777" w:type="dxa"/>
            <w:vAlign w:val="center"/>
          </w:tcPr>
          <w:p w14:paraId="6BC0C743" w14:textId="00090C51" w:rsidR="001D19D5" w:rsidRPr="001D19D5" w:rsidRDefault="001D19D5" w:rsidP="001D19D5">
            <w:pPr>
              <w:spacing w:line="240" w:lineRule="auto"/>
              <w:jc w:val="center"/>
              <w:rPr>
                <w:rFonts w:cs="Times New Roman"/>
                <w:b/>
                <w:sz w:val="18"/>
                <w:szCs w:val="18"/>
              </w:rPr>
            </w:pPr>
            <w:r w:rsidRPr="001D19D5">
              <w:rPr>
                <w:rFonts w:cs="Times New Roman"/>
                <w:b/>
                <w:sz w:val="18"/>
                <w:szCs w:val="18"/>
              </w:rPr>
              <w:t>592</w:t>
            </w:r>
          </w:p>
        </w:tc>
        <w:tc>
          <w:tcPr>
            <w:tcW w:w="842" w:type="dxa"/>
            <w:vAlign w:val="center"/>
          </w:tcPr>
          <w:p w14:paraId="5DA94B47" w14:textId="170683AF" w:rsidR="001D19D5" w:rsidRPr="001D19D5" w:rsidRDefault="001D19D5" w:rsidP="001D19D5">
            <w:pPr>
              <w:spacing w:line="240" w:lineRule="auto"/>
              <w:jc w:val="center"/>
              <w:rPr>
                <w:rFonts w:cs="Times New Roman"/>
                <w:b/>
                <w:sz w:val="18"/>
                <w:szCs w:val="18"/>
              </w:rPr>
            </w:pPr>
            <w:r w:rsidRPr="001D19D5">
              <w:rPr>
                <w:b/>
                <w:sz w:val="18"/>
                <w:szCs w:val="18"/>
              </w:rPr>
              <w:t>0,850</w:t>
            </w:r>
          </w:p>
        </w:tc>
        <w:tc>
          <w:tcPr>
            <w:tcW w:w="842" w:type="dxa"/>
            <w:vAlign w:val="center"/>
          </w:tcPr>
          <w:p w14:paraId="42B9B909" w14:textId="616AFEEA" w:rsidR="001D19D5" w:rsidRPr="001D19D5" w:rsidRDefault="001D19D5" w:rsidP="001D19D5">
            <w:pPr>
              <w:spacing w:line="240" w:lineRule="auto"/>
              <w:jc w:val="center"/>
              <w:rPr>
                <w:rFonts w:cs="Times New Roman"/>
                <w:sz w:val="18"/>
                <w:szCs w:val="18"/>
              </w:rPr>
            </w:pPr>
            <w:r w:rsidRPr="001D19D5">
              <w:rPr>
                <w:sz w:val="18"/>
                <w:szCs w:val="18"/>
              </w:rPr>
              <w:t>0,627</w:t>
            </w:r>
          </w:p>
        </w:tc>
        <w:tc>
          <w:tcPr>
            <w:tcW w:w="842" w:type="dxa"/>
            <w:vAlign w:val="center"/>
          </w:tcPr>
          <w:p w14:paraId="69FC6ABB" w14:textId="199B8FAC" w:rsidR="001D19D5" w:rsidRPr="001D19D5" w:rsidRDefault="001D19D5" w:rsidP="001D19D5">
            <w:pPr>
              <w:spacing w:line="240" w:lineRule="auto"/>
              <w:jc w:val="center"/>
              <w:rPr>
                <w:rFonts w:cs="Times New Roman"/>
                <w:b/>
                <w:sz w:val="18"/>
                <w:szCs w:val="18"/>
              </w:rPr>
            </w:pPr>
            <w:r w:rsidRPr="001D19D5">
              <w:rPr>
                <w:sz w:val="18"/>
                <w:szCs w:val="18"/>
              </w:rPr>
              <w:t>0,722</w:t>
            </w:r>
          </w:p>
        </w:tc>
        <w:tc>
          <w:tcPr>
            <w:tcW w:w="777" w:type="dxa"/>
            <w:vAlign w:val="center"/>
          </w:tcPr>
          <w:p w14:paraId="13976752" w14:textId="143C4BCE" w:rsidR="001D19D5" w:rsidRPr="001D19D5" w:rsidRDefault="001D19D5" w:rsidP="001D19D5">
            <w:pPr>
              <w:spacing w:line="240" w:lineRule="auto"/>
              <w:jc w:val="center"/>
              <w:rPr>
                <w:rFonts w:cs="Times New Roman"/>
                <w:b/>
                <w:sz w:val="18"/>
                <w:szCs w:val="18"/>
              </w:rPr>
            </w:pPr>
            <w:r w:rsidRPr="001D19D5">
              <w:rPr>
                <w:rFonts w:cs="Times New Roman"/>
                <w:sz w:val="18"/>
                <w:szCs w:val="18"/>
              </w:rPr>
              <w:t>587</w:t>
            </w:r>
          </w:p>
        </w:tc>
      </w:tr>
      <w:tr w:rsidR="001D19D5" w:rsidRPr="001D19D5" w14:paraId="6C2FD564" w14:textId="77777777" w:rsidTr="001D19D5">
        <w:tc>
          <w:tcPr>
            <w:tcW w:w="457" w:type="dxa"/>
            <w:vAlign w:val="center"/>
          </w:tcPr>
          <w:p w14:paraId="2BF41B3F"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4.</w:t>
            </w:r>
          </w:p>
        </w:tc>
        <w:tc>
          <w:tcPr>
            <w:tcW w:w="865" w:type="dxa"/>
            <w:vAlign w:val="center"/>
          </w:tcPr>
          <w:p w14:paraId="4EC60379"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ARTV</w:t>
            </w:r>
          </w:p>
        </w:tc>
        <w:tc>
          <w:tcPr>
            <w:tcW w:w="842" w:type="dxa"/>
            <w:vAlign w:val="center"/>
          </w:tcPr>
          <w:p w14:paraId="1D800CA8" w14:textId="39E49EB4" w:rsidR="001D19D5" w:rsidRPr="001D19D5" w:rsidRDefault="001D19D5" w:rsidP="001D19D5">
            <w:pPr>
              <w:spacing w:line="240" w:lineRule="auto"/>
              <w:jc w:val="center"/>
              <w:rPr>
                <w:rFonts w:cs="Times New Roman"/>
                <w:b/>
                <w:sz w:val="18"/>
                <w:szCs w:val="18"/>
              </w:rPr>
            </w:pPr>
            <w:r w:rsidRPr="001D19D5">
              <w:rPr>
                <w:b/>
                <w:sz w:val="18"/>
                <w:szCs w:val="18"/>
              </w:rPr>
              <w:t>0,929</w:t>
            </w:r>
          </w:p>
        </w:tc>
        <w:tc>
          <w:tcPr>
            <w:tcW w:w="842" w:type="dxa"/>
            <w:vAlign w:val="center"/>
          </w:tcPr>
          <w:p w14:paraId="54723863" w14:textId="7ECF1794" w:rsidR="001D19D5" w:rsidRPr="001D19D5" w:rsidRDefault="001D19D5" w:rsidP="001D19D5">
            <w:pPr>
              <w:spacing w:line="240" w:lineRule="auto"/>
              <w:jc w:val="center"/>
              <w:rPr>
                <w:rFonts w:cs="Times New Roman"/>
                <w:b/>
                <w:sz w:val="18"/>
                <w:szCs w:val="18"/>
              </w:rPr>
            </w:pPr>
            <w:r w:rsidRPr="001D19D5">
              <w:rPr>
                <w:b/>
                <w:sz w:val="18"/>
                <w:szCs w:val="18"/>
              </w:rPr>
              <w:t>0,911</w:t>
            </w:r>
          </w:p>
        </w:tc>
        <w:tc>
          <w:tcPr>
            <w:tcW w:w="842" w:type="dxa"/>
            <w:vAlign w:val="center"/>
          </w:tcPr>
          <w:p w14:paraId="3CEA0003" w14:textId="4E18B9CF" w:rsidR="001D19D5" w:rsidRPr="001D19D5" w:rsidRDefault="001D19D5" w:rsidP="001D19D5">
            <w:pPr>
              <w:spacing w:line="240" w:lineRule="auto"/>
              <w:jc w:val="center"/>
              <w:rPr>
                <w:rFonts w:cs="Times New Roman"/>
                <w:b/>
                <w:sz w:val="18"/>
                <w:szCs w:val="18"/>
              </w:rPr>
            </w:pPr>
            <w:r w:rsidRPr="001D19D5">
              <w:rPr>
                <w:b/>
                <w:sz w:val="18"/>
                <w:szCs w:val="18"/>
              </w:rPr>
              <w:t>0,920</w:t>
            </w:r>
          </w:p>
        </w:tc>
        <w:tc>
          <w:tcPr>
            <w:tcW w:w="777" w:type="dxa"/>
            <w:vAlign w:val="center"/>
          </w:tcPr>
          <w:p w14:paraId="780F48F4" w14:textId="4B0C83CF" w:rsidR="001D19D5" w:rsidRPr="001D19D5" w:rsidRDefault="001D19D5" w:rsidP="001D19D5">
            <w:pPr>
              <w:spacing w:line="240" w:lineRule="auto"/>
              <w:jc w:val="center"/>
              <w:rPr>
                <w:rFonts w:cs="Times New Roman"/>
                <w:b/>
                <w:sz w:val="18"/>
                <w:szCs w:val="18"/>
              </w:rPr>
            </w:pPr>
            <w:r w:rsidRPr="001D19D5">
              <w:rPr>
                <w:rFonts w:cs="Times New Roman"/>
                <w:b/>
                <w:sz w:val="18"/>
                <w:szCs w:val="18"/>
              </w:rPr>
              <w:t>5809</w:t>
            </w:r>
          </w:p>
        </w:tc>
        <w:tc>
          <w:tcPr>
            <w:tcW w:w="842" w:type="dxa"/>
            <w:vAlign w:val="center"/>
          </w:tcPr>
          <w:p w14:paraId="7D6EBEFC" w14:textId="55618DCF" w:rsidR="001D19D5" w:rsidRPr="001D19D5" w:rsidRDefault="001D19D5" w:rsidP="001D19D5">
            <w:pPr>
              <w:spacing w:line="240" w:lineRule="auto"/>
              <w:jc w:val="center"/>
              <w:rPr>
                <w:rFonts w:cs="Times New Roman"/>
                <w:b/>
                <w:sz w:val="18"/>
                <w:szCs w:val="18"/>
              </w:rPr>
            </w:pPr>
            <w:r w:rsidRPr="001D19D5">
              <w:rPr>
                <w:sz w:val="18"/>
                <w:szCs w:val="18"/>
              </w:rPr>
              <w:t>0,907</w:t>
            </w:r>
          </w:p>
        </w:tc>
        <w:tc>
          <w:tcPr>
            <w:tcW w:w="842" w:type="dxa"/>
            <w:vAlign w:val="center"/>
          </w:tcPr>
          <w:p w14:paraId="1CA1BD9D" w14:textId="42DF5A3B" w:rsidR="001D19D5" w:rsidRPr="001D19D5" w:rsidRDefault="001D19D5" w:rsidP="001D19D5">
            <w:pPr>
              <w:spacing w:line="240" w:lineRule="auto"/>
              <w:jc w:val="center"/>
              <w:rPr>
                <w:rFonts w:cs="Times New Roman"/>
                <w:sz w:val="18"/>
                <w:szCs w:val="18"/>
              </w:rPr>
            </w:pPr>
            <w:r w:rsidRPr="001D19D5">
              <w:rPr>
                <w:sz w:val="18"/>
                <w:szCs w:val="18"/>
              </w:rPr>
              <w:t>0,906</w:t>
            </w:r>
          </w:p>
        </w:tc>
        <w:tc>
          <w:tcPr>
            <w:tcW w:w="842" w:type="dxa"/>
            <w:vAlign w:val="center"/>
          </w:tcPr>
          <w:p w14:paraId="03F3F174" w14:textId="36678D9A" w:rsidR="001D19D5" w:rsidRPr="001D19D5" w:rsidRDefault="001D19D5" w:rsidP="001D19D5">
            <w:pPr>
              <w:spacing w:line="240" w:lineRule="auto"/>
              <w:jc w:val="center"/>
              <w:rPr>
                <w:rFonts w:cs="Times New Roman"/>
                <w:sz w:val="18"/>
                <w:szCs w:val="18"/>
              </w:rPr>
            </w:pPr>
            <w:r w:rsidRPr="001D19D5">
              <w:rPr>
                <w:sz w:val="18"/>
                <w:szCs w:val="18"/>
              </w:rPr>
              <w:t>0,907</w:t>
            </w:r>
          </w:p>
        </w:tc>
        <w:tc>
          <w:tcPr>
            <w:tcW w:w="777" w:type="dxa"/>
            <w:vAlign w:val="center"/>
          </w:tcPr>
          <w:p w14:paraId="40829235" w14:textId="4C51C71D" w:rsidR="001D19D5" w:rsidRPr="001D19D5" w:rsidRDefault="001D19D5" w:rsidP="001D19D5">
            <w:pPr>
              <w:spacing w:line="240" w:lineRule="auto"/>
              <w:jc w:val="center"/>
              <w:rPr>
                <w:rFonts w:cs="Times New Roman"/>
                <w:b/>
                <w:sz w:val="18"/>
                <w:szCs w:val="18"/>
              </w:rPr>
            </w:pPr>
            <w:r w:rsidRPr="001D19D5">
              <w:rPr>
                <w:rFonts w:cs="Times New Roman"/>
                <w:sz w:val="18"/>
                <w:szCs w:val="18"/>
              </w:rPr>
              <w:t>5748</w:t>
            </w:r>
          </w:p>
        </w:tc>
      </w:tr>
      <w:tr w:rsidR="001D19D5" w:rsidRPr="001D19D5" w14:paraId="2B8E256F" w14:textId="77777777" w:rsidTr="001D19D5">
        <w:tc>
          <w:tcPr>
            <w:tcW w:w="457" w:type="dxa"/>
            <w:vAlign w:val="center"/>
          </w:tcPr>
          <w:p w14:paraId="021A4AE1"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5.</w:t>
            </w:r>
          </w:p>
        </w:tc>
        <w:tc>
          <w:tcPr>
            <w:tcW w:w="865" w:type="dxa"/>
            <w:vAlign w:val="center"/>
          </w:tcPr>
          <w:p w14:paraId="45B73C6E"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CRIA</w:t>
            </w:r>
          </w:p>
        </w:tc>
        <w:tc>
          <w:tcPr>
            <w:tcW w:w="842" w:type="dxa"/>
            <w:vAlign w:val="center"/>
          </w:tcPr>
          <w:p w14:paraId="219625A0" w14:textId="1475C80F" w:rsidR="001D19D5" w:rsidRPr="001D19D5" w:rsidRDefault="001D19D5" w:rsidP="001D19D5">
            <w:pPr>
              <w:spacing w:line="240" w:lineRule="auto"/>
              <w:jc w:val="center"/>
              <w:rPr>
                <w:rFonts w:cs="Times New Roman"/>
                <w:b/>
                <w:sz w:val="18"/>
                <w:szCs w:val="18"/>
              </w:rPr>
            </w:pPr>
            <w:r w:rsidRPr="001D19D5">
              <w:rPr>
                <w:sz w:val="18"/>
                <w:szCs w:val="18"/>
              </w:rPr>
              <w:t>0,813</w:t>
            </w:r>
          </w:p>
        </w:tc>
        <w:tc>
          <w:tcPr>
            <w:tcW w:w="842" w:type="dxa"/>
            <w:vAlign w:val="center"/>
          </w:tcPr>
          <w:p w14:paraId="182E378E" w14:textId="67EB0264" w:rsidR="001D19D5" w:rsidRPr="001D19D5" w:rsidRDefault="001D19D5" w:rsidP="001D19D5">
            <w:pPr>
              <w:spacing w:line="240" w:lineRule="auto"/>
              <w:jc w:val="center"/>
              <w:rPr>
                <w:rFonts w:cs="Times New Roman"/>
                <w:b/>
                <w:sz w:val="18"/>
                <w:szCs w:val="18"/>
              </w:rPr>
            </w:pPr>
            <w:r w:rsidRPr="001D19D5">
              <w:rPr>
                <w:b/>
                <w:sz w:val="18"/>
                <w:szCs w:val="18"/>
              </w:rPr>
              <w:t>0,804</w:t>
            </w:r>
          </w:p>
        </w:tc>
        <w:tc>
          <w:tcPr>
            <w:tcW w:w="842" w:type="dxa"/>
            <w:vAlign w:val="center"/>
          </w:tcPr>
          <w:p w14:paraId="4016008D" w14:textId="315EF4D4" w:rsidR="001D19D5" w:rsidRPr="001D19D5" w:rsidRDefault="001D19D5" w:rsidP="001D19D5">
            <w:pPr>
              <w:spacing w:line="240" w:lineRule="auto"/>
              <w:jc w:val="center"/>
              <w:rPr>
                <w:rFonts w:cs="Times New Roman"/>
                <w:b/>
                <w:sz w:val="18"/>
                <w:szCs w:val="18"/>
              </w:rPr>
            </w:pPr>
            <w:r w:rsidRPr="001D19D5">
              <w:rPr>
                <w:sz w:val="18"/>
                <w:szCs w:val="18"/>
              </w:rPr>
              <w:t>0,809</w:t>
            </w:r>
          </w:p>
        </w:tc>
        <w:tc>
          <w:tcPr>
            <w:tcW w:w="777" w:type="dxa"/>
            <w:vAlign w:val="center"/>
          </w:tcPr>
          <w:p w14:paraId="27200361" w14:textId="62AAFA6D" w:rsidR="001D19D5" w:rsidRPr="001D19D5" w:rsidRDefault="001D19D5" w:rsidP="001D19D5">
            <w:pPr>
              <w:spacing w:line="240" w:lineRule="auto"/>
              <w:jc w:val="center"/>
              <w:rPr>
                <w:rFonts w:cs="Times New Roman"/>
                <w:sz w:val="18"/>
                <w:szCs w:val="18"/>
              </w:rPr>
            </w:pPr>
            <w:r w:rsidRPr="001D19D5">
              <w:rPr>
                <w:rFonts w:cs="Times New Roman"/>
                <w:sz w:val="18"/>
                <w:szCs w:val="18"/>
              </w:rPr>
              <w:t>184</w:t>
            </w:r>
          </w:p>
        </w:tc>
        <w:tc>
          <w:tcPr>
            <w:tcW w:w="842" w:type="dxa"/>
            <w:vAlign w:val="center"/>
          </w:tcPr>
          <w:p w14:paraId="122E7822" w14:textId="2B0EB035" w:rsidR="001D19D5" w:rsidRPr="001D19D5" w:rsidRDefault="001D19D5" w:rsidP="001D19D5">
            <w:pPr>
              <w:spacing w:line="240" w:lineRule="auto"/>
              <w:jc w:val="center"/>
              <w:rPr>
                <w:rFonts w:cs="Times New Roman"/>
                <w:b/>
                <w:sz w:val="18"/>
                <w:szCs w:val="18"/>
              </w:rPr>
            </w:pPr>
            <w:r w:rsidRPr="001D19D5">
              <w:rPr>
                <w:b/>
                <w:sz w:val="18"/>
                <w:szCs w:val="18"/>
              </w:rPr>
              <w:t>0,843</w:t>
            </w:r>
          </w:p>
        </w:tc>
        <w:tc>
          <w:tcPr>
            <w:tcW w:w="842" w:type="dxa"/>
            <w:vAlign w:val="center"/>
          </w:tcPr>
          <w:p w14:paraId="1BC3664D" w14:textId="7DF91C3B" w:rsidR="001D19D5" w:rsidRPr="001D19D5" w:rsidRDefault="001D19D5" w:rsidP="001D19D5">
            <w:pPr>
              <w:spacing w:line="240" w:lineRule="auto"/>
              <w:jc w:val="center"/>
              <w:rPr>
                <w:rFonts w:cs="Times New Roman"/>
                <w:b/>
                <w:sz w:val="18"/>
                <w:szCs w:val="18"/>
              </w:rPr>
            </w:pPr>
            <w:r w:rsidRPr="001D19D5">
              <w:rPr>
                <w:sz w:val="18"/>
                <w:szCs w:val="18"/>
              </w:rPr>
              <w:t>0,789</w:t>
            </w:r>
          </w:p>
        </w:tc>
        <w:tc>
          <w:tcPr>
            <w:tcW w:w="842" w:type="dxa"/>
            <w:vAlign w:val="center"/>
          </w:tcPr>
          <w:p w14:paraId="3238696C" w14:textId="6846BEAE" w:rsidR="001D19D5" w:rsidRPr="001D19D5" w:rsidRDefault="001D19D5" w:rsidP="001D19D5">
            <w:pPr>
              <w:spacing w:line="240" w:lineRule="auto"/>
              <w:jc w:val="center"/>
              <w:rPr>
                <w:rFonts w:cs="Times New Roman"/>
                <w:b/>
                <w:sz w:val="18"/>
                <w:szCs w:val="18"/>
              </w:rPr>
            </w:pPr>
            <w:r w:rsidRPr="001D19D5">
              <w:rPr>
                <w:b/>
                <w:sz w:val="18"/>
                <w:szCs w:val="18"/>
              </w:rPr>
              <w:t>0,815</w:t>
            </w:r>
          </w:p>
        </w:tc>
        <w:tc>
          <w:tcPr>
            <w:tcW w:w="777" w:type="dxa"/>
            <w:vAlign w:val="center"/>
          </w:tcPr>
          <w:p w14:paraId="393118B8" w14:textId="45704052" w:rsidR="001D19D5" w:rsidRPr="001D19D5" w:rsidRDefault="001D19D5" w:rsidP="001D19D5">
            <w:pPr>
              <w:spacing w:line="240" w:lineRule="auto"/>
              <w:jc w:val="center"/>
              <w:rPr>
                <w:rFonts w:cs="Times New Roman"/>
                <w:b/>
                <w:sz w:val="18"/>
                <w:szCs w:val="18"/>
              </w:rPr>
            </w:pPr>
            <w:r w:rsidRPr="001D19D5">
              <w:rPr>
                <w:rFonts w:cs="Times New Roman"/>
                <w:b/>
                <w:sz w:val="18"/>
                <w:szCs w:val="18"/>
              </w:rPr>
              <w:t>190</w:t>
            </w:r>
          </w:p>
        </w:tc>
      </w:tr>
      <w:tr w:rsidR="001D19D5" w:rsidRPr="001D19D5" w14:paraId="51C9DAD1" w14:textId="77777777" w:rsidTr="001D19D5">
        <w:tc>
          <w:tcPr>
            <w:tcW w:w="457" w:type="dxa"/>
            <w:vAlign w:val="center"/>
          </w:tcPr>
          <w:p w14:paraId="073EDDF5"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6.</w:t>
            </w:r>
          </w:p>
        </w:tc>
        <w:tc>
          <w:tcPr>
            <w:tcW w:w="865" w:type="dxa"/>
            <w:vAlign w:val="center"/>
          </w:tcPr>
          <w:p w14:paraId="11D5B030"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CRIA</w:t>
            </w:r>
          </w:p>
        </w:tc>
        <w:tc>
          <w:tcPr>
            <w:tcW w:w="842" w:type="dxa"/>
            <w:vAlign w:val="center"/>
          </w:tcPr>
          <w:p w14:paraId="4DD4CD0C" w14:textId="0420F661" w:rsidR="001D19D5" w:rsidRPr="001D19D5" w:rsidRDefault="001D19D5" w:rsidP="001D19D5">
            <w:pPr>
              <w:spacing w:line="240" w:lineRule="auto"/>
              <w:jc w:val="center"/>
              <w:rPr>
                <w:rFonts w:cs="Times New Roman"/>
                <w:b/>
                <w:sz w:val="18"/>
                <w:szCs w:val="18"/>
              </w:rPr>
            </w:pPr>
            <w:r w:rsidRPr="001D19D5">
              <w:rPr>
                <w:sz w:val="18"/>
                <w:szCs w:val="18"/>
              </w:rPr>
              <w:t>0,797</w:t>
            </w:r>
          </w:p>
        </w:tc>
        <w:tc>
          <w:tcPr>
            <w:tcW w:w="842" w:type="dxa"/>
            <w:vAlign w:val="center"/>
          </w:tcPr>
          <w:p w14:paraId="77CB1441" w14:textId="1E263CA0" w:rsidR="001D19D5" w:rsidRPr="001D19D5" w:rsidRDefault="001D19D5" w:rsidP="001D19D5">
            <w:pPr>
              <w:spacing w:line="240" w:lineRule="auto"/>
              <w:jc w:val="center"/>
              <w:rPr>
                <w:rFonts w:cs="Times New Roman"/>
                <w:b/>
                <w:sz w:val="18"/>
                <w:szCs w:val="18"/>
              </w:rPr>
            </w:pPr>
            <w:r w:rsidRPr="001D19D5">
              <w:rPr>
                <w:b/>
                <w:sz w:val="18"/>
                <w:szCs w:val="18"/>
              </w:rPr>
              <w:t>0,677</w:t>
            </w:r>
          </w:p>
        </w:tc>
        <w:tc>
          <w:tcPr>
            <w:tcW w:w="842" w:type="dxa"/>
            <w:vAlign w:val="center"/>
          </w:tcPr>
          <w:p w14:paraId="44D50C15" w14:textId="17E267AA" w:rsidR="001D19D5" w:rsidRPr="001D19D5" w:rsidRDefault="001D19D5" w:rsidP="001D19D5">
            <w:pPr>
              <w:spacing w:line="240" w:lineRule="auto"/>
              <w:jc w:val="center"/>
              <w:rPr>
                <w:rFonts w:cs="Times New Roman"/>
                <w:b/>
                <w:sz w:val="18"/>
                <w:szCs w:val="18"/>
              </w:rPr>
            </w:pPr>
            <w:r w:rsidRPr="001D19D5">
              <w:rPr>
                <w:b/>
                <w:sz w:val="18"/>
                <w:szCs w:val="18"/>
              </w:rPr>
              <w:t>0,732</w:t>
            </w:r>
          </w:p>
        </w:tc>
        <w:tc>
          <w:tcPr>
            <w:tcW w:w="777" w:type="dxa"/>
            <w:vAlign w:val="center"/>
          </w:tcPr>
          <w:p w14:paraId="3C3D4EE1" w14:textId="03CF685D" w:rsidR="001D19D5" w:rsidRPr="001D19D5" w:rsidRDefault="001D19D5" w:rsidP="001D19D5">
            <w:pPr>
              <w:spacing w:line="240" w:lineRule="auto"/>
              <w:jc w:val="center"/>
              <w:rPr>
                <w:rFonts w:cs="Times New Roman"/>
                <w:sz w:val="18"/>
                <w:szCs w:val="18"/>
              </w:rPr>
            </w:pPr>
            <w:r w:rsidRPr="001D19D5">
              <w:rPr>
                <w:rFonts w:cs="Times New Roman"/>
                <w:sz w:val="18"/>
                <w:szCs w:val="18"/>
              </w:rPr>
              <w:t>733</w:t>
            </w:r>
          </w:p>
        </w:tc>
        <w:tc>
          <w:tcPr>
            <w:tcW w:w="842" w:type="dxa"/>
            <w:vAlign w:val="center"/>
          </w:tcPr>
          <w:p w14:paraId="1707F1FF" w14:textId="1FFD742D" w:rsidR="001D19D5" w:rsidRPr="001D19D5" w:rsidRDefault="001D19D5" w:rsidP="001D19D5">
            <w:pPr>
              <w:spacing w:line="240" w:lineRule="auto"/>
              <w:jc w:val="center"/>
              <w:rPr>
                <w:rFonts w:cs="Times New Roman"/>
                <w:b/>
                <w:sz w:val="18"/>
                <w:szCs w:val="18"/>
              </w:rPr>
            </w:pPr>
            <w:r w:rsidRPr="001D19D5">
              <w:rPr>
                <w:b/>
                <w:sz w:val="18"/>
                <w:szCs w:val="18"/>
              </w:rPr>
              <w:t>0,866</w:t>
            </w:r>
          </w:p>
        </w:tc>
        <w:tc>
          <w:tcPr>
            <w:tcW w:w="842" w:type="dxa"/>
            <w:vAlign w:val="center"/>
          </w:tcPr>
          <w:p w14:paraId="26DB7877" w14:textId="1D58C94F" w:rsidR="001D19D5" w:rsidRPr="001D19D5" w:rsidRDefault="001D19D5" w:rsidP="001D19D5">
            <w:pPr>
              <w:spacing w:line="240" w:lineRule="auto"/>
              <w:jc w:val="center"/>
              <w:rPr>
                <w:rFonts w:cs="Times New Roman"/>
                <w:b/>
                <w:sz w:val="18"/>
                <w:szCs w:val="18"/>
              </w:rPr>
            </w:pPr>
            <w:r w:rsidRPr="001D19D5">
              <w:rPr>
                <w:sz w:val="18"/>
                <w:szCs w:val="18"/>
              </w:rPr>
              <w:t>0,624</w:t>
            </w:r>
          </w:p>
        </w:tc>
        <w:tc>
          <w:tcPr>
            <w:tcW w:w="842" w:type="dxa"/>
            <w:vAlign w:val="center"/>
          </w:tcPr>
          <w:p w14:paraId="4CA922E1" w14:textId="27776D4B" w:rsidR="001D19D5" w:rsidRPr="001D19D5" w:rsidRDefault="001D19D5" w:rsidP="001D19D5">
            <w:pPr>
              <w:spacing w:line="240" w:lineRule="auto"/>
              <w:jc w:val="center"/>
              <w:rPr>
                <w:rFonts w:cs="Times New Roman"/>
                <w:sz w:val="18"/>
                <w:szCs w:val="18"/>
              </w:rPr>
            </w:pPr>
            <w:r w:rsidRPr="001D19D5">
              <w:rPr>
                <w:sz w:val="18"/>
                <w:szCs w:val="18"/>
              </w:rPr>
              <w:t>0,725</w:t>
            </w:r>
          </w:p>
        </w:tc>
        <w:tc>
          <w:tcPr>
            <w:tcW w:w="777" w:type="dxa"/>
            <w:vAlign w:val="center"/>
          </w:tcPr>
          <w:p w14:paraId="0FABEDAE" w14:textId="51317C4D" w:rsidR="001D19D5" w:rsidRPr="001D19D5" w:rsidRDefault="001D19D5" w:rsidP="001D19D5">
            <w:pPr>
              <w:spacing w:line="240" w:lineRule="auto"/>
              <w:jc w:val="center"/>
              <w:rPr>
                <w:rFonts w:cs="Times New Roman"/>
                <w:b/>
                <w:sz w:val="18"/>
                <w:szCs w:val="18"/>
              </w:rPr>
            </w:pPr>
            <w:r w:rsidRPr="001D19D5">
              <w:rPr>
                <w:rFonts w:cs="Times New Roman"/>
                <w:b/>
                <w:sz w:val="18"/>
                <w:szCs w:val="18"/>
              </w:rPr>
              <w:t>744</w:t>
            </w:r>
          </w:p>
        </w:tc>
      </w:tr>
      <w:tr w:rsidR="001D19D5" w:rsidRPr="001D19D5" w14:paraId="0989BF3F" w14:textId="77777777" w:rsidTr="001D19D5">
        <w:tc>
          <w:tcPr>
            <w:tcW w:w="457" w:type="dxa"/>
            <w:vAlign w:val="center"/>
          </w:tcPr>
          <w:p w14:paraId="47DC5D04"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7.</w:t>
            </w:r>
          </w:p>
        </w:tc>
        <w:tc>
          <w:tcPr>
            <w:tcW w:w="865" w:type="dxa"/>
            <w:vAlign w:val="center"/>
          </w:tcPr>
          <w:p w14:paraId="6BE93B2A"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DEFN</w:t>
            </w:r>
          </w:p>
        </w:tc>
        <w:tc>
          <w:tcPr>
            <w:tcW w:w="842" w:type="dxa"/>
            <w:vAlign w:val="center"/>
          </w:tcPr>
          <w:p w14:paraId="6D8FBCDB" w14:textId="66415B7F" w:rsidR="001D19D5" w:rsidRPr="001D19D5" w:rsidRDefault="001D19D5" w:rsidP="001D19D5">
            <w:pPr>
              <w:spacing w:line="240" w:lineRule="auto"/>
              <w:jc w:val="center"/>
              <w:rPr>
                <w:rFonts w:cs="Times New Roman"/>
                <w:b/>
                <w:sz w:val="18"/>
                <w:szCs w:val="18"/>
              </w:rPr>
            </w:pPr>
            <w:r w:rsidRPr="001D19D5">
              <w:rPr>
                <w:sz w:val="18"/>
                <w:szCs w:val="18"/>
              </w:rPr>
              <w:t>0,931</w:t>
            </w:r>
          </w:p>
        </w:tc>
        <w:tc>
          <w:tcPr>
            <w:tcW w:w="842" w:type="dxa"/>
            <w:vAlign w:val="center"/>
          </w:tcPr>
          <w:p w14:paraId="3E4D0E7A" w14:textId="225899B7" w:rsidR="001D19D5" w:rsidRPr="001D19D5" w:rsidRDefault="001D19D5" w:rsidP="001D19D5">
            <w:pPr>
              <w:spacing w:line="240" w:lineRule="auto"/>
              <w:jc w:val="center"/>
              <w:rPr>
                <w:rFonts w:cs="Times New Roman"/>
                <w:b/>
                <w:sz w:val="18"/>
                <w:szCs w:val="18"/>
              </w:rPr>
            </w:pPr>
            <w:r w:rsidRPr="001D19D5">
              <w:rPr>
                <w:b/>
                <w:sz w:val="18"/>
                <w:szCs w:val="18"/>
              </w:rPr>
              <w:t>0,959</w:t>
            </w:r>
          </w:p>
        </w:tc>
        <w:tc>
          <w:tcPr>
            <w:tcW w:w="842" w:type="dxa"/>
            <w:vAlign w:val="center"/>
          </w:tcPr>
          <w:p w14:paraId="2D312DF8" w14:textId="7750D0BD" w:rsidR="001D19D5" w:rsidRPr="001D19D5" w:rsidRDefault="001D19D5" w:rsidP="001D19D5">
            <w:pPr>
              <w:spacing w:line="240" w:lineRule="auto"/>
              <w:jc w:val="center"/>
              <w:rPr>
                <w:rFonts w:cs="Times New Roman"/>
                <w:b/>
                <w:sz w:val="18"/>
                <w:szCs w:val="18"/>
              </w:rPr>
            </w:pPr>
            <w:r w:rsidRPr="001D19D5">
              <w:rPr>
                <w:b/>
                <w:sz w:val="18"/>
                <w:szCs w:val="18"/>
              </w:rPr>
              <w:t>0,945</w:t>
            </w:r>
          </w:p>
        </w:tc>
        <w:tc>
          <w:tcPr>
            <w:tcW w:w="777" w:type="dxa"/>
            <w:vAlign w:val="center"/>
          </w:tcPr>
          <w:p w14:paraId="52BD6027" w14:textId="1ADF1A50" w:rsidR="001D19D5" w:rsidRPr="001D19D5" w:rsidRDefault="001D19D5" w:rsidP="001D19D5">
            <w:pPr>
              <w:spacing w:line="240" w:lineRule="auto"/>
              <w:jc w:val="center"/>
              <w:rPr>
                <w:rFonts w:cs="Times New Roman"/>
                <w:sz w:val="18"/>
                <w:szCs w:val="18"/>
              </w:rPr>
            </w:pPr>
            <w:r w:rsidRPr="001D19D5">
              <w:rPr>
                <w:rFonts w:cs="Times New Roman"/>
                <w:sz w:val="18"/>
                <w:szCs w:val="18"/>
              </w:rPr>
              <w:t>4076</w:t>
            </w:r>
          </w:p>
        </w:tc>
        <w:tc>
          <w:tcPr>
            <w:tcW w:w="842" w:type="dxa"/>
            <w:vAlign w:val="center"/>
          </w:tcPr>
          <w:p w14:paraId="461EA8EF" w14:textId="0127914A" w:rsidR="001D19D5" w:rsidRPr="001D19D5" w:rsidRDefault="001D19D5" w:rsidP="001D19D5">
            <w:pPr>
              <w:spacing w:line="240" w:lineRule="auto"/>
              <w:jc w:val="center"/>
              <w:rPr>
                <w:rFonts w:cs="Times New Roman"/>
                <w:b/>
                <w:sz w:val="18"/>
                <w:szCs w:val="18"/>
              </w:rPr>
            </w:pPr>
            <w:r w:rsidRPr="001D19D5">
              <w:rPr>
                <w:b/>
                <w:sz w:val="18"/>
                <w:szCs w:val="18"/>
              </w:rPr>
              <w:t>0,909</w:t>
            </w:r>
          </w:p>
        </w:tc>
        <w:tc>
          <w:tcPr>
            <w:tcW w:w="842" w:type="dxa"/>
            <w:vAlign w:val="center"/>
          </w:tcPr>
          <w:p w14:paraId="2143C0D4" w14:textId="47D3165A" w:rsidR="001D19D5" w:rsidRPr="001D19D5" w:rsidRDefault="001D19D5" w:rsidP="001D19D5">
            <w:pPr>
              <w:spacing w:line="240" w:lineRule="auto"/>
              <w:jc w:val="center"/>
              <w:rPr>
                <w:rFonts w:cs="Times New Roman"/>
                <w:sz w:val="18"/>
                <w:szCs w:val="18"/>
              </w:rPr>
            </w:pPr>
            <w:r w:rsidRPr="001D19D5">
              <w:rPr>
                <w:sz w:val="18"/>
                <w:szCs w:val="18"/>
              </w:rPr>
              <w:t>0,932</w:t>
            </w:r>
          </w:p>
        </w:tc>
        <w:tc>
          <w:tcPr>
            <w:tcW w:w="842" w:type="dxa"/>
            <w:vAlign w:val="center"/>
          </w:tcPr>
          <w:p w14:paraId="3F493CFD" w14:textId="05539C35" w:rsidR="001D19D5" w:rsidRPr="001D19D5" w:rsidRDefault="001D19D5" w:rsidP="001D19D5">
            <w:pPr>
              <w:spacing w:line="240" w:lineRule="auto"/>
              <w:jc w:val="center"/>
              <w:rPr>
                <w:rFonts w:cs="Times New Roman"/>
                <w:sz w:val="18"/>
                <w:szCs w:val="18"/>
              </w:rPr>
            </w:pPr>
            <w:r w:rsidRPr="001D19D5">
              <w:rPr>
                <w:sz w:val="18"/>
                <w:szCs w:val="18"/>
              </w:rPr>
              <w:t>0,921</w:t>
            </w:r>
          </w:p>
        </w:tc>
        <w:tc>
          <w:tcPr>
            <w:tcW w:w="777" w:type="dxa"/>
            <w:vAlign w:val="center"/>
          </w:tcPr>
          <w:p w14:paraId="77B583AF" w14:textId="5D7F577A" w:rsidR="001D19D5" w:rsidRPr="001D19D5" w:rsidRDefault="001D19D5" w:rsidP="001D19D5">
            <w:pPr>
              <w:spacing w:line="240" w:lineRule="auto"/>
              <w:jc w:val="center"/>
              <w:rPr>
                <w:rFonts w:cs="Times New Roman"/>
                <w:b/>
                <w:sz w:val="18"/>
                <w:szCs w:val="18"/>
              </w:rPr>
            </w:pPr>
            <w:r w:rsidRPr="001D19D5">
              <w:rPr>
                <w:rFonts w:cs="Times New Roman"/>
                <w:b/>
                <w:sz w:val="18"/>
                <w:szCs w:val="18"/>
              </w:rPr>
              <w:t>4257</w:t>
            </w:r>
          </w:p>
        </w:tc>
      </w:tr>
      <w:tr w:rsidR="001D19D5" w:rsidRPr="001D19D5" w14:paraId="12BF0C9E" w14:textId="77777777" w:rsidTr="001D19D5">
        <w:tc>
          <w:tcPr>
            <w:tcW w:w="457" w:type="dxa"/>
            <w:vAlign w:val="center"/>
          </w:tcPr>
          <w:p w14:paraId="047A924E"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8.</w:t>
            </w:r>
          </w:p>
        </w:tc>
        <w:tc>
          <w:tcPr>
            <w:tcW w:w="865" w:type="dxa"/>
            <w:vAlign w:val="center"/>
          </w:tcPr>
          <w:p w14:paraId="6D4B7993"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DEFN</w:t>
            </w:r>
          </w:p>
        </w:tc>
        <w:tc>
          <w:tcPr>
            <w:tcW w:w="842" w:type="dxa"/>
            <w:vAlign w:val="center"/>
          </w:tcPr>
          <w:p w14:paraId="0383E1EF" w14:textId="2223D843" w:rsidR="001D19D5" w:rsidRPr="001D19D5" w:rsidRDefault="001D19D5" w:rsidP="001D19D5">
            <w:pPr>
              <w:spacing w:line="240" w:lineRule="auto"/>
              <w:jc w:val="center"/>
              <w:rPr>
                <w:rFonts w:cs="Times New Roman"/>
                <w:b/>
                <w:sz w:val="18"/>
                <w:szCs w:val="18"/>
              </w:rPr>
            </w:pPr>
            <w:r w:rsidRPr="001D19D5">
              <w:rPr>
                <w:b/>
                <w:sz w:val="18"/>
                <w:szCs w:val="18"/>
              </w:rPr>
              <w:t>0,926</w:t>
            </w:r>
          </w:p>
        </w:tc>
        <w:tc>
          <w:tcPr>
            <w:tcW w:w="842" w:type="dxa"/>
            <w:vAlign w:val="center"/>
          </w:tcPr>
          <w:p w14:paraId="757F4618" w14:textId="3F082560" w:rsidR="001D19D5" w:rsidRPr="001D19D5" w:rsidRDefault="001D19D5" w:rsidP="001D19D5">
            <w:pPr>
              <w:spacing w:line="240" w:lineRule="auto"/>
              <w:jc w:val="center"/>
              <w:rPr>
                <w:rFonts w:cs="Times New Roman"/>
                <w:b/>
                <w:sz w:val="18"/>
                <w:szCs w:val="18"/>
              </w:rPr>
            </w:pPr>
            <w:r w:rsidRPr="001D19D5">
              <w:rPr>
                <w:b/>
                <w:sz w:val="18"/>
                <w:szCs w:val="18"/>
              </w:rPr>
              <w:t>0,970</w:t>
            </w:r>
          </w:p>
        </w:tc>
        <w:tc>
          <w:tcPr>
            <w:tcW w:w="842" w:type="dxa"/>
            <w:vAlign w:val="center"/>
          </w:tcPr>
          <w:p w14:paraId="2EB0F05E" w14:textId="188EAF78" w:rsidR="001D19D5" w:rsidRPr="001D19D5" w:rsidRDefault="001D19D5" w:rsidP="001D19D5">
            <w:pPr>
              <w:spacing w:line="240" w:lineRule="auto"/>
              <w:jc w:val="center"/>
              <w:rPr>
                <w:rFonts w:cs="Times New Roman"/>
                <w:b/>
                <w:sz w:val="18"/>
                <w:szCs w:val="18"/>
              </w:rPr>
            </w:pPr>
            <w:r w:rsidRPr="001D19D5">
              <w:rPr>
                <w:b/>
                <w:sz w:val="18"/>
                <w:szCs w:val="18"/>
              </w:rPr>
              <w:t>0,948</w:t>
            </w:r>
          </w:p>
        </w:tc>
        <w:tc>
          <w:tcPr>
            <w:tcW w:w="777" w:type="dxa"/>
            <w:vAlign w:val="center"/>
          </w:tcPr>
          <w:p w14:paraId="5502247B" w14:textId="527FDAD7" w:rsidR="001D19D5" w:rsidRPr="001D19D5" w:rsidRDefault="001D19D5" w:rsidP="001D19D5">
            <w:pPr>
              <w:spacing w:line="240" w:lineRule="auto"/>
              <w:jc w:val="center"/>
              <w:rPr>
                <w:rFonts w:cs="Times New Roman"/>
                <w:sz w:val="18"/>
                <w:szCs w:val="18"/>
              </w:rPr>
            </w:pPr>
            <w:r w:rsidRPr="001D19D5">
              <w:rPr>
                <w:rFonts w:cs="Times New Roman"/>
                <w:sz w:val="18"/>
                <w:szCs w:val="18"/>
              </w:rPr>
              <w:t>8389</w:t>
            </w:r>
          </w:p>
        </w:tc>
        <w:tc>
          <w:tcPr>
            <w:tcW w:w="842" w:type="dxa"/>
            <w:vAlign w:val="center"/>
          </w:tcPr>
          <w:p w14:paraId="4E3E76D2" w14:textId="51026E63" w:rsidR="001D19D5" w:rsidRPr="001D19D5" w:rsidRDefault="001D19D5" w:rsidP="001D19D5">
            <w:pPr>
              <w:spacing w:line="240" w:lineRule="auto"/>
              <w:jc w:val="center"/>
              <w:rPr>
                <w:rFonts w:cs="Times New Roman"/>
                <w:sz w:val="18"/>
                <w:szCs w:val="18"/>
              </w:rPr>
            </w:pPr>
            <w:r w:rsidRPr="001D19D5">
              <w:rPr>
                <w:sz w:val="18"/>
                <w:szCs w:val="18"/>
              </w:rPr>
              <w:t>0,922</w:t>
            </w:r>
          </w:p>
        </w:tc>
        <w:tc>
          <w:tcPr>
            <w:tcW w:w="842" w:type="dxa"/>
            <w:vAlign w:val="center"/>
          </w:tcPr>
          <w:p w14:paraId="4D6144F5" w14:textId="0891DEAB" w:rsidR="001D19D5" w:rsidRPr="001D19D5" w:rsidRDefault="001D19D5" w:rsidP="001D19D5">
            <w:pPr>
              <w:spacing w:line="240" w:lineRule="auto"/>
              <w:jc w:val="center"/>
              <w:rPr>
                <w:rFonts w:cs="Times New Roman"/>
                <w:sz w:val="18"/>
                <w:szCs w:val="18"/>
              </w:rPr>
            </w:pPr>
            <w:r w:rsidRPr="001D19D5">
              <w:rPr>
                <w:sz w:val="18"/>
                <w:szCs w:val="18"/>
              </w:rPr>
              <w:t>0,954</w:t>
            </w:r>
          </w:p>
        </w:tc>
        <w:tc>
          <w:tcPr>
            <w:tcW w:w="842" w:type="dxa"/>
            <w:vAlign w:val="center"/>
          </w:tcPr>
          <w:p w14:paraId="279F4FB6" w14:textId="33A74D16" w:rsidR="001D19D5" w:rsidRPr="001D19D5" w:rsidRDefault="001D19D5" w:rsidP="001D19D5">
            <w:pPr>
              <w:spacing w:line="240" w:lineRule="auto"/>
              <w:jc w:val="center"/>
              <w:rPr>
                <w:rFonts w:cs="Times New Roman"/>
                <w:sz w:val="18"/>
                <w:szCs w:val="18"/>
              </w:rPr>
            </w:pPr>
            <w:r w:rsidRPr="001D19D5">
              <w:rPr>
                <w:sz w:val="18"/>
                <w:szCs w:val="18"/>
              </w:rPr>
              <w:t>0,937</w:t>
            </w:r>
          </w:p>
        </w:tc>
        <w:tc>
          <w:tcPr>
            <w:tcW w:w="777" w:type="dxa"/>
            <w:vAlign w:val="center"/>
          </w:tcPr>
          <w:p w14:paraId="25C1B164" w14:textId="69B01F0C" w:rsidR="001D19D5" w:rsidRPr="001D19D5" w:rsidRDefault="001D19D5" w:rsidP="001D19D5">
            <w:pPr>
              <w:spacing w:line="240" w:lineRule="auto"/>
              <w:jc w:val="center"/>
              <w:rPr>
                <w:rFonts w:cs="Times New Roman"/>
                <w:b/>
                <w:sz w:val="18"/>
                <w:szCs w:val="18"/>
              </w:rPr>
            </w:pPr>
            <w:r w:rsidRPr="001D19D5">
              <w:rPr>
                <w:rFonts w:cs="Times New Roman"/>
                <w:b/>
                <w:sz w:val="18"/>
                <w:szCs w:val="18"/>
              </w:rPr>
              <w:t>8945</w:t>
            </w:r>
          </w:p>
        </w:tc>
      </w:tr>
      <w:tr w:rsidR="001D19D5" w:rsidRPr="001D19D5" w14:paraId="57E68D11" w14:textId="77777777" w:rsidTr="001D19D5">
        <w:tc>
          <w:tcPr>
            <w:tcW w:w="457" w:type="dxa"/>
            <w:vAlign w:val="center"/>
          </w:tcPr>
          <w:p w14:paraId="4653C138"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9.</w:t>
            </w:r>
          </w:p>
        </w:tc>
        <w:tc>
          <w:tcPr>
            <w:tcW w:w="865" w:type="dxa"/>
            <w:vAlign w:val="center"/>
          </w:tcPr>
          <w:p w14:paraId="1628678C"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JUDG</w:t>
            </w:r>
          </w:p>
        </w:tc>
        <w:tc>
          <w:tcPr>
            <w:tcW w:w="842" w:type="dxa"/>
            <w:vAlign w:val="center"/>
          </w:tcPr>
          <w:p w14:paraId="27193669" w14:textId="3477B20E" w:rsidR="001D19D5" w:rsidRPr="001D19D5" w:rsidRDefault="001D19D5" w:rsidP="001D19D5">
            <w:pPr>
              <w:spacing w:line="240" w:lineRule="auto"/>
              <w:jc w:val="center"/>
              <w:rPr>
                <w:rFonts w:cs="Times New Roman"/>
                <w:b/>
                <w:sz w:val="18"/>
                <w:szCs w:val="18"/>
              </w:rPr>
            </w:pPr>
            <w:r w:rsidRPr="001D19D5">
              <w:rPr>
                <w:b/>
                <w:sz w:val="18"/>
                <w:szCs w:val="18"/>
              </w:rPr>
              <w:t>0,952</w:t>
            </w:r>
          </w:p>
        </w:tc>
        <w:tc>
          <w:tcPr>
            <w:tcW w:w="842" w:type="dxa"/>
            <w:vAlign w:val="center"/>
          </w:tcPr>
          <w:p w14:paraId="0D4917BD" w14:textId="054E0904" w:rsidR="001D19D5" w:rsidRPr="001D19D5" w:rsidRDefault="001D19D5" w:rsidP="001D19D5">
            <w:pPr>
              <w:spacing w:line="240" w:lineRule="auto"/>
              <w:jc w:val="center"/>
              <w:rPr>
                <w:rFonts w:cs="Times New Roman"/>
                <w:b/>
                <w:sz w:val="18"/>
                <w:szCs w:val="18"/>
              </w:rPr>
            </w:pPr>
            <w:r w:rsidRPr="001D19D5">
              <w:rPr>
                <w:sz w:val="18"/>
                <w:szCs w:val="18"/>
              </w:rPr>
              <w:t>0,901</w:t>
            </w:r>
          </w:p>
        </w:tc>
        <w:tc>
          <w:tcPr>
            <w:tcW w:w="842" w:type="dxa"/>
            <w:vAlign w:val="center"/>
          </w:tcPr>
          <w:p w14:paraId="48206CF9" w14:textId="6642A89D" w:rsidR="001D19D5" w:rsidRPr="001D19D5" w:rsidRDefault="001D19D5" w:rsidP="001D19D5">
            <w:pPr>
              <w:spacing w:line="240" w:lineRule="auto"/>
              <w:jc w:val="center"/>
              <w:rPr>
                <w:rFonts w:cs="Times New Roman"/>
                <w:b/>
                <w:sz w:val="18"/>
                <w:szCs w:val="18"/>
              </w:rPr>
            </w:pPr>
            <w:r w:rsidRPr="001D19D5">
              <w:rPr>
                <w:sz w:val="18"/>
                <w:szCs w:val="18"/>
              </w:rPr>
              <w:t>0,926</w:t>
            </w:r>
          </w:p>
        </w:tc>
        <w:tc>
          <w:tcPr>
            <w:tcW w:w="777" w:type="dxa"/>
            <w:vAlign w:val="center"/>
          </w:tcPr>
          <w:p w14:paraId="1F0178F5" w14:textId="7A8FF669" w:rsidR="001D19D5" w:rsidRPr="001D19D5" w:rsidRDefault="001D19D5" w:rsidP="001D19D5">
            <w:pPr>
              <w:spacing w:line="240" w:lineRule="auto"/>
              <w:jc w:val="center"/>
              <w:rPr>
                <w:rFonts w:cs="Times New Roman"/>
                <w:sz w:val="18"/>
                <w:szCs w:val="18"/>
              </w:rPr>
            </w:pPr>
            <w:r w:rsidRPr="001D19D5">
              <w:rPr>
                <w:rFonts w:cs="Times New Roman"/>
                <w:sz w:val="18"/>
                <w:szCs w:val="18"/>
              </w:rPr>
              <w:t>332</w:t>
            </w:r>
          </w:p>
        </w:tc>
        <w:tc>
          <w:tcPr>
            <w:tcW w:w="842" w:type="dxa"/>
            <w:vAlign w:val="center"/>
          </w:tcPr>
          <w:p w14:paraId="168A0315" w14:textId="58837CA8" w:rsidR="001D19D5" w:rsidRPr="001D19D5" w:rsidRDefault="001D19D5" w:rsidP="001D19D5">
            <w:pPr>
              <w:spacing w:line="240" w:lineRule="auto"/>
              <w:jc w:val="center"/>
              <w:rPr>
                <w:rFonts w:cs="Times New Roman"/>
                <w:b/>
                <w:sz w:val="18"/>
                <w:szCs w:val="18"/>
              </w:rPr>
            </w:pPr>
            <w:r w:rsidRPr="001D19D5">
              <w:rPr>
                <w:sz w:val="18"/>
                <w:szCs w:val="18"/>
              </w:rPr>
              <w:t>0,932</w:t>
            </w:r>
          </w:p>
        </w:tc>
        <w:tc>
          <w:tcPr>
            <w:tcW w:w="842" w:type="dxa"/>
            <w:vAlign w:val="center"/>
          </w:tcPr>
          <w:p w14:paraId="47A4F952" w14:textId="3426359D" w:rsidR="001D19D5" w:rsidRPr="001D19D5" w:rsidRDefault="001D19D5" w:rsidP="001D19D5">
            <w:pPr>
              <w:spacing w:line="240" w:lineRule="auto"/>
              <w:jc w:val="center"/>
              <w:rPr>
                <w:rFonts w:cs="Times New Roman"/>
                <w:b/>
                <w:sz w:val="18"/>
                <w:szCs w:val="18"/>
              </w:rPr>
            </w:pPr>
            <w:r w:rsidRPr="001D19D5">
              <w:rPr>
                <w:b/>
                <w:sz w:val="18"/>
                <w:szCs w:val="18"/>
              </w:rPr>
              <w:t>0,932</w:t>
            </w:r>
          </w:p>
        </w:tc>
        <w:tc>
          <w:tcPr>
            <w:tcW w:w="842" w:type="dxa"/>
            <w:vAlign w:val="center"/>
          </w:tcPr>
          <w:p w14:paraId="1EFD9D93" w14:textId="0EAC2CB9" w:rsidR="001D19D5" w:rsidRPr="001D19D5" w:rsidRDefault="001D19D5" w:rsidP="001D19D5">
            <w:pPr>
              <w:spacing w:line="240" w:lineRule="auto"/>
              <w:jc w:val="center"/>
              <w:rPr>
                <w:rFonts w:cs="Times New Roman"/>
                <w:sz w:val="18"/>
                <w:szCs w:val="18"/>
              </w:rPr>
            </w:pPr>
            <w:r w:rsidRPr="001D19D5">
              <w:rPr>
                <w:b/>
                <w:sz w:val="18"/>
                <w:szCs w:val="18"/>
              </w:rPr>
              <w:t>0,932</w:t>
            </w:r>
          </w:p>
        </w:tc>
        <w:tc>
          <w:tcPr>
            <w:tcW w:w="777" w:type="dxa"/>
            <w:vAlign w:val="center"/>
          </w:tcPr>
          <w:p w14:paraId="0292E1A1" w14:textId="4271F5F4" w:rsidR="001D19D5" w:rsidRPr="001D19D5" w:rsidRDefault="001D19D5" w:rsidP="001D19D5">
            <w:pPr>
              <w:spacing w:line="240" w:lineRule="auto"/>
              <w:jc w:val="center"/>
              <w:rPr>
                <w:rFonts w:cs="Times New Roman"/>
                <w:b/>
                <w:sz w:val="18"/>
                <w:szCs w:val="18"/>
              </w:rPr>
            </w:pPr>
            <w:r w:rsidRPr="001D19D5">
              <w:rPr>
                <w:rFonts w:cs="Times New Roman"/>
                <w:b/>
                <w:sz w:val="18"/>
                <w:szCs w:val="18"/>
              </w:rPr>
              <w:t>340</w:t>
            </w:r>
          </w:p>
        </w:tc>
      </w:tr>
      <w:tr w:rsidR="001D19D5" w:rsidRPr="001D19D5" w14:paraId="40D35D81" w14:textId="77777777" w:rsidTr="001D19D5">
        <w:tc>
          <w:tcPr>
            <w:tcW w:w="457" w:type="dxa"/>
            <w:vAlign w:val="center"/>
          </w:tcPr>
          <w:p w14:paraId="42BEAC21"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0.</w:t>
            </w:r>
          </w:p>
        </w:tc>
        <w:tc>
          <w:tcPr>
            <w:tcW w:w="865" w:type="dxa"/>
            <w:vAlign w:val="center"/>
          </w:tcPr>
          <w:p w14:paraId="27DE4E7F"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JUDG</w:t>
            </w:r>
          </w:p>
        </w:tc>
        <w:tc>
          <w:tcPr>
            <w:tcW w:w="842" w:type="dxa"/>
            <w:vAlign w:val="center"/>
          </w:tcPr>
          <w:p w14:paraId="1676362E" w14:textId="3939460F" w:rsidR="001D19D5" w:rsidRPr="001D19D5" w:rsidRDefault="001D19D5" w:rsidP="001D19D5">
            <w:pPr>
              <w:spacing w:line="240" w:lineRule="auto"/>
              <w:jc w:val="center"/>
              <w:rPr>
                <w:rFonts w:cs="Times New Roman"/>
                <w:b/>
                <w:sz w:val="18"/>
                <w:szCs w:val="18"/>
              </w:rPr>
            </w:pPr>
            <w:r w:rsidRPr="001D19D5">
              <w:rPr>
                <w:b/>
                <w:sz w:val="18"/>
                <w:szCs w:val="18"/>
              </w:rPr>
              <w:t>0,979</w:t>
            </w:r>
          </w:p>
        </w:tc>
        <w:tc>
          <w:tcPr>
            <w:tcW w:w="842" w:type="dxa"/>
            <w:vAlign w:val="center"/>
          </w:tcPr>
          <w:p w14:paraId="50094698" w14:textId="1F76E1F8" w:rsidR="001D19D5" w:rsidRPr="001D19D5" w:rsidRDefault="001D19D5" w:rsidP="001D19D5">
            <w:pPr>
              <w:spacing w:line="240" w:lineRule="auto"/>
              <w:jc w:val="center"/>
              <w:rPr>
                <w:rFonts w:cs="Times New Roman"/>
                <w:b/>
                <w:sz w:val="18"/>
                <w:szCs w:val="18"/>
              </w:rPr>
            </w:pPr>
            <w:r w:rsidRPr="001D19D5">
              <w:rPr>
                <w:sz w:val="18"/>
                <w:szCs w:val="18"/>
              </w:rPr>
              <w:t>0,895</w:t>
            </w:r>
          </w:p>
        </w:tc>
        <w:tc>
          <w:tcPr>
            <w:tcW w:w="842" w:type="dxa"/>
            <w:vAlign w:val="center"/>
          </w:tcPr>
          <w:p w14:paraId="0EE624CA" w14:textId="3CAF4B9F" w:rsidR="001D19D5" w:rsidRPr="001D19D5" w:rsidRDefault="001D19D5" w:rsidP="001D19D5">
            <w:pPr>
              <w:spacing w:line="240" w:lineRule="auto"/>
              <w:jc w:val="center"/>
              <w:rPr>
                <w:rFonts w:cs="Times New Roman"/>
                <w:b/>
                <w:sz w:val="18"/>
                <w:szCs w:val="18"/>
              </w:rPr>
            </w:pPr>
            <w:r w:rsidRPr="001D19D5">
              <w:rPr>
                <w:sz w:val="18"/>
                <w:szCs w:val="18"/>
              </w:rPr>
              <w:t>0,935</w:t>
            </w:r>
          </w:p>
        </w:tc>
        <w:tc>
          <w:tcPr>
            <w:tcW w:w="777" w:type="dxa"/>
            <w:vAlign w:val="center"/>
          </w:tcPr>
          <w:p w14:paraId="2E1E1E9E" w14:textId="46F8CFFE" w:rsidR="001D19D5" w:rsidRPr="001D19D5" w:rsidRDefault="001D19D5" w:rsidP="001D19D5">
            <w:pPr>
              <w:spacing w:line="240" w:lineRule="auto"/>
              <w:jc w:val="center"/>
              <w:rPr>
                <w:rFonts w:cs="Times New Roman"/>
                <w:sz w:val="18"/>
                <w:szCs w:val="18"/>
              </w:rPr>
            </w:pPr>
            <w:r w:rsidRPr="001D19D5">
              <w:rPr>
                <w:rFonts w:cs="Times New Roman"/>
                <w:sz w:val="18"/>
                <w:szCs w:val="18"/>
              </w:rPr>
              <w:t>1612</w:t>
            </w:r>
          </w:p>
        </w:tc>
        <w:tc>
          <w:tcPr>
            <w:tcW w:w="842" w:type="dxa"/>
            <w:vAlign w:val="center"/>
          </w:tcPr>
          <w:p w14:paraId="548966F1" w14:textId="717FB11A" w:rsidR="001D19D5" w:rsidRPr="001D19D5" w:rsidRDefault="001D19D5" w:rsidP="001D19D5">
            <w:pPr>
              <w:spacing w:line="240" w:lineRule="auto"/>
              <w:jc w:val="center"/>
              <w:rPr>
                <w:rFonts w:cs="Times New Roman"/>
                <w:sz w:val="18"/>
                <w:szCs w:val="18"/>
              </w:rPr>
            </w:pPr>
            <w:r w:rsidRPr="001D19D5">
              <w:rPr>
                <w:sz w:val="18"/>
                <w:szCs w:val="18"/>
              </w:rPr>
              <w:t>0,957</w:t>
            </w:r>
          </w:p>
        </w:tc>
        <w:tc>
          <w:tcPr>
            <w:tcW w:w="842" w:type="dxa"/>
            <w:vAlign w:val="center"/>
          </w:tcPr>
          <w:p w14:paraId="363F19B2" w14:textId="6219745D" w:rsidR="001D19D5" w:rsidRPr="001D19D5" w:rsidRDefault="001D19D5" w:rsidP="001D19D5">
            <w:pPr>
              <w:spacing w:line="240" w:lineRule="auto"/>
              <w:jc w:val="center"/>
              <w:rPr>
                <w:rFonts w:cs="Times New Roman"/>
                <w:b/>
                <w:sz w:val="18"/>
                <w:szCs w:val="18"/>
              </w:rPr>
            </w:pPr>
            <w:r w:rsidRPr="001D19D5">
              <w:rPr>
                <w:b/>
                <w:sz w:val="18"/>
                <w:szCs w:val="18"/>
              </w:rPr>
              <w:t>0,962</w:t>
            </w:r>
          </w:p>
        </w:tc>
        <w:tc>
          <w:tcPr>
            <w:tcW w:w="842" w:type="dxa"/>
            <w:vAlign w:val="center"/>
          </w:tcPr>
          <w:p w14:paraId="2DC99BF4" w14:textId="4C6F6C9D" w:rsidR="001D19D5" w:rsidRPr="001D19D5" w:rsidRDefault="001D19D5" w:rsidP="001D19D5">
            <w:pPr>
              <w:spacing w:line="240" w:lineRule="auto"/>
              <w:jc w:val="center"/>
              <w:rPr>
                <w:rFonts w:cs="Times New Roman"/>
                <w:b/>
                <w:sz w:val="18"/>
                <w:szCs w:val="18"/>
              </w:rPr>
            </w:pPr>
            <w:r w:rsidRPr="001D19D5">
              <w:rPr>
                <w:b/>
                <w:sz w:val="18"/>
                <w:szCs w:val="18"/>
              </w:rPr>
              <w:t>0,960</w:t>
            </w:r>
          </w:p>
        </w:tc>
        <w:tc>
          <w:tcPr>
            <w:tcW w:w="777" w:type="dxa"/>
            <w:vAlign w:val="center"/>
          </w:tcPr>
          <w:p w14:paraId="2A70B4C3" w14:textId="6A73DBFE" w:rsidR="001D19D5" w:rsidRPr="001D19D5" w:rsidRDefault="001D19D5" w:rsidP="001D19D5">
            <w:pPr>
              <w:spacing w:line="240" w:lineRule="auto"/>
              <w:jc w:val="center"/>
              <w:rPr>
                <w:rFonts w:cs="Times New Roman"/>
                <w:b/>
                <w:sz w:val="18"/>
                <w:szCs w:val="18"/>
              </w:rPr>
            </w:pPr>
            <w:r w:rsidRPr="001D19D5">
              <w:rPr>
                <w:rFonts w:cs="Times New Roman"/>
                <w:b/>
                <w:sz w:val="18"/>
                <w:szCs w:val="18"/>
              </w:rPr>
              <w:t>1634</w:t>
            </w:r>
          </w:p>
        </w:tc>
      </w:tr>
      <w:tr w:rsidR="001D19D5" w:rsidRPr="001D19D5" w14:paraId="18BB0433" w14:textId="77777777" w:rsidTr="001D19D5">
        <w:tc>
          <w:tcPr>
            <w:tcW w:w="457" w:type="dxa"/>
            <w:vAlign w:val="center"/>
          </w:tcPr>
          <w:p w14:paraId="07B6EE57"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1.</w:t>
            </w:r>
          </w:p>
        </w:tc>
        <w:tc>
          <w:tcPr>
            <w:tcW w:w="865" w:type="dxa"/>
            <w:vAlign w:val="center"/>
          </w:tcPr>
          <w:p w14:paraId="0FE2363B"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JUDP</w:t>
            </w:r>
          </w:p>
        </w:tc>
        <w:tc>
          <w:tcPr>
            <w:tcW w:w="842" w:type="dxa"/>
            <w:vAlign w:val="center"/>
          </w:tcPr>
          <w:p w14:paraId="744738DE" w14:textId="6F0017C9" w:rsidR="001D19D5" w:rsidRPr="001D19D5" w:rsidRDefault="001D19D5" w:rsidP="001D19D5">
            <w:pPr>
              <w:spacing w:line="240" w:lineRule="auto"/>
              <w:jc w:val="center"/>
              <w:rPr>
                <w:rFonts w:cs="Times New Roman"/>
                <w:b/>
                <w:sz w:val="18"/>
                <w:szCs w:val="18"/>
              </w:rPr>
            </w:pPr>
            <w:r w:rsidRPr="001D19D5">
              <w:rPr>
                <w:b/>
                <w:sz w:val="18"/>
                <w:szCs w:val="18"/>
              </w:rPr>
              <w:t>0,929</w:t>
            </w:r>
          </w:p>
        </w:tc>
        <w:tc>
          <w:tcPr>
            <w:tcW w:w="842" w:type="dxa"/>
            <w:vAlign w:val="center"/>
          </w:tcPr>
          <w:p w14:paraId="6B5D88C5" w14:textId="4063FA18" w:rsidR="001D19D5" w:rsidRPr="001D19D5" w:rsidRDefault="001D19D5" w:rsidP="001D19D5">
            <w:pPr>
              <w:spacing w:line="240" w:lineRule="auto"/>
              <w:jc w:val="center"/>
              <w:rPr>
                <w:rFonts w:cs="Times New Roman"/>
                <w:b/>
                <w:sz w:val="18"/>
                <w:szCs w:val="18"/>
              </w:rPr>
            </w:pPr>
            <w:r w:rsidRPr="001D19D5">
              <w:rPr>
                <w:b/>
                <w:sz w:val="18"/>
                <w:szCs w:val="18"/>
              </w:rPr>
              <w:t>0,963</w:t>
            </w:r>
          </w:p>
        </w:tc>
        <w:tc>
          <w:tcPr>
            <w:tcW w:w="842" w:type="dxa"/>
            <w:vAlign w:val="center"/>
          </w:tcPr>
          <w:p w14:paraId="7E54CB99" w14:textId="442D3E3A" w:rsidR="001D19D5" w:rsidRPr="001D19D5" w:rsidRDefault="001D19D5" w:rsidP="001D19D5">
            <w:pPr>
              <w:spacing w:line="240" w:lineRule="auto"/>
              <w:jc w:val="center"/>
              <w:rPr>
                <w:rFonts w:cs="Times New Roman"/>
                <w:b/>
                <w:sz w:val="18"/>
                <w:szCs w:val="18"/>
              </w:rPr>
            </w:pPr>
            <w:r w:rsidRPr="001D19D5">
              <w:rPr>
                <w:b/>
                <w:sz w:val="18"/>
                <w:szCs w:val="18"/>
              </w:rPr>
              <w:t>0,945</w:t>
            </w:r>
          </w:p>
        </w:tc>
        <w:tc>
          <w:tcPr>
            <w:tcW w:w="777" w:type="dxa"/>
            <w:vAlign w:val="center"/>
          </w:tcPr>
          <w:p w14:paraId="1613AB4A" w14:textId="654900EA" w:rsidR="001D19D5" w:rsidRPr="001D19D5" w:rsidRDefault="001D19D5" w:rsidP="001D19D5">
            <w:pPr>
              <w:spacing w:line="240" w:lineRule="auto"/>
              <w:jc w:val="center"/>
              <w:rPr>
                <w:rFonts w:cs="Times New Roman"/>
                <w:sz w:val="18"/>
                <w:szCs w:val="18"/>
              </w:rPr>
            </w:pPr>
            <w:r w:rsidRPr="001D19D5">
              <w:rPr>
                <w:rFonts w:cs="Times New Roman"/>
                <w:sz w:val="18"/>
                <w:szCs w:val="18"/>
              </w:rPr>
              <w:t>162</w:t>
            </w:r>
          </w:p>
        </w:tc>
        <w:tc>
          <w:tcPr>
            <w:tcW w:w="842" w:type="dxa"/>
            <w:vAlign w:val="center"/>
          </w:tcPr>
          <w:p w14:paraId="0B9EEF5B" w14:textId="374A75A5" w:rsidR="001D19D5" w:rsidRPr="001D19D5" w:rsidRDefault="001D19D5" w:rsidP="001D19D5">
            <w:pPr>
              <w:spacing w:line="240" w:lineRule="auto"/>
              <w:jc w:val="center"/>
              <w:rPr>
                <w:rFonts w:cs="Times New Roman"/>
                <w:sz w:val="18"/>
                <w:szCs w:val="18"/>
              </w:rPr>
            </w:pPr>
            <w:r w:rsidRPr="001D19D5">
              <w:rPr>
                <w:sz w:val="18"/>
                <w:szCs w:val="18"/>
              </w:rPr>
              <w:t>0,928</w:t>
            </w:r>
          </w:p>
        </w:tc>
        <w:tc>
          <w:tcPr>
            <w:tcW w:w="842" w:type="dxa"/>
            <w:vAlign w:val="center"/>
          </w:tcPr>
          <w:p w14:paraId="6B5135BF" w14:textId="356951A3" w:rsidR="001D19D5" w:rsidRPr="001D19D5" w:rsidRDefault="001D19D5" w:rsidP="001D19D5">
            <w:pPr>
              <w:spacing w:line="240" w:lineRule="auto"/>
              <w:jc w:val="center"/>
              <w:rPr>
                <w:rFonts w:cs="Times New Roman"/>
                <w:sz w:val="18"/>
                <w:szCs w:val="18"/>
              </w:rPr>
            </w:pPr>
            <w:r w:rsidRPr="001D19D5">
              <w:rPr>
                <w:sz w:val="18"/>
                <w:szCs w:val="18"/>
              </w:rPr>
              <w:t>0,954</w:t>
            </w:r>
          </w:p>
        </w:tc>
        <w:tc>
          <w:tcPr>
            <w:tcW w:w="842" w:type="dxa"/>
            <w:vAlign w:val="center"/>
          </w:tcPr>
          <w:p w14:paraId="2587C95D" w14:textId="1BB05C27" w:rsidR="001D19D5" w:rsidRPr="001D19D5" w:rsidRDefault="001D19D5" w:rsidP="001D19D5">
            <w:pPr>
              <w:spacing w:line="240" w:lineRule="auto"/>
              <w:jc w:val="center"/>
              <w:rPr>
                <w:rFonts w:cs="Times New Roman"/>
                <w:sz w:val="18"/>
                <w:szCs w:val="18"/>
              </w:rPr>
            </w:pPr>
            <w:r w:rsidRPr="001D19D5">
              <w:rPr>
                <w:sz w:val="18"/>
                <w:szCs w:val="18"/>
              </w:rPr>
              <w:t>0,941</w:t>
            </w:r>
          </w:p>
        </w:tc>
        <w:tc>
          <w:tcPr>
            <w:tcW w:w="777" w:type="dxa"/>
            <w:vAlign w:val="center"/>
          </w:tcPr>
          <w:p w14:paraId="6544BAB1" w14:textId="0F119247" w:rsidR="001D19D5" w:rsidRPr="001D19D5" w:rsidRDefault="001D19D5" w:rsidP="001D19D5">
            <w:pPr>
              <w:spacing w:line="240" w:lineRule="auto"/>
              <w:jc w:val="center"/>
              <w:rPr>
                <w:rFonts w:cs="Times New Roman"/>
                <w:b/>
                <w:sz w:val="18"/>
                <w:szCs w:val="18"/>
              </w:rPr>
            </w:pPr>
            <w:r w:rsidRPr="001D19D5">
              <w:rPr>
                <w:rFonts w:cs="Times New Roman"/>
                <w:b/>
                <w:sz w:val="18"/>
                <w:szCs w:val="18"/>
              </w:rPr>
              <w:t>175</w:t>
            </w:r>
          </w:p>
        </w:tc>
      </w:tr>
      <w:tr w:rsidR="001D19D5" w:rsidRPr="001D19D5" w14:paraId="36A4904F" w14:textId="77777777" w:rsidTr="001D19D5">
        <w:tc>
          <w:tcPr>
            <w:tcW w:w="457" w:type="dxa"/>
            <w:vAlign w:val="center"/>
          </w:tcPr>
          <w:p w14:paraId="599CE195"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2.</w:t>
            </w:r>
          </w:p>
        </w:tc>
        <w:tc>
          <w:tcPr>
            <w:tcW w:w="865" w:type="dxa"/>
            <w:vAlign w:val="center"/>
          </w:tcPr>
          <w:p w14:paraId="7286EEC9"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JUDP</w:t>
            </w:r>
          </w:p>
        </w:tc>
        <w:tc>
          <w:tcPr>
            <w:tcW w:w="842" w:type="dxa"/>
            <w:vAlign w:val="center"/>
          </w:tcPr>
          <w:p w14:paraId="3D83972C" w14:textId="539F99C4" w:rsidR="001D19D5" w:rsidRPr="001D19D5" w:rsidRDefault="001D19D5" w:rsidP="001D19D5">
            <w:pPr>
              <w:spacing w:line="240" w:lineRule="auto"/>
              <w:jc w:val="center"/>
              <w:rPr>
                <w:rFonts w:cs="Times New Roman"/>
                <w:b/>
                <w:sz w:val="18"/>
                <w:szCs w:val="18"/>
              </w:rPr>
            </w:pPr>
            <w:r w:rsidRPr="001D19D5">
              <w:rPr>
                <w:b/>
                <w:sz w:val="18"/>
                <w:szCs w:val="18"/>
              </w:rPr>
              <w:t>0,973</w:t>
            </w:r>
          </w:p>
        </w:tc>
        <w:tc>
          <w:tcPr>
            <w:tcW w:w="842" w:type="dxa"/>
            <w:vAlign w:val="center"/>
          </w:tcPr>
          <w:p w14:paraId="7C4B3A17" w14:textId="620B0310" w:rsidR="001D19D5" w:rsidRPr="001D19D5" w:rsidRDefault="001D19D5" w:rsidP="001D19D5">
            <w:pPr>
              <w:spacing w:line="240" w:lineRule="auto"/>
              <w:jc w:val="center"/>
              <w:rPr>
                <w:rFonts w:cs="Times New Roman"/>
                <w:b/>
                <w:sz w:val="18"/>
                <w:szCs w:val="18"/>
              </w:rPr>
            </w:pPr>
            <w:r w:rsidRPr="001D19D5">
              <w:rPr>
                <w:b/>
                <w:sz w:val="18"/>
                <w:szCs w:val="18"/>
              </w:rPr>
              <w:t>0,973</w:t>
            </w:r>
          </w:p>
        </w:tc>
        <w:tc>
          <w:tcPr>
            <w:tcW w:w="842" w:type="dxa"/>
            <w:vAlign w:val="center"/>
          </w:tcPr>
          <w:p w14:paraId="6D006CA7" w14:textId="0CEE8A72" w:rsidR="001D19D5" w:rsidRPr="001D19D5" w:rsidRDefault="001D19D5" w:rsidP="001D19D5">
            <w:pPr>
              <w:spacing w:line="240" w:lineRule="auto"/>
              <w:jc w:val="center"/>
              <w:rPr>
                <w:rFonts w:cs="Times New Roman"/>
                <w:b/>
                <w:sz w:val="18"/>
                <w:szCs w:val="18"/>
              </w:rPr>
            </w:pPr>
            <w:r w:rsidRPr="001D19D5">
              <w:rPr>
                <w:b/>
                <w:sz w:val="18"/>
                <w:szCs w:val="18"/>
              </w:rPr>
              <w:t>0,973</w:t>
            </w:r>
          </w:p>
        </w:tc>
        <w:tc>
          <w:tcPr>
            <w:tcW w:w="777" w:type="dxa"/>
            <w:vAlign w:val="center"/>
          </w:tcPr>
          <w:p w14:paraId="44553CE0" w14:textId="05CA3FAD" w:rsidR="001D19D5" w:rsidRPr="001D19D5" w:rsidRDefault="001D19D5" w:rsidP="001D19D5">
            <w:pPr>
              <w:spacing w:line="240" w:lineRule="auto"/>
              <w:jc w:val="center"/>
              <w:rPr>
                <w:rFonts w:cs="Times New Roman"/>
                <w:b/>
                <w:sz w:val="18"/>
                <w:szCs w:val="18"/>
              </w:rPr>
            </w:pPr>
            <w:r w:rsidRPr="001D19D5">
              <w:rPr>
                <w:rFonts w:cs="Times New Roman"/>
                <w:sz w:val="18"/>
                <w:szCs w:val="18"/>
              </w:rPr>
              <w:t>865</w:t>
            </w:r>
          </w:p>
        </w:tc>
        <w:tc>
          <w:tcPr>
            <w:tcW w:w="842" w:type="dxa"/>
            <w:vAlign w:val="center"/>
          </w:tcPr>
          <w:p w14:paraId="150D411C" w14:textId="4AE4B8B4" w:rsidR="001D19D5" w:rsidRPr="001D19D5" w:rsidRDefault="001D19D5" w:rsidP="001D19D5">
            <w:pPr>
              <w:spacing w:line="240" w:lineRule="auto"/>
              <w:jc w:val="center"/>
              <w:rPr>
                <w:rFonts w:cs="Times New Roman"/>
                <w:sz w:val="18"/>
                <w:szCs w:val="18"/>
              </w:rPr>
            </w:pPr>
            <w:r w:rsidRPr="001D19D5">
              <w:rPr>
                <w:sz w:val="18"/>
                <w:szCs w:val="18"/>
              </w:rPr>
              <w:t>0,968</w:t>
            </w:r>
          </w:p>
        </w:tc>
        <w:tc>
          <w:tcPr>
            <w:tcW w:w="842" w:type="dxa"/>
            <w:vAlign w:val="center"/>
          </w:tcPr>
          <w:p w14:paraId="38877995" w14:textId="527431CE" w:rsidR="001D19D5" w:rsidRPr="001D19D5" w:rsidRDefault="001D19D5" w:rsidP="001D19D5">
            <w:pPr>
              <w:spacing w:line="240" w:lineRule="auto"/>
              <w:jc w:val="center"/>
              <w:rPr>
                <w:rFonts w:cs="Times New Roman"/>
                <w:b/>
                <w:sz w:val="18"/>
                <w:szCs w:val="18"/>
              </w:rPr>
            </w:pPr>
            <w:r w:rsidRPr="001D19D5">
              <w:rPr>
                <w:sz w:val="18"/>
                <w:szCs w:val="18"/>
              </w:rPr>
              <w:t>0,961</w:t>
            </w:r>
          </w:p>
        </w:tc>
        <w:tc>
          <w:tcPr>
            <w:tcW w:w="842" w:type="dxa"/>
            <w:vAlign w:val="center"/>
          </w:tcPr>
          <w:p w14:paraId="40501BA0" w14:textId="0C022C8C" w:rsidR="001D19D5" w:rsidRPr="001D19D5" w:rsidRDefault="001D19D5" w:rsidP="001D19D5">
            <w:pPr>
              <w:spacing w:line="240" w:lineRule="auto"/>
              <w:jc w:val="center"/>
              <w:rPr>
                <w:rFonts w:cs="Times New Roman"/>
                <w:sz w:val="18"/>
                <w:szCs w:val="18"/>
              </w:rPr>
            </w:pPr>
            <w:r w:rsidRPr="001D19D5">
              <w:rPr>
                <w:sz w:val="18"/>
                <w:szCs w:val="18"/>
              </w:rPr>
              <w:t>0,964</w:t>
            </w:r>
          </w:p>
        </w:tc>
        <w:tc>
          <w:tcPr>
            <w:tcW w:w="777" w:type="dxa"/>
            <w:vAlign w:val="center"/>
          </w:tcPr>
          <w:p w14:paraId="5C40A270" w14:textId="26815530" w:rsidR="001D19D5" w:rsidRPr="001D19D5" w:rsidRDefault="001D19D5" w:rsidP="001D19D5">
            <w:pPr>
              <w:spacing w:line="240" w:lineRule="auto"/>
              <w:jc w:val="center"/>
              <w:rPr>
                <w:rFonts w:cs="Times New Roman"/>
                <w:b/>
                <w:sz w:val="18"/>
                <w:szCs w:val="18"/>
              </w:rPr>
            </w:pPr>
            <w:r w:rsidRPr="001D19D5">
              <w:rPr>
                <w:rFonts w:cs="Times New Roman"/>
                <w:b/>
                <w:sz w:val="18"/>
                <w:szCs w:val="18"/>
              </w:rPr>
              <w:t>875</w:t>
            </w:r>
          </w:p>
        </w:tc>
      </w:tr>
      <w:tr w:rsidR="001D19D5" w:rsidRPr="001D19D5" w14:paraId="7712439E" w14:textId="77777777" w:rsidTr="001D19D5">
        <w:tc>
          <w:tcPr>
            <w:tcW w:w="457" w:type="dxa"/>
            <w:vAlign w:val="center"/>
          </w:tcPr>
          <w:p w14:paraId="6240F692"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3.</w:t>
            </w:r>
          </w:p>
        </w:tc>
        <w:tc>
          <w:tcPr>
            <w:tcW w:w="865" w:type="dxa"/>
            <w:vAlign w:val="center"/>
          </w:tcPr>
          <w:p w14:paraId="71403101"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PENA</w:t>
            </w:r>
          </w:p>
        </w:tc>
        <w:tc>
          <w:tcPr>
            <w:tcW w:w="842" w:type="dxa"/>
            <w:vAlign w:val="center"/>
          </w:tcPr>
          <w:p w14:paraId="46A4D7C4" w14:textId="1A783785" w:rsidR="001D19D5" w:rsidRPr="001D19D5" w:rsidRDefault="001D19D5" w:rsidP="001D19D5">
            <w:pPr>
              <w:spacing w:line="240" w:lineRule="auto"/>
              <w:jc w:val="center"/>
              <w:rPr>
                <w:rFonts w:cs="Times New Roman"/>
                <w:b/>
                <w:sz w:val="18"/>
                <w:szCs w:val="18"/>
              </w:rPr>
            </w:pPr>
            <w:r w:rsidRPr="001D19D5">
              <w:rPr>
                <w:sz w:val="18"/>
                <w:szCs w:val="18"/>
              </w:rPr>
              <w:t>0,792</w:t>
            </w:r>
          </w:p>
        </w:tc>
        <w:tc>
          <w:tcPr>
            <w:tcW w:w="842" w:type="dxa"/>
            <w:vAlign w:val="center"/>
          </w:tcPr>
          <w:p w14:paraId="3CF66354" w14:textId="60FDDD00" w:rsidR="001D19D5" w:rsidRPr="001D19D5" w:rsidRDefault="001D19D5" w:rsidP="001D19D5">
            <w:pPr>
              <w:spacing w:line="240" w:lineRule="auto"/>
              <w:jc w:val="center"/>
              <w:rPr>
                <w:rFonts w:cs="Times New Roman"/>
                <w:b/>
                <w:sz w:val="18"/>
                <w:szCs w:val="18"/>
              </w:rPr>
            </w:pPr>
            <w:r w:rsidRPr="001D19D5">
              <w:rPr>
                <w:b/>
                <w:sz w:val="18"/>
                <w:szCs w:val="18"/>
              </w:rPr>
              <w:t>0,600</w:t>
            </w:r>
          </w:p>
        </w:tc>
        <w:tc>
          <w:tcPr>
            <w:tcW w:w="842" w:type="dxa"/>
            <w:vAlign w:val="center"/>
          </w:tcPr>
          <w:p w14:paraId="534D6149" w14:textId="516BF708" w:rsidR="001D19D5" w:rsidRPr="001D19D5" w:rsidRDefault="001D19D5" w:rsidP="001D19D5">
            <w:pPr>
              <w:spacing w:line="240" w:lineRule="auto"/>
              <w:jc w:val="center"/>
              <w:rPr>
                <w:rFonts w:cs="Times New Roman"/>
                <w:b/>
                <w:sz w:val="18"/>
                <w:szCs w:val="18"/>
              </w:rPr>
            </w:pPr>
            <w:r w:rsidRPr="001D19D5">
              <w:rPr>
                <w:b/>
                <w:sz w:val="18"/>
                <w:szCs w:val="18"/>
              </w:rPr>
              <w:t>0,683</w:t>
            </w:r>
          </w:p>
        </w:tc>
        <w:tc>
          <w:tcPr>
            <w:tcW w:w="777" w:type="dxa"/>
            <w:vAlign w:val="center"/>
          </w:tcPr>
          <w:p w14:paraId="5A9A0A34" w14:textId="134680C6" w:rsidR="001D19D5" w:rsidRPr="001D19D5" w:rsidRDefault="001D19D5" w:rsidP="001D19D5">
            <w:pPr>
              <w:spacing w:line="240" w:lineRule="auto"/>
              <w:jc w:val="center"/>
              <w:rPr>
                <w:rFonts w:cs="Times New Roman"/>
                <w:sz w:val="18"/>
                <w:szCs w:val="18"/>
              </w:rPr>
            </w:pPr>
            <w:r w:rsidRPr="001D19D5">
              <w:rPr>
                <w:rFonts w:cs="Times New Roman"/>
                <w:sz w:val="18"/>
                <w:szCs w:val="18"/>
              </w:rPr>
              <w:t>285</w:t>
            </w:r>
          </w:p>
        </w:tc>
        <w:tc>
          <w:tcPr>
            <w:tcW w:w="842" w:type="dxa"/>
            <w:vAlign w:val="center"/>
          </w:tcPr>
          <w:p w14:paraId="6286612D" w14:textId="555434A4" w:rsidR="001D19D5" w:rsidRPr="001D19D5" w:rsidRDefault="001D19D5" w:rsidP="001D19D5">
            <w:pPr>
              <w:spacing w:line="240" w:lineRule="auto"/>
              <w:jc w:val="center"/>
              <w:rPr>
                <w:rFonts w:cs="Times New Roman"/>
                <w:b/>
                <w:sz w:val="18"/>
                <w:szCs w:val="18"/>
              </w:rPr>
            </w:pPr>
            <w:r w:rsidRPr="001D19D5">
              <w:rPr>
                <w:b/>
                <w:sz w:val="18"/>
                <w:szCs w:val="18"/>
              </w:rPr>
              <w:t>0,825</w:t>
            </w:r>
          </w:p>
        </w:tc>
        <w:tc>
          <w:tcPr>
            <w:tcW w:w="842" w:type="dxa"/>
            <w:vAlign w:val="center"/>
          </w:tcPr>
          <w:p w14:paraId="584AF7F4" w14:textId="7E63C502" w:rsidR="001D19D5" w:rsidRPr="001D19D5" w:rsidRDefault="001D19D5" w:rsidP="001D19D5">
            <w:pPr>
              <w:spacing w:line="240" w:lineRule="auto"/>
              <w:jc w:val="center"/>
              <w:rPr>
                <w:rFonts w:cs="Times New Roman"/>
                <w:sz w:val="18"/>
                <w:szCs w:val="18"/>
              </w:rPr>
            </w:pPr>
            <w:r w:rsidRPr="001D19D5">
              <w:rPr>
                <w:sz w:val="18"/>
                <w:szCs w:val="18"/>
              </w:rPr>
              <w:t>0,557</w:t>
            </w:r>
          </w:p>
        </w:tc>
        <w:tc>
          <w:tcPr>
            <w:tcW w:w="842" w:type="dxa"/>
            <w:vAlign w:val="center"/>
          </w:tcPr>
          <w:p w14:paraId="4F17281A" w14:textId="49D710D4" w:rsidR="001D19D5" w:rsidRPr="001D19D5" w:rsidRDefault="001D19D5" w:rsidP="001D19D5">
            <w:pPr>
              <w:spacing w:line="240" w:lineRule="auto"/>
              <w:jc w:val="center"/>
              <w:rPr>
                <w:rFonts w:cs="Times New Roman"/>
                <w:b/>
                <w:sz w:val="18"/>
                <w:szCs w:val="18"/>
              </w:rPr>
            </w:pPr>
            <w:r w:rsidRPr="001D19D5">
              <w:rPr>
                <w:sz w:val="18"/>
                <w:szCs w:val="18"/>
              </w:rPr>
              <w:t>0,665</w:t>
            </w:r>
          </w:p>
        </w:tc>
        <w:tc>
          <w:tcPr>
            <w:tcW w:w="777" w:type="dxa"/>
            <w:vAlign w:val="center"/>
          </w:tcPr>
          <w:p w14:paraId="466A4CD4" w14:textId="08ED23E8" w:rsidR="001D19D5" w:rsidRPr="001D19D5" w:rsidRDefault="001D19D5" w:rsidP="001D19D5">
            <w:pPr>
              <w:spacing w:line="240" w:lineRule="auto"/>
              <w:jc w:val="center"/>
              <w:rPr>
                <w:rFonts w:cs="Times New Roman"/>
                <w:b/>
                <w:sz w:val="18"/>
                <w:szCs w:val="18"/>
              </w:rPr>
            </w:pPr>
            <w:r w:rsidRPr="001D19D5">
              <w:rPr>
                <w:rFonts w:cs="Times New Roman"/>
                <w:b/>
                <w:sz w:val="18"/>
                <w:szCs w:val="18"/>
              </w:rPr>
              <w:t>287</w:t>
            </w:r>
          </w:p>
        </w:tc>
      </w:tr>
      <w:tr w:rsidR="001D19D5" w:rsidRPr="001D19D5" w14:paraId="35CBBD01" w14:textId="77777777" w:rsidTr="001D19D5">
        <w:tc>
          <w:tcPr>
            <w:tcW w:w="457" w:type="dxa"/>
            <w:vAlign w:val="center"/>
          </w:tcPr>
          <w:p w14:paraId="12B9061A"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4.</w:t>
            </w:r>
          </w:p>
        </w:tc>
        <w:tc>
          <w:tcPr>
            <w:tcW w:w="865" w:type="dxa"/>
            <w:vAlign w:val="center"/>
          </w:tcPr>
          <w:p w14:paraId="5F2BD71B"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PENA</w:t>
            </w:r>
          </w:p>
        </w:tc>
        <w:tc>
          <w:tcPr>
            <w:tcW w:w="842" w:type="dxa"/>
            <w:vAlign w:val="center"/>
          </w:tcPr>
          <w:p w14:paraId="2FE80179" w14:textId="702347F4" w:rsidR="001D19D5" w:rsidRPr="001D19D5" w:rsidRDefault="001D19D5" w:rsidP="001D19D5">
            <w:pPr>
              <w:spacing w:line="240" w:lineRule="auto"/>
              <w:jc w:val="center"/>
              <w:rPr>
                <w:rFonts w:cs="Times New Roman"/>
                <w:b/>
                <w:sz w:val="18"/>
                <w:szCs w:val="18"/>
              </w:rPr>
            </w:pPr>
            <w:r w:rsidRPr="001D19D5">
              <w:rPr>
                <w:b/>
                <w:sz w:val="18"/>
                <w:szCs w:val="18"/>
              </w:rPr>
              <w:t>0,896</w:t>
            </w:r>
          </w:p>
        </w:tc>
        <w:tc>
          <w:tcPr>
            <w:tcW w:w="842" w:type="dxa"/>
            <w:vAlign w:val="center"/>
          </w:tcPr>
          <w:p w14:paraId="728D508D" w14:textId="66EE87C0" w:rsidR="001D19D5" w:rsidRPr="001D19D5" w:rsidRDefault="001D19D5" w:rsidP="001D19D5">
            <w:pPr>
              <w:spacing w:line="240" w:lineRule="auto"/>
              <w:jc w:val="center"/>
              <w:rPr>
                <w:rFonts w:cs="Times New Roman"/>
                <w:b/>
                <w:sz w:val="18"/>
                <w:szCs w:val="18"/>
              </w:rPr>
            </w:pPr>
            <w:r w:rsidRPr="001D19D5">
              <w:rPr>
                <w:b/>
                <w:sz w:val="18"/>
                <w:szCs w:val="18"/>
              </w:rPr>
              <w:t>0,922</w:t>
            </w:r>
          </w:p>
        </w:tc>
        <w:tc>
          <w:tcPr>
            <w:tcW w:w="842" w:type="dxa"/>
            <w:vAlign w:val="center"/>
          </w:tcPr>
          <w:p w14:paraId="32582A02" w14:textId="4C4D8354" w:rsidR="001D19D5" w:rsidRPr="001D19D5" w:rsidRDefault="001D19D5" w:rsidP="001D19D5">
            <w:pPr>
              <w:spacing w:line="240" w:lineRule="auto"/>
              <w:jc w:val="center"/>
              <w:rPr>
                <w:rFonts w:cs="Times New Roman"/>
                <w:b/>
                <w:sz w:val="18"/>
                <w:szCs w:val="18"/>
              </w:rPr>
            </w:pPr>
            <w:r w:rsidRPr="001D19D5">
              <w:rPr>
                <w:b/>
                <w:sz w:val="18"/>
                <w:szCs w:val="18"/>
              </w:rPr>
              <w:t>0,909</w:t>
            </w:r>
          </w:p>
        </w:tc>
        <w:tc>
          <w:tcPr>
            <w:tcW w:w="777" w:type="dxa"/>
            <w:vAlign w:val="center"/>
          </w:tcPr>
          <w:p w14:paraId="7B506112" w14:textId="7280E9EF" w:rsidR="001D19D5" w:rsidRPr="001D19D5" w:rsidRDefault="001D19D5" w:rsidP="001D19D5">
            <w:pPr>
              <w:spacing w:line="240" w:lineRule="auto"/>
              <w:jc w:val="center"/>
              <w:rPr>
                <w:rFonts w:cs="Times New Roman"/>
                <w:b/>
                <w:sz w:val="18"/>
                <w:szCs w:val="18"/>
              </w:rPr>
            </w:pPr>
            <w:r w:rsidRPr="001D19D5">
              <w:rPr>
                <w:rFonts w:cs="Times New Roman"/>
                <w:b/>
                <w:sz w:val="18"/>
                <w:szCs w:val="18"/>
              </w:rPr>
              <w:t>2817</w:t>
            </w:r>
          </w:p>
        </w:tc>
        <w:tc>
          <w:tcPr>
            <w:tcW w:w="842" w:type="dxa"/>
            <w:vAlign w:val="center"/>
          </w:tcPr>
          <w:p w14:paraId="55A8E147" w14:textId="4B37B115" w:rsidR="001D19D5" w:rsidRPr="001D19D5" w:rsidRDefault="001D19D5" w:rsidP="001D19D5">
            <w:pPr>
              <w:spacing w:line="240" w:lineRule="auto"/>
              <w:jc w:val="center"/>
              <w:rPr>
                <w:rFonts w:cs="Times New Roman"/>
                <w:sz w:val="18"/>
                <w:szCs w:val="18"/>
              </w:rPr>
            </w:pPr>
            <w:r w:rsidRPr="001D19D5">
              <w:rPr>
                <w:sz w:val="18"/>
                <w:szCs w:val="18"/>
              </w:rPr>
              <w:t>0,883</w:t>
            </w:r>
          </w:p>
        </w:tc>
        <w:tc>
          <w:tcPr>
            <w:tcW w:w="842" w:type="dxa"/>
            <w:vAlign w:val="center"/>
          </w:tcPr>
          <w:p w14:paraId="4AD756CE" w14:textId="0C743AA8" w:rsidR="001D19D5" w:rsidRPr="001D19D5" w:rsidRDefault="001D19D5" w:rsidP="001D19D5">
            <w:pPr>
              <w:spacing w:line="240" w:lineRule="auto"/>
              <w:jc w:val="center"/>
              <w:rPr>
                <w:rFonts w:cs="Times New Roman"/>
                <w:b/>
                <w:sz w:val="18"/>
                <w:szCs w:val="18"/>
              </w:rPr>
            </w:pPr>
            <w:r w:rsidRPr="001D19D5">
              <w:rPr>
                <w:sz w:val="18"/>
                <w:szCs w:val="18"/>
              </w:rPr>
              <w:t>0,858</w:t>
            </w:r>
          </w:p>
        </w:tc>
        <w:tc>
          <w:tcPr>
            <w:tcW w:w="842" w:type="dxa"/>
            <w:vAlign w:val="center"/>
          </w:tcPr>
          <w:p w14:paraId="4229F9E6" w14:textId="7258E0DB" w:rsidR="001D19D5" w:rsidRPr="001D19D5" w:rsidRDefault="001D19D5" w:rsidP="001D19D5">
            <w:pPr>
              <w:spacing w:line="240" w:lineRule="auto"/>
              <w:jc w:val="center"/>
              <w:rPr>
                <w:rFonts w:cs="Times New Roman"/>
                <w:sz w:val="18"/>
                <w:szCs w:val="18"/>
              </w:rPr>
            </w:pPr>
            <w:r w:rsidRPr="001D19D5">
              <w:rPr>
                <w:sz w:val="18"/>
                <w:szCs w:val="18"/>
              </w:rPr>
              <w:t>0,870</w:t>
            </w:r>
          </w:p>
        </w:tc>
        <w:tc>
          <w:tcPr>
            <w:tcW w:w="777" w:type="dxa"/>
            <w:vAlign w:val="center"/>
          </w:tcPr>
          <w:p w14:paraId="5F64B6F5" w14:textId="386D21E9" w:rsidR="001D19D5" w:rsidRPr="001D19D5" w:rsidRDefault="001D19D5" w:rsidP="001D19D5">
            <w:pPr>
              <w:spacing w:line="240" w:lineRule="auto"/>
              <w:jc w:val="center"/>
              <w:rPr>
                <w:rFonts w:cs="Times New Roman"/>
                <w:sz w:val="18"/>
                <w:szCs w:val="18"/>
              </w:rPr>
            </w:pPr>
            <w:r w:rsidRPr="001D19D5">
              <w:rPr>
                <w:rFonts w:cs="Times New Roman"/>
                <w:sz w:val="18"/>
                <w:szCs w:val="18"/>
              </w:rPr>
              <w:t>2769</w:t>
            </w:r>
          </w:p>
        </w:tc>
      </w:tr>
      <w:tr w:rsidR="001D19D5" w:rsidRPr="001D19D5" w14:paraId="5ABBE988" w14:textId="77777777" w:rsidTr="001D19D5">
        <w:tc>
          <w:tcPr>
            <w:tcW w:w="457" w:type="dxa"/>
            <w:vAlign w:val="center"/>
          </w:tcPr>
          <w:p w14:paraId="641EADB2"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5.</w:t>
            </w:r>
          </w:p>
        </w:tc>
        <w:tc>
          <w:tcPr>
            <w:tcW w:w="865" w:type="dxa"/>
            <w:vAlign w:val="center"/>
          </w:tcPr>
          <w:p w14:paraId="07FA79CF"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PROS</w:t>
            </w:r>
          </w:p>
        </w:tc>
        <w:tc>
          <w:tcPr>
            <w:tcW w:w="842" w:type="dxa"/>
            <w:vAlign w:val="center"/>
          </w:tcPr>
          <w:p w14:paraId="2F1F9C25" w14:textId="17D33385" w:rsidR="001D19D5" w:rsidRPr="001D19D5" w:rsidRDefault="001D19D5" w:rsidP="001D19D5">
            <w:pPr>
              <w:spacing w:line="240" w:lineRule="auto"/>
              <w:jc w:val="center"/>
              <w:rPr>
                <w:rFonts w:cs="Times New Roman"/>
                <w:b/>
                <w:sz w:val="18"/>
                <w:szCs w:val="18"/>
              </w:rPr>
            </w:pPr>
            <w:r w:rsidRPr="001D19D5">
              <w:rPr>
                <w:b/>
                <w:sz w:val="18"/>
                <w:szCs w:val="18"/>
              </w:rPr>
              <w:t>0,705</w:t>
            </w:r>
          </w:p>
        </w:tc>
        <w:tc>
          <w:tcPr>
            <w:tcW w:w="842" w:type="dxa"/>
            <w:vAlign w:val="center"/>
          </w:tcPr>
          <w:p w14:paraId="6AB5F5C8" w14:textId="7ED5895A" w:rsidR="001D19D5" w:rsidRPr="001D19D5" w:rsidRDefault="001D19D5" w:rsidP="001D19D5">
            <w:pPr>
              <w:spacing w:line="240" w:lineRule="auto"/>
              <w:jc w:val="center"/>
              <w:rPr>
                <w:rFonts w:cs="Times New Roman"/>
                <w:b/>
                <w:sz w:val="18"/>
                <w:szCs w:val="18"/>
              </w:rPr>
            </w:pPr>
            <w:r w:rsidRPr="001D19D5">
              <w:rPr>
                <w:b/>
                <w:sz w:val="18"/>
                <w:szCs w:val="18"/>
              </w:rPr>
              <w:t>0,433</w:t>
            </w:r>
          </w:p>
        </w:tc>
        <w:tc>
          <w:tcPr>
            <w:tcW w:w="842" w:type="dxa"/>
            <w:vAlign w:val="center"/>
          </w:tcPr>
          <w:p w14:paraId="61A2D84A" w14:textId="53299BB7" w:rsidR="001D19D5" w:rsidRPr="001D19D5" w:rsidRDefault="001D19D5" w:rsidP="001D19D5">
            <w:pPr>
              <w:spacing w:line="240" w:lineRule="auto"/>
              <w:jc w:val="center"/>
              <w:rPr>
                <w:rFonts w:cs="Times New Roman"/>
                <w:b/>
                <w:sz w:val="18"/>
                <w:szCs w:val="18"/>
              </w:rPr>
            </w:pPr>
            <w:r w:rsidRPr="001D19D5">
              <w:rPr>
                <w:b/>
                <w:sz w:val="18"/>
                <w:szCs w:val="18"/>
              </w:rPr>
              <w:t>0,537</w:t>
            </w:r>
          </w:p>
        </w:tc>
        <w:tc>
          <w:tcPr>
            <w:tcW w:w="777" w:type="dxa"/>
            <w:vAlign w:val="center"/>
          </w:tcPr>
          <w:p w14:paraId="3F507888" w14:textId="22821985" w:rsidR="001D19D5" w:rsidRPr="001D19D5" w:rsidRDefault="001D19D5" w:rsidP="001D19D5">
            <w:pPr>
              <w:spacing w:line="240" w:lineRule="auto"/>
              <w:jc w:val="center"/>
              <w:rPr>
                <w:rFonts w:cs="Times New Roman"/>
                <w:sz w:val="18"/>
                <w:szCs w:val="18"/>
              </w:rPr>
            </w:pPr>
            <w:r w:rsidRPr="001D19D5">
              <w:rPr>
                <w:rFonts w:cs="Times New Roman"/>
                <w:sz w:val="18"/>
                <w:szCs w:val="18"/>
              </w:rPr>
              <w:t>127</w:t>
            </w:r>
          </w:p>
        </w:tc>
        <w:tc>
          <w:tcPr>
            <w:tcW w:w="842" w:type="dxa"/>
            <w:vAlign w:val="center"/>
          </w:tcPr>
          <w:p w14:paraId="0D2CD798" w14:textId="48BB6887" w:rsidR="001D19D5" w:rsidRPr="001D19D5" w:rsidRDefault="001D19D5" w:rsidP="001D19D5">
            <w:pPr>
              <w:spacing w:line="240" w:lineRule="auto"/>
              <w:jc w:val="center"/>
              <w:rPr>
                <w:rFonts w:cs="Times New Roman"/>
                <w:b/>
                <w:sz w:val="18"/>
                <w:szCs w:val="18"/>
              </w:rPr>
            </w:pPr>
            <w:r w:rsidRPr="001D19D5">
              <w:rPr>
                <w:sz w:val="18"/>
                <w:szCs w:val="18"/>
              </w:rPr>
              <w:t>0,571</w:t>
            </w:r>
          </w:p>
        </w:tc>
        <w:tc>
          <w:tcPr>
            <w:tcW w:w="842" w:type="dxa"/>
            <w:vAlign w:val="center"/>
          </w:tcPr>
          <w:p w14:paraId="0C57A210" w14:textId="6C5FCF8F" w:rsidR="001D19D5" w:rsidRPr="001D19D5" w:rsidRDefault="001D19D5" w:rsidP="001D19D5">
            <w:pPr>
              <w:spacing w:line="240" w:lineRule="auto"/>
              <w:jc w:val="center"/>
              <w:rPr>
                <w:rFonts w:cs="Times New Roman"/>
                <w:sz w:val="18"/>
                <w:szCs w:val="18"/>
              </w:rPr>
            </w:pPr>
            <w:r w:rsidRPr="001D19D5">
              <w:rPr>
                <w:sz w:val="18"/>
                <w:szCs w:val="18"/>
              </w:rPr>
              <w:t>0,153</w:t>
            </w:r>
          </w:p>
        </w:tc>
        <w:tc>
          <w:tcPr>
            <w:tcW w:w="842" w:type="dxa"/>
            <w:vAlign w:val="center"/>
          </w:tcPr>
          <w:p w14:paraId="18F0EA00" w14:textId="53A52CFD" w:rsidR="001D19D5" w:rsidRPr="001D19D5" w:rsidRDefault="001D19D5" w:rsidP="001D19D5">
            <w:pPr>
              <w:spacing w:line="240" w:lineRule="auto"/>
              <w:jc w:val="center"/>
              <w:rPr>
                <w:rFonts w:cs="Times New Roman"/>
                <w:sz w:val="18"/>
                <w:szCs w:val="18"/>
              </w:rPr>
            </w:pPr>
            <w:r w:rsidRPr="001D19D5">
              <w:rPr>
                <w:sz w:val="18"/>
                <w:szCs w:val="18"/>
              </w:rPr>
              <w:t>0,241</w:t>
            </w:r>
          </w:p>
        </w:tc>
        <w:tc>
          <w:tcPr>
            <w:tcW w:w="777" w:type="dxa"/>
            <w:vAlign w:val="center"/>
          </w:tcPr>
          <w:p w14:paraId="6D4DBF97" w14:textId="0D5BE93A" w:rsidR="001D19D5" w:rsidRPr="001D19D5" w:rsidRDefault="001D19D5" w:rsidP="001D19D5">
            <w:pPr>
              <w:spacing w:line="240" w:lineRule="auto"/>
              <w:jc w:val="center"/>
              <w:rPr>
                <w:rFonts w:cs="Times New Roman"/>
                <w:b/>
                <w:sz w:val="18"/>
                <w:szCs w:val="18"/>
              </w:rPr>
            </w:pPr>
            <w:r w:rsidRPr="001D19D5">
              <w:rPr>
                <w:rFonts w:cs="Times New Roman"/>
                <w:b/>
                <w:sz w:val="18"/>
                <w:szCs w:val="18"/>
              </w:rPr>
              <w:t>131</w:t>
            </w:r>
          </w:p>
        </w:tc>
      </w:tr>
      <w:tr w:rsidR="001D19D5" w:rsidRPr="001D19D5" w14:paraId="4B87972D" w14:textId="77777777" w:rsidTr="001D19D5">
        <w:tc>
          <w:tcPr>
            <w:tcW w:w="457" w:type="dxa"/>
            <w:vAlign w:val="center"/>
          </w:tcPr>
          <w:p w14:paraId="75FAF2F9"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6.</w:t>
            </w:r>
          </w:p>
        </w:tc>
        <w:tc>
          <w:tcPr>
            <w:tcW w:w="865" w:type="dxa"/>
            <w:vAlign w:val="center"/>
          </w:tcPr>
          <w:p w14:paraId="3748423A"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PROS</w:t>
            </w:r>
          </w:p>
        </w:tc>
        <w:tc>
          <w:tcPr>
            <w:tcW w:w="842" w:type="dxa"/>
            <w:vAlign w:val="center"/>
          </w:tcPr>
          <w:p w14:paraId="6A218A01" w14:textId="1BA8576B" w:rsidR="001D19D5" w:rsidRPr="001D19D5" w:rsidRDefault="001D19D5" w:rsidP="001D19D5">
            <w:pPr>
              <w:spacing w:line="240" w:lineRule="auto"/>
              <w:jc w:val="center"/>
              <w:rPr>
                <w:rFonts w:cs="Times New Roman"/>
                <w:b/>
                <w:sz w:val="18"/>
                <w:szCs w:val="18"/>
              </w:rPr>
            </w:pPr>
            <w:r w:rsidRPr="001D19D5">
              <w:rPr>
                <w:b/>
                <w:sz w:val="18"/>
                <w:szCs w:val="18"/>
              </w:rPr>
              <w:t>0,772</w:t>
            </w:r>
          </w:p>
        </w:tc>
        <w:tc>
          <w:tcPr>
            <w:tcW w:w="842" w:type="dxa"/>
            <w:vAlign w:val="center"/>
          </w:tcPr>
          <w:p w14:paraId="23B82786" w14:textId="25744DFB" w:rsidR="001D19D5" w:rsidRPr="001D19D5" w:rsidRDefault="001D19D5" w:rsidP="001D19D5">
            <w:pPr>
              <w:spacing w:line="240" w:lineRule="auto"/>
              <w:jc w:val="center"/>
              <w:rPr>
                <w:rFonts w:cs="Times New Roman"/>
                <w:b/>
                <w:sz w:val="18"/>
                <w:szCs w:val="18"/>
              </w:rPr>
            </w:pPr>
            <w:r w:rsidRPr="001D19D5">
              <w:rPr>
                <w:b/>
                <w:sz w:val="18"/>
                <w:szCs w:val="18"/>
              </w:rPr>
              <w:t>0,922</w:t>
            </w:r>
          </w:p>
        </w:tc>
        <w:tc>
          <w:tcPr>
            <w:tcW w:w="842" w:type="dxa"/>
            <w:vAlign w:val="center"/>
          </w:tcPr>
          <w:p w14:paraId="6AD10D61" w14:textId="31E5EB79" w:rsidR="001D19D5" w:rsidRPr="001D19D5" w:rsidRDefault="001D19D5" w:rsidP="001D19D5">
            <w:pPr>
              <w:spacing w:line="240" w:lineRule="auto"/>
              <w:jc w:val="center"/>
              <w:rPr>
                <w:rFonts w:cs="Times New Roman"/>
                <w:b/>
                <w:sz w:val="18"/>
                <w:szCs w:val="18"/>
              </w:rPr>
            </w:pPr>
            <w:r w:rsidRPr="001D19D5">
              <w:rPr>
                <w:b/>
                <w:sz w:val="18"/>
                <w:szCs w:val="18"/>
              </w:rPr>
              <w:t>0,840</w:t>
            </w:r>
          </w:p>
        </w:tc>
        <w:tc>
          <w:tcPr>
            <w:tcW w:w="777" w:type="dxa"/>
            <w:vAlign w:val="center"/>
          </w:tcPr>
          <w:p w14:paraId="70FB29F0" w14:textId="1C189DCE" w:rsidR="001D19D5" w:rsidRPr="001D19D5" w:rsidRDefault="001D19D5" w:rsidP="001D19D5">
            <w:pPr>
              <w:spacing w:line="240" w:lineRule="auto"/>
              <w:jc w:val="center"/>
              <w:rPr>
                <w:rFonts w:cs="Times New Roman"/>
                <w:sz w:val="18"/>
                <w:szCs w:val="18"/>
              </w:rPr>
            </w:pPr>
            <w:r w:rsidRPr="001D19D5">
              <w:rPr>
                <w:rFonts w:cs="Times New Roman"/>
                <w:sz w:val="18"/>
                <w:szCs w:val="18"/>
              </w:rPr>
              <w:t>667</w:t>
            </w:r>
          </w:p>
        </w:tc>
        <w:tc>
          <w:tcPr>
            <w:tcW w:w="842" w:type="dxa"/>
            <w:vAlign w:val="center"/>
          </w:tcPr>
          <w:p w14:paraId="6E84C502" w14:textId="7B9D6D8B" w:rsidR="001D19D5" w:rsidRPr="001D19D5" w:rsidRDefault="001D19D5" w:rsidP="001D19D5">
            <w:pPr>
              <w:spacing w:line="240" w:lineRule="auto"/>
              <w:jc w:val="center"/>
              <w:rPr>
                <w:rFonts w:cs="Times New Roman"/>
                <w:sz w:val="18"/>
                <w:szCs w:val="18"/>
              </w:rPr>
            </w:pPr>
            <w:r w:rsidRPr="001D19D5">
              <w:rPr>
                <w:sz w:val="18"/>
                <w:szCs w:val="18"/>
              </w:rPr>
              <w:t>0,748</w:t>
            </w:r>
          </w:p>
        </w:tc>
        <w:tc>
          <w:tcPr>
            <w:tcW w:w="842" w:type="dxa"/>
            <w:vAlign w:val="center"/>
          </w:tcPr>
          <w:p w14:paraId="7686E26C" w14:textId="1556C7CA" w:rsidR="001D19D5" w:rsidRPr="001D19D5" w:rsidRDefault="001D19D5" w:rsidP="001D19D5">
            <w:pPr>
              <w:spacing w:line="240" w:lineRule="auto"/>
              <w:jc w:val="center"/>
              <w:rPr>
                <w:rFonts w:cs="Times New Roman"/>
                <w:sz w:val="18"/>
                <w:szCs w:val="18"/>
              </w:rPr>
            </w:pPr>
            <w:r w:rsidRPr="001D19D5">
              <w:rPr>
                <w:sz w:val="18"/>
                <w:szCs w:val="18"/>
              </w:rPr>
              <w:t>0,774</w:t>
            </w:r>
          </w:p>
        </w:tc>
        <w:tc>
          <w:tcPr>
            <w:tcW w:w="842" w:type="dxa"/>
            <w:vAlign w:val="center"/>
          </w:tcPr>
          <w:p w14:paraId="2FA93D73" w14:textId="29D1909E" w:rsidR="001D19D5" w:rsidRPr="001D19D5" w:rsidRDefault="001D19D5" w:rsidP="001D19D5">
            <w:pPr>
              <w:spacing w:line="240" w:lineRule="auto"/>
              <w:jc w:val="center"/>
              <w:rPr>
                <w:rFonts w:cs="Times New Roman"/>
                <w:sz w:val="18"/>
                <w:szCs w:val="18"/>
              </w:rPr>
            </w:pPr>
            <w:r w:rsidRPr="001D19D5">
              <w:rPr>
                <w:sz w:val="18"/>
                <w:szCs w:val="18"/>
              </w:rPr>
              <w:t>0,761</w:t>
            </w:r>
          </w:p>
        </w:tc>
        <w:tc>
          <w:tcPr>
            <w:tcW w:w="777" w:type="dxa"/>
            <w:vAlign w:val="center"/>
          </w:tcPr>
          <w:p w14:paraId="0AA73421" w14:textId="4EBD0838" w:rsidR="001D19D5" w:rsidRPr="001D19D5" w:rsidRDefault="001D19D5" w:rsidP="001D19D5">
            <w:pPr>
              <w:spacing w:line="240" w:lineRule="auto"/>
              <w:jc w:val="center"/>
              <w:rPr>
                <w:rFonts w:cs="Times New Roman"/>
                <w:b/>
                <w:sz w:val="18"/>
                <w:szCs w:val="18"/>
              </w:rPr>
            </w:pPr>
            <w:r w:rsidRPr="001D19D5">
              <w:rPr>
                <w:rFonts w:cs="Times New Roman"/>
                <w:b/>
                <w:sz w:val="18"/>
                <w:szCs w:val="18"/>
              </w:rPr>
              <w:t>691</w:t>
            </w:r>
          </w:p>
        </w:tc>
      </w:tr>
      <w:tr w:rsidR="001D19D5" w:rsidRPr="001D19D5" w14:paraId="27F644A3" w14:textId="77777777" w:rsidTr="001D19D5">
        <w:tc>
          <w:tcPr>
            <w:tcW w:w="457" w:type="dxa"/>
            <w:vAlign w:val="center"/>
          </w:tcPr>
          <w:p w14:paraId="2BBF743D"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7.</w:t>
            </w:r>
          </w:p>
        </w:tc>
        <w:tc>
          <w:tcPr>
            <w:tcW w:w="865" w:type="dxa"/>
            <w:vAlign w:val="center"/>
          </w:tcPr>
          <w:p w14:paraId="6ADB084C"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PUNI</w:t>
            </w:r>
          </w:p>
        </w:tc>
        <w:tc>
          <w:tcPr>
            <w:tcW w:w="842" w:type="dxa"/>
            <w:vAlign w:val="center"/>
          </w:tcPr>
          <w:p w14:paraId="6FDA3807" w14:textId="4FB315C8" w:rsidR="001D19D5" w:rsidRPr="001D19D5" w:rsidRDefault="001D19D5" w:rsidP="001D19D5">
            <w:pPr>
              <w:spacing w:line="240" w:lineRule="auto"/>
              <w:jc w:val="center"/>
              <w:rPr>
                <w:rFonts w:cs="Times New Roman"/>
                <w:b/>
                <w:sz w:val="18"/>
                <w:szCs w:val="18"/>
              </w:rPr>
            </w:pPr>
            <w:r w:rsidRPr="001D19D5">
              <w:rPr>
                <w:sz w:val="18"/>
                <w:szCs w:val="18"/>
              </w:rPr>
              <w:t>0,824</w:t>
            </w:r>
          </w:p>
        </w:tc>
        <w:tc>
          <w:tcPr>
            <w:tcW w:w="842" w:type="dxa"/>
            <w:vAlign w:val="center"/>
          </w:tcPr>
          <w:p w14:paraId="21A45E74" w14:textId="49E56196" w:rsidR="001D19D5" w:rsidRPr="001D19D5" w:rsidRDefault="001D19D5" w:rsidP="001D19D5">
            <w:pPr>
              <w:spacing w:line="240" w:lineRule="auto"/>
              <w:jc w:val="center"/>
              <w:rPr>
                <w:rFonts w:cs="Times New Roman"/>
                <w:b/>
                <w:sz w:val="18"/>
                <w:szCs w:val="18"/>
              </w:rPr>
            </w:pPr>
            <w:r w:rsidRPr="001D19D5">
              <w:rPr>
                <w:b/>
                <w:sz w:val="18"/>
                <w:szCs w:val="18"/>
              </w:rPr>
              <w:t>0,794</w:t>
            </w:r>
          </w:p>
        </w:tc>
        <w:tc>
          <w:tcPr>
            <w:tcW w:w="842" w:type="dxa"/>
            <w:vAlign w:val="center"/>
          </w:tcPr>
          <w:p w14:paraId="39C84FFF" w14:textId="7000D3DD" w:rsidR="001D19D5" w:rsidRPr="001D19D5" w:rsidRDefault="001D19D5" w:rsidP="001D19D5">
            <w:pPr>
              <w:spacing w:line="240" w:lineRule="auto"/>
              <w:jc w:val="center"/>
              <w:rPr>
                <w:rFonts w:cs="Times New Roman"/>
                <w:b/>
                <w:sz w:val="18"/>
                <w:szCs w:val="18"/>
              </w:rPr>
            </w:pPr>
            <w:r w:rsidRPr="001D19D5">
              <w:rPr>
                <w:b/>
                <w:sz w:val="18"/>
                <w:szCs w:val="18"/>
              </w:rPr>
              <w:t>0,808</w:t>
            </w:r>
          </w:p>
        </w:tc>
        <w:tc>
          <w:tcPr>
            <w:tcW w:w="777" w:type="dxa"/>
            <w:vAlign w:val="center"/>
          </w:tcPr>
          <w:p w14:paraId="54B1CAE5" w14:textId="521403DE" w:rsidR="001D19D5" w:rsidRPr="001D19D5" w:rsidRDefault="001D19D5" w:rsidP="001D19D5">
            <w:pPr>
              <w:spacing w:line="240" w:lineRule="auto"/>
              <w:jc w:val="center"/>
              <w:rPr>
                <w:rFonts w:cs="Times New Roman"/>
                <w:sz w:val="18"/>
                <w:szCs w:val="18"/>
              </w:rPr>
            </w:pPr>
            <w:r w:rsidRPr="001D19D5">
              <w:rPr>
                <w:rFonts w:cs="Times New Roman"/>
                <w:sz w:val="18"/>
                <w:szCs w:val="18"/>
              </w:rPr>
              <w:t>247</w:t>
            </w:r>
          </w:p>
        </w:tc>
        <w:tc>
          <w:tcPr>
            <w:tcW w:w="842" w:type="dxa"/>
            <w:vAlign w:val="center"/>
          </w:tcPr>
          <w:p w14:paraId="43C18430" w14:textId="5B45AA1F" w:rsidR="001D19D5" w:rsidRPr="001D19D5" w:rsidRDefault="001D19D5" w:rsidP="001D19D5">
            <w:pPr>
              <w:spacing w:line="240" w:lineRule="auto"/>
              <w:jc w:val="center"/>
              <w:rPr>
                <w:rFonts w:cs="Times New Roman"/>
                <w:b/>
                <w:sz w:val="18"/>
                <w:szCs w:val="18"/>
              </w:rPr>
            </w:pPr>
            <w:r w:rsidRPr="001D19D5">
              <w:rPr>
                <w:b/>
                <w:sz w:val="18"/>
                <w:szCs w:val="18"/>
              </w:rPr>
              <w:t>0,856</w:t>
            </w:r>
          </w:p>
        </w:tc>
        <w:tc>
          <w:tcPr>
            <w:tcW w:w="842" w:type="dxa"/>
            <w:vAlign w:val="center"/>
          </w:tcPr>
          <w:p w14:paraId="71F90CD6" w14:textId="7ACA4DF6" w:rsidR="001D19D5" w:rsidRPr="001D19D5" w:rsidRDefault="001D19D5" w:rsidP="001D19D5">
            <w:pPr>
              <w:spacing w:line="240" w:lineRule="auto"/>
              <w:jc w:val="center"/>
              <w:rPr>
                <w:rFonts w:cs="Times New Roman"/>
                <w:b/>
                <w:sz w:val="18"/>
                <w:szCs w:val="18"/>
              </w:rPr>
            </w:pPr>
            <w:r w:rsidRPr="001D19D5">
              <w:rPr>
                <w:sz w:val="18"/>
                <w:szCs w:val="18"/>
              </w:rPr>
              <w:t>0,745</w:t>
            </w:r>
          </w:p>
        </w:tc>
        <w:tc>
          <w:tcPr>
            <w:tcW w:w="842" w:type="dxa"/>
            <w:vAlign w:val="center"/>
          </w:tcPr>
          <w:p w14:paraId="7A6E610E" w14:textId="1B753CED" w:rsidR="001D19D5" w:rsidRPr="001D19D5" w:rsidRDefault="001D19D5" w:rsidP="001D19D5">
            <w:pPr>
              <w:spacing w:line="240" w:lineRule="auto"/>
              <w:jc w:val="center"/>
              <w:rPr>
                <w:rFonts w:cs="Times New Roman"/>
                <w:b/>
                <w:sz w:val="18"/>
                <w:szCs w:val="18"/>
              </w:rPr>
            </w:pPr>
            <w:r w:rsidRPr="001D19D5">
              <w:rPr>
                <w:sz w:val="18"/>
                <w:szCs w:val="18"/>
              </w:rPr>
              <w:t>0,797</w:t>
            </w:r>
          </w:p>
        </w:tc>
        <w:tc>
          <w:tcPr>
            <w:tcW w:w="777" w:type="dxa"/>
            <w:vAlign w:val="center"/>
          </w:tcPr>
          <w:p w14:paraId="778E44E7" w14:textId="73C859EE" w:rsidR="001D19D5" w:rsidRPr="001D19D5" w:rsidRDefault="001D19D5" w:rsidP="001D19D5">
            <w:pPr>
              <w:spacing w:line="240" w:lineRule="auto"/>
              <w:jc w:val="center"/>
              <w:rPr>
                <w:rFonts w:cs="Times New Roman"/>
                <w:b/>
                <w:sz w:val="18"/>
                <w:szCs w:val="18"/>
              </w:rPr>
            </w:pPr>
            <w:r w:rsidRPr="001D19D5">
              <w:rPr>
                <w:rFonts w:cs="Times New Roman"/>
                <w:sz w:val="18"/>
                <w:szCs w:val="18"/>
              </w:rPr>
              <w:t>247</w:t>
            </w:r>
          </w:p>
        </w:tc>
      </w:tr>
      <w:tr w:rsidR="001D19D5" w:rsidRPr="001D19D5" w14:paraId="40687DA3" w14:textId="77777777" w:rsidTr="001D19D5">
        <w:tc>
          <w:tcPr>
            <w:tcW w:w="457" w:type="dxa"/>
            <w:vAlign w:val="center"/>
          </w:tcPr>
          <w:p w14:paraId="2DB3D84A"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8.</w:t>
            </w:r>
          </w:p>
        </w:tc>
        <w:tc>
          <w:tcPr>
            <w:tcW w:w="865" w:type="dxa"/>
            <w:vAlign w:val="center"/>
          </w:tcPr>
          <w:p w14:paraId="677D55C3"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PUNI</w:t>
            </w:r>
          </w:p>
        </w:tc>
        <w:tc>
          <w:tcPr>
            <w:tcW w:w="842" w:type="dxa"/>
            <w:vAlign w:val="center"/>
          </w:tcPr>
          <w:p w14:paraId="4E501399" w14:textId="481553F5" w:rsidR="001D19D5" w:rsidRPr="001D19D5" w:rsidRDefault="001D19D5" w:rsidP="001D19D5">
            <w:pPr>
              <w:spacing w:line="240" w:lineRule="auto"/>
              <w:jc w:val="center"/>
              <w:rPr>
                <w:rFonts w:cs="Times New Roman"/>
                <w:b/>
                <w:sz w:val="18"/>
                <w:szCs w:val="18"/>
              </w:rPr>
            </w:pPr>
            <w:r w:rsidRPr="001D19D5">
              <w:rPr>
                <w:b/>
                <w:sz w:val="18"/>
                <w:szCs w:val="18"/>
              </w:rPr>
              <w:t>0,947</w:t>
            </w:r>
          </w:p>
        </w:tc>
        <w:tc>
          <w:tcPr>
            <w:tcW w:w="842" w:type="dxa"/>
            <w:vAlign w:val="center"/>
          </w:tcPr>
          <w:p w14:paraId="710CB4CA" w14:textId="1AC4B474" w:rsidR="001D19D5" w:rsidRPr="001D19D5" w:rsidRDefault="001D19D5" w:rsidP="001D19D5">
            <w:pPr>
              <w:spacing w:line="240" w:lineRule="auto"/>
              <w:jc w:val="center"/>
              <w:rPr>
                <w:rFonts w:cs="Times New Roman"/>
                <w:b/>
                <w:sz w:val="18"/>
                <w:szCs w:val="18"/>
              </w:rPr>
            </w:pPr>
            <w:r w:rsidRPr="001D19D5">
              <w:rPr>
                <w:sz w:val="18"/>
                <w:szCs w:val="18"/>
              </w:rPr>
              <w:t>0,955</w:t>
            </w:r>
          </w:p>
        </w:tc>
        <w:tc>
          <w:tcPr>
            <w:tcW w:w="842" w:type="dxa"/>
            <w:vAlign w:val="center"/>
          </w:tcPr>
          <w:p w14:paraId="0F808BEB" w14:textId="79B2C3F5" w:rsidR="001D19D5" w:rsidRPr="001D19D5" w:rsidRDefault="001D19D5" w:rsidP="001D19D5">
            <w:pPr>
              <w:spacing w:line="240" w:lineRule="auto"/>
              <w:jc w:val="center"/>
              <w:rPr>
                <w:rFonts w:cs="Times New Roman"/>
                <w:b/>
                <w:sz w:val="18"/>
                <w:szCs w:val="18"/>
              </w:rPr>
            </w:pPr>
            <w:r w:rsidRPr="001D19D5">
              <w:rPr>
                <w:b/>
                <w:sz w:val="18"/>
                <w:szCs w:val="18"/>
              </w:rPr>
              <w:t>0,951</w:t>
            </w:r>
          </w:p>
        </w:tc>
        <w:tc>
          <w:tcPr>
            <w:tcW w:w="777" w:type="dxa"/>
            <w:vAlign w:val="center"/>
          </w:tcPr>
          <w:p w14:paraId="51846474" w14:textId="4B2D2C75" w:rsidR="001D19D5" w:rsidRPr="001D19D5" w:rsidRDefault="001D19D5" w:rsidP="001D19D5">
            <w:pPr>
              <w:spacing w:line="240" w:lineRule="auto"/>
              <w:jc w:val="center"/>
              <w:rPr>
                <w:rFonts w:cs="Times New Roman"/>
                <w:b/>
                <w:sz w:val="18"/>
                <w:szCs w:val="18"/>
              </w:rPr>
            </w:pPr>
            <w:r w:rsidRPr="001D19D5">
              <w:rPr>
                <w:rFonts w:cs="Times New Roman"/>
                <w:b/>
                <w:sz w:val="18"/>
                <w:szCs w:val="18"/>
              </w:rPr>
              <w:t>2644</w:t>
            </w:r>
          </w:p>
        </w:tc>
        <w:tc>
          <w:tcPr>
            <w:tcW w:w="842" w:type="dxa"/>
            <w:vAlign w:val="center"/>
          </w:tcPr>
          <w:p w14:paraId="5F0E84D0" w14:textId="07566B7B" w:rsidR="001D19D5" w:rsidRPr="001D19D5" w:rsidRDefault="001D19D5" w:rsidP="001D19D5">
            <w:pPr>
              <w:spacing w:line="240" w:lineRule="auto"/>
              <w:jc w:val="center"/>
              <w:rPr>
                <w:rFonts w:cs="Times New Roman"/>
                <w:sz w:val="18"/>
                <w:szCs w:val="18"/>
              </w:rPr>
            </w:pPr>
            <w:r w:rsidRPr="001D19D5">
              <w:rPr>
                <w:sz w:val="18"/>
                <w:szCs w:val="18"/>
              </w:rPr>
              <w:t>0,918</w:t>
            </w:r>
          </w:p>
        </w:tc>
        <w:tc>
          <w:tcPr>
            <w:tcW w:w="842" w:type="dxa"/>
            <w:vAlign w:val="center"/>
          </w:tcPr>
          <w:p w14:paraId="4B0A1520" w14:textId="76EBAEB9" w:rsidR="001D19D5" w:rsidRPr="001D19D5" w:rsidRDefault="001D19D5" w:rsidP="001D19D5">
            <w:pPr>
              <w:spacing w:line="240" w:lineRule="auto"/>
              <w:jc w:val="center"/>
              <w:rPr>
                <w:rFonts w:cs="Times New Roman"/>
                <w:b/>
                <w:sz w:val="18"/>
                <w:szCs w:val="18"/>
              </w:rPr>
            </w:pPr>
            <w:r w:rsidRPr="001D19D5">
              <w:rPr>
                <w:b/>
                <w:sz w:val="18"/>
                <w:szCs w:val="18"/>
              </w:rPr>
              <w:t>0,963</w:t>
            </w:r>
          </w:p>
        </w:tc>
        <w:tc>
          <w:tcPr>
            <w:tcW w:w="842" w:type="dxa"/>
            <w:vAlign w:val="center"/>
          </w:tcPr>
          <w:p w14:paraId="5CD9463D" w14:textId="32447EE5" w:rsidR="001D19D5" w:rsidRPr="001D19D5" w:rsidRDefault="001D19D5" w:rsidP="001D19D5">
            <w:pPr>
              <w:spacing w:line="240" w:lineRule="auto"/>
              <w:jc w:val="center"/>
              <w:rPr>
                <w:rFonts w:cs="Times New Roman"/>
                <w:b/>
                <w:sz w:val="18"/>
                <w:szCs w:val="18"/>
              </w:rPr>
            </w:pPr>
            <w:r w:rsidRPr="001D19D5">
              <w:rPr>
                <w:sz w:val="18"/>
                <w:szCs w:val="18"/>
              </w:rPr>
              <w:t>0,940</w:t>
            </w:r>
          </w:p>
        </w:tc>
        <w:tc>
          <w:tcPr>
            <w:tcW w:w="777" w:type="dxa"/>
            <w:vAlign w:val="center"/>
          </w:tcPr>
          <w:p w14:paraId="1668754B" w14:textId="6E356CF3" w:rsidR="001D19D5" w:rsidRPr="001D19D5" w:rsidRDefault="001D19D5" w:rsidP="001D19D5">
            <w:pPr>
              <w:spacing w:line="240" w:lineRule="auto"/>
              <w:jc w:val="center"/>
              <w:rPr>
                <w:rFonts w:cs="Times New Roman"/>
                <w:b/>
                <w:sz w:val="18"/>
                <w:szCs w:val="18"/>
              </w:rPr>
            </w:pPr>
            <w:r w:rsidRPr="001D19D5">
              <w:rPr>
                <w:rFonts w:cs="Times New Roman"/>
                <w:sz w:val="18"/>
                <w:szCs w:val="18"/>
              </w:rPr>
              <w:t>2602</w:t>
            </w:r>
          </w:p>
        </w:tc>
      </w:tr>
      <w:tr w:rsidR="001D19D5" w:rsidRPr="001D19D5" w14:paraId="4FD833FA" w14:textId="77777777" w:rsidTr="001D19D5">
        <w:tc>
          <w:tcPr>
            <w:tcW w:w="457" w:type="dxa"/>
            <w:vAlign w:val="center"/>
          </w:tcPr>
          <w:p w14:paraId="03A8A352"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19.</w:t>
            </w:r>
          </w:p>
        </w:tc>
        <w:tc>
          <w:tcPr>
            <w:tcW w:w="865" w:type="dxa"/>
            <w:vAlign w:val="center"/>
          </w:tcPr>
          <w:p w14:paraId="778E30BD"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REGI</w:t>
            </w:r>
          </w:p>
        </w:tc>
        <w:tc>
          <w:tcPr>
            <w:tcW w:w="842" w:type="dxa"/>
            <w:vAlign w:val="center"/>
          </w:tcPr>
          <w:p w14:paraId="24F0CC75" w14:textId="61C89730" w:rsidR="001D19D5" w:rsidRPr="001D19D5" w:rsidRDefault="001D19D5" w:rsidP="001D19D5">
            <w:pPr>
              <w:spacing w:line="240" w:lineRule="auto"/>
              <w:jc w:val="center"/>
              <w:rPr>
                <w:rFonts w:cs="Times New Roman"/>
                <w:b/>
                <w:sz w:val="18"/>
                <w:szCs w:val="18"/>
              </w:rPr>
            </w:pPr>
            <w:r w:rsidRPr="001D19D5">
              <w:rPr>
                <w:b/>
                <w:sz w:val="18"/>
                <w:szCs w:val="18"/>
              </w:rPr>
              <w:t>0,693</w:t>
            </w:r>
          </w:p>
        </w:tc>
        <w:tc>
          <w:tcPr>
            <w:tcW w:w="842" w:type="dxa"/>
            <w:vAlign w:val="center"/>
          </w:tcPr>
          <w:p w14:paraId="44E0597A" w14:textId="75CF375D" w:rsidR="001D19D5" w:rsidRPr="001D19D5" w:rsidRDefault="001D19D5" w:rsidP="001D19D5">
            <w:pPr>
              <w:spacing w:line="240" w:lineRule="auto"/>
              <w:jc w:val="center"/>
              <w:rPr>
                <w:rFonts w:cs="Times New Roman"/>
                <w:b/>
                <w:sz w:val="18"/>
                <w:szCs w:val="18"/>
              </w:rPr>
            </w:pPr>
            <w:r w:rsidRPr="001D19D5">
              <w:rPr>
                <w:b/>
                <w:sz w:val="18"/>
                <w:szCs w:val="18"/>
              </w:rPr>
              <w:t>0,511</w:t>
            </w:r>
          </w:p>
        </w:tc>
        <w:tc>
          <w:tcPr>
            <w:tcW w:w="842" w:type="dxa"/>
            <w:vAlign w:val="center"/>
          </w:tcPr>
          <w:p w14:paraId="6DD58744" w14:textId="74110847" w:rsidR="001D19D5" w:rsidRPr="001D19D5" w:rsidRDefault="001D19D5" w:rsidP="001D19D5">
            <w:pPr>
              <w:spacing w:line="240" w:lineRule="auto"/>
              <w:jc w:val="center"/>
              <w:rPr>
                <w:rFonts w:cs="Times New Roman"/>
                <w:b/>
                <w:sz w:val="18"/>
                <w:szCs w:val="18"/>
              </w:rPr>
            </w:pPr>
            <w:r w:rsidRPr="001D19D5">
              <w:rPr>
                <w:b/>
                <w:sz w:val="18"/>
                <w:szCs w:val="18"/>
              </w:rPr>
              <w:t>0,588</w:t>
            </w:r>
          </w:p>
        </w:tc>
        <w:tc>
          <w:tcPr>
            <w:tcW w:w="777" w:type="dxa"/>
            <w:vAlign w:val="center"/>
          </w:tcPr>
          <w:p w14:paraId="33B335C3" w14:textId="2BF963C3" w:rsidR="001D19D5" w:rsidRPr="001D19D5" w:rsidRDefault="001D19D5" w:rsidP="001D19D5">
            <w:pPr>
              <w:spacing w:line="240" w:lineRule="auto"/>
              <w:jc w:val="center"/>
              <w:rPr>
                <w:rFonts w:cs="Times New Roman"/>
                <w:sz w:val="18"/>
                <w:szCs w:val="18"/>
              </w:rPr>
            </w:pPr>
            <w:r w:rsidRPr="001D19D5">
              <w:rPr>
                <w:rFonts w:cs="Times New Roman"/>
                <w:sz w:val="18"/>
                <w:szCs w:val="18"/>
              </w:rPr>
              <w:t>137</w:t>
            </w:r>
          </w:p>
        </w:tc>
        <w:tc>
          <w:tcPr>
            <w:tcW w:w="842" w:type="dxa"/>
            <w:vAlign w:val="center"/>
          </w:tcPr>
          <w:p w14:paraId="7D224FA1" w14:textId="06E6AB81" w:rsidR="001D19D5" w:rsidRPr="001D19D5" w:rsidRDefault="001D19D5" w:rsidP="001D19D5">
            <w:pPr>
              <w:spacing w:line="240" w:lineRule="auto"/>
              <w:jc w:val="center"/>
              <w:rPr>
                <w:rFonts w:cs="Times New Roman"/>
                <w:sz w:val="18"/>
                <w:szCs w:val="18"/>
              </w:rPr>
            </w:pPr>
            <w:r w:rsidRPr="001D19D5">
              <w:rPr>
                <w:sz w:val="18"/>
                <w:szCs w:val="18"/>
              </w:rPr>
              <w:t>0,433</w:t>
            </w:r>
          </w:p>
        </w:tc>
        <w:tc>
          <w:tcPr>
            <w:tcW w:w="842" w:type="dxa"/>
            <w:vAlign w:val="center"/>
          </w:tcPr>
          <w:p w14:paraId="2855D2DE" w14:textId="02EEEA4A" w:rsidR="001D19D5" w:rsidRPr="001D19D5" w:rsidRDefault="001D19D5" w:rsidP="001D19D5">
            <w:pPr>
              <w:spacing w:line="240" w:lineRule="auto"/>
              <w:jc w:val="center"/>
              <w:rPr>
                <w:rFonts w:cs="Times New Roman"/>
                <w:sz w:val="18"/>
                <w:szCs w:val="18"/>
              </w:rPr>
            </w:pPr>
            <w:r w:rsidRPr="001D19D5">
              <w:rPr>
                <w:sz w:val="18"/>
                <w:szCs w:val="18"/>
              </w:rPr>
              <w:t>0,183</w:t>
            </w:r>
          </w:p>
        </w:tc>
        <w:tc>
          <w:tcPr>
            <w:tcW w:w="842" w:type="dxa"/>
            <w:vAlign w:val="center"/>
          </w:tcPr>
          <w:p w14:paraId="7F876064" w14:textId="42E74204" w:rsidR="001D19D5" w:rsidRPr="001D19D5" w:rsidRDefault="001D19D5" w:rsidP="001D19D5">
            <w:pPr>
              <w:spacing w:line="240" w:lineRule="auto"/>
              <w:jc w:val="center"/>
              <w:rPr>
                <w:rFonts w:cs="Times New Roman"/>
                <w:sz w:val="18"/>
                <w:szCs w:val="18"/>
              </w:rPr>
            </w:pPr>
            <w:r w:rsidRPr="001D19D5">
              <w:rPr>
                <w:sz w:val="18"/>
                <w:szCs w:val="18"/>
              </w:rPr>
              <w:t>0,257</w:t>
            </w:r>
          </w:p>
        </w:tc>
        <w:tc>
          <w:tcPr>
            <w:tcW w:w="777" w:type="dxa"/>
            <w:vAlign w:val="center"/>
          </w:tcPr>
          <w:p w14:paraId="0789E30E" w14:textId="5DCD3665" w:rsidR="001D19D5" w:rsidRPr="001D19D5" w:rsidRDefault="001D19D5" w:rsidP="001D19D5">
            <w:pPr>
              <w:spacing w:line="240" w:lineRule="auto"/>
              <w:jc w:val="center"/>
              <w:rPr>
                <w:rFonts w:cs="Times New Roman"/>
                <w:b/>
                <w:sz w:val="18"/>
                <w:szCs w:val="18"/>
              </w:rPr>
            </w:pPr>
            <w:r w:rsidRPr="001D19D5">
              <w:rPr>
                <w:rFonts w:cs="Times New Roman"/>
                <w:b/>
                <w:sz w:val="18"/>
                <w:szCs w:val="18"/>
              </w:rPr>
              <w:t>142</w:t>
            </w:r>
          </w:p>
        </w:tc>
      </w:tr>
      <w:tr w:rsidR="001D19D5" w:rsidRPr="001D19D5" w14:paraId="66E79F0F" w14:textId="77777777" w:rsidTr="001D19D5">
        <w:tc>
          <w:tcPr>
            <w:tcW w:w="457" w:type="dxa"/>
            <w:vAlign w:val="center"/>
          </w:tcPr>
          <w:p w14:paraId="344ED7E3"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20.</w:t>
            </w:r>
          </w:p>
        </w:tc>
        <w:tc>
          <w:tcPr>
            <w:tcW w:w="865" w:type="dxa"/>
            <w:vAlign w:val="center"/>
          </w:tcPr>
          <w:p w14:paraId="4FBCDFAE"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REGI</w:t>
            </w:r>
          </w:p>
        </w:tc>
        <w:tc>
          <w:tcPr>
            <w:tcW w:w="842" w:type="dxa"/>
            <w:vAlign w:val="center"/>
          </w:tcPr>
          <w:p w14:paraId="1BDDE33D" w14:textId="1F7F3BC4" w:rsidR="001D19D5" w:rsidRPr="001D19D5" w:rsidRDefault="001D19D5" w:rsidP="001D19D5">
            <w:pPr>
              <w:spacing w:line="240" w:lineRule="auto"/>
              <w:jc w:val="center"/>
              <w:rPr>
                <w:rFonts w:cs="Times New Roman"/>
                <w:b/>
                <w:sz w:val="18"/>
                <w:szCs w:val="18"/>
              </w:rPr>
            </w:pPr>
            <w:r w:rsidRPr="001D19D5">
              <w:rPr>
                <w:b/>
                <w:sz w:val="18"/>
                <w:szCs w:val="18"/>
              </w:rPr>
              <w:t>0,819</w:t>
            </w:r>
          </w:p>
        </w:tc>
        <w:tc>
          <w:tcPr>
            <w:tcW w:w="842" w:type="dxa"/>
            <w:vAlign w:val="center"/>
          </w:tcPr>
          <w:p w14:paraId="2A636A83" w14:textId="67CED387" w:rsidR="001D19D5" w:rsidRPr="001D19D5" w:rsidRDefault="001D19D5" w:rsidP="001D19D5">
            <w:pPr>
              <w:spacing w:line="240" w:lineRule="auto"/>
              <w:jc w:val="center"/>
              <w:rPr>
                <w:rFonts w:cs="Times New Roman"/>
                <w:b/>
                <w:sz w:val="18"/>
                <w:szCs w:val="18"/>
              </w:rPr>
            </w:pPr>
            <w:r w:rsidRPr="001D19D5">
              <w:rPr>
                <w:b/>
                <w:sz w:val="18"/>
                <w:szCs w:val="18"/>
              </w:rPr>
              <w:t>0,854</w:t>
            </w:r>
          </w:p>
        </w:tc>
        <w:tc>
          <w:tcPr>
            <w:tcW w:w="842" w:type="dxa"/>
            <w:vAlign w:val="center"/>
          </w:tcPr>
          <w:p w14:paraId="42F9E4C7" w14:textId="7FB75A5F" w:rsidR="001D19D5" w:rsidRPr="001D19D5" w:rsidRDefault="001D19D5" w:rsidP="001D19D5">
            <w:pPr>
              <w:spacing w:line="240" w:lineRule="auto"/>
              <w:jc w:val="center"/>
              <w:rPr>
                <w:rFonts w:cs="Times New Roman"/>
                <w:b/>
                <w:sz w:val="18"/>
                <w:szCs w:val="18"/>
              </w:rPr>
            </w:pPr>
            <w:r w:rsidRPr="001D19D5">
              <w:rPr>
                <w:b/>
                <w:sz w:val="18"/>
                <w:szCs w:val="18"/>
              </w:rPr>
              <w:t>0,836</w:t>
            </w:r>
          </w:p>
        </w:tc>
        <w:tc>
          <w:tcPr>
            <w:tcW w:w="777" w:type="dxa"/>
            <w:vAlign w:val="center"/>
          </w:tcPr>
          <w:p w14:paraId="07CA812F" w14:textId="38A83967" w:rsidR="001D19D5" w:rsidRPr="001D19D5" w:rsidRDefault="001D19D5" w:rsidP="001D19D5">
            <w:pPr>
              <w:spacing w:line="240" w:lineRule="auto"/>
              <w:jc w:val="center"/>
              <w:rPr>
                <w:rFonts w:cs="Times New Roman"/>
                <w:sz w:val="18"/>
                <w:szCs w:val="18"/>
              </w:rPr>
            </w:pPr>
            <w:r w:rsidRPr="001D19D5">
              <w:rPr>
                <w:rFonts w:cs="Times New Roman"/>
                <w:sz w:val="18"/>
                <w:szCs w:val="18"/>
              </w:rPr>
              <w:t>555</w:t>
            </w:r>
          </w:p>
        </w:tc>
        <w:tc>
          <w:tcPr>
            <w:tcW w:w="842" w:type="dxa"/>
            <w:vAlign w:val="center"/>
          </w:tcPr>
          <w:p w14:paraId="7ECAA836" w14:textId="6FCCA2BE" w:rsidR="001D19D5" w:rsidRPr="001D19D5" w:rsidRDefault="001D19D5" w:rsidP="001D19D5">
            <w:pPr>
              <w:spacing w:line="240" w:lineRule="auto"/>
              <w:jc w:val="center"/>
              <w:rPr>
                <w:rFonts w:cs="Times New Roman"/>
                <w:b/>
                <w:sz w:val="18"/>
                <w:szCs w:val="18"/>
              </w:rPr>
            </w:pPr>
            <w:r w:rsidRPr="001D19D5">
              <w:rPr>
                <w:sz w:val="18"/>
                <w:szCs w:val="18"/>
              </w:rPr>
              <w:t>0,757</w:t>
            </w:r>
          </w:p>
        </w:tc>
        <w:tc>
          <w:tcPr>
            <w:tcW w:w="842" w:type="dxa"/>
            <w:vAlign w:val="center"/>
          </w:tcPr>
          <w:p w14:paraId="3FA40C0A" w14:textId="589B7E40" w:rsidR="001D19D5" w:rsidRPr="001D19D5" w:rsidRDefault="001D19D5" w:rsidP="001D19D5">
            <w:pPr>
              <w:spacing w:line="240" w:lineRule="auto"/>
              <w:jc w:val="center"/>
              <w:rPr>
                <w:rFonts w:cs="Times New Roman"/>
                <w:sz w:val="18"/>
                <w:szCs w:val="18"/>
              </w:rPr>
            </w:pPr>
            <w:r w:rsidRPr="001D19D5">
              <w:rPr>
                <w:sz w:val="18"/>
                <w:szCs w:val="18"/>
              </w:rPr>
              <w:t>0,727</w:t>
            </w:r>
          </w:p>
        </w:tc>
        <w:tc>
          <w:tcPr>
            <w:tcW w:w="842" w:type="dxa"/>
            <w:vAlign w:val="center"/>
          </w:tcPr>
          <w:p w14:paraId="136EAF2E" w14:textId="27EB1597" w:rsidR="001D19D5" w:rsidRPr="001D19D5" w:rsidRDefault="001D19D5" w:rsidP="001D19D5">
            <w:pPr>
              <w:spacing w:line="240" w:lineRule="auto"/>
              <w:jc w:val="center"/>
              <w:rPr>
                <w:rFonts w:cs="Times New Roman"/>
                <w:sz w:val="18"/>
                <w:szCs w:val="18"/>
              </w:rPr>
            </w:pPr>
            <w:r w:rsidRPr="001D19D5">
              <w:rPr>
                <w:sz w:val="18"/>
                <w:szCs w:val="18"/>
              </w:rPr>
              <w:t>0,742</w:t>
            </w:r>
          </w:p>
        </w:tc>
        <w:tc>
          <w:tcPr>
            <w:tcW w:w="777" w:type="dxa"/>
            <w:vAlign w:val="center"/>
          </w:tcPr>
          <w:p w14:paraId="18433F7F" w14:textId="0C244B6B" w:rsidR="001D19D5" w:rsidRPr="001D19D5" w:rsidRDefault="001D19D5" w:rsidP="001D19D5">
            <w:pPr>
              <w:spacing w:line="240" w:lineRule="auto"/>
              <w:jc w:val="center"/>
              <w:rPr>
                <w:rFonts w:cs="Times New Roman"/>
                <w:b/>
                <w:sz w:val="18"/>
                <w:szCs w:val="18"/>
              </w:rPr>
            </w:pPr>
            <w:r w:rsidRPr="001D19D5">
              <w:rPr>
                <w:rFonts w:cs="Times New Roman"/>
                <w:b/>
                <w:sz w:val="18"/>
                <w:szCs w:val="18"/>
              </w:rPr>
              <w:t>571</w:t>
            </w:r>
          </w:p>
        </w:tc>
      </w:tr>
      <w:tr w:rsidR="001D19D5" w:rsidRPr="001D19D5" w14:paraId="1540BF1A" w14:textId="77777777" w:rsidTr="001D19D5">
        <w:tc>
          <w:tcPr>
            <w:tcW w:w="457" w:type="dxa"/>
            <w:vAlign w:val="center"/>
          </w:tcPr>
          <w:p w14:paraId="5ECDFDEE"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21.</w:t>
            </w:r>
          </w:p>
        </w:tc>
        <w:tc>
          <w:tcPr>
            <w:tcW w:w="865" w:type="dxa"/>
            <w:vAlign w:val="center"/>
          </w:tcPr>
          <w:p w14:paraId="1F937A7D"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TIMV</w:t>
            </w:r>
          </w:p>
        </w:tc>
        <w:tc>
          <w:tcPr>
            <w:tcW w:w="842" w:type="dxa"/>
            <w:vAlign w:val="center"/>
          </w:tcPr>
          <w:p w14:paraId="77CEDDE1" w14:textId="4B4B1DFC" w:rsidR="001D19D5" w:rsidRPr="001D19D5" w:rsidRDefault="001D19D5" w:rsidP="001D19D5">
            <w:pPr>
              <w:spacing w:line="240" w:lineRule="auto"/>
              <w:jc w:val="center"/>
              <w:rPr>
                <w:rFonts w:cs="Times New Roman"/>
                <w:b/>
                <w:sz w:val="18"/>
                <w:szCs w:val="18"/>
              </w:rPr>
            </w:pPr>
            <w:r w:rsidRPr="001D19D5">
              <w:rPr>
                <w:sz w:val="18"/>
                <w:szCs w:val="18"/>
              </w:rPr>
              <w:t>0,935</w:t>
            </w:r>
          </w:p>
        </w:tc>
        <w:tc>
          <w:tcPr>
            <w:tcW w:w="842" w:type="dxa"/>
            <w:vAlign w:val="center"/>
          </w:tcPr>
          <w:p w14:paraId="56230416" w14:textId="336C29F1" w:rsidR="001D19D5" w:rsidRPr="001D19D5" w:rsidRDefault="001D19D5" w:rsidP="001D19D5">
            <w:pPr>
              <w:spacing w:line="240" w:lineRule="auto"/>
              <w:jc w:val="center"/>
              <w:rPr>
                <w:rFonts w:cs="Times New Roman"/>
                <w:b/>
                <w:sz w:val="18"/>
                <w:szCs w:val="18"/>
              </w:rPr>
            </w:pPr>
            <w:r w:rsidRPr="001D19D5">
              <w:rPr>
                <w:b/>
                <w:sz w:val="18"/>
                <w:szCs w:val="18"/>
              </w:rPr>
              <w:t>0,871</w:t>
            </w:r>
          </w:p>
        </w:tc>
        <w:tc>
          <w:tcPr>
            <w:tcW w:w="842" w:type="dxa"/>
            <w:vAlign w:val="center"/>
          </w:tcPr>
          <w:p w14:paraId="1860A9DE" w14:textId="10E923B4" w:rsidR="001D19D5" w:rsidRPr="001D19D5" w:rsidRDefault="001D19D5" w:rsidP="001D19D5">
            <w:pPr>
              <w:spacing w:line="240" w:lineRule="auto"/>
              <w:jc w:val="center"/>
              <w:rPr>
                <w:rFonts w:cs="Times New Roman"/>
                <w:b/>
                <w:sz w:val="18"/>
                <w:szCs w:val="18"/>
              </w:rPr>
            </w:pPr>
            <w:r w:rsidRPr="001D19D5">
              <w:rPr>
                <w:b/>
                <w:sz w:val="18"/>
                <w:szCs w:val="18"/>
              </w:rPr>
              <w:t>0,902</w:t>
            </w:r>
          </w:p>
        </w:tc>
        <w:tc>
          <w:tcPr>
            <w:tcW w:w="777" w:type="dxa"/>
            <w:vAlign w:val="center"/>
          </w:tcPr>
          <w:p w14:paraId="4F617660" w14:textId="5BAAC3AA" w:rsidR="001D19D5" w:rsidRPr="001D19D5" w:rsidRDefault="001D19D5" w:rsidP="001D19D5">
            <w:pPr>
              <w:spacing w:line="240" w:lineRule="auto"/>
              <w:jc w:val="center"/>
              <w:rPr>
                <w:rFonts w:cs="Times New Roman"/>
                <w:b/>
                <w:sz w:val="18"/>
                <w:szCs w:val="18"/>
              </w:rPr>
            </w:pPr>
            <w:r w:rsidRPr="001D19D5">
              <w:rPr>
                <w:rFonts w:cs="Times New Roman"/>
                <w:sz w:val="18"/>
                <w:szCs w:val="18"/>
              </w:rPr>
              <w:t>116</w:t>
            </w:r>
          </w:p>
        </w:tc>
        <w:tc>
          <w:tcPr>
            <w:tcW w:w="842" w:type="dxa"/>
            <w:vAlign w:val="center"/>
          </w:tcPr>
          <w:p w14:paraId="69071AB6" w14:textId="475325DA" w:rsidR="001D19D5" w:rsidRPr="001D19D5" w:rsidRDefault="001D19D5" w:rsidP="001D19D5">
            <w:pPr>
              <w:spacing w:line="240" w:lineRule="auto"/>
              <w:jc w:val="center"/>
              <w:rPr>
                <w:rFonts w:cs="Times New Roman"/>
                <w:b/>
                <w:sz w:val="18"/>
                <w:szCs w:val="18"/>
              </w:rPr>
            </w:pPr>
            <w:r w:rsidRPr="001D19D5">
              <w:rPr>
                <w:b/>
                <w:sz w:val="18"/>
                <w:szCs w:val="18"/>
              </w:rPr>
              <w:t>0,934</w:t>
            </w:r>
          </w:p>
        </w:tc>
        <w:tc>
          <w:tcPr>
            <w:tcW w:w="842" w:type="dxa"/>
            <w:vAlign w:val="center"/>
          </w:tcPr>
          <w:p w14:paraId="5098B027" w14:textId="3989F8EF" w:rsidR="001D19D5" w:rsidRPr="001D19D5" w:rsidRDefault="001D19D5" w:rsidP="001D19D5">
            <w:pPr>
              <w:spacing w:line="240" w:lineRule="auto"/>
              <w:jc w:val="center"/>
              <w:rPr>
                <w:rFonts w:cs="Times New Roman"/>
                <w:b/>
                <w:sz w:val="18"/>
                <w:szCs w:val="18"/>
              </w:rPr>
            </w:pPr>
            <w:r w:rsidRPr="001D19D5">
              <w:rPr>
                <w:sz w:val="18"/>
                <w:szCs w:val="18"/>
              </w:rPr>
              <w:t>0,853</w:t>
            </w:r>
          </w:p>
        </w:tc>
        <w:tc>
          <w:tcPr>
            <w:tcW w:w="842" w:type="dxa"/>
            <w:vAlign w:val="center"/>
          </w:tcPr>
          <w:p w14:paraId="0CAAA190" w14:textId="43D563F3" w:rsidR="001D19D5" w:rsidRPr="001D19D5" w:rsidRDefault="001D19D5" w:rsidP="001D19D5">
            <w:pPr>
              <w:spacing w:line="240" w:lineRule="auto"/>
              <w:jc w:val="center"/>
              <w:rPr>
                <w:rFonts w:cs="Times New Roman"/>
                <w:sz w:val="18"/>
                <w:szCs w:val="18"/>
              </w:rPr>
            </w:pPr>
            <w:r w:rsidRPr="001D19D5">
              <w:rPr>
                <w:sz w:val="18"/>
                <w:szCs w:val="18"/>
              </w:rPr>
              <w:t>0,892</w:t>
            </w:r>
          </w:p>
        </w:tc>
        <w:tc>
          <w:tcPr>
            <w:tcW w:w="777" w:type="dxa"/>
            <w:vAlign w:val="center"/>
          </w:tcPr>
          <w:p w14:paraId="0904B92E" w14:textId="02C32653" w:rsidR="001D19D5" w:rsidRPr="001D19D5" w:rsidRDefault="001D19D5" w:rsidP="001D19D5">
            <w:pPr>
              <w:spacing w:line="240" w:lineRule="auto"/>
              <w:jc w:val="center"/>
              <w:rPr>
                <w:rFonts w:cs="Times New Roman"/>
                <w:sz w:val="18"/>
                <w:szCs w:val="18"/>
              </w:rPr>
            </w:pPr>
            <w:r w:rsidRPr="001D19D5">
              <w:rPr>
                <w:rFonts w:cs="Times New Roman"/>
                <w:sz w:val="18"/>
                <w:szCs w:val="18"/>
              </w:rPr>
              <w:t>116</w:t>
            </w:r>
          </w:p>
        </w:tc>
      </w:tr>
      <w:tr w:rsidR="001D19D5" w:rsidRPr="001D19D5" w14:paraId="4DAC7C58" w14:textId="77777777" w:rsidTr="001D19D5">
        <w:tc>
          <w:tcPr>
            <w:tcW w:w="457" w:type="dxa"/>
            <w:vAlign w:val="center"/>
          </w:tcPr>
          <w:p w14:paraId="6FF0146C"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22.</w:t>
            </w:r>
          </w:p>
        </w:tc>
        <w:tc>
          <w:tcPr>
            <w:tcW w:w="865" w:type="dxa"/>
            <w:vAlign w:val="center"/>
          </w:tcPr>
          <w:p w14:paraId="684C541D"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TIMV</w:t>
            </w:r>
          </w:p>
        </w:tc>
        <w:tc>
          <w:tcPr>
            <w:tcW w:w="842" w:type="dxa"/>
            <w:vAlign w:val="center"/>
          </w:tcPr>
          <w:p w14:paraId="5343D77E" w14:textId="5F452A58" w:rsidR="001D19D5" w:rsidRPr="001D19D5" w:rsidRDefault="001D19D5" w:rsidP="001D19D5">
            <w:pPr>
              <w:spacing w:line="240" w:lineRule="auto"/>
              <w:jc w:val="center"/>
              <w:rPr>
                <w:rFonts w:cs="Times New Roman"/>
                <w:b/>
                <w:sz w:val="18"/>
                <w:szCs w:val="18"/>
              </w:rPr>
            </w:pPr>
            <w:r w:rsidRPr="001D19D5">
              <w:rPr>
                <w:sz w:val="18"/>
                <w:szCs w:val="18"/>
              </w:rPr>
              <w:t>0,904</w:t>
            </w:r>
          </w:p>
        </w:tc>
        <w:tc>
          <w:tcPr>
            <w:tcW w:w="842" w:type="dxa"/>
            <w:vAlign w:val="center"/>
          </w:tcPr>
          <w:p w14:paraId="6CAED962" w14:textId="0740D39A" w:rsidR="001D19D5" w:rsidRPr="001D19D5" w:rsidRDefault="001D19D5" w:rsidP="001D19D5">
            <w:pPr>
              <w:spacing w:line="240" w:lineRule="auto"/>
              <w:jc w:val="center"/>
              <w:rPr>
                <w:rFonts w:cs="Times New Roman"/>
                <w:b/>
                <w:sz w:val="18"/>
                <w:szCs w:val="18"/>
              </w:rPr>
            </w:pPr>
            <w:r w:rsidRPr="001D19D5">
              <w:rPr>
                <w:sz w:val="18"/>
                <w:szCs w:val="18"/>
              </w:rPr>
              <w:t>0,884</w:t>
            </w:r>
          </w:p>
        </w:tc>
        <w:tc>
          <w:tcPr>
            <w:tcW w:w="842" w:type="dxa"/>
            <w:vAlign w:val="center"/>
          </w:tcPr>
          <w:p w14:paraId="0AD671ED" w14:textId="4455543F" w:rsidR="001D19D5" w:rsidRPr="001D19D5" w:rsidRDefault="001D19D5" w:rsidP="001D19D5">
            <w:pPr>
              <w:spacing w:line="240" w:lineRule="auto"/>
              <w:jc w:val="center"/>
              <w:rPr>
                <w:rFonts w:cs="Times New Roman"/>
                <w:b/>
                <w:sz w:val="18"/>
                <w:szCs w:val="18"/>
              </w:rPr>
            </w:pPr>
            <w:r w:rsidRPr="001D19D5">
              <w:rPr>
                <w:b/>
                <w:sz w:val="18"/>
                <w:szCs w:val="18"/>
              </w:rPr>
              <w:t>0,894</w:t>
            </w:r>
          </w:p>
        </w:tc>
        <w:tc>
          <w:tcPr>
            <w:tcW w:w="777" w:type="dxa"/>
            <w:vAlign w:val="center"/>
          </w:tcPr>
          <w:p w14:paraId="5FDD452C" w14:textId="34265652" w:rsidR="001D19D5" w:rsidRPr="001D19D5" w:rsidRDefault="001D19D5" w:rsidP="001D19D5">
            <w:pPr>
              <w:spacing w:line="240" w:lineRule="auto"/>
              <w:jc w:val="center"/>
              <w:rPr>
                <w:rFonts w:cs="Times New Roman"/>
                <w:sz w:val="18"/>
                <w:szCs w:val="18"/>
              </w:rPr>
            </w:pPr>
            <w:r w:rsidRPr="001D19D5">
              <w:rPr>
                <w:rFonts w:cs="Times New Roman"/>
                <w:sz w:val="18"/>
                <w:szCs w:val="18"/>
              </w:rPr>
              <w:t>277</w:t>
            </w:r>
          </w:p>
        </w:tc>
        <w:tc>
          <w:tcPr>
            <w:tcW w:w="842" w:type="dxa"/>
            <w:vAlign w:val="center"/>
          </w:tcPr>
          <w:p w14:paraId="46B38C0A" w14:textId="77AAA8CE" w:rsidR="001D19D5" w:rsidRPr="001D19D5" w:rsidRDefault="001D19D5" w:rsidP="001D19D5">
            <w:pPr>
              <w:spacing w:line="240" w:lineRule="auto"/>
              <w:jc w:val="center"/>
              <w:rPr>
                <w:rFonts w:cs="Times New Roman"/>
                <w:b/>
                <w:sz w:val="18"/>
                <w:szCs w:val="18"/>
              </w:rPr>
            </w:pPr>
            <w:r w:rsidRPr="001D19D5">
              <w:rPr>
                <w:b/>
                <w:sz w:val="18"/>
                <w:szCs w:val="18"/>
              </w:rPr>
              <w:t>0,906</w:t>
            </w:r>
          </w:p>
        </w:tc>
        <w:tc>
          <w:tcPr>
            <w:tcW w:w="842" w:type="dxa"/>
            <w:vAlign w:val="center"/>
          </w:tcPr>
          <w:p w14:paraId="71103A6A" w14:textId="489CB6B0" w:rsidR="001D19D5" w:rsidRPr="001D19D5" w:rsidRDefault="001D19D5" w:rsidP="001D19D5">
            <w:pPr>
              <w:spacing w:line="240" w:lineRule="auto"/>
              <w:jc w:val="center"/>
              <w:rPr>
                <w:rFonts w:cs="Times New Roman"/>
                <w:b/>
                <w:sz w:val="18"/>
                <w:szCs w:val="18"/>
              </w:rPr>
            </w:pPr>
            <w:r w:rsidRPr="001D19D5">
              <w:rPr>
                <w:b/>
                <w:sz w:val="18"/>
                <w:szCs w:val="18"/>
              </w:rPr>
              <w:t>0,874</w:t>
            </w:r>
          </w:p>
        </w:tc>
        <w:tc>
          <w:tcPr>
            <w:tcW w:w="842" w:type="dxa"/>
            <w:vAlign w:val="center"/>
          </w:tcPr>
          <w:p w14:paraId="169DEC19" w14:textId="4CD5C19B" w:rsidR="001D19D5" w:rsidRPr="001D19D5" w:rsidRDefault="001D19D5" w:rsidP="001D19D5">
            <w:pPr>
              <w:spacing w:line="240" w:lineRule="auto"/>
              <w:jc w:val="center"/>
              <w:rPr>
                <w:rFonts w:cs="Times New Roman"/>
                <w:b/>
                <w:sz w:val="18"/>
                <w:szCs w:val="18"/>
              </w:rPr>
            </w:pPr>
            <w:r w:rsidRPr="001D19D5">
              <w:rPr>
                <w:sz w:val="18"/>
                <w:szCs w:val="18"/>
              </w:rPr>
              <w:t>0,890</w:t>
            </w:r>
          </w:p>
        </w:tc>
        <w:tc>
          <w:tcPr>
            <w:tcW w:w="777" w:type="dxa"/>
            <w:vAlign w:val="center"/>
          </w:tcPr>
          <w:p w14:paraId="43772AA9" w14:textId="4780167F" w:rsidR="001D19D5" w:rsidRPr="001D19D5" w:rsidRDefault="001D19D5" w:rsidP="001D19D5">
            <w:pPr>
              <w:spacing w:line="240" w:lineRule="auto"/>
              <w:jc w:val="center"/>
              <w:rPr>
                <w:rFonts w:cs="Times New Roman"/>
                <w:b/>
                <w:sz w:val="18"/>
                <w:szCs w:val="18"/>
              </w:rPr>
            </w:pPr>
            <w:r w:rsidRPr="001D19D5">
              <w:rPr>
                <w:rFonts w:cs="Times New Roman"/>
                <w:sz w:val="18"/>
                <w:szCs w:val="18"/>
              </w:rPr>
              <w:t>277</w:t>
            </w:r>
          </w:p>
        </w:tc>
      </w:tr>
      <w:tr w:rsidR="001D19D5" w:rsidRPr="001D19D5" w14:paraId="566FC553" w14:textId="77777777" w:rsidTr="001D19D5">
        <w:tc>
          <w:tcPr>
            <w:tcW w:w="457" w:type="dxa"/>
            <w:vAlign w:val="center"/>
          </w:tcPr>
          <w:p w14:paraId="6D2B2BD6"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23.</w:t>
            </w:r>
          </w:p>
        </w:tc>
        <w:tc>
          <w:tcPr>
            <w:tcW w:w="865" w:type="dxa"/>
            <w:vAlign w:val="center"/>
          </w:tcPr>
          <w:p w14:paraId="2C3D91DA"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B_VERN</w:t>
            </w:r>
          </w:p>
        </w:tc>
        <w:tc>
          <w:tcPr>
            <w:tcW w:w="842" w:type="dxa"/>
            <w:vAlign w:val="center"/>
          </w:tcPr>
          <w:p w14:paraId="51111B41" w14:textId="1465BA0E" w:rsidR="001D19D5" w:rsidRPr="001D19D5" w:rsidRDefault="001D19D5" w:rsidP="001D19D5">
            <w:pPr>
              <w:spacing w:line="240" w:lineRule="auto"/>
              <w:jc w:val="center"/>
              <w:rPr>
                <w:rFonts w:cs="Times New Roman"/>
                <w:b/>
                <w:sz w:val="18"/>
                <w:szCs w:val="18"/>
              </w:rPr>
            </w:pPr>
            <w:r w:rsidRPr="001D19D5">
              <w:rPr>
                <w:b/>
                <w:sz w:val="18"/>
                <w:szCs w:val="18"/>
              </w:rPr>
              <w:t>0,912</w:t>
            </w:r>
          </w:p>
        </w:tc>
        <w:tc>
          <w:tcPr>
            <w:tcW w:w="842" w:type="dxa"/>
            <w:vAlign w:val="center"/>
          </w:tcPr>
          <w:p w14:paraId="184F7C42" w14:textId="062989EB" w:rsidR="001D19D5" w:rsidRPr="001D19D5" w:rsidRDefault="001D19D5" w:rsidP="001D19D5">
            <w:pPr>
              <w:spacing w:line="240" w:lineRule="auto"/>
              <w:jc w:val="center"/>
              <w:rPr>
                <w:rFonts w:cs="Times New Roman"/>
                <w:b/>
                <w:sz w:val="18"/>
                <w:szCs w:val="18"/>
              </w:rPr>
            </w:pPr>
            <w:r w:rsidRPr="001D19D5">
              <w:rPr>
                <w:sz w:val="18"/>
                <w:szCs w:val="18"/>
              </w:rPr>
              <w:t>0,927</w:t>
            </w:r>
          </w:p>
        </w:tc>
        <w:tc>
          <w:tcPr>
            <w:tcW w:w="842" w:type="dxa"/>
            <w:vAlign w:val="center"/>
          </w:tcPr>
          <w:p w14:paraId="3C5EBC2E" w14:textId="519F97A8" w:rsidR="001D19D5" w:rsidRPr="001D19D5" w:rsidRDefault="001D19D5" w:rsidP="001D19D5">
            <w:pPr>
              <w:spacing w:line="240" w:lineRule="auto"/>
              <w:jc w:val="center"/>
              <w:rPr>
                <w:rFonts w:cs="Times New Roman"/>
                <w:b/>
                <w:sz w:val="18"/>
                <w:szCs w:val="18"/>
              </w:rPr>
            </w:pPr>
            <w:r w:rsidRPr="001D19D5">
              <w:rPr>
                <w:b/>
                <w:sz w:val="18"/>
                <w:szCs w:val="18"/>
              </w:rPr>
              <w:t>0,919</w:t>
            </w:r>
          </w:p>
        </w:tc>
        <w:tc>
          <w:tcPr>
            <w:tcW w:w="777" w:type="dxa"/>
            <w:vAlign w:val="center"/>
          </w:tcPr>
          <w:p w14:paraId="19660023" w14:textId="142D9BE9" w:rsidR="001D19D5" w:rsidRPr="001D19D5" w:rsidRDefault="001D19D5" w:rsidP="001D19D5">
            <w:pPr>
              <w:spacing w:line="240" w:lineRule="auto"/>
              <w:jc w:val="center"/>
              <w:rPr>
                <w:rFonts w:cs="Times New Roman"/>
                <w:b/>
                <w:sz w:val="18"/>
                <w:szCs w:val="18"/>
              </w:rPr>
            </w:pPr>
            <w:r w:rsidRPr="001D19D5">
              <w:rPr>
                <w:rFonts w:cs="Times New Roman"/>
                <w:b/>
                <w:sz w:val="18"/>
                <w:szCs w:val="18"/>
              </w:rPr>
              <w:t>400</w:t>
            </w:r>
          </w:p>
        </w:tc>
        <w:tc>
          <w:tcPr>
            <w:tcW w:w="842" w:type="dxa"/>
            <w:vAlign w:val="center"/>
          </w:tcPr>
          <w:p w14:paraId="792006DE" w14:textId="77EF8883" w:rsidR="001D19D5" w:rsidRPr="001D19D5" w:rsidRDefault="001D19D5" w:rsidP="001D19D5">
            <w:pPr>
              <w:spacing w:line="240" w:lineRule="auto"/>
              <w:jc w:val="center"/>
              <w:rPr>
                <w:rFonts w:cs="Times New Roman"/>
                <w:b/>
                <w:sz w:val="18"/>
                <w:szCs w:val="18"/>
              </w:rPr>
            </w:pPr>
            <w:r w:rsidRPr="001D19D5">
              <w:rPr>
                <w:sz w:val="18"/>
                <w:szCs w:val="18"/>
              </w:rPr>
              <w:t>0,895</w:t>
            </w:r>
          </w:p>
        </w:tc>
        <w:tc>
          <w:tcPr>
            <w:tcW w:w="842" w:type="dxa"/>
            <w:vAlign w:val="center"/>
          </w:tcPr>
          <w:p w14:paraId="5CB46FC7" w14:textId="4737B026" w:rsidR="001D19D5" w:rsidRPr="001D19D5" w:rsidRDefault="001D19D5" w:rsidP="001D19D5">
            <w:pPr>
              <w:spacing w:line="240" w:lineRule="auto"/>
              <w:jc w:val="center"/>
              <w:rPr>
                <w:rFonts w:cs="Times New Roman"/>
                <w:b/>
                <w:sz w:val="18"/>
                <w:szCs w:val="18"/>
              </w:rPr>
            </w:pPr>
            <w:r w:rsidRPr="001D19D5">
              <w:rPr>
                <w:b/>
                <w:sz w:val="18"/>
                <w:szCs w:val="18"/>
              </w:rPr>
              <w:t>0,940</w:t>
            </w:r>
          </w:p>
        </w:tc>
        <w:tc>
          <w:tcPr>
            <w:tcW w:w="842" w:type="dxa"/>
            <w:vAlign w:val="center"/>
          </w:tcPr>
          <w:p w14:paraId="11310C53" w14:textId="070DF30F" w:rsidR="001D19D5" w:rsidRPr="001D19D5" w:rsidRDefault="001D19D5" w:rsidP="001D19D5">
            <w:pPr>
              <w:spacing w:line="240" w:lineRule="auto"/>
              <w:jc w:val="center"/>
              <w:rPr>
                <w:rFonts w:cs="Times New Roman"/>
                <w:b/>
                <w:sz w:val="18"/>
                <w:szCs w:val="18"/>
              </w:rPr>
            </w:pPr>
            <w:r w:rsidRPr="001D19D5">
              <w:rPr>
                <w:sz w:val="18"/>
                <w:szCs w:val="18"/>
              </w:rPr>
              <w:t>0,917</w:t>
            </w:r>
          </w:p>
        </w:tc>
        <w:tc>
          <w:tcPr>
            <w:tcW w:w="777" w:type="dxa"/>
            <w:vAlign w:val="center"/>
          </w:tcPr>
          <w:p w14:paraId="21B27644" w14:textId="513B31A0" w:rsidR="001D19D5" w:rsidRPr="001D19D5" w:rsidRDefault="001D19D5" w:rsidP="001D19D5">
            <w:pPr>
              <w:spacing w:line="240" w:lineRule="auto"/>
              <w:jc w:val="center"/>
              <w:rPr>
                <w:rFonts w:cs="Times New Roman"/>
                <w:sz w:val="18"/>
                <w:szCs w:val="18"/>
              </w:rPr>
            </w:pPr>
            <w:r w:rsidRPr="001D19D5">
              <w:rPr>
                <w:rFonts w:cs="Times New Roman"/>
                <w:sz w:val="18"/>
                <w:szCs w:val="18"/>
              </w:rPr>
              <w:t>382</w:t>
            </w:r>
          </w:p>
        </w:tc>
      </w:tr>
      <w:tr w:rsidR="001D19D5" w:rsidRPr="001D19D5" w14:paraId="67DF1CB1" w14:textId="77777777" w:rsidTr="001D19D5">
        <w:tc>
          <w:tcPr>
            <w:tcW w:w="457" w:type="dxa"/>
            <w:vAlign w:val="center"/>
          </w:tcPr>
          <w:p w14:paraId="18F1EAF4"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24.</w:t>
            </w:r>
          </w:p>
        </w:tc>
        <w:tc>
          <w:tcPr>
            <w:tcW w:w="865" w:type="dxa"/>
            <w:vAlign w:val="center"/>
          </w:tcPr>
          <w:p w14:paraId="13CF5867"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I_VERN</w:t>
            </w:r>
          </w:p>
        </w:tc>
        <w:tc>
          <w:tcPr>
            <w:tcW w:w="842" w:type="dxa"/>
            <w:vAlign w:val="center"/>
          </w:tcPr>
          <w:p w14:paraId="147F1F05" w14:textId="2F9C85D3" w:rsidR="001D19D5" w:rsidRPr="001D19D5" w:rsidRDefault="001D19D5" w:rsidP="001D19D5">
            <w:pPr>
              <w:spacing w:line="240" w:lineRule="auto"/>
              <w:jc w:val="center"/>
              <w:rPr>
                <w:rFonts w:cs="Times New Roman"/>
                <w:b/>
                <w:sz w:val="18"/>
                <w:szCs w:val="18"/>
              </w:rPr>
            </w:pPr>
            <w:r w:rsidRPr="001D19D5">
              <w:rPr>
                <w:sz w:val="18"/>
                <w:szCs w:val="18"/>
              </w:rPr>
              <w:t>0,943</w:t>
            </w:r>
          </w:p>
        </w:tc>
        <w:tc>
          <w:tcPr>
            <w:tcW w:w="842" w:type="dxa"/>
            <w:vAlign w:val="center"/>
          </w:tcPr>
          <w:p w14:paraId="6BD5ADBF" w14:textId="3DA00A4B" w:rsidR="001D19D5" w:rsidRPr="001D19D5" w:rsidRDefault="001D19D5" w:rsidP="001D19D5">
            <w:pPr>
              <w:spacing w:line="240" w:lineRule="auto"/>
              <w:jc w:val="center"/>
              <w:rPr>
                <w:rFonts w:cs="Times New Roman"/>
                <w:b/>
                <w:sz w:val="18"/>
                <w:szCs w:val="18"/>
              </w:rPr>
            </w:pPr>
            <w:r w:rsidRPr="001D19D5">
              <w:rPr>
                <w:b/>
                <w:sz w:val="18"/>
                <w:szCs w:val="18"/>
              </w:rPr>
              <w:t>0,967</w:t>
            </w:r>
          </w:p>
        </w:tc>
        <w:tc>
          <w:tcPr>
            <w:tcW w:w="842" w:type="dxa"/>
            <w:vAlign w:val="center"/>
          </w:tcPr>
          <w:p w14:paraId="7F777BA8" w14:textId="05305F15" w:rsidR="001D19D5" w:rsidRPr="001D19D5" w:rsidRDefault="001D19D5" w:rsidP="001D19D5">
            <w:pPr>
              <w:spacing w:line="240" w:lineRule="auto"/>
              <w:jc w:val="center"/>
              <w:rPr>
                <w:rFonts w:cs="Times New Roman"/>
                <w:b/>
                <w:sz w:val="18"/>
                <w:szCs w:val="18"/>
              </w:rPr>
            </w:pPr>
            <w:r w:rsidRPr="001D19D5">
              <w:rPr>
                <w:b/>
                <w:sz w:val="18"/>
                <w:szCs w:val="18"/>
              </w:rPr>
              <w:t>0,955</w:t>
            </w:r>
          </w:p>
        </w:tc>
        <w:tc>
          <w:tcPr>
            <w:tcW w:w="777" w:type="dxa"/>
            <w:vAlign w:val="center"/>
          </w:tcPr>
          <w:p w14:paraId="25CFE53A" w14:textId="35F58597" w:rsidR="001D19D5" w:rsidRPr="001D19D5" w:rsidRDefault="001D19D5" w:rsidP="001D19D5">
            <w:pPr>
              <w:spacing w:line="240" w:lineRule="auto"/>
              <w:jc w:val="center"/>
              <w:rPr>
                <w:rFonts w:cs="Times New Roman"/>
                <w:b/>
                <w:sz w:val="18"/>
                <w:szCs w:val="18"/>
              </w:rPr>
            </w:pPr>
            <w:r w:rsidRPr="001D19D5">
              <w:rPr>
                <w:rFonts w:cs="Times New Roman"/>
                <w:b/>
                <w:sz w:val="18"/>
                <w:szCs w:val="18"/>
              </w:rPr>
              <w:t>3221</w:t>
            </w:r>
          </w:p>
        </w:tc>
        <w:tc>
          <w:tcPr>
            <w:tcW w:w="842" w:type="dxa"/>
            <w:vAlign w:val="center"/>
          </w:tcPr>
          <w:p w14:paraId="3399AC07" w14:textId="4C915780" w:rsidR="001D19D5" w:rsidRPr="001D19D5" w:rsidRDefault="001D19D5" w:rsidP="001D19D5">
            <w:pPr>
              <w:spacing w:line="240" w:lineRule="auto"/>
              <w:jc w:val="center"/>
              <w:rPr>
                <w:rFonts w:cs="Times New Roman"/>
                <w:b/>
                <w:sz w:val="18"/>
                <w:szCs w:val="18"/>
              </w:rPr>
            </w:pPr>
            <w:r w:rsidRPr="001D19D5">
              <w:rPr>
                <w:b/>
                <w:sz w:val="18"/>
                <w:szCs w:val="18"/>
              </w:rPr>
              <w:t>0,955</w:t>
            </w:r>
          </w:p>
        </w:tc>
        <w:tc>
          <w:tcPr>
            <w:tcW w:w="842" w:type="dxa"/>
            <w:vAlign w:val="center"/>
          </w:tcPr>
          <w:p w14:paraId="296946BC" w14:textId="0B2B3372" w:rsidR="001D19D5" w:rsidRPr="001D19D5" w:rsidRDefault="001D19D5" w:rsidP="001D19D5">
            <w:pPr>
              <w:spacing w:line="240" w:lineRule="auto"/>
              <w:jc w:val="center"/>
              <w:rPr>
                <w:rFonts w:cs="Times New Roman"/>
                <w:sz w:val="18"/>
                <w:szCs w:val="18"/>
              </w:rPr>
            </w:pPr>
            <w:r w:rsidRPr="001D19D5">
              <w:rPr>
                <w:sz w:val="18"/>
                <w:szCs w:val="18"/>
              </w:rPr>
              <w:t>0,942</w:t>
            </w:r>
          </w:p>
        </w:tc>
        <w:tc>
          <w:tcPr>
            <w:tcW w:w="842" w:type="dxa"/>
            <w:vAlign w:val="center"/>
          </w:tcPr>
          <w:p w14:paraId="46CB6AFF" w14:textId="17037259" w:rsidR="001D19D5" w:rsidRPr="001D19D5" w:rsidRDefault="001D19D5" w:rsidP="001D19D5">
            <w:pPr>
              <w:spacing w:line="240" w:lineRule="auto"/>
              <w:jc w:val="center"/>
              <w:rPr>
                <w:rFonts w:cs="Times New Roman"/>
                <w:sz w:val="18"/>
                <w:szCs w:val="18"/>
              </w:rPr>
            </w:pPr>
            <w:r w:rsidRPr="001D19D5">
              <w:rPr>
                <w:sz w:val="18"/>
                <w:szCs w:val="18"/>
              </w:rPr>
              <w:t>0,949</w:t>
            </w:r>
          </w:p>
        </w:tc>
        <w:tc>
          <w:tcPr>
            <w:tcW w:w="777" w:type="dxa"/>
            <w:vAlign w:val="center"/>
          </w:tcPr>
          <w:p w14:paraId="04D4842B" w14:textId="7B709408" w:rsidR="001D19D5" w:rsidRPr="001D19D5" w:rsidRDefault="001D19D5" w:rsidP="001D19D5">
            <w:pPr>
              <w:spacing w:line="240" w:lineRule="auto"/>
              <w:jc w:val="center"/>
              <w:rPr>
                <w:rFonts w:cs="Times New Roman"/>
                <w:sz w:val="18"/>
                <w:szCs w:val="18"/>
              </w:rPr>
            </w:pPr>
            <w:r w:rsidRPr="001D19D5">
              <w:rPr>
                <w:rFonts w:cs="Times New Roman"/>
                <w:sz w:val="18"/>
                <w:szCs w:val="18"/>
              </w:rPr>
              <w:t>3201</w:t>
            </w:r>
          </w:p>
        </w:tc>
      </w:tr>
      <w:tr w:rsidR="001D19D5" w:rsidRPr="001D19D5" w14:paraId="565E90EA" w14:textId="77777777" w:rsidTr="001D19D5">
        <w:tc>
          <w:tcPr>
            <w:tcW w:w="457" w:type="dxa"/>
            <w:vAlign w:val="center"/>
          </w:tcPr>
          <w:p w14:paraId="755C9F8B"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25.</w:t>
            </w:r>
          </w:p>
        </w:tc>
        <w:tc>
          <w:tcPr>
            <w:tcW w:w="865" w:type="dxa"/>
            <w:vAlign w:val="center"/>
          </w:tcPr>
          <w:p w14:paraId="7D619140" w14:textId="77777777" w:rsidR="001D19D5" w:rsidRPr="001D19D5" w:rsidRDefault="001D19D5" w:rsidP="001D19D5">
            <w:pPr>
              <w:spacing w:line="240" w:lineRule="auto"/>
              <w:jc w:val="center"/>
              <w:rPr>
                <w:rFonts w:cs="Times New Roman"/>
                <w:sz w:val="18"/>
                <w:szCs w:val="18"/>
              </w:rPr>
            </w:pPr>
            <w:r w:rsidRPr="001D19D5">
              <w:rPr>
                <w:rFonts w:cs="Times New Roman"/>
                <w:sz w:val="18"/>
                <w:szCs w:val="18"/>
              </w:rPr>
              <w:t>O</w:t>
            </w:r>
          </w:p>
        </w:tc>
        <w:tc>
          <w:tcPr>
            <w:tcW w:w="842" w:type="dxa"/>
            <w:vAlign w:val="center"/>
          </w:tcPr>
          <w:p w14:paraId="230E4AE6" w14:textId="75E0F590" w:rsidR="001D19D5" w:rsidRPr="001D19D5" w:rsidRDefault="001D19D5" w:rsidP="001D19D5">
            <w:pPr>
              <w:spacing w:line="240" w:lineRule="auto"/>
              <w:jc w:val="center"/>
              <w:rPr>
                <w:rFonts w:cs="Times New Roman"/>
                <w:b/>
                <w:sz w:val="18"/>
                <w:szCs w:val="18"/>
              </w:rPr>
            </w:pPr>
            <w:r w:rsidRPr="001D19D5">
              <w:rPr>
                <w:b/>
                <w:sz w:val="18"/>
                <w:szCs w:val="18"/>
              </w:rPr>
              <w:t>0,989</w:t>
            </w:r>
          </w:p>
        </w:tc>
        <w:tc>
          <w:tcPr>
            <w:tcW w:w="842" w:type="dxa"/>
            <w:vAlign w:val="center"/>
          </w:tcPr>
          <w:p w14:paraId="765C1CC3" w14:textId="02F95F6F" w:rsidR="001D19D5" w:rsidRPr="001D19D5" w:rsidRDefault="001D19D5" w:rsidP="001D19D5">
            <w:pPr>
              <w:spacing w:line="240" w:lineRule="auto"/>
              <w:jc w:val="center"/>
              <w:rPr>
                <w:rFonts w:cs="Times New Roman"/>
                <w:b/>
                <w:sz w:val="18"/>
                <w:szCs w:val="18"/>
              </w:rPr>
            </w:pPr>
            <w:r w:rsidRPr="001D19D5">
              <w:rPr>
                <w:b/>
                <w:sz w:val="18"/>
                <w:szCs w:val="18"/>
              </w:rPr>
              <w:t>0,986</w:t>
            </w:r>
          </w:p>
        </w:tc>
        <w:tc>
          <w:tcPr>
            <w:tcW w:w="842" w:type="dxa"/>
            <w:vAlign w:val="center"/>
          </w:tcPr>
          <w:p w14:paraId="46C8626B" w14:textId="1F85B77D" w:rsidR="001D19D5" w:rsidRPr="001D19D5" w:rsidRDefault="001D19D5" w:rsidP="001D19D5">
            <w:pPr>
              <w:spacing w:line="240" w:lineRule="auto"/>
              <w:jc w:val="center"/>
              <w:rPr>
                <w:rFonts w:cs="Times New Roman"/>
                <w:b/>
                <w:sz w:val="18"/>
                <w:szCs w:val="18"/>
              </w:rPr>
            </w:pPr>
            <w:r w:rsidRPr="001D19D5">
              <w:rPr>
                <w:b/>
                <w:sz w:val="18"/>
                <w:szCs w:val="18"/>
              </w:rPr>
              <w:t>0,988</w:t>
            </w:r>
          </w:p>
        </w:tc>
        <w:tc>
          <w:tcPr>
            <w:tcW w:w="777" w:type="dxa"/>
            <w:vAlign w:val="center"/>
          </w:tcPr>
          <w:p w14:paraId="10748D33" w14:textId="13A2256E" w:rsidR="001D19D5" w:rsidRPr="001D19D5" w:rsidRDefault="001D19D5" w:rsidP="001D19D5">
            <w:pPr>
              <w:spacing w:line="240" w:lineRule="auto"/>
              <w:jc w:val="center"/>
              <w:rPr>
                <w:rFonts w:cs="Times New Roman"/>
                <w:sz w:val="18"/>
                <w:szCs w:val="18"/>
              </w:rPr>
            </w:pPr>
            <w:r w:rsidRPr="001D19D5">
              <w:rPr>
                <w:rFonts w:cs="Times New Roman"/>
                <w:sz w:val="18"/>
                <w:szCs w:val="18"/>
              </w:rPr>
              <w:t>166659</w:t>
            </w:r>
          </w:p>
        </w:tc>
        <w:tc>
          <w:tcPr>
            <w:tcW w:w="842" w:type="dxa"/>
            <w:vAlign w:val="center"/>
          </w:tcPr>
          <w:p w14:paraId="62598756" w14:textId="7DDB0697" w:rsidR="001D19D5" w:rsidRPr="001D19D5" w:rsidRDefault="001D19D5" w:rsidP="001D19D5">
            <w:pPr>
              <w:spacing w:line="240" w:lineRule="auto"/>
              <w:jc w:val="center"/>
              <w:rPr>
                <w:rFonts w:cs="Times New Roman"/>
                <w:sz w:val="18"/>
                <w:szCs w:val="18"/>
              </w:rPr>
            </w:pPr>
            <w:r w:rsidRPr="001D19D5">
              <w:rPr>
                <w:sz w:val="18"/>
                <w:szCs w:val="18"/>
              </w:rPr>
              <w:t>0,984</w:t>
            </w:r>
          </w:p>
        </w:tc>
        <w:tc>
          <w:tcPr>
            <w:tcW w:w="842" w:type="dxa"/>
            <w:vAlign w:val="center"/>
          </w:tcPr>
          <w:p w14:paraId="1FA9D5B8" w14:textId="3D525AF5" w:rsidR="001D19D5" w:rsidRPr="001D19D5" w:rsidRDefault="001D19D5" w:rsidP="001D19D5">
            <w:pPr>
              <w:spacing w:line="240" w:lineRule="auto"/>
              <w:jc w:val="center"/>
              <w:rPr>
                <w:rFonts w:cs="Times New Roman"/>
                <w:sz w:val="18"/>
                <w:szCs w:val="18"/>
              </w:rPr>
            </w:pPr>
            <w:r w:rsidRPr="001D19D5">
              <w:rPr>
                <w:sz w:val="18"/>
                <w:szCs w:val="18"/>
              </w:rPr>
              <w:t>0,985</w:t>
            </w:r>
          </w:p>
        </w:tc>
        <w:tc>
          <w:tcPr>
            <w:tcW w:w="842" w:type="dxa"/>
            <w:vAlign w:val="center"/>
          </w:tcPr>
          <w:p w14:paraId="5178C7C3" w14:textId="70194518" w:rsidR="001D19D5" w:rsidRPr="001D19D5" w:rsidRDefault="001D19D5" w:rsidP="001D19D5">
            <w:pPr>
              <w:spacing w:line="240" w:lineRule="auto"/>
              <w:jc w:val="center"/>
              <w:rPr>
                <w:rFonts w:cs="Times New Roman"/>
                <w:sz w:val="18"/>
                <w:szCs w:val="18"/>
              </w:rPr>
            </w:pPr>
            <w:r w:rsidRPr="001D19D5">
              <w:rPr>
                <w:sz w:val="18"/>
                <w:szCs w:val="18"/>
              </w:rPr>
              <w:t>0,985</w:t>
            </w:r>
          </w:p>
        </w:tc>
        <w:tc>
          <w:tcPr>
            <w:tcW w:w="777" w:type="dxa"/>
            <w:vAlign w:val="center"/>
          </w:tcPr>
          <w:p w14:paraId="21946E77" w14:textId="01062CD1" w:rsidR="001D19D5" w:rsidRPr="001D19D5" w:rsidRDefault="001D19D5" w:rsidP="001D19D5">
            <w:pPr>
              <w:spacing w:line="240" w:lineRule="auto"/>
              <w:jc w:val="center"/>
              <w:rPr>
                <w:rFonts w:cs="Times New Roman"/>
                <w:b/>
                <w:sz w:val="18"/>
                <w:szCs w:val="18"/>
              </w:rPr>
            </w:pPr>
            <w:r w:rsidRPr="001D19D5">
              <w:rPr>
                <w:rFonts w:cs="Times New Roman"/>
                <w:b/>
                <w:sz w:val="18"/>
                <w:szCs w:val="18"/>
              </w:rPr>
              <w:t>166938</w:t>
            </w:r>
          </w:p>
        </w:tc>
      </w:tr>
      <w:tr w:rsidR="001D19D5" w:rsidRPr="001D19D5" w14:paraId="74CA329B" w14:textId="77777777" w:rsidTr="001D19D5">
        <w:tc>
          <w:tcPr>
            <w:tcW w:w="1322" w:type="dxa"/>
            <w:gridSpan w:val="2"/>
            <w:shd w:val="clear" w:color="auto" w:fill="E7E6E6" w:themeFill="background2"/>
            <w:vAlign w:val="center"/>
          </w:tcPr>
          <w:p w14:paraId="04EA3801" w14:textId="77777777" w:rsidR="001D19D5" w:rsidRPr="001D19D5" w:rsidRDefault="001D19D5" w:rsidP="001D19D5">
            <w:pPr>
              <w:spacing w:line="240" w:lineRule="auto"/>
              <w:jc w:val="center"/>
              <w:rPr>
                <w:rFonts w:cs="Times New Roman"/>
                <w:b/>
                <w:sz w:val="18"/>
                <w:szCs w:val="18"/>
              </w:rPr>
            </w:pPr>
            <w:r w:rsidRPr="001D19D5">
              <w:rPr>
                <w:rFonts w:cs="Times New Roman"/>
                <w:b/>
                <w:sz w:val="18"/>
                <w:szCs w:val="18"/>
              </w:rPr>
              <w:t>Rata-Rata/</w:t>
            </w:r>
          </w:p>
          <w:p w14:paraId="28732D6C" w14:textId="521A3CB2" w:rsidR="001D19D5" w:rsidRPr="001D19D5" w:rsidRDefault="001D19D5" w:rsidP="001D19D5">
            <w:pPr>
              <w:spacing w:line="240" w:lineRule="auto"/>
              <w:jc w:val="center"/>
              <w:rPr>
                <w:rFonts w:cs="Times New Roman"/>
                <w:b/>
                <w:sz w:val="18"/>
                <w:szCs w:val="18"/>
              </w:rPr>
            </w:pPr>
            <w:r w:rsidRPr="001D19D5">
              <w:rPr>
                <w:rFonts w:cs="Times New Roman"/>
                <w:b/>
                <w:sz w:val="18"/>
                <w:szCs w:val="18"/>
              </w:rPr>
              <w:t>Total</w:t>
            </w:r>
          </w:p>
        </w:tc>
        <w:tc>
          <w:tcPr>
            <w:tcW w:w="842" w:type="dxa"/>
            <w:shd w:val="clear" w:color="auto" w:fill="E7E6E6" w:themeFill="background2"/>
            <w:vAlign w:val="center"/>
          </w:tcPr>
          <w:p w14:paraId="65A23E68" w14:textId="4F12766D" w:rsidR="001D19D5" w:rsidRPr="001D19D5" w:rsidRDefault="001D19D5" w:rsidP="001D19D5">
            <w:pPr>
              <w:spacing w:line="240" w:lineRule="auto"/>
              <w:jc w:val="center"/>
              <w:rPr>
                <w:rFonts w:cs="Times New Roman"/>
                <w:b/>
                <w:sz w:val="18"/>
                <w:szCs w:val="18"/>
              </w:rPr>
            </w:pPr>
            <w:r w:rsidRPr="001D19D5">
              <w:rPr>
                <w:b/>
                <w:sz w:val="18"/>
                <w:szCs w:val="18"/>
              </w:rPr>
              <w:t>0,872</w:t>
            </w:r>
          </w:p>
        </w:tc>
        <w:tc>
          <w:tcPr>
            <w:tcW w:w="842" w:type="dxa"/>
            <w:shd w:val="clear" w:color="auto" w:fill="E7E6E6" w:themeFill="background2"/>
            <w:vAlign w:val="center"/>
          </w:tcPr>
          <w:p w14:paraId="1C410223" w14:textId="0D7EAEA2" w:rsidR="001D19D5" w:rsidRPr="001D19D5" w:rsidRDefault="001D19D5" w:rsidP="001D19D5">
            <w:pPr>
              <w:spacing w:line="240" w:lineRule="auto"/>
              <w:jc w:val="center"/>
              <w:rPr>
                <w:rFonts w:cs="Times New Roman"/>
                <w:b/>
                <w:sz w:val="18"/>
                <w:szCs w:val="18"/>
              </w:rPr>
            </w:pPr>
            <w:r w:rsidRPr="001D19D5">
              <w:rPr>
                <w:b/>
                <w:sz w:val="18"/>
                <w:szCs w:val="18"/>
              </w:rPr>
              <w:t>0,848</w:t>
            </w:r>
          </w:p>
        </w:tc>
        <w:tc>
          <w:tcPr>
            <w:tcW w:w="842" w:type="dxa"/>
            <w:shd w:val="clear" w:color="auto" w:fill="E7E6E6" w:themeFill="background2"/>
            <w:vAlign w:val="center"/>
          </w:tcPr>
          <w:p w14:paraId="04FBB0D7" w14:textId="6853F85F" w:rsidR="001D19D5" w:rsidRPr="001D19D5" w:rsidRDefault="001D19D5" w:rsidP="001D19D5">
            <w:pPr>
              <w:spacing w:line="240" w:lineRule="auto"/>
              <w:jc w:val="center"/>
              <w:rPr>
                <w:rFonts w:cs="Times New Roman"/>
                <w:b/>
                <w:sz w:val="18"/>
                <w:szCs w:val="18"/>
              </w:rPr>
            </w:pPr>
            <w:r w:rsidRPr="001D19D5">
              <w:rPr>
                <w:b/>
                <w:sz w:val="18"/>
                <w:szCs w:val="18"/>
              </w:rPr>
              <w:t>0,857</w:t>
            </w:r>
          </w:p>
        </w:tc>
        <w:tc>
          <w:tcPr>
            <w:tcW w:w="777" w:type="dxa"/>
            <w:shd w:val="clear" w:color="auto" w:fill="E7E6E6" w:themeFill="background2"/>
            <w:vAlign w:val="center"/>
          </w:tcPr>
          <w:p w14:paraId="46BBDD74" w14:textId="0635F81E" w:rsidR="001D19D5" w:rsidRPr="001D19D5" w:rsidRDefault="001D19D5" w:rsidP="001D19D5">
            <w:pPr>
              <w:spacing w:line="240" w:lineRule="auto"/>
              <w:jc w:val="center"/>
              <w:rPr>
                <w:rFonts w:cs="Times New Roman"/>
                <w:sz w:val="18"/>
                <w:szCs w:val="18"/>
              </w:rPr>
            </w:pPr>
            <w:r w:rsidRPr="001D19D5">
              <w:rPr>
                <w:rFonts w:cs="Times New Roman"/>
                <w:sz w:val="18"/>
                <w:szCs w:val="18"/>
              </w:rPr>
              <w:t>201728</w:t>
            </w:r>
          </w:p>
        </w:tc>
        <w:tc>
          <w:tcPr>
            <w:tcW w:w="842" w:type="dxa"/>
            <w:shd w:val="clear" w:color="auto" w:fill="E7E6E6" w:themeFill="background2"/>
            <w:vAlign w:val="center"/>
          </w:tcPr>
          <w:p w14:paraId="302B9192" w14:textId="478DC6DA" w:rsidR="001D19D5" w:rsidRPr="001D19D5" w:rsidRDefault="001D19D5" w:rsidP="001D19D5">
            <w:pPr>
              <w:spacing w:line="240" w:lineRule="auto"/>
              <w:jc w:val="center"/>
              <w:rPr>
                <w:rFonts w:cs="Times New Roman"/>
                <w:sz w:val="18"/>
                <w:szCs w:val="18"/>
              </w:rPr>
            </w:pPr>
            <w:r w:rsidRPr="001D19D5">
              <w:rPr>
                <w:sz w:val="18"/>
                <w:szCs w:val="18"/>
              </w:rPr>
              <w:t>0,861</w:t>
            </w:r>
          </w:p>
        </w:tc>
        <w:tc>
          <w:tcPr>
            <w:tcW w:w="842" w:type="dxa"/>
            <w:shd w:val="clear" w:color="auto" w:fill="E7E6E6" w:themeFill="background2"/>
            <w:vAlign w:val="center"/>
          </w:tcPr>
          <w:p w14:paraId="127C4D22" w14:textId="4DAEEAA4" w:rsidR="001D19D5" w:rsidRPr="001D19D5" w:rsidRDefault="001D19D5" w:rsidP="001D19D5">
            <w:pPr>
              <w:spacing w:line="240" w:lineRule="auto"/>
              <w:jc w:val="center"/>
              <w:rPr>
                <w:rFonts w:cs="Times New Roman"/>
                <w:sz w:val="18"/>
                <w:szCs w:val="18"/>
              </w:rPr>
            </w:pPr>
            <w:r w:rsidRPr="001D19D5">
              <w:rPr>
                <w:sz w:val="18"/>
                <w:szCs w:val="18"/>
              </w:rPr>
              <w:t>0,800</w:t>
            </w:r>
          </w:p>
        </w:tc>
        <w:tc>
          <w:tcPr>
            <w:tcW w:w="842" w:type="dxa"/>
            <w:shd w:val="clear" w:color="auto" w:fill="E7E6E6" w:themeFill="background2"/>
            <w:vAlign w:val="center"/>
          </w:tcPr>
          <w:p w14:paraId="45A7C294" w14:textId="3FE3AC0C" w:rsidR="001D19D5" w:rsidRPr="001D19D5" w:rsidRDefault="001D19D5" w:rsidP="001D19D5">
            <w:pPr>
              <w:spacing w:line="240" w:lineRule="auto"/>
              <w:jc w:val="center"/>
              <w:rPr>
                <w:rFonts w:cs="Times New Roman"/>
                <w:sz w:val="18"/>
                <w:szCs w:val="18"/>
              </w:rPr>
            </w:pPr>
            <w:r w:rsidRPr="001D19D5">
              <w:rPr>
                <w:sz w:val="18"/>
                <w:szCs w:val="18"/>
              </w:rPr>
              <w:t>0,821</w:t>
            </w:r>
          </w:p>
        </w:tc>
        <w:tc>
          <w:tcPr>
            <w:tcW w:w="777" w:type="dxa"/>
            <w:shd w:val="clear" w:color="auto" w:fill="E7E6E6" w:themeFill="background2"/>
            <w:vAlign w:val="center"/>
          </w:tcPr>
          <w:p w14:paraId="4FE08E91" w14:textId="3D6585E0" w:rsidR="001D19D5" w:rsidRPr="001D19D5" w:rsidRDefault="001D19D5" w:rsidP="001D19D5">
            <w:pPr>
              <w:spacing w:line="240" w:lineRule="auto"/>
              <w:jc w:val="center"/>
              <w:rPr>
                <w:rFonts w:cs="Times New Roman"/>
                <w:b/>
                <w:sz w:val="18"/>
                <w:szCs w:val="18"/>
              </w:rPr>
            </w:pPr>
            <w:r w:rsidRPr="001D19D5">
              <w:rPr>
                <w:rFonts w:cs="Times New Roman"/>
                <w:b/>
                <w:sz w:val="18"/>
                <w:szCs w:val="18"/>
              </w:rPr>
              <w:t>202702</w:t>
            </w:r>
          </w:p>
        </w:tc>
      </w:tr>
    </w:tbl>
    <w:p w14:paraId="78F29C38" w14:textId="3E778D3D" w:rsidR="00C4049B" w:rsidRDefault="00C4049B" w:rsidP="00F1660B"/>
    <w:p w14:paraId="7861232E" w14:textId="53044074" w:rsidR="00806997" w:rsidRDefault="00A003B3" w:rsidP="00985F53">
      <w:pPr>
        <w:ind w:firstLine="720"/>
      </w:pPr>
      <w:r>
        <w:t>Dilihat dari</w:t>
      </w:r>
      <w:r w:rsidR="00F472D0">
        <w:t xml:space="preserve"> </w:t>
      </w:r>
      <w:r w:rsidR="00F472D0" w:rsidRPr="00F472D0">
        <w:fldChar w:fldCharType="begin"/>
      </w:r>
      <w:r w:rsidR="00F472D0" w:rsidRPr="00F472D0">
        <w:instrText xml:space="preserve"> REF _Ref169548426 \h  \* MERGEFORMAT </w:instrText>
      </w:r>
      <w:r w:rsidR="00F472D0" w:rsidRPr="00F472D0">
        <w:fldChar w:fldCharType="separate"/>
      </w:r>
      <w:r w:rsidR="007924A3">
        <w:rPr>
          <w:szCs w:val="24"/>
        </w:rPr>
        <w:t>Tabel 4.</w:t>
      </w:r>
      <w:r w:rsidR="007924A3" w:rsidRPr="007924A3">
        <w:rPr>
          <w:szCs w:val="24"/>
        </w:rPr>
        <w:t>5</w:t>
      </w:r>
      <w:r w:rsidR="00F472D0" w:rsidRPr="00F472D0">
        <w:fldChar w:fldCharType="end"/>
      </w:r>
      <w:r w:rsidR="00190493">
        <w:t xml:space="preserve"> dan juga </w:t>
      </w:r>
      <w:r w:rsidR="00190493">
        <w:fldChar w:fldCharType="begin"/>
      </w:r>
      <w:r w:rsidR="00190493">
        <w:instrText xml:space="preserve"> REF _Ref171667293 \h </w:instrText>
      </w:r>
      <w:r w:rsidR="00190493">
        <w:fldChar w:fldCharType="separate"/>
      </w:r>
      <w:r w:rsidR="007924A3">
        <w:t>Gambar 4.</w:t>
      </w:r>
      <w:r w:rsidR="007924A3">
        <w:rPr>
          <w:noProof/>
        </w:rPr>
        <w:t>9</w:t>
      </w:r>
      <w:r w:rsidR="00190493">
        <w:fldChar w:fldCharType="end"/>
      </w:r>
      <w:r>
        <w:t xml:space="preserve">, </w:t>
      </w:r>
      <w:r w:rsidR="0086705A" w:rsidRPr="0086705A">
        <w:t xml:space="preserve">terlihat bahwa beberapa label menunjukkan performa yang lebih unggul pada masing-masing model. </w:t>
      </w:r>
      <w:r w:rsidR="00F472D0" w:rsidRPr="00F472D0">
        <w:t>Hal ini dapat dilihat dalam</w:t>
      </w:r>
      <w:r w:rsidR="00F472D0">
        <w:t xml:space="preserve"> </w:t>
      </w:r>
      <w:r w:rsidR="00F472D0" w:rsidRPr="00F472D0">
        <w:fldChar w:fldCharType="begin"/>
      </w:r>
      <w:r w:rsidR="00F472D0" w:rsidRPr="00F472D0">
        <w:instrText xml:space="preserve"> REF _Ref170055550 \h  \* MERGEFORMAT </w:instrText>
      </w:r>
      <w:r w:rsidR="00F472D0" w:rsidRPr="00F472D0">
        <w:fldChar w:fldCharType="separate"/>
      </w:r>
      <w:r w:rsidR="007924A3">
        <w:rPr>
          <w:szCs w:val="24"/>
        </w:rPr>
        <w:t>Tabel 4.</w:t>
      </w:r>
      <w:r w:rsidR="007924A3" w:rsidRPr="007924A3">
        <w:rPr>
          <w:szCs w:val="24"/>
        </w:rPr>
        <w:t>6</w:t>
      </w:r>
      <w:r w:rsidR="00F472D0" w:rsidRPr="00F472D0">
        <w:fldChar w:fldCharType="end"/>
      </w:r>
      <w:r w:rsidR="0086705A" w:rsidRPr="0086705A">
        <w:t xml:space="preserve">, pada model </w:t>
      </w:r>
      <w:r w:rsidR="007F0A66" w:rsidRPr="007F0A66">
        <w:rPr>
          <w:i/>
        </w:rPr>
        <w:t>Indolem/indobert-base-uncased</w:t>
      </w:r>
      <w:r w:rsidR="0086705A" w:rsidRPr="0086705A">
        <w:t xml:space="preserve">, label I_JUDG mencapai nilai presisi tertinggi dengan 0,979, sedangkan pada model </w:t>
      </w:r>
      <w:r w:rsidR="007F0A66" w:rsidRPr="007F0A66">
        <w:rPr>
          <w:i/>
        </w:rPr>
        <w:t>Indobenchmark/indobert-base-p2</w:t>
      </w:r>
      <w:r w:rsidR="0086705A" w:rsidRPr="0086705A">
        <w:t xml:space="preserve">, label I_JUDG juga memiliki nilai presisi tertinggi namun sedikit lebih rendah yaitu 0,973. Hal yang serupa terjadi pada nilai recall tertinggi dimana label I_JUDP memperoleh nilai 0,973 untuk </w:t>
      </w:r>
      <w:r w:rsidR="007F0A66" w:rsidRPr="007F0A66">
        <w:rPr>
          <w:i/>
        </w:rPr>
        <w:t>Indolem/indobert-base-uncased</w:t>
      </w:r>
      <w:r w:rsidR="0086705A" w:rsidRPr="0086705A">
        <w:t xml:space="preserve"> dan 0,970 untuk </w:t>
      </w:r>
      <w:r w:rsidR="007F0A66" w:rsidRPr="007F0A66">
        <w:rPr>
          <w:i/>
        </w:rPr>
        <w:t>Indobenchmark/indobert-base-p2</w:t>
      </w:r>
      <w:r w:rsidR="0086705A" w:rsidRPr="0086705A">
        <w:t xml:space="preserve">. Begitu pula dengan nilai F1-Score tertinggi yang didominasi oleh label I_JUDP dengan nilai 0,977 untuk </w:t>
      </w:r>
      <w:r w:rsidR="007F0A66" w:rsidRPr="007F0A66">
        <w:rPr>
          <w:i/>
        </w:rPr>
        <w:t>Indolem/indobert-base-uncased</w:t>
      </w:r>
      <w:r w:rsidR="0086705A" w:rsidRPr="0086705A">
        <w:t xml:space="preserve"> dan 0,964 untuk</w:t>
      </w:r>
      <w:r w:rsidR="0086705A">
        <w:t xml:space="preserve"> </w:t>
      </w:r>
      <w:r w:rsidR="007F0A66" w:rsidRPr="007F0A66">
        <w:rPr>
          <w:i/>
        </w:rPr>
        <w:t>Indobenchmark/indobert-base-p2</w:t>
      </w:r>
      <w:r>
        <w:t>.</w:t>
      </w:r>
    </w:p>
    <w:p w14:paraId="37F594FA" w14:textId="4ACD6DEC" w:rsidR="0086705A" w:rsidRPr="00D231ED" w:rsidRDefault="0086705A" w:rsidP="0086705A">
      <w:pPr>
        <w:pStyle w:val="Caption"/>
        <w:jc w:val="center"/>
        <w:rPr>
          <w:i w:val="0"/>
          <w:color w:val="auto"/>
          <w:sz w:val="24"/>
          <w:szCs w:val="24"/>
        </w:rPr>
      </w:pPr>
      <w:bookmarkStart w:id="242" w:name="_Ref170055550"/>
      <w:bookmarkStart w:id="243" w:name="_Toc172274298"/>
      <w:r>
        <w:rPr>
          <w:i w:val="0"/>
          <w:color w:val="auto"/>
          <w:sz w:val="24"/>
          <w:szCs w:val="24"/>
        </w:rPr>
        <w:t>Tabel 4.</w:t>
      </w:r>
      <w:r w:rsidRPr="00D231ED">
        <w:rPr>
          <w:i w:val="0"/>
          <w:color w:val="auto"/>
          <w:sz w:val="24"/>
          <w:szCs w:val="24"/>
        </w:rPr>
        <w:fldChar w:fldCharType="begin"/>
      </w:r>
      <w:r w:rsidRPr="00D231ED">
        <w:rPr>
          <w:i w:val="0"/>
          <w:color w:val="auto"/>
          <w:sz w:val="24"/>
          <w:szCs w:val="24"/>
        </w:rPr>
        <w:instrText xml:space="preserve"> SEQ Tabel_4. \* ARABIC </w:instrText>
      </w:r>
      <w:r w:rsidRPr="00D231ED">
        <w:rPr>
          <w:i w:val="0"/>
          <w:color w:val="auto"/>
          <w:sz w:val="24"/>
          <w:szCs w:val="24"/>
        </w:rPr>
        <w:fldChar w:fldCharType="separate"/>
      </w:r>
      <w:r w:rsidR="007924A3">
        <w:rPr>
          <w:i w:val="0"/>
          <w:noProof/>
          <w:color w:val="auto"/>
          <w:sz w:val="24"/>
          <w:szCs w:val="24"/>
        </w:rPr>
        <w:t>6</w:t>
      </w:r>
      <w:r w:rsidRPr="00D231ED">
        <w:rPr>
          <w:i w:val="0"/>
          <w:color w:val="auto"/>
          <w:sz w:val="24"/>
          <w:szCs w:val="24"/>
        </w:rPr>
        <w:fldChar w:fldCharType="end"/>
      </w:r>
      <w:bookmarkEnd w:id="242"/>
      <w:r w:rsidRPr="00D231ED">
        <w:rPr>
          <w:i w:val="0"/>
          <w:color w:val="auto"/>
          <w:sz w:val="24"/>
          <w:szCs w:val="24"/>
        </w:rPr>
        <w:t xml:space="preserve"> Nilai label tertinggi dan terendah Fold 2</w:t>
      </w:r>
      <w:bookmarkEnd w:id="243"/>
    </w:p>
    <w:tbl>
      <w:tblPr>
        <w:tblStyle w:val="TableGrid"/>
        <w:tblW w:w="0" w:type="auto"/>
        <w:tblLook w:val="04A0" w:firstRow="1" w:lastRow="0" w:firstColumn="1" w:lastColumn="0" w:noHBand="0" w:noVBand="1"/>
      </w:tblPr>
      <w:tblGrid>
        <w:gridCol w:w="1585"/>
        <w:gridCol w:w="1585"/>
        <w:gridCol w:w="1586"/>
        <w:gridCol w:w="1586"/>
        <w:gridCol w:w="1586"/>
      </w:tblGrid>
      <w:tr w:rsidR="0086705A" w:rsidRPr="00C4049B" w14:paraId="0B48D297" w14:textId="77777777" w:rsidTr="008A06FD">
        <w:tc>
          <w:tcPr>
            <w:tcW w:w="1585" w:type="dxa"/>
            <w:vMerge w:val="restart"/>
            <w:shd w:val="clear" w:color="auto" w:fill="E7E6E6" w:themeFill="background2"/>
            <w:vAlign w:val="center"/>
          </w:tcPr>
          <w:p w14:paraId="63611196" w14:textId="77777777" w:rsidR="0086705A" w:rsidRPr="00C4049B" w:rsidRDefault="0086705A" w:rsidP="008A06FD">
            <w:pPr>
              <w:spacing w:line="240" w:lineRule="auto"/>
              <w:jc w:val="center"/>
              <w:rPr>
                <w:sz w:val="20"/>
                <w:szCs w:val="20"/>
              </w:rPr>
            </w:pPr>
            <w:r w:rsidRPr="00C4049B">
              <w:rPr>
                <w:b/>
                <w:sz w:val="20"/>
                <w:szCs w:val="20"/>
              </w:rPr>
              <w:t>Metrik Evaluasi</w:t>
            </w:r>
          </w:p>
        </w:tc>
        <w:tc>
          <w:tcPr>
            <w:tcW w:w="3171" w:type="dxa"/>
            <w:gridSpan w:val="2"/>
            <w:shd w:val="clear" w:color="auto" w:fill="E7E6E6" w:themeFill="background2"/>
            <w:vAlign w:val="center"/>
          </w:tcPr>
          <w:p w14:paraId="1DEC8E5F" w14:textId="77777777" w:rsidR="0086705A" w:rsidRPr="00C4049B" w:rsidRDefault="0086705A" w:rsidP="008A06FD">
            <w:pPr>
              <w:spacing w:line="240" w:lineRule="auto"/>
              <w:jc w:val="center"/>
              <w:rPr>
                <w:sz w:val="20"/>
                <w:szCs w:val="20"/>
              </w:rPr>
            </w:pPr>
            <w:r w:rsidRPr="00C4049B">
              <w:rPr>
                <w:b/>
                <w:i/>
                <w:sz w:val="20"/>
                <w:szCs w:val="20"/>
              </w:rPr>
              <w:t>Indolem/indobert-base-uncased</w:t>
            </w:r>
          </w:p>
        </w:tc>
        <w:tc>
          <w:tcPr>
            <w:tcW w:w="3172" w:type="dxa"/>
            <w:gridSpan w:val="2"/>
            <w:shd w:val="clear" w:color="auto" w:fill="E7E6E6" w:themeFill="background2"/>
            <w:vAlign w:val="center"/>
          </w:tcPr>
          <w:p w14:paraId="171E950D" w14:textId="77777777" w:rsidR="0086705A" w:rsidRPr="00C4049B" w:rsidRDefault="0086705A" w:rsidP="008A06FD">
            <w:pPr>
              <w:spacing w:line="240" w:lineRule="auto"/>
              <w:jc w:val="center"/>
              <w:rPr>
                <w:sz w:val="20"/>
                <w:szCs w:val="20"/>
              </w:rPr>
            </w:pPr>
            <w:r w:rsidRPr="00C4049B">
              <w:rPr>
                <w:b/>
                <w:i/>
                <w:sz w:val="20"/>
                <w:szCs w:val="20"/>
              </w:rPr>
              <w:t>Indobenchmark/indobert-base-p2</w:t>
            </w:r>
          </w:p>
        </w:tc>
      </w:tr>
      <w:tr w:rsidR="0086705A" w:rsidRPr="00C4049B" w14:paraId="1D9BE394" w14:textId="77777777" w:rsidTr="008A06FD">
        <w:tc>
          <w:tcPr>
            <w:tcW w:w="1585" w:type="dxa"/>
            <w:vMerge/>
            <w:shd w:val="clear" w:color="auto" w:fill="E7E6E6" w:themeFill="background2"/>
            <w:vAlign w:val="center"/>
          </w:tcPr>
          <w:p w14:paraId="03C3AD8C" w14:textId="77777777" w:rsidR="0086705A" w:rsidRPr="00C4049B" w:rsidRDefault="0086705A" w:rsidP="008A06FD">
            <w:pPr>
              <w:spacing w:line="240" w:lineRule="auto"/>
              <w:jc w:val="center"/>
              <w:rPr>
                <w:sz w:val="20"/>
                <w:szCs w:val="20"/>
              </w:rPr>
            </w:pPr>
          </w:p>
        </w:tc>
        <w:tc>
          <w:tcPr>
            <w:tcW w:w="1585" w:type="dxa"/>
            <w:shd w:val="clear" w:color="auto" w:fill="E7E6E6" w:themeFill="background2"/>
            <w:vAlign w:val="center"/>
          </w:tcPr>
          <w:p w14:paraId="04E57A4D" w14:textId="77777777" w:rsidR="0086705A" w:rsidRPr="00C4049B" w:rsidRDefault="0086705A" w:rsidP="008A06FD">
            <w:pPr>
              <w:spacing w:line="240" w:lineRule="auto"/>
              <w:jc w:val="center"/>
              <w:rPr>
                <w:sz w:val="20"/>
                <w:szCs w:val="20"/>
              </w:rPr>
            </w:pPr>
            <w:r w:rsidRPr="00C4049B">
              <w:rPr>
                <w:b/>
                <w:sz w:val="20"/>
                <w:szCs w:val="20"/>
              </w:rPr>
              <w:t>Nilai</w:t>
            </w:r>
          </w:p>
        </w:tc>
        <w:tc>
          <w:tcPr>
            <w:tcW w:w="1586" w:type="dxa"/>
            <w:shd w:val="clear" w:color="auto" w:fill="E7E6E6" w:themeFill="background2"/>
            <w:vAlign w:val="center"/>
          </w:tcPr>
          <w:p w14:paraId="7291966A" w14:textId="77777777" w:rsidR="0086705A" w:rsidRPr="00C4049B" w:rsidRDefault="0086705A" w:rsidP="008A06FD">
            <w:pPr>
              <w:spacing w:line="240" w:lineRule="auto"/>
              <w:jc w:val="center"/>
              <w:rPr>
                <w:sz w:val="20"/>
                <w:szCs w:val="20"/>
              </w:rPr>
            </w:pPr>
            <w:r w:rsidRPr="00C4049B">
              <w:rPr>
                <w:b/>
                <w:sz w:val="20"/>
                <w:szCs w:val="20"/>
              </w:rPr>
              <w:t>Label</w:t>
            </w:r>
          </w:p>
        </w:tc>
        <w:tc>
          <w:tcPr>
            <w:tcW w:w="1586" w:type="dxa"/>
            <w:shd w:val="clear" w:color="auto" w:fill="E7E6E6" w:themeFill="background2"/>
            <w:vAlign w:val="center"/>
          </w:tcPr>
          <w:p w14:paraId="5644546C" w14:textId="77777777" w:rsidR="0086705A" w:rsidRPr="00C4049B" w:rsidRDefault="0086705A" w:rsidP="008A06FD">
            <w:pPr>
              <w:spacing w:line="240" w:lineRule="auto"/>
              <w:jc w:val="center"/>
              <w:rPr>
                <w:sz w:val="20"/>
                <w:szCs w:val="20"/>
              </w:rPr>
            </w:pPr>
            <w:r w:rsidRPr="00C4049B">
              <w:rPr>
                <w:b/>
                <w:sz w:val="20"/>
                <w:szCs w:val="20"/>
              </w:rPr>
              <w:t>Nilai</w:t>
            </w:r>
          </w:p>
        </w:tc>
        <w:tc>
          <w:tcPr>
            <w:tcW w:w="1586" w:type="dxa"/>
            <w:shd w:val="clear" w:color="auto" w:fill="E7E6E6" w:themeFill="background2"/>
            <w:vAlign w:val="center"/>
          </w:tcPr>
          <w:p w14:paraId="16678D14" w14:textId="77777777" w:rsidR="0086705A" w:rsidRPr="00C4049B" w:rsidRDefault="0086705A" w:rsidP="008A06FD">
            <w:pPr>
              <w:spacing w:line="240" w:lineRule="auto"/>
              <w:jc w:val="center"/>
              <w:rPr>
                <w:sz w:val="20"/>
                <w:szCs w:val="20"/>
              </w:rPr>
            </w:pPr>
            <w:r w:rsidRPr="00C4049B">
              <w:rPr>
                <w:b/>
                <w:sz w:val="20"/>
                <w:szCs w:val="20"/>
              </w:rPr>
              <w:t>Label</w:t>
            </w:r>
          </w:p>
        </w:tc>
      </w:tr>
      <w:tr w:rsidR="0086705A" w:rsidRPr="00C4049B" w14:paraId="5CBD8F0F" w14:textId="77777777" w:rsidTr="008A06FD">
        <w:tc>
          <w:tcPr>
            <w:tcW w:w="1585" w:type="dxa"/>
            <w:vMerge/>
            <w:shd w:val="clear" w:color="auto" w:fill="E7E6E6" w:themeFill="background2"/>
            <w:vAlign w:val="center"/>
          </w:tcPr>
          <w:p w14:paraId="007657CC" w14:textId="77777777" w:rsidR="0086705A" w:rsidRPr="00C4049B" w:rsidRDefault="0086705A" w:rsidP="008A06FD">
            <w:pPr>
              <w:spacing w:line="240" w:lineRule="auto"/>
              <w:jc w:val="center"/>
              <w:rPr>
                <w:b/>
                <w:sz w:val="20"/>
                <w:szCs w:val="20"/>
              </w:rPr>
            </w:pPr>
          </w:p>
        </w:tc>
        <w:tc>
          <w:tcPr>
            <w:tcW w:w="3171" w:type="dxa"/>
            <w:gridSpan w:val="2"/>
            <w:shd w:val="clear" w:color="auto" w:fill="E7E6E6" w:themeFill="background2"/>
            <w:vAlign w:val="center"/>
          </w:tcPr>
          <w:p w14:paraId="5712D4F8" w14:textId="77777777" w:rsidR="0086705A" w:rsidRPr="00C4049B" w:rsidRDefault="0086705A" w:rsidP="008A06FD">
            <w:pPr>
              <w:spacing w:line="240" w:lineRule="auto"/>
              <w:jc w:val="center"/>
              <w:rPr>
                <w:b/>
                <w:sz w:val="20"/>
                <w:szCs w:val="20"/>
              </w:rPr>
            </w:pPr>
            <w:r w:rsidRPr="00C4049B">
              <w:rPr>
                <w:b/>
                <w:sz w:val="20"/>
                <w:szCs w:val="20"/>
              </w:rPr>
              <w:t>Nilai Tertinggi</w:t>
            </w:r>
          </w:p>
        </w:tc>
        <w:tc>
          <w:tcPr>
            <w:tcW w:w="3172" w:type="dxa"/>
            <w:gridSpan w:val="2"/>
            <w:shd w:val="clear" w:color="auto" w:fill="E7E6E6" w:themeFill="background2"/>
            <w:vAlign w:val="center"/>
          </w:tcPr>
          <w:p w14:paraId="08812037" w14:textId="77777777" w:rsidR="0086705A" w:rsidRPr="00C4049B" w:rsidRDefault="0086705A" w:rsidP="008A06FD">
            <w:pPr>
              <w:spacing w:line="240" w:lineRule="auto"/>
              <w:jc w:val="center"/>
              <w:rPr>
                <w:sz w:val="20"/>
                <w:szCs w:val="20"/>
              </w:rPr>
            </w:pPr>
            <w:r w:rsidRPr="00C4049B">
              <w:rPr>
                <w:b/>
                <w:sz w:val="20"/>
                <w:szCs w:val="20"/>
              </w:rPr>
              <w:t>Nilai Tertinggi</w:t>
            </w:r>
          </w:p>
        </w:tc>
      </w:tr>
      <w:tr w:rsidR="0086705A" w:rsidRPr="00C4049B" w14:paraId="2F0297EF" w14:textId="77777777" w:rsidTr="008A06FD">
        <w:tc>
          <w:tcPr>
            <w:tcW w:w="1585" w:type="dxa"/>
            <w:vAlign w:val="center"/>
          </w:tcPr>
          <w:p w14:paraId="6F260B50" w14:textId="77777777" w:rsidR="0086705A" w:rsidRPr="00C4049B" w:rsidRDefault="0086705A" w:rsidP="008A06FD">
            <w:pPr>
              <w:spacing w:line="240" w:lineRule="auto"/>
              <w:jc w:val="center"/>
              <w:rPr>
                <w:sz w:val="20"/>
                <w:szCs w:val="20"/>
              </w:rPr>
            </w:pPr>
            <w:r w:rsidRPr="00C4049B">
              <w:rPr>
                <w:sz w:val="20"/>
                <w:szCs w:val="20"/>
              </w:rPr>
              <w:t>Presisi</w:t>
            </w:r>
          </w:p>
        </w:tc>
        <w:tc>
          <w:tcPr>
            <w:tcW w:w="1585" w:type="dxa"/>
          </w:tcPr>
          <w:p w14:paraId="218CE63D" w14:textId="2591BE48" w:rsidR="0086705A" w:rsidRPr="00C4049B" w:rsidRDefault="001D19D5" w:rsidP="008A06FD">
            <w:pPr>
              <w:spacing w:line="240" w:lineRule="auto"/>
              <w:jc w:val="center"/>
              <w:rPr>
                <w:sz w:val="20"/>
                <w:szCs w:val="20"/>
              </w:rPr>
            </w:pPr>
            <w:r>
              <w:rPr>
                <w:sz w:val="20"/>
                <w:szCs w:val="20"/>
              </w:rPr>
              <w:t>0,979</w:t>
            </w:r>
          </w:p>
        </w:tc>
        <w:tc>
          <w:tcPr>
            <w:tcW w:w="1586" w:type="dxa"/>
          </w:tcPr>
          <w:p w14:paraId="35697479" w14:textId="77777777" w:rsidR="0086705A" w:rsidRPr="00C4049B" w:rsidRDefault="0086705A" w:rsidP="008A06FD">
            <w:pPr>
              <w:spacing w:line="240" w:lineRule="auto"/>
              <w:jc w:val="center"/>
              <w:rPr>
                <w:sz w:val="20"/>
                <w:szCs w:val="20"/>
              </w:rPr>
            </w:pPr>
            <w:r w:rsidRPr="00C4049B">
              <w:rPr>
                <w:sz w:val="20"/>
                <w:szCs w:val="20"/>
              </w:rPr>
              <w:t>I_JUDG</w:t>
            </w:r>
          </w:p>
        </w:tc>
        <w:tc>
          <w:tcPr>
            <w:tcW w:w="1586" w:type="dxa"/>
          </w:tcPr>
          <w:p w14:paraId="29A61648" w14:textId="16BF20D4" w:rsidR="0086705A" w:rsidRPr="00C4049B" w:rsidRDefault="001D19D5" w:rsidP="00C716C5">
            <w:pPr>
              <w:spacing w:line="240" w:lineRule="auto"/>
              <w:jc w:val="center"/>
              <w:rPr>
                <w:sz w:val="20"/>
                <w:szCs w:val="20"/>
              </w:rPr>
            </w:pPr>
            <w:r>
              <w:rPr>
                <w:sz w:val="20"/>
                <w:szCs w:val="20"/>
              </w:rPr>
              <w:t>0,968</w:t>
            </w:r>
          </w:p>
        </w:tc>
        <w:tc>
          <w:tcPr>
            <w:tcW w:w="1586" w:type="dxa"/>
          </w:tcPr>
          <w:p w14:paraId="63B19734" w14:textId="77777777" w:rsidR="0086705A" w:rsidRPr="00C4049B" w:rsidRDefault="0086705A" w:rsidP="008A06FD">
            <w:pPr>
              <w:spacing w:line="240" w:lineRule="auto"/>
              <w:jc w:val="center"/>
              <w:rPr>
                <w:sz w:val="20"/>
                <w:szCs w:val="20"/>
              </w:rPr>
            </w:pPr>
            <w:r w:rsidRPr="00C4049B">
              <w:rPr>
                <w:sz w:val="20"/>
                <w:szCs w:val="20"/>
              </w:rPr>
              <w:t>I_JUDP</w:t>
            </w:r>
          </w:p>
        </w:tc>
      </w:tr>
      <w:tr w:rsidR="0086705A" w:rsidRPr="00C4049B" w14:paraId="762EE365" w14:textId="77777777" w:rsidTr="008A06FD">
        <w:tc>
          <w:tcPr>
            <w:tcW w:w="1585" w:type="dxa"/>
            <w:vAlign w:val="center"/>
          </w:tcPr>
          <w:p w14:paraId="118B70D6" w14:textId="77777777" w:rsidR="0086705A" w:rsidRPr="00C4049B" w:rsidRDefault="0086705A" w:rsidP="008A06FD">
            <w:pPr>
              <w:spacing w:line="240" w:lineRule="auto"/>
              <w:jc w:val="center"/>
              <w:rPr>
                <w:sz w:val="20"/>
                <w:szCs w:val="20"/>
              </w:rPr>
            </w:pPr>
            <w:r w:rsidRPr="00C4049B">
              <w:rPr>
                <w:sz w:val="20"/>
                <w:szCs w:val="20"/>
              </w:rPr>
              <w:t>Recall</w:t>
            </w:r>
          </w:p>
        </w:tc>
        <w:tc>
          <w:tcPr>
            <w:tcW w:w="1585" w:type="dxa"/>
          </w:tcPr>
          <w:p w14:paraId="2D748062" w14:textId="34331E74" w:rsidR="0086705A" w:rsidRPr="00C4049B" w:rsidRDefault="001D19D5" w:rsidP="00C716C5">
            <w:pPr>
              <w:spacing w:line="240" w:lineRule="auto"/>
              <w:jc w:val="center"/>
              <w:rPr>
                <w:sz w:val="20"/>
                <w:szCs w:val="20"/>
              </w:rPr>
            </w:pPr>
            <w:r>
              <w:rPr>
                <w:sz w:val="20"/>
                <w:szCs w:val="20"/>
              </w:rPr>
              <w:t>0,973</w:t>
            </w:r>
          </w:p>
        </w:tc>
        <w:tc>
          <w:tcPr>
            <w:tcW w:w="1586" w:type="dxa"/>
          </w:tcPr>
          <w:p w14:paraId="696E03BE" w14:textId="77777777" w:rsidR="0086705A" w:rsidRPr="00C4049B" w:rsidRDefault="0086705A" w:rsidP="008A06FD">
            <w:pPr>
              <w:spacing w:line="240" w:lineRule="auto"/>
              <w:jc w:val="center"/>
              <w:rPr>
                <w:sz w:val="20"/>
                <w:szCs w:val="20"/>
              </w:rPr>
            </w:pPr>
            <w:r w:rsidRPr="00C4049B">
              <w:rPr>
                <w:sz w:val="20"/>
                <w:szCs w:val="20"/>
              </w:rPr>
              <w:t>I_JUDP</w:t>
            </w:r>
          </w:p>
        </w:tc>
        <w:tc>
          <w:tcPr>
            <w:tcW w:w="1586" w:type="dxa"/>
          </w:tcPr>
          <w:p w14:paraId="3C928F8D" w14:textId="40ECA013" w:rsidR="0086705A" w:rsidRPr="00C4049B" w:rsidRDefault="001D19D5" w:rsidP="00C716C5">
            <w:pPr>
              <w:spacing w:line="240" w:lineRule="auto"/>
              <w:jc w:val="center"/>
              <w:rPr>
                <w:sz w:val="20"/>
                <w:szCs w:val="20"/>
              </w:rPr>
            </w:pPr>
            <w:r>
              <w:rPr>
                <w:sz w:val="20"/>
                <w:szCs w:val="20"/>
              </w:rPr>
              <w:t>0,963</w:t>
            </w:r>
          </w:p>
        </w:tc>
        <w:tc>
          <w:tcPr>
            <w:tcW w:w="1586" w:type="dxa"/>
          </w:tcPr>
          <w:p w14:paraId="5D99F3E8" w14:textId="77777777" w:rsidR="0086705A" w:rsidRPr="00C4049B" w:rsidRDefault="0086705A" w:rsidP="008A06FD">
            <w:pPr>
              <w:spacing w:line="240" w:lineRule="auto"/>
              <w:jc w:val="center"/>
              <w:rPr>
                <w:sz w:val="20"/>
                <w:szCs w:val="20"/>
              </w:rPr>
            </w:pPr>
            <w:r w:rsidRPr="00C4049B">
              <w:rPr>
                <w:sz w:val="20"/>
                <w:szCs w:val="20"/>
              </w:rPr>
              <w:t>I_TIMV</w:t>
            </w:r>
          </w:p>
        </w:tc>
      </w:tr>
      <w:tr w:rsidR="0086705A" w:rsidRPr="00C4049B" w14:paraId="08BB7C5F" w14:textId="77777777" w:rsidTr="008A06FD">
        <w:tc>
          <w:tcPr>
            <w:tcW w:w="1585" w:type="dxa"/>
            <w:vAlign w:val="center"/>
          </w:tcPr>
          <w:p w14:paraId="7FD68AE8" w14:textId="77777777" w:rsidR="0086705A" w:rsidRPr="00C4049B" w:rsidRDefault="0086705A" w:rsidP="008A06FD">
            <w:pPr>
              <w:spacing w:line="240" w:lineRule="auto"/>
              <w:jc w:val="center"/>
              <w:rPr>
                <w:sz w:val="20"/>
                <w:szCs w:val="20"/>
              </w:rPr>
            </w:pPr>
            <w:r w:rsidRPr="00C4049B">
              <w:rPr>
                <w:sz w:val="20"/>
                <w:szCs w:val="20"/>
              </w:rPr>
              <w:t>F1-Score</w:t>
            </w:r>
          </w:p>
        </w:tc>
        <w:tc>
          <w:tcPr>
            <w:tcW w:w="1585" w:type="dxa"/>
          </w:tcPr>
          <w:p w14:paraId="649BD1CD" w14:textId="3F1C36F3" w:rsidR="0086705A" w:rsidRPr="00C4049B" w:rsidRDefault="00603A4A" w:rsidP="00C716C5">
            <w:pPr>
              <w:spacing w:line="240" w:lineRule="auto"/>
              <w:jc w:val="center"/>
              <w:rPr>
                <w:sz w:val="20"/>
                <w:szCs w:val="20"/>
              </w:rPr>
            </w:pPr>
            <w:r>
              <w:rPr>
                <w:sz w:val="20"/>
                <w:szCs w:val="20"/>
              </w:rPr>
              <w:t>0,973</w:t>
            </w:r>
          </w:p>
        </w:tc>
        <w:tc>
          <w:tcPr>
            <w:tcW w:w="1586" w:type="dxa"/>
          </w:tcPr>
          <w:p w14:paraId="48CC987D" w14:textId="77777777" w:rsidR="0086705A" w:rsidRPr="00C4049B" w:rsidRDefault="0086705A" w:rsidP="008A06FD">
            <w:pPr>
              <w:spacing w:line="240" w:lineRule="auto"/>
              <w:jc w:val="center"/>
              <w:rPr>
                <w:sz w:val="20"/>
                <w:szCs w:val="20"/>
              </w:rPr>
            </w:pPr>
            <w:r w:rsidRPr="00C4049B">
              <w:rPr>
                <w:sz w:val="20"/>
                <w:szCs w:val="20"/>
              </w:rPr>
              <w:t>I_JUDP</w:t>
            </w:r>
          </w:p>
        </w:tc>
        <w:tc>
          <w:tcPr>
            <w:tcW w:w="1586" w:type="dxa"/>
          </w:tcPr>
          <w:p w14:paraId="6C02C647" w14:textId="077EB9EC" w:rsidR="0086705A" w:rsidRPr="00C4049B" w:rsidRDefault="00603A4A" w:rsidP="00603A4A">
            <w:pPr>
              <w:spacing w:line="240" w:lineRule="auto"/>
              <w:jc w:val="center"/>
              <w:rPr>
                <w:sz w:val="20"/>
                <w:szCs w:val="20"/>
              </w:rPr>
            </w:pPr>
            <w:r>
              <w:rPr>
                <w:sz w:val="20"/>
                <w:szCs w:val="20"/>
              </w:rPr>
              <w:t>0,96</w:t>
            </w:r>
            <w:r w:rsidR="00094C47" w:rsidRPr="00094C47">
              <w:rPr>
                <w:sz w:val="20"/>
                <w:szCs w:val="20"/>
              </w:rPr>
              <w:t>4</w:t>
            </w:r>
          </w:p>
        </w:tc>
        <w:tc>
          <w:tcPr>
            <w:tcW w:w="1586" w:type="dxa"/>
          </w:tcPr>
          <w:p w14:paraId="417D8DF3" w14:textId="77777777" w:rsidR="0086705A" w:rsidRPr="00C4049B" w:rsidRDefault="0086705A" w:rsidP="008A06FD">
            <w:pPr>
              <w:spacing w:line="240" w:lineRule="auto"/>
              <w:jc w:val="center"/>
              <w:rPr>
                <w:sz w:val="20"/>
                <w:szCs w:val="20"/>
              </w:rPr>
            </w:pPr>
            <w:r w:rsidRPr="00C4049B">
              <w:rPr>
                <w:sz w:val="20"/>
                <w:szCs w:val="20"/>
              </w:rPr>
              <w:t>I_JUDP</w:t>
            </w:r>
          </w:p>
        </w:tc>
      </w:tr>
      <w:tr w:rsidR="0086705A" w:rsidRPr="00C4049B" w14:paraId="71341C7F" w14:textId="77777777" w:rsidTr="008A06FD">
        <w:tc>
          <w:tcPr>
            <w:tcW w:w="1585" w:type="dxa"/>
            <w:shd w:val="clear" w:color="auto" w:fill="E7E6E6" w:themeFill="background2"/>
            <w:vAlign w:val="center"/>
          </w:tcPr>
          <w:p w14:paraId="1B9EFADE" w14:textId="77777777" w:rsidR="0086705A" w:rsidRPr="00C4049B" w:rsidRDefault="0086705A" w:rsidP="008A06FD">
            <w:pPr>
              <w:spacing w:line="240" w:lineRule="auto"/>
              <w:jc w:val="center"/>
              <w:rPr>
                <w:sz w:val="20"/>
                <w:szCs w:val="20"/>
              </w:rPr>
            </w:pPr>
          </w:p>
        </w:tc>
        <w:tc>
          <w:tcPr>
            <w:tcW w:w="3171" w:type="dxa"/>
            <w:gridSpan w:val="2"/>
            <w:shd w:val="clear" w:color="auto" w:fill="E7E6E6" w:themeFill="background2"/>
            <w:vAlign w:val="center"/>
          </w:tcPr>
          <w:p w14:paraId="3D0ACC86" w14:textId="77777777" w:rsidR="0086705A" w:rsidRPr="00C4049B" w:rsidRDefault="0086705A" w:rsidP="008A06FD">
            <w:pPr>
              <w:spacing w:line="240" w:lineRule="auto"/>
              <w:jc w:val="center"/>
              <w:rPr>
                <w:sz w:val="20"/>
                <w:szCs w:val="20"/>
              </w:rPr>
            </w:pPr>
            <w:r w:rsidRPr="00C4049B">
              <w:rPr>
                <w:b/>
                <w:sz w:val="20"/>
                <w:szCs w:val="20"/>
              </w:rPr>
              <w:t>Nilai Terendah</w:t>
            </w:r>
          </w:p>
        </w:tc>
        <w:tc>
          <w:tcPr>
            <w:tcW w:w="3172" w:type="dxa"/>
            <w:gridSpan w:val="2"/>
            <w:shd w:val="clear" w:color="auto" w:fill="E7E6E6" w:themeFill="background2"/>
            <w:vAlign w:val="center"/>
          </w:tcPr>
          <w:p w14:paraId="6254FB28" w14:textId="77777777" w:rsidR="0086705A" w:rsidRPr="00C4049B" w:rsidRDefault="0086705A" w:rsidP="008A06FD">
            <w:pPr>
              <w:spacing w:line="240" w:lineRule="auto"/>
              <w:jc w:val="center"/>
              <w:rPr>
                <w:sz w:val="20"/>
                <w:szCs w:val="20"/>
              </w:rPr>
            </w:pPr>
            <w:r w:rsidRPr="00C4049B">
              <w:rPr>
                <w:b/>
                <w:sz w:val="20"/>
                <w:szCs w:val="20"/>
              </w:rPr>
              <w:t>Nilai Terendah</w:t>
            </w:r>
          </w:p>
        </w:tc>
      </w:tr>
      <w:tr w:rsidR="0086705A" w:rsidRPr="00C4049B" w14:paraId="0EAE562D" w14:textId="77777777" w:rsidTr="008A06FD">
        <w:tc>
          <w:tcPr>
            <w:tcW w:w="1585" w:type="dxa"/>
          </w:tcPr>
          <w:p w14:paraId="773634B6" w14:textId="77777777" w:rsidR="0086705A" w:rsidRPr="00C4049B" w:rsidRDefault="0086705A" w:rsidP="008A06FD">
            <w:pPr>
              <w:spacing w:line="240" w:lineRule="auto"/>
              <w:jc w:val="center"/>
              <w:rPr>
                <w:sz w:val="20"/>
                <w:szCs w:val="20"/>
              </w:rPr>
            </w:pPr>
            <w:r w:rsidRPr="00C4049B">
              <w:rPr>
                <w:sz w:val="20"/>
                <w:szCs w:val="20"/>
              </w:rPr>
              <w:t>Presisi</w:t>
            </w:r>
          </w:p>
        </w:tc>
        <w:tc>
          <w:tcPr>
            <w:tcW w:w="1585" w:type="dxa"/>
          </w:tcPr>
          <w:p w14:paraId="75911EA1" w14:textId="45C6247E" w:rsidR="0086705A" w:rsidRPr="00C4049B" w:rsidRDefault="001D19D5" w:rsidP="008A06FD">
            <w:pPr>
              <w:spacing w:line="240" w:lineRule="auto"/>
              <w:jc w:val="center"/>
              <w:rPr>
                <w:sz w:val="20"/>
                <w:szCs w:val="20"/>
              </w:rPr>
            </w:pPr>
            <w:r>
              <w:rPr>
                <w:sz w:val="20"/>
                <w:szCs w:val="20"/>
              </w:rPr>
              <w:t>0,693</w:t>
            </w:r>
          </w:p>
        </w:tc>
        <w:tc>
          <w:tcPr>
            <w:tcW w:w="1586" w:type="dxa"/>
          </w:tcPr>
          <w:p w14:paraId="5B50F1B6" w14:textId="5FAEFE23" w:rsidR="0086705A" w:rsidRPr="00C4049B" w:rsidRDefault="00094C47" w:rsidP="008A06FD">
            <w:pPr>
              <w:spacing w:line="240" w:lineRule="auto"/>
              <w:jc w:val="center"/>
              <w:rPr>
                <w:sz w:val="20"/>
                <w:szCs w:val="20"/>
              </w:rPr>
            </w:pPr>
            <w:r>
              <w:rPr>
                <w:sz w:val="20"/>
                <w:szCs w:val="20"/>
              </w:rPr>
              <w:t>B_REGI</w:t>
            </w:r>
          </w:p>
        </w:tc>
        <w:tc>
          <w:tcPr>
            <w:tcW w:w="1586" w:type="dxa"/>
          </w:tcPr>
          <w:p w14:paraId="4B55AA42" w14:textId="21FC880F" w:rsidR="0086705A" w:rsidRPr="00C4049B" w:rsidRDefault="001D19D5" w:rsidP="00C716C5">
            <w:pPr>
              <w:spacing w:line="240" w:lineRule="auto"/>
              <w:jc w:val="center"/>
              <w:rPr>
                <w:sz w:val="20"/>
                <w:szCs w:val="20"/>
              </w:rPr>
            </w:pPr>
            <w:r>
              <w:rPr>
                <w:sz w:val="20"/>
                <w:szCs w:val="20"/>
              </w:rPr>
              <w:t>0,433</w:t>
            </w:r>
          </w:p>
        </w:tc>
        <w:tc>
          <w:tcPr>
            <w:tcW w:w="1586" w:type="dxa"/>
          </w:tcPr>
          <w:p w14:paraId="30718955" w14:textId="159B93F4" w:rsidR="0086705A" w:rsidRPr="00C4049B" w:rsidRDefault="00094C47" w:rsidP="008A06FD">
            <w:pPr>
              <w:spacing w:line="240" w:lineRule="auto"/>
              <w:jc w:val="center"/>
              <w:rPr>
                <w:sz w:val="20"/>
                <w:szCs w:val="20"/>
              </w:rPr>
            </w:pPr>
            <w:r>
              <w:rPr>
                <w:sz w:val="20"/>
                <w:szCs w:val="20"/>
              </w:rPr>
              <w:t>B_REGI</w:t>
            </w:r>
          </w:p>
        </w:tc>
      </w:tr>
      <w:tr w:rsidR="0086705A" w:rsidRPr="00C4049B" w14:paraId="77F7F1C8" w14:textId="77777777" w:rsidTr="008A06FD">
        <w:tc>
          <w:tcPr>
            <w:tcW w:w="1585" w:type="dxa"/>
          </w:tcPr>
          <w:p w14:paraId="512CBD16" w14:textId="77777777" w:rsidR="0086705A" w:rsidRPr="00C4049B" w:rsidRDefault="0086705A" w:rsidP="008A06FD">
            <w:pPr>
              <w:spacing w:line="240" w:lineRule="auto"/>
              <w:jc w:val="center"/>
              <w:rPr>
                <w:sz w:val="20"/>
                <w:szCs w:val="20"/>
              </w:rPr>
            </w:pPr>
            <w:r w:rsidRPr="00C4049B">
              <w:rPr>
                <w:sz w:val="20"/>
                <w:szCs w:val="20"/>
              </w:rPr>
              <w:t>Recall</w:t>
            </w:r>
          </w:p>
        </w:tc>
        <w:tc>
          <w:tcPr>
            <w:tcW w:w="1585" w:type="dxa"/>
          </w:tcPr>
          <w:p w14:paraId="3C5ECC6F" w14:textId="2D2F50F7" w:rsidR="0086705A" w:rsidRPr="00C4049B" w:rsidRDefault="001D19D5" w:rsidP="00C716C5">
            <w:pPr>
              <w:spacing w:line="240" w:lineRule="auto"/>
              <w:jc w:val="center"/>
              <w:rPr>
                <w:sz w:val="20"/>
                <w:szCs w:val="20"/>
              </w:rPr>
            </w:pPr>
            <w:r>
              <w:rPr>
                <w:sz w:val="20"/>
                <w:szCs w:val="20"/>
              </w:rPr>
              <w:t>0,433</w:t>
            </w:r>
          </w:p>
        </w:tc>
        <w:tc>
          <w:tcPr>
            <w:tcW w:w="1586" w:type="dxa"/>
          </w:tcPr>
          <w:p w14:paraId="1BD59731" w14:textId="77777777" w:rsidR="0086705A" w:rsidRPr="00C4049B" w:rsidRDefault="0086705A" w:rsidP="008A06FD">
            <w:pPr>
              <w:spacing w:line="240" w:lineRule="auto"/>
              <w:jc w:val="center"/>
              <w:rPr>
                <w:sz w:val="20"/>
                <w:szCs w:val="20"/>
              </w:rPr>
            </w:pPr>
            <w:r w:rsidRPr="00C4049B">
              <w:rPr>
                <w:sz w:val="20"/>
                <w:szCs w:val="20"/>
              </w:rPr>
              <w:t>B_PROS</w:t>
            </w:r>
          </w:p>
        </w:tc>
        <w:tc>
          <w:tcPr>
            <w:tcW w:w="1586" w:type="dxa"/>
          </w:tcPr>
          <w:p w14:paraId="6C15F69C" w14:textId="575539CD" w:rsidR="0086705A" w:rsidRPr="00C4049B" w:rsidRDefault="001D19D5" w:rsidP="001D19D5">
            <w:pPr>
              <w:spacing w:line="240" w:lineRule="auto"/>
              <w:jc w:val="center"/>
              <w:rPr>
                <w:sz w:val="20"/>
                <w:szCs w:val="20"/>
              </w:rPr>
            </w:pPr>
            <w:r>
              <w:rPr>
                <w:sz w:val="20"/>
                <w:szCs w:val="20"/>
              </w:rPr>
              <w:t>0,15</w:t>
            </w:r>
            <w:r w:rsidR="00094C47" w:rsidRPr="00094C47">
              <w:rPr>
                <w:sz w:val="20"/>
                <w:szCs w:val="20"/>
              </w:rPr>
              <w:t>3</w:t>
            </w:r>
          </w:p>
        </w:tc>
        <w:tc>
          <w:tcPr>
            <w:tcW w:w="1586" w:type="dxa"/>
          </w:tcPr>
          <w:p w14:paraId="21A2A746" w14:textId="3FDB5ED9" w:rsidR="0086705A" w:rsidRPr="00C4049B" w:rsidRDefault="00094C47" w:rsidP="008A06FD">
            <w:pPr>
              <w:spacing w:line="240" w:lineRule="auto"/>
              <w:jc w:val="center"/>
              <w:rPr>
                <w:sz w:val="20"/>
                <w:szCs w:val="20"/>
              </w:rPr>
            </w:pPr>
            <w:r>
              <w:rPr>
                <w:sz w:val="20"/>
                <w:szCs w:val="20"/>
              </w:rPr>
              <w:t>B_PROS</w:t>
            </w:r>
          </w:p>
        </w:tc>
      </w:tr>
      <w:tr w:rsidR="0086705A" w:rsidRPr="00C4049B" w14:paraId="59752DF1" w14:textId="77777777" w:rsidTr="008A06FD">
        <w:tc>
          <w:tcPr>
            <w:tcW w:w="1585" w:type="dxa"/>
          </w:tcPr>
          <w:p w14:paraId="7E037F30" w14:textId="77777777" w:rsidR="0086705A" w:rsidRPr="00C4049B" w:rsidRDefault="0086705A" w:rsidP="008A06FD">
            <w:pPr>
              <w:spacing w:line="240" w:lineRule="auto"/>
              <w:jc w:val="center"/>
              <w:rPr>
                <w:sz w:val="20"/>
                <w:szCs w:val="20"/>
              </w:rPr>
            </w:pPr>
            <w:r w:rsidRPr="00C4049B">
              <w:rPr>
                <w:sz w:val="20"/>
                <w:szCs w:val="20"/>
              </w:rPr>
              <w:t>F1-Score</w:t>
            </w:r>
          </w:p>
        </w:tc>
        <w:tc>
          <w:tcPr>
            <w:tcW w:w="1585" w:type="dxa"/>
          </w:tcPr>
          <w:p w14:paraId="67334640" w14:textId="1B3A0D19" w:rsidR="0086705A" w:rsidRPr="00C4049B" w:rsidRDefault="001D19D5" w:rsidP="00C716C5">
            <w:pPr>
              <w:spacing w:line="240" w:lineRule="auto"/>
              <w:jc w:val="center"/>
              <w:rPr>
                <w:sz w:val="20"/>
                <w:szCs w:val="20"/>
              </w:rPr>
            </w:pPr>
            <w:r>
              <w:rPr>
                <w:sz w:val="20"/>
                <w:szCs w:val="20"/>
              </w:rPr>
              <w:t>0,537</w:t>
            </w:r>
          </w:p>
        </w:tc>
        <w:tc>
          <w:tcPr>
            <w:tcW w:w="1586" w:type="dxa"/>
          </w:tcPr>
          <w:p w14:paraId="351B0228" w14:textId="77777777" w:rsidR="0086705A" w:rsidRPr="00C4049B" w:rsidRDefault="0086705A" w:rsidP="008A06FD">
            <w:pPr>
              <w:spacing w:line="240" w:lineRule="auto"/>
              <w:jc w:val="center"/>
              <w:rPr>
                <w:sz w:val="20"/>
                <w:szCs w:val="20"/>
              </w:rPr>
            </w:pPr>
            <w:r w:rsidRPr="00C4049B">
              <w:rPr>
                <w:sz w:val="20"/>
                <w:szCs w:val="20"/>
              </w:rPr>
              <w:t>B_PROS</w:t>
            </w:r>
          </w:p>
        </w:tc>
        <w:tc>
          <w:tcPr>
            <w:tcW w:w="1586" w:type="dxa"/>
          </w:tcPr>
          <w:p w14:paraId="682E8A80" w14:textId="23869E63" w:rsidR="0086705A" w:rsidRPr="00C4049B" w:rsidRDefault="001D19D5" w:rsidP="001D19D5">
            <w:pPr>
              <w:spacing w:line="240" w:lineRule="auto"/>
              <w:jc w:val="center"/>
              <w:rPr>
                <w:sz w:val="20"/>
                <w:szCs w:val="20"/>
              </w:rPr>
            </w:pPr>
            <w:r>
              <w:rPr>
                <w:sz w:val="20"/>
                <w:szCs w:val="20"/>
              </w:rPr>
              <w:t>0,24</w:t>
            </w:r>
            <w:r w:rsidR="00094C47" w:rsidRPr="00094C47">
              <w:rPr>
                <w:sz w:val="20"/>
                <w:szCs w:val="20"/>
              </w:rPr>
              <w:t>1</w:t>
            </w:r>
          </w:p>
        </w:tc>
        <w:tc>
          <w:tcPr>
            <w:tcW w:w="1586" w:type="dxa"/>
          </w:tcPr>
          <w:p w14:paraId="5C8445C3" w14:textId="2BADAC9B" w:rsidR="0086705A" w:rsidRPr="00C4049B" w:rsidRDefault="00094C47" w:rsidP="008A06FD">
            <w:pPr>
              <w:spacing w:line="240" w:lineRule="auto"/>
              <w:jc w:val="center"/>
              <w:rPr>
                <w:sz w:val="20"/>
                <w:szCs w:val="20"/>
              </w:rPr>
            </w:pPr>
            <w:r>
              <w:rPr>
                <w:sz w:val="20"/>
                <w:szCs w:val="20"/>
              </w:rPr>
              <w:t>B_PROS</w:t>
            </w:r>
          </w:p>
        </w:tc>
      </w:tr>
    </w:tbl>
    <w:p w14:paraId="2DE4FAB8" w14:textId="5BFC12A0" w:rsidR="0086705A" w:rsidRDefault="0086705A" w:rsidP="0086705A"/>
    <w:p w14:paraId="70635F9C" w14:textId="03598D05" w:rsidR="002B5FFD" w:rsidRDefault="002B5FFD" w:rsidP="00EE30A4">
      <w:pPr>
        <w:ind w:firstLine="720"/>
      </w:pPr>
      <w:r>
        <w:t>Namun</w:t>
      </w:r>
      <w:r w:rsidR="00EE30A4">
        <w:t xml:space="preserve"> demikian</w:t>
      </w:r>
      <w:r>
        <w:t xml:space="preserve">, terdapat beberapa label yang menunjukkan performa rendah pada kedua model. </w:t>
      </w:r>
      <w:r w:rsidR="00F472D0">
        <w:t>Seperti</w:t>
      </w:r>
      <w:r>
        <w:t xml:space="preserve"> label B_REGI memiliki nilai presisi terendah dengan 0,693 pada model </w:t>
      </w:r>
      <w:r w:rsidR="007F0A66" w:rsidRPr="007F0A66">
        <w:rPr>
          <w:i/>
        </w:rPr>
        <w:t>Indolem/indobert-base-uncased</w:t>
      </w:r>
      <w:r>
        <w:t xml:space="preserve"> dan 0,433 pada model </w:t>
      </w:r>
      <w:r w:rsidR="007F0A66" w:rsidRPr="007F0A66">
        <w:rPr>
          <w:i/>
        </w:rPr>
        <w:t>Indobenchmark/indobert-base-p2</w:t>
      </w:r>
      <w:r>
        <w:t xml:space="preserve">. Sementara itu, label B_PROS menunjukkan nilai recall terendah dengan 0,433 pada model </w:t>
      </w:r>
      <w:r w:rsidR="007F0A66" w:rsidRPr="007F0A66">
        <w:rPr>
          <w:i/>
        </w:rPr>
        <w:t>Indolem/indobert-base-uncased</w:t>
      </w:r>
      <w:r>
        <w:t xml:space="preserve"> dan 0,571 pada model </w:t>
      </w:r>
      <w:r w:rsidR="007F0A66" w:rsidRPr="007F0A66">
        <w:rPr>
          <w:i/>
        </w:rPr>
        <w:t>Indobenchmark/indobert-base-p2</w:t>
      </w:r>
      <w:r>
        <w:t xml:space="preserve">. Untuk nilai F1-Score terendah, label B_PROS memperoleh nilai 0,537 pada model </w:t>
      </w:r>
      <w:r w:rsidR="007F0A66" w:rsidRPr="007F0A66">
        <w:rPr>
          <w:i/>
        </w:rPr>
        <w:t>Indolem/indobert-base-uncased</w:t>
      </w:r>
      <w:r>
        <w:t xml:space="preserve"> dan 0,665 pada model </w:t>
      </w:r>
      <w:r w:rsidR="007F0A66" w:rsidRPr="007F0A66">
        <w:rPr>
          <w:i/>
        </w:rPr>
        <w:t>Indobenchmark/indobert-base-p2</w:t>
      </w:r>
      <w:r>
        <w:t>.</w:t>
      </w:r>
    </w:p>
    <w:p w14:paraId="1D83BD01" w14:textId="11C5EB02" w:rsidR="00190493" w:rsidRDefault="00190493" w:rsidP="00190493">
      <w:r>
        <w:rPr>
          <w:noProof/>
        </w:rPr>
        <w:drawing>
          <wp:inline distT="0" distB="0" distL="0" distR="0" wp14:anchorId="03CF342B" wp14:editId="46FC3C1D">
            <wp:extent cx="5040630" cy="2504745"/>
            <wp:effectExtent l="0" t="0" r="7620" b="0"/>
            <wp:docPr id="28" name="Picture 28" descr="C:\Users\Lenovo\AppData\Local\Microsoft\Windows\INetCache\Content.MSO\3F93321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enovo\AppData\Local\Microsoft\Windows\INetCache\Content.MSO\3F933219.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0630" cy="2504745"/>
                    </a:xfrm>
                    <a:prstGeom prst="rect">
                      <a:avLst/>
                    </a:prstGeom>
                    <a:noFill/>
                    <a:ln>
                      <a:noFill/>
                    </a:ln>
                  </pic:spPr>
                </pic:pic>
              </a:graphicData>
            </a:graphic>
          </wp:inline>
        </w:drawing>
      </w:r>
    </w:p>
    <w:p w14:paraId="695807CA" w14:textId="57121C89" w:rsidR="00190493" w:rsidRDefault="00190493" w:rsidP="00190493">
      <w:pPr>
        <w:jc w:val="center"/>
      </w:pPr>
      <w:bookmarkStart w:id="244" w:name="_Ref171667293"/>
      <w:bookmarkStart w:id="245" w:name="_Toc172907875"/>
      <w:r>
        <w:t>Gambar 4.</w:t>
      </w:r>
      <w:fldSimple w:instr=" SEQ Gambar_4. \* ARABIC ">
        <w:r w:rsidR="007924A3">
          <w:rPr>
            <w:noProof/>
          </w:rPr>
          <w:t>9</w:t>
        </w:r>
      </w:fldSimple>
      <w:bookmarkEnd w:id="244"/>
      <w:r>
        <w:t xml:space="preserve"> Diagram Hasil Fold 2</w:t>
      </w:r>
      <w:bookmarkEnd w:id="245"/>
    </w:p>
    <w:p w14:paraId="0E5FF833" w14:textId="01B04808" w:rsidR="00F1660B" w:rsidRDefault="00F1660B" w:rsidP="00F1660B">
      <w:pPr>
        <w:pStyle w:val="Heading3"/>
      </w:pPr>
      <w:bookmarkStart w:id="246" w:name="_Toc172830762"/>
      <w:r>
        <w:t xml:space="preserve">Hasil </w:t>
      </w:r>
      <w:r w:rsidR="000D360C">
        <w:t>Pengujian</w:t>
      </w:r>
      <w:r>
        <w:t xml:space="preserve"> Fold 3</w:t>
      </w:r>
      <w:bookmarkEnd w:id="246"/>
    </w:p>
    <w:p w14:paraId="57302B1A" w14:textId="5CE4F087" w:rsidR="00044DAD" w:rsidRPr="00930B51" w:rsidRDefault="00930B51" w:rsidP="00044DAD">
      <w:pPr>
        <w:ind w:firstLine="720"/>
      </w:pPr>
      <w:r w:rsidRPr="00930B51">
        <w:t xml:space="preserve">Pada pengujian Fold 3, model </w:t>
      </w:r>
      <w:r w:rsidR="007F0A66" w:rsidRPr="007F0A66">
        <w:rPr>
          <w:i/>
        </w:rPr>
        <w:t>Indolem/indobert-base-uncased</w:t>
      </w:r>
      <w:r w:rsidRPr="00930B51">
        <w:t xml:space="preserve"> terus menunjukkan keunggulannya atas model </w:t>
      </w:r>
      <w:r w:rsidR="007F0A66" w:rsidRPr="007F0A66">
        <w:rPr>
          <w:i/>
        </w:rPr>
        <w:t>Indobenchmark/indobert-base-p2</w:t>
      </w:r>
      <w:r w:rsidRPr="00930B51">
        <w:t>.</w:t>
      </w:r>
      <w:r>
        <w:t xml:space="preserve"> Pada </w:t>
      </w:r>
      <w:r w:rsidRPr="00930B51">
        <w:fldChar w:fldCharType="begin"/>
      </w:r>
      <w:r w:rsidRPr="00930B51">
        <w:instrText xml:space="preserve"> REF _Ref169548639 \h  \* MERGEFORMAT </w:instrText>
      </w:r>
      <w:r w:rsidRPr="00930B51">
        <w:fldChar w:fldCharType="separate"/>
      </w:r>
      <w:r w:rsidR="007924A3">
        <w:rPr>
          <w:szCs w:val="24"/>
        </w:rPr>
        <w:t>Tabel 4.</w:t>
      </w:r>
      <w:r w:rsidR="007924A3" w:rsidRPr="007924A3">
        <w:rPr>
          <w:szCs w:val="24"/>
        </w:rPr>
        <w:t>7</w:t>
      </w:r>
      <w:r w:rsidRPr="00930B51">
        <w:fldChar w:fldCharType="end"/>
      </w:r>
      <w:r w:rsidRPr="00930B51">
        <w:t xml:space="preserve"> menunjukkan bahwa rata-rata presisi, recall, dan F1-Score dari </w:t>
      </w:r>
      <w:r w:rsidR="007F0A66" w:rsidRPr="007F0A66">
        <w:rPr>
          <w:i/>
        </w:rPr>
        <w:t>Indolem/indobert-base-uncased</w:t>
      </w:r>
      <w:r w:rsidRPr="00930B51">
        <w:t xml:space="preserve"> lebih tinggi dibandingkan dengan </w:t>
      </w:r>
      <w:r w:rsidR="007F0A66" w:rsidRPr="007F0A66">
        <w:rPr>
          <w:i/>
        </w:rPr>
        <w:t>Indobenchmark/indobert-base-p2</w:t>
      </w:r>
      <w:r w:rsidRPr="00930B51">
        <w:t xml:space="preserve">. Pada pengujian ini, model </w:t>
      </w:r>
      <w:r w:rsidR="007F0A66" w:rsidRPr="007F0A66">
        <w:rPr>
          <w:i/>
        </w:rPr>
        <w:t>Indolem/indobert-base-uncased</w:t>
      </w:r>
      <w:r w:rsidRPr="00930B51">
        <w:t xml:space="preserve"> sekali lagi mencapai nilai tertinggi pada beberapa metrik evaluasi dibandingkan dengan </w:t>
      </w:r>
      <w:r w:rsidR="007F0A66" w:rsidRPr="007F0A66">
        <w:rPr>
          <w:i/>
        </w:rPr>
        <w:t>Indobenchmark/indobert-base-p2</w:t>
      </w:r>
      <w:r w:rsidRPr="00930B51">
        <w:t>.</w:t>
      </w:r>
    </w:p>
    <w:p w14:paraId="208E3813" w14:textId="2CB9BF81" w:rsidR="00F1660B" w:rsidRDefault="00F1660B" w:rsidP="00F1660B">
      <w:pPr>
        <w:pStyle w:val="Caption"/>
        <w:jc w:val="center"/>
        <w:rPr>
          <w:i w:val="0"/>
          <w:color w:val="auto"/>
          <w:sz w:val="24"/>
          <w:szCs w:val="24"/>
        </w:rPr>
      </w:pPr>
      <w:bookmarkStart w:id="247" w:name="_Ref169548639"/>
      <w:bookmarkStart w:id="248" w:name="_Toc172274299"/>
      <w:r>
        <w:rPr>
          <w:i w:val="0"/>
          <w:color w:val="auto"/>
          <w:sz w:val="24"/>
          <w:szCs w:val="24"/>
        </w:rPr>
        <w:t>Tabel 4.</w:t>
      </w:r>
      <w:r w:rsidRPr="002462FB">
        <w:rPr>
          <w:i w:val="0"/>
          <w:color w:val="auto"/>
          <w:sz w:val="24"/>
          <w:szCs w:val="24"/>
        </w:rPr>
        <w:fldChar w:fldCharType="begin"/>
      </w:r>
      <w:r w:rsidRPr="002462FB">
        <w:rPr>
          <w:i w:val="0"/>
          <w:color w:val="auto"/>
          <w:sz w:val="24"/>
          <w:szCs w:val="24"/>
        </w:rPr>
        <w:instrText xml:space="preserve"> SEQ Tabel_4. \* ARABIC </w:instrText>
      </w:r>
      <w:r w:rsidRPr="002462FB">
        <w:rPr>
          <w:i w:val="0"/>
          <w:color w:val="auto"/>
          <w:sz w:val="24"/>
          <w:szCs w:val="24"/>
        </w:rPr>
        <w:fldChar w:fldCharType="separate"/>
      </w:r>
      <w:r w:rsidR="007924A3">
        <w:rPr>
          <w:i w:val="0"/>
          <w:noProof/>
          <w:color w:val="auto"/>
          <w:sz w:val="24"/>
          <w:szCs w:val="24"/>
        </w:rPr>
        <w:t>7</w:t>
      </w:r>
      <w:r w:rsidRPr="002462FB">
        <w:rPr>
          <w:i w:val="0"/>
          <w:color w:val="auto"/>
          <w:sz w:val="24"/>
          <w:szCs w:val="24"/>
        </w:rPr>
        <w:fldChar w:fldCharType="end"/>
      </w:r>
      <w:bookmarkEnd w:id="247"/>
      <w:r>
        <w:rPr>
          <w:i w:val="0"/>
          <w:color w:val="auto"/>
          <w:sz w:val="24"/>
          <w:szCs w:val="24"/>
        </w:rPr>
        <w:t xml:space="preserve"> Hasil </w:t>
      </w:r>
      <w:r w:rsidR="00D231ED">
        <w:rPr>
          <w:i w:val="0"/>
          <w:color w:val="auto"/>
          <w:sz w:val="24"/>
          <w:szCs w:val="24"/>
        </w:rPr>
        <w:t>Pengujian</w:t>
      </w:r>
      <w:r>
        <w:rPr>
          <w:i w:val="0"/>
          <w:color w:val="auto"/>
          <w:sz w:val="24"/>
          <w:szCs w:val="24"/>
        </w:rPr>
        <w:t xml:space="preserve"> Fold 3</w:t>
      </w:r>
      <w:bookmarkEnd w:id="248"/>
    </w:p>
    <w:tbl>
      <w:tblPr>
        <w:tblStyle w:val="TableGrid"/>
        <w:tblW w:w="0" w:type="auto"/>
        <w:tblLayout w:type="fixed"/>
        <w:tblLook w:val="04A0" w:firstRow="1" w:lastRow="0" w:firstColumn="1" w:lastColumn="0" w:noHBand="0" w:noVBand="1"/>
      </w:tblPr>
      <w:tblGrid>
        <w:gridCol w:w="486"/>
        <w:gridCol w:w="947"/>
        <w:gridCol w:w="801"/>
        <w:gridCol w:w="801"/>
        <w:gridCol w:w="802"/>
        <w:gridCol w:w="847"/>
        <w:gridCol w:w="823"/>
        <w:gridCol w:w="802"/>
        <w:gridCol w:w="772"/>
        <w:gridCol w:w="847"/>
      </w:tblGrid>
      <w:tr w:rsidR="00C716C5" w:rsidRPr="00603A4A" w14:paraId="0987FE84" w14:textId="77777777" w:rsidTr="00603A4A">
        <w:tc>
          <w:tcPr>
            <w:tcW w:w="486" w:type="dxa"/>
            <w:vMerge w:val="restart"/>
            <w:shd w:val="clear" w:color="auto" w:fill="E7E6E6" w:themeFill="background2"/>
            <w:vAlign w:val="center"/>
          </w:tcPr>
          <w:p w14:paraId="089A9383"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NO</w:t>
            </w:r>
          </w:p>
        </w:tc>
        <w:tc>
          <w:tcPr>
            <w:tcW w:w="947" w:type="dxa"/>
            <w:vMerge w:val="restart"/>
            <w:shd w:val="clear" w:color="auto" w:fill="E7E6E6" w:themeFill="background2"/>
            <w:vAlign w:val="center"/>
          </w:tcPr>
          <w:p w14:paraId="2D19BB8B"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Label</w:t>
            </w:r>
          </w:p>
        </w:tc>
        <w:tc>
          <w:tcPr>
            <w:tcW w:w="3251" w:type="dxa"/>
            <w:gridSpan w:val="4"/>
            <w:shd w:val="clear" w:color="auto" w:fill="E7E6E6" w:themeFill="background2"/>
            <w:vAlign w:val="center"/>
          </w:tcPr>
          <w:p w14:paraId="4F3C8AC1" w14:textId="77777777" w:rsidR="00C716C5" w:rsidRPr="00603A4A" w:rsidRDefault="00C716C5" w:rsidP="00603A4A">
            <w:pPr>
              <w:spacing w:line="240" w:lineRule="auto"/>
              <w:jc w:val="center"/>
              <w:rPr>
                <w:rFonts w:cs="Times New Roman"/>
                <w:b/>
                <w:i/>
                <w:sz w:val="18"/>
                <w:szCs w:val="18"/>
              </w:rPr>
            </w:pPr>
            <w:r w:rsidRPr="00603A4A">
              <w:rPr>
                <w:rFonts w:cs="Times New Roman"/>
                <w:b/>
                <w:i/>
                <w:sz w:val="18"/>
                <w:szCs w:val="18"/>
              </w:rPr>
              <w:t>Indolem/indobert-base-uncased</w:t>
            </w:r>
          </w:p>
        </w:tc>
        <w:tc>
          <w:tcPr>
            <w:tcW w:w="3244" w:type="dxa"/>
            <w:gridSpan w:val="4"/>
            <w:shd w:val="clear" w:color="auto" w:fill="E7E6E6" w:themeFill="background2"/>
            <w:vAlign w:val="center"/>
          </w:tcPr>
          <w:p w14:paraId="60A3DDFC" w14:textId="77777777" w:rsidR="00C716C5" w:rsidRPr="00603A4A" w:rsidRDefault="00C716C5" w:rsidP="00603A4A">
            <w:pPr>
              <w:spacing w:line="240" w:lineRule="auto"/>
              <w:jc w:val="center"/>
              <w:rPr>
                <w:rFonts w:cs="Times New Roman"/>
                <w:b/>
                <w:sz w:val="18"/>
                <w:szCs w:val="18"/>
              </w:rPr>
            </w:pPr>
            <w:r w:rsidRPr="00603A4A">
              <w:rPr>
                <w:rFonts w:cs="Times New Roman"/>
                <w:b/>
                <w:i/>
                <w:sz w:val="18"/>
                <w:szCs w:val="18"/>
              </w:rPr>
              <w:t>Indobenchmark/indobert-base-p2</w:t>
            </w:r>
          </w:p>
        </w:tc>
      </w:tr>
      <w:tr w:rsidR="00C716C5" w:rsidRPr="00603A4A" w14:paraId="6FF1B139" w14:textId="77777777" w:rsidTr="00603A4A">
        <w:tc>
          <w:tcPr>
            <w:tcW w:w="486" w:type="dxa"/>
            <w:vMerge/>
            <w:vAlign w:val="center"/>
          </w:tcPr>
          <w:p w14:paraId="413BCBFE" w14:textId="77777777" w:rsidR="00C716C5" w:rsidRPr="00603A4A" w:rsidRDefault="00C716C5" w:rsidP="00603A4A">
            <w:pPr>
              <w:spacing w:line="240" w:lineRule="auto"/>
              <w:jc w:val="center"/>
              <w:rPr>
                <w:rFonts w:cs="Times New Roman"/>
                <w:b/>
                <w:sz w:val="18"/>
                <w:szCs w:val="18"/>
              </w:rPr>
            </w:pPr>
          </w:p>
        </w:tc>
        <w:tc>
          <w:tcPr>
            <w:tcW w:w="947" w:type="dxa"/>
            <w:vMerge/>
            <w:vAlign w:val="center"/>
          </w:tcPr>
          <w:p w14:paraId="2E0DB866" w14:textId="77777777" w:rsidR="00C716C5" w:rsidRPr="00603A4A" w:rsidRDefault="00C716C5" w:rsidP="00603A4A">
            <w:pPr>
              <w:spacing w:line="240" w:lineRule="auto"/>
              <w:jc w:val="center"/>
              <w:rPr>
                <w:rFonts w:cs="Times New Roman"/>
                <w:b/>
                <w:sz w:val="18"/>
                <w:szCs w:val="18"/>
              </w:rPr>
            </w:pPr>
          </w:p>
        </w:tc>
        <w:tc>
          <w:tcPr>
            <w:tcW w:w="801" w:type="dxa"/>
            <w:shd w:val="clear" w:color="auto" w:fill="E7E6E6" w:themeFill="background2"/>
            <w:vAlign w:val="center"/>
          </w:tcPr>
          <w:p w14:paraId="5F67F4D3"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Presisi</w:t>
            </w:r>
          </w:p>
        </w:tc>
        <w:tc>
          <w:tcPr>
            <w:tcW w:w="801" w:type="dxa"/>
            <w:shd w:val="clear" w:color="auto" w:fill="E7E6E6" w:themeFill="background2"/>
            <w:vAlign w:val="center"/>
          </w:tcPr>
          <w:p w14:paraId="32281F57"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Recall</w:t>
            </w:r>
          </w:p>
        </w:tc>
        <w:tc>
          <w:tcPr>
            <w:tcW w:w="802" w:type="dxa"/>
            <w:shd w:val="clear" w:color="auto" w:fill="E7E6E6" w:themeFill="background2"/>
            <w:vAlign w:val="center"/>
          </w:tcPr>
          <w:p w14:paraId="48471A88"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F1-Score</w:t>
            </w:r>
          </w:p>
        </w:tc>
        <w:tc>
          <w:tcPr>
            <w:tcW w:w="847" w:type="dxa"/>
            <w:shd w:val="clear" w:color="auto" w:fill="E7E6E6" w:themeFill="background2"/>
            <w:vAlign w:val="center"/>
          </w:tcPr>
          <w:p w14:paraId="6AD1A9A5"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Support</w:t>
            </w:r>
          </w:p>
        </w:tc>
        <w:tc>
          <w:tcPr>
            <w:tcW w:w="823" w:type="dxa"/>
            <w:shd w:val="clear" w:color="auto" w:fill="E7E6E6" w:themeFill="background2"/>
            <w:vAlign w:val="center"/>
          </w:tcPr>
          <w:p w14:paraId="086621C5"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Presisi</w:t>
            </w:r>
          </w:p>
        </w:tc>
        <w:tc>
          <w:tcPr>
            <w:tcW w:w="802" w:type="dxa"/>
            <w:shd w:val="clear" w:color="auto" w:fill="E7E6E6" w:themeFill="background2"/>
            <w:vAlign w:val="center"/>
          </w:tcPr>
          <w:p w14:paraId="512A3BBC"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Recall</w:t>
            </w:r>
          </w:p>
        </w:tc>
        <w:tc>
          <w:tcPr>
            <w:tcW w:w="772" w:type="dxa"/>
            <w:shd w:val="clear" w:color="auto" w:fill="E7E6E6" w:themeFill="background2"/>
            <w:vAlign w:val="center"/>
          </w:tcPr>
          <w:p w14:paraId="5C428BD6" w14:textId="77777777" w:rsidR="00C716C5" w:rsidRPr="00603A4A" w:rsidRDefault="00C716C5" w:rsidP="00603A4A">
            <w:pPr>
              <w:spacing w:line="240" w:lineRule="auto"/>
              <w:jc w:val="center"/>
              <w:rPr>
                <w:rFonts w:cs="Times New Roman"/>
                <w:b/>
                <w:sz w:val="18"/>
                <w:szCs w:val="18"/>
              </w:rPr>
            </w:pPr>
            <w:r w:rsidRPr="00603A4A">
              <w:rPr>
                <w:rFonts w:cs="Times New Roman"/>
                <w:b/>
                <w:sz w:val="18"/>
                <w:szCs w:val="18"/>
              </w:rPr>
              <w:t>F1-Score</w:t>
            </w:r>
          </w:p>
        </w:tc>
        <w:tc>
          <w:tcPr>
            <w:tcW w:w="847" w:type="dxa"/>
            <w:shd w:val="clear" w:color="auto" w:fill="E7E6E6" w:themeFill="background2"/>
            <w:vAlign w:val="center"/>
          </w:tcPr>
          <w:p w14:paraId="7FFB8A33" w14:textId="77777777" w:rsidR="00C716C5" w:rsidRPr="00603A4A" w:rsidRDefault="00C716C5" w:rsidP="00603A4A">
            <w:pPr>
              <w:spacing w:line="240" w:lineRule="auto"/>
              <w:jc w:val="center"/>
              <w:rPr>
                <w:rFonts w:cs="Times New Roman"/>
                <w:sz w:val="18"/>
                <w:szCs w:val="18"/>
              </w:rPr>
            </w:pPr>
            <w:r w:rsidRPr="00603A4A">
              <w:rPr>
                <w:rFonts w:cs="Times New Roman"/>
                <w:b/>
                <w:sz w:val="18"/>
                <w:szCs w:val="18"/>
              </w:rPr>
              <w:t>Support</w:t>
            </w:r>
          </w:p>
        </w:tc>
      </w:tr>
      <w:tr w:rsidR="00603A4A" w:rsidRPr="00603A4A" w14:paraId="40DD772B" w14:textId="77777777" w:rsidTr="00603A4A">
        <w:tc>
          <w:tcPr>
            <w:tcW w:w="486" w:type="dxa"/>
            <w:vAlign w:val="center"/>
          </w:tcPr>
          <w:p w14:paraId="2628CAB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w:t>
            </w:r>
          </w:p>
        </w:tc>
        <w:tc>
          <w:tcPr>
            <w:tcW w:w="947" w:type="dxa"/>
            <w:vAlign w:val="center"/>
          </w:tcPr>
          <w:p w14:paraId="05F5EE2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ADVO</w:t>
            </w:r>
          </w:p>
        </w:tc>
        <w:tc>
          <w:tcPr>
            <w:tcW w:w="801" w:type="dxa"/>
            <w:vAlign w:val="center"/>
          </w:tcPr>
          <w:p w14:paraId="46BE2AEE" w14:textId="2374B5E0" w:rsidR="00603A4A" w:rsidRPr="00603A4A" w:rsidRDefault="00603A4A" w:rsidP="00603A4A">
            <w:pPr>
              <w:spacing w:line="240" w:lineRule="auto"/>
              <w:jc w:val="center"/>
              <w:rPr>
                <w:rFonts w:cs="Times New Roman"/>
                <w:b/>
                <w:sz w:val="18"/>
                <w:szCs w:val="18"/>
              </w:rPr>
            </w:pPr>
            <w:r w:rsidRPr="00603A4A">
              <w:rPr>
                <w:b/>
                <w:sz w:val="18"/>
                <w:szCs w:val="18"/>
              </w:rPr>
              <w:t>0,973</w:t>
            </w:r>
          </w:p>
        </w:tc>
        <w:tc>
          <w:tcPr>
            <w:tcW w:w="801" w:type="dxa"/>
            <w:vAlign w:val="center"/>
          </w:tcPr>
          <w:p w14:paraId="0881C15C" w14:textId="67D82584" w:rsidR="00603A4A" w:rsidRPr="00603A4A" w:rsidRDefault="00603A4A" w:rsidP="00603A4A">
            <w:pPr>
              <w:spacing w:line="240" w:lineRule="auto"/>
              <w:jc w:val="center"/>
              <w:rPr>
                <w:rFonts w:cs="Times New Roman"/>
                <w:b/>
                <w:sz w:val="18"/>
                <w:szCs w:val="18"/>
              </w:rPr>
            </w:pPr>
            <w:r w:rsidRPr="00603A4A">
              <w:rPr>
                <w:b/>
                <w:sz w:val="18"/>
                <w:szCs w:val="18"/>
              </w:rPr>
              <w:t>0,929</w:t>
            </w:r>
          </w:p>
        </w:tc>
        <w:tc>
          <w:tcPr>
            <w:tcW w:w="802" w:type="dxa"/>
            <w:vAlign w:val="center"/>
          </w:tcPr>
          <w:p w14:paraId="74E3922D" w14:textId="07A96820" w:rsidR="00603A4A" w:rsidRPr="00603A4A" w:rsidRDefault="00603A4A" w:rsidP="00603A4A">
            <w:pPr>
              <w:spacing w:line="240" w:lineRule="auto"/>
              <w:jc w:val="center"/>
              <w:rPr>
                <w:rFonts w:cs="Times New Roman"/>
                <w:b/>
                <w:sz w:val="18"/>
                <w:szCs w:val="18"/>
              </w:rPr>
            </w:pPr>
            <w:r w:rsidRPr="00603A4A">
              <w:rPr>
                <w:b/>
                <w:sz w:val="18"/>
                <w:szCs w:val="18"/>
              </w:rPr>
              <w:t>0,950</w:t>
            </w:r>
          </w:p>
        </w:tc>
        <w:tc>
          <w:tcPr>
            <w:tcW w:w="847" w:type="dxa"/>
            <w:vAlign w:val="center"/>
          </w:tcPr>
          <w:p w14:paraId="596BCB8C" w14:textId="115A6FBA" w:rsidR="00603A4A" w:rsidRPr="00603A4A" w:rsidRDefault="00603A4A" w:rsidP="00603A4A">
            <w:pPr>
              <w:spacing w:line="240" w:lineRule="auto"/>
              <w:jc w:val="center"/>
              <w:rPr>
                <w:rFonts w:cs="Times New Roman"/>
                <w:sz w:val="18"/>
                <w:szCs w:val="18"/>
              </w:rPr>
            </w:pPr>
            <w:r w:rsidRPr="00603A4A">
              <w:rPr>
                <w:rFonts w:cs="Times New Roman"/>
                <w:sz w:val="18"/>
                <w:szCs w:val="18"/>
              </w:rPr>
              <w:t>154</w:t>
            </w:r>
          </w:p>
        </w:tc>
        <w:tc>
          <w:tcPr>
            <w:tcW w:w="823" w:type="dxa"/>
            <w:vAlign w:val="center"/>
          </w:tcPr>
          <w:p w14:paraId="176C95CD" w14:textId="4BA54827" w:rsidR="00603A4A" w:rsidRPr="00603A4A" w:rsidRDefault="00603A4A" w:rsidP="00603A4A">
            <w:pPr>
              <w:spacing w:line="240" w:lineRule="auto"/>
              <w:jc w:val="center"/>
              <w:rPr>
                <w:rFonts w:cs="Times New Roman"/>
                <w:b/>
                <w:sz w:val="18"/>
                <w:szCs w:val="18"/>
              </w:rPr>
            </w:pPr>
            <w:r w:rsidRPr="00603A4A">
              <w:rPr>
                <w:sz w:val="18"/>
                <w:szCs w:val="18"/>
              </w:rPr>
              <w:t>0,910</w:t>
            </w:r>
          </w:p>
        </w:tc>
        <w:tc>
          <w:tcPr>
            <w:tcW w:w="802" w:type="dxa"/>
            <w:vAlign w:val="center"/>
          </w:tcPr>
          <w:p w14:paraId="3BBB8814" w14:textId="5809693A" w:rsidR="00603A4A" w:rsidRPr="00603A4A" w:rsidRDefault="00603A4A" w:rsidP="00603A4A">
            <w:pPr>
              <w:spacing w:line="240" w:lineRule="auto"/>
              <w:jc w:val="center"/>
              <w:rPr>
                <w:rFonts w:cs="Times New Roman"/>
                <w:b/>
                <w:sz w:val="18"/>
                <w:szCs w:val="18"/>
              </w:rPr>
            </w:pPr>
            <w:r w:rsidRPr="00603A4A">
              <w:rPr>
                <w:sz w:val="18"/>
                <w:szCs w:val="18"/>
              </w:rPr>
              <w:t>0,916</w:t>
            </w:r>
          </w:p>
        </w:tc>
        <w:tc>
          <w:tcPr>
            <w:tcW w:w="772" w:type="dxa"/>
            <w:vAlign w:val="center"/>
          </w:tcPr>
          <w:p w14:paraId="2460405B" w14:textId="10EDE6B6" w:rsidR="00603A4A" w:rsidRPr="00603A4A" w:rsidRDefault="00603A4A" w:rsidP="00603A4A">
            <w:pPr>
              <w:spacing w:line="240" w:lineRule="auto"/>
              <w:jc w:val="center"/>
              <w:rPr>
                <w:rFonts w:cs="Times New Roman"/>
                <w:b/>
                <w:sz w:val="18"/>
                <w:szCs w:val="18"/>
              </w:rPr>
            </w:pPr>
            <w:r w:rsidRPr="00603A4A">
              <w:rPr>
                <w:sz w:val="18"/>
                <w:szCs w:val="18"/>
              </w:rPr>
              <w:t>0,913</w:t>
            </w:r>
          </w:p>
        </w:tc>
        <w:tc>
          <w:tcPr>
            <w:tcW w:w="847" w:type="dxa"/>
            <w:vAlign w:val="center"/>
          </w:tcPr>
          <w:p w14:paraId="1B91BBC7" w14:textId="3BCF8E48" w:rsidR="00603A4A" w:rsidRPr="00603A4A" w:rsidRDefault="00603A4A" w:rsidP="00603A4A">
            <w:pPr>
              <w:spacing w:line="240" w:lineRule="auto"/>
              <w:jc w:val="center"/>
              <w:rPr>
                <w:rFonts w:cs="Times New Roman"/>
                <w:b/>
                <w:sz w:val="18"/>
                <w:szCs w:val="18"/>
              </w:rPr>
            </w:pPr>
            <w:r w:rsidRPr="00603A4A">
              <w:rPr>
                <w:rFonts w:cs="Times New Roman"/>
                <w:b/>
                <w:sz w:val="18"/>
                <w:szCs w:val="18"/>
              </w:rPr>
              <w:t>155</w:t>
            </w:r>
          </w:p>
        </w:tc>
      </w:tr>
      <w:tr w:rsidR="00603A4A" w:rsidRPr="00603A4A" w14:paraId="59F89423" w14:textId="77777777" w:rsidTr="00603A4A">
        <w:tc>
          <w:tcPr>
            <w:tcW w:w="486" w:type="dxa"/>
            <w:vAlign w:val="center"/>
          </w:tcPr>
          <w:p w14:paraId="0B31771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w:t>
            </w:r>
          </w:p>
        </w:tc>
        <w:tc>
          <w:tcPr>
            <w:tcW w:w="947" w:type="dxa"/>
            <w:vAlign w:val="center"/>
          </w:tcPr>
          <w:p w14:paraId="03B2E90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ADVO</w:t>
            </w:r>
          </w:p>
        </w:tc>
        <w:tc>
          <w:tcPr>
            <w:tcW w:w="801" w:type="dxa"/>
            <w:vAlign w:val="center"/>
          </w:tcPr>
          <w:p w14:paraId="01A371F1" w14:textId="370502A3" w:rsidR="00603A4A" w:rsidRPr="00603A4A" w:rsidRDefault="00603A4A" w:rsidP="00603A4A">
            <w:pPr>
              <w:spacing w:line="240" w:lineRule="auto"/>
              <w:jc w:val="center"/>
              <w:rPr>
                <w:rFonts w:cs="Times New Roman"/>
                <w:b/>
                <w:sz w:val="18"/>
                <w:szCs w:val="18"/>
              </w:rPr>
            </w:pPr>
            <w:r w:rsidRPr="00603A4A">
              <w:rPr>
                <w:b/>
                <w:sz w:val="18"/>
                <w:szCs w:val="18"/>
              </w:rPr>
              <w:t>0,910</w:t>
            </w:r>
          </w:p>
        </w:tc>
        <w:tc>
          <w:tcPr>
            <w:tcW w:w="801" w:type="dxa"/>
            <w:vAlign w:val="center"/>
          </w:tcPr>
          <w:p w14:paraId="7656D256" w14:textId="6033AE4C" w:rsidR="00603A4A" w:rsidRPr="00603A4A" w:rsidRDefault="00603A4A" w:rsidP="00603A4A">
            <w:pPr>
              <w:spacing w:line="240" w:lineRule="auto"/>
              <w:jc w:val="center"/>
              <w:rPr>
                <w:rFonts w:cs="Times New Roman"/>
                <w:b/>
                <w:sz w:val="18"/>
                <w:szCs w:val="18"/>
              </w:rPr>
            </w:pPr>
            <w:r w:rsidRPr="00603A4A">
              <w:rPr>
                <w:b/>
                <w:sz w:val="18"/>
                <w:szCs w:val="18"/>
              </w:rPr>
              <w:t>0,964</w:t>
            </w:r>
          </w:p>
        </w:tc>
        <w:tc>
          <w:tcPr>
            <w:tcW w:w="802" w:type="dxa"/>
            <w:vAlign w:val="center"/>
          </w:tcPr>
          <w:p w14:paraId="7BD01863" w14:textId="0E03D474" w:rsidR="00603A4A" w:rsidRPr="00603A4A" w:rsidRDefault="00603A4A" w:rsidP="00603A4A">
            <w:pPr>
              <w:spacing w:line="240" w:lineRule="auto"/>
              <w:jc w:val="center"/>
              <w:rPr>
                <w:rFonts w:cs="Times New Roman"/>
                <w:b/>
                <w:sz w:val="18"/>
                <w:szCs w:val="18"/>
              </w:rPr>
            </w:pPr>
            <w:r w:rsidRPr="00603A4A">
              <w:rPr>
                <w:b/>
                <w:sz w:val="18"/>
                <w:szCs w:val="18"/>
              </w:rPr>
              <w:t>0,936</w:t>
            </w:r>
          </w:p>
        </w:tc>
        <w:tc>
          <w:tcPr>
            <w:tcW w:w="847" w:type="dxa"/>
            <w:vAlign w:val="center"/>
          </w:tcPr>
          <w:p w14:paraId="79448FF6" w14:textId="370D43F1" w:rsidR="00603A4A" w:rsidRPr="00603A4A" w:rsidRDefault="00603A4A" w:rsidP="00603A4A">
            <w:pPr>
              <w:spacing w:line="240" w:lineRule="auto"/>
              <w:jc w:val="center"/>
              <w:rPr>
                <w:rFonts w:cs="Times New Roman"/>
                <w:b/>
                <w:sz w:val="18"/>
                <w:szCs w:val="18"/>
              </w:rPr>
            </w:pPr>
            <w:r w:rsidRPr="00603A4A">
              <w:rPr>
                <w:rFonts w:cs="Times New Roman"/>
                <w:sz w:val="18"/>
                <w:szCs w:val="18"/>
              </w:rPr>
              <w:t>473</w:t>
            </w:r>
          </w:p>
        </w:tc>
        <w:tc>
          <w:tcPr>
            <w:tcW w:w="823" w:type="dxa"/>
            <w:vAlign w:val="center"/>
          </w:tcPr>
          <w:p w14:paraId="5653D643" w14:textId="70B212D1" w:rsidR="00603A4A" w:rsidRPr="00603A4A" w:rsidRDefault="00603A4A" w:rsidP="00603A4A">
            <w:pPr>
              <w:spacing w:line="240" w:lineRule="auto"/>
              <w:jc w:val="center"/>
              <w:rPr>
                <w:rFonts w:cs="Times New Roman"/>
                <w:b/>
                <w:sz w:val="18"/>
                <w:szCs w:val="18"/>
              </w:rPr>
            </w:pPr>
            <w:r w:rsidRPr="00603A4A">
              <w:rPr>
                <w:sz w:val="18"/>
                <w:szCs w:val="18"/>
              </w:rPr>
              <w:t>0,857</w:t>
            </w:r>
          </w:p>
        </w:tc>
        <w:tc>
          <w:tcPr>
            <w:tcW w:w="802" w:type="dxa"/>
            <w:vAlign w:val="center"/>
          </w:tcPr>
          <w:p w14:paraId="694FB8F4" w14:textId="6E57FC68" w:rsidR="00603A4A" w:rsidRPr="00603A4A" w:rsidRDefault="00603A4A" w:rsidP="00603A4A">
            <w:pPr>
              <w:spacing w:line="240" w:lineRule="auto"/>
              <w:jc w:val="center"/>
              <w:rPr>
                <w:rFonts w:cs="Times New Roman"/>
                <w:sz w:val="18"/>
                <w:szCs w:val="18"/>
              </w:rPr>
            </w:pPr>
            <w:r w:rsidRPr="00603A4A">
              <w:rPr>
                <w:sz w:val="18"/>
                <w:szCs w:val="18"/>
              </w:rPr>
              <w:t>0,924</w:t>
            </w:r>
          </w:p>
        </w:tc>
        <w:tc>
          <w:tcPr>
            <w:tcW w:w="772" w:type="dxa"/>
            <w:vAlign w:val="center"/>
          </w:tcPr>
          <w:p w14:paraId="32776912" w14:textId="4D18E636" w:rsidR="00603A4A" w:rsidRPr="00603A4A" w:rsidRDefault="00603A4A" w:rsidP="00603A4A">
            <w:pPr>
              <w:spacing w:line="240" w:lineRule="auto"/>
              <w:jc w:val="center"/>
              <w:rPr>
                <w:rFonts w:cs="Times New Roman"/>
                <w:sz w:val="18"/>
                <w:szCs w:val="18"/>
              </w:rPr>
            </w:pPr>
            <w:r w:rsidRPr="00603A4A">
              <w:rPr>
                <w:sz w:val="18"/>
                <w:szCs w:val="18"/>
              </w:rPr>
              <w:t>0,889</w:t>
            </w:r>
          </w:p>
        </w:tc>
        <w:tc>
          <w:tcPr>
            <w:tcW w:w="847" w:type="dxa"/>
            <w:vAlign w:val="center"/>
          </w:tcPr>
          <w:p w14:paraId="2A0697C1" w14:textId="174C59D9" w:rsidR="00603A4A" w:rsidRPr="00603A4A" w:rsidRDefault="00603A4A" w:rsidP="00603A4A">
            <w:pPr>
              <w:spacing w:line="240" w:lineRule="auto"/>
              <w:jc w:val="center"/>
              <w:rPr>
                <w:rFonts w:cs="Times New Roman"/>
                <w:b/>
                <w:sz w:val="18"/>
                <w:szCs w:val="18"/>
              </w:rPr>
            </w:pPr>
            <w:r w:rsidRPr="00603A4A">
              <w:rPr>
                <w:rFonts w:cs="Times New Roman"/>
                <w:b/>
                <w:sz w:val="18"/>
                <w:szCs w:val="18"/>
              </w:rPr>
              <w:t>485</w:t>
            </w:r>
          </w:p>
        </w:tc>
      </w:tr>
      <w:tr w:rsidR="00603A4A" w:rsidRPr="00603A4A" w14:paraId="03F4E15E" w14:textId="77777777" w:rsidTr="00603A4A">
        <w:tc>
          <w:tcPr>
            <w:tcW w:w="486" w:type="dxa"/>
            <w:vAlign w:val="center"/>
          </w:tcPr>
          <w:p w14:paraId="3057F86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3.</w:t>
            </w:r>
          </w:p>
        </w:tc>
        <w:tc>
          <w:tcPr>
            <w:tcW w:w="947" w:type="dxa"/>
            <w:vAlign w:val="center"/>
          </w:tcPr>
          <w:p w14:paraId="39E25526"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ARTV</w:t>
            </w:r>
          </w:p>
        </w:tc>
        <w:tc>
          <w:tcPr>
            <w:tcW w:w="801" w:type="dxa"/>
            <w:vAlign w:val="center"/>
          </w:tcPr>
          <w:p w14:paraId="3AE96DB1" w14:textId="6CA454D8" w:rsidR="00603A4A" w:rsidRPr="00603A4A" w:rsidRDefault="00603A4A" w:rsidP="00603A4A">
            <w:pPr>
              <w:spacing w:line="240" w:lineRule="auto"/>
              <w:jc w:val="center"/>
              <w:rPr>
                <w:rFonts w:cs="Times New Roman"/>
                <w:b/>
                <w:sz w:val="18"/>
                <w:szCs w:val="18"/>
              </w:rPr>
            </w:pPr>
            <w:r w:rsidRPr="00603A4A">
              <w:rPr>
                <w:b/>
                <w:sz w:val="18"/>
                <w:szCs w:val="18"/>
              </w:rPr>
              <w:t>0,916</w:t>
            </w:r>
          </w:p>
        </w:tc>
        <w:tc>
          <w:tcPr>
            <w:tcW w:w="801" w:type="dxa"/>
            <w:vAlign w:val="center"/>
          </w:tcPr>
          <w:p w14:paraId="282205CE" w14:textId="7F834A8A" w:rsidR="00603A4A" w:rsidRPr="00603A4A" w:rsidRDefault="00603A4A" w:rsidP="00603A4A">
            <w:pPr>
              <w:spacing w:line="240" w:lineRule="auto"/>
              <w:jc w:val="center"/>
              <w:rPr>
                <w:rFonts w:cs="Times New Roman"/>
                <w:b/>
                <w:sz w:val="18"/>
                <w:szCs w:val="18"/>
              </w:rPr>
            </w:pPr>
            <w:r w:rsidRPr="00603A4A">
              <w:rPr>
                <w:b/>
                <w:sz w:val="18"/>
                <w:szCs w:val="18"/>
              </w:rPr>
              <w:t>0,760</w:t>
            </w:r>
          </w:p>
        </w:tc>
        <w:tc>
          <w:tcPr>
            <w:tcW w:w="802" w:type="dxa"/>
            <w:vAlign w:val="center"/>
          </w:tcPr>
          <w:p w14:paraId="3C4575E5" w14:textId="39FD6CAD" w:rsidR="00603A4A" w:rsidRPr="00603A4A" w:rsidRDefault="00603A4A" w:rsidP="00603A4A">
            <w:pPr>
              <w:spacing w:line="240" w:lineRule="auto"/>
              <w:jc w:val="center"/>
              <w:rPr>
                <w:rFonts w:cs="Times New Roman"/>
                <w:b/>
                <w:sz w:val="18"/>
                <w:szCs w:val="18"/>
              </w:rPr>
            </w:pPr>
            <w:r w:rsidRPr="00603A4A">
              <w:rPr>
                <w:b/>
                <w:sz w:val="18"/>
                <w:szCs w:val="18"/>
              </w:rPr>
              <w:t>0,831</w:t>
            </w:r>
          </w:p>
        </w:tc>
        <w:tc>
          <w:tcPr>
            <w:tcW w:w="847" w:type="dxa"/>
            <w:vAlign w:val="center"/>
          </w:tcPr>
          <w:p w14:paraId="4FC8A5A9" w14:textId="3FA438B1" w:rsidR="00603A4A" w:rsidRPr="00603A4A" w:rsidRDefault="00603A4A" w:rsidP="00603A4A">
            <w:pPr>
              <w:spacing w:line="240" w:lineRule="auto"/>
              <w:jc w:val="center"/>
              <w:rPr>
                <w:rFonts w:cs="Times New Roman"/>
                <w:b/>
                <w:sz w:val="18"/>
                <w:szCs w:val="18"/>
              </w:rPr>
            </w:pPr>
            <w:r w:rsidRPr="00603A4A">
              <w:rPr>
                <w:rFonts w:cs="Times New Roman"/>
                <w:b/>
                <w:sz w:val="18"/>
                <w:szCs w:val="18"/>
              </w:rPr>
              <w:t>558</w:t>
            </w:r>
          </w:p>
        </w:tc>
        <w:tc>
          <w:tcPr>
            <w:tcW w:w="823" w:type="dxa"/>
            <w:vAlign w:val="center"/>
          </w:tcPr>
          <w:p w14:paraId="5F882B92" w14:textId="1033F031" w:rsidR="00603A4A" w:rsidRPr="00603A4A" w:rsidRDefault="00603A4A" w:rsidP="00603A4A">
            <w:pPr>
              <w:spacing w:line="240" w:lineRule="auto"/>
              <w:jc w:val="center"/>
              <w:rPr>
                <w:rFonts w:cs="Times New Roman"/>
                <w:b/>
                <w:sz w:val="18"/>
                <w:szCs w:val="18"/>
              </w:rPr>
            </w:pPr>
            <w:r w:rsidRPr="00603A4A">
              <w:rPr>
                <w:sz w:val="18"/>
                <w:szCs w:val="18"/>
              </w:rPr>
              <w:t>0,877</w:t>
            </w:r>
          </w:p>
        </w:tc>
        <w:tc>
          <w:tcPr>
            <w:tcW w:w="802" w:type="dxa"/>
            <w:vAlign w:val="center"/>
          </w:tcPr>
          <w:p w14:paraId="05FC5E74" w14:textId="0AB41315" w:rsidR="00603A4A" w:rsidRPr="00603A4A" w:rsidRDefault="00603A4A" w:rsidP="00603A4A">
            <w:pPr>
              <w:spacing w:line="240" w:lineRule="auto"/>
              <w:jc w:val="center"/>
              <w:rPr>
                <w:rFonts w:cs="Times New Roman"/>
                <w:sz w:val="18"/>
                <w:szCs w:val="18"/>
              </w:rPr>
            </w:pPr>
            <w:r w:rsidRPr="00603A4A">
              <w:rPr>
                <w:sz w:val="18"/>
                <w:szCs w:val="18"/>
              </w:rPr>
              <w:t>0,726</w:t>
            </w:r>
          </w:p>
        </w:tc>
        <w:tc>
          <w:tcPr>
            <w:tcW w:w="772" w:type="dxa"/>
            <w:vAlign w:val="center"/>
          </w:tcPr>
          <w:p w14:paraId="3DC03686" w14:textId="512D7513" w:rsidR="00603A4A" w:rsidRPr="00603A4A" w:rsidRDefault="00603A4A" w:rsidP="00603A4A">
            <w:pPr>
              <w:spacing w:line="240" w:lineRule="auto"/>
              <w:jc w:val="center"/>
              <w:rPr>
                <w:rFonts w:cs="Times New Roman"/>
                <w:b/>
                <w:sz w:val="18"/>
                <w:szCs w:val="18"/>
              </w:rPr>
            </w:pPr>
            <w:r w:rsidRPr="00603A4A">
              <w:rPr>
                <w:sz w:val="18"/>
                <w:szCs w:val="18"/>
              </w:rPr>
              <w:t>0,794</w:t>
            </w:r>
          </w:p>
        </w:tc>
        <w:tc>
          <w:tcPr>
            <w:tcW w:w="847" w:type="dxa"/>
            <w:vAlign w:val="center"/>
          </w:tcPr>
          <w:p w14:paraId="11F876DE" w14:textId="40408416" w:rsidR="00603A4A" w:rsidRPr="00603A4A" w:rsidRDefault="00603A4A" w:rsidP="00603A4A">
            <w:pPr>
              <w:spacing w:line="240" w:lineRule="auto"/>
              <w:jc w:val="center"/>
              <w:rPr>
                <w:rFonts w:cs="Times New Roman"/>
                <w:b/>
                <w:sz w:val="18"/>
                <w:szCs w:val="18"/>
              </w:rPr>
            </w:pPr>
            <w:r w:rsidRPr="00603A4A">
              <w:rPr>
                <w:rFonts w:cs="Times New Roman"/>
                <w:sz w:val="18"/>
                <w:szCs w:val="18"/>
              </w:rPr>
              <w:t>551</w:t>
            </w:r>
          </w:p>
        </w:tc>
      </w:tr>
      <w:tr w:rsidR="00603A4A" w:rsidRPr="00603A4A" w14:paraId="7C734B90" w14:textId="77777777" w:rsidTr="00603A4A">
        <w:tc>
          <w:tcPr>
            <w:tcW w:w="486" w:type="dxa"/>
            <w:vAlign w:val="center"/>
          </w:tcPr>
          <w:p w14:paraId="647687E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4.</w:t>
            </w:r>
          </w:p>
        </w:tc>
        <w:tc>
          <w:tcPr>
            <w:tcW w:w="947" w:type="dxa"/>
            <w:vAlign w:val="center"/>
          </w:tcPr>
          <w:p w14:paraId="3248579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ARTV</w:t>
            </w:r>
          </w:p>
        </w:tc>
        <w:tc>
          <w:tcPr>
            <w:tcW w:w="801" w:type="dxa"/>
            <w:vAlign w:val="center"/>
          </w:tcPr>
          <w:p w14:paraId="1C5568A5" w14:textId="6E346D29" w:rsidR="00603A4A" w:rsidRPr="00603A4A" w:rsidRDefault="00603A4A" w:rsidP="00603A4A">
            <w:pPr>
              <w:spacing w:line="240" w:lineRule="auto"/>
              <w:jc w:val="center"/>
              <w:rPr>
                <w:rFonts w:cs="Times New Roman"/>
                <w:b/>
                <w:sz w:val="18"/>
                <w:szCs w:val="18"/>
              </w:rPr>
            </w:pPr>
            <w:r w:rsidRPr="00603A4A">
              <w:rPr>
                <w:b/>
                <w:sz w:val="18"/>
                <w:szCs w:val="18"/>
              </w:rPr>
              <w:t>0,932</w:t>
            </w:r>
          </w:p>
        </w:tc>
        <w:tc>
          <w:tcPr>
            <w:tcW w:w="801" w:type="dxa"/>
            <w:vAlign w:val="center"/>
          </w:tcPr>
          <w:p w14:paraId="139C302D" w14:textId="52FE06AE" w:rsidR="00603A4A" w:rsidRPr="00603A4A" w:rsidRDefault="00603A4A" w:rsidP="00603A4A">
            <w:pPr>
              <w:spacing w:line="240" w:lineRule="auto"/>
              <w:jc w:val="center"/>
              <w:rPr>
                <w:rFonts w:cs="Times New Roman"/>
                <w:b/>
                <w:sz w:val="18"/>
                <w:szCs w:val="18"/>
              </w:rPr>
            </w:pPr>
            <w:r w:rsidRPr="00603A4A">
              <w:rPr>
                <w:b/>
                <w:sz w:val="18"/>
                <w:szCs w:val="18"/>
              </w:rPr>
              <w:t>0,956</w:t>
            </w:r>
          </w:p>
        </w:tc>
        <w:tc>
          <w:tcPr>
            <w:tcW w:w="802" w:type="dxa"/>
            <w:vAlign w:val="center"/>
          </w:tcPr>
          <w:p w14:paraId="69F0E498" w14:textId="6CC8D8D3" w:rsidR="00603A4A" w:rsidRPr="00603A4A" w:rsidRDefault="00603A4A" w:rsidP="00603A4A">
            <w:pPr>
              <w:spacing w:line="240" w:lineRule="auto"/>
              <w:jc w:val="center"/>
              <w:rPr>
                <w:rFonts w:cs="Times New Roman"/>
                <w:b/>
                <w:sz w:val="18"/>
                <w:szCs w:val="18"/>
              </w:rPr>
            </w:pPr>
            <w:r w:rsidRPr="00603A4A">
              <w:rPr>
                <w:b/>
                <w:sz w:val="18"/>
                <w:szCs w:val="18"/>
              </w:rPr>
              <w:t>0,944</w:t>
            </w:r>
          </w:p>
        </w:tc>
        <w:tc>
          <w:tcPr>
            <w:tcW w:w="847" w:type="dxa"/>
            <w:vAlign w:val="center"/>
          </w:tcPr>
          <w:p w14:paraId="597E888A" w14:textId="4EEAC31C" w:rsidR="00603A4A" w:rsidRPr="00603A4A" w:rsidRDefault="00603A4A" w:rsidP="00603A4A">
            <w:pPr>
              <w:spacing w:line="240" w:lineRule="auto"/>
              <w:jc w:val="center"/>
              <w:rPr>
                <w:rFonts w:cs="Times New Roman"/>
                <w:b/>
                <w:sz w:val="18"/>
                <w:szCs w:val="18"/>
              </w:rPr>
            </w:pPr>
            <w:r w:rsidRPr="00603A4A">
              <w:rPr>
                <w:rFonts w:cs="Times New Roman"/>
                <w:b/>
                <w:sz w:val="18"/>
                <w:szCs w:val="18"/>
              </w:rPr>
              <w:t>5280</w:t>
            </w:r>
          </w:p>
        </w:tc>
        <w:tc>
          <w:tcPr>
            <w:tcW w:w="823" w:type="dxa"/>
            <w:vAlign w:val="center"/>
          </w:tcPr>
          <w:p w14:paraId="6648F07F" w14:textId="5B63714E" w:rsidR="00603A4A" w:rsidRPr="00603A4A" w:rsidRDefault="00603A4A" w:rsidP="00603A4A">
            <w:pPr>
              <w:spacing w:line="240" w:lineRule="auto"/>
              <w:jc w:val="center"/>
              <w:rPr>
                <w:rFonts w:cs="Times New Roman"/>
                <w:b/>
                <w:sz w:val="18"/>
                <w:szCs w:val="18"/>
              </w:rPr>
            </w:pPr>
            <w:r w:rsidRPr="00603A4A">
              <w:rPr>
                <w:sz w:val="18"/>
                <w:szCs w:val="18"/>
              </w:rPr>
              <w:t>0,907</w:t>
            </w:r>
          </w:p>
        </w:tc>
        <w:tc>
          <w:tcPr>
            <w:tcW w:w="802" w:type="dxa"/>
            <w:vAlign w:val="center"/>
          </w:tcPr>
          <w:p w14:paraId="173F143A" w14:textId="15CE9EEC" w:rsidR="00603A4A" w:rsidRPr="00603A4A" w:rsidRDefault="00603A4A" w:rsidP="00603A4A">
            <w:pPr>
              <w:spacing w:line="240" w:lineRule="auto"/>
              <w:jc w:val="center"/>
              <w:rPr>
                <w:rFonts w:cs="Times New Roman"/>
                <w:sz w:val="18"/>
                <w:szCs w:val="18"/>
              </w:rPr>
            </w:pPr>
            <w:r w:rsidRPr="00603A4A">
              <w:rPr>
                <w:sz w:val="18"/>
                <w:szCs w:val="18"/>
              </w:rPr>
              <w:t>0,938</w:t>
            </w:r>
          </w:p>
        </w:tc>
        <w:tc>
          <w:tcPr>
            <w:tcW w:w="772" w:type="dxa"/>
            <w:vAlign w:val="center"/>
          </w:tcPr>
          <w:p w14:paraId="69F7B19C" w14:textId="2BFF2CA0" w:rsidR="00603A4A" w:rsidRPr="00603A4A" w:rsidRDefault="00603A4A" w:rsidP="00603A4A">
            <w:pPr>
              <w:spacing w:line="240" w:lineRule="auto"/>
              <w:jc w:val="center"/>
              <w:rPr>
                <w:rFonts w:cs="Times New Roman"/>
                <w:sz w:val="18"/>
                <w:szCs w:val="18"/>
              </w:rPr>
            </w:pPr>
            <w:r w:rsidRPr="00603A4A">
              <w:rPr>
                <w:sz w:val="18"/>
                <w:szCs w:val="18"/>
              </w:rPr>
              <w:t>0,922</w:t>
            </w:r>
          </w:p>
        </w:tc>
        <w:tc>
          <w:tcPr>
            <w:tcW w:w="847" w:type="dxa"/>
            <w:vAlign w:val="center"/>
          </w:tcPr>
          <w:p w14:paraId="5E65A4E2" w14:textId="670B21E2" w:rsidR="00603A4A" w:rsidRPr="00603A4A" w:rsidRDefault="00603A4A" w:rsidP="00603A4A">
            <w:pPr>
              <w:spacing w:line="240" w:lineRule="auto"/>
              <w:jc w:val="center"/>
              <w:rPr>
                <w:rFonts w:cs="Times New Roman"/>
                <w:b/>
                <w:sz w:val="18"/>
                <w:szCs w:val="18"/>
              </w:rPr>
            </w:pPr>
            <w:r w:rsidRPr="00603A4A">
              <w:rPr>
                <w:rFonts w:cs="Times New Roman"/>
                <w:sz w:val="18"/>
                <w:szCs w:val="18"/>
              </w:rPr>
              <w:t>5207</w:t>
            </w:r>
          </w:p>
        </w:tc>
      </w:tr>
      <w:tr w:rsidR="00603A4A" w:rsidRPr="00603A4A" w14:paraId="5DE5BEC6" w14:textId="77777777" w:rsidTr="00603A4A">
        <w:tc>
          <w:tcPr>
            <w:tcW w:w="486" w:type="dxa"/>
            <w:vAlign w:val="center"/>
          </w:tcPr>
          <w:p w14:paraId="6E26CED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5.</w:t>
            </w:r>
          </w:p>
        </w:tc>
        <w:tc>
          <w:tcPr>
            <w:tcW w:w="947" w:type="dxa"/>
            <w:vAlign w:val="center"/>
          </w:tcPr>
          <w:p w14:paraId="61DB08B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CRIA</w:t>
            </w:r>
          </w:p>
        </w:tc>
        <w:tc>
          <w:tcPr>
            <w:tcW w:w="801" w:type="dxa"/>
            <w:vAlign w:val="center"/>
          </w:tcPr>
          <w:p w14:paraId="2AEA4E3E" w14:textId="7020C269" w:rsidR="00603A4A" w:rsidRPr="00603A4A" w:rsidRDefault="00603A4A" w:rsidP="00603A4A">
            <w:pPr>
              <w:spacing w:line="240" w:lineRule="auto"/>
              <w:jc w:val="center"/>
              <w:rPr>
                <w:rFonts w:cs="Times New Roman"/>
                <w:b/>
                <w:sz w:val="18"/>
                <w:szCs w:val="18"/>
              </w:rPr>
            </w:pPr>
            <w:r w:rsidRPr="00603A4A">
              <w:rPr>
                <w:sz w:val="18"/>
                <w:szCs w:val="18"/>
              </w:rPr>
              <w:t>0,875</w:t>
            </w:r>
          </w:p>
        </w:tc>
        <w:tc>
          <w:tcPr>
            <w:tcW w:w="801" w:type="dxa"/>
            <w:vAlign w:val="center"/>
          </w:tcPr>
          <w:p w14:paraId="79C85A5D" w14:textId="2D81DBCF" w:rsidR="00603A4A" w:rsidRPr="00603A4A" w:rsidRDefault="00603A4A" w:rsidP="00603A4A">
            <w:pPr>
              <w:spacing w:line="240" w:lineRule="auto"/>
              <w:jc w:val="center"/>
              <w:rPr>
                <w:rFonts w:cs="Times New Roman"/>
                <w:b/>
                <w:sz w:val="18"/>
                <w:szCs w:val="18"/>
              </w:rPr>
            </w:pPr>
            <w:r w:rsidRPr="00603A4A">
              <w:rPr>
                <w:b/>
                <w:sz w:val="18"/>
                <w:szCs w:val="18"/>
              </w:rPr>
              <w:t>0,866</w:t>
            </w:r>
          </w:p>
        </w:tc>
        <w:tc>
          <w:tcPr>
            <w:tcW w:w="802" w:type="dxa"/>
            <w:vAlign w:val="center"/>
          </w:tcPr>
          <w:p w14:paraId="163FAAAF" w14:textId="773B9B29" w:rsidR="00603A4A" w:rsidRPr="00603A4A" w:rsidRDefault="00603A4A" w:rsidP="00603A4A">
            <w:pPr>
              <w:spacing w:line="240" w:lineRule="auto"/>
              <w:jc w:val="center"/>
              <w:rPr>
                <w:rFonts w:cs="Times New Roman"/>
                <w:b/>
                <w:sz w:val="18"/>
                <w:szCs w:val="18"/>
              </w:rPr>
            </w:pPr>
            <w:r w:rsidRPr="00603A4A">
              <w:rPr>
                <w:b/>
                <w:sz w:val="18"/>
                <w:szCs w:val="18"/>
              </w:rPr>
              <w:t>0,870</w:t>
            </w:r>
          </w:p>
        </w:tc>
        <w:tc>
          <w:tcPr>
            <w:tcW w:w="847" w:type="dxa"/>
            <w:vAlign w:val="center"/>
          </w:tcPr>
          <w:p w14:paraId="2383A9A8" w14:textId="3F28268D" w:rsidR="00603A4A" w:rsidRPr="00603A4A" w:rsidRDefault="00603A4A" w:rsidP="00603A4A">
            <w:pPr>
              <w:spacing w:line="240" w:lineRule="auto"/>
              <w:jc w:val="center"/>
              <w:rPr>
                <w:rFonts w:cs="Times New Roman"/>
                <w:sz w:val="18"/>
                <w:szCs w:val="18"/>
              </w:rPr>
            </w:pPr>
            <w:r w:rsidRPr="00603A4A">
              <w:rPr>
                <w:rFonts w:cs="Times New Roman"/>
                <w:sz w:val="18"/>
                <w:szCs w:val="18"/>
              </w:rPr>
              <w:t>186</w:t>
            </w:r>
          </w:p>
        </w:tc>
        <w:tc>
          <w:tcPr>
            <w:tcW w:w="823" w:type="dxa"/>
            <w:vAlign w:val="center"/>
          </w:tcPr>
          <w:p w14:paraId="0D1060B6" w14:textId="2DE014C3" w:rsidR="00603A4A" w:rsidRPr="00603A4A" w:rsidRDefault="00603A4A" w:rsidP="00603A4A">
            <w:pPr>
              <w:spacing w:line="240" w:lineRule="auto"/>
              <w:jc w:val="center"/>
              <w:rPr>
                <w:rFonts w:cs="Times New Roman"/>
                <w:b/>
                <w:sz w:val="18"/>
                <w:szCs w:val="18"/>
              </w:rPr>
            </w:pPr>
            <w:r w:rsidRPr="00603A4A">
              <w:rPr>
                <w:b/>
                <w:sz w:val="18"/>
                <w:szCs w:val="18"/>
              </w:rPr>
              <w:t>0,882</w:t>
            </w:r>
          </w:p>
        </w:tc>
        <w:tc>
          <w:tcPr>
            <w:tcW w:w="802" w:type="dxa"/>
            <w:vAlign w:val="center"/>
          </w:tcPr>
          <w:p w14:paraId="485ACEF4" w14:textId="16DDADC0" w:rsidR="00603A4A" w:rsidRPr="00603A4A" w:rsidRDefault="00603A4A" w:rsidP="00603A4A">
            <w:pPr>
              <w:spacing w:line="240" w:lineRule="auto"/>
              <w:jc w:val="center"/>
              <w:rPr>
                <w:rFonts w:cs="Times New Roman"/>
                <w:b/>
                <w:sz w:val="18"/>
                <w:szCs w:val="18"/>
              </w:rPr>
            </w:pPr>
            <w:r w:rsidRPr="00603A4A">
              <w:rPr>
                <w:sz w:val="18"/>
                <w:szCs w:val="18"/>
              </w:rPr>
              <w:t>0,788</w:t>
            </w:r>
          </w:p>
        </w:tc>
        <w:tc>
          <w:tcPr>
            <w:tcW w:w="772" w:type="dxa"/>
            <w:vAlign w:val="center"/>
          </w:tcPr>
          <w:p w14:paraId="5EC24041" w14:textId="50F38BF7" w:rsidR="00603A4A" w:rsidRPr="00603A4A" w:rsidRDefault="00603A4A" w:rsidP="00603A4A">
            <w:pPr>
              <w:spacing w:line="240" w:lineRule="auto"/>
              <w:jc w:val="center"/>
              <w:rPr>
                <w:rFonts w:cs="Times New Roman"/>
                <w:b/>
                <w:sz w:val="18"/>
                <w:szCs w:val="18"/>
              </w:rPr>
            </w:pPr>
            <w:r w:rsidRPr="00603A4A">
              <w:rPr>
                <w:sz w:val="18"/>
                <w:szCs w:val="18"/>
              </w:rPr>
              <w:t>0,832</w:t>
            </w:r>
          </w:p>
        </w:tc>
        <w:tc>
          <w:tcPr>
            <w:tcW w:w="847" w:type="dxa"/>
            <w:vAlign w:val="center"/>
          </w:tcPr>
          <w:p w14:paraId="5D27E0BE" w14:textId="2BA64E1C" w:rsidR="00603A4A" w:rsidRPr="00603A4A" w:rsidRDefault="00603A4A" w:rsidP="00603A4A">
            <w:pPr>
              <w:spacing w:line="240" w:lineRule="auto"/>
              <w:jc w:val="center"/>
              <w:rPr>
                <w:rFonts w:cs="Times New Roman"/>
                <w:b/>
                <w:sz w:val="18"/>
                <w:szCs w:val="18"/>
              </w:rPr>
            </w:pPr>
            <w:r w:rsidRPr="00603A4A">
              <w:rPr>
                <w:rFonts w:cs="Times New Roman"/>
                <w:b/>
                <w:sz w:val="18"/>
                <w:szCs w:val="18"/>
              </w:rPr>
              <w:t>189</w:t>
            </w:r>
          </w:p>
        </w:tc>
      </w:tr>
      <w:tr w:rsidR="00603A4A" w:rsidRPr="00603A4A" w14:paraId="55835640" w14:textId="77777777" w:rsidTr="00603A4A">
        <w:tc>
          <w:tcPr>
            <w:tcW w:w="486" w:type="dxa"/>
            <w:vAlign w:val="center"/>
          </w:tcPr>
          <w:p w14:paraId="51D4A56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6.</w:t>
            </w:r>
          </w:p>
        </w:tc>
        <w:tc>
          <w:tcPr>
            <w:tcW w:w="947" w:type="dxa"/>
            <w:vAlign w:val="center"/>
          </w:tcPr>
          <w:p w14:paraId="65D9EA0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CRIA</w:t>
            </w:r>
          </w:p>
        </w:tc>
        <w:tc>
          <w:tcPr>
            <w:tcW w:w="801" w:type="dxa"/>
            <w:vAlign w:val="center"/>
          </w:tcPr>
          <w:p w14:paraId="73F33227" w14:textId="0D1D907D" w:rsidR="00603A4A" w:rsidRPr="00603A4A" w:rsidRDefault="00603A4A" w:rsidP="00603A4A">
            <w:pPr>
              <w:spacing w:line="240" w:lineRule="auto"/>
              <w:jc w:val="center"/>
              <w:rPr>
                <w:rFonts w:cs="Times New Roman"/>
                <w:b/>
                <w:sz w:val="18"/>
                <w:szCs w:val="18"/>
              </w:rPr>
            </w:pPr>
            <w:r w:rsidRPr="00603A4A">
              <w:rPr>
                <w:b/>
                <w:sz w:val="18"/>
                <w:szCs w:val="18"/>
              </w:rPr>
              <w:t>0,911</w:t>
            </w:r>
          </w:p>
        </w:tc>
        <w:tc>
          <w:tcPr>
            <w:tcW w:w="801" w:type="dxa"/>
            <w:vAlign w:val="center"/>
          </w:tcPr>
          <w:p w14:paraId="53D803CB" w14:textId="32005EC8" w:rsidR="00603A4A" w:rsidRPr="00603A4A" w:rsidRDefault="00603A4A" w:rsidP="00603A4A">
            <w:pPr>
              <w:spacing w:line="240" w:lineRule="auto"/>
              <w:jc w:val="center"/>
              <w:rPr>
                <w:rFonts w:cs="Times New Roman"/>
                <w:b/>
                <w:sz w:val="18"/>
                <w:szCs w:val="18"/>
              </w:rPr>
            </w:pPr>
            <w:r w:rsidRPr="00603A4A">
              <w:rPr>
                <w:b/>
                <w:sz w:val="18"/>
                <w:szCs w:val="18"/>
              </w:rPr>
              <w:t>0,753</w:t>
            </w:r>
          </w:p>
        </w:tc>
        <w:tc>
          <w:tcPr>
            <w:tcW w:w="802" w:type="dxa"/>
            <w:vAlign w:val="center"/>
          </w:tcPr>
          <w:p w14:paraId="211665E1" w14:textId="7C426C0F" w:rsidR="00603A4A" w:rsidRPr="00603A4A" w:rsidRDefault="00603A4A" w:rsidP="00603A4A">
            <w:pPr>
              <w:spacing w:line="240" w:lineRule="auto"/>
              <w:jc w:val="center"/>
              <w:rPr>
                <w:rFonts w:cs="Times New Roman"/>
                <w:b/>
                <w:sz w:val="18"/>
                <w:szCs w:val="18"/>
              </w:rPr>
            </w:pPr>
            <w:r w:rsidRPr="00603A4A">
              <w:rPr>
                <w:b/>
                <w:sz w:val="18"/>
                <w:szCs w:val="18"/>
              </w:rPr>
              <w:t>0,824</w:t>
            </w:r>
          </w:p>
        </w:tc>
        <w:tc>
          <w:tcPr>
            <w:tcW w:w="847" w:type="dxa"/>
            <w:vAlign w:val="center"/>
          </w:tcPr>
          <w:p w14:paraId="734F2820" w14:textId="185F63EA" w:rsidR="00603A4A" w:rsidRPr="00603A4A" w:rsidRDefault="00603A4A" w:rsidP="00603A4A">
            <w:pPr>
              <w:spacing w:line="240" w:lineRule="auto"/>
              <w:jc w:val="center"/>
              <w:rPr>
                <w:rFonts w:cs="Times New Roman"/>
                <w:sz w:val="18"/>
                <w:szCs w:val="18"/>
              </w:rPr>
            </w:pPr>
            <w:r w:rsidRPr="00603A4A">
              <w:rPr>
                <w:rFonts w:cs="Times New Roman"/>
                <w:sz w:val="18"/>
                <w:szCs w:val="18"/>
              </w:rPr>
              <w:t>676</w:t>
            </w:r>
          </w:p>
        </w:tc>
        <w:tc>
          <w:tcPr>
            <w:tcW w:w="823" w:type="dxa"/>
            <w:vAlign w:val="center"/>
          </w:tcPr>
          <w:p w14:paraId="3EC34717" w14:textId="76DF07F2" w:rsidR="00603A4A" w:rsidRPr="00603A4A" w:rsidRDefault="00603A4A" w:rsidP="00603A4A">
            <w:pPr>
              <w:spacing w:line="240" w:lineRule="auto"/>
              <w:jc w:val="center"/>
              <w:rPr>
                <w:rFonts w:cs="Times New Roman"/>
                <w:b/>
                <w:sz w:val="18"/>
                <w:szCs w:val="18"/>
              </w:rPr>
            </w:pPr>
            <w:r w:rsidRPr="00603A4A">
              <w:rPr>
                <w:sz w:val="18"/>
                <w:szCs w:val="18"/>
              </w:rPr>
              <w:t>0,884</w:t>
            </w:r>
          </w:p>
        </w:tc>
        <w:tc>
          <w:tcPr>
            <w:tcW w:w="802" w:type="dxa"/>
            <w:vAlign w:val="center"/>
          </w:tcPr>
          <w:p w14:paraId="648B13BF" w14:textId="02CF3E38" w:rsidR="00603A4A" w:rsidRPr="00603A4A" w:rsidRDefault="00603A4A" w:rsidP="00603A4A">
            <w:pPr>
              <w:spacing w:line="240" w:lineRule="auto"/>
              <w:jc w:val="center"/>
              <w:rPr>
                <w:rFonts w:cs="Times New Roman"/>
                <w:b/>
                <w:sz w:val="18"/>
                <w:szCs w:val="18"/>
              </w:rPr>
            </w:pPr>
            <w:r w:rsidRPr="00603A4A">
              <w:rPr>
                <w:sz w:val="18"/>
                <w:szCs w:val="18"/>
              </w:rPr>
              <w:t>0,630</w:t>
            </w:r>
          </w:p>
        </w:tc>
        <w:tc>
          <w:tcPr>
            <w:tcW w:w="772" w:type="dxa"/>
            <w:vAlign w:val="center"/>
          </w:tcPr>
          <w:p w14:paraId="468170C9" w14:textId="08C64999" w:rsidR="00603A4A" w:rsidRPr="00603A4A" w:rsidRDefault="00603A4A" w:rsidP="00603A4A">
            <w:pPr>
              <w:spacing w:line="240" w:lineRule="auto"/>
              <w:jc w:val="center"/>
              <w:rPr>
                <w:rFonts w:cs="Times New Roman"/>
                <w:sz w:val="18"/>
                <w:szCs w:val="18"/>
              </w:rPr>
            </w:pPr>
            <w:r w:rsidRPr="00603A4A">
              <w:rPr>
                <w:sz w:val="18"/>
                <w:szCs w:val="18"/>
              </w:rPr>
              <w:t>0,736</w:t>
            </w:r>
          </w:p>
        </w:tc>
        <w:tc>
          <w:tcPr>
            <w:tcW w:w="847" w:type="dxa"/>
            <w:vAlign w:val="center"/>
          </w:tcPr>
          <w:p w14:paraId="6ED0A629" w14:textId="3258F681" w:rsidR="00603A4A" w:rsidRPr="00603A4A" w:rsidRDefault="00603A4A" w:rsidP="00603A4A">
            <w:pPr>
              <w:spacing w:line="240" w:lineRule="auto"/>
              <w:jc w:val="center"/>
              <w:rPr>
                <w:rFonts w:cs="Times New Roman"/>
                <w:b/>
                <w:sz w:val="18"/>
                <w:szCs w:val="18"/>
              </w:rPr>
            </w:pPr>
            <w:r w:rsidRPr="00603A4A">
              <w:rPr>
                <w:rFonts w:cs="Times New Roman"/>
                <w:b/>
                <w:sz w:val="18"/>
                <w:szCs w:val="18"/>
              </w:rPr>
              <w:t>678</w:t>
            </w:r>
          </w:p>
        </w:tc>
      </w:tr>
      <w:tr w:rsidR="00603A4A" w:rsidRPr="00603A4A" w14:paraId="46D5E443" w14:textId="77777777" w:rsidTr="00603A4A">
        <w:tc>
          <w:tcPr>
            <w:tcW w:w="486" w:type="dxa"/>
            <w:vAlign w:val="center"/>
          </w:tcPr>
          <w:p w14:paraId="2A90A9B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7.</w:t>
            </w:r>
          </w:p>
        </w:tc>
        <w:tc>
          <w:tcPr>
            <w:tcW w:w="947" w:type="dxa"/>
            <w:vAlign w:val="center"/>
          </w:tcPr>
          <w:p w14:paraId="0ACAE05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DEFN</w:t>
            </w:r>
          </w:p>
        </w:tc>
        <w:tc>
          <w:tcPr>
            <w:tcW w:w="801" w:type="dxa"/>
            <w:vAlign w:val="center"/>
          </w:tcPr>
          <w:p w14:paraId="240D38CF" w14:textId="5FBEB511" w:rsidR="00603A4A" w:rsidRPr="00603A4A" w:rsidRDefault="00603A4A" w:rsidP="00603A4A">
            <w:pPr>
              <w:spacing w:line="240" w:lineRule="auto"/>
              <w:jc w:val="center"/>
              <w:rPr>
                <w:rFonts w:cs="Times New Roman"/>
                <w:b/>
                <w:sz w:val="18"/>
                <w:szCs w:val="18"/>
              </w:rPr>
            </w:pPr>
            <w:r w:rsidRPr="00603A4A">
              <w:rPr>
                <w:b/>
                <w:sz w:val="18"/>
                <w:szCs w:val="18"/>
              </w:rPr>
              <w:t>0,981</w:t>
            </w:r>
          </w:p>
        </w:tc>
        <w:tc>
          <w:tcPr>
            <w:tcW w:w="801" w:type="dxa"/>
            <w:vAlign w:val="center"/>
          </w:tcPr>
          <w:p w14:paraId="2A491074" w14:textId="3FC70C5A" w:rsidR="00603A4A" w:rsidRPr="00603A4A" w:rsidRDefault="00603A4A" w:rsidP="00603A4A">
            <w:pPr>
              <w:spacing w:line="240" w:lineRule="auto"/>
              <w:jc w:val="center"/>
              <w:rPr>
                <w:rFonts w:cs="Times New Roman"/>
                <w:b/>
                <w:sz w:val="18"/>
                <w:szCs w:val="18"/>
              </w:rPr>
            </w:pPr>
            <w:r w:rsidRPr="00603A4A">
              <w:rPr>
                <w:b/>
                <w:sz w:val="18"/>
                <w:szCs w:val="18"/>
              </w:rPr>
              <w:t>0,963</w:t>
            </w:r>
          </w:p>
        </w:tc>
        <w:tc>
          <w:tcPr>
            <w:tcW w:w="802" w:type="dxa"/>
            <w:vAlign w:val="center"/>
          </w:tcPr>
          <w:p w14:paraId="5008EEE8" w14:textId="5947502C" w:rsidR="00603A4A" w:rsidRPr="00603A4A" w:rsidRDefault="00603A4A" w:rsidP="00603A4A">
            <w:pPr>
              <w:spacing w:line="240" w:lineRule="auto"/>
              <w:jc w:val="center"/>
              <w:rPr>
                <w:rFonts w:cs="Times New Roman"/>
                <w:b/>
                <w:sz w:val="18"/>
                <w:szCs w:val="18"/>
              </w:rPr>
            </w:pPr>
            <w:r w:rsidRPr="00603A4A">
              <w:rPr>
                <w:b/>
                <w:sz w:val="18"/>
                <w:szCs w:val="18"/>
              </w:rPr>
              <w:t>0,972</w:t>
            </w:r>
          </w:p>
        </w:tc>
        <w:tc>
          <w:tcPr>
            <w:tcW w:w="847" w:type="dxa"/>
            <w:vAlign w:val="center"/>
          </w:tcPr>
          <w:p w14:paraId="01C2200A" w14:textId="01E04672" w:rsidR="00603A4A" w:rsidRPr="00603A4A" w:rsidRDefault="00603A4A" w:rsidP="00603A4A">
            <w:pPr>
              <w:spacing w:line="240" w:lineRule="auto"/>
              <w:jc w:val="center"/>
              <w:rPr>
                <w:rFonts w:cs="Times New Roman"/>
                <w:sz w:val="18"/>
                <w:szCs w:val="18"/>
              </w:rPr>
            </w:pPr>
            <w:r w:rsidRPr="00603A4A">
              <w:rPr>
                <w:rFonts w:cs="Times New Roman"/>
                <w:sz w:val="18"/>
                <w:szCs w:val="18"/>
              </w:rPr>
              <w:t>4330</w:t>
            </w:r>
          </w:p>
        </w:tc>
        <w:tc>
          <w:tcPr>
            <w:tcW w:w="823" w:type="dxa"/>
            <w:vAlign w:val="center"/>
          </w:tcPr>
          <w:p w14:paraId="0F53C660" w14:textId="01B40585" w:rsidR="00603A4A" w:rsidRPr="00603A4A" w:rsidRDefault="00603A4A" w:rsidP="00603A4A">
            <w:pPr>
              <w:spacing w:line="240" w:lineRule="auto"/>
              <w:jc w:val="center"/>
              <w:rPr>
                <w:rFonts w:cs="Times New Roman"/>
                <w:b/>
                <w:sz w:val="18"/>
                <w:szCs w:val="18"/>
              </w:rPr>
            </w:pPr>
            <w:r w:rsidRPr="00603A4A">
              <w:rPr>
                <w:sz w:val="18"/>
                <w:szCs w:val="18"/>
              </w:rPr>
              <w:t>0,865</w:t>
            </w:r>
          </w:p>
        </w:tc>
        <w:tc>
          <w:tcPr>
            <w:tcW w:w="802" w:type="dxa"/>
            <w:vAlign w:val="center"/>
          </w:tcPr>
          <w:p w14:paraId="1BEE00D5" w14:textId="4556BA0B" w:rsidR="00603A4A" w:rsidRPr="00603A4A" w:rsidRDefault="00603A4A" w:rsidP="00603A4A">
            <w:pPr>
              <w:spacing w:line="240" w:lineRule="auto"/>
              <w:jc w:val="center"/>
              <w:rPr>
                <w:rFonts w:cs="Times New Roman"/>
                <w:sz w:val="18"/>
                <w:szCs w:val="18"/>
              </w:rPr>
            </w:pPr>
            <w:r w:rsidRPr="00603A4A">
              <w:rPr>
                <w:sz w:val="18"/>
                <w:szCs w:val="18"/>
              </w:rPr>
              <w:t>0,957</w:t>
            </w:r>
          </w:p>
        </w:tc>
        <w:tc>
          <w:tcPr>
            <w:tcW w:w="772" w:type="dxa"/>
            <w:vAlign w:val="center"/>
          </w:tcPr>
          <w:p w14:paraId="14A2BF74" w14:textId="550B4C89" w:rsidR="00603A4A" w:rsidRPr="00603A4A" w:rsidRDefault="00603A4A" w:rsidP="00603A4A">
            <w:pPr>
              <w:spacing w:line="240" w:lineRule="auto"/>
              <w:jc w:val="center"/>
              <w:rPr>
                <w:rFonts w:cs="Times New Roman"/>
                <w:sz w:val="18"/>
                <w:szCs w:val="18"/>
              </w:rPr>
            </w:pPr>
            <w:r w:rsidRPr="00603A4A">
              <w:rPr>
                <w:sz w:val="18"/>
                <w:szCs w:val="18"/>
              </w:rPr>
              <w:t>0,909</w:t>
            </w:r>
          </w:p>
        </w:tc>
        <w:tc>
          <w:tcPr>
            <w:tcW w:w="847" w:type="dxa"/>
            <w:vAlign w:val="center"/>
          </w:tcPr>
          <w:p w14:paraId="429770F9" w14:textId="780A7643" w:rsidR="00603A4A" w:rsidRPr="00603A4A" w:rsidRDefault="00603A4A" w:rsidP="00603A4A">
            <w:pPr>
              <w:spacing w:line="240" w:lineRule="auto"/>
              <w:jc w:val="center"/>
              <w:rPr>
                <w:rFonts w:cs="Times New Roman"/>
                <w:b/>
                <w:sz w:val="18"/>
                <w:szCs w:val="18"/>
              </w:rPr>
            </w:pPr>
            <w:r w:rsidRPr="00603A4A">
              <w:rPr>
                <w:rFonts w:cs="Times New Roman"/>
                <w:b/>
                <w:sz w:val="18"/>
                <w:szCs w:val="18"/>
              </w:rPr>
              <w:t>4517</w:t>
            </w:r>
          </w:p>
        </w:tc>
      </w:tr>
      <w:tr w:rsidR="00603A4A" w:rsidRPr="00603A4A" w14:paraId="4A2BE811" w14:textId="77777777" w:rsidTr="00603A4A">
        <w:tc>
          <w:tcPr>
            <w:tcW w:w="486" w:type="dxa"/>
            <w:vAlign w:val="center"/>
          </w:tcPr>
          <w:p w14:paraId="16A2B61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8.</w:t>
            </w:r>
          </w:p>
        </w:tc>
        <w:tc>
          <w:tcPr>
            <w:tcW w:w="947" w:type="dxa"/>
            <w:vAlign w:val="center"/>
          </w:tcPr>
          <w:p w14:paraId="7B30120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DEFN</w:t>
            </w:r>
          </w:p>
        </w:tc>
        <w:tc>
          <w:tcPr>
            <w:tcW w:w="801" w:type="dxa"/>
            <w:vAlign w:val="center"/>
          </w:tcPr>
          <w:p w14:paraId="7E2F8A0D" w14:textId="42F66E7D" w:rsidR="00603A4A" w:rsidRPr="00603A4A" w:rsidRDefault="00603A4A" w:rsidP="00603A4A">
            <w:pPr>
              <w:spacing w:line="240" w:lineRule="auto"/>
              <w:jc w:val="center"/>
              <w:rPr>
                <w:rFonts w:cs="Times New Roman"/>
                <w:b/>
                <w:sz w:val="18"/>
                <w:szCs w:val="18"/>
              </w:rPr>
            </w:pPr>
            <w:r w:rsidRPr="00603A4A">
              <w:rPr>
                <w:b/>
                <w:sz w:val="18"/>
                <w:szCs w:val="18"/>
              </w:rPr>
              <w:t>0,962</w:t>
            </w:r>
          </w:p>
        </w:tc>
        <w:tc>
          <w:tcPr>
            <w:tcW w:w="801" w:type="dxa"/>
            <w:vAlign w:val="center"/>
          </w:tcPr>
          <w:p w14:paraId="00CFFEE6" w14:textId="3A1DCAE6" w:rsidR="00603A4A" w:rsidRPr="00603A4A" w:rsidRDefault="00603A4A" w:rsidP="00603A4A">
            <w:pPr>
              <w:spacing w:line="240" w:lineRule="auto"/>
              <w:jc w:val="center"/>
              <w:rPr>
                <w:rFonts w:cs="Times New Roman"/>
                <w:b/>
                <w:sz w:val="18"/>
                <w:szCs w:val="18"/>
              </w:rPr>
            </w:pPr>
            <w:r w:rsidRPr="00603A4A">
              <w:rPr>
                <w:b/>
                <w:sz w:val="18"/>
                <w:szCs w:val="18"/>
              </w:rPr>
              <w:t>0,980</w:t>
            </w:r>
          </w:p>
        </w:tc>
        <w:tc>
          <w:tcPr>
            <w:tcW w:w="802" w:type="dxa"/>
            <w:vAlign w:val="center"/>
          </w:tcPr>
          <w:p w14:paraId="46727FDE" w14:textId="53BBD630" w:rsidR="00603A4A" w:rsidRPr="00603A4A" w:rsidRDefault="00603A4A" w:rsidP="00603A4A">
            <w:pPr>
              <w:spacing w:line="240" w:lineRule="auto"/>
              <w:jc w:val="center"/>
              <w:rPr>
                <w:rFonts w:cs="Times New Roman"/>
                <w:b/>
                <w:sz w:val="18"/>
                <w:szCs w:val="18"/>
              </w:rPr>
            </w:pPr>
            <w:r w:rsidRPr="00603A4A">
              <w:rPr>
                <w:b/>
                <w:sz w:val="18"/>
                <w:szCs w:val="18"/>
              </w:rPr>
              <w:t>0,971</w:t>
            </w:r>
          </w:p>
        </w:tc>
        <w:tc>
          <w:tcPr>
            <w:tcW w:w="847" w:type="dxa"/>
            <w:vAlign w:val="center"/>
          </w:tcPr>
          <w:p w14:paraId="31A037F9" w14:textId="27337D7B" w:rsidR="00603A4A" w:rsidRPr="00603A4A" w:rsidRDefault="00603A4A" w:rsidP="00603A4A">
            <w:pPr>
              <w:spacing w:line="240" w:lineRule="auto"/>
              <w:jc w:val="center"/>
              <w:rPr>
                <w:rFonts w:cs="Times New Roman"/>
                <w:b/>
                <w:sz w:val="18"/>
                <w:szCs w:val="18"/>
              </w:rPr>
            </w:pPr>
            <w:r w:rsidRPr="00603A4A">
              <w:rPr>
                <w:rFonts w:cs="Times New Roman"/>
                <w:sz w:val="18"/>
                <w:szCs w:val="18"/>
              </w:rPr>
              <w:t>8489</w:t>
            </w:r>
          </w:p>
        </w:tc>
        <w:tc>
          <w:tcPr>
            <w:tcW w:w="823" w:type="dxa"/>
            <w:vAlign w:val="center"/>
          </w:tcPr>
          <w:p w14:paraId="6A9025F8" w14:textId="3A4C2ADD" w:rsidR="00603A4A" w:rsidRPr="00603A4A" w:rsidRDefault="00603A4A" w:rsidP="00603A4A">
            <w:pPr>
              <w:spacing w:line="240" w:lineRule="auto"/>
              <w:jc w:val="center"/>
              <w:rPr>
                <w:rFonts w:cs="Times New Roman"/>
                <w:b/>
                <w:sz w:val="18"/>
                <w:szCs w:val="18"/>
              </w:rPr>
            </w:pPr>
            <w:r w:rsidRPr="00603A4A">
              <w:rPr>
                <w:sz w:val="18"/>
                <w:szCs w:val="18"/>
              </w:rPr>
              <w:t>0,903</w:t>
            </w:r>
          </w:p>
        </w:tc>
        <w:tc>
          <w:tcPr>
            <w:tcW w:w="802" w:type="dxa"/>
            <w:vAlign w:val="center"/>
          </w:tcPr>
          <w:p w14:paraId="370D851E" w14:textId="23B17751" w:rsidR="00603A4A" w:rsidRPr="00603A4A" w:rsidRDefault="00603A4A" w:rsidP="00603A4A">
            <w:pPr>
              <w:spacing w:line="240" w:lineRule="auto"/>
              <w:jc w:val="center"/>
              <w:rPr>
                <w:rFonts w:cs="Times New Roman"/>
                <w:sz w:val="18"/>
                <w:szCs w:val="18"/>
              </w:rPr>
            </w:pPr>
            <w:r w:rsidRPr="00603A4A">
              <w:rPr>
                <w:sz w:val="18"/>
                <w:szCs w:val="18"/>
              </w:rPr>
              <w:t>0,959</w:t>
            </w:r>
          </w:p>
        </w:tc>
        <w:tc>
          <w:tcPr>
            <w:tcW w:w="772" w:type="dxa"/>
            <w:vAlign w:val="center"/>
          </w:tcPr>
          <w:p w14:paraId="1CB8AA90" w14:textId="7AE4F1A6" w:rsidR="00603A4A" w:rsidRPr="00603A4A" w:rsidRDefault="00603A4A" w:rsidP="00603A4A">
            <w:pPr>
              <w:spacing w:line="240" w:lineRule="auto"/>
              <w:jc w:val="center"/>
              <w:rPr>
                <w:rFonts w:cs="Times New Roman"/>
                <w:sz w:val="18"/>
                <w:szCs w:val="18"/>
              </w:rPr>
            </w:pPr>
            <w:r w:rsidRPr="00603A4A">
              <w:rPr>
                <w:sz w:val="18"/>
                <w:szCs w:val="18"/>
              </w:rPr>
              <w:t>0,930</w:t>
            </w:r>
          </w:p>
        </w:tc>
        <w:tc>
          <w:tcPr>
            <w:tcW w:w="847" w:type="dxa"/>
            <w:vAlign w:val="center"/>
          </w:tcPr>
          <w:p w14:paraId="737427E8" w14:textId="6273411B" w:rsidR="00603A4A" w:rsidRPr="00603A4A" w:rsidRDefault="00603A4A" w:rsidP="00603A4A">
            <w:pPr>
              <w:spacing w:line="240" w:lineRule="auto"/>
              <w:jc w:val="center"/>
              <w:rPr>
                <w:rFonts w:cs="Times New Roman"/>
                <w:b/>
                <w:sz w:val="18"/>
                <w:szCs w:val="18"/>
              </w:rPr>
            </w:pPr>
            <w:r w:rsidRPr="00603A4A">
              <w:rPr>
                <w:rFonts w:cs="Times New Roman"/>
                <w:b/>
                <w:sz w:val="18"/>
                <w:szCs w:val="18"/>
              </w:rPr>
              <w:t>9064</w:t>
            </w:r>
          </w:p>
        </w:tc>
      </w:tr>
      <w:tr w:rsidR="00603A4A" w:rsidRPr="00603A4A" w14:paraId="093B5ECA" w14:textId="77777777" w:rsidTr="00603A4A">
        <w:tc>
          <w:tcPr>
            <w:tcW w:w="486" w:type="dxa"/>
            <w:vAlign w:val="center"/>
          </w:tcPr>
          <w:p w14:paraId="1172A686"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9.</w:t>
            </w:r>
          </w:p>
        </w:tc>
        <w:tc>
          <w:tcPr>
            <w:tcW w:w="947" w:type="dxa"/>
            <w:vAlign w:val="center"/>
          </w:tcPr>
          <w:p w14:paraId="766B2E0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JUDG</w:t>
            </w:r>
          </w:p>
        </w:tc>
        <w:tc>
          <w:tcPr>
            <w:tcW w:w="801" w:type="dxa"/>
            <w:vAlign w:val="center"/>
          </w:tcPr>
          <w:p w14:paraId="08D2C4F4" w14:textId="0365D8D8"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801" w:type="dxa"/>
            <w:vAlign w:val="center"/>
          </w:tcPr>
          <w:p w14:paraId="18DA6D7B" w14:textId="2EDB16B5"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802" w:type="dxa"/>
            <w:vAlign w:val="center"/>
          </w:tcPr>
          <w:p w14:paraId="0EA6BAF0" w14:textId="59886369"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847" w:type="dxa"/>
            <w:vAlign w:val="center"/>
          </w:tcPr>
          <w:p w14:paraId="2D5E45F5" w14:textId="227AB1B0" w:rsidR="00603A4A" w:rsidRPr="00603A4A" w:rsidRDefault="00603A4A" w:rsidP="00603A4A">
            <w:pPr>
              <w:spacing w:line="240" w:lineRule="auto"/>
              <w:jc w:val="center"/>
              <w:rPr>
                <w:rFonts w:cs="Times New Roman"/>
                <w:sz w:val="18"/>
                <w:szCs w:val="18"/>
              </w:rPr>
            </w:pPr>
            <w:r w:rsidRPr="00603A4A">
              <w:rPr>
                <w:rFonts w:cs="Times New Roman"/>
                <w:sz w:val="18"/>
                <w:szCs w:val="18"/>
              </w:rPr>
              <w:t>319</w:t>
            </w:r>
          </w:p>
        </w:tc>
        <w:tc>
          <w:tcPr>
            <w:tcW w:w="823" w:type="dxa"/>
            <w:vAlign w:val="center"/>
          </w:tcPr>
          <w:p w14:paraId="14AE8765" w14:textId="6BAE1081" w:rsidR="00603A4A" w:rsidRPr="00603A4A" w:rsidRDefault="00603A4A" w:rsidP="00603A4A">
            <w:pPr>
              <w:spacing w:line="240" w:lineRule="auto"/>
              <w:jc w:val="center"/>
              <w:rPr>
                <w:rFonts w:cs="Times New Roman"/>
                <w:b/>
                <w:sz w:val="18"/>
                <w:szCs w:val="18"/>
              </w:rPr>
            </w:pPr>
            <w:r w:rsidRPr="00603A4A">
              <w:rPr>
                <w:sz w:val="18"/>
                <w:szCs w:val="18"/>
              </w:rPr>
              <w:t>0,963</w:t>
            </w:r>
          </w:p>
        </w:tc>
        <w:tc>
          <w:tcPr>
            <w:tcW w:w="802" w:type="dxa"/>
            <w:vAlign w:val="center"/>
          </w:tcPr>
          <w:p w14:paraId="068CFACC" w14:textId="3C185AB1" w:rsidR="00603A4A" w:rsidRPr="00603A4A" w:rsidRDefault="00603A4A" w:rsidP="00603A4A">
            <w:pPr>
              <w:spacing w:line="240" w:lineRule="auto"/>
              <w:jc w:val="center"/>
              <w:rPr>
                <w:rFonts w:cs="Times New Roman"/>
                <w:sz w:val="18"/>
                <w:szCs w:val="18"/>
              </w:rPr>
            </w:pPr>
            <w:r w:rsidRPr="00603A4A">
              <w:rPr>
                <w:sz w:val="18"/>
                <w:szCs w:val="18"/>
              </w:rPr>
              <w:t>0,957</w:t>
            </w:r>
          </w:p>
        </w:tc>
        <w:tc>
          <w:tcPr>
            <w:tcW w:w="772" w:type="dxa"/>
            <w:vAlign w:val="center"/>
          </w:tcPr>
          <w:p w14:paraId="697E1410" w14:textId="1CC40832" w:rsidR="00603A4A" w:rsidRPr="00603A4A" w:rsidRDefault="00603A4A" w:rsidP="00603A4A">
            <w:pPr>
              <w:spacing w:line="240" w:lineRule="auto"/>
              <w:jc w:val="center"/>
              <w:rPr>
                <w:rFonts w:cs="Times New Roman"/>
                <w:sz w:val="18"/>
                <w:szCs w:val="18"/>
              </w:rPr>
            </w:pPr>
            <w:r w:rsidRPr="00603A4A">
              <w:rPr>
                <w:sz w:val="18"/>
                <w:szCs w:val="18"/>
              </w:rPr>
              <w:t>0,960</w:t>
            </w:r>
          </w:p>
        </w:tc>
        <w:tc>
          <w:tcPr>
            <w:tcW w:w="847" w:type="dxa"/>
            <w:vAlign w:val="center"/>
          </w:tcPr>
          <w:p w14:paraId="24D48D3F" w14:textId="558E02CB" w:rsidR="00603A4A" w:rsidRPr="00603A4A" w:rsidRDefault="00603A4A" w:rsidP="00603A4A">
            <w:pPr>
              <w:spacing w:line="240" w:lineRule="auto"/>
              <w:jc w:val="center"/>
              <w:rPr>
                <w:rFonts w:cs="Times New Roman"/>
                <w:b/>
                <w:sz w:val="18"/>
                <w:szCs w:val="18"/>
              </w:rPr>
            </w:pPr>
            <w:r w:rsidRPr="00603A4A">
              <w:rPr>
                <w:rFonts w:cs="Times New Roman"/>
                <w:b/>
                <w:sz w:val="18"/>
                <w:szCs w:val="18"/>
              </w:rPr>
              <w:t>327</w:t>
            </w:r>
          </w:p>
        </w:tc>
      </w:tr>
      <w:tr w:rsidR="00603A4A" w:rsidRPr="00603A4A" w14:paraId="443B34A6" w14:textId="77777777" w:rsidTr="00603A4A">
        <w:tc>
          <w:tcPr>
            <w:tcW w:w="486" w:type="dxa"/>
            <w:vAlign w:val="center"/>
          </w:tcPr>
          <w:p w14:paraId="45B0280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0.</w:t>
            </w:r>
          </w:p>
        </w:tc>
        <w:tc>
          <w:tcPr>
            <w:tcW w:w="947" w:type="dxa"/>
            <w:vAlign w:val="center"/>
          </w:tcPr>
          <w:p w14:paraId="11FB5FD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JUDG</w:t>
            </w:r>
          </w:p>
        </w:tc>
        <w:tc>
          <w:tcPr>
            <w:tcW w:w="801" w:type="dxa"/>
            <w:vAlign w:val="center"/>
          </w:tcPr>
          <w:p w14:paraId="7397AA44" w14:textId="0C2D393E" w:rsidR="00603A4A" w:rsidRPr="00603A4A" w:rsidRDefault="00603A4A" w:rsidP="00603A4A">
            <w:pPr>
              <w:spacing w:line="240" w:lineRule="auto"/>
              <w:jc w:val="center"/>
              <w:rPr>
                <w:rFonts w:cs="Times New Roman"/>
                <w:b/>
                <w:sz w:val="18"/>
                <w:szCs w:val="18"/>
              </w:rPr>
            </w:pPr>
            <w:r w:rsidRPr="00603A4A">
              <w:rPr>
                <w:b/>
                <w:sz w:val="18"/>
                <w:szCs w:val="18"/>
              </w:rPr>
              <w:t>0,979</w:t>
            </w:r>
          </w:p>
        </w:tc>
        <w:tc>
          <w:tcPr>
            <w:tcW w:w="801" w:type="dxa"/>
            <w:vAlign w:val="center"/>
          </w:tcPr>
          <w:p w14:paraId="1C6BEEA3" w14:textId="2D4F6FF4" w:rsidR="00603A4A" w:rsidRPr="00603A4A" w:rsidRDefault="00603A4A" w:rsidP="00603A4A">
            <w:pPr>
              <w:spacing w:line="240" w:lineRule="auto"/>
              <w:jc w:val="center"/>
              <w:rPr>
                <w:rFonts w:cs="Times New Roman"/>
                <w:b/>
                <w:sz w:val="18"/>
                <w:szCs w:val="18"/>
              </w:rPr>
            </w:pPr>
            <w:r w:rsidRPr="00603A4A">
              <w:rPr>
                <w:b/>
                <w:sz w:val="18"/>
                <w:szCs w:val="18"/>
              </w:rPr>
              <w:t>0,991</w:t>
            </w:r>
          </w:p>
        </w:tc>
        <w:tc>
          <w:tcPr>
            <w:tcW w:w="802" w:type="dxa"/>
            <w:vAlign w:val="center"/>
          </w:tcPr>
          <w:p w14:paraId="73AEA779" w14:textId="573D561A" w:rsidR="00603A4A" w:rsidRPr="00603A4A" w:rsidRDefault="00603A4A" w:rsidP="00603A4A">
            <w:pPr>
              <w:spacing w:line="240" w:lineRule="auto"/>
              <w:jc w:val="center"/>
              <w:rPr>
                <w:rFonts w:cs="Times New Roman"/>
                <w:b/>
                <w:sz w:val="18"/>
                <w:szCs w:val="18"/>
              </w:rPr>
            </w:pPr>
            <w:r w:rsidRPr="00603A4A">
              <w:rPr>
                <w:b/>
                <w:sz w:val="18"/>
                <w:szCs w:val="18"/>
              </w:rPr>
              <w:t>0,985</w:t>
            </w:r>
          </w:p>
        </w:tc>
        <w:tc>
          <w:tcPr>
            <w:tcW w:w="847" w:type="dxa"/>
            <w:vAlign w:val="center"/>
          </w:tcPr>
          <w:p w14:paraId="0E5BB902" w14:textId="7F89617B" w:rsidR="00603A4A" w:rsidRPr="00603A4A" w:rsidRDefault="00603A4A" w:rsidP="00603A4A">
            <w:pPr>
              <w:spacing w:line="240" w:lineRule="auto"/>
              <w:jc w:val="center"/>
              <w:rPr>
                <w:rFonts w:cs="Times New Roman"/>
                <w:sz w:val="18"/>
                <w:szCs w:val="18"/>
              </w:rPr>
            </w:pPr>
            <w:r w:rsidRPr="00603A4A">
              <w:rPr>
                <w:rFonts w:cs="Times New Roman"/>
                <w:sz w:val="18"/>
                <w:szCs w:val="18"/>
              </w:rPr>
              <w:t>1372</w:t>
            </w:r>
          </w:p>
        </w:tc>
        <w:tc>
          <w:tcPr>
            <w:tcW w:w="823" w:type="dxa"/>
            <w:vAlign w:val="center"/>
          </w:tcPr>
          <w:p w14:paraId="6FD53281" w14:textId="3CE62876" w:rsidR="00603A4A" w:rsidRPr="00603A4A" w:rsidRDefault="00603A4A" w:rsidP="00603A4A">
            <w:pPr>
              <w:spacing w:line="240" w:lineRule="auto"/>
              <w:jc w:val="center"/>
              <w:rPr>
                <w:rFonts w:cs="Times New Roman"/>
                <w:sz w:val="18"/>
                <w:szCs w:val="18"/>
              </w:rPr>
            </w:pPr>
            <w:r w:rsidRPr="00603A4A">
              <w:rPr>
                <w:sz w:val="18"/>
                <w:szCs w:val="18"/>
              </w:rPr>
              <w:t>0,929</w:t>
            </w:r>
          </w:p>
        </w:tc>
        <w:tc>
          <w:tcPr>
            <w:tcW w:w="802" w:type="dxa"/>
            <w:vAlign w:val="center"/>
          </w:tcPr>
          <w:p w14:paraId="60FF6237" w14:textId="0F8D79DF" w:rsidR="00603A4A" w:rsidRPr="00603A4A" w:rsidRDefault="00603A4A" w:rsidP="00603A4A">
            <w:pPr>
              <w:spacing w:line="240" w:lineRule="auto"/>
              <w:jc w:val="center"/>
              <w:rPr>
                <w:rFonts w:cs="Times New Roman"/>
                <w:b/>
                <w:sz w:val="18"/>
                <w:szCs w:val="18"/>
              </w:rPr>
            </w:pPr>
            <w:r w:rsidRPr="00603A4A">
              <w:rPr>
                <w:b/>
                <w:sz w:val="18"/>
                <w:szCs w:val="18"/>
              </w:rPr>
              <w:t>0,991</w:t>
            </w:r>
          </w:p>
        </w:tc>
        <w:tc>
          <w:tcPr>
            <w:tcW w:w="772" w:type="dxa"/>
            <w:vAlign w:val="center"/>
          </w:tcPr>
          <w:p w14:paraId="4067D2CA" w14:textId="4469C0D0" w:rsidR="00603A4A" w:rsidRPr="00603A4A" w:rsidRDefault="00603A4A" w:rsidP="00603A4A">
            <w:pPr>
              <w:spacing w:line="240" w:lineRule="auto"/>
              <w:jc w:val="center"/>
              <w:rPr>
                <w:rFonts w:cs="Times New Roman"/>
                <w:sz w:val="18"/>
                <w:szCs w:val="18"/>
              </w:rPr>
            </w:pPr>
            <w:r w:rsidRPr="00603A4A">
              <w:rPr>
                <w:sz w:val="18"/>
                <w:szCs w:val="18"/>
              </w:rPr>
              <w:t>0,959</w:t>
            </w:r>
          </w:p>
        </w:tc>
        <w:tc>
          <w:tcPr>
            <w:tcW w:w="847" w:type="dxa"/>
            <w:vAlign w:val="center"/>
          </w:tcPr>
          <w:p w14:paraId="6A0E5E0E" w14:textId="6A29971B" w:rsidR="00603A4A" w:rsidRPr="00603A4A" w:rsidRDefault="00603A4A" w:rsidP="00603A4A">
            <w:pPr>
              <w:spacing w:line="240" w:lineRule="auto"/>
              <w:jc w:val="center"/>
              <w:rPr>
                <w:rFonts w:cs="Times New Roman"/>
                <w:b/>
                <w:sz w:val="18"/>
                <w:szCs w:val="18"/>
              </w:rPr>
            </w:pPr>
            <w:r w:rsidRPr="00603A4A">
              <w:rPr>
                <w:rFonts w:cs="Times New Roman"/>
                <w:b/>
                <w:sz w:val="18"/>
                <w:szCs w:val="18"/>
              </w:rPr>
              <w:t>1393</w:t>
            </w:r>
          </w:p>
        </w:tc>
      </w:tr>
      <w:tr w:rsidR="00603A4A" w:rsidRPr="00603A4A" w14:paraId="08563C13" w14:textId="77777777" w:rsidTr="00603A4A">
        <w:tc>
          <w:tcPr>
            <w:tcW w:w="486" w:type="dxa"/>
            <w:vAlign w:val="center"/>
          </w:tcPr>
          <w:p w14:paraId="2E5F9DE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1.</w:t>
            </w:r>
          </w:p>
        </w:tc>
        <w:tc>
          <w:tcPr>
            <w:tcW w:w="947" w:type="dxa"/>
            <w:vAlign w:val="center"/>
          </w:tcPr>
          <w:p w14:paraId="253A2381"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JUDP</w:t>
            </w:r>
          </w:p>
        </w:tc>
        <w:tc>
          <w:tcPr>
            <w:tcW w:w="801" w:type="dxa"/>
            <w:vAlign w:val="center"/>
          </w:tcPr>
          <w:p w14:paraId="4270CB41" w14:textId="5F13A0D8"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01" w:type="dxa"/>
            <w:vAlign w:val="center"/>
          </w:tcPr>
          <w:p w14:paraId="7C3249B6" w14:textId="36A34640"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02" w:type="dxa"/>
            <w:vAlign w:val="center"/>
          </w:tcPr>
          <w:p w14:paraId="3042C7CD" w14:textId="6DC6F619"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47" w:type="dxa"/>
            <w:vAlign w:val="center"/>
          </w:tcPr>
          <w:p w14:paraId="0CF7C08B" w14:textId="0DB5BD3C" w:rsidR="00603A4A" w:rsidRPr="00603A4A" w:rsidRDefault="00603A4A" w:rsidP="00603A4A">
            <w:pPr>
              <w:spacing w:line="240" w:lineRule="auto"/>
              <w:jc w:val="center"/>
              <w:rPr>
                <w:rFonts w:cs="Times New Roman"/>
                <w:b/>
                <w:sz w:val="18"/>
                <w:szCs w:val="18"/>
              </w:rPr>
            </w:pPr>
            <w:r w:rsidRPr="00603A4A">
              <w:rPr>
                <w:rFonts w:cs="Times New Roman"/>
                <w:sz w:val="18"/>
                <w:szCs w:val="18"/>
              </w:rPr>
              <w:t>166</w:t>
            </w:r>
          </w:p>
        </w:tc>
        <w:tc>
          <w:tcPr>
            <w:tcW w:w="823" w:type="dxa"/>
            <w:vAlign w:val="center"/>
          </w:tcPr>
          <w:p w14:paraId="17A24966" w14:textId="0C85F342" w:rsidR="00603A4A" w:rsidRPr="00603A4A" w:rsidRDefault="00603A4A" w:rsidP="00603A4A">
            <w:pPr>
              <w:spacing w:line="240" w:lineRule="auto"/>
              <w:jc w:val="center"/>
              <w:rPr>
                <w:rFonts w:cs="Times New Roman"/>
                <w:sz w:val="18"/>
                <w:szCs w:val="18"/>
              </w:rPr>
            </w:pPr>
            <w:r w:rsidRPr="00603A4A">
              <w:rPr>
                <w:sz w:val="18"/>
                <w:szCs w:val="18"/>
              </w:rPr>
              <w:t>0,933</w:t>
            </w:r>
          </w:p>
        </w:tc>
        <w:tc>
          <w:tcPr>
            <w:tcW w:w="802" w:type="dxa"/>
            <w:vAlign w:val="center"/>
          </w:tcPr>
          <w:p w14:paraId="47E68AAC" w14:textId="530DBCC9" w:rsidR="00603A4A" w:rsidRPr="00603A4A" w:rsidRDefault="00603A4A" w:rsidP="00603A4A">
            <w:pPr>
              <w:spacing w:line="240" w:lineRule="auto"/>
              <w:jc w:val="center"/>
              <w:rPr>
                <w:rFonts w:cs="Times New Roman"/>
                <w:sz w:val="18"/>
                <w:szCs w:val="18"/>
              </w:rPr>
            </w:pPr>
            <w:r w:rsidRPr="00603A4A">
              <w:rPr>
                <w:sz w:val="18"/>
                <w:szCs w:val="18"/>
              </w:rPr>
              <w:t>0,971</w:t>
            </w:r>
          </w:p>
        </w:tc>
        <w:tc>
          <w:tcPr>
            <w:tcW w:w="772" w:type="dxa"/>
            <w:vAlign w:val="center"/>
          </w:tcPr>
          <w:p w14:paraId="7262C04C" w14:textId="7AD1FF33" w:rsidR="00603A4A" w:rsidRPr="00603A4A" w:rsidRDefault="00603A4A" w:rsidP="00603A4A">
            <w:pPr>
              <w:spacing w:line="240" w:lineRule="auto"/>
              <w:jc w:val="center"/>
              <w:rPr>
                <w:rFonts w:cs="Times New Roman"/>
                <w:sz w:val="18"/>
                <w:szCs w:val="18"/>
              </w:rPr>
            </w:pPr>
            <w:r w:rsidRPr="00603A4A">
              <w:rPr>
                <w:sz w:val="18"/>
                <w:szCs w:val="18"/>
              </w:rPr>
              <w:t>0,951</w:t>
            </w:r>
          </w:p>
        </w:tc>
        <w:tc>
          <w:tcPr>
            <w:tcW w:w="847" w:type="dxa"/>
            <w:vAlign w:val="center"/>
          </w:tcPr>
          <w:p w14:paraId="51781F51" w14:textId="3034AF3F" w:rsidR="00603A4A" w:rsidRPr="00603A4A" w:rsidRDefault="00603A4A" w:rsidP="00603A4A">
            <w:pPr>
              <w:spacing w:line="240" w:lineRule="auto"/>
              <w:jc w:val="center"/>
              <w:rPr>
                <w:rFonts w:cs="Times New Roman"/>
                <w:b/>
                <w:sz w:val="18"/>
                <w:szCs w:val="18"/>
              </w:rPr>
            </w:pPr>
            <w:r w:rsidRPr="00603A4A">
              <w:rPr>
                <w:rFonts w:cs="Times New Roman"/>
                <w:b/>
                <w:sz w:val="18"/>
                <w:szCs w:val="18"/>
              </w:rPr>
              <w:t>171</w:t>
            </w:r>
          </w:p>
        </w:tc>
      </w:tr>
      <w:tr w:rsidR="00603A4A" w:rsidRPr="00603A4A" w14:paraId="532493D1" w14:textId="77777777" w:rsidTr="00603A4A">
        <w:tc>
          <w:tcPr>
            <w:tcW w:w="486" w:type="dxa"/>
            <w:vAlign w:val="center"/>
          </w:tcPr>
          <w:p w14:paraId="6F4B499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2.</w:t>
            </w:r>
          </w:p>
        </w:tc>
        <w:tc>
          <w:tcPr>
            <w:tcW w:w="947" w:type="dxa"/>
            <w:vAlign w:val="center"/>
          </w:tcPr>
          <w:p w14:paraId="36540C6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JUDP</w:t>
            </w:r>
          </w:p>
        </w:tc>
        <w:tc>
          <w:tcPr>
            <w:tcW w:w="801" w:type="dxa"/>
            <w:vAlign w:val="center"/>
          </w:tcPr>
          <w:p w14:paraId="516C11A6" w14:textId="0BE08552" w:rsidR="00603A4A" w:rsidRPr="00603A4A" w:rsidRDefault="00603A4A" w:rsidP="00603A4A">
            <w:pPr>
              <w:spacing w:line="240" w:lineRule="auto"/>
              <w:jc w:val="center"/>
              <w:rPr>
                <w:rFonts w:cs="Times New Roman"/>
                <w:b/>
                <w:sz w:val="18"/>
                <w:szCs w:val="18"/>
              </w:rPr>
            </w:pPr>
            <w:r w:rsidRPr="00603A4A">
              <w:rPr>
                <w:b/>
                <w:sz w:val="18"/>
                <w:szCs w:val="18"/>
              </w:rPr>
              <w:t>0,989</w:t>
            </w:r>
          </w:p>
        </w:tc>
        <w:tc>
          <w:tcPr>
            <w:tcW w:w="801" w:type="dxa"/>
            <w:vAlign w:val="center"/>
          </w:tcPr>
          <w:p w14:paraId="39EDE56C" w14:textId="7A82A93E" w:rsidR="00603A4A" w:rsidRPr="00603A4A" w:rsidRDefault="00603A4A" w:rsidP="00603A4A">
            <w:pPr>
              <w:spacing w:line="240" w:lineRule="auto"/>
              <w:jc w:val="center"/>
              <w:rPr>
                <w:rFonts w:cs="Times New Roman"/>
                <w:b/>
                <w:sz w:val="18"/>
                <w:szCs w:val="18"/>
              </w:rPr>
            </w:pPr>
            <w:r w:rsidRPr="00603A4A">
              <w:rPr>
                <w:sz w:val="18"/>
                <w:szCs w:val="18"/>
              </w:rPr>
              <w:t>0,993</w:t>
            </w:r>
          </w:p>
        </w:tc>
        <w:tc>
          <w:tcPr>
            <w:tcW w:w="802" w:type="dxa"/>
            <w:vAlign w:val="center"/>
          </w:tcPr>
          <w:p w14:paraId="76872B16" w14:textId="7C438ACC" w:rsidR="00603A4A" w:rsidRPr="00603A4A" w:rsidRDefault="00603A4A" w:rsidP="00603A4A">
            <w:pPr>
              <w:spacing w:line="240" w:lineRule="auto"/>
              <w:jc w:val="center"/>
              <w:rPr>
                <w:rFonts w:cs="Times New Roman"/>
                <w:b/>
                <w:sz w:val="18"/>
                <w:szCs w:val="18"/>
              </w:rPr>
            </w:pPr>
            <w:r w:rsidRPr="00603A4A">
              <w:rPr>
                <w:b/>
                <w:sz w:val="18"/>
                <w:szCs w:val="18"/>
              </w:rPr>
              <w:t>0,991</w:t>
            </w:r>
          </w:p>
        </w:tc>
        <w:tc>
          <w:tcPr>
            <w:tcW w:w="847" w:type="dxa"/>
            <w:vAlign w:val="center"/>
          </w:tcPr>
          <w:p w14:paraId="3A8CD671" w14:textId="1C7EEC5B" w:rsidR="00603A4A" w:rsidRPr="00603A4A" w:rsidRDefault="00603A4A" w:rsidP="00603A4A">
            <w:pPr>
              <w:spacing w:line="240" w:lineRule="auto"/>
              <w:jc w:val="center"/>
              <w:rPr>
                <w:rFonts w:cs="Times New Roman"/>
                <w:b/>
                <w:sz w:val="18"/>
                <w:szCs w:val="18"/>
              </w:rPr>
            </w:pPr>
            <w:r w:rsidRPr="00603A4A">
              <w:rPr>
                <w:rFonts w:cs="Times New Roman"/>
                <w:sz w:val="18"/>
                <w:szCs w:val="18"/>
              </w:rPr>
              <w:t>711</w:t>
            </w:r>
          </w:p>
        </w:tc>
        <w:tc>
          <w:tcPr>
            <w:tcW w:w="823" w:type="dxa"/>
            <w:vAlign w:val="center"/>
          </w:tcPr>
          <w:p w14:paraId="480B72CF" w14:textId="39AC138C" w:rsidR="00603A4A" w:rsidRPr="00603A4A" w:rsidRDefault="00603A4A" w:rsidP="00603A4A">
            <w:pPr>
              <w:spacing w:line="240" w:lineRule="auto"/>
              <w:jc w:val="center"/>
              <w:rPr>
                <w:rFonts w:cs="Times New Roman"/>
                <w:b/>
                <w:sz w:val="18"/>
                <w:szCs w:val="18"/>
              </w:rPr>
            </w:pPr>
            <w:r w:rsidRPr="00603A4A">
              <w:rPr>
                <w:b/>
                <w:sz w:val="18"/>
                <w:szCs w:val="18"/>
              </w:rPr>
              <w:t>0,989</w:t>
            </w:r>
          </w:p>
        </w:tc>
        <w:tc>
          <w:tcPr>
            <w:tcW w:w="802" w:type="dxa"/>
            <w:vAlign w:val="center"/>
          </w:tcPr>
          <w:p w14:paraId="7A404D28" w14:textId="7B64AFB0" w:rsidR="00603A4A" w:rsidRPr="00603A4A" w:rsidRDefault="00603A4A" w:rsidP="00603A4A">
            <w:pPr>
              <w:spacing w:line="240" w:lineRule="auto"/>
              <w:jc w:val="center"/>
              <w:rPr>
                <w:rFonts w:cs="Times New Roman"/>
                <w:b/>
                <w:sz w:val="18"/>
                <w:szCs w:val="18"/>
              </w:rPr>
            </w:pPr>
            <w:r w:rsidRPr="00603A4A">
              <w:rPr>
                <w:b/>
                <w:sz w:val="18"/>
                <w:szCs w:val="18"/>
              </w:rPr>
              <w:t>0,984</w:t>
            </w:r>
          </w:p>
        </w:tc>
        <w:tc>
          <w:tcPr>
            <w:tcW w:w="772" w:type="dxa"/>
            <w:vAlign w:val="center"/>
          </w:tcPr>
          <w:p w14:paraId="0FDCEF32" w14:textId="16E97463" w:rsidR="00603A4A" w:rsidRPr="00603A4A" w:rsidRDefault="00603A4A" w:rsidP="00603A4A">
            <w:pPr>
              <w:spacing w:line="240" w:lineRule="auto"/>
              <w:jc w:val="center"/>
              <w:rPr>
                <w:rFonts w:cs="Times New Roman"/>
                <w:sz w:val="18"/>
                <w:szCs w:val="18"/>
              </w:rPr>
            </w:pPr>
            <w:r w:rsidRPr="00603A4A">
              <w:rPr>
                <w:sz w:val="18"/>
                <w:szCs w:val="18"/>
              </w:rPr>
              <w:t>0,986</w:t>
            </w:r>
          </w:p>
        </w:tc>
        <w:tc>
          <w:tcPr>
            <w:tcW w:w="847" w:type="dxa"/>
            <w:vAlign w:val="center"/>
          </w:tcPr>
          <w:p w14:paraId="29D107CA" w14:textId="0E445779" w:rsidR="00603A4A" w:rsidRPr="00603A4A" w:rsidRDefault="00603A4A" w:rsidP="00603A4A">
            <w:pPr>
              <w:spacing w:line="240" w:lineRule="auto"/>
              <w:jc w:val="center"/>
              <w:rPr>
                <w:rFonts w:cs="Times New Roman"/>
                <w:b/>
                <w:sz w:val="18"/>
                <w:szCs w:val="18"/>
              </w:rPr>
            </w:pPr>
            <w:r w:rsidRPr="00603A4A">
              <w:rPr>
                <w:rFonts w:cs="Times New Roman"/>
                <w:b/>
                <w:sz w:val="18"/>
                <w:szCs w:val="18"/>
              </w:rPr>
              <w:t>731</w:t>
            </w:r>
          </w:p>
        </w:tc>
      </w:tr>
      <w:tr w:rsidR="00603A4A" w:rsidRPr="00603A4A" w14:paraId="0A4CA040" w14:textId="77777777" w:rsidTr="00603A4A">
        <w:tc>
          <w:tcPr>
            <w:tcW w:w="486" w:type="dxa"/>
            <w:vAlign w:val="center"/>
          </w:tcPr>
          <w:p w14:paraId="3D47A50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3.</w:t>
            </w:r>
          </w:p>
        </w:tc>
        <w:tc>
          <w:tcPr>
            <w:tcW w:w="947" w:type="dxa"/>
            <w:vAlign w:val="center"/>
          </w:tcPr>
          <w:p w14:paraId="00939B5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ENA</w:t>
            </w:r>
          </w:p>
        </w:tc>
        <w:tc>
          <w:tcPr>
            <w:tcW w:w="801" w:type="dxa"/>
            <w:vAlign w:val="center"/>
          </w:tcPr>
          <w:p w14:paraId="39BA6A16" w14:textId="56FACD55" w:rsidR="00603A4A" w:rsidRPr="00603A4A" w:rsidRDefault="00603A4A" w:rsidP="00603A4A">
            <w:pPr>
              <w:spacing w:line="240" w:lineRule="auto"/>
              <w:jc w:val="center"/>
              <w:rPr>
                <w:rFonts w:cs="Times New Roman"/>
                <w:b/>
                <w:sz w:val="18"/>
                <w:szCs w:val="18"/>
              </w:rPr>
            </w:pPr>
            <w:r w:rsidRPr="00603A4A">
              <w:rPr>
                <w:b/>
                <w:sz w:val="18"/>
                <w:szCs w:val="18"/>
              </w:rPr>
              <w:t>0,872</w:t>
            </w:r>
          </w:p>
        </w:tc>
        <w:tc>
          <w:tcPr>
            <w:tcW w:w="801" w:type="dxa"/>
            <w:vAlign w:val="center"/>
          </w:tcPr>
          <w:p w14:paraId="3F84AAE8" w14:textId="2657FEE4" w:rsidR="00603A4A" w:rsidRPr="00603A4A" w:rsidRDefault="00603A4A" w:rsidP="00603A4A">
            <w:pPr>
              <w:spacing w:line="240" w:lineRule="auto"/>
              <w:jc w:val="center"/>
              <w:rPr>
                <w:rFonts w:cs="Times New Roman"/>
                <w:b/>
                <w:sz w:val="18"/>
                <w:szCs w:val="18"/>
              </w:rPr>
            </w:pPr>
            <w:r w:rsidRPr="00603A4A">
              <w:rPr>
                <w:b/>
                <w:sz w:val="18"/>
                <w:szCs w:val="18"/>
              </w:rPr>
              <w:t>0,798</w:t>
            </w:r>
          </w:p>
        </w:tc>
        <w:tc>
          <w:tcPr>
            <w:tcW w:w="802" w:type="dxa"/>
            <w:vAlign w:val="center"/>
          </w:tcPr>
          <w:p w14:paraId="5F9D4E36" w14:textId="04564E83" w:rsidR="00603A4A" w:rsidRPr="00603A4A" w:rsidRDefault="00603A4A" w:rsidP="00603A4A">
            <w:pPr>
              <w:spacing w:line="240" w:lineRule="auto"/>
              <w:jc w:val="center"/>
              <w:rPr>
                <w:rFonts w:cs="Times New Roman"/>
                <w:b/>
                <w:sz w:val="18"/>
                <w:szCs w:val="18"/>
              </w:rPr>
            </w:pPr>
            <w:r w:rsidRPr="00603A4A">
              <w:rPr>
                <w:b/>
                <w:sz w:val="18"/>
                <w:szCs w:val="18"/>
              </w:rPr>
              <w:t>0,834</w:t>
            </w:r>
          </w:p>
        </w:tc>
        <w:tc>
          <w:tcPr>
            <w:tcW w:w="847" w:type="dxa"/>
            <w:vAlign w:val="center"/>
          </w:tcPr>
          <w:p w14:paraId="30CE55D8" w14:textId="06456D55" w:rsidR="00603A4A" w:rsidRPr="00603A4A" w:rsidRDefault="00603A4A" w:rsidP="00603A4A">
            <w:pPr>
              <w:spacing w:line="240" w:lineRule="auto"/>
              <w:jc w:val="center"/>
              <w:rPr>
                <w:rFonts w:cs="Times New Roman"/>
                <w:sz w:val="18"/>
                <w:szCs w:val="18"/>
              </w:rPr>
            </w:pPr>
            <w:r w:rsidRPr="00603A4A">
              <w:rPr>
                <w:rFonts w:cs="Times New Roman"/>
                <w:sz w:val="18"/>
                <w:szCs w:val="18"/>
              </w:rPr>
              <w:t>248</w:t>
            </w:r>
          </w:p>
        </w:tc>
        <w:tc>
          <w:tcPr>
            <w:tcW w:w="823" w:type="dxa"/>
            <w:vAlign w:val="center"/>
          </w:tcPr>
          <w:p w14:paraId="76C00C58" w14:textId="6D2B47D1" w:rsidR="00603A4A" w:rsidRPr="00603A4A" w:rsidRDefault="00603A4A" w:rsidP="00603A4A">
            <w:pPr>
              <w:spacing w:line="240" w:lineRule="auto"/>
              <w:jc w:val="center"/>
              <w:rPr>
                <w:rFonts w:cs="Times New Roman"/>
                <w:b/>
                <w:sz w:val="18"/>
                <w:szCs w:val="18"/>
              </w:rPr>
            </w:pPr>
            <w:r w:rsidRPr="00603A4A">
              <w:rPr>
                <w:sz w:val="18"/>
                <w:szCs w:val="18"/>
              </w:rPr>
              <w:t>0,859</w:t>
            </w:r>
          </w:p>
        </w:tc>
        <w:tc>
          <w:tcPr>
            <w:tcW w:w="802" w:type="dxa"/>
            <w:vAlign w:val="center"/>
          </w:tcPr>
          <w:p w14:paraId="40A673BF" w14:textId="2FFFC0B5" w:rsidR="00603A4A" w:rsidRPr="00603A4A" w:rsidRDefault="00603A4A" w:rsidP="00603A4A">
            <w:pPr>
              <w:spacing w:line="240" w:lineRule="auto"/>
              <w:jc w:val="center"/>
              <w:rPr>
                <w:rFonts w:cs="Times New Roman"/>
                <w:sz w:val="18"/>
                <w:szCs w:val="18"/>
              </w:rPr>
            </w:pPr>
            <w:r w:rsidRPr="00603A4A">
              <w:rPr>
                <w:sz w:val="18"/>
                <w:szCs w:val="18"/>
              </w:rPr>
              <w:t>0,690</w:t>
            </w:r>
          </w:p>
        </w:tc>
        <w:tc>
          <w:tcPr>
            <w:tcW w:w="772" w:type="dxa"/>
            <w:vAlign w:val="center"/>
          </w:tcPr>
          <w:p w14:paraId="4CB32FE4" w14:textId="261905D1" w:rsidR="00603A4A" w:rsidRPr="00603A4A" w:rsidRDefault="00603A4A" w:rsidP="00603A4A">
            <w:pPr>
              <w:spacing w:line="240" w:lineRule="auto"/>
              <w:jc w:val="center"/>
              <w:rPr>
                <w:rFonts w:cs="Times New Roman"/>
                <w:b/>
                <w:sz w:val="18"/>
                <w:szCs w:val="18"/>
              </w:rPr>
            </w:pPr>
            <w:r w:rsidRPr="00603A4A">
              <w:rPr>
                <w:sz w:val="18"/>
                <w:szCs w:val="18"/>
              </w:rPr>
              <w:t>0,765</w:t>
            </w:r>
          </w:p>
        </w:tc>
        <w:tc>
          <w:tcPr>
            <w:tcW w:w="847" w:type="dxa"/>
            <w:vAlign w:val="center"/>
          </w:tcPr>
          <w:p w14:paraId="11411EF0" w14:textId="1B591269" w:rsidR="00603A4A" w:rsidRPr="00603A4A" w:rsidRDefault="00603A4A" w:rsidP="00603A4A">
            <w:pPr>
              <w:spacing w:line="240" w:lineRule="auto"/>
              <w:jc w:val="center"/>
              <w:rPr>
                <w:rFonts w:cs="Times New Roman"/>
                <w:b/>
                <w:sz w:val="18"/>
                <w:szCs w:val="18"/>
              </w:rPr>
            </w:pPr>
            <w:r w:rsidRPr="00603A4A">
              <w:rPr>
                <w:rFonts w:cs="Times New Roman"/>
                <w:sz w:val="18"/>
                <w:szCs w:val="18"/>
              </w:rPr>
              <w:t>248</w:t>
            </w:r>
          </w:p>
        </w:tc>
      </w:tr>
      <w:tr w:rsidR="00603A4A" w:rsidRPr="00603A4A" w14:paraId="2F18A348" w14:textId="77777777" w:rsidTr="00603A4A">
        <w:tc>
          <w:tcPr>
            <w:tcW w:w="486" w:type="dxa"/>
            <w:vAlign w:val="center"/>
          </w:tcPr>
          <w:p w14:paraId="38AC808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4.</w:t>
            </w:r>
          </w:p>
        </w:tc>
        <w:tc>
          <w:tcPr>
            <w:tcW w:w="947" w:type="dxa"/>
            <w:vAlign w:val="center"/>
          </w:tcPr>
          <w:p w14:paraId="4CCBAD9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ENA</w:t>
            </w:r>
          </w:p>
        </w:tc>
        <w:tc>
          <w:tcPr>
            <w:tcW w:w="801" w:type="dxa"/>
            <w:vAlign w:val="center"/>
          </w:tcPr>
          <w:p w14:paraId="3CD00919" w14:textId="12610CE3" w:rsidR="00603A4A" w:rsidRPr="00603A4A" w:rsidRDefault="00603A4A" w:rsidP="00603A4A">
            <w:pPr>
              <w:spacing w:line="240" w:lineRule="auto"/>
              <w:jc w:val="center"/>
              <w:rPr>
                <w:rFonts w:cs="Times New Roman"/>
                <w:b/>
                <w:sz w:val="18"/>
                <w:szCs w:val="18"/>
              </w:rPr>
            </w:pPr>
            <w:r w:rsidRPr="00603A4A">
              <w:rPr>
                <w:b/>
                <w:sz w:val="18"/>
                <w:szCs w:val="18"/>
              </w:rPr>
              <w:t>0,938</w:t>
            </w:r>
          </w:p>
        </w:tc>
        <w:tc>
          <w:tcPr>
            <w:tcW w:w="801" w:type="dxa"/>
            <w:vAlign w:val="center"/>
          </w:tcPr>
          <w:p w14:paraId="13F9CC3E" w14:textId="742DC187" w:rsidR="00603A4A" w:rsidRPr="00603A4A" w:rsidRDefault="00603A4A" w:rsidP="00603A4A">
            <w:pPr>
              <w:spacing w:line="240" w:lineRule="auto"/>
              <w:jc w:val="center"/>
              <w:rPr>
                <w:rFonts w:cs="Times New Roman"/>
                <w:b/>
                <w:sz w:val="18"/>
                <w:szCs w:val="18"/>
              </w:rPr>
            </w:pPr>
            <w:r w:rsidRPr="00603A4A">
              <w:rPr>
                <w:b/>
                <w:sz w:val="18"/>
                <w:szCs w:val="18"/>
              </w:rPr>
              <w:t>0,960</w:t>
            </w:r>
          </w:p>
        </w:tc>
        <w:tc>
          <w:tcPr>
            <w:tcW w:w="802" w:type="dxa"/>
            <w:vAlign w:val="center"/>
          </w:tcPr>
          <w:p w14:paraId="711D16ED" w14:textId="622F07D3" w:rsidR="00603A4A" w:rsidRPr="00603A4A" w:rsidRDefault="00603A4A" w:rsidP="00603A4A">
            <w:pPr>
              <w:spacing w:line="240" w:lineRule="auto"/>
              <w:jc w:val="center"/>
              <w:rPr>
                <w:rFonts w:cs="Times New Roman"/>
                <w:b/>
                <w:sz w:val="18"/>
                <w:szCs w:val="18"/>
              </w:rPr>
            </w:pPr>
            <w:r w:rsidRPr="00603A4A">
              <w:rPr>
                <w:b/>
                <w:sz w:val="18"/>
                <w:szCs w:val="18"/>
              </w:rPr>
              <w:t>0,949</w:t>
            </w:r>
          </w:p>
        </w:tc>
        <w:tc>
          <w:tcPr>
            <w:tcW w:w="847" w:type="dxa"/>
            <w:vAlign w:val="center"/>
          </w:tcPr>
          <w:p w14:paraId="040568FA" w14:textId="38C332F3" w:rsidR="00603A4A" w:rsidRPr="00603A4A" w:rsidRDefault="00603A4A" w:rsidP="00603A4A">
            <w:pPr>
              <w:spacing w:line="240" w:lineRule="auto"/>
              <w:jc w:val="center"/>
              <w:rPr>
                <w:rFonts w:cs="Times New Roman"/>
                <w:b/>
                <w:sz w:val="18"/>
                <w:szCs w:val="18"/>
              </w:rPr>
            </w:pPr>
            <w:r w:rsidRPr="00603A4A">
              <w:rPr>
                <w:rFonts w:cs="Times New Roman"/>
                <w:b/>
                <w:sz w:val="18"/>
                <w:szCs w:val="18"/>
              </w:rPr>
              <w:t>2751</w:t>
            </w:r>
          </w:p>
        </w:tc>
        <w:tc>
          <w:tcPr>
            <w:tcW w:w="823" w:type="dxa"/>
            <w:vAlign w:val="center"/>
          </w:tcPr>
          <w:p w14:paraId="5E99016E" w14:textId="2521B190" w:rsidR="00603A4A" w:rsidRPr="00603A4A" w:rsidRDefault="00603A4A" w:rsidP="00603A4A">
            <w:pPr>
              <w:spacing w:line="240" w:lineRule="auto"/>
              <w:jc w:val="center"/>
              <w:rPr>
                <w:rFonts w:cs="Times New Roman"/>
                <w:sz w:val="18"/>
                <w:szCs w:val="18"/>
              </w:rPr>
            </w:pPr>
            <w:r w:rsidRPr="00603A4A">
              <w:rPr>
                <w:sz w:val="18"/>
                <w:szCs w:val="18"/>
              </w:rPr>
              <w:t>0,897</w:t>
            </w:r>
          </w:p>
        </w:tc>
        <w:tc>
          <w:tcPr>
            <w:tcW w:w="802" w:type="dxa"/>
            <w:vAlign w:val="center"/>
          </w:tcPr>
          <w:p w14:paraId="2ED8C529" w14:textId="23458B40" w:rsidR="00603A4A" w:rsidRPr="00603A4A" w:rsidRDefault="00603A4A" w:rsidP="00603A4A">
            <w:pPr>
              <w:spacing w:line="240" w:lineRule="auto"/>
              <w:jc w:val="center"/>
              <w:rPr>
                <w:rFonts w:cs="Times New Roman"/>
                <w:b/>
                <w:sz w:val="18"/>
                <w:szCs w:val="18"/>
              </w:rPr>
            </w:pPr>
            <w:r w:rsidRPr="00603A4A">
              <w:rPr>
                <w:sz w:val="18"/>
                <w:szCs w:val="18"/>
              </w:rPr>
              <w:t>0,886</w:t>
            </w:r>
          </w:p>
        </w:tc>
        <w:tc>
          <w:tcPr>
            <w:tcW w:w="772" w:type="dxa"/>
            <w:vAlign w:val="center"/>
          </w:tcPr>
          <w:p w14:paraId="4D107476" w14:textId="03327B3F" w:rsidR="00603A4A" w:rsidRPr="00603A4A" w:rsidRDefault="00603A4A" w:rsidP="00603A4A">
            <w:pPr>
              <w:spacing w:line="240" w:lineRule="auto"/>
              <w:jc w:val="center"/>
              <w:rPr>
                <w:rFonts w:cs="Times New Roman"/>
                <w:sz w:val="18"/>
                <w:szCs w:val="18"/>
              </w:rPr>
            </w:pPr>
            <w:r w:rsidRPr="00603A4A">
              <w:rPr>
                <w:sz w:val="18"/>
                <w:szCs w:val="18"/>
              </w:rPr>
              <w:t>0,892</w:t>
            </w:r>
          </w:p>
        </w:tc>
        <w:tc>
          <w:tcPr>
            <w:tcW w:w="847" w:type="dxa"/>
            <w:vAlign w:val="center"/>
          </w:tcPr>
          <w:p w14:paraId="0B50A00C" w14:textId="585F8116" w:rsidR="00603A4A" w:rsidRPr="00603A4A" w:rsidRDefault="00603A4A" w:rsidP="00603A4A">
            <w:pPr>
              <w:spacing w:line="240" w:lineRule="auto"/>
              <w:jc w:val="center"/>
              <w:rPr>
                <w:rFonts w:cs="Times New Roman"/>
                <w:sz w:val="18"/>
                <w:szCs w:val="18"/>
              </w:rPr>
            </w:pPr>
            <w:r w:rsidRPr="00603A4A">
              <w:rPr>
                <w:rFonts w:cs="Times New Roman"/>
                <w:sz w:val="18"/>
                <w:szCs w:val="18"/>
              </w:rPr>
              <w:t>2703</w:t>
            </w:r>
          </w:p>
        </w:tc>
      </w:tr>
      <w:tr w:rsidR="00603A4A" w:rsidRPr="00603A4A" w14:paraId="2364962C" w14:textId="77777777" w:rsidTr="00603A4A">
        <w:tc>
          <w:tcPr>
            <w:tcW w:w="486" w:type="dxa"/>
            <w:vAlign w:val="center"/>
          </w:tcPr>
          <w:p w14:paraId="5F3CE07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5.</w:t>
            </w:r>
          </w:p>
        </w:tc>
        <w:tc>
          <w:tcPr>
            <w:tcW w:w="947" w:type="dxa"/>
            <w:vAlign w:val="center"/>
          </w:tcPr>
          <w:p w14:paraId="3D7C10D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ROS</w:t>
            </w:r>
          </w:p>
        </w:tc>
        <w:tc>
          <w:tcPr>
            <w:tcW w:w="801" w:type="dxa"/>
            <w:vAlign w:val="center"/>
          </w:tcPr>
          <w:p w14:paraId="5B9FF41B" w14:textId="1CE9A20B" w:rsidR="00603A4A" w:rsidRPr="00603A4A" w:rsidRDefault="00603A4A" w:rsidP="00603A4A">
            <w:pPr>
              <w:spacing w:line="240" w:lineRule="auto"/>
              <w:jc w:val="center"/>
              <w:rPr>
                <w:rFonts w:cs="Times New Roman"/>
                <w:b/>
                <w:sz w:val="18"/>
                <w:szCs w:val="18"/>
              </w:rPr>
            </w:pPr>
            <w:r w:rsidRPr="00603A4A">
              <w:rPr>
                <w:sz w:val="18"/>
                <w:szCs w:val="18"/>
              </w:rPr>
              <w:t>0,725</w:t>
            </w:r>
          </w:p>
        </w:tc>
        <w:tc>
          <w:tcPr>
            <w:tcW w:w="801" w:type="dxa"/>
            <w:vAlign w:val="center"/>
          </w:tcPr>
          <w:p w14:paraId="22649962" w14:textId="1E9E1A3E" w:rsidR="00603A4A" w:rsidRPr="00603A4A" w:rsidRDefault="00603A4A" w:rsidP="00603A4A">
            <w:pPr>
              <w:spacing w:line="240" w:lineRule="auto"/>
              <w:jc w:val="center"/>
              <w:rPr>
                <w:rFonts w:cs="Times New Roman"/>
                <w:b/>
                <w:sz w:val="18"/>
                <w:szCs w:val="18"/>
              </w:rPr>
            </w:pPr>
            <w:r w:rsidRPr="00603A4A">
              <w:rPr>
                <w:b/>
                <w:sz w:val="18"/>
                <w:szCs w:val="18"/>
              </w:rPr>
              <w:t>0,687</w:t>
            </w:r>
          </w:p>
        </w:tc>
        <w:tc>
          <w:tcPr>
            <w:tcW w:w="802" w:type="dxa"/>
            <w:vAlign w:val="center"/>
          </w:tcPr>
          <w:p w14:paraId="085D1BD2" w14:textId="62E6B592" w:rsidR="00603A4A" w:rsidRPr="00603A4A" w:rsidRDefault="00603A4A" w:rsidP="00603A4A">
            <w:pPr>
              <w:spacing w:line="240" w:lineRule="auto"/>
              <w:jc w:val="center"/>
              <w:rPr>
                <w:rFonts w:cs="Times New Roman"/>
                <w:b/>
                <w:sz w:val="18"/>
                <w:szCs w:val="18"/>
              </w:rPr>
            </w:pPr>
            <w:r w:rsidRPr="00603A4A">
              <w:rPr>
                <w:b/>
                <w:sz w:val="18"/>
                <w:szCs w:val="18"/>
              </w:rPr>
              <w:t>0,705</w:t>
            </w:r>
          </w:p>
        </w:tc>
        <w:tc>
          <w:tcPr>
            <w:tcW w:w="847" w:type="dxa"/>
            <w:vAlign w:val="center"/>
          </w:tcPr>
          <w:p w14:paraId="77010B3F" w14:textId="46DC6AD7" w:rsidR="00603A4A" w:rsidRPr="00603A4A" w:rsidRDefault="00603A4A" w:rsidP="00603A4A">
            <w:pPr>
              <w:spacing w:line="240" w:lineRule="auto"/>
              <w:jc w:val="center"/>
              <w:rPr>
                <w:rFonts w:cs="Times New Roman"/>
                <w:b/>
                <w:sz w:val="18"/>
                <w:szCs w:val="18"/>
              </w:rPr>
            </w:pPr>
            <w:r w:rsidRPr="00603A4A">
              <w:rPr>
                <w:rFonts w:cs="Times New Roman"/>
                <w:b/>
                <w:sz w:val="18"/>
                <w:szCs w:val="18"/>
              </w:rPr>
              <w:t>115</w:t>
            </w:r>
          </w:p>
        </w:tc>
        <w:tc>
          <w:tcPr>
            <w:tcW w:w="823" w:type="dxa"/>
            <w:vAlign w:val="center"/>
          </w:tcPr>
          <w:p w14:paraId="7E19666B" w14:textId="469F1797" w:rsidR="00603A4A" w:rsidRPr="00603A4A" w:rsidRDefault="00603A4A" w:rsidP="00603A4A">
            <w:pPr>
              <w:spacing w:line="240" w:lineRule="auto"/>
              <w:jc w:val="center"/>
              <w:rPr>
                <w:rFonts w:cs="Times New Roman"/>
                <w:b/>
                <w:sz w:val="18"/>
                <w:szCs w:val="18"/>
              </w:rPr>
            </w:pPr>
            <w:r w:rsidRPr="00603A4A">
              <w:rPr>
                <w:b/>
                <w:sz w:val="18"/>
                <w:szCs w:val="18"/>
              </w:rPr>
              <w:t>0,944</w:t>
            </w:r>
          </w:p>
        </w:tc>
        <w:tc>
          <w:tcPr>
            <w:tcW w:w="802" w:type="dxa"/>
            <w:vAlign w:val="center"/>
          </w:tcPr>
          <w:p w14:paraId="2F7B24DD" w14:textId="4BF0D4FD" w:rsidR="00603A4A" w:rsidRPr="00603A4A" w:rsidRDefault="00603A4A" w:rsidP="00603A4A">
            <w:pPr>
              <w:spacing w:line="240" w:lineRule="auto"/>
              <w:jc w:val="center"/>
              <w:rPr>
                <w:rFonts w:cs="Times New Roman"/>
                <w:sz w:val="18"/>
                <w:szCs w:val="18"/>
              </w:rPr>
            </w:pPr>
            <w:r w:rsidRPr="00603A4A">
              <w:rPr>
                <w:sz w:val="18"/>
                <w:szCs w:val="18"/>
              </w:rPr>
              <w:t>0,298</w:t>
            </w:r>
          </w:p>
        </w:tc>
        <w:tc>
          <w:tcPr>
            <w:tcW w:w="772" w:type="dxa"/>
            <w:vAlign w:val="center"/>
          </w:tcPr>
          <w:p w14:paraId="2241EDDB" w14:textId="206B884D" w:rsidR="00603A4A" w:rsidRPr="00603A4A" w:rsidRDefault="00603A4A" w:rsidP="00603A4A">
            <w:pPr>
              <w:spacing w:line="240" w:lineRule="auto"/>
              <w:jc w:val="center"/>
              <w:rPr>
                <w:rFonts w:cs="Times New Roman"/>
                <w:sz w:val="18"/>
                <w:szCs w:val="18"/>
              </w:rPr>
            </w:pPr>
            <w:r w:rsidRPr="00603A4A">
              <w:rPr>
                <w:sz w:val="18"/>
                <w:szCs w:val="18"/>
              </w:rPr>
              <w:t>0,453</w:t>
            </w:r>
          </w:p>
        </w:tc>
        <w:tc>
          <w:tcPr>
            <w:tcW w:w="847" w:type="dxa"/>
            <w:vAlign w:val="center"/>
          </w:tcPr>
          <w:p w14:paraId="564EAD8B" w14:textId="795FBB72" w:rsidR="00603A4A" w:rsidRPr="00603A4A" w:rsidRDefault="00603A4A" w:rsidP="00603A4A">
            <w:pPr>
              <w:spacing w:line="240" w:lineRule="auto"/>
              <w:jc w:val="center"/>
              <w:rPr>
                <w:rFonts w:cs="Times New Roman"/>
                <w:b/>
                <w:sz w:val="18"/>
                <w:szCs w:val="18"/>
              </w:rPr>
            </w:pPr>
            <w:r w:rsidRPr="00603A4A">
              <w:rPr>
                <w:rFonts w:cs="Times New Roman"/>
                <w:sz w:val="18"/>
                <w:szCs w:val="18"/>
              </w:rPr>
              <w:t>114</w:t>
            </w:r>
          </w:p>
        </w:tc>
      </w:tr>
      <w:tr w:rsidR="00603A4A" w:rsidRPr="00603A4A" w14:paraId="7BC2C999" w14:textId="77777777" w:rsidTr="00603A4A">
        <w:tc>
          <w:tcPr>
            <w:tcW w:w="486" w:type="dxa"/>
            <w:vAlign w:val="center"/>
          </w:tcPr>
          <w:p w14:paraId="64E1E64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6.</w:t>
            </w:r>
          </w:p>
        </w:tc>
        <w:tc>
          <w:tcPr>
            <w:tcW w:w="947" w:type="dxa"/>
            <w:vAlign w:val="center"/>
          </w:tcPr>
          <w:p w14:paraId="494D33C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ROS</w:t>
            </w:r>
          </w:p>
        </w:tc>
        <w:tc>
          <w:tcPr>
            <w:tcW w:w="801" w:type="dxa"/>
            <w:vAlign w:val="center"/>
          </w:tcPr>
          <w:p w14:paraId="31C7186E" w14:textId="263B40BF" w:rsidR="00603A4A" w:rsidRPr="00603A4A" w:rsidRDefault="00603A4A" w:rsidP="00603A4A">
            <w:pPr>
              <w:spacing w:line="240" w:lineRule="auto"/>
              <w:jc w:val="center"/>
              <w:rPr>
                <w:rFonts w:cs="Times New Roman"/>
                <w:b/>
                <w:sz w:val="18"/>
                <w:szCs w:val="18"/>
              </w:rPr>
            </w:pPr>
            <w:r w:rsidRPr="00603A4A">
              <w:rPr>
                <w:b/>
                <w:sz w:val="18"/>
                <w:szCs w:val="18"/>
              </w:rPr>
              <w:t>0,879</w:t>
            </w:r>
          </w:p>
        </w:tc>
        <w:tc>
          <w:tcPr>
            <w:tcW w:w="801" w:type="dxa"/>
            <w:vAlign w:val="center"/>
          </w:tcPr>
          <w:p w14:paraId="3E00F8F8" w14:textId="2007C41A" w:rsidR="00603A4A" w:rsidRPr="00603A4A" w:rsidRDefault="00603A4A" w:rsidP="00603A4A">
            <w:pPr>
              <w:spacing w:line="240" w:lineRule="auto"/>
              <w:jc w:val="center"/>
              <w:rPr>
                <w:rFonts w:cs="Times New Roman"/>
                <w:b/>
                <w:sz w:val="18"/>
                <w:szCs w:val="18"/>
              </w:rPr>
            </w:pPr>
            <w:r w:rsidRPr="00603A4A">
              <w:rPr>
                <w:b/>
                <w:sz w:val="18"/>
                <w:szCs w:val="18"/>
              </w:rPr>
              <w:t>0,884</w:t>
            </w:r>
          </w:p>
        </w:tc>
        <w:tc>
          <w:tcPr>
            <w:tcW w:w="802" w:type="dxa"/>
            <w:vAlign w:val="center"/>
          </w:tcPr>
          <w:p w14:paraId="465C2719" w14:textId="095FB430" w:rsidR="00603A4A" w:rsidRPr="00603A4A" w:rsidRDefault="00603A4A" w:rsidP="00603A4A">
            <w:pPr>
              <w:spacing w:line="240" w:lineRule="auto"/>
              <w:jc w:val="center"/>
              <w:rPr>
                <w:rFonts w:cs="Times New Roman"/>
                <w:b/>
                <w:sz w:val="18"/>
                <w:szCs w:val="18"/>
              </w:rPr>
            </w:pPr>
            <w:r w:rsidRPr="00603A4A">
              <w:rPr>
                <w:b/>
                <w:sz w:val="18"/>
                <w:szCs w:val="18"/>
              </w:rPr>
              <w:t>0,882</w:t>
            </w:r>
          </w:p>
        </w:tc>
        <w:tc>
          <w:tcPr>
            <w:tcW w:w="847" w:type="dxa"/>
            <w:vAlign w:val="center"/>
          </w:tcPr>
          <w:p w14:paraId="5854BE3A" w14:textId="1BB87B7F" w:rsidR="00603A4A" w:rsidRPr="00603A4A" w:rsidRDefault="00603A4A" w:rsidP="00603A4A">
            <w:pPr>
              <w:spacing w:line="240" w:lineRule="auto"/>
              <w:jc w:val="center"/>
              <w:rPr>
                <w:rFonts w:cs="Times New Roman"/>
                <w:sz w:val="18"/>
                <w:szCs w:val="18"/>
              </w:rPr>
            </w:pPr>
            <w:r w:rsidRPr="00603A4A">
              <w:rPr>
                <w:rFonts w:cs="Times New Roman"/>
                <w:sz w:val="18"/>
                <w:szCs w:val="18"/>
              </w:rPr>
              <w:t>553</w:t>
            </w:r>
          </w:p>
        </w:tc>
        <w:tc>
          <w:tcPr>
            <w:tcW w:w="823" w:type="dxa"/>
            <w:vAlign w:val="center"/>
          </w:tcPr>
          <w:p w14:paraId="4612903C" w14:textId="5D796B4F" w:rsidR="00603A4A" w:rsidRPr="00603A4A" w:rsidRDefault="00603A4A" w:rsidP="00603A4A">
            <w:pPr>
              <w:spacing w:line="240" w:lineRule="auto"/>
              <w:jc w:val="center"/>
              <w:rPr>
                <w:rFonts w:cs="Times New Roman"/>
                <w:sz w:val="18"/>
                <w:szCs w:val="18"/>
              </w:rPr>
            </w:pPr>
            <w:r w:rsidRPr="00603A4A">
              <w:rPr>
                <w:sz w:val="18"/>
                <w:szCs w:val="18"/>
              </w:rPr>
              <w:t>0,822</w:t>
            </w:r>
          </w:p>
        </w:tc>
        <w:tc>
          <w:tcPr>
            <w:tcW w:w="802" w:type="dxa"/>
            <w:vAlign w:val="center"/>
          </w:tcPr>
          <w:p w14:paraId="51342D7B" w14:textId="7B11ACDA" w:rsidR="00603A4A" w:rsidRPr="00603A4A" w:rsidRDefault="00603A4A" w:rsidP="00603A4A">
            <w:pPr>
              <w:spacing w:line="240" w:lineRule="auto"/>
              <w:jc w:val="center"/>
              <w:rPr>
                <w:rFonts w:cs="Times New Roman"/>
                <w:sz w:val="18"/>
                <w:szCs w:val="18"/>
              </w:rPr>
            </w:pPr>
            <w:r w:rsidRPr="00603A4A">
              <w:rPr>
                <w:sz w:val="18"/>
                <w:szCs w:val="18"/>
              </w:rPr>
              <w:t>0,811</w:t>
            </w:r>
          </w:p>
        </w:tc>
        <w:tc>
          <w:tcPr>
            <w:tcW w:w="772" w:type="dxa"/>
            <w:vAlign w:val="center"/>
          </w:tcPr>
          <w:p w14:paraId="59C19FCC" w14:textId="433642B3" w:rsidR="00603A4A" w:rsidRPr="00603A4A" w:rsidRDefault="00603A4A" w:rsidP="00603A4A">
            <w:pPr>
              <w:spacing w:line="240" w:lineRule="auto"/>
              <w:jc w:val="center"/>
              <w:rPr>
                <w:rFonts w:cs="Times New Roman"/>
                <w:sz w:val="18"/>
                <w:szCs w:val="18"/>
              </w:rPr>
            </w:pPr>
            <w:r w:rsidRPr="00603A4A">
              <w:rPr>
                <w:sz w:val="18"/>
                <w:szCs w:val="18"/>
              </w:rPr>
              <w:t>0,816</w:t>
            </w:r>
          </w:p>
        </w:tc>
        <w:tc>
          <w:tcPr>
            <w:tcW w:w="847" w:type="dxa"/>
            <w:vAlign w:val="center"/>
          </w:tcPr>
          <w:p w14:paraId="741C4653" w14:textId="68580AF0" w:rsidR="00603A4A" w:rsidRPr="00603A4A" w:rsidRDefault="00603A4A" w:rsidP="00603A4A">
            <w:pPr>
              <w:spacing w:line="240" w:lineRule="auto"/>
              <w:jc w:val="center"/>
              <w:rPr>
                <w:rFonts w:cs="Times New Roman"/>
                <w:b/>
                <w:sz w:val="18"/>
                <w:szCs w:val="18"/>
              </w:rPr>
            </w:pPr>
            <w:r w:rsidRPr="00603A4A">
              <w:rPr>
                <w:rFonts w:cs="Times New Roman"/>
                <w:b/>
                <w:sz w:val="18"/>
                <w:szCs w:val="18"/>
              </w:rPr>
              <w:t>587</w:t>
            </w:r>
          </w:p>
        </w:tc>
      </w:tr>
      <w:tr w:rsidR="00603A4A" w:rsidRPr="00603A4A" w14:paraId="73F6E28E" w14:textId="77777777" w:rsidTr="00603A4A">
        <w:tc>
          <w:tcPr>
            <w:tcW w:w="486" w:type="dxa"/>
            <w:vAlign w:val="center"/>
          </w:tcPr>
          <w:p w14:paraId="7ABCDEB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7.</w:t>
            </w:r>
          </w:p>
        </w:tc>
        <w:tc>
          <w:tcPr>
            <w:tcW w:w="947" w:type="dxa"/>
            <w:vAlign w:val="center"/>
          </w:tcPr>
          <w:p w14:paraId="3AB87D6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UNI</w:t>
            </w:r>
          </w:p>
        </w:tc>
        <w:tc>
          <w:tcPr>
            <w:tcW w:w="801" w:type="dxa"/>
            <w:vAlign w:val="center"/>
          </w:tcPr>
          <w:p w14:paraId="52B096F0" w14:textId="35F962CB" w:rsidR="00603A4A" w:rsidRPr="00603A4A" w:rsidRDefault="00603A4A" w:rsidP="00603A4A">
            <w:pPr>
              <w:spacing w:line="240" w:lineRule="auto"/>
              <w:jc w:val="center"/>
              <w:rPr>
                <w:rFonts w:cs="Times New Roman"/>
                <w:b/>
                <w:sz w:val="18"/>
                <w:szCs w:val="18"/>
              </w:rPr>
            </w:pPr>
            <w:r w:rsidRPr="00603A4A">
              <w:rPr>
                <w:b/>
                <w:sz w:val="18"/>
                <w:szCs w:val="18"/>
              </w:rPr>
              <w:t>0,884</w:t>
            </w:r>
          </w:p>
        </w:tc>
        <w:tc>
          <w:tcPr>
            <w:tcW w:w="801" w:type="dxa"/>
            <w:vAlign w:val="center"/>
          </w:tcPr>
          <w:p w14:paraId="5B9B54F2" w14:textId="7F029489" w:rsidR="00603A4A" w:rsidRPr="00603A4A" w:rsidRDefault="00603A4A" w:rsidP="00603A4A">
            <w:pPr>
              <w:spacing w:line="240" w:lineRule="auto"/>
              <w:jc w:val="center"/>
              <w:rPr>
                <w:rFonts w:cs="Times New Roman"/>
                <w:b/>
                <w:sz w:val="18"/>
                <w:szCs w:val="18"/>
              </w:rPr>
            </w:pPr>
            <w:r w:rsidRPr="00603A4A">
              <w:rPr>
                <w:b/>
                <w:sz w:val="18"/>
                <w:szCs w:val="18"/>
              </w:rPr>
              <w:t>0,877</w:t>
            </w:r>
          </w:p>
        </w:tc>
        <w:tc>
          <w:tcPr>
            <w:tcW w:w="802" w:type="dxa"/>
            <w:vAlign w:val="center"/>
          </w:tcPr>
          <w:p w14:paraId="7116A6FF" w14:textId="7CE53EED" w:rsidR="00603A4A" w:rsidRPr="00603A4A" w:rsidRDefault="00603A4A" w:rsidP="00603A4A">
            <w:pPr>
              <w:spacing w:line="240" w:lineRule="auto"/>
              <w:jc w:val="center"/>
              <w:rPr>
                <w:rFonts w:cs="Times New Roman"/>
                <w:b/>
                <w:sz w:val="18"/>
                <w:szCs w:val="18"/>
              </w:rPr>
            </w:pPr>
            <w:r w:rsidRPr="00603A4A">
              <w:rPr>
                <w:b/>
                <w:sz w:val="18"/>
                <w:szCs w:val="18"/>
              </w:rPr>
              <w:t>0,880</w:t>
            </w:r>
          </w:p>
        </w:tc>
        <w:tc>
          <w:tcPr>
            <w:tcW w:w="847" w:type="dxa"/>
            <w:vAlign w:val="center"/>
          </w:tcPr>
          <w:p w14:paraId="0D1171BC" w14:textId="6AE34EDD" w:rsidR="00603A4A" w:rsidRPr="00603A4A" w:rsidRDefault="00603A4A" w:rsidP="00603A4A">
            <w:pPr>
              <w:spacing w:line="240" w:lineRule="auto"/>
              <w:jc w:val="center"/>
              <w:rPr>
                <w:rFonts w:cs="Times New Roman"/>
                <w:sz w:val="18"/>
                <w:szCs w:val="18"/>
              </w:rPr>
            </w:pPr>
            <w:r w:rsidRPr="00603A4A">
              <w:rPr>
                <w:rFonts w:cs="Times New Roman"/>
                <w:sz w:val="18"/>
                <w:szCs w:val="18"/>
              </w:rPr>
              <w:t>235</w:t>
            </w:r>
          </w:p>
        </w:tc>
        <w:tc>
          <w:tcPr>
            <w:tcW w:w="823" w:type="dxa"/>
            <w:vAlign w:val="center"/>
          </w:tcPr>
          <w:p w14:paraId="7144FEC1" w14:textId="6C1D7F38" w:rsidR="00603A4A" w:rsidRPr="00603A4A" w:rsidRDefault="00603A4A" w:rsidP="00603A4A">
            <w:pPr>
              <w:spacing w:line="240" w:lineRule="auto"/>
              <w:jc w:val="center"/>
              <w:rPr>
                <w:rFonts w:cs="Times New Roman"/>
                <w:b/>
                <w:sz w:val="18"/>
                <w:szCs w:val="18"/>
              </w:rPr>
            </w:pPr>
            <w:r w:rsidRPr="00603A4A">
              <w:rPr>
                <w:sz w:val="18"/>
                <w:szCs w:val="18"/>
              </w:rPr>
              <w:t>0,866</w:t>
            </w:r>
          </w:p>
        </w:tc>
        <w:tc>
          <w:tcPr>
            <w:tcW w:w="802" w:type="dxa"/>
            <w:vAlign w:val="center"/>
          </w:tcPr>
          <w:p w14:paraId="7EEE1A8F" w14:textId="05D3C3D7" w:rsidR="00603A4A" w:rsidRPr="00603A4A" w:rsidRDefault="00603A4A" w:rsidP="00603A4A">
            <w:pPr>
              <w:spacing w:line="240" w:lineRule="auto"/>
              <w:jc w:val="center"/>
              <w:rPr>
                <w:rFonts w:cs="Times New Roman"/>
                <w:b/>
                <w:sz w:val="18"/>
                <w:szCs w:val="18"/>
              </w:rPr>
            </w:pPr>
            <w:r w:rsidRPr="00603A4A">
              <w:rPr>
                <w:sz w:val="18"/>
                <w:szCs w:val="18"/>
              </w:rPr>
              <w:t>0,873</w:t>
            </w:r>
          </w:p>
        </w:tc>
        <w:tc>
          <w:tcPr>
            <w:tcW w:w="772" w:type="dxa"/>
            <w:vAlign w:val="center"/>
          </w:tcPr>
          <w:p w14:paraId="0F7DE83F" w14:textId="0C0A85E2" w:rsidR="00603A4A" w:rsidRPr="00603A4A" w:rsidRDefault="00603A4A" w:rsidP="00603A4A">
            <w:pPr>
              <w:spacing w:line="240" w:lineRule="auto"/>
              <w:jc w:val="center"/>
              <w:rPr>
                <w:rFonts w:cs="Times New Roman"/>
                <w:b/>
                <w:sz w:val="18"/>
                <w:szCs w:val="18"/>
              </w:rPr>
            </w:pPr>
            <w:r w:rsidRPr="00603A4A">
              <w:rPr>
                <w:sz w:val="18"/>
                <w:szCs w:val="18"/>
              </w:rPr>
              <w:t>0,869</w:t>
            </w:r>
          </w:p>
        </w:tc>
        <w:tc>
          <w:tcPr>
            <w:tcW w:w="847" w:type="dxa"/>
            <w:vAlign w:val="center"/>
          </w:tcPr>
          <w:p w14:paraId="6C437BF2" w14:textId="22B28745" w:rsidR="00603A4A" w:rsidRPr="00603A4A" w:rsidRDefault="00603A4A" w:rsidP="00603A4A">
            <w:pPr>
              <w:spacing w:line="240" w:lineRule="auto"/>
              <w:jc w:val="center"/>
              <w:rPr>
                <w:rFonts w:cs="Times New Roman"/>
                <w:b/>
                <w:sz w:val="18"/>
                <w:szCs w:val="18"/>
              </w:rPr>
            </w:pPr>
            <w:r w:rsidRPr="00603A4A">
              <w:rPr>
                <w:rFonts w:cs="Times New Roman"/>
                <w:b/>
                <w:sz w:val="18"/>
                <w:szCs w:val="18"/>
              </w:rPr>
              <w:t>236</w:t>
            </w:r>
          </w:p>
        </w:tc>
      </w:tr>
      <w:tr w:rsidR="00603A4A" w:rsidRPr="00603A4A" w14:paraId="76FA4333" w14:textId="77777777" w:rsidTr="00603A4A">
        <w:tc>
          <w:tcPr>
            <w:tcW w:w="486" w:type="dxa"/>
            <w:vAlign w:val="center"/>
          </w:tcPr>
          <w:p w14:paraId="615E544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8.</w:t>
            </w:r>
          </w:p>
        </w:tc>
        <w:tc>
          <w:tcPr>
            <w:tcW w:w="947" w:type="dxa"/>
            <w:vAlign w:val="center"/>
          </w:tcPr>
          <w:p w14:paraId="7AD4EB6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UNI</w:t>
            </w:r>
          </w:p>
        </w:tc>
        <w:tc>
          <w:tcPr>
            <w:tcW w:w="801" w:type="dxa"/>
            <w:vAlign w:val="center"/>
          </w:tcPr>
          <w:p w14:paraId="5557E207" w14:textId="41029310"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01" w:type="dxa"/>
            <w:vAlign w:val="center"/>
          </w:tcPr>
          <w:p w14:paraId="2786FA17" w14:textId="4E5782B8" w:rsidR="00603A4A" w:rsidRPr="00603A4A" w:rsidRDefault="00603A4A" w:rsidP="00603A4A">
            <w:pPr>
              <w:spacing w:line="240" w:lineRule="auto"/>
              <w:jc w:val="center"/>
              <w:rPr>
                <w:rFonts w:cs="Times New Roman"/>
                <w:b/>
                <w:sz w:val="18"/>
                <w:szCs w:val="18"/>
              </w:rPr>
            </w:pPr>
            <w:r w:rsidRPr="00603A4A">
              <w:rPr>
                <w:sz w:val="18"/>
                <w:szCs w:val="18"/>
              </w:rPr>
              <w:t>0,935</w:t>
            </w:r>
          </w:p>
        </w:tc>
        <w:tc>
          <w:tcPr>
            <w:tcW w:w="802" w:type="dxa"/>
            <w:vAlign w:val="center"/>
          </w:tcPr>
          <w:p w14:paraId="00350C24" w14:textId="136266B3" w:rsidR="00603A4A" w:rsidRPr="00603A4A" w:rsidRDefault="00603A4A" w:rsidP="00603A4A">
            <w:pPr>
              <w:spacing w:line="240" w:lineRule="auto"/>
              <w:jc w:val="center"/>
              <w:rPr>
                <w:rFonts w:cs="Times New Roman"/>
                <w:b/>
                <w:sz w:val="18"/>
                <w:szCs w:val="18"/>
              </w:rPr>
            </w:pPr>
            <w:r w:rsidRPr="00603A4A">
              <w:rPr>
                <w:sz w:val="18"/>
                <w:szCs w:val="18"/>
              </w:rPr>
              <w:t>0,955</w:t>
            </w:r>
          </w:p>
        </w:tc>
        <w:tc>
          <w:tcPr>
            <w:tcW w:w="847" w:type="dxa"/>
            <w:vAlign w:val="center"/>
          </w:tcPr>
          <w:p w14:paraId="0E1F7502" w14:textId="3FED2D68" w:rsidR="00603A4A" w:rsidRPr="00603A4A" w:rsidRDefault="00603A4A" w:rsidP="00603A4A">
            <w:pPr>
              <w:spacing w:line="240" w:lineRule="auto"/>
              <w:jc w:val="center"/>
              <w:rPr>
                <w:rFonts w:cs="Times New Roman"/>
                <w:b/>
                <w:sz w:val="18"/>
                <w:szCs w:val="18"/>
              </w:rPr>
            </w:pPr>
            <w:r w:rsidRPr="00603A4A">
              <w:rPr>
                <w:rFonts w:cs="Times New Roman"/>
                <w:b/>
                <w:sz w:val="18"/>
                <w:szCs w:val="18"/>
              </w:rPr>
              <w:t>2428</w:t>
            </w:r>
          </w:p>
        </w:tc>
        <w:tc>
          <w:tcPr>
            <w:tcW w:w="823" w:type="dxa"/>
            <w:vAlign w:val="center"/>
          </w:tcPr>
          <w:p w14:paraId="67D87C7B" w14:textId="583DB6FB" w:rsidR="00603A4A" w:rsidRPr="00603A4A" w:rsidRDefault="00603A4A" w:rsidP="00603A4A">
            <w:pPr>
              <w:spacing w:line="240" w:lineRule="auto"/>
              <w:jc w:val="center"/>
              <w:rPr>
                <w:rFonts w:cs="Times New Roman"/>
                <w:sz w:val="18"/>
                <w:szCs w:val="18"/>
              </w:rPr>
            </w:pPr>
            <w:r w:rsidRPr="00603A4A">
              <w:rPr>
                <w:sz w:val="18"/>
                <w:szCs w:val="18"/>
              </w:rPr>
              <w:t>0,937</w:t>
            </w:r>
          </w:p>
        </w:tc>
        <w:tc>
          <w:tcPr>
            <w:tcW w:w="802" w:type="dxa"/>
            <w:vAlign w:val="center"/>
          </w:tcPr>
          <w:p w14:paraId="772C7013" w14:textId="1B913C59" w:rsidR="00603A4A" w:rsidRPr="00603A4A" w:rsidRDefault="00603A4A" w:rsidP="00603A4A">
            <w:pPr>
              <w:spacing w:line="240" w:lineRule="auto"/>
              <w:jc w:val="center"/>
              <w:rPr>
                <w:rFonts w:cs="Times New Roman"/>
                <w:b/>
                <w:sz w:val="18"/>
                <w:szCs w:val="18"/>
              </w:rPr>
            </w:pPr>
            <w:r w:rsidRPr="00603A4A">
              <w:rPr>
                <w:b/>
                <w:sz w:val="18"/>
                <w:szCs w:val="18"/>
              </w:rPr>
              <w:t>0,979</w:t>
            </w:r>
          </w:p>
        </w:tc>
        <w:tc>
          <w:tcPr>
            <w:tcW w:w="772" w:type="dxa"/>
            <w:vAlign w:val="center"/>
          </w:tcPr>
          <w:p w14:paraId="7ED482CF" w14:textId="72A75F3D" w:rsidR="00603A4A" w:rsidRPr="00603A4A" w:rsidRDefault="00603A4A" w:rsidP="00603A4A">
            <w:pPr>
              <w:spacing w:line="240" w:lineRule="auto"/>
              <w:jc w:val="center"/>
              <w:rPr>
                <w:rFonts w:cs="Times New Roman"/>
                <w:b/>
                <w:sz w:val="18"/>
                <w:szCs w:val="18"/>
              </w:rPr>
            </w:pPr>
            <w:r w:rsidRPr="00603A4A">
              <w:rPr>
                <w:b/>
                <w:sz w:val="18"/>
                <w:szCs w:val="18"/>
              </w:rPr>
              <w:t>0,957</w:t>
            </w:r>
          </w:p>
        </w:tc>
        <w:tc>
          <w:tcPr>
            <w:tcW w:w="847" w:type="dxa"/>
            <w:vAlign w:val="center"/>
          </w:tcPr>
          <w:p w14:paraId="39AB2D6B" w14:textId="25E403DD" w:rsidR="00603A4A" w:rsidRPr="00603A4A" w:rsidRDefault="00603A4A" w:rsidP="00603A4A">
            <w:pPr>
              <w:spacing w:line="240" w:lineRule="auto"/>
              <w:jc w:val="center"/>
              <w:rPr>
                <w:rFonts w:cs="Times New Roman"/>
                <w:b/>
                <w:sz w:val="18"/>
                <w:szCs w:val="18"/>
              </w:rPr>
            </w:pPr>
            <w:r w:rsidRPr="00603A4A">
              <w:rPr>
                <w:rFonts w:cs="Times New Roman"/>
                <w:sz w:val="18"/>
                <w:szCs w:val="18"/>
              </w:rPr>
              <w:t>2395</w:t>
            </w:r>
          </w:p>
        </w:tc>
      </w:tr>
      <w:tr w:rsidR="00603A4A" w:rsidRPr="00603A4A" w14:paraId="4F88B900" w14:textId="77777777" w:rsidTr="00603A4A">
        <w:tc>
          <w:tcPr>
            <w:tcW w:w="486" w:type="dxa"/>
            <w:vAlign w:val="center"/>
          </w:tcPr>
          <w:p w14:paraId="79F0F9D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9.</w:t>
            </w:r>
          </w:p>
        </w:tc>
        <w:tc>
          <w:tcPr>
            <w:tcW w:w="947" w:type="dxa"/>
            <w:vAlign w:val="center"/>
          </w:tcPr>
          <w:p w14:paraId="2CAE29F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REGI</w:t>
            </w:r>
          </w:p>
        </w:tc>
        <w:tc>
          <w:tcPr>
            <w:tcW w:w="801" w:type="dxa"/>
            <w:vAlign w:val="center"/>
          </w:tcPr>
          <w:p w14:paraId="308DAA40" w14:textId="4EDB9FEE" w:rsidR="00603A4A" w:rsidRPr="00603A4A" w:rsidRDefault="00603A4A" w:rsidP="00603A4A">
            <w:pPr>
              <w:spacing w:line="240" w:lineRule="auto"/>
              <w:jc w:val="center"/>
              <w:rPr>
                <w:rFonts w:cs="Times New Roman"/>
                <w:b/>
                <w:sz w:val="18"/>
                <w:szCs w:val="18"/>
              </w:rPr>
            </w:pPr>
            <w:r w:rsidRPr="00603A4A">
              <w:rPr>
                <w:b/>
                <w:sz w:val="18"/>
                <w:szCs w:val="18"/>
              </w:rPr>
              <w:t>0,793</w:t>
            </w:r>
          </w:p>
        </w:tc>
        <w:tc>
          <w:tcPr>
            <w:tcW w:w="801" w:type="dxa"/>
            <w:vAlign w:val="center"/>
          </w:tcPr>
          <w:p w14:paraId="45C91CD6" w14:textId="602B9ABF" w:rsidR="00603A4A" w:rsidRPr="00603A4A" w:rsidRDefault="00603A4A" w:rsidP="00603A4A">
            <w:pPr>
              <w:spacing w:line="240" w:lineRule="auto"/>
              <w:jc w:val="center"/>
              <w:rPr>
                <w:rFonts w:cs="Times New Roman"/>
                <w:b/>
                <w:sz w:val="18"/>
                <w:szCs w:val="18"/>
              </w:rPr>
            </w:pPr>
            <w:r w:rsidRPr="00603A4A">
              <w:rPr>
                <w:b/>
                <w:sz w:val="18"/>
                <w:szCs w:val="18"/>
              </w:rPr>
              <w:t>0,645</w:t>
            </w:r>
          </w:p>
        </w:tc>
        <w:tc>
          <w:tcPr>
            <w:tcW w:w="802" w:type="dxa"/>
            <w:vAlign w:val="center"/>
          </w:tcPr>
          <w:p w14:paraId="4F641170" w14:textId="3AA59AC2" w:rsidR="00603A4A" w:rsidRPr="00603A4A" w:rsidRDefault="00603A4A" w:rsidP="00603A4A">
            <w:pPr>
              <w:spacing w:line="240" w:lineRule="auto"/>
              <w:jc w:val="center"/>
              <w:rPr>
                <w:rFonts w:cs="Times New Roman"/>
                <w:b/>
                <w:sz w:val="18"/>
                <w:szCs w:val="18"/>
              </w:rPr>
            </w:pPr>
            <w:r w:rsidRPr="00603A4A">
              <w:rPr>
                <w:b/>
                <w:sz w:val="18"/>
                <w:szCs w:val="18"/>
              </w:rPr>
              <w:t>0,711</w:t>
            </w:r>
          </w:p>
        </w:tc>
        <w:tc>
          <w:tcPr>
            <w:tcW w:w="847" w:type="dxa"/>
            <w:vAlign w:val="center"/>
          </w:tcPr>
          <w:p w14:paraId="4CFDCB68" w14:textId="08988DA4" w:rsidR="00603A4A" w:rsidRPr="00603A4A" w:rsidRDefault="00603A4A" w:rsidP="00603A4A">
            <w:pPr>
              <w:spacing w:line="240" w:lineRule="auto"/>
              <w:jc w:val="center"/>
              <w:rPr>
                <w:rFonts w:cs="Times New Roman"/>
                <w:b/>
                <w:sz w:val="18"/>
                <w:szCs w:val="18"/>
              </w:rPr>
            </w:pPr>
            <w:r w:rsidRPr="00603A4A">
              <w:rPr>
                <w:rFonts w:cs="Times New Roman"/>
                <w:sz w:val="18"/>
                <w:szCs w:val="18"/>
              </w:rPr>
              <w:t>107</w:t>
            </w:r>
          </w:p>
        </w:tc>
        <w:tc>
          <w:tcPr>
            <w:tcW w:w="823" w:type="dxa"/>
            <w:vAlign w:val="center"/>
          </w:tcPr>
          <w:p w14:paraId="3F7126D4" w14:textId="33AE4516" w:rsidR="00603A4A" w:rsidRPr="00603A4A" w:rsidRDefault="00603A4A" w:rsidP="00603A4A">
            <w:pPr>
              <w:spacing w:line="240" w:lineRule="auto"/>
              <w:jc w:val="center"/>
              <w:rPr>
                <w:rFonts w:cs="Times New Roman"/>
                <w:sz w:val="18"/>
                <w:szCs w:val="18"/>
              </w:rPr>
            </w:pPr>
            <w:r w:rsidRPr="00603A4A">
              <w:rPr>
                <w:sz w:val="18"/>
                <w:szCs w:val="18"/>
              </w:rPr>
              <w:t>0,726</w:t>
            </w:r>
          </w:p>
        </w:tc>
        <w:tc>
          <w:tcPr>
            <w:tcW w:w="802" w:type="dxa"/>
            <w:vAlign w:val="center"/>
          </w:tcPr>
          <w:p w14:paraId="72EB68E1" w14:textId="0C8703FA" w:rsidR="00603A4A" w:rsidRPr="00603A4A" w:rsidRDefault="00603A4A" w:rsidP="00603A4A">
            <w:pPr>
              <w:spacing w:line="240" w:lineRule="auto"/>
              <w:jc w:val="center"/>
              <w:rPr>
                <w:rFonts w:cs="Times New Roman"/>
                <w:sz w:val="18"/>
                <w:szCs w:val="18"/>
              </w:rPr>
            </w:pPr>
            <w:r w:rsidRPr="00603A4A">
              <w:rPr>
                <w:sz w:val="18"/>
                <w:szCs w:val="18"/>
              </w:rPr>
              <w:t>0,421</w:t>
            </w:r>
          </w:p>
        </w:tc>
        <w:tc>
          <w:tcPr>
            <w:tcW w:w="772" w:type="dxa"/>
            <w:vAlign w:val="center"/>
          </w:tcPr>
          <w:p w14:paraId="4C238616" w14:textId="311317C5" w:rsidR="00603A4A" w:rsidRPr="00603A4A" w:rsidRDefault="00603A4A" w:rsidP="00603A4A">
            <w:pPr>
              <w:spacing w:line="240" w:lineRule="auto"/>
              <w:jc w:val="center"/>
              <w:rPr>
                <w:rFonts w:cs="Times New Roman"/>
                <w:sz w:val="18"/>
                <w:szCs w:val="18"/>
              </w:rPr>
            </w:pPr>
            <w:r w:rsidRPr="00603A4A">
              <w:rPr>
                <w:sz w:val="18"/>
                <w:szCs w:val="18"/>
              </w:rPr>
              <w:t>0,533</w:t>
            </w:r>
          </w:p>
        </w:tc>
        <w:tc>
          <w:tcPr>
            <w:tcW w:w="847" w:type="dxa"/>
            <w:vAlign w:val="center"/>
          </w:tcPr>
          <w:p w14:paraId="09DBC7B2" w14:textId="1EE0C6AC" w:rsidR="00603A4A" w:rsidRPr="00603A4A" w:rsidRDefault="00603A4A" w:rsidP="00603A4A">
            <w:pPr>
              <w:spacing w:line="240" w:lineRule="auto"/>
              <w:jc w:val="center"/>
              <w:rPr>
                <w:rFonts w:cs="Times New Roman"/>
                <w:b/>
                <w:sz w:val="18"/>
                <w:szCs w:val="18"/>
              </w:rPr>
            </w:pPr>
            <w:r w:rsidRPr="00603A4A">
              <w:rPr>
                <w:rFonts w:cs="Times New Roman"/>
                <w:sz w:val="18"/>
                <w:szCs w:val="18"/>
              </w:rPr>
              <w:t>107</w:t>
            </w:r>
          </w:p>
        </w:tc>
      </w:tr>
      <w:tr w:rsidR="00603A4A" w:rsidRPr="00603A4A" w14:paraId="0B62FF41" w14:textId="77777777" w:rsidTr="00603A4A">
        <w:tc>
          <w:tcPr>
            <w:tcW w:w="486" w:type="dxa"/>
            <w:vAlign w:val="center"/>
          </w:tcPr>
          <w:p w14:paraId="4B2E1DD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0.</w:t>
            </w:r>
          </w:p>
        </w:tc>
        <w:tc>
          <w:tcPr>
            <w:tcW w:w="947" w:type="dxa"/>
            <w:vAlign w:val="center"/>
          </w:tcPr>
          <w:p w14:paraId="433B05E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REGI</w:t>
            </w:r>
          </w:p>
        </w:tc>
        <w:tc>
          <w:tcPr>
            <w:tcW w:w="801" w:type="dxa"/>
            <w:vAlign w:val="center"/>
          </w:tcPr>
          <w:p w14:paraId="4A5EA8D1" w14:textId="68278EAE" w:rsidR="00603A4A" w:rsidRPr="00603A4A" w:rsidRDefault="00603A4A" w:rsidP="00603A4A">
            <w:pPr>
              <w:spacing w:line="240" w:lineRule="auto"/>
              <w:jc w:val="center"/>
              <w:rPr>
                <w:rFonts w:cs="Times New Roman"/>
                <w:b/>
                <w:sz w:val="18"/>
                <w:szCs w:val="18"/>
              </w:rPr>
            </w:pPr>
            <w:r w:rsidRPr="00603A4A">
              <w:rPr>
                <w:b/>
                <w:sz w:val="18"/>
                <w:szCs w:val="18"/>
              </w:rPr>
              <w:t>0,929</w:t>
            </w:r>
          </w:p>
        </w:tc>
        <w:tc>
          <w:tcPr>
            <w:tcW w:w="801" w:type="dxa"/>
            <w:vAlign w:val="center"/>
          </w:tcPr>
          <w:p w14:paraId="2C7F265B" w14:textId="302DAE64" w:rsidR="00603A4A" w:rsidRPr="00603A4A" w:rsidRDefault="00603A4A" w:rsidP="00603A4A">
            <w:pPr>
              <w:spacing w:line="240" w:lineRule="auto"/>
              <w:jc w:val="center"/>
              <w:rPr>
                <w:rFonts w:cs="Times New Roman"/>
                <w:b/>
                <w:sz w:val="18"/>
                <w:szCs w:val="18"/>
              </w:rPr>
            </w:pPr>
            <w:r w:rsidRPr="00603A4A">
              <w:rPr>
                <w:sz w:val="18"/>
                <w:szCs w:val="18"/>
              </w:rPr>
              <w:t>0,833</w:t>
            </w:r>
          </w:p>
        </w:tc>
        <w:tc>
          <w:tcPr>
            <w:tcW w:w="802" w:type="dxa"/>
            <w:vAlign w:val="center"/>
          </w:tcPr>
          <w:p w14:paraId="24EF2F07" w14:textId="7302F96A" w:rsidR="00603A4A" w:rsidRPr="00603A4A" w:rsidRDefault="00603A4A" w:rsidP="00603A4A">
            <w:pPr>
              <w:spacing w:line="240" w:lineRule="auto"/>
              <w:jc w:val="center"/>
              <w:rPr>
                <w:rFonts w:cs="Times New Roman"/>
                <w:b/>
                <w:sz w:val="18"/>
                <w:szCs w:val="18"/>
              </w:rPr>
            </w:pPr>
            <w:r w:rsidRPr="00603A4A">
              <w:rPr>
                <w:b/>
                <w:sz w:val="18"/>
                <w:szCs w:val="18"/>
              </w:rPr>
              <w:t>0,878</w:t>
            </w:r>
          </w:p>
        </w:tc>
        <w:tc>
          <w:tcPr>
            <w:tcW w:w="847" w:type="dxa"/>
            <w:vAlign w:val="center"/>
          </w:tcPr>
          <w:p w14:paraId="06EBDB57" w14:textId="117F5C38" w:rsidR="00603A4A" w:rsidRPr="00603A4A" w:rsidRDefault="00603A4A" w:rsidP="00603A4A">
            <w:pPr>
              <w:spacing w:line="240" w:lineRule="auto"/>
              <w:jc w:val="center"/>
              <w:rPr>
                <w:rFonts w:cs="Times New Roman"/>
                <w:sz w:val="18"/>
                <w:szCs w:val="18"/>
              </w:rPr>
            </w:pPr>
            <w:r w:rsidRPr="00603A4A">
              <w:rPr>
                <w:rFonts w:cs="Times New Roman"/>
                <w:sz w:val="18"/>
                <w:szCs w:val="18"/>
              </w:rPr>
              <w:t>503</w:t>
            </w:r>
          </w:p>
        </w:tc>
        <w:tc>
          <w:tcPr>
            <w:tcW w:w="823" w:type="dxa"/>
            <w:vAlign w:val="center"/>
          </w:tcPr>
          <w:p w14:paraId="214A4A23" w14:textId="0C621BA8" w:rsidR="00603A4A" w:rsidRPr="00603A4A" w:rsidRDefault="00603A4A" w:rsidP="00603A4A">
            <w:pPr>
              <w:spacing w:line="240" w:lineRule="auto"/>
              <w:jc w:val="center"/>
              <w:rPr>
                <w:rFonts w:cs="Times New Roman"/>
                <w:b/>
                <w:sz w:val="18"/>
                <w:szCs w:val="18"/>
              </w:rPr>
            </w:pPr>
            <w:r w:rsidRPr="00603A4A">
              <w:rPr>
                <w:sz w:val="18"/>
                <w:szCs w:val="18"/>
              </w:rPr>
              <w:t>0,765</w:t>
            </w:r>
          </w:p>
        </w:tc>
        <w:tc>
          <w:tcPr>
            <w:tcW w:w="802" w:type="dxa"/>
            <w:vAlign w:val="center"/>
          </w:tcPr>
          <w:p w14:paraId="3A0AD6AA" w14:textId="6207CC2F" w:rsidR="00603A4A" w:rsidRPr="00603A4A" w:rsidRDefault="00603A4A" w:rsidP="00603A4A">
            <w:pPr>
              <w:spacing w:line="240" w:lineRule="auto"/>
              <w:jc w:val="center"/>
              <w:rPr>
                <w:rFonts w:cs="Times New Roman"/>
                <w:b/>
                <w:sz w:val="18"/>
                <w:szCs w:val="18"/>
              </w:rPr>
            </w:pPr>
            <w:r w:rsidRPr="00603A4A">
              <w:rPr>
                <w:b/>
                <w:sz w:val="18"/>
                <w:szCs w:val="18"/>
              </w:rPr>
              <w:t>0,885</w:t>
            </w:r>
          </w:p>
        </w:tc>
        <w:tc>
          <w:tcPr>
            <w:tcW w:w="772" w:type="dxa"/>
            <w:vAlign w:val="center"/>
          </w:tcPr>
          <w:p w14:paraId="4CDA0934" w14:textId="541975E0" w:rsidR="00603A4A" w:rsidRPr="00603A4A" w:rsidRDefault="00603A4A" w:rsidP="00603A4A">
            <w:pPr>
              <w:spacing w:line="240" w:lineRule="auto"/>
              <w:jc w:val="center"/>
              <w:rPr>
                <w:rFonts w:cs="Times New Roman"/>
                <w:sz w:val="18"/>
                <w:szCs w:val="18"/>
              </w:rPr>
            </w:pPr>
            <w:r w:rsidRPr="00603A4A">
              <w:rPr>
                <w:sz w:val="18"/>
                <w:szCs w:val="18"/>
              </w:rPr>
              <w:t>0,820</w:t>
            </w:r>
          </w:p>
        </w:tc>
        <w:tc>
          <w:tcPr>
            <w:tcW w:w="847" w:type="dxa"/>
            <w:vAlign w:val="center"/>
          </w:tcPr>
          <w:p w14:paraId="639FFABD" w14:textId="1C155426" w:rsidR="00603A4A" w:rsidRPr="00603A4A" w:rsidRDefault="00603A4A" w:rsidP="00603A4A">
            <w:pPr>
              <w:spacing w:line="240" w:lineRule="auto"/>
              <w:jc w:val="center"/>
              <w:rPr>
                <w:rFonts w:cs="Times New Roman"/>
                <w:b/>
                <w:sz w:val="18"/>
                <w:szCs w:val="18"/>
              </w:rPr>
            </w:pPr>
            <w:r w:rsidRPr="00603A4A">
              <w:rPr>
                <w:rFonts w:cs="Times New Roman"/>
                <w:b/>
                <w:sz w:val="18"/>
                <w:szCs w:val="18"/>
              </w:rPr>
              <w:t>529</w:t>
            </w:r>
          </w:p>
        </w:tc>
      </w:tr>
      <w:tr w:rsidR="00603A4A" w:rsidRPr="00603A4A" w14:paraId="7BC9AED1" w14:textId="77777777" w:rsidTr="00603A4A">
        <w:tc>
          <w:tcPr>
            <w:tcW w:w="486" w:type="dxa"/>
            <w:vAlign w:val="center"/>
          </w:tcPr>
          <w:p w14:paraId="6FE704E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1.</w:t>
            </w:r>
          </w:p>
        </w:tc>
        <w:tc>
          <w:tcPr>
            <w:tcW w:w="947" w:type="dxa"/>
            <w:vAlign w:val="center"/>
          </w:tcPr>
          <w:p w14:paraId="0CB3024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TIMV</w:t>
            </w:r>
          </w:p>
        </w:tc>
        <w:tc>
          <w:tcPr>
            <w:tcW w:w="801" w:type="dxa"/>
            <w:vAlign w:val="center"/>
          </w:tcPr>
          <w:p w14:paraId="4A6B5634" w14:textId="0290C78F" w:rsidR="00603A4A" w:rsidRPr="00603A4A" w:rsidRDefault="00603A4A" w:rsidP="00603A4A">
            <w:pPr>
              <w:spacing w:line="240" w:lineRule="auto"/>
              <w:jc w:val="center"/>
              <w:rPr>
                <w:rFonts w:cs="Times New Roman"/>
                <w:b/>
                <w:sz w:val="18"/>
                <w:szCs w:val="18"/>
              </w:rPr>
            </w:pPr>
            <w:r w:rsidRPr="00603A4A">
              <w:rPr>
                <w:sz w:val="18"/>
                <w:szCs w:val="18"/>
              </w:rPr>
              <w:t>0,921</w:t>
            </w:r>
          </w:p>
        </w:tc>
        <w:tc>
          <w:tcPr>
            <w:tcW w:w="801" w:type="dxa"/>
            <w:vAlign w:val="center"/>
          </w:tcPr>
          <w:p w14:paraId="12D6DEC3" w14:textId="690E6B9A" w:rsidR="00603A4A" w:rsidRPr="00603A4A" w:rsidRDefault="00603A4A" w:rsidP="00603A4A">
            <w:pPr>
              <w:spacing w:line="240" w:lineRule="auto"/>
              <w:jc w:val="center"/>
              <w:rPr>
                <w:rFonts w:cs="Times New Roman"/>
                <w:b/>
                <w:sz w:val="18"/>
                <w:szCs w:val="18"/>
              </w:rPr>
            </w:pPr>
            <w:r w:rsidRPr="00603A4A">
              <w:rPr>
                <w:b/>
                <w:sz w:val="18"/>
                <w:szCs w:val="18"/>
              </w:rPr>
              <w:t>0,894</w:t>
            </w:r>
          </w:p>
        </w:tc>
        <w:tc>
          <w:tcPr>
            <w:tcW w:w="802" w:type="dxa"/>
            <w:vAlign w:val="center"/>
          </w:tcPr>
          <w:p w14:paraId="582C9875" w14:textId="480EF31F" w:rsidR="00603A4A" w:rsidRPr="00603A4A" w:rsidRDefault="00603A4A" w:rsidP="00603A4A">
            <w:pPr>
              <w:spacing w:line="240" w:lineRule="auto"/>
              <w:jc w:val="center"/>
              <w:rPr>
                <w:rFonts w:cs="Times New Roman"/>
                <w:b/>
                <w:sz w:val="18"/>
                <w:szCs w:val="18"/>
              </w:rPr>
            </w:pPr>
            <w:r w:rsidRPr="00603A4A">
              <w:rPr>
                <w:b/>
                <w:sz w:val="18"/>
                <w:szCs w:val="18"/>
              </w:rPr>
              <w:t>0,907</w:t>
            </w:r>
          </w:p>
        </w:tc>
        <w:tc>
          <w:tcPr>
            <w:tcW w:w="847" w:type="dxa"/>
            <w:vAlign w:val="center"/>
          </w:tcPr>
          <w:p w14:paraId="41E1B47E" w14:textId="7DFC607F" w:rsidR="00603A4A" w:rsidRPr="00603A4A" w:rsidRDefault="00603A4A" w:rsidP="00603A4A">
            <w:pPr>
              <w:spacing w:line="240" w:lineRule="auto"/>
              <w:jc w:val="center"/>
              <w:rPr>
                <w:rFonts w:cs="Times New Roman"/>
                <w:b/>
                <w:sz w:val="18"/>
                <w:szCs w:val="18"/>
              </w:rPr>
            </w:pPr>
            <w:r w:rsidRPr="00603A4A">
              <w:rPr>
                <w:rFonts w:cs="Times New Roman"/>
                <w:b/>
                <w:sz w:val="18"/>
                <w:szCs w:val="18"/>
              </w:rPr>
              <w:t>104</w:t>
            </w:r>
          </w:p>
        </w:tc>
        <w:tc>
          <w:tcPr>
            <w:tcW w:w="823" w:type="dxa"/>
            <w:vAlign w:val="center"/>
          </w:tcPr>
          <w:p w14:paraId="0AD62682" w14:textId="7F3A143E" w:rsidR="00603A4A" w:rsidRPr="00603A4A" w:rsidRDefault="00603A4A" w:rsidP="00603A4A">
            <w:pPr>
              <w:spacing w:line="240" w:lineRule="auto"/>
              <w:jc w:val="center"/>
              <w:rPr>
                <w:rFonts w:cs="Times New Roman"/>
                <w:b/>
                <w:sz w:val="18"/>
                <w:szCs w:val="18"/>
              </w:rPr>
            </w:pPr>
            <w:r w:rsidRPr="00603A4A">
              <w:rPr>
                <w:b/>
                <w:sz w:val="18"/>
                <w:szCs w:val="18"/>
              </w:rPr>
              <w:t>0,935</w:t>
            </w:r>
          </w:p>
        </w:tc>
        <w:tc>
          <w:tcPr>
            <w:tcW w:w="802" w:type="dxa"/>
            <w:vAlign w:val="center"/>
          </w:tcPr>
          <w:p w14:paraId="54900FCF" w14:textId="70006551" w:rsidR="00603A4A" w:rsidRPr="00603A4A" w:rsidRDefault="00603A4A" w:rsidP="00603A4A">
            <w:pPr>
              <w:spacing w:line="240" w:lineRule="auto"/>
              <w:jc w:val="center"/>
              <w:rPr>
                <w:rFonts w:cs="Times New Roman"/>
                <w:b/>
                <w:sz w:val="18"/>
                <w:szCs w:val="18"/>
              </w:rPr>
            </w:pPr>
            <w:r w:rsidRPr="00603A4A">
              <w:rPr>
                <w:sz w:val="18"/>
                <w:szCs w:val="18"/>
              </w:rPr>
              <w:t>0,861</w:t>
            </w:r>
          </w:p>
        </w:tc>
        <w:tc>
          <w:tcPr>
            <w:tcW w:w="772" w:type="dxa"/>
            <w:vAlign w:val="center"/>
          </w:tcPr>
          <w:p w14:paraId="35BB5616" w14:textId="44E2F007" w:rsidR="00603A4A" w:rsidRPr="00603A4A" w:rsidRDefault="00603A4A" w:rsidP="00603A4A">
            <w:pPr>
              <w:spacing w:line="240" w:lineRule="auto"/>
              <w:jc w:val="center"/>
              <w:rPr>
                <w:rFonts w:cs="Times New Roman"/>
                <w:sz w:val="18"/>
                <w:szCs w:val="18"/>
              </w:rPr>
            </w:pPr>
            <w:r w:rsidRPr="00603A4A">
              <w:rPr>
                <w:sz w:val="18"/>
                <w:szCs w:val="18"/>
              </w:rPr>
              <w:t>0,897</w:t>
            </w:r>
          </w:p>
        </w:tc>
        <w:tc>
          <w:tcPr>
            <w:tcW w:w="847" w:type="dxa"/>
            <w:vAlign w:val="center"/>
          </w:tcPr>
          <w:p w14:paraId="6EE25452" w14:textId="267B3ED1" w:rsidR="00603A4A" w:rsidRPr="00603A4A" w:rsidRDefault="00603A4A" w:rsidP="00603A4A">
            <w:pPr>
              <w:spacing w:line="240" w:lineRule="auto"/>
              <w:jc w:val="center"/>
              <w:rPr>
                <w:rFonts w:cs="Times New Roman"/>
                <w:sz w:val="18"/>
                <w:szCs w:val="18"/>
              </w:rPr>
            </w:pPr>
            <w:r w:rsidRPr="00603A4A">
              <w:rPr>
                <w:rFonts w:cs="Times New Roman"/>
                <w:sz w:val="18"/>
                <w:szCs w:val="18"/>
              </w:rPr>
              <w:t>101</w:t>
            </w:r>
          </w:p>
        </w:tc>
      </w:tr>
      <w:tr w:rsidR="00603A4A" w:rsidRPr="00603A4A" w14:paraId="618AA0E0" w14:textId="77777777" w:rsidTr="00603A4A">
        <w:tc>
          <w:tcPr>
            <w:tcW w:w="486" w:type="dxa"/>
            <w:vAlign w:val="center"/>
          </w:tcPr>
          <w:p w14:paraId="034490D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2.</w:t>
            </w:r>
          </w:p>
        </w:tc>
        <w:tc>
          <w:tcPr>
            <w:tcW w:w="947" w:type="dxa"/>
            <w:vAlign w:val="center"/>
          </w:tcPr>
          <w:p w14:paraId="78749CBB"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TIMV</w:t>
            </w:r>
          </w:p>
        </w:tc>
        <w:tc>
          <w:tcPr>
            <w:tcW w:w="801" w:type="dxa"/>
            <w:vAlign w:val="center"/>
          </w:tcPr>
          <w:p w14:paraId="2CADA6FA" w14:textId="7244724E" w:rsidR="00603A4A" w:rsidRPr="00603A4A" w:rsidRDefault="00603A4A" w:rsidP="00603A4A">
            <w:pPr>
              <w:spacing w:line="240" w:lineRule="auto"/>
              <w:jc w:val="center"/>
              <w:rPr>
                <w:rFonts w:cs="Times New Roman"/>
                <w:b/>
                <w:sz w:val="18"/>
                <w:szCs w:val="18"/>
              </w:rPr>
            </w:pPr>
            <w:r w:rsidRPr="00603A4A">
              <w:rPr>
                <w:sz w:val="18"/>
                <w:szCs w:val="18"/>
              </w:rPr>
              <w:t>0,950</w:t>
            </w:r>
          </w:p>
        </w:tc>
        <w:tc>
          <w:tcPr>
            <w:tcW w:w="801" w:type="dxa"/>
            <w:vAlign w:val="center"/>
          </w:tcPr>
          <w:p w14:paraId="1CEB84BD" w14:textId="6AD0810A" w:rsidR="00603A4A" w:rsidRPr="00603A4A" w:rsidRDefault="00603A4A" w:rsidP="00603A4A">
            <w:pPr>
              <w:spacing w:line="240" w:lineRule="auto"/>
              <w:jc w:val="center"/>
              <w:rPr>
                <w:rFonts w:cs="Times New Roman"/>
                <w:b/>
                <w:sz w:val="18"/>
                <w:szCs w:val="18"/>
              </w:rPr>
            </w:pPr>
            <w:r w:rsidRPr="00603A4A">
              <w:rPr>
                <w:sz w:val="18"/>
                <w:szCs w:val="18"/>
              </w:rPr>
              <w:t>0,898</w:t>
            </w:r>
          </w:p>
        </w:tc>
        <w:tc>
          <w:tcPr>
            <w:tcW w:w="802" w:type="dxa"/>
            <w:vAlign w:val="center"/>
          </w:tcPr>
          <w:p w14:paraId="124FF7D1" w14:textId="1D5AE7AC" w:rsidR="00603A4A" w:rsidRPr="00603A4A" w:rsidRDefault="00603A4A" w:rsidP="00603A4A">
            <w:pPr>
              <w:spacing w:line="240" w:lineRule="auto"/>
              <w:jc w:val="center"/>
              <w:rPr>
                <w:rFonts w:cs="Times New Roman"/>
                <w:b/>
                <w:sz w:val="18"/>
                <w:szCs w:val="18"/>
              </w:rPr>
            </w:pPr>
            <w:r w:rsidRPr="00603A4A">
              <w:rPr>
                <w:sz w:val="18"/>
                <w:szCs w:val="18"/>
              </w:rPr>
              <w:t>0,923</w:t>
            </w:r>
          </w:p>
        </w:tc>
        <w:tc>
          <w:tcPr>
            <w:tcW w:w="847" w:type="dxa"/>
            <w:vAlign w:val="center"/>
          </w:tcPr>
          <w:p w14:paraId="20E2C666" w14:textId="15198199" w:rsidR="00603A4A" w:rsidRPr="00603A4A" w:rsidRDefault="00603A4A" w:rsidP="00603A4A">
            <w:pPr>
              <w:spacing w:line="240" w:lineRule="auto"/>
              <w:jc w:val="center"/>
              <w:rPr>
                <w:rFonts w:cs="Times New Roman"/>
                <w:sz w:val="18"/>
                <w:szCs w:val="18"/>
              </w:rPr>
            </w:pPr>
            <w:r w:rsidRPr="00603A4A">
              <w:rPr>
                <w:rFonts w:cs="Times New Roman"/>
                <w:sz w:val="18"/>
                <w:szCs w:val="18"/>
              </w:rPr>
              <w:t>254</w:t>
            </w:r>
          </w:p>
        </w:tc>
        <w:tc>
          <w:tcPr>
            <w:tcW w:w="823" w:type="dxa"/>
            <w:vAlign w:val="center"/>
          </w:tcPr>
          <w:p w14:paraId="36E1F6BF" w14:textId="30BE9E5F" w:rsidR="00603A4A" w:rsidRPr="00603A4A" w:rsidRDefault="00603A4A" w:rsidP="00603A4A">
            <w:pPr>
              <w:spacing w:line="240" w:lineRule="auto"/>
              <w:jc w:val="center"/>
              <w:rPr>
                <w:rFonts w:cs="Times New Roman"/>
                <w:b/>
                <w:sz w:val="18"/>
                <w:szCs w:val="18"/>
              </w:rPr>
            </w:pPr>
            <w:r w:rsidRPr="00603A4A">
              <w:rPr>
                <w:b/>
                <w:sz w:val="18"/>
                <w:szCs w:val="18"/>
              </w:rPr>
              <w:t>0,951</w:t>
            </w:r>
          </w:p>
        </w:tc>
        <w:tc>
          <w:tcPr>
            <w:tcW w:w="802" w:type="dxa"/>
            <w:vAlign w:val="center"/>
          </w:tcPr>
          <w:p w14:paraId="15C3C000" w14:textId="57216CEF" w:rsidR="00603A4A" w:rsidRPr="00603A4A" w:rsidRDefault="00603A4A" w:rsidP="00603A4A">
            <w:pPr>
              <w:spacing w:line="240" w:lineRule="auto"/>
              <w:jc w:val="center"/>
              <w:rPr>
                <w:rFonts w:cs="Times New Roman"/>
                <w:b/>
                <w:sz w:val="18"/>
                <w:szCs w:val="18"/>
              </w:rPr>
            </w:pPr>
            <w:r w:rsidRPr="00603A4A">
              <w:rPr>
                <w:b/>
                <w:sz w:val="18"/>
                <w:szCs w:val="18"/>
              </w:rPr>
              <w:t>0,925</w:t>
            </w:r>
          </w:p>
        </w:tc>
        <w:tc>
          <w:tcPr>
            <w:tcW w:w="772" w:type="dxa"/>
            <w:vAlign w:val="center"/>
          </w:tcPr>
          <w:p w14:paraId="11A985D6" w14:textId="5EFB7A13" w:rsidR="00603A4A" w:rsidRPr="00603A4A" w:rsidRDefault="00603A4A" w:rsidP="00603A4A">
            <w:pPr>
              <w:spacing w:line="240" w:lineRule="auto"/>
              <w:jc w:val="center"/>
              <w:rPr>
                <w:rFonts w:cs="Times New Roman"/>
                <w:b/>
                <w:sz w:val="18"/>
                <w:szCs w:val="18"/>
              </w:rPr>
            </w:pPr>
            <w:r w:rsidRPr="00603A4A">
              <w:rPr>
                <w:b/>
                <w:sz w:val="18"/>
                <w:szCs w:val="18"/>
              </w:rPr>
              <w:t>0,938</w:t>
            </w:r>
          </w:p>
        </w:tc>
        <w:tc>
          <w:tcPr>
            <w:tcW w:w="847" w:type="dxa"/>
            <w:vAlign w:val="center"/>
          </w:tcPr>
          <w:p w14:paraId="2F80214F" w14:textId="7CA04F34" w:rsidR="00603A4A" w:rsidRPr="00603A4A" w:rsidRDefault="00603A4A" w:rsidP="00603A4A">
            <w:pPr>
              <w:spacing w:line="240" w:lineRule="auto"/>
              <w:jc w:val="center"/>
              <w:rPr>
                <w:rFonts w:cs="Times New Roman"/>
                <w:b/>
                <w:sz w:val="18"/>
                <w:szCs w:val="18"/>
              </w:rPr>
            </w:pPr>
            <w:r w:rsidRPr="00603A4A">
              <w:rPr>
                <w:rFonts w:cs="Times New Roman"/>
                <w:sz w:val="18"/>
                <w:szCs w:val="18"/>
              </w:rPr>
              <w:t>254</w:t>
            </w:r>
          </w:p>
        </w:tc>
      </w:tr>
      <w:tr w:rsidR="00603A4A" w:rsidRPr="00603A4A" w14:paraId="6CCA6B75" w14:textId="77777777" w:rsidTr="00603A4A">
        <w:tc>
          <w:tcPr>
            <w:tcW w:w="486" w:type="dxa"/>
            <w:vAlign w:val="center"/>
          </w:tcPr>
          <w:p w14:paraId="1E4A8EA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3.</w:t>
            </w:r>
          </w:p>
        </w:tc>
        <w:tc>
          <w:tcPr>
            <w:tcW w:w="947" w:type="dxa"/>
            <w:vAlign w:val="center"/>
          </w:tcPr>
          <w:p w14:paraId="2D4FC8B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VERN</w:t>
            </w:r>
          </w:p>
        </w:tc>
        <w:tc>
          <w:tcPr>
            <w:tcW w:w="801" w:type="dxa"/>
            <w:vAlign w:val="center"/>
          </w:tcPr>
          <w:p w14:paraId="68D37D07" w14:textId="342AF394" w:rsidR="00603A4A" w:rsidRPr="00603A4A" w:rsidRDefault="00603A4A" w:rsidP="00603A4A">
            <w:pPr>
              <w:spacing w:line="240" w:lineRule="auto"/>
              <w:jc w:val="center"/>
              <w:rPr>
                <w:rFonts w:cs="Times New Roman"/>
                <w:b/>
                <w:sz w:val="18"/>
                <w:szCs w:val="18"/>
              </w:rPr>
            </w:pPr>
            <w:r w:rsidRPr="00603A4A">
              <w:rPr>
                <w:sz w:val="18"/>
                <w:szCs w:val="18"/>
              </w:rPr>
              <w:t>0,926</w:t>
            </w:r>
          </w:p>
        </w:tc>
        <w:tc>
          <w:tcPr>
            <w:tcW w:w="801" w:type="dxa"/>
            <w:vAlign w:val="center"/>
          </w:tcPr>
          <w:p w14:paraId="14705501" w14:textId="1F865ED3" w:rsidR="00603A4A" w:rsidRPr="00603A4A" w:rsidRDefault="00603A4A" w:rsidP="00603A4A">
            <w:pPr>
              <w:spacing w:line="240" w:lineRule="auto"/>
              <w:jc w:val="center"/>
              <w:rPr>
                <w:rFonts w:cs="Times New Roman"/>
                <w:b/>
                <w:sz w:val="18"/>
                <w:szCs w:val="18"/>
              </w:rPr>
            </w:pPr>
            <w:r w:rsidRPr="00603A4A">
              <w:rPr>
                <w:b/>
                <w:sz w:val="18"/>
                <w:szCs w:val="18"/>
              </w:rPr>
              <w:t>0,957</w:t>
            </w:r>
          </w:p>
        </w:tc>
        <w:tc>
          <w:tcPr>
            <w:tcW w:w="802" w:type="dxa"/>
            <w:vAlign w:val="center"/>
          </w:tcPr>
          <w:p w14:paraId="3479CA93" w14:textId="23ECDF49" w:rsidR="00603A4A" w:rsidRPr="00603A4A" w:rsidRDefault="00603A4A" w:rsidP="00603A4A">
            <w:pPr>
              <w:spacing w:line="240" w:lineRule="auto"/>
              <w:jc w:val="center"/>
              <w:rPr>
                <w:rFonts w:cs="Times New Roman"/>
                <w:b/>
                <w:sz w:val="18"/>
                <w:szCs w:val="18"/>
              </w:rPr>
            </w:pPr>
            <w:r w:rsidRPr="00603A4A">
              <w:rPr>
                <w:b/>
                <w:sz w:val="18"/>
                <w:szCs w:val="18"/>
              </w:rPr>
              <w:t>0,941</w:t>
            </w:r>
          </w:p>
        </w:tc>
        <w:tc>
          <w:tcPr>
            <w:tcW w:w="847" w:type="dxa"/>
            <w:vAlign w:val="center"/>
          </w:tcPr>
          <w:p w14:paraId="3F5D409F" w14:textId="6890CFEF" w:rsidR="00603A4A" w:rsidRPr="00603A4A" w:rsidRDefault="00603A4A" w:rsidP="00603A4A">
            <w:pPr>
              <w:spacing w:line="240" w:lineRule="auto"/>
              <w:jc w:val="center"/>
              <w:rPr>
                <w:rFonts w:cs="Times New Roman"/>
                <w:b/>
                <w:sz w:val="18"/>
                <w:szCs w:val="18"/>
              </w:rPr>
            </w:pPr>
            <w:r w:rsidRPr="00603A4A">
              <w:rPr>
                <w:rFonts w:cs="Times New Roman"/>
                <w:b/>
                <w:sz w:val="18"/>
                <w:szCs w:val="18"/>
              </w:rPr>
              <w:t>483</w:t>
            </w:r>
          </w:p>
        </w:tc>
        <w:tc>
          <w:tcPr>
            <w:tcW w:w="823" w:type="dxa"/>
            <w:vAlign w:val="center"/>
          </w:tcPr>
          <w:p w14:paraId="7784D7B8" w14:textId="09D2FBE9" w:rsidR="00603A4A" w:rsidRPr="00603A4A" w:rsidRDefault="00603A4A" w:rsidP="00603A4A">
            <w:pPr>
              <w:spacing w:line="240" w:lineRule="auto"/>
              <w:jc w:val="center"/>
              <w:rPr>
                <w:rFonts w:cs="Times New Roman"/>
                <w:b/>
                <w:sz w:val="18"/>
                <w:szCs w:val="18"/>
              </w:rPr>
            </w:pPr>
            <w:r w:rsidRPr="00603A4A">
              <w:rPr>
                <w:b/>
                <w:sz w:val="18"/>
                <w:szCs w:val="18"/>
              </w:rPr>
              <w:t>0,930</w:t>
            </w:r>
          </w:p>
        </w:tc>
        <w:tc>
          <w:tcPr>
            <w:tcW w:w="802" w:type="dxa"/>
            <w:vAlign w:val="center"/>
          </w:tcPr>
          <w:p w14:paraId="3E54A461" w14:textId="4C51E9BA" w:rsidR="00603A4A" w:rsidRPr="00603A4A" w:rsidRDefault="00603A4A" w:rsidP="00603A4A">
            <w:pPr>
              <w:spacing w:line="240" w:lineRule="auto"/>
              <w:jc w:val="center"/>
              <w:rPr>
                <w:rFonts w:cs="Times New Roman"/>
                <w:b/>
                <w:sz w:val="18"/>
                <w:szCs w:val="18"/>
              </w:rPr>
            </w:pPr>
            <w:r w:rsidRPr="00603A4A">
              <w:rPr>
                <w:sz w:val="18"/>
                <w:szCs w:val="18"/>
              </w:rPr>
              <w:t>0,896</w:t>
            </w:r>
          </w:p>
        </w:tc>
        <w:tc>
          <w:tcPr>
            <w:tcW w:w="772" w:type="dxa"/>
            <w:vAlign w:val="center"/>
          </w:tcPr>
          <w:p w14:paraId="503304DD" w14:textId="3FC13EAE" w:rsidR="00603A4A" w:rsidRPr="00603A4A" w:rsidRDefault="00603A4A" w:rsidP="00603A4A">
            <w:pPr>
              <w:spacing w:line="240" w:lineRule="auto"/>
              <w:jc w:val="center"/>
              <w:rPr>
                <w:rFonts w:cs="Times New Roman"/>
                <w:b/>
                <w:sz w:val="18"/>
                <w:szCs w:val="18"/>
              </w:rPr>
            </w:pPr>
            <w:r w:rsidRPr="00603A4A">
              <w:rPr>
                <w:sz w:val="18"/>
                <w:szCs w:val="18"/>
              </w:rPr>
              <w:t>0,913</w:t>
            </w:r>
          </w:p>
        </w:tc>
        <w:tc>
          <w:tcPr>
            <w:tcW w:w="847" w:type="dxa"/>
            <w:vAlign w:val="center"/>
          </w:tcPr>
          <w:p w14:paraId="504E7424" w14:textId="2964D956" w:rsidR="00603A4A" w:rsidRPr="00603A4A" w:rsidRDefault="00603A4A" w:rsidP="00603A4A">
            <w:pPr>
              <w:spacing w:line="240" w:lineRule="auto"/>
              <w:jc w:val="center"/>
              <w:rPr>
                <w:rFonts w:cs="Times New Roman"/>
                <w:sz w:val="18"/>
                <w:szCs w:val="18"/>
              </w:rPr>
            </w:pPr>
            <w:r w:rsidRPr="00603A4A">
              <w:rPr>
                <w:rFonts w:cs="Times New Roman"/>
                <w:sz w:val="18"/>
                <w:szCs w:val="18"/>
              </w:rPr>
              <w:t>461</w:t>
            </w:r>
          </w:p>
        </w:tc>
      </w:tr>
      <w:tr w:rsidR="00603A4A" w:rsidRPr="00603A4A" w14:paraId="5BF4967C" w14:textId="77777777" w:rsidTr="00603A4A">
        <w:tc>
          <w:tcPr>
            <w:tcW w:w="486" w:type="dxa"/>
            <w:vAlign w:val="center"/>
          </w:tcPr>
          <w:p w14:paraId="2C89544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4.</w:t>
            </w:r>
          </w:p>
        </w:tc>
        <w:tc>
          <w:tcPr>
            <w:tcW w:w="947" w:type="dxa"/>
            <w:vAlign w:val="center"/>
          </w:tcPr>
          <w:p w14:paraId="2B73DDE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VERN</w:t>
            </w:r>
          </w:p>
        </w:tc>
        <w:tc>
          <w:tcPr>
            <w:tcW w:w="801" w:type="dxa"/>
            <w:vAlign w:val="center"/>
          </w:tcPr>
          <w:p w14:paraId="1715794F" w14:textId="6B93A211" w:rsidR="00603A4A" w:rsidRPr="00603A4A" w:rsidRDefault="00603A4A" w:rsidP="00603A4A">
            <w:pPr>
              <w:spacing w:line="240" w:lineRule="auto"/>
              <w:jc w:val="center"/>
              <w:rPr>
                <w:rFonts w:cs="Times New Roman"/>
                <w:b/>
                <w:sz w:val="18"/>
                <w:szCs w:val="18"/>
              </w:rPr>
            </w:pPr>
            <w:r w:rsidRPr="00603A4A">
              <w:rPr>
                <w:sz w:val="18"/>
                <w:szCs w:val="18"/>
              </w:rPr>
              <w:t>0,965</w:t>
            </w:r>
          </w:p>
        </w:tc>
        <w:tc>
          <w:tcPr>
            <w:tcW w:w="801" w:type="dxa"/>
            <w:vAlign w:val="center"/>
          </w:tcPr>
          <w:p w14:paraId="2DDB859F" w14:textId="0FA9249C" w:rsidR="00603A4A" w:rsidRPr="00603A4A" w:rsidRDefault="00603A4A" w:rsidP="00603A4A">
            <w:pPr>
              <w:spacing w:line="240" w:lineRule="auto"/>
              <w:jc w:val="center"/>
              <w:rPr>
                <w:rFonts w:cs="Times New Roman"/>
                <w:b/>
                <w:sz w:val="18"/>
                <w:szCs w:val="18"/>
              </w:rPr>
            </w:pPr>
            <w:r w:rsidRPr="00603A4A">
              <w:rPr>
                <w:b/>
                <w:sz w:val="18"/>
                <w:szCs w:val="18"/>
              </w:rPr>
              <w:t>0,980</w:t>
            </w:r>
          </w:p>
        </w:tc>
        <w:tc>
          <w:tcPr>
            <w:tcW w:w="802" w:type="dxa"/>
            <w:vAlign w:val="center"/>
          </w:tcPr>
          <w:p w14:paraId="59A1E7E5" w14:textId="5ADD1C16" w:rsidR="00603A4A" w:rsidRPr="00603A4A" w:rsidRDefault="00603A4A" w:rsidP="00603A4A">
            <w:pPr>
              <w:spacing w:line="240" w:lineRule="auto"/>
              <w:jc w:val="center"/>
              <w:rPr>
                <w:rFonts w:cs="Times New Roman"/>
                <w:b/>
                <w:sz w:val="18"/>
                <w:szCs w:val="18"/>
              </w:rPr>
            </w:pPr>
            <w:r w:rsidRPr="00603A4A">
              <w:rPr>
                <w:b/>
                <w:sz w:val="18"/>
                <w:szCs w:val="18"/>
              </w:rPr>
              <w:t>0,973</w:t>
            </w:r>
          </w:p>
        </w:tc>
        <w:tc>
          <w:tcPr>
            <w:tcW w:w="847" w:type="dxa"/>
            <w:vAlign w:val="center"/>
          </w:tcPr>
          <w:p w14:paraId="334A32CE" w14:textId="2B1C5755" w:rsidR="00603A4A" w:rsidRPr="00603A4A" w:rsidRDefault="00603A4A" w:rsidP="00603A4A">
            <w:pPr>
              <w:spacing w:line="240" w:lineRule="auto"/>
              <w:jc w:val="center"/>
              <w:rPr>
                <w:rFonts w:cs="Times New Roman"/>
                <w:b/>
                <w:sz w:val="18"/>
                <w:szCs w:val="18"/>
              </w:rPr>
            </w:pPr>
            <w:r w:rsidRPr="00603A4A">
              <w:rPr>
                <w:rFonts w:cs="Times New Roman"/>
                <w:b/>
                <w:sz w:val="18"/>
                <w:szCs w:val="18"/>
              </w:rPr>
              <w:t>3626</w:t>
            </w:r>
          </w:p>
        </w:tc>
        <w:tc>
          <w:tcPr>
            <w:tcW w:w="823" w:type="dxa"/>
            <w:vAlign w:val="center"/>
          </w:tcPr>
          <w:p w14:paraId="408BD0EB" w14:textId="3AF78A5C" w:rsidR="00603A4A" w:rsidRPr="00603A4A" w:rsidRDefault="00603A4A" w:rsidP="00603A4A">
            <w:pPr>
              <w:spacing w:line="240" w:lineRule="auto"/>
              <w:jc w:val="center"/>
              <w:rPr>
                <w:rFonts w:cs="Times New Roman"/>
                <w:b/>
                <w:sz w:val="18"/>
                <w:szCs w:val="18"/>
              </w:rPr>
            </w:pPr>
            <w:r w:rsidRPr="00603A4A">
              <w:rPr>
                <w:b/>
                <w:sz w:val="18"/>
                <w:szCs w:val="18"/>
              </w:rPr>
              <w:t>0,971</w:t>
            </w:r>
          </w:p>
        </w:tc>
        <w:tc>
          <w:tcPr>
            <w:tcW w:w="802" w:type="dxa"/>
            <w:vAlign w:val="center"/>
          </w:tcPr>
          <w:p w14:paraId="4EDA972B" w14:textId="6BF6E437" w:rsidR="00603A4A" w:rsidRPr="00603A4A" w:rsidRDefault="00603A4A" w:rsidP="00603A4A">
            <w:pPr>
              <w:spacing w:line="240" w:lineRule="auto"/>
              <w:jc w:val="center"/>
              <w:rPr>
                <w:rFonts w:cs="Times New Roman"/>
                <w:sz w:val="18"/>
                <w:szCs w:val="18"/>
              </w:rPr>
            </w:pPr>
            <w:r w:rsidRPr="00603A4A">
              <w:rPr>
                <w:sz w:val="18"/>
                <w:szCs w:val="18"/>
              </w:rPr>
              <w:t>0,936</w:t>
            </w:r>
          </w:p>
        </w:tc>
        <w:tc>
          <w:tcPr>
            <w:tcW w:w="772" w:type="dxa"/>
            <w:vAlign w:val="center"/>
          </w:tcPr>
          <w:p w14:paraId="32E6379F" w14:textId="3E5ABBC6" w:rsidR="00603A4A" w:rsidRPr="00603A4A" w:rsidRDefault="00603A4A" w:rsidP="00603A4A">
            <w:pPr>
              <w:spacing w:line="240" w:lineRule="auto"/>
              <w:jc w:val="center"/>
              <w:rPr>
                <w:rFonts w:cs="Times New Roman"/>
                <w:sz w:val="18"/>
                <w:szCs w:val="18"/>
              </w:rPr>
            </w:pPr>
            <w:r w:rsidRPr="00603A4A">
              <w:rPr>
                <w:sz w:val="18"/>
                <w:szCs w:val="18"/>
              </w:rPr>
              <w:t>0,953</w:t>
            </w:r>
          </w:p>
        </w:tc>
        <w:tc>
          <w:tcPr>
            <w:tcW w:w="847" w:type="dxa"/>
            <w:vAlign w:val="center"/>
          </w:tcPr>
          <w:p w14:paraId="44F090EC" w14:textId="1BC4DBE3" w:rsidR="00603A4A" w:rsidRPr="00603A4A" w:rsidRDefault="00603A4A" w:rsidP="00603A4A">
            <w:pPr>
              <w:spacing w:line="240" w:lineRule="auto"/>
              <w:jc w:val="center"/>
              <w:rPr>
                <w:rFonts w:cs="Times New Roman"/>
                <w:sz w:val="18"/>
                <w:szCs w:val="18"/>
              </w:rPr>
            </w:pPr>
            <w:r w:rsidRPr="00603A4A">
              <w:rPr>
                <w:rFonts w:cs="Times New Roman"/>
                <w:sz w:val="18"/>
                <w:szCs w:val="18"/>
              </w:rPr>
              <w:t>3613</w:t>
            </w:r>
          </w:p>
        </w:tc>
      </w:tr>
      <w:tr w:rsidR="00603A4A" w:rsidRPr="00603A4A" w14:paraId="2DDDFA9B" w14:textId="77777777" w:rsidTr="00603A4A">
        <w:tc>
          <w:tcPr>
            <w:tcW w:w="486" w:type="dxa"/>
            <w:vAlign w:val="center"/>
          </w:tcPr>
          <w:p w14:paraId="513DEA56"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5.</w:t>
            </w:r>
          </w:p>
        </w:tc>
        <w:tc>
          <w:tcPr>
            <w:tcW w:w="947" w:type="dxa"/>
            <w:vAlign w:val="center"/>
          </w:tcPr>
          <w:p w14:paraId="4F53D68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O</w:t>
            </w:r>
          </w:p>
        </w:tc>
        <w:tc>
          <w:tcPr>
            <w:tcW w:w="801" w:type="dxa"/>
            <w:vAlign w:val="center"/>
          </w:tcPr>
          <w:p w14:paraId="5E5A11D2" w14:textId="4FFCFC79" w:rsidR="00603A4A" w:rsidRPr="00603A4A" w:rsidRDefault="00603A4A" w:rsidP="00603A4A">
            <w:pPr>
              <w:spacing w:line="240" w:lineRule="auto"/>
              <w:jc w:val="center"/>
              <w:rPr>
                <w:rFonts w:cs="Times New Roman"/>
                <w:b/>
                <w:sz w:val="18"/>
                <w:szCs w:val="18"/>
              </w:rPr>
            </w:pPr>
            <w:r w:rsidRPr="00603A4A">
              <w:rPr>
                <w:b/>
                <w:sz w:val="18"/>
                <w:szCs w:val="18"/>
              </w:rPr>
              <w:t>0,993</w:t>
            </w:r>
          </w:p>
        </w:tc>
        <w:tc>
          <w:tcPr>
            <w:tcW w:w="801" w:type="dxa"/>
            <w:vAlign w:val="center"/>
          </w:tcPr>
          <w:p w14:paraId="406A8D24" w14:textId="24B301EC" w:rsidR="00603A4A" w:rsidRPr="00603A4A" w:rsidRDefault="00603A4A" w:rsidP="00603A4A">
            <w:pPr>
              <w:spacing w:line="240" w:lineRule="auto"/>
              <w:jc w:val="center"/>
              <w:rPr>
                <w:rFonts w:cs="Times New Roman"/>
                <w:b/>
                <w:sz w:val="18"/>
                <w:szCs w:val="18"/>
              </w:rPr>
            </w:pPr>
            <w:r w:rsidRPr="00603A4A">
              <w:rPr>
                <w:b/>
                <w:sz w:val="18"/>
                <w:szCs w:val="18"/>
              </w:rPr>
              <w:t>0,993</w:t>
            </w:r>
          </w:p>
        </w:tc>
        <w:tc>
          <w:tcPr>
            <w:tcW w:w="802" w:type="dxa"/>
            <w:vAlign w:val="center"/>
          </w:tcPr>
          <w:p w14:paraId="52B56E7A" w14:textId="5A72E493" w:rsidR="00603A4A" w:rsidRPr="00603A4A" w:rsidRDefault="00603A4A" w:rsidP="00603A4A">
            <w:pPr>
              <w:spacing w:line="240" w:lineRule="auto"/>
              <w:jc w:val="center"/>
              <w:rPr>
                <w:rFonts w:cs="Times New Roman"/>
                <w:b/>
                <w:sz w:val="18"/>
                <w:szCs w:val="18"/>
              </w:rPr>
            </w:pPr>
            <w:r w:rsidRPr="00603A4A">
              <w:rPr>
                <w:b/>
                <w:sz w:val="18"/>
                <w:szCs w:val="18"/>
              </w:rPr>
              <w:t>0,993</w:t>
            </w:r>
          </w:p>
        </w:tc>
        <w:tc>
          <w:tcPr>
            <w:tcW w:w="847" w:type="dxa"/>
            <w:vAlign w:val="center"/>
          </w:tcPr>
          <w:p w14:paraId="155C1457" w14:textId="6D27DD8A" w:rsidR="00603A4A" w:rsidRPr="00603A4A" w:rsidRDefault="00603A4A" w:rsidP="00603A4A">
            <w:pPr>
              <w:spacing w:line="240" w:lineRule="auto"/>
              <w:jc w:val="center"/>
              <w:rPr>
                <w:rFonts w:cs="Times New Roman"/>
                <w:sz w:val="18"/>
                <w:szCs w:val="18"/>
              </w:rPr>
            </w:pPr>
            <w:r w:rsidRPr="00603A4A">
              <w:rPr>
                <w:rFonts w:cs="Times New Roman"/>
                <w:sz w:val="18"/>
                <w:szCs w:val="18"/>
              </w:rPr>
              <w:t>166811</w:t>
            </w:r>
          </w:p>
        </w:tc>
        <w:tc>
          <w:tcPr>
            <w:tcW w:w="823" w:type="dxa"/>
            <w:vAlign w:val="center"/>
          </w:tcPr>
          <w:p w14:paraId="0885152A" w14:textId="3D33D76F" w:rsidR="00603A4A" w:rsidRPr="00603A4A" w:rsidRDefault="00603A4A" w:rsidP="00603A4A">
            <w:pPr>
              <w:spacing w:line="240" w:lineRule="auto"/>
              <w:jc w:val="center"/>
              <w:rPr>
                <w:rFonts w:cs="Times New Roman"/>
                <w:sz w:val="18"/>
                <w:szCs w:val="18"/>
              </w:rPr>
            </w:pPr>
            <w:r w:rsidRPr="00603A4A">
              <w:rPr>
                <w:sz w:val="18"/>
                <w:szCs w:val="18"/>
              </w:rPr>
              <w:t>0,989</w:t>
            </w:r>
          </w:p>
        </w:tc>
        <w:tc>
          <w:tcPr>
            <w:tcW w:w="802" w:type="dxa"/>
            <w:vAlign w:val="center"/>
          </w:tcPr>
          <w:p w14:paraId="7489B1A3" w14:textId="0E361F40" w:rsidR="00603A4A" w:rsidRPr="00603A4A" w:rsidRDefault="00603A4A" w:rsidP="00603A4A">
            <w:pPr>
              <w:spacing w:line="240" w:lineRule="auto"/>
              <w:jc w:val="center"/>
              <w:rPr>
                <w:rFonts w:cs="Times New Roman"/>
                <w:sz w:val="18"/>
                <w:szCs w:val="18"/>
              </w:rPr>
            </w:pPr>
            <w:r w:rsidRPr="00603A4A">
              <w:rPr>
                <w:sz w:val="18"/>
                <w:szCs w:val="18"/>
              </w:rPr>
              <w:t>0,984</w:t>
            </w:r>
          </w:p>
        </w:tc>
        <w:tc>
          <w:tcPr>
            <w:tcW w:w="772" w:type="dxa"/>
            <w:vAlign w:val="center"/>
          </w:tcPr>
          <w:p w14:paraId="6170C20F" w14:textId="7D93C1C7" w:rsidR="00603A4A" w:rsidRPr="00603A4A" w:rsidRDefault="00603A4A" w:rsidP="00603A4A">
            <w:pPr>
              <w:spacing w:line="240" w:lineRule="auto"/>
              <w:jc w:val="center"/>
              <w:rPr>
                <w:rFonts w:cs="Times New Roman"/>
                <w:sz w:val="18"/>
                <w:szCs w:val="18"/>
              </w:rPr>
            </w:pPr>
            <w:r w:rsidRPr="00603A4A">
              <w:rPr>
                <w:sz w:val="18"/>
                <w:szCs w:val="18"/>
              </w:rPr>
              <w:t>0,987</w:t>
            </w:r>
          </w:p>
        </w:tc>
        <w:tc>
          <w:tcPr>
            <w:tcW w:w="847" w:type="dxa"/>
            <w:vAlign w:val="center"/>
          </w:tcPr>
          <w:p w14:paraId="3DD19F6D" w14:textId="764F9227" w:rsidR="00603A4A" w:rsidRPr="00603A4A" w:rsidRDefault="00603A4A" w:rsidP="00603A4A">
            <w:pPr>
              <w:spacing w:line="240" w:lineRule="auto"/>
              <w:jc w:val="center"/>
              <w:rPr>
                <w:rFonts w:cs="Times New Roman"/>
                <w:b/>
                <w:sz w:val="18"/>
                <w:szCs w:val="18"/>
              </w:rPr>
            </w:pPr>
            <w:r w:rsidRPr="00603A4A">
              <w:rPr>
                <w:rFonts w:cs="Times New Roman"/>
                <w:b/>
                <w:sz w:val="18"/>
                <w:szCs w:val="18"/>
              </w:rPr>
              <w:t>167098</w:t>
            </w:r>
          </w:p>
        </w:tc>
      </w:tr>
      <w:tr w:rsidR="00603A4A" w:rsidRPr="00603A4A" w14:paraId="769D0D1E" w14:textId="77777777" w:rsidTr="00603A4A">
        <w:tc>
          <w:tcPr>
            <w:tcW w:w="1433" w:type="dxa"/>
            <w:gridSpan w:val="2"/>
            <w:shd w:val="clear" w:color="auto" w:fill="E7E6E6" w:themeFill="background2"/>
            <w:vAlign w:val="center"/>
          </w:tcPr>
          <w:p w14:paraId="37E3D643" w14:textId="77777777" w:rsidR="00603A4A" w:rsidRPr="00603A4A" w:rsidRDefault="00603A4A" w:rsidP="00603A4A">
            <w:pPr>
              <w:spacing w:line="240" w:lineRule="auto"/>
              <w:jc w:val="center"/>
              <w:rPr>
                <w:rFonts w:cs="Times New Roman"/>
                <w:b/>
                <w:sz w:val="18"/>
                <w:szCs w:val="18"/>
              </w:rPr>
            </w:pPr>
            <w:r w:rsidRPr="00603A4A">
              <w:rPr>
                <w:rFonts w:cs="Times New Roman"/>
                <w:b/>
                <w:sz w:val="18"/>
                <w:szCs w:val="18"/>
              </w:rPr>
              <w:t>Rata-Rata/</w:t>
            </w:r>
          </w:p>
          <w:p w14:paraId="3A9FACE5" w14:textId="4B53084B" w:rsidR="00603A4A" w:rsidRPr="00603A4A" w:rsidRDefault="00603A4A" w:rsidP="00603A4A">
            <w:pPr>
              <w:spacing w:line="240" w:lineRule="auto"/>
              <w:jc w:val="center"/>
              <w:rPr>
                <w:rFonts w:cs="Times New Roman"/>
                <w:b/>
                <w:sz w:val="18"/>
                <w:szCs w:val="18"/>
              </w:rPr>
            </w:pPr>
            <w:r w:rsidRPr="00603A4A">
              <w:rPr>
                <w:rFonts w:cs="Times New Roman"/>
                <w:b/>
                <w:sz w:val="18"/>
                <w:szCs w:val="18"/>
              </w:rPr>
              <w:t>Total</w:t>
            </w:r>
          </w:p>
        </w:tc>
        <w:tc>
          <w:tcPr>
            <w:tcW w:w="801" w:type="dxa"/>
            <w:shd w:val="clear" w:color="auto" w:fill="E7E6E6" w:themeFill="background2"/>
            <w:vAlign w:val="center"/>
          </w:tcPr>
          <w:p w14:paraId="1AB89DE4" w14:textId="10458495" w:rsidR="00603A4A" w:rsidRPr="00603A4A" w:rsidRDefault="00603A4A" w:rsidP="00603A4A">
            <w:pPr>
              <w:spacing w:line="240" w:lineRule="auto"/>
              <w:jc w:val="center"/>
              <w:rPr>
                <w:rFonts w:cs="Times New Roman"/>
                <w:b/>
                <w:sz w:val="18"/>
                <w:szCs w:val="18"/>
              </w:rPr>
            </w:pPr>
            <w:r w:rsidRPr="00603A4A">
              <w:rPr>
                <w:b/>
                <w:sz w:val="18"/>
                <w:szCs w:val="18"/>
              </w:rPr>
              <w:t>0,925</w:t>
            </w:r>
          </w:p>
        </w:tc>
        <w:tc>
          <w:tcPr>
            <w:tcW w:w="801" w:type="dxa"/>
            <w:shd w:val="clear" w:color="auto" w:fill="E7E6E6" w:themeFill="background2"/>
            <w:vAlign w:val="center"/>
          </w:tcPr>
          <w:p w14:paraId="378DFF5B" w14:textId="3E4F4239" w:rsidR="00603A4A" w:rsidRPr="00603A4A" w:rsidRDefault="00603A4A" w:rsidP="00603A4A">
            <w:pPr>
              <w:spacing w:line="240" w:lineRule="auto"/>
              <w:jc w:val="center"/>
              <w:rPr>
                <w:rFonts w:cs="Times New Roman"/>
                <w:b/>
                <w:sz w:val="18"/>
                <w:szCs w:val="18"/>
              </w:rPr>
            </w:pPr>
            <w:r w:rsidRPr="00603A4A">
              <w:rPr>
                <w:b/>
                <w:sz w:val="18"/>
                <w:szCs w:val="18"/>
              </w:rPr>
              <w:t>0,898</w:t>
            </w:r>
          </w:p>
        </w:tc>
        <w:tc>
          <w:tcPr>
            <w:tcW w:w="802" w:type="dxa"/>
            <w:shd w:val="clear" w:color="auto" w:fill="E7E6E6" w:themeFill="background2"/>
            <w:vAlign w:val="center"/>
          </w:tcPr>
          <w:p w14:paraId="5D8A237E" w14:textId="4CB9B246" w:rsidR="00603A4A" w:rsidRPr="00603A4A" w:rsidRDefault="00603A4A" w:rsidP="00603A4A">
            <w:pPr>
              <w:spacing w:line="240" w:lineRule="auto"/>
              <w:jc w:val="center"/>
              <w:rPr>
                <w:rFonts w:cs="Times New Roman"/>
                <w:b/>
                <w:sz w:val="18"/>
                <w:szCs w:val="18"/>
              </w:rPr>
            </w:pPr>
            <w:r w:rsidRPr="00603A4A">
              <w:rPr>
                <w:b/>
                <w:sz w:val="18"/>
                <w:szCs w:val="18"/>
              </w:rPr>
              <w:t>0,910</w:t>
            </w:r>
          </w:p>
        </w:tc>
        <w:tc>
          <w:tcPr>
            <w:tcW w:w="847" w:type="dxa"/>
            <w:shd w:val="clear" w:color="auto" w:fill="E7E6E6" w:themeFill="background2"/>
            <w:vAlign w:val="center"/>
          </w:tcPr>
          <w:p w14:paraId="17808606" w14:textId="7EECC3A6" w:rsidR="00603A4A" w:rsidRPr="00603A4A" w:rsidRDefault="00603A4A" w:rsidP="00603A4A">
            <w:pPr>
              <w:spacing w:line="240" w:lineRule="auto"/>
              <w:jc w:val="center"/>
              <w:rPr>
                <w:rFonts w:cs="Times New Roman"/>
                <w:sz w:val="18"/>
                <w:szCs w:val="18"/>
              </w:rPr>
            </w:pPr>
            <w:r w:rsidRPr="00603A4A">
              <w:rPr>
                <w:rFonts w:cs="Times New Roman"/>
                <w:sz w:val="18"/>
                <w:szCs w:val="18"/>
              </w:rPr>
              <w:t>200932</w:t>
            </w:r>
          </w:p>
        </w:tc>
        <w:tc>
          <w:tcPr>
            <w:tcW w:w="823" w:type="dxa"/>
            <w:shd w:val="clear" w:color="auto" w:fill="E7E6E6" w:themeFill="background2"/>
            <w:vAlign w:val="center"/>
          </w:tcPr>
          <w:p w14:paraId="38A24136" w14:textId="52FC2296" w:rsidR="00603A4A" w:rsidRPr="00603A4A" w:rsidRDefault="00603A4A" w:rsidP="00603A4A">
            <w:pPr>
              <w:spacing w:line="240" w:lineRule="auto"/>
              <w:jc w:val="center"/>
              <w:rPr>
                <w:rFonts w:cs="Times New Roman"/>
                <w:sz w:val="18"/>
                <w:szCs w:val="18"/>
              </w:rPr>
            </w:pPr>
            <w:r w:rsidRPr="00603A4A">
              <w:rPr>
                <w:sz w:val="18"/>
                <w:szCs w:val="18"/>
              </w:rPr>
              <w:t>0,900</w:t>
            </w:r>
          </w:p>
        </w:tc>
        <w:tc>
          <w:tcPr>
            <w:tcW w:w="802" w:type="dxa"/>
            <w:shd w:val="clear" w:color="auto" w:fill="E7E6E6" w:themeFill="background2"/>
            <w:vAlign w:val="center"/>
          </w:tcPr>
          <w:p w14:paraId="43AC94D3" w14:textId="60F63EDC" w:rsidR="00603A4A" w:rsidRPr="00603A4A" w:rsidRDefault="00603A4A" w:rsidP="00603A4A">
            <w:pPr>
              <w:spacing w:line="240" w:lineRule="auto"/>
              <w:jc w:val="center"/>
              <w:rPr>
                <w:rFonts w:cs="Times New Roman"/>
                <w:sz w:val="18"/>
                <w:szCs w:val="18"/>
              </w:rPr>
            </w:pPr>
            <w:r w:rsidRPr="00603A4A">
              <w:rPr>
                <w:sz w:val="18"/>
                <w:szCs w:val="18"/>
              </w:rPr>
              <w:t>0,847</w:t>
            </w:r>
          </w:p>
        </w:tc>
        <w:tc>
          <w:tcPr>
            <w:tcW w:w="772" w:type="dxa"/>
            <w:shd w:val="clear" w:color="auto" w:fill="E7E6E6" w:themeFill="background2"/>
            <w:vAlign w:val="center"/>
          </w:tcPr>
          <w:p w14:paraId="4ED6452F" w14:textId="7872D42E" w:rsidR="00603A4A" w:rsidRPr="00603A4A" w:rsidRDefault="00603A4A" w:rsidP="00603A4A">
            <w:pPr>
              <w:spacing w:line="240" w:lineRule="auto"/>
              <w:jc w:val="center"/>
              <w:rPr>
                <w:rFonts w:cs="Times New Roman"/>
                <w:sz w:val="18"/>
                <w:szCs w:val="18"/>
              </w:rPr>
            </w:pPr>
            <w:r w:rsidRPr="00603A4A">
              <w:rPr>
                <w:sz w:val="18"/>
                <w:szCs w:val="18"/>
              </w:rPr>
              <w:t>0,863</w:t>
            </w:r>
          </w:p>
        </w:tc>
        <w:tc>
          <w:tcPr>
            <w:tcW w:w="847" w:type="dxa"/>
            <w:shd w:val="clear" w:color="auto" w:fill="E7E6E6" w:themeFill="background2"/>
            <w:vAlign w:val="center"/>
          </w:tcPr>
          <w:p w14:paraId="0D28F072" w14:textId="26C033C8" w:rsidR="00603A4A" w:rsidRPr="00603A4A" w:rsidRDefault="00603A4A" w:rsidP="00603A4A">
            <w:pPr>
              <w:spacing w:line="240" w:lineRule="auto"/>
              <w:jc w:val="center"/>
              <w:rPr>
                <w:rFonts w:cs="Times New Roman"/>
                <w:b/>
                <w:sz w:val="18"/>
                <w:szCs w:val="18"/>
              </w:rPr>
            </w:pPr>
            <w:r w:rsidRPr="00603A4A">
              <w:rPr>
                <w:rFonts w:cs="Times New Roman"/>
                <w:b/>
                <w:sz w:val="18"/>
                <w:szCs w:val="18"/>
              </w:rPr>
              <w:t>201914</w:t>
            </w:r>
          </w:p>
        </w:tc>
      </w:tr>
    </w:tbl>
    <w:p w14:paraId="30B93E40" w14:textId="488C1BFB" w:rsidR="00B05489" w:rsidRDefault="00B05489" w:rsidP="00B05489"/>
    <w:p w14:paraId="60D12506" w14:textId="0796172B" w:rsidR="006B2897" w:rsidRDefault="00EE30A4" w:rsidP="00E97B6A">
      <w:pPr>
        <w:ind w:firstLine="720"/>
      </w:pPr>
      <w:r>
        <w:t xml:space="preserve">Pada </w:t>
      </w:r>
      <w:r w:rsidRPr="00EE30A4">
        <w:fldChar w:fldCharType="begin"/>
      </w:r>
      <w:r w:rsidRPr="00EE30A4">
        <w:instrText xml:space="preserve"> REF _Ref169548639 \h  \* MERGEFORMAT </w:instrText>
      </w:r>
      <w:r w:rsidRPr="00EE30A4">
        <w:fldChar w:fldCharType="separate"/>
      </w:r>
      <w:r w:rsidR="007924A3">
        <w:rPr>
          <w:szCs w:val="24"/>
        </w:rPr>
        <w:t>Tabel 4.</w:t>
      </w:r>
      <w:r w:rsidR="007924A3" w:rsidRPr="007924A3">
        <w:rPr>
          <w:szCs w:val="24"/>
        </w:rPr>
        <w:t>7</w:t>
      </w:r>
      <w:r w:rsidRPr="00EE30A4">
        <w:fldChar w:fldCharType="end"/>
      </w:r>
      <w:r w:rsidR="00190493">
        <w:t xml:space="preserve"> dan juga </w:t>
      </w:r>
      <w:r w:rsidR="008D4640">
        <w:fldChar w:fldCharType="begin"/>
      </w:r>
      <w:r w:rsidR="008D4640">
        <w:instrText xml:space="preserve"> REF _Ref172907974 \h </w:instrText>
      </w:r>
      <w:r w:rsidR="008D4640">
        <w:fldChar w:fldCharType="separate"/>
      </w:r>
      <w:r w:rsidR="007924A3">
        <w:t>Gambar 4.</w:t>
      </w:r>
      <w:r w:rsidR="007924A3">
        <w:rPr>
          <w:noProof/>
        </w:rPr>
        <w:t>10</w:t>
      </w:r>
      <w:r w:rsidR="008D4640">
        <w:fldChar w:fldCharType="end"/>
      </w:r>
      <w:r w:rsidRPr="00EE30A4">
        <w:t xml:space="preserve">, terlihat bahwa beberapa label menunjukkan performa yang lebih unggul pada masing-masing model. </w:t>
      </w:r>
      <w:r w:rsidR="00F472D0" w:rsidRPr="00F472D0">
        <w:t>Hal ini dapat dilihat dalam</w:t>
      </w:r>
      <w:r w:rsidR="00F472D0">
        <w:t xml:space="preserve"> </w:t>
      </w:r>
      <w:r w:rsidR="00F472D0" w:rsidRPr="00F472D0">
        <w:fldChar w:fldCharType="begin"/>
      </w:r>
      <w:r w:rsidR="00F472D0" w:rsidRPr="00F472D0">
        <w:instrText xml:space="preserve"> REF _Ref170068463 \h  \* MERGEFORMAT </w:instrText>
      </w:r>
      <w:r w:rsidR="00F472D0" w:rsidRPr="00F472D0">
        <w:fldChar w:fldCharType="separate"/>
      </w:r>
      <w:r w:rsidR="007924A3">
        <w:rPr>
          <w:szCs w:val="24"/>
        </w:rPr>
        <w:t>Tabel 4.</w:t>
      </w:r>
      <w:r w:rsidR="007924A3" w:rsidRPr="007924A3">
        <w:rPr>
          <w:szCs w:val="24"/>
        </w:rPr>
        <w:t>8</w:t>
      </w:r>
      <w:r w:rsidR="00F472D0" w:rsidRPr="00F472D0">
        <w:fldChar w:fldCharType="end"/>
      </w:r>
      <w:r w:rsidRPr="00EE30A4">
        <w:t xml:space="preserve">, model </w:t>
      </w:r>
      <w:r w:rsidR="007F0A66" w:rsidRPr="007F0A66">
        <w:rPr>
          <w:i/>
        </w:rPr>
        <w:t>Indolem/indobert-base-uncased</w:t>
      </w:r>
      <w:r w:rsidRPr="00EE30A4">
        <w:t xml:space="preserve"> mencapai presisi tertinggi sebesar 0,989 untuk label I_JUDP, sedangkan </w:t>
      </w:r>
      <w:r w:rsidR="007F0A66" w:rsidRPr="007F0A66">
        <w:rPr>
          <w:i/>
        </w:rPr>
        <w:t>Indobenchmark/indobert-base-p2</w:t>
      </w:r>
      <w:r w:rsidRPr="00EE30A4">
        <w:t xml:space="preserve"> mencapai presisi tertinggi 0,989 untuk label yang sama. Hal ini juga terjadi pada recall tertinggi dimana model </w:t>
      </w:r>
      <w:r w:rsidR="007F0A66" w:rsidRPr="007F0A66">
        <w:rPr>
          <w:i/>
        </w:rPr>
        <w:t>Indolem/indobert-base-uncased</w:t>
      </w:r>
      <w:r w:rsidRPr="00EE30A4">
        <w:t xml:space="preserve"> memperoleh nilai 0,993 untuk label I_JUDP, sementara </w:t>
      </w:r>
      <w:r w:rsidR="007F0A66" w:rsidRPr="007F0A66">
        <w:rPr>
          <w:i/>
        </w:rPr>
        <w:t>Indobenchmark/indobert-base-p2</w:t>
      </w:r>
      <w:r w:rsidRPr="00EE30A4">
        <w:t xml:space="preserve"> mencapai 0,984. F1-Score tertinggi juga dicapai oleh label I_JUDP dengan nilai 0,991 untuk </w:t>
      </w:r>
      <w:r w:rsidR="007F0A66" w:rsidRPr="007F0A66">
        <w:rPr>
          <w:i/>
        </w:rPr>
        <w:t>Indolem/indobert-base-uncased</w:t>
      </w:r>
      <w:r w:rsidRPr="00EE30A4">
        <w:t xml:space="preserve"> dan 0,986 untuk </w:t>
      </w:r>
      <w:r w:rsidR="007F0A66" w:rsidRPr="007F0A66">
        <w:rPr>
          <w:i/>
        </w:rPr>
        <w:t>Indobenchmark/indobert-base-p2</w:t>
      </w:r>
      <w:r w:rsidRPr="00EE30A4">
        <w:t>.</w:t>
      </w:r>
      <w:r w:rsidR="00E97B6A">
        <w:t xml:space="preserve"> </w:t>
      </w:r>
    </w:p>
    <w:p w14:paraId="310A0B1F" w14:textId="5C98959D" w:rsidR="00795C14" w:rsidRPr="000E4199" w:rsidRDefault="00795C14" w:rsidP="00795C14">
      <w:pPr>
        <w:pStyle w:val="Caption"/>
        <w:jc w:val="center"/>
        <w:rPr>
          <w:i w:val="0"/>
          <w:color w:val="auto"/>
          <w:sz w:val="24"/>
          <w:szCs w:val="24"/>
        </w:rPr>
      </w:pPr>
      <w:bookmarkStart w:id="249" w:name="_Ref170068463"/>
      <w:bookmarkStart w:id="250" w:name="_Toc172274300"/>
      <w:r>
        <w:rPr>
          <w:i w:val="0"/>
          <w:color w:val="auto"/>
          <w:sz w:val="24"/>
          <w:szCs w:val="24"/>
        </w:rPr>
        <w:t>Tabel 4.</w:t>
      </w:r>
      <w:r w:rsidRPr="000E4199">
        <w:rPr>
          <w:i w:val="0"/>
          <w:color w:val="auto"/>
          <w:sz w:val="24"/>
          <w:szCs w:val="24"/>
        </w:rPr>
        <w:fldChar w:fldCharType="begin"/>
      </w:r>
      <w:r w:rsidRPr="000E4199">
        <w:rPr>
          <w:i w:val="0"/>
          <w:color w:val="auto"/>
          <w:sz w:val="24"/>
          <w:szCs w:val="24"/>
        </w:rPr>
        <w:instrText xml:space="preserve"> SEQ Tabel_4. \* ARABIC </w:instrText>
      </w:r>
      <w:r w:rsidRPr="000E4199">
        <w:rPr>
          <w:i w:val="0"/>
          <w:color w:val="auto"/>
          <w:sz w:val="24"/>
          <w:szCs w:val="24"/>
        </w:rPr>
        <w:fldChar w:fldCharType="separate"/>
      </w:r>
      <w:r w:rsidR="007924A3">
        <w:rPr>
          <w:i w:val="0"/>
          <w:noProof/>
          <w:color w:val="auto"/>
          <w:sz w:val="24"/>
          <w:szCs w:val="24"/>
        </w:rPr>
        <w:t>8</w:t>
      </w:r>
      <w:r w:rsidRPr="000E4199">
        <w:rPr>
          <w:i w:val="0"/>
          <w:color w:val="auto"/>
          <w:sz w:val="24"/>
          <w:szCs w:val="24"/>
        </w:rPr>
        <w:fldChar w:fldCharType="end"/>
      </w:r>
      <w:bookmarkEnd w:id="249"/>
      <w:r w:rsidRPr="000E4199">
        <w:rPr>
          <w:i w:val="0"/>
          <w:color w:val="auto"/>
          <w:sz w:val="24"/>
          <w:szCs w:val="24"/>
        </w:rPr>
        <w:t xml:space="preserve"> Nilai label tertinggi dan terendah Fold 3</w:t>
      </w:r>
      <w:bookmarkEnd w:id="250"/>
    </w:p>
    <w:tbl>
      <w:tblPr>
        <w:tblStyle w:val="TableGrid"/>
        <w:tblW w:w="0" w:type="auto"/>
        <w:tblLook w:val="04A0" w:firstRow="1" w:lastRow="0" w:firstColumn="1" w:lastColumn="0" w:noHBand="0" w:noVBand="1"/>
      </w:tblPr>
      <w:tblGrid>
        <w:gridCol w:w="1585"/>
        <w:gridCol w:w="1585"/>
        <w:gridCol w:w="1586"/>
        <w:gridCol w:w="1586"/>
        <w:gridCol w:w="1586"/>
      </w:tblGrid>
      <w:tr w:rsidR="00795C14" w:rsidRPr="007B196F" w14:paraId="3CC1CE46" w14:textId="77777777" w:rsidTr="008A06FD">
        <w:tc>
          <w:tcPr>
            <w:tcW w:w="1585" w:type="dxa"/>
            <w:vMerge w:val="restart"/>
            <w:shd w:val="clear" w:color="auto" w:fill="E7E6E6" w:themeFill="background2"/>
            <w:vAlign w:val="center"/>
          </w:tcPr>
          <w:p w14:paraId="69598298" w14:textId="77777777" w:rsidR="00795C14" w:rsidRPr="007B196F" w:rsidRDefault="00795C14" w:rsidP="008A06FD">
            <w:pPr>
              <w:spacing w:line="240" w:lineRule="auto"/>
              <w:jc w:val="center"/>
              <w:rPr>
                <w:sz w:val="20"/>
                <w:szCs w:val="20"/>
              </w:rPr>
            </w:pPr>
            <w:r w:rsidRPr="007B196F">
              <w:rPr>
                <w:b/>
                <w:sz w:val="20"/>
                <w:szCs w:val="20"/>
              </w:rPr>
              <w:t>Metrik Evaluasi</w:t>
            </w:r>
          </w:p>
        </w:tc>
        <w:tc>
          <w:tcPr>
            <w:tcW w:w="3171" w:type="dxa"/>
            <w:gridSpan w:val="2"/>
            <w:shd w:val="clear" w:color="auto" w:fill="E7E6E6" w:themeFill="background2"/>
            <w:vAlign w:val="center"/>
          </w:tcPr>
          <w:p w14:paraId="29F3F55C" w14:textId="77777777" w:rsidR="00795C14" w:rsidRPr="007B196F" w:rsidRDefault="00795C14" w:rsidP="008A06FD">
            <w:pPr>
              <w:spacing w:line="240" w:lineRule="auto"/>
              <w:jc w:val="center"/>
              <w:rPr>
                <w:sz w:val="20"/>
                <w:szCs w:val="20"/>
              </w:rPr>
            </w:pPr>
            <w:r w:rsidRPr="007B196F">
              <w:rPr>
                <w:b/>
                <w:i/>
                <w:sz w:val="20"/>
                <w:szCs w:val="20"/>
              </w:rPr>
              <w:t>Indolem/indobert-base-uncased</w:t>
            </w:r>
          </w:p>
        </w:tc>
        <w:tc>
          <w:tcPr>
            <w:tcW w:w="3172" w:type="dxa"/>
            <w:gridSpan w:val="2"/>
            <w:shd w:val="clear" w:color="auto" w:fill="E7E6E6" w:themeFill="background2"/>
            <w:vAlign w:val="center"/>
          </w:tcPr>
          <w:p w14:paraId="0F1892BB" w14:textId="77777777" w:rsidR="00795C14" w:rsidRPr="007B196F" w:rsidRDefault="00795C14" w:rsidP="008A06FD">
            <w:pPr>
              <w:spacing w:line="240" w:lineRule="auto"/>
              <w:jc w:val="center"/>
              <w:rPr>
                <w:sz w:val="20"/>
                <w:szCs w:val="20"/>
              </w:rPr>
            </w:pPr>
            <w:r w:rsidRPr="007B196F">
              <w:rPr>
                <w:b/>
                <w:i/>
                <w:sz w:val="20"/>
                <w:szCs w:val="20"/>
              </w:rPr>
              <w:t>Indobenchmark/indobert-base-p2</w:t>
            </w:r>
          </w:p>
        </w:tc>
      </w:tr>
      <w:tr w:rsidR="00795C14" w:rsidRPr="007B196F" w14:paraId="786AE460" w14:textId="77777777" w:rsidTr="008A06FD">
        <w:tc>
          <w:tcPr>
            <w:tcW w:w="1585" w:type="dxa"/>
            <w:vMerge/>
            <w:shd w:val="clear" w:color="auto" w:fill="E7E6E6" w:themeFill="background2"/>
            <w:vAlign w:val="center"/>
          </w:tcPr>
          <w:p w14:paraId="72133210" w14:textId="77777777" w:rsidR="00795C14" w:rsidRPr="007B196F" w:rsidRDefault="00795C14" w:rsidP="008A06FD">
            <w:pPr>
              <w:spacing w:line="240" w:lineRule="auto"/>
              <w:jc w:val="center"/>
              <w:rPr>
                <w:sz w:val="20"/>
                <w:szCs w:val="20"/>
              </w:rPr>
            </w:pPr>
          </w:p>
        </w:tc>
        <w:tc>
          <w:tcPr>
            <w:tcW w:w="1585" w:type="dxa"/>
            <w:shd w:val="clear" w:color="auto" w:fill="E7E6E6" w:themeFill="background2"/>
            <w:vAlign w:val="center"/>
          </w:tcPr>
          <w:p w14:paraId="65747976" w14:textId="77777777" w:rsidR="00795C14" w:rsidRPr="007B196F" w:rsidRDefault="00795C14" w:rsidP="008A06FD">
            <w:pPr>
              <w:spacing w:line="240" w:lineRule="auto"/>
              <w:jc w:val="center"/>
              <w:rPr>
                <w:sz w:val="20"/>
                <w:szCs w:val="20"/>
              </w:rPr>
            </w:pPr>
            <w:r w:rsidRPr="007B196F">
              <w:rPr>
                <w:b/>
                <w:sz w:val="20"/>
                <w:szCs w:val="20"/>
              </w:rPr>
              <w:t>Nilai</w:t>
            </w:r>
          </w:p>
        </w:tc>
        <w:tc>
          <w:tcPr>
            <w:tcW w:w="1586" w:type="dxa"/>
            <w:shd w:val="clear" w:color="auto" w:fill="E7E6E6" w:themeFill="background2"/>
            <w:vAlign w:val="center"/>
          </w:tcPr>
          <w:p w14:paraId="40648234" w14:textId="77777777" w:rsidR="00795C14" w:rsidRPr="007B196F" w:rsidRDefault="00795C14" w:rsidP="008A06FD">
            <w:pPr>
              <w:spacing w:line="240" w:lineRule="auto"/>
              <w:jc w:val="center"/>
              <w:rPr>
                <w:sz w:val="20"/>
                <w:szCs w:val="20"/>
              </w:rPr>
            </w:pPr>
            <w:r w:rsidRPr="007B196F">
              <w:rPr>
                <w:b/>
                <w:sz w:val="20"/>
                <w:szCs w:val="20"/>
              </w:rPr>
              <w:t>Label</w:t>
            </w:r>
          </w:p>
        </w:tc>
        <w:tc>
          <w:tcPr>
            <w:tcW w:w="1586" w:type="dxa"/>
            <w:shd w:val="clear" w:color="auto" w:fill="E7E6E6" w:themeFill="background2"/>
            <w:vAlign w:val="center"/>
          </w:tcPr>
          <w:p w14:paraId="6AE3D2AA" w14:textId="77777777" w:rsidR="00795C14" w:rsidRPr="007B196F" w:rsidRDefault="00795C14" w:rsidP="008A06FD">
            <w:pPr>
              <w:spacing w:line="240" w:lineRule="auto"/>
              <w:jc w:val="center"/>
              <w:rPr>
                <w:sz w:val="20"/>
                <w:szCs w:val="20"/>
              </w:rPr>
            </w:pPr>
            <w:r w:rsidRPr="007B196F">
              <w:rPr>
                <w:b/>
                <w:sz w:val="20"/>
                <w:szCs w:val="20"/>
              </w:rPr>
              <w:t>Nilai</w:t>
            </w:r>
          </w:p>
        </w:tc>
        <w:tc>
          <w:tcPr>
            <w:tcW w:w="1586" w:type="dxa"/>
            <w:shd w:val="clear" w:color="auto" w:fill="E7E6E6" w:themeFill="background2"/>
            <w:vAlign w:val="center"/>
          </w:tcPr>
          <w:p w14:paraId="4115B26D" w14:textId="77777777" w:rsidR="00795C14" w:rsidRPr="007B196F" w:rsidRDefault="00795C14" w:rsidP="008A06FD">
            <w:pPr>
              <w:spacing w:line="240" w:lineRule="auto"/>
              <w:jc w:val="center"/>
              <w:rPr>
                <w:sz w:val="20"/>
                <w:szCs w:val="20"/>
              </w:rPr>
            </w:pPr>
            <w:r w:rsidRPr="007B196F">
              <w:rPr>
                <w:b/>
                <w:sz w:val="20"/>
                <w:szCs w:val="20"/>
              </w:rPr>
              <w:t>Label</w:t>
            </w:r>
          </w:p>
        </w:tc>
      </w:tr>
      <w:tr w:rsidR="00795C14" w:rsidRPr="007B196F" w14:paraId="1AC6B703" w14:textId="77777777" w:rsidTr="008A06FD">
        <w:tc>
          <w:tcPr>
            <w:tcW w:w="1585" w:type="dxa"/>
            <w:vMerge/>
            <w:shd w:val="clear" w:color="auto" w:fill="E7E6E6" w:themeFill="background2"/>
            <w:vAlign w:val="center"/>
          </w:tcPr>
          <w:p w14:paraId="37C81C7B" w14:textId="77777777" w:rsidR="00795C14" w:rsidRPr="007B196F" w:rsidRDefault="00795C14" w:rsidP="008A06FD">
            <w:pPr>
              <w:spacing w:line="240" w:lineRule="auto"/>
              <w:jc w:val="center"/>
              <w:rPr>
                <w:b/>
                <w:sz w:val="20"/>
                <w:szCs w:val="20"/>
              </w:rPr>
            </w:pPr>
          </w:p>
        </w:tc>
        <w:tc>
          <w:tcPr>
            <w:tcW w:w="3171" w:type="dxa"/>
            <w:gridSpan w:val="2"/>
            <w:shd w:val="clear" w:color="auto" w:fill="E7E6E6" w:themeFill="background2"/>
            <w:vAlign w:val="center"/>
          </w:tcPr>
          <w:p w14:paraId="12F959DA" w14:textId="77777777" w:rsidR="00795C14" w:rsidRPr="007B196F" w:rsidRDefault="00795C14" w:rsidP="008A06FD">
            <w:pPr>
              <w:spacing w:line="240" w:lineRule="auto"/>
              <w:jc w:val="center"/>
              <w:rPr>
                <w:b/>
                <w:sz w:val="20"/>
                <w:szCs w:val="20"/>
              </w:rPr>
            </w:pPr>
            <w:r w:rsidRPr="007B196F">
              <w:rPr>
                <w:b/>
                <w:sz w:val="20"/>
                <w:szCs w:val="20"/>
              </w:rPr>
              <w:t>Nilai Tertinggi</w:t>
            </w:r>
          </w:p>
        </w:tc>
        <w:tc>
          <w:tcPr>
            <w:tcW w:w="3172" w:type="dxa"/>
            <w:gridSpan w:val="2"/>
            <w:shd w:val="clear" w:color="auto" w:fill="E7E6E6" w:themeFill="background2"/>
            <w:vAlign w:val="center"/>
          </w:tcPr>
          <w:p w14:paraId="02F8B865" w14:textId="77777777" w:rsidR="00795C14" w:rsidRPr="007B196F" w:rsidRDefault="00795C14" w:rsidP="008A06FD">
            <w:pPr>
              <w:spacing w:line="240" w:lineRule="auto"/>
              <w:jc w:val="center"/>
              <w:rPr>
                <w:sz w:val="20"/>
                <w:szCs w:val="20"/>
              </w:rPr>
            </w:pPr>
            <w:r w:rsidRPr="007B196F">
              <w:rPr>
                <w:b/>
                <w:sz w:val="20"/>
                <w:szCs w:val="20"/>
              </w:rPr>
              <w:t>Nilai Tertinggi</w:t>
            </w:r>
          </w:p>
        </w:tc>
      </w:tr>
      <w:tr w:rsidR="00795C14" w:rsidRPr="007B196F" w14:paraId="2586D2F4" w14:textId="77777777" w:rsidTr="008A06FD">
        <w:tc>
          <w:tcPr>
            <w:tcW w:w="1585" w:type="dxa"/>
          </w:tcPr>
          <w:p w14:paraId="5467AA09" w14:textId="77777777" w:rsidR="00795C14" w:rsidRPr="007B196F" w:rsidRDefault="00795C14" w:rsidP="008A06FD">
            <w:pPr>
              <w:spacing w:line="240" w:lineRule="auto"/>
              <w:jc w:val="center"/>
              <w:rPr>
                <w:sz w:val="20"/>
                <w:szCs w:val="20"/>
              </w:rPr>
            </w:pPr>
            <w:r w:rsidRPr="007B196F">
              <w:rPr>
                <w:sz w:val="20"/>
                <w:szCs w:val="20"/>
              </w:rPr>
              <w:t>Presisi</w:t>
            </w:r>
          </w:p>
        </w:tc>
        <w:tc>
          <w:tcPr>
            <w:tcW w:w="1585" w:type="dxa"/>
          </w:tcPr>
          <w:p w14:paraId="27F2F1BD" w14:textId="30E0958E" w:rsidR="00795C14" w:rsidRPr="007B196F" w:rsidRDefault="00603A4A" w:rsidP="00603A4A">
            <w:pPr>
              <w:spacing w:line="240" w:lineRule="auto"/>
              <w:jc w:val="center"/>
              <w:rPr>
                <w:sz w:val="20"/>
                <w:szCs w:val="20"/>
              </w:rPr>
            </w:pPr>
            <w:r>
              <w:rPr>
                <w:sz w:val="20"/>
                <w:szCs w:val="20"/>
              </w:rPr>
              <w:t>0,98</w:t>
            </w:r>
            <w:r w:rsidR="00094C47" w:rsidRPr="00094C47">
              <w:rPr>
                <w:sz w:val="20"/>
                <w:szCs w:val="20"/>
              </w:rPr>
              <w:t>9</w:t>
            </w:r>
          </w:p>
        </w:tc>
        <w:tc>
          <w:tcPr>
            <w:tcW w:w="1586" w:type="dxa"/>
          </w:tcPr>
          <w:p w14:paraId="2E30AAAA" w14:textId="77777777" w:rsidR="00795C14" w:rsidRPr="007B196F" w:rsidRDefault="00795C14" w:rsidP="008A06FD">
            <w:pPr>
              <w:spacing w:line="240" w:lineRule="auto"/>
              <w:jc w:val="center"/>
              <w:rPr>
                <w:sz w:val="20"/>
                <w:szCs w:val="20"/>
              </w:rPr>
            </w:pPr>
            <w:r w:rsidRPr="007B196F">
              <w:rPr>
                <w:sz w:val="20"/>
                <w:szCs w:val="20"/>
              </w:rPr>
              <w:t>I_JUDP</w:t>
            </w:r>
          </w:p>
        </w:tc>
        <w:tc>
          <w:tcPr>
            <w:tcW w:w="1586" w:type="dxa"/>
          </w:tcPr>
          <w:p w14:paraId="1C100EC8" w14:textId="4CAF298D" w:rsidR="00795C14" w:rsidRPr="007B196F" w:rsidRDefault="00603A4A" w:rsidP="00603A4A">
            <w:pPr>
              <w:spacing w:line="240" w:lineRule="auto"/>
              <w:jc w:val="center"/>
              <w:rPr>
                <w:sz w:val="20"/>
                <w:szCs w:val="20"/>
              </w:rPr>
            </w:pPr>
            <w:r>
              <w:rPr>
                <w:sz w:val="20"/>
                <w:szCs w:val="20"/>
              </w:rPr>
              <w:t>0,98</w:t>
            </w:r>
            <w:r w:rsidR="00094C47" w:rsidRPr="00094C47">
              <w:rPr>
                <w:sz w:val="20"/>
                <w:szCs w:val="20"/>
              </w:rPr>
              <w:t>9</w:t>
            </w:r>
          </w:p>
        </w:tc>
        <w:tc>
          <w:tcPr>
            <w:tcW w:w="1586" w:type="dxa"/>
          </w:tcPr>
          <w:p w14:paraId="2F13CC06" w14:textId="77777777" w:rsidR="00795C14" w:rsidRPr="007B196F" w:rsidRDefault="00795C14" w:rsidP="008A06FD">
            <w:pPr>
              <w:spacing w:line="240" w:lineRule="auto"/>
              <w:jc w:val="center"/>
              <w:rPr>
                <w:sz w:val="20"/>
                <w:szCs w:val="20"/>
              </w:rPr>
            </w:pPr>
            <w:r w:rsidRPr="007B196F">
              <w:rPr>
                <w:sz w:val="20"/>
                <w:szCs w:val="20"/>
              </w:rPr>
              <w:t>I_JUDP</w:t>
            </w:r>
          </w:p>
        </w:tc>
      </w:tr>
      <w:tr w:rsidR="00795C14" w:rsidRPr="007B196F" w14:paraId="74D60BCE" w14:textId="77777777" w:rsidTr="008A06FD">
        <w:tc>
          <w:tcPr>
            <w:tcW w:w="1585" w:type="dxa"/>
          </w:tcPr>
          <w:p w14:paraId="4057AD23" w14:textId="77777777" w:rsidR="00795C14" w:rsidRPr="007B196F" w:rsidRDefault="00795C14" w:rsidP="008A06FD">
            <w:pPr>
              <w:spacing w:line="240" w:lineRule="auto"/>
              <w:jc w:val="center"/>
              <w:rPr>
                <w:sz w:val="20"/>
                <w:szCs w:val="20"/>
              </w:rPr>
            </w:pPr>
            <w:r w:rsidRPr="007B196F">
              <w:rPr>
                <w:sz w:val="20"/>
                <w:szCs w:val="20"/>
              </w:rPr>
              <w:t>Recall</w:t>
            </w:r>
          </w:p>
        </w:tc>
        <w:tc>
          <w:tcPr>
            <w:tcW w:w="1585" w:type="dxa"/>
          </w:tcPr>
          <w:p w14:paraId="7E99F107" w14:textId="655CFE73" w:rsidR="00795C14" w:rsidRPr="007B196F" w:rsidRDefault="00603A4A" w:rsidP="00603A4A">
            <w:pPr>
              <w:spacing w:line="240" w:lineRule="auto"/>
              <w:jc w:val="center"/>
              <w:rPr>
                <w:sz w:val="20"/>
                <w:szCs w:val="20"/>
              </w:rPr>
            </w:pPr>
            <w:r>
              <w:rPr>
                <w:sz w:val="20"/>
                <w:szCs w:val="20"/>
              </w:rPr>
              <w:t>0,99</w:t>
            </w:r>
            <w:r w:rsidR="00094C47" w:rsidRPr="00094C47">
              <w:rPr>
                <w:sz w:val="20"/>
                <w:szCs w:val="20"/>
              </w:rPr>
              <w:t>3</w:t>
            </w:r>
          </w:p>
        </w:tc>
        <w:tc>
          <w:tcPr>
            <w:tcW w:w="1586" w:type="dxa"/>
          </w:tcPr>
          <w:p w14:paraId="72C08729" w14:textId="77777777" w:rsidR="00795C14" w:rsidRPr="007B196F" w:rsidRDefault="00795C14" w:rsidP="008A06FD">
            <w:pPr>
              <w:spacing w:line="240" w:lineRule="auto"/>
              <w:jc w:val="center"/>
              <w:rPr>
                <w:sz w:val="20"/>
                <w:szCs w:val="20"/>
              </w:rPr>
            </w:pPr>
            <w:r w:rsidRPr="007B196F">
              <w:rPr>
                <w:sz w:val="20"/>
                <w:szCs w:val="20"/>
              </w:rPr>
              <w:t>I_JUDP</w:t>
            </w:r>
          </w:p>
        </w:tc>
        <w:tc>
          <w:tcPr>
            <w:tcW w:w="1586" w:type="dxa"/>
          </w:tcPr>
          <w:p w14:paraId="5F0E2634" w14:textId="0552318E" w:rsidR="00795C14" w:rsidRPr="007B196F" w:rsidRDefault="00603A4A" w:rsidP="00603A4A">
            <w:pPr>
              <w:spacing w:line="240" w:lineRule="auto"/>
              <w:jc w:val="center"/>
              <w:rPr>
                <w:sz w:val="20"/>
                <w:szCs w:val="20"/>
              </w:rPr>
            </w:pPr>
            <w:r>
              <w:rPr>
                <w:sz w:val="20"/>
                <w:szCs w:val="20"/>
              </w:rPr>
              <w:t>0,99</w:t>
            </w:r>
            <w:r w:rsidR="00094C47" w:rsidRPr="00094C47">
              <w:rPr>
                <w:sz w:val="20"/>
                <w:szCs w:val="20"/>
              </w:rPr>
              <w:t>1</w:t>
            </w:r>
          </w:p>
        </w:tc>
        <w:tc>
          <w:tcPr>
            <w:tcW w:w="1586" w:type="dxa"/>
          </w:tcPr>
          <w:p w14:paraId="3CDC91E6" w14:textId="74AE7AE3" w:rsidR="00795C14" w:rsidRPr="007B196F" w:rsidRDefault="00795C14" w:rsidP="008A06FD">
            <w:pPr>
              <w:spacing w:line="240" w:lineRule="auto"/>
              <w:jc w:val="center"/>
              <w:rPr>
                <w:sz w:val="20"/>
                <w:szCs w:val="20"/>
              </w:rPr>
            </w:pPr>
            <w:r>
              <w:rPr>
                <w:sz w:val="20"/>
                <w:szCs w:val="20"/>
              </w:rPr>
              <w:t>I_JU</w:t>
            </w:r>
            <w:r w:rsidR="00094C47">
              <w:rPr>
                <w:sz w:val="20"/>
                <w:szCs w:val="20"/>
              </w:rPr>
              <w:t>DG</w:t>
            </w:r>
          </w:p>
        </w:tc>
      </w:tr>
      <w:tr w:rsidR="00795C14" w:rsidRPr="007B196F" w14:paraId="30072321" w14:textId="77777777" w:rsidTr="008A06FD">
        <w:tc>
          <w:tcPr>
            <w:tcW w:w="1585" w:type="dxa"/>
          </w:tcPr>
          <w:p w14:paraId="528FC337" w14:textId="77777777" w:rsidR="00795C14" w:rsidRPr="007B196F" w:rsidRDefault="00795C14" w:rsidP="008A06FD">
            <w:pPr>
              <w:spacing w:line="240" w:lineRule="auto"/>
              <w:jc w:val="center"/>
              <w:rPr>
                <w:sz w:val="20"/>
                <w:szCs w:val="20"/>
              </w:rPr>
            </w:pPr>
            <w:r w:rsidRPr="007B196F">
              <w:rPr>
                <w:sz w:val="20"/>
                <w:szCs w:val="20"/>
              </w:rPr>
              <w:t>F1-Score</w:t>
            </w:r>
          </w:p>
        </w:tc>
        <w:tc>
          <w:tcPr>
            <w:tcW w:w="1585" w:type="dxa"/>
          </w:tcPr>
          <w:p w14:paraId="7040E5AD" w14:textId="36D8C530" w:rsidR="00795C14" w:rsidRPr="007B196F" w:rsidRDefault="00603A4A" w:rsidP="00603A4A">
            <w:pPr>
              <w:spacing w:line="240" w:lineRule="auto"/>
              <w:jc w:val="center"/>
              <w:rPr>
                <w:sz w:val="20"/>
                <w:szCs w:val="20"/>
              </w:rPr>
            </w:pPr>
            <w:r>
              <w:rPr>
                <w:sz w:val="20"/>
                <w:szCs w:val="20"/>
              </w:rPr>
              <w:t>0,99</w:t>
            </w:r>
            <w:r w:rsidR="00094C47" w:rsidRPr="00094C47">
              <w:rPr>
                <w:sz w:val="20"/>
                <w:szCs w:val="20"/>
              </w:rPr>
              <w:t>1</w:t>
            </w:r>
          </w:p>
        </w:tc>
        <w:tc>
          <w:tcPr>
            <w:tcW w:w="1586" w:type="dxa"/>
          </w:tcPr>
          <w:p w14:paraId="04B80FBE" w14:textId="77777777" w:rsidR="00795C14" w:rsidRPr="007B196F" w:rsidRDefault="00795C14" w:rsidP="008A06FD">
            <w:pPr>
              <w:spacing w:line="240" w:lineRule="auto"/>
              <w:jc w:val="center"/>
              <w:rPr>
                <w:sz w:val="20"/>
                <w:szCs w:val="20"/>
              </w:rPr>
            </w:pPr>
            <w:r w:rsidRPr="007B196F">
              <w:rPr>
                <w:sz w:val="20"/>
                <w:szCs w:val="20"/>
              </w:rPr>
              <w:t>I_JUDP</w:t>
            </w:r>
          </w:p>
        </w:tc>
        <w:tc>
          <w:tcPr>
            <w:tcW w:w="1586" w:type="dxa"/>
          </w:tcPr>
          <w:p w14:paraId="2440A319" w14:textId="4C8CC804" w:rsidR="00795C14" w:rsidRPr="007B196F" w:rsidRDefault="00603A4A" w:rsidP="00603A4A">
            <w:pPr>
              <w:spacing w:line="240" w:lineRule="auto"/>
              <w:jc w:val="center"/>
              <w:rPr>
                <w:sz w:val="20"/>
                <w:szCs w:val="20"/>
              </w:rPr>
            </w:pPr>
            <w:r>
              <w:rPr>
                <w:sz w:val="20"/>
                <w:szCs w:val="20"/>
              </w:rPr>
              <w:t>0,98</w:t>
            </w:r>
            <w:r w:rsidR="00094C47" w:rsidRPr="00094C47">
              <w:rPr>
                <w:sz w:val="20"/>
                <w:szCs w:val="20"/>
              </w:rPr>
              <w:t>6</w:t>
            </w:r>
          </w:p>
        </w:tc>
        <w:tc>
          <w:tcPr>
            <w:tcW w:w="1586" w:type="dxa"/>
          </w:tcPr>
          <w:p w14:paraId="5EBDBCF6" w14:textId="77777777" w:rsidR="00795C14" w:rsidRPr="007B196F" w:rsidRDefault="00795C14" w:rsidP="008A06FD">
            <w:pPr>
              <w:spacing w:line="240" w:lineRule="auto"/>
              <w:jc w:val="center"/>
              <w:rPr>
                <w:sz w:val="20"/>
                <w:szCs w:val="20"/>
              </w:rPr>
            </w:pPr>
            <w:r w:rsidRPr="007B196F">
              <w:rPr>
                <w:sz w:val="20"/>
                <w:szCs w:val="20"/>
              </w:rPr>
              <w:t>I_JUDP</w:t>
            </w:r>
          </w:p>
        </w:tc>
      </w:tr>
      <w:tr w:rsidR="00795C14" w:rsidRPr="007B196F" w14:paraId="291EA329" w14:textId="77777777" w:rsidTr="008A06FD">
        <w:tc>
          <w:tcPr>
            <w:tcW w:w="1585" w:type="dxa"/>
            <w:shd w:val="clear" w:color="auto" w:fill="E7E6E6" w:themeFill="background2"/>
            <w:vAlign w:val="center"/>
          </w:tcPr>
          <w:p w14:paraId="1CDB62D6" w14:textId="77777777" w:rsidR="00795C14" w:rsidRPr="007B196F" w:rsidRDefault="00795C14" w:rsidP="008A06FD">
            <w:pPr>
              <w:spacing w:line="240" w:lineRule="auto"/>
              <w:jc w:val="center"/>
              <w:rPr>
                <w:sz w:val="20"/>
                <w:szCs w:val="20"/>
              </w:rPr>
            </w:pPr>
          </w:p>
        </w:tc>
        <w:tc>
          <w:tcPr>
            <w:tcW w:w="3171" w:type="dxa"/>
            <w:gridSpan w:val="2"/>
            <w:shd w:val="clear" w:color="auto" w:fill="E7E6E6" w:themeFill="background2"/>
            <w:vAlign w:val="center"/>
          </w:tcPr>
          <w:p w14:paraId="276B67E9" w14:textId="77777777" w:rsidR="00795C14" w:rsidRPr="007B196F" w:rsidRDefault="00795C14" w:rsidP="008A06FD">
            <w:pPr>
              <w:spacing w:line="240" w:lineRule="auto"/>
              <w:jc w:val="center"/>
              <w:rPr>
                <w:sz w:val="20"/>
                <w:szCs w:val="20"/>
              </w:rPr>
            </w:pPr>
            <w:r w:rsidRPr="007B196F">
              <w:rPr>
                <w:b/>
                <w:sz w:val="20"/>
                <w:szCs w:val="20"/>
              </w:rPr>
              <w:t>Nilai Terendah</w:t>
            </w:r>
          </w:p>
        </w:tc>
        <w:tc>
          <w:tcPr>
            <w:tcW w:w="3172" w:type="dxa"/>
            <w:gridSpan w:val="2"/>
            <w:shd w:val="clear" w:color="auto" w:fill="E7E6E6" w:themeFill="background2"/>
            <w:vAlign w:val="center"/>
          </w:tcPr>
          <w:p w14:paraId="5E7E2A03" w14:textId="77777777" w:rsidR="00795C14" w:rsidRPr="007B196F" w:rsidRDefault="00795C14" w:rsidP="008A06FD">
            <w:pPr>
              <w:spacing w:line="240" w:lineRule="auto"/>
              <w:jc w:val="center"/>
              <w:rPr>
                <w:sz w:val="20"/>
                <w:szCs w:val="20"/>
              </w:rPr>
            </w:pPr>
            <w:r w:rsidRPr="007B196F">
              <w:rPr>
                <w:b/>
                <w:sz w:val="20"/>
                <w:szCs w:val="20"/>
              </w:rPr>
              <w:t>Nilai Terendah</w:t>
            </w:r>
          </w:p>
        </w:tc>
      </w:tr>
      <w:tr w:rsidR="00795C14" w:rsidRPr="007B196F" w14:paraId="3D7BE710" w14:textId="77777777" w:rsidTr="008A06FD">
        <w:tc>
          <w:tcPr>
            <w:tcW w:w="1585" w:type="dxa"/>
          </w:tcPr>
          <w:p w14:paraId="17662F38" w14:textId="77777777" w:rsidR="00795C14" w:rsidRPr="007B196F" w:rsidRDefault="00795C14" w:rsidP="008A06FD">
            <w:pPr>
              <w:spacing w:line="240" w:lineRule="auto"/>
              <w:jc w:val="center"/>
              <w:rPr>
                <w:sz w:val="20"/>
                <w:szCs w:val="20"/>
              </w:rPr>
            </w:pPr>
            <w:r w:rsidRPr="007B196F">
              <w:rPr>
                <w:sz w:val="20"/>
                <w:szCs w:val="20"/>
              </w:rPr>
              <w:t>Presisi</w:t>
            </w:r>
          </w:p>
        </w:tc>
        <w:tc>
          <w:tcPr>
            <w:tcW w:w="1585" w:type="dxa"/>
          </w:tcPr>
          <w:p w14:paraId="462E2A38" w14:textId="5E145183" w:rsidR="00795C14" w:rsidRPr="007B196F" w:rsidRDefault="00603A4A" w:rsidP="00603A4A">
            <w:pPr>
              <w:spacing w:line="240" w:lineRule="auto"/>
              <w:jc w:val="center"/>
              <w:rPr>
                <w:sz w:val="20"/>
                <w:szCs w:val="20"/>
              </w:rPr>
            </w:pPr>
            <w:r>
              <w:rPr>
                <w:sz w:val="20"/>
                <w:szCs w:val="20"/>
              </w:rPr>
              <w:t>0,</w:t>
            </w:r>
            <w:r w:rsidR="00094C47" w:rsidRPr="00094C47">
              <w:rPr>
                <w:sz w:val="20"/>
                <w:szCs w:val="20"/>
              </w:rPr>
              <w:t>72</w:t>
            </w:r>
            <w:r>
              <w:rPr>
                <w:sz w:val="20"/>
                <w:szCs w:val="20"/>
              </w:rPr>
              <w:t>5</w:t>
            </w:r>
          </w:p>
        </w:tc>
        <w:tc>
          <w:tcPr>
            <w:tcW w:w="1586" w:type="dxa"/>
          </w:tcPr>
          <w:p w14:paraId="74168CFE" w14:textId="77777777" w:rsidR="00795C14" w:rsidRPr="007B196F" w:rsidRDefault="00795C14" w:rsidP="008A06FD">
            <w:pPr>
              <w:spacing w:line="240" w:lineRule="auto"/>
              <w:jc w:val="center"/>
              <w:rPr>
                <w:sz w:val="20"/>
                <w:szCs w:val="20"/>
              </w:rPr>
            </w:pPr>
            <w:r w:rsidRPr="007B196F">
              <w:rPr>
                <w:sz w:val="20"/>
                <w:szCs w:val="20"/>
              </w:rPr>
              <w:t>B_PROS</w:t>
            </w:r>
          </w:p>
        </w:tc>
        <w:tc>
          <w:tcPr>
            <w:tcW w:w="1586" w:type="dxa"/>
          </w:tcPr>
          <w:p w14:paraId="202BE6A2" w14:textId="4637CB56" w:rsidR="00795C14" w:rsidRPr="007B196F" w:rsidRDefault="00603A4A" w:rsidP="00603A4A">
            <w:pPr>
              <w:spacing w:line="240" w:lineRule="auto"/>
              <w:jc w:val="center"/>
              <w:rPr>
                <w:sz w:val="20"/>
                <w:szCs w:val="20"/>
              </w:rPr>
            </w:pPr>
            <w:r>
              <w:rPr>
                <w:sz w:val="20"/>
                <w:szCs w:val="20"/>
              </w:rPr>
              <w:t>0,72</w:t>
            </w:r>
            <w:r w:rsidR="00094C47" w:rsidRPr="00094C47">
              <w:rPr>
                <w:sz w:val="20"/>
                <w:szCs w:val="20"/>
              </w:rPr>
              <w:t>6</w:t>
            </w:r>
          </w:p>
        </w:tc>
        <w:tc>
          <w:tcPr>
            <w:tcW w:w="1586" w:type="dxa"/>
          </w:tcPr>
          <w:p w14:paraId="4F3BA027" w14:textId="77777777" w:rsidR="00795C14" w:rsidRPr="007B196F" w:rsidRDefault="00795C14" w:rsidP="008A06FD">
            <w:pPr>
              <w:spacing w:line="240" w:lineRule="auto"/>
              <w:jc w:val="center"/>
              <w:rPr>
                <w:sz w:val="20"/>
                <w:szCs w:val="20"/>
              </w:rPr>
            </w:pPr>
            <w:r w:rsidRPr="007B196F">
              <w:rPr>
                <w:sz w:val="20"/>
                <w:szCs w:val="20"/>
              </w:rPr>
              <w:t>B_REGI</w:t>
            </w:r>
          </w:p>
        </w:tc>
      </w:tr>
      <w:tr w:rsidR="00795C14" w:rsidRPr="007B196F" w14:paraId="145D15D9" w14:textId="77777777" w:rsidTr="008A06FD">
        <w:tc>
          <w:tcPr>
            <w:tcW w:w="1585" w:type="dxa"/>
          </w:tcPr>
          <w:p w14:paraId="555C240F" w14:textId="77777777" w:rsidR="00795C14" w:rsidRPr="007B196F" w:rsidRDefault="00795C14" w:rsidP="008A06FD">
            <w:pPr>
              <w:spacing w:line="240" w:lineRule="auto"/>
              <w:jc w:val="center"/>
              <w:rPr>
                <w:sz w:val="20"/>
                <w:szCs w:val="20"/>
              </w:rPr>
            </w:pPr>
            <w:r w:rsidRPr="007B196F">
              <w:rPr>
                <w:sz w:val="20"/>
                <w:szCs w:val="20"/>
              </w:rPr>
              <w:t>Recall</w:t>
            </w:r>
          </w:p>
        </w:tc>
        <w:tc>
          <w:tcPr>
            <w:tcW w:w="1585" w:type="dxa"/>
          </w:tcPr>
          <w:p w14:paraId="4AE025B8" w14:textId="6DDDB86A" w:rsidR="00795C14" w:rsidRPr="007B196F" w:rsidRDefault="00603A4A" w:rsidP="00603A4A">
            <w:pPr>
              <w:spacing w:line="240" w:lineRule="auto"/>
              <w:jc w:val="center"/>
              <w:rPr>
                <w:sz w:val="20"/>
                <w:szCs w:val="20"/>
              </w:rPr>
            </w:pPr>
            <w:r>
              <w:rPr>
                <w:sz w:val="20"/>
                <w:szCs w:val="20"/>
              </w:rPr>
              <w:t>0,64</w:t>
            </w:r>
            <w:r w:rsidR="00094C47" w:rsidRPr="00094C47">
              <w:rPr>
                <w:sz w:val="20"/>
                <w:szCs w:val="20"/>
              </w:rPr>
              <w:t>5</w:t>
            </w:r>
          </w:p>
        </w:tc>
        <w:tc>
          <w:tcPr>
            <w:tcW w:w="1586" w:type="dxa"/>
          </w:tcPr>
          <w:p w14:paraId="1413EE9F" w14:textId="564BF332" w:rsidR="00795C14" w:rsidRPr="007B196F" w:rsidRDefault="00094C47" w:rsidP="00094C47">
            <w:pPr>
              <w:spacing w:line="240" w:lineRule="auto"/>
              <w:jc w:val="center"/>
              <w:rPr>
                <w:sz w:val="20"/>
                <w:szCs w:val="20"/>
              </w:rPr>
            </w:pPr>
            <w:r>
              <w:rPr>
                <w:sz w:val="20"/>
                <w:szCs w:val="20"/>
              </w:rPr>
              <w:t>B_REGI</w:t>
            </w:r>
          </w:p>
        </w:tc>
        <w:tc>
          <w:tcPr>
            <w:tcW w:w="1586" w:type="dxa"/>
          </w:tcPr>
          <w:p w14:paraId="5BB5F704" w14:textId="0CA124FE" w:rsidR="00795C14" w:rsidRPr="007B196F" w:rsidRDefault="00603A4A" w:rsidP="00603A4A">
            <w:pPr>
              <w:spacing w:line="240" w:lineRule="auto"/>
              <w:jc w:val="center"/>
              <w:rPr>
                <w:sz w:val="20"/>
                <w:szCs w:val="20"/>
              </w:rPr>
            </w:pPr>
            <w:r>
              <w:rPr>
                <w:sz w:val="20"/>
                <w:szCs w:val="20"/>
              </w:rPr>
              <w:t>0,29</w:t>
            </w:r>
            <w:r w:rsidR="00094C47" w:rsidRPr="00094C47">
              <w:rPr>
                <w:sz w:val="20"/>
                <w:szCs w:val="20"/>
              </w:rPr>
              <w:t>8</w:t>
            </w:r>
          </w:p>
        </w:tc>
        <w:tc>
          <w:tcPr>
            <w:tcW w:w="1586" w:type="dxa"/>
          </w:tcPr>
          <w:p w14:paraId="6ED24990" w14:textId="5F58AE98" w:rsidR="00795C14" w:rsidRPr="007B196F" w:rsidRDefault="00094C47" w:rsidP="008A06FD">
            <w:pPr>
              <w:spacing w:line="240" w:lineRule="auto"/>
              <w:jc w:val="center"/>
              <w:rPr>
                <w:sz w:val="20"/>
                <w:szCs w:val="20"/>
              </w:rPr>
            </w:pPr>
            <w:r>
              <w:rPr>
                <w:sz w:val="20"/>
                <w:szCs w:val="20"/>
              </w:rPr>
              <w:t>B_PROS</w:t>
            </w:r>
          </w:p>
        </w:tc>
      </w:tr>
      <w:tr w:rsidR="00795C14" w:rsidRPr="007B196F" w14:paraId="410D8462" w14:textId="77777777" w:rsidTr="008A06FD">
        <w:tc>
          <w:tcPr>
            <w:tcW w:w="1585" w:type="dxa"/>
          </w:tcPr>
          <w:p w14:paraId="521BD51C" w14:textId="77777777" w:rsidR="00795C14" w:rsidRPr="007B196F" w:rsidRDefault="00795C14" w:rsidP="008A06FD">
            <w:pPr>
              <w:spacing w:line="240" w:lineRule="auto"/>
              <w:jc w:val="center"/>
              <w:rPr>
                <w:sz w:val="20"/>
                <w:szCs w:val="20"/>
              </w:rPr>
            </w:pPr>
            <w:r w:rsidRPr="007B196F">
              <w:rPr>
                <w:sz w:val="20"/>
                <w:szCs w:val="20"/>
              </w:rPr>
              <w:t>F1-Score</w:t>
            </w:r>
          </w:p>
        </w:tc>
        <w:tc>
          <w:tcPr>
            <w:tcW w:w="1585" w:type="dxa"/>
          </w:tcPr>
          <w:p w14:paraId="10CB849E" w14:textId="4741E32D" w:rsidR="00795C14" w:rsidRPr="007B196F" w:rsidRDefault="00603A4A" w:rsidP="00603A4A">
            <w:pPr>
              <w:spacing w:line="240" w:lineRule="auto"/>
              <w:jc w:val="center"/>
              <w:rPr>
                <w:sz w:val="20"/>
                <w:szCs w:val="20"/>
              </w:rPr>
            </w:pPr>
            <w:r>
              <w:rPr>
                <w:sz w:val="20"/>
                <w:szCs w:val="20"/>
              </w:rPr>
              <w:t>0,70</w:t>
            </w:r>
            <w:r w:rsidR="00094C47" w:rsidRPr="00094C47">
              <w:rPr>
                <w:sz w:val="20"/>
                <w:szCs w:val="20"/>
              </w:rPr>
              <w:t>5</w:t>
            </w:r>
          </w:p>
        </w:tc>
        <w:tc>
          <w:tcPr>
            <w:tcW w:w="1586" w:type="dxa"/>
          </w:tcPr>
          <w:p w14:paraId="6AAB5506" w14:textId="77777777" w:rsidR="00795C14" w:rsidRPr="007B196F" w:rsidRDefault="00795C14" w:rsidP="008A06FD">
            <w:pPr>
              <w:spacing w:line="240" w:lineRule="auto"/>
              <w:jc w:val="center"/>
              <w:rPr>
                <w:sz w:val="20"/>
                <w:szCs w:val="20"/>
              </w:rPr>
            </w:pPr>
            <w:r w:rsidRPr="007B196F">
              <w:rPr>
                <w:sz w:val="20"/>
                <w:szCs w:val="20"/>
              </w:rPr>
              <w:t>B_PROS</w:t>
            </w:r>
          </w:p>
        </w:tc>
        <w:tc>
          <w:tcPr>
            <w:tcW w:w="1586" w:type="dxa"/>
          </w:tcPr>
          <w:p w14:paraId="49E9A6CA" w14:textId="710D291E" w:rsidR="00795C14" w:rsidRPr="007B196F" w:rsidRDefault="00603A4A" w:rsidP="00603A4A">
            <w:pPr>
              <w:spacing w:line="240" w:lineRule="auto"/>
              <w:jc w:val="center"/>
              <w:rPr>
                <w:sz w:val="20"/>
                <w:szCs w:val="20"/>
              </w:rPr>
            </w:pPr>
            <w:r>
              <w:rPr>
                <w:sz w:val="20"/>
                <w:szCs w:val="20"/>
              </w:rPr>
              <w:t>0,45</w:t>
            </w:r>
            <w:r w:rsidR="00094C47" w:rsidRPr="00094C47">
              <w:rPr>
                <w:sz w:val="20"/>
                <w:szCs w:val="20"/>
              </w:rPr>
              <w:t>3</w:t>
            </w:r>
          </w:p>
        </w:tc>
        <w:tc>
          <w:tcPr>
            <w:tcW w:w="1586" w:type="dxa"/>
          </w:tcPr>
          <w:p w14:paraId="23B06488" w14:textId="2FDB183F" w:rsidR="00795C14" w:rsidRPr="007B196F" w:rsidRDefault="00094C47" w:rsidP="008A06FD">
            <w:pPr>
              <w:spacing w:line="240" w:lineRule="auto"/>
              <w:jc w:val="center"/>
              <w:rPr>
                <w:sz w:val="20"/>
                <w:szCs w:val="20"/>
              </w:rPr>
            </w:pPr>
            <w:r>
              <w:rPr>
                <w:sz w:val="20"/>
                <w:szCs w:val="20"/>
              </w:rPr>
              <w:t>B_PROS</w:t>
            </w:r>
          </w:p>
        </w:tc>
      </w:tr>
    </w:tbl>
    <w:p w14:paraId="3B1C2C40" w14:textId="77777777" w:rsidR="00795C14" w:rsidRDefault="00795C14" w:rsidP="00795C14"/>
    <w:p w14:paraId="1A30941F" w14:textId="2F91B5BF" w:rsidR="007B196F" w:rsidRDefault="00F472D0" w:rsidP="00795C14">
      <w:pPr>
        <w:ind w:firstLine="720"/>
      </w:pPr>
      <w:r w:rsidRPr="00F472D0">
        <w:t xml:space="preserve">Namun demikian, terdapat beberapa label yang menunjukkan performa rendah pada kedua model. </w:t>
      </w:r>
      <w:r>
        <w:t>Seperti</w:t>
      </w:r>
      <w:r w:rsidRPr="00F472D0">
        <w:t xml:space="preserve"> label B_PROS dan B_REGI mengalami tantangan dalam klasifikasi. Pada model </w:t>
      </w:r>
      <w:r w:rsidR="007F0A66" w:rsidRPr="007F0A66">
        <w:rPr>
          <w:i/>
        </w:rPr>
        <w:t>Indolem/indobert-base-uncased</w:t>
      </w:r>
      <w:r w:rsidRPr="00F472D0">
        <w:t xml:space="preserve">, label B_PROS memiliki nilai presisi, recall, dan F1-Score terendah berturut-turut sebesar 0,725, 0,298, dan 0,453. Sedangkan pada model </w:t>
      </w:r>
      <w:r w:rsidR="007F0A66" w:rsidRPr="007F0A66">
        <w:rPr>
          <w:i/>
        </w:rPr>
        <w:t>Indobenchmark/indobert-base-p2</w:t>
      </w:r>
      <w:r w:rsidRPr="00F472D0">
        <w:t xml:space="preserve">, label B_REGI memiliki nilai presisi terendah dengan 0,726, recall terendah dengan 0,421, dan F1-Score terendah dengan </w:t>
      </w:r>
      <w:r w:rsidR="00815ECB">
        <w:t>0,533.</w:t>
      </w:r>
    </w:p>
    <w:p w14:paraId="58D2A7D9" w14:textId="77777777" w:rsidR="00E97B6A" w:rsidRDefault="00E97B6A" w:rsidP="00E97B6A">
      <w:pPr>
        <w:keepNext/>
        <w:jc w:val="center"/>
      </w:pPr>
      <w:r>
        <w:rPr>
          <w:noProof/>
        </w:rPr>
        <w:drawing>
          <wp:inline distT="0" distB="0" distL="0" distR="0" wp14:anchorId="112C29D5" wp14:editId="46C1323B">
            <wp:extent cx="4968000" cy="2468054"/>
            <wp:effectExtent l="0" t="0" r="4445" b="8890"/>
            <wp:docPr id="14" name="Picture 14" descr="C:\Users\Lenovo\AppData\Local\Microsoft\Windows\INetCache\Content.MSO\5371A37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novo\AppData\Local\Microsoft\Windows\INetCache\Content.MSO\5371A37D.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68000" cy="2468054"/>
                    </a:xfrm>
                    <a:prstGeom prst="rect">
                      <a:avLst/>
                    </a:prstGeom>
                    <a:noFill/>
                    <a:ln>
                      <a:noFill/>
                    </a:ln>
                  </pic:spPr>
                </pic:pic>
              </a:graphicData>
            </a:graphic>
          </wp:inline>
        </w:drawing>
      </w:r>
    </w:p>
    <w:p w14:paraId="247E0255" w14:textId="647E9D13" w:rsidR="00E97B6A" w:rsidRDefault="00E97B6A" w:rsidP="00E97B6A">
      <w:pPr>
        <w:keepNext/>
        <w:jc w:val="center"/>
      </w:pPr>
      <w:bookmarkStart w:id="251" w:name="_Ref172907974"/>
      <w:bookmarkStart w:id="252" w:name="_Toc172907876"/>
      <w:r>
        <w:t>Gambar 4.</w:t>
      </w:r>
      <w:fldSimple w:instr=" SEQ Gambar_4. \* ARABIC ">
        <w:r w:rsidR="007924A3">
          <w:rPr>
            <w:noProof/>
          </w:rPr>
          <w:t>10</w:t>
        </w:r>
      </w:fldSimple>
      <w:bookmarkEnd w:id="251"/>
      <w:r>
        <w:t xml:space="preserve"> Diagram Hasil Fold 3</w:t>
      </w:r>
      <w:bookmarkEnd w:id="252"/>
    </w:p>
    <w:p w14:paraId="03F63369" w14:textId="77777777" w:rsidR="00E97B6A" w:rsidRDefault="00E97B6A" w:rsidP="00E97B6A"/>
    <w:p w14:paraId="12E64BE0" w14:textId="77777777" w:rsidR="00E97B6A" w:rsidRDefault="00E97B6A" w:rsidP="00795C14">
      <w:pPr>
        <w:ind w:firstLine="720"/>
      </w:pPr>
    </w:p>
    <w:p w14:paraId="0DEB6455" w14:textId="77CA40E0" w:rsidR="00E97B6A" w:rsidRDefault="00E97B6A" w:rsidP="00E97B6A">
      <w:pPr>
        <w:keepNext/>
      </w:pPr>
    </w:p>
    <w:p w14:paraId="2527DADF" w14:textId="3578420A" w:rsidR="00E97B6A" w:rsidRDefault="00E97B6A" w:rsidP="00E97B6A">
      <w:pPr>
        <w:keepNext/>
      </w:pPr>
    </w:p>
    <w:p w14:paraId="7323E2CB" w14:textId="2A8D831A" w:rsidR="00F1660B" w:rsidRDefault="00F1660B" w:rsidP="00F1660B">
      <w:pPr>
        <w:pStyle w:val="Heading3"/>
      </w:pPr>
      <w:bookmarkStart w:id="253" w:name="_Toc172830763"/>
      <w:r>
        <w:t xml:space="preserve">Hasil </w:t>
      </w:r>
      <w:r w:rsidR="000D360C">
        <w:t>Pengujian</w:t>
      </w:r>
      <w:r>
        <w:t xml:space="preserve"> Fold 4</w:t>
      </w:r>
      <w:bookmarkEnd w:id="253"/>
    </w:p>
    <w:p w14:paraId="42C087BF" w14:textId="7928C0DF" w:rsidR="00F1660B" w:rsidRDefault="00511E42" w:rsidP="00A46C7A">
      <w:pPr>
        <w:ind w:firstLine="720"/>
      </w:pPr>
      <w:r w:rsidRPr="00511E42">
        <w:t xml:space="preserve">Pada pengujian Fold 4, model </w:t>
      </w:r>
      <w:r w:rsidR="007F0A66" w:rsidRPr="007F0A66">
        <w:rPr>
          <w:i/>
        </w:rPr>
        <w:t>Indolem/indobert-base-uncased</w:t>
      </w:r>
      <w:r w:rsidRPr="00511E42">
        <w:t xml:space="preserve"> juga menunjukkan performa yang lebih baik dibandingkan dengan model </w:t>
      </w:r>
      <w:r w:rsidR="007F0A66" w:rsidRPr="007F0A66">
        <w:rPr>
          <w:i/>
        </w:rPr>
        <w:t>Indobenchmark/indobert-base-p2</w:t>
      </w:r>
      <w:r w:rsidRPr="00511E42">
        <w:t xml:space="preserve">. </w:t>
      </w:r>
      <w:r w:rsidRPr="00511E42">
        <w:fldChar w:fldCharType="begin"/>
      </w:r>
      <w:r w:rsidRPr="00511E42">
        <w:instrText xml:space="preserve"> REF _Ref169548685 \h  \* MERGEFORMAT </w:instrText>
      </w:r>
      <w:r w:rsidRPr="00511E42">
        <w:fldChar w:fldCharType="separate"/>
      </w:r>
      <w:r w:rsidR="007924A3">
        <w:rPr>
          <w:szCs w:val="24"/>
        </w:rPr>
        <w:t>Tabel 4.</w:t>
      </w:r>
      <w:r w:rsidR="007924A3" w:rsidRPr="007924A3">
        <w:rPr>
          <w:szCs w:val="24"/>
        </w:rPr>
        <w:t>9</w:t>
      </w:r>
      <w:r w:rsidRPr="00511E42">
        <w:fldChar w:fldCharType="end"/>
      </w:r>
      <w:r>
        <w:t xml:space="preserve"> </w:t>
      </w:r>
      <w:r w:rsidRPr="00511E42">
        <w:t xml:space="preserve">menunjukkan bahwa rata-rata presisi, recall, dan F1-Score dari </w:t>
      </w:r>
      <w:r w:rsidR="007F0A66" w:rsidRPr="007F0A66">
        <w:rPr>
          <w:i/>
        </w:rPr>
        <w:t>Indolem/indobert-base-uncased</w:t>
      </w:r>
      <w:r w:rsidRPr="00511E42">
        <w:t xml:space="preserve"> lebih tinggi daripada </w:t>
      </w:r>
      <w:r w:rsidR="007F0A66" w:rsidRPr="007F0A66">
        <w:rPr>
          <w:i/>
        </w:rPr>
        <w:t>Indobenchmark/indobert-base-p2</w:t>
      </w:r>
      <w:r w:rsidRPr="00511E42">
        <w:t xml:space="preserve">. Seperti pada fold-fold sebelumnya, model </w:t>
      </w:r>
      <w:r w:rsidR="007F0A66" w:rsidRPr="007F0A66">
        <w:rPr>
          <w:i/>
        </w:rPr>
        <w:t>Indolem/indobert-base-uncased</w:t>
      </w:r>
      <w:r w:rsidRPr="00511E42">
        <w:t xml:space="preserve"> mencapai nilai tertinggi pada beberapa metrik evaluasi dibandingkan dengan model </w:t>
      </w:r>
      <w:r w:rsidR="007F0A66" w:rsidRPr="007F0A66">
        <w:rPr>
          <w:i/>
        </w:rPr>
        <w:t>Indobenchmark/indobert-base-p2</w:t>
      </w:r>
      <w:r w:rsidR="00A46C7A">
        <w:t>.</w:t>
      </w:r>
    </w:p>
    <w:p w14:paraId="6F2489EB" w14:textId="5434213B" w:rsidR="00F1660B" w:rsidRDefault="00F1660B" w:rsidP="00F1660B">
      <w:pPr>
        <w:pStyle w:val="Caption"/>
        <w:jc w:val="center"/>
        <w:rPr>
          <w:i w:val="0"/>
          <w:color w:val="auto"/>
          <w:sz w:val="24"/>
          <w:szCs w:val="24"/>
        </w:rPr>
      </w:pPr>
      <w:bookmarkStart w:id="254" w:name="_Ref169548685"/>
      <w:bookmarkStart w:id="255" w:name="_Toc172274301"/>
      <w:r>
        <w:rPr>
          <w:i w:val="0"/>
          <w:color w:val="auto"/>
          <w:sz w:val="24"/>
          <w:szCs w:val="24"/>
        </w:rPr>
        <w:t>Tabel 4.</w:t>
      </w:r>
      <w:r w:rsidRPr="002462FB">
        <w:rPr>
          <w:i w:val="0"/>
          <w:color w:val="auto"/>
          <w:sz w:val="24"/>
          <w:szCs w:val="24"/>
        </w:rPr>
        <w:fldChar w:fldCharType="begin"/>
      </w:r>
      <w:r w:rsidRPr="002462FB">
        <w:rPr>
          <w:i w:val="0"/>
          <w:color w:val="auto"/>
          <w:sz w:val="24"/>
          <w:szCs w:val="24"/>
        </w:rPr>
        <w:instrText xml:space="preserve"> SEQ Tabel_4. \* ARABIC </w:instrText>
      </w:r>
      <w:r w:rsidRPr="002462FB">
        <w:rPr>
          <w:i w:val="0"/>
          <w:color w:val="auto"/>
          <w:sz w:val="24"/>
          <w:szCs w:val="24"/>
        </w:rPr>
        <w:fldChar w:fldCharType="separate"/>
      </w:r>
      <w:r w:rsidR="007924A3">
        <w:rPr>
          <w:i w:val="0"/>
          <w:noProof/>
          <w:color w:val="auto"/>
          <w:sz w:val="24"/>
          <w:szCs w:val="24"/>
        </w:rPr>
        <w:t>9</w:t>
      </w:r>
      <w:r w:rsidRPr="002462FB">
        <w:rPr>
          <w:i w:val="0"/>
          <w:color w:val="auto"/>
          <w:sz w:val="24"/>
          <w:szCs w:val="24"/>
        </w:rPr>
        <w:fldChar w:fldCharType="end"/>
      </w:r>
      <w:bookmarkEnd w:id="254"/>
      <w:r>
        <w:rPr>
          <w:i w:val="0"/>
          <w:color w:val="auto"/>
          <w:sz w:val="24"/>
          <w:szCs w:val="24"/>
        </w:rPr>
        <w:t xml:space="preserve"> Hasil </w:t>
      </w:r>
      <w:r w:rsidR="00D231ED">
        <w:rPr>
          <w:i w:val="0"/>
          <w:color w:val="auto"/>
          <w:sz w:val="24"/>
          <w:szCs w:val="24"/>
        </w:rPr>
        <w:t>Pengujian</w:t>
      </w:r>
      <w:r>
        <w:rPr>
          <w:i w:val="0"/>
          <w:color w:val="auto"/>
          <w:sz w:val="24"/>
          <w:szCs w:val="24"/>
        </w:rPr>
        <w:t xml:space="preserve"> Fold 4</w:t>
      </w:r>
      <w:bookmarkEnd w:id="255"/>
    </w:p>
    <w:tbl>
      <w:tblPr>
        <w:tblStyle w:val="TableGrid"/>
        <w:tblW w:w="0" w:type="auto"/>
        <w:tblLook w:val="04A0" w:firstRow="1" w:lastRow="0" w:firstColumn="1" w:lastColumn="0" w:noHBand="0" w:noVBand="1"/>
      </w:tblPr>
      <w:tblGrid>
        <w:gridCol w:w="487"/>
        <w:gridCol w:w="947"/>
        <w:gridCol w:w="810"/>
        <w:gridCol w:w="802"/>
        <w:gridCol w:w="788"/>
        <w:gridCol w:w="847"/>
        <w:gridCol w:w="810"/>
        <w:gridCol w:w="802"/>
        <w:gridCol w:w="788"/>
        <w:gridCol w:w="847"/>
      </w:tblGrid>
      <w:tr w:rsidR="00E96616" w:rsidRPr="00603A4A" w14:paraId="0E0B38D6" w14:textId="77777777" w:rsidTr="00603A4A">
        <w:tc>
          <w:tcPr>
            <w:tcW w:w="457" w:type="dxa"/>
            <w:vMerge w:val="restart"/>
            <w:shd w:val="clear" w:color="auto" w:fill="E7E6E6" w:themeFill="background2"/>
            <w:vAlign w:val="center"/>
          </w:tcPr>
          <w:p w14:paraId="0D92D82C"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NO</w:t>
            </w:r>
          </w:p>
        </w:tc>
        <w:tc>
          <w:tcPr>
            <w:tcW w:w="865" w:type="dxa"/>
            <w:vMerge w:val="restart"/>
            <w:shd w:val="clear" w:color="auto" w:fill="E7E6E6" w:themeFill="background2"/>
            <w:vAlign w:val="center"/>
          </w:tcPr>
          <w:p w14:paraId="557BBC0B"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Label</w:t>
            </w:r>
          </w:p>
        </w:tc>
        <w:tc>
          <w:tcPr>
            <w:tcW w:w="3303" w:type="dxa"/>
            <w:gridSpan w:val="4"/>
            <w:shd w:val="clear" w:color="auto" w:fill="E7E6E6" w:themeFill="background2"/>
            <w:vAlign w:val="center"/>
          </w:tcPr>
          <w:p w14:paraId="06E9C459" w14:textId="77777777" w:rsidR="00E96616" w:rsidRPr="00603A4A" w:rsidRDefault="00E96616" w:rsidP="00603A4A">
            <w:pPr>
              <w:spacing w:line="240" w:lineRule="auto"/>
              <w:jc w:val="center"/>
              <w:rPr>
                <w:rFonts w:cs="Times New Roman"/>
                <w:b/>
                <w:i/>
                <w:sz w:val="18"/>
                <w:szCs w:val="18"/>
              </w:rPr>
            </w:pPr>
            <w:r w:rsidRPr="00603A4A">
              <w:rPr>
                <w:rFonts w:cs="Times New Roman"/>
                <w:b/>
                <w:i/>
                <w:sz w:val="18"/>
                <w:szCs w:val="18"/>
              </w:rPr>
              <w:t>Indolem/indobert-base-uncased</w:t>
            </w:r>
          </w:p>
        </w:tc>
        <w:tc>
          <w:tcPr>
            <w:tcW w:w="3303" w:type="dxa"/>
            <w:gridSpan w:val="4"/>
            <w:shd w:val="clear" w:color="auto" w:fill="E7E6E6" w:themeFill="background2"/>
            <w:vAlign w:val="center"/>
          </w:tcPr>
          <w:p w14:paraId="511E2F59" w14:textId="77777777" w:rsidR="00E96616" w:rsidRPr="00603A4A" w:rsidRDefault="00E96616" w:rsidP="00603A4A">
            <w:pPr>
              <w:spacing w:line="240" w:lineRule="auto"/>
              <w:jc w:val="center"/>
              <w:rPr>
                <w:rFonts w:cs="Times New Roman"/>
                <w:b/>
                <w:sz w:val="18"/>
                <w:szCs w:val="18"/>
              </w:rPr>
            </w:pPr>
            <w:r w:rsidRPr="00603A4A">
              <w:rPr>
                <w:rFonts w:cs="Times New Roman"/>
                <w:b/>
                <w:i/>
                <w:sz w:val="18"/>
                <w:szCs w:val="18"/>
              </w:rPr>
              <w:t>Indobenchmark/indobert-base-p2</w:t>
            </w:r>
          </w:p>
        </w:tc>
      </w:tr>
      <w:tr w:rsidR="00E96616" w:rsidRPr="00603A4A" w14:paraId="5CAD8E4B" w14:textId="77777777" w:rsidTr="00603A4A">
        <w:tc>
          <w:tcPr>
            <w:tcW w:w="457" w:type="dxa"/>
            <w:vMerge/>
            <w:vAlign w:val="center"/>
          </w:tcPr>
          <w:p w14:paraId="5F901280" w14:textId="77777777" w:rsidR="00E96616" w:rsidRPr="00603A4A" w:rsidRDefault="00E96616" w:rsidP="00603A4A">
            <w:pPr>
              <w:spacing w:line="240" w:lineRule="auto"/>
              <w:jc w:val="center"/>
              <w:rPr>
                <w:rFonts w:cs="Times New Roman"/>
                <w:b/>
                <w:sz w:val="18"/>
                <w:szCs w:val="18"/>
              </w:rPr>
            </w:pPr>
          </w:p>
        </w:tc>
        <w:tc>
          <w:tcPr>
            <w:tcW w:w="865" w:type="dxa"/>
            <w:vMerge/>
            <w:vAlign w:val="center"/>
          </w:tcPr>
          <w:p w14:paraId="3522B183" w14:textId="77777777" w:rsidR="00E96616" w:rsidRPr="00603A4A" w:rsidRDefault="00E96616" w:rsidP="00603A4A">
            <w:pPr>
              <w:spacing w:line="240" w:lineRule="auto"/>
              <w:jc w:val="center"/>
              <w:rPr>
                <w:rFonts w:cs="Times New Roman"/>
                <w:b/>
                <w:sz w:val="18"/>
                <w:szCs w:val="18"/>
              </w:rPr>
            </w:pPr>
          </w:p>
        </w:tc>
        <w:tc>
          <w:tcPr>
            <w:tcW w:w="842" w:type="dxa"/>
            <w:shd w:val="clear" w:color="auto" w:fill="E7E6E6" w:themeFill="background2"/>
            <w:vAlign w:val="center"/>
          </w:tcPr>
          <w:p w14:paraId="0F00AF7B"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Presisi</w:t>
            </w:r>
          </w:p>
        </w:tc>
        <w:tc>
          <w:tcPr>
            <w:tcW w:w="842" w:type="dxa"/>
            <w:shd w:val="clear" w:color="auto" w:fill="E7E6E6" w:themeFill="background2"/>
            <w:vAlign w:val="center"/>
          </w:tcPr>
          <w:p w14:paraId="2858C0B3"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Recall</w:t>
            </w:r>
          </w:p>
        </w:tc>
        <w:tc>
          <w:tcPr>
            <w:tcW w:w="842" w:type="dxa"/>
            <w:shd w:val="clear" w:color="auto" w:fill="E7E6E6" w:themeFill="background2"/>
            <w:vAlign w:val="center"/>
          </w:tcPr>
          <w:p w14:paraId="6FE563A6"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F1-Score</w:t>
            </w:r>
          </w:p>
        </w:tc>
        <w:tc>
          <w:tcPr>
            <w:tcW w:w="777" w:type="dxa"/>
            <w:shd w:val="clear" w:color="auto" w:fill="E7E6E6" w:themeFill="background2"/>
            <w:vAlign w:val="center"/>
          </w:tcPr>
          <w:p w14:paraId="4E2CC23A"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Support</w:t>
            </w:r>
          </w:p>
        </w:tc>
        <w:tc>
          <w:tcPr>
            <w:tcW w:w="842" w:type="dxa"/>
            <w:shd w:val="clear" w:color="auto" w:fill="E7E6E6" w:themeFill="background2"/>
            <w:vAlign w:val="center"/>
          </w:tcPr>
          <w:p w14:paraId="26240CB4"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Presisi</w:t>
            </w:r>
          </w:p>
        </w:tc>
        <w:tc>
          <w:tcPr>
            <w:tcW w:w="842" w:type="dxa"/>
            <w:shd w:val="clear" w:color="auto" w:fill="E7E6E6" w:themeFill="background2"/>
            <w:vAlign w:val="center"/>
          </w:tcPr>
          <w:p w14:paraId="500822DE"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Recall</w:t>
            </w:r>
          </w:p>
        </w:tc>
        <w:tc>
          <w:tcPr>
            <w:tcW w:w="842" w:type="dxa"/>
            <w:shd w:val="clear" w:color="auto" w:fill="E7E6E6" w:themeFill="background2"/>
            <w:vAlign w:val="center"/>
          </w:tcPr>
          <w:p w14:paraId="632E7171" w14:textId="77777777" w:rsidR="00E96616" w:rsidRPr="00603A4A" w:rsidRDefault="00E96616" w:rsidP="00603A4A">
            <w:pPr>
              <w:spacing w:line="240" w:lineRule="auto"/>
              <w:jc w:val="center"/>
              <w:rPr>
                <w:rFonts w:cs="Times New Roman"/>
                <w:b/>
                <w:sz w:val="18"/>
                <w:szCs w:val="18"/>
              </w:rPr>
            </w:pPr>
            <w:r w:rsidRPr="00603A4A">
              <w:rPr>
                <w:rFonts w:cs="Times New Roman"/>
                <w:b/>
                <w:sz w:val="18"/>
                <w:szCs w:val="18"/>
              </w:rPr>
              <w:t>F1-Score</w:t>
            </w:r>
          </w:p>
        </w:tc>
        <w:tc>
          <w:tcPr>
            <w:tcW w:w="777" w:type="dxa"/>
            <w:shd w:val="clear" w:color="auto" w:fill="E7E6E6" w:themeFill="background2"/>
            <w:vAlign w:val="center"/>
          </w:tcPr>
          <w:p w14:paraId="07C2F13E" w14:textId="77777777" w:rsidR="00E96616" w:rsidRPr="00603A4A" w:rsidRDefault="00E96616" w:rsidP="00603A4A">
            <w:pPr>
              <w:spacing w:line="240" w:lineRule="auto"/>
              <w:jc w:val="center"/>
              <w:rPr>
                <w:rFonts w:cs="Times New Roman"/>
                <w:sz w:val="18"/>
                <w:szCs w:val="18"/>
              </w:rPr>
            </w:pPr>
            <w:r w:rsidRPr="00603A4A">
              <w:rPr>
                <w:rFonts w:cs="Times New Roman"/>
                <w:b/>
                <w:sz w:val="18"/>
                <w:szCs w:val="18"/>
              </w:rPr>
              <w:t>Support</w:t>
            </w:r>
          </w:p>
        </w:tc>
      </w:tr>
      <w:tr w:rsidR="00603A4A" w:rsidRPr="00603A4A" w14:paraId="0945E450" w14:textId="77777777" w:rsidTr="00603A4A">
        <w:tc>
          <w:tcPr>
            <w:tcW w:w="457" w:type="dxa"/>
            <w:vAlign w:val="center"/>
          </w:tcPr>
          <w:p w14:paraId="0938CAF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w:t>
            </w:r>
          </w:p>
        </w:tc>
        <w:tc>
          <w:tcPr>
            <w:tcW w:w="865" w:type="dxa"/>
            <w:vAlign w:val="center"/>
          </w:tcPr>
          <w:p w14:paraId="62CFE31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ADVO</w:t>
            </w:r>
          </w:p>
        </w:tc>
        <w:tc>
          <w:tcPr>
            <w:tcW w:w="842" w:type="dxa"/>
            <w:vAlign w:val="center"/>
          </w:tcPr>
          <w:p w14:paraId="5C46BB85" w14:textId="36C46276" w:rsidR="00603A4A" w:rsidRPr="00603A4A" w:rsidRDefault="00603A4A" w:rsidP="00603A4A">
            <w:pPr>
              <w:spacing w:line="240" w:lineRule="auto"/>
              <w:jc w:val="center"/>
              <w:rPr>
                <w:rFonts w:cs="Times New Roman"/>
                <w:b/>
                <w:sz w:val="18"/>
                <w:szCs w:val="18"/>
              </w:rPr>
            </w:pPr>
            <w:r w:rsidRPr="00603A4A">
              <w:rPr>
                <w:sz w:val="18"/>
                <w:szCs w:val="18"/>
              </w:rPr>
              <w:t>0,895</w:t>
            </w:r>
          </w:p>
        </w:tc>
        <w:tc>
          <w:tcPr>
            <w:tcW w:w="842" w:type="dxa"/>
            <w:vAlign w:val="center"/>
          </w:tcPr>
          <w:p w14:paraId="2094CDF0" w14:textId="189B4430" w:rsidR="00603A4A" w:rsidRPr="00603A4A" w:rsidRDefault="00603A4A" w:rsidP="00603A4A">
            <w:pPr>
              <w:spacing w:line="240" w:lineRule="auto"/>
              <w:jc w:val="center"/>
              <w:rPr>
                <w:rFonts w:cs="Times New Roman"/>
                <w:b/>
                <w:sz w:val="18"/>
                <w:szCs w:val="18"/>
              </w:rPr>
            </w:pPr>
            <w:r w:rsidRPr="00603A4A">
              <w:rPr>
                <w:b/>
                <w:sz w:val="18"/>
                <w:szCs w:val="18"/>
              </w:rPr>
              <w:t>0,919</w:t>
            </w:r>
          </w:p>
        </w:tc>
        <w:tc>
          <w:tcPr>
            <w:tcW w:w="842" w:type="dxa"/>
            <w:vAlign w:val="center"/>
          </w:tcPr>
          <w:p w14:paraId="07AD23E4" w14:textId="1435DC7E" w:rsidR="00603A4A" w:rsidRPr="00603A4A" w:rsidRDefault="00603A4A" w:rsidP="00603A4A">
            <w:pPr>
              <w:spacing w:line="240" w:lineRule="auto"/>
              <w:jc w:val="center"/>
              <w:rPr>
                <w:rFonts w:cs="Times New Roman"/>
                <w:b/>
                <w:sz w:val="18"/>
                <w:szCs w:val="18"/>
              </w:rPr>
            </w:pPr>
            <w:r w:rsidRPr="00603A4A">
              <w:rPr>
                <w:b/>
                <w:sz w:val="18"/>
                <w:szCs w:val="18"/>
              </w:rPr>
              <w:t>0,907</w:t>
            </w:r>
          </w:p>
        </w:tc>
        <w:tc>
          <w:tcPr>
            <w:tcW w:w="777" w:type="dxa"/>
            <w:vAlign w:val="center"/>
          </w:tcPr>
          <w:p w14:paraId="1846A20B" w14:textId="412C6492" w:rsidR="00603A4A" w:rsidRPr="00603A4A" w:rsidRDefault="00603A4A" w:rsidP="00603A4A">
            <w:pPr>
              <w:spacing w:line="240" w:lineRule="auto"/>
              <w:jc w:val="center"/>
              <w:rPr>
                <w:rFonts w:cs="Times New Roman"/>
                <w:sz w:val="18"/>
                <w:szCs w:val="18"/>
              </w:rPr>
            </w:pPr>
            <w:r w:rsidRPr="00603A4A">
              <w:rPr>
                <w:rFonts w:cs="Times New Roman"/>
                <w:sz w:val="18"/>
                <w:szCs w:val="18"/>
              </w:rPr>
              <w:t>186</w:t>
            </w:r>
          </w:p>
        </w:tc>
        <w:tc>
          <w:tcPr>
            <w:tcW w:w="842" w:type="dxa"/>
            <w:vAlign w:val="center"/>
          </w:tcPr>
          <w:p w14:paraId="68C34D05" w14:textId="4775463F" w:rsidR="00603A4A" w:rsidRPr="00603A4A" w:rsidRDefault="00603A4A" w:rsidP="00603A4A">
            <w:pPr>
              <w:spacing w:line="240" w:lineRule="auto"/>
              <w:jc w:val="center"/>
              <w:rPr>
                <w:rFonts w:cs="Times New Roman"/>
                <w:b/>
                <w:sz w:val="18"/>
                <w:szCs w:val="18"/>
              </w:rPr>
            </w:pPr>
            <w:r w:rsidRPr="00603A4A">
              <w:rPr>
                <w:b/>
                <w:sz w:val="18"/>
                <w:szCs w:val="18"/>
              </w:rPr>
              <w:t>0,920</w:t>
            </w:r>
          </w:p>
        </w:tc>
        <w:tc>
          <w:tcPr>
            <w:tcW w:w="842" w:type="dxa"/>
            <w:vAlign w:val="center"/>
          </w:tcPr>
          <w:p w14:paraId="276EAE88" w14:textId="291C9EF8" w:rsidR="00603A4A" w:rsidRPr="00603A4A" w:rsidRDefault="00603A4A" w:rsidP="00603A4A">
            <w:pPr>
              <w:spacing w:line="240" w:lineRule="auto"/>
              <w:jc w:val="center"/>
              <w:rPr>
                <w:rFonts w:cs="Times New Roman"/>
                <w:b/>
                <w:sz w:val="18"/>
                <w:szCs w:val="18"/>
              </w:rPr>
            </w:pPr>
            <w:r w:rsidRPr="00603A4A">
              <w:rPr>
                <w:sz w:val="18"/>
                <w:szCs w:val="18"/>
              </w:rPr>
              <w:t>0,892</w:t>
            </w:r>
          </w:p>
        </w:tc>
        <w:tc>
          <w:tcPr>
            <w:tcW w:w="842" w:type="dxa"/>
            <w:vAlign w:val="center"/>
          </w:tcPr>
          <w:p w14:paraId="5C2A5898" w14:textId="332544E9" w:rsidR="00603A4A" w:rsidRPr="00603A4A" w:rsidRDefault="00603A4A" w:rsidP="00603A4A">
            <w:pPr>
              <w:spacing w:line="240" w:lineRule="auto"/>
              <w:jc w:val="center"/>
              <w:rPr>
                <w:rFonts w:cs="Times New Roman"/>
                <w:b/>
                <w:sz w:val="18"/>
                <w:szCs w:val="18"/>
              </w:rPr>
            </w:pPr>
            <w:r w:rsidRPr="00603A4A">
              <w:rPr>
                <w:sz w:val="18"/>
                <w:szCs w:val="18"/>
              </w:rPr>
              <w:t>0,906</w:t>
            </w:r>
          </w:p>
        </w:tc>
        <w:tc>
          <w:tcPr>
            <w:tcW w:w="777" w:type="dxa"/>
            <w:vAlign w:val="center"/>
          </w:tcPr>
          <w:p w14:paraId="5F959A1B" w14:textId="545C4A4A" w:rsidR="00603A4A" w:rsidRPr="00603A4A" w:rsidRDefault="00603A4A" w:rsidP="00603A4A">
            <w:pPr>
              <w:spacing w:line="240" w:lineRule="auto"/>
              <w:jc w:val="center"/>
              <w:rPr>
                <w:rFonts w:cs="Times New Roman"/>
                <w:b/>
                <w:sz w:val="18"/>
                <w:szCs w:val="18"/>
              </w:rPr>
            </w:pPr>
            <w:r w:rsidRPr="00603A4A">
              <w:rPr>
                <w:rFonts w:cs="Times New Roman"/>
                <w:b/>
                <w:sz w:val="18"/>
                <w:szCs w:val="18"/>
              </w:rPr>
              <w:t>194</w:t>
            </w:r>
          </w:p>
        </w:tc>
      </w:tr>
      <w:tr w:rsidR="00603A4A" w:rsidRPr="00603A4A" w14:paraId="0BCADEF7" w14:textId="77777777" w:rsidTr="00603A4A">
        <w:tc>
          <w:tcPr>
            <w:tcW w:w="457" w:type="dxa"/>
            <w:vAlign w:val="center"/>
          </w:tcPr>
          <w:p w14:paraId="5954971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w:t>
            </w:r>
          </w:p>
        </w:tc>
        <w:tc>
          <w:tcPr>
            <w:tcW w:w="865" w:type="dxa"/>
            <w:vAlign w:val="center"/>
          </w:tcPr>
          <w:p w14:paraId="1D3653B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ADVO</w:t>
            </w:r>
          </w:p>
        </w:tc>
        <w:tc>
          <w:tcPr>
            <w:tcW w:w="842" w:type="dxa"/>
            <w:vAlign w:val="center"/>
          </w:tcPr>
          <w:p w14:paraId="4837141C" w14:textId="6E37A554" w:rsidR="00603A4A" w:rsidRPr="00603A4A" w:rsidRDefault="00603A4A" w:rsidP="00603A4A">
            <w:pPr>
              <w:spacing w:line="240" w:lineRule="auto"/>
              <w:jc w:val="center"/>
              <w:rPr>
                <w:rFonts w:cs="Times New Roman"/>
                <w:b/>
                <w:sz w:val="18"/>
                <w:szCs w:val="18"/>
              </w:rPr>
            </w:pPr>
            <w:r w:rsidRPr="00603A4A">
              <w:rPr>
                <w:b/>
                <w:sz w:val="18"/>
                <w:szCs w:val="18"/>
              </w:rPr>
              <w:t>0,946</w:t>
            </w:r>
          </w:p>
        </w:tc>
        <w:tc>
          <w:tcPr>
            <w:tcW w:w="842" w:type="dxa"/>
            <w:vAlign w:val="center"/>
          </w:tcPr>
          <w:p w14:paraId="040B5496" w14:textId="78C674C3" w:rsidR="00603A4A" w:rsidRPr="00603A4A" w:rsidRDefault="00603A4A" w:rsidP="00603A4A">
            <w:pPr>
              <w:spacing w:line="240" w:lineRule="auto"/>
              <w:jc w:val="center"/>
              <w:rPr>
                <w:rFonts w:cs="Times New Roman"/>
                <w:b/>
                <w:sz w:val="18"/>
                <w:szCs w:val="18"/>
              </w:rPr>
            </w:pPr>
            <w:r w:rsidRPr="00603A4A">
              <w:rPr>
                <w:sz w:val="18"/>
                <w:szCs w:val="18"/>
              </w:rPr>
              <w:t>0,950</w:t>
            </w:r>
          </w:p>
        </w:tc>
        <w:tc>
          <w:tcPr>
            <w:tcW w:w="842" w:type="dxa"/>
            <w:vAlign w:val="center"/>
          </w:tcPr>
          <w:p w14:paraId="41B8ACDF" w14:textId="1E3F8420" w:rsidR="00603A4A" w:rsidRPr="00603A4A" w:rsidRDefault="00603A4A" w:rsidP="00603A4A">
            <w:pPr>
              <w:spacing w:line="240" w:lineRule="auto"/>
              <w:jc w:val="center"/>
              <w:rPr>
                <w:rFonts w:cs="Times New Roman"/>
                <w:b/>
                <w:sz w:val="18"/>
                <w:szCs w:val="18"/>
              </w:rPr>
            </w:pPr>
            <w:r w:rsidRPr="00603A4A">
              <w:rPr>
                <w:b/>
                <w:sz w:val="18"/>
                <w:szCs w:val="18"/>
              </w:rPr>
              <w:t>0,948</w:t>
            </w:r>
          </w:p>
        </w:tc>
        <w:tc>
          <w:tcPr>
            <w:tcW w:w="777" w:type="dxa"/>
            <w:vAlign w:val="center"/>
          </w:tcPr>
          <w:p w14:paraId="64CCD18F" w14:textId="2DF3C9F2" w:rsidR="00603A4A" w:rsidRPr="00603A4A" w:rsidRDefault="00603A4A" w:rsidP="00603A4A">
            <w:pPr>
              <w:spacing w:line="240" w:lineRule="auto"/>
              <w:jc w:val="center"/>
              <w:rPr>
                <w:rFonts w:cs="Times New Roman"/>
                <w:b/>
                <w:sz w:val="18"/>
                <w:szCs w:val="18"/>
              </w:rPr>
            </w:pPr>
            <w:r w:rsidRPr="00603A4A">
              <w:rPr>
                <w:rFonts w:cs="Times New Roman"/>
                <w:sz w:val="18"/>
                <w:szCs w:val="18"/>
              </w:rPr>
              <w:t>576</w:t>
            </w:r>
          </w:p>
        </w:tc>
        <w:tc>
          <w:tcPr>
            <w:tcW w:w="842" w:type="dxa"/>
            <w:vAlign w:val="center"/>
          </w:tcPr>
          <w:p w14:paraId="20904008" w14:textId="791C4952" w:rsidR="00603A4A" w:rsidRPr="00603A4A" w:rsidRDefault="00603A4A" w:rsidP="00603A4A">
            <w:pPr>
              <w:spacing w:line="240" w:lineRule="auto"/>
              <w:jc w:val="center"/>
              <w:rPr>
                <w:rFonts w:cs="Times New Roman"/>
                <w:b/>
                <w:sz w:val="18"/>
                <w:szCs w:val="18"/>
              </w:rPr>
            </w:pPr>
            <w:r w:rsidRPr="00603A4A">
              <w:rPr>
                <w:sz w:val="18"/>
                <w:szCs w:val="18"/>
              </w:rPr>
              <w:t>0,783</w:t>
            </w:r>
          </w:p>
        </w:tc>
        <w:tc>
          <w:tcPr>
            <w:tcW w:w="842" w:type="dxa"/>
            <w:vAlign w:val="center"/>
          </w:tcPr>
          <w:p w14:paraId="58F527A8" w14:textId="2327C579" w:rsidR="00603A4A" w:rsidRPr="00603A4A" w:rsidRDefault="00603A4A" w:rsidP="00603A4A">
            <w:pPr>
              <w:spacing w:line="240" w:lineRule="auto"/>
              <w:jc w:val="center"/>
              <w:rPr>
                <w:rFonts w:cs="Times New Roman"/>
                <w:b/>
                <w:sz w:val="18"/>
                <w:szCs w:val="18"/>
              </w:rPr>
            </w:pPr>
            <w:r w:rsidRPr="00603A4A">
              <w:rPr>
                <w:b/>
                <w:sz w:val="18"/>
                <w:szCs w:val="18"/>
              </w:rPr>
              <w:t>0,959</w:t>
            </w:r>
          </w:p>
        </w:tc>
        <w:tc>
          <w:tcPr>
            <w:tcW w:w="842" w:type="dxa"/>
            <w:vAlign w:val="center"/>
          </w:tcPr>
          <w:p w14:paraId="4FFF2D13" w14:textId="7C908B5C" w:rsidR="00603A4A" w:rsidRPr="00603A4A" w:rsidRDefault="00603A4A" w:rsidP="00603A4A">
            <w:pPr>
              <w:spacing w:line="240" w:lineRule="auto"/>
              <w:jc w:val="center"/>
              <w:rPr>
                <w:rFonts w:cs="Times New Roman"/>
                <w:sz w:val="18"/>
                <w:szCs w:val="18"/>
              </w:rPr>
            </w:pPr>
            <w:r w:rsidRPr="00603A4A">
              <w:rPr>
                <w:sz w:val="18"/>
                <w:szCs w:val="18"/>
              </w:rPr>
              <w:t>0,862</w:t>
            </w:r>
          </w:p>
        </w:tc>
        <w:tc>
          <w:tcPr>
            <w:tcW w:w="777" w:type="dxa"/>
            <w:vAlign w:val="center"/>
          </w:tcPr>
          <w:p w14:paraId="0B7111F7" w14:textId="1647ECBC" w:rsidR="00603A4A" w:rsidRPr="00603A4A" w:rsidRDefault="00603A4A" w:rsidP="00603A4A">
            <w:pPr>
              <w:spacing w:line="240" w:lineRule="auto"/>
              <w:jc w:val="center"/>
              <w:rPr>
                <w:rFonts w:cs="Times New Roman"/>
                <w:b/>
                <w:sz w:val="18"/>
                <w:szCs w:val="18"/>
              </w:rPr>
            </w:pPr>
            <w:r w:rsidRPr="00603A4A">
              <w:rPr>
                <w:rFonts w:cs="Times New Roman"/>
                <w:b/>
                <w:sz w:val="18"/>
                <w:szCs w:val="18"/>
              </w:rPr>
              <w:t>581</w:t>
            </w:r>
          </w:p>
        </w:tc>
      </w:tr>
      <w:tr w:rsidR="00603A4A" w:rsidRPr="00603A4A" w14:paraId="6F0E4BDF" w14:textId="77777777" w:rsidTr="00603A4A">
        <w:tc>
          <w:tcPr>
            <w:tcW w:w="457" w:type="dxa"/>
            <w:vAlign w:val="center"/>
          </w:tcPr>
          <w:p w14:paraId="00D85FF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3.</w:t>
            </w:r>
          </w:p>
        </w:tc>
        <w:tc>
          <w:tcPr>
            <w:tcW w:w="865" w:type="dxa"/>
            <w:vAlign w:val="center"/>
          </w:tcPr>
          <w:p w14:paraId="07E6E72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ARTV</w:t>
            </w:r>
          </w:p>
        </w:tc>
        <w:tc>
          <w:tcPr>
            <w:tcW w:w="842" w:type="dxa"/>
            <w:vAlign w:val="center"/>
          </w:tcPr>
          <w:p w14:paraId="403E2A71" w14:textId="2D80D11D" w:rsidR="00603A4A" w:rsidRPr="00603A4A" w:rsidRDefault="00603A4A" w:rsidP="00603A4A">
            <w:pPr>
              <w:spacing w:line="240" w:lineRule="auto"/>
              <w:jc w:val="center"/>
              <w:rPr>
                <w:rFonts w:cs="Times New Roman"/>
                <w:b/>
                <w:sz w:val="18"/>
                <w:szCs w:val="18"/>
              </w:rPr>
            </w:pPr>
            <w:r w:rsidRPr="00603A4A">
              <w:rPr>
                <w:sz w:val="18"/>
                <w:szCs w:val="18"/>
              </w:rPr>
              <w:t>0,863</w:t>
            </w:r>
          </w:p>
        </w:tc>
        <w:tc>
          <w:tcPr>
            <w:tcW w:w="842" w:type="dxa"/>
            <w:vAlign w:val="center"/>
          </w:tcPr>
          <w:p w14:paraId="2BEF18A4" w14:textId="3EF2D1AC" w:rsidR="00603A4A" w:rsidRPr="00603A4A" w:rsidRDefault="00603A4A" w:rsidP="00603A4A">
            <w:pPr>
              <w:spacing w:line="240" w:lineRule="auto"/>
              <w:jc w:val="center"/>
              <w:rPr>
                <w:rFonts w:cs="Times New Roman"/>
                <w:b/>
                <w:sz w:val="18"/>
                <w:szCs w:val="18"/>
              </w:rPr>
            </w:pPr>
            <w:r w:rsidRPr="00603A4A">
              <w:rPr>
                <w:b/>
                <w:sz w:val="18"/>
                <w:szCs w:val="18"/>
              </w:rPr>
              <w:t>0,793</w:t>
            </w:r>
          </w:p>
        </w:tc>
        <w:tc>
          <w:tcPr>
            <w:tcW w:w="842" w:type="dxa"/>
            <w:vAlign w:val="center"/>
          </w:tcPr>
          <w:p w14:paraId="0E9116CF" w14:textId="52088F84" w:rsidR="00603A4A" w:rsidRPr="00603A4A" w:rsidRDefault="00603A4A" w:rsidP="00603A4A">
            <w:pPr>
              <w:spacing w:line="240" w:lineRule="auto"/>
              <w:jc w:val="center"/>
              <w:rPr>
                <w:rFonts w:cs="Times New Roman"/>
                <w:b/>
                <w:sz w:val="18"/>
                <w:szCs w:val="18"/>
              </w:rPr>
            </w:pPr>
            <w:r w:rsidRPr="00603A4A">
              <w:rPr>
                <w:b/>
                <w:sz w:val="18"/>
                <w:szCs w:val="18"/>
              </w:rPr>
              <w:t>0,827</w:t>
            </w:r>
          </w:p>
        </w:tc>
        <w:tc>
          <w:tcPr>
            <w:tcW w:w="777" w:type="dxa"/>
            <w:vAlign w:val="center"/>
          </w:tcPr>
          <w:p w14:paraId="6F24C4C2" w14:textId="48434FA7" w:rsidR="00603A4A" w:rsidRPr="00603A4A" w:rsidRDefault="00603A4A" w:rsidP="00603A4A">
            <w:pPr>
              <w:spacing w:line="240" w:lineRule="auto"/>
              <w:jc w:val="center"/>
              <w:rPr>
                <w:rFonts w:cs="Times New Roman"/>
                <w:b/>
                <w:sz w:val="18"/>
                <w:szCs w:val="18"/>
              </w:rPr>
            </w:pPr>
            <w:r w:rsidRPr="00603A4A">
              <w:rPr>
                <w:rFonts w:cs="Times New Roman"/>
                <w:b/>
                <w:sz w:val="18"/>
                <w:szCs w:val="18"/>
              </w:rPr>
              <w:t>550</w:t>
            </w:r>
          </w:p>
        </w:tc>
        <w:tc>
          <w:tcPr>
            <w:tcW w:w="842" w:type="dxa"/>
            <w:vAlign w:val="center"/>
          </w:tcPr>
          <w:p w14:paraId="709D4434" w14:textId="27E8C741" w:rsidR="00603A4A" w:rsidRPr="00603A4A" w:rsidRDefault="00603A4A" w:rsidP="00603A4A">
            <w:pPr>
              <w:spacing w:line="240" w:lineRule="auto"/>
              <w:jc w:val="center"/>
              <w:rPr>
                <w:rFonts w:cs="Times New Roman"/>
                <w:b/>
                <w:sz w:val="18"/>
                <w:szCs w:val="18"/>
              </w:rPr>
            </w:pPr>
            <w:r w:rsidRPr="00603A4A">
              <w:rPr>
                <w:b/>
                <w:sz w:val="18"/>
                <w:szCs w:val="18"/>
              </w:rPr>
              <w:t>0,945</w:t>
            </w:r>
          </w:p>
        </w:tc>
        <w:tc>
          <w:tcPr>
            <w:tcW w:w="842" w:type="dxa"/>
            <w:vAlign w:val="center"/>
          </w:tcPr>
          <w:p w14:paraId="5C4E774D" w14:textId="73F10A64" w:rsidR="00603A4A" w:rsidRPr="00603A4A" w:rsidRDefault="00603A4A" w:rsidP="00603A4A">
            <w:pPr>
              <w:spacing w:line="240" w:lineRule="auto"/>
              <w:jc w:val="center"/>
              <w:rPr>
                <w:rFonts w:cs="Times New Roman"/>
                <w:sz w:val="18"/>
                <w:szCs w:val="18"/>
              </w:rPr>
            </w:pPr>
            <w:r w:rsidRPr="00603A4A">
              <w:rPr>
                <w:sz w:val="18"/>
                <w:szCs w:val="18"/>
              </w:rPr>
              <w:t>0,665</w:t>
            </w:r>
          </w:p>
        </w:tc>
        <w:tc>
          <w:tcPr>
            <w:tcW w:w="842" w:type="dxa"/>
            <w:vAlign w:val="center"/>
          </w:tcPr>
          <w:p w14:paraId="49439AEA" w14:textId="0CC70B0F" w:rsidR="00603A4A" w:rsidRPr="00603A4A" w:rsidRDefault="00603A4A" w:rsidP="00603A4A">
            <w:pPr>
              <w:spacing w:line="240" w:lineRule="auto"/>
              <w:jc w:val="center"/>
              <w:rPr>
                <w:rFonts w:cs="Times New Roman"/>
                <w:b/>
                <w:sz w:val="18"/>
                <w:szCs w:val="18"/>
              </w:rPr>
            </w:pPr>
            <w:r w:rsidRPr="00603A4A">
              <w:rPr>
                <w:sz w:val="18"/>
                <w:szCs w:val="18"/>
              </w:rPr>
              <w:t>0,781</w:t>
            </w:r>
          </w:p>
        </w:tc>
        <w:tc>
          <w:tcPr>
            <w:tcW w:w="777" w:type="dxa"/>
            <w:vAlign w:val="center"/>
          </w:tcPr>
          <w:p w14:paraId="419AE9F6" w14:textId="37197DDC" w:rsidR="00603A4A" w:rsidRPr="00603A4A" w:rsidRDefault="00603A4A" w:rsidP="00603A4A">
            <w:pPr>
              <w:spacing w:line="240" w:lineRule="auto"/>
              <w:jc w:val="center"/>
              <w:rPr>
                <w:rFonts w:cs="Times New Roman"/>
                <w:b/>
                <w:sz w:val="18"/>
                <w:szCs w:val="18"/>
              </w:rPr>
            </w:pPr>
            <w:r w:rsidRPr="00603A4A">
              <w:rPr>
                <w:rFonts w:cs="Times New Roman"/>
                <w:sz w:val="18"/>
                <w:szCs w:val="18"/>
              </w:rPr>
              <w:t>543</w:t>
            </w:r>
          </w:p>
        </w:tc>
      </w:tr>
      <w:tr w:rsidR="00603A4A" w:rsidRPr="00603A4A" w14:paraId="1C400348" w14:textId="77777777" w:rsidTr="00603A4A">
        <w:tc>
          <w:tcPr>
            <w:tcW w:w="457" w:type="dxa"/>
            <w:vAlign w:val="center"/>
          </w:tcPr>
          <w:p w14:paraId="12818B1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4.</w:t>
            </w:r>
          </w:p>
        </w:tc>
        <w:tc>
          <w:tcPr>
            <w:tcW w:w="865" w:type="dxa"/>
            <w:vAlign w:val="center"/>
          </w:tcPr>
          <w:p w14:paraId="0EC2E75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ARTV</w:t>
            </w:r>
          </w:p>
        </w:tc>
        <w:tc>
          <w:tcPr>
            <w:tcW w:w="842" w:type="dxa"/>
            <w:vAlign w:val="center"/>
          </w:tcPr>
          <w:p w14:paraId="6631246E" w14:textId="3A39B5C7" w:rsidR="00603A4A" w:rsidRPr="00603A4A" w:rsidRDefault="00603A4A" w:rsidP="00603A4A">
            <w:pPr>
              <w:spacing w:line="240" w:lineRule="auto"/>
              <w:jc w:val="center"/>
              <w:rPr>
                <w:rFonts w:cs="Times New Roman"/>
                <w:b/>
                <w:sz w:val="18"/>
                <w:szCs w:val="18"/>
              </w:rPr>
            </w:pPr>
            <w:r w:rsidRPr="00603A4A">
              <w:rPr>
                <w:b/>
                <w:sz w:val="18"/>
                <w:szCs w:val="18"/>
              </w:rPr>
              <w:t>0,942</w:t>
            </w:r>
          </w:p>
        </w:tc>
        <w:tc>
          <w:tcPr>
            <w:tcW w:w="842" w:type="dxa"/>
            <w:vAlign w:val="center"/>
          </w:tcPr>
          <w:p w14:paraId="064F8288" w14:textId="2DE1EDD1" w:rsidR="00603A4A" w:rsidRPr="00603A4A" w:rsidRDefault="00603A4A" w:rsidP="00603A4A">
            <w:pPr>
              <w:spacing w:line="240" w:lineRule="auto"/>
              <w:jc w:val="center"/>
              <w:rPr>
                <w:rFonts w:cs="Times New Roman"/>
                <w:b/>
                <w:sz w:val="18"/>
                <w:szCs w:val="18"/>
              </w:rPr>
            </w:pPr>
            <w:r w:rsidRPr="00603A4A">
              <w:rPr>
                <w:sz w:val="18"/>
                <w:szCs w:val="18"/>
              </w:rPr>
              <w:t>0,966</w:t>
            </w:r>
          </w:p>
        </w:tc>
        <w:tc>
          <w:tcPr>
            <w:tcW w:w="842" w:type="dxa"/>
            <w:vAlign w:val="center"/>
          </w:tcPr>
          <w:p w14:paraId="334F4478" w14:textId="2A564E85" w:rsidR="00603A4A" w:rsidRPr="00603A4A" w:rsidRDefault="00603A4A" w:rsidP="00603A4A">
            <w:pPr>
              <w:spacing w:line="240" w:lineRule="auto"/>
              <w:jc w:val="center"/>
              <w:rPr>
                <w:rFonts w:cs="Times New Roman"/>
                <w:b/>
                <w:sz w:val="18"/>
                <w:szCs w:val="18"/>
              </w:rPr>
            </w:pPr>
            <w:r w:rsidRPr="00603A4A">
              <w:rPr>
                <w:b/>
                <w:sz w:val="18"/>
                <w:szCs w:val="18"/>
              </w:rPr>
              <w:t>0,954</w:t>
            </w:r>
          </w:p>
        </w:tc>
        <w:tc>
          <w:tcPr>
            <w:tcW w:w="777" w:type="dxa"/>
            <w:vAlign w:val="center"/>
          </w:tcPr>
          <w:p w14:paraId="030277C1" w14:textId="78991983" w:rsidR="00603A4A" w:rsidRPr="00603A4A" w:rsidRDefault="00603A4A" w:rsidP="00603A4A">
            <w:pPr>
              <w:spacing w:line="240" w:lineRule="auto"/>
              <w:jc w:val="center"/>
              <w:rPr>
                <w:rFonts w:cs="Times New Roman"/>
                <w:b/>
                <w:sz w:val="18"/>
                <w:szCs w:val="18"/>
              </w:rPr>
            </w:pPr>
            <w:r w:rsidRPr="00603A4A">
              <w:rPr>
                <w:rFonts w:cs="Times New Roman"/>
                <w:b/>
                <w:sz w:val="18"/>
                <w:szCs w:val="18"/>
              </w:rPr>
              <w:t>5156</w:t>
            </w:r>
          </w:p>
        </w:tc>
        <w:tc>
          <w:tcPr>
            <w:tcW w:w="842" w:type="dxa"/>
            <w:vAlign w:val="center"/>
          </w:tcPr>
          <w:p w14:paraId="10B8D785" w14:textId="577B1392" w:rsidR="00603A4A" w:rsidRPr="00603A4A" w:rsidRDefault="00603A4A" w:rsidP="00603A4A">
            <w:pPr>
              <w:spacing w:line="240" w:lineRule="auto"/>
              <w:jc w:val="center"/>
              <w:rPr>
                <w:rFonts w:cs="Times New Roman"/>
                <w:b/>
                <w:sz w:val="18"/>
                <w:szCs w:val="18"/>
              </w:rPr>
            </w:pPr>
            <w:r w:rsidRPr="00603A4A">
              <w:rPr>
                <w:sz w:val="18"/>
                <w:szCs w:val="18"/>
              </w:rPr>
              <w:t>0,871</w:t>
            </w:r>
          </w:p>
        </w:tc>
        <w:tc>
          <w:tcPr>
            <w:tcW w:w="842" w:type="dxa"/>
            <w:vAlign w:val="center"/>
          </w:tcPr>
          <w:p w14:paraId="1E30C9D6" w14:textId="5C863311"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42" w:type="dxa"/>
            <w:vAlign w:val="center"/>
          </w:tcPr>
          <w:p w14:paraId="50BBC9EB" w14:textId="00C58D7F" w:rsidR="00603A4A" w:rsidRPr="00603A4A" w:rsidRDefault="00603A4A" w:rsidP="00603A4A">
            <w:pPr>
              <w:spacing w:line="240" w:lineRule="auto"/>
              <w:jc w:val="center"/>
              <w:rPr>
                <w:rFonts w:cs="Times New Roman"/>
                <w:sz w:val="18"/>
                <w:szCs w:val="18"/>
              </w:rPr>
            </w:pPr>
            <w:r w:rsidRPr="00603A4A">
              <w:rPr>
                <w:sz w:val="18"/>
                <w:szCs w:val="18"/>
              </w:rPr>
              <w:t>0,921</w:t>
            </w:r>
          </w:p>
        </w:tc>
        <w:tc>
          <w:tcPr>
            <w:tcW w:w="777" w:type="dxa"/>
            <w:vAlign w:val="center"/>
          </w:tcPr>
          <w:p w14:paraId="4F3E1888" w14:textId="1DA5AD96" w:rsidR="00603A4A" w:rsidRPr="00603A4A" w:rsidRDefault="00603A4A" w:rsidP="00603A4A">
            <w:pPr>
              <w:spacing w:line="240" w:lineRule="auto"/>
              <w:jc w:val="center"/>
              <w:rPr>
                <w:rFonts w:cs="Times New Roman"/>
                <w:b/>
                <w:sz w:val="18"/>
                <w:szCs w:val="18"/>
              </w:rPr>
            </w:pPr>
            <w:r w:rsidRPr="00603A4A">
              <w:rPr>
                <w:rFonts w:cs="Times New Roman"/>
                <w:sz w:val="18"/>
                <w:szCs w:val="18"/>
              </w:rPr>
              <w:t>5081</w:t>
            </w:r>
          </w:p>
        </w:tc>
      </w:tr>
      <w:tr w:rsidR="00603A4A" w:rsidRPr="00603A4A" w14:paraId="3198325A" w14:textId="77777777" w:rsidTr="00603A4A">
        <w:tc>
          <w:tcPr>
            <w:tcW w:w="457" w:type="dxa"/>
            <w:vAlign w:val="center"/>
          </w:tcPr>
          <w:p w14:paraId="5ECAADE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5.</w:t>
            </w:r>
          </w:p>
        </w:tc>
        <w:tc>
          <w:tcPr>
            <w:tcW w:w="865" w:type="dxa"/>
            <w:vAlign w:val="center"/>
          </w:tcPr>
          <w:p w14:paraId="207D90F1"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CRIA</w:t>
            </w:r>
          </w:p>
        </w:tc>
        <w:tc>
          <w:tcPr>
            <w:tcW w:w="842" w:type="dxa"/>
            <w:vAlign w:val="center"/>
          </w:tcPr>
          <w:p w14:paraId="0C2E3F3A" w14:textId="7897D222" w:rsidR="00603A4A" w:rsidRPr="00603A4A" w:rsidRDefault="00603A4A" w:rsidP="00603A4A">
            <w:pPr>
              <w:spacing w:line="240" w:lineRule="auto"/>
              <w:jc w:val="center"/>
              <w:rPr>
                <w:rFonts w:cs="Times New Roman"/>
                <w:b/>
                <w:sz w:val="18"/>
                <w:szCs w:val="18"/>
              </w:rPr>
            </w:pPr>
            <w:r w:rsidRPr="00603A4A">
              <w:rPr>
                <w:sz w:val="18"/>
                <w:szCs w:val="18"/>
              </w:rPr>
              <w:t>0,933</w:t>
            </w:r>
          </w:p>
        </w:tc>
        <w:tc>
          <w:tcPr>
            <w:tcW w:w="842" w:type="dxa"/>
            <w:vAlign w:val="center"/>
          </w:tcPr>
          <w:p w14:paraId="653C4718" w14:textId="149C66A9" w:rsidR="00603A4A" w:rsidRPr="00603A4A" w:rsidRDefault="00603A4A" w:rsidP="00603A4A">
            <w:pPr>
              <w:spacing w:line="240" w:lineRule="auto"/>
              <w:jc w:val="center"/>
              <w:rPr>
                <w:rFonts w:cs="Times New Roman"/>
                <w:b/>
                <w:sz w:val="18"/>
                <w:szCs w:val="18"/>
              </w:rPr>
            </w:pPr>
            <w:r w:rsidRPr="00603A4A">
              <w:rPr>
                <w:b/>
                <w:sz w:val="18"/>
                <w:szCs w:val="18"/>
              </w:rPr>
              <w:t>0,933</w:t>
            </w:r>
          </w:p>
        </w:tc>
        <w:tc>
          <w:tcPr>
            <w:tcW w:w="842" w:type="dxa"/>
            <w:vAlign w:val="center"/>
          </w:tcPr>
          <w:p w14:paraId="5480584E" w14:textId="60B11601" w:rsidR="00603A4A" w:rsidRPr="00603A4A" w:rsidRDefault="00603A4A" w:rsidP="00603A4A">
            <w:pPr>
              <w:spacing w:line="240" w:lineRule="auto"/>
              <w:jc w:val="center"/>
              <w:rPr>
                <w:rFonts w:cs="Times New Roman"/>
                <w:b/>
                <w:sz w:val="18"/>
                <w:szCs w:val="18"/>
              </w:rPr>
            </w:pPr>
            <w:r w:rsidRPr="00603A4A">
              <w:rPr>
                <w:b/>
                <w:sz w:val="18"/>
                <w:szCs w:val="18"/>
              </w:rPr>
              <w:t>0,933</w:t>
            </w:r>
          </w:p>
        </w:tc>
        <w:tc>
          <w:tcPr>
            <w:tcW w:w="777" w:type="dxa"/>
            <w:vAlign w:val="center"/>
          </w:tcPr>
          <w:p w14:paraId="5AC89A73" w14:textId="2D029694" w:rsidR="00603A4A" w:rsidRPr="00603A4A" w:rsidRDefault="00603A4A" w:rsidP="00603A4A">
            <w:pPr>
              <w:spacing w:line="240" w:lineRule="auto"/>
              <w:jc w:val="center"/>
              <w:rPr>
                <w:rFonts w:cs="Times New Roman"/>
                <w:sz w:val="18"/>
                <w:szCs w:val="18"/>
              </w:rPr>
            </w:pPr>
            <w:r w:rsidRPr="00603A4A">
              <w:rPr>
                <w:rFonts w:cs="Times New Roman"/>
                <w:sz w:val="18"/>
                <w:szCs w:val="18"/>
              </w:rPr>
              <w:t>180</w:t>
            </w:r>
          </w:p>
        </w:tc>
        <w:tc>
          <w:tcPr>
            <w:tcW w:w="842" w:type="dxa"/>
            <w:vAlign w:val="center"/>
          </w:tcPr>
          <w:p w14:paraId="5CDA201E" w14:textId="53B8D02A" w:rsidR="00603A4A" w:rsidRPr="00603A4A" w:rsidRDefault="00603A4A" w:rsidP="00603A4A">
            <w:pPr>
              <w:spacing w:line="240" w:lineRule="auto"/>
              <w:jc w:val="center"/>
              <w:rPr>
                <w:rFonts w:cs="Times New Roman"/>
                <w:b/>
                <w:sz w:val="18"/>
                <w:szCs w:val="18"/>
              </w:rPr>
            </w:pPr>
            <w:r w:rsidRPr="00603A4A">
              <w:rPr>
                <w:b/>
                <w:sz w:val="18"/>
                <w:szCs w:val="18"/>
              </w:rPr>
              <w:t>0,992</w:t>
            </w:r>
          </w:p>
        </w:tc>
        <w:tc>
          <w:tcPr>
            <w:tcW w:w="842" w:type="dxa"/>
            <w:vAlign w:val="center"/>
          </w:tcPr>
          <w:p w14:paraId="370EFFC8" w14:textId="256ADA8D" w:rsidR="00603A4A" w:rsidRPr="00603A4A" w:rsidRDefault="00603A4A" w:rsidP="00603A4A">
            <w:pPr>
              <w:spacing w:line="240" w:lineRule="auto"/>
              <w:jc w:val="center"/>
              <w:rPr>
                <w:rFonts w:cs="Times New Roman"/>
                <w:b/>
                <w:sz w:val="18"/>
                <w:szCs w:val="18"/>
              </w:rPr>
            </w:pPr>
            <w:r w:rsidRPr="00603A4A">
              <w:rPr>
                <w:sz w:val="18"/>
                <w:szCs w:val="18"/>
              </w:rPr>
              <w:t>0,642</w:t>
            </w:r>
          </w:p>
        </w:tc>
        <w:tc>
          <w:tcPr>
            <w:tcW w:w="842" w:type="dxa"/>
            <w:vAlign w:val="center"/>
          </w:tcPr>
          <w:p w14:paraId="5577702D" w14:textId="6775BF0A" w:rsidR="00603A4A" w:rsidRPr="00603A4A" w:rsidRDefault="00603A4A" w:rsidP="00603A4A">
            <w:pPr>
              <w:spacing w:line="240" w:lineRule="auto"/>
              <w:jc w:val="center"/>
              <w:rPr>
                <w:rFonts w:cs="Times New Roman"/>
                <w:b/>
                <w:sz w:val="18"/>
                <w:szCs w:val="18"/>
              </w:rPr>
            </w:pPr>
            <w:r w:rsidRPr="00603A4A">
              <w:rPr>
                <w:sz w:val="18"/>
                <w:szCs w:val="18"/>
              </w:rPr>
              <w:t>0,780</w:t>
            </w:r>
          </w:p>
        </w:tc>
        <w:tc>
          <w:tcPr>
            <w:tcW w:w="777" w:type="dxa"/>
            <w:vAlign w:val="center"/>
          </w:tcPr>
          <w:p w14:paraId="621743FD" w14:textId="5B6C5EA4" w:rsidR="00603A4A" w:rsidRPr="00603A4A" w:rsidRDefault="00603A4A" w:rsidP="00603A4A">
            <w:pPr>
              <w:spacing w:line="240" w:lineRule="auto"/>
              <w:jc w:val="center"/>
              <w:rPr>
                <w:rFonts w:cs="Times New Roman"/>
                <w:b/>
                <w:sz w:val="18"/>
                <w:szCs w:val="18"/>
              </w:rPr>
            </w:pPr>
            <w:r w:rsidRPr="00603A4A">
              <w:rPr>
                <w:rFonts w:cs="Times New Roman"/>
                <w:b/>
                <w:sz w:val="18"/>
                <w:szCs w:val="18"/>
              </w:rPr>
              <w:t>190</w:t>
            </w:r>
          </w:p>
        </w:tc>
      </w:tr>
      <w:tr w:rsidR="00603A4A" w:rsidRPr="00603A4A" w14:paraId="22995B55" w14:textId="77777777" w:rsidTr="00603A4A">
        <w:tc>
          <w:tcPr>
            <w:tcW w:w="457" w:type="dxa"/>
            <w:vAlign w:val="center"/>
          </w:tcPr>
          <w:p w14:paraId="36D080A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6.</w:t>
            </w:r>
          </w:p>
        </w:tc>
        <w:tc>
          <w:tcPr>
            <w:tcW w:w="865" w:type="dxa"/>
            <w:vAlign w:val="center"/>
          </w:tcPr>
          <w:p w14:paraId="77E5992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CRIA</w:t>
            </w:r>
          </w:p>
        </w:tc>
        <w:tc>
          <w:tcPr>
            <w:tcW w:w="842" w:type="dxa"/>
            <w:vAlign w:val="center"/>
          </w:tcPr>
          <w:p w14:paraId="3E327139" w14:textId="722F3EDE" w:rsidR="00603A4A" w:rsidRPr="00603A4A" w:rsidRDefault="00603A4A" w:rsidP="00603A4A">
            <w:pPr>
              <w:spacing w:line="240" w:lineRule="auto"/>
              <w:jc w:val="center"/>
              <w:rPr>
                <w:rFonts w:cs="Times New Roman"/>
                <w:b/>
                <w:sz w:val="18"/>
                <w:szCs w:val="18"/>
              </w:rPr>
            </w:pPr>
            <w:r w:rsidRPr="00603A4A">
              <w:rPr>
                <w:sz w:val="18"/>
                <w:szCs w:val="18"/>
              </w:rPr>
              <w:t>0,966</w:t>
            </w:r>
          </w:p>
        </w:tc>
        <w:tc>
          <w:tcPr>
            <w:tcW w:w="842" w:type="dxa"/>
            <w:vAlign w:val="center"/>
          </w:tcPr>
          <w:p w14:paraId="302E66C2" w14:textId="1F264AA8" w:rsidR="00603A4A" w:rsidRPr="00603A4A" w:rsidRDefault="00603A4A" w:rsidP="00603A4A">
            <w:pPr>
              <w:spacing w:line="240" w:lineRule="auto"/>
              <w:jc w:val="center"/>
              <w:rPr>
                <w:rFonts w:cs="Times New Roman"/>
                <w:b/>
                <w:sz w:val="18"/>
                <w:szCs w:val="18"/>
              </w:rPr>
            </w:pPr>
            <w:r w:rsidRPr="00603A4A">
              <w:rPr>
                <w:b/>
                <w:sz w:val="18"/>
                <w:szCs w:val="18"/>
              </w:rPr>
              <w:t>0,881</w:t>
            </w:r>
          </w:p>
        </w:tc>
        <w:tc>
          <w:tcPr>
            <w:tcW w:w="842" w:type="dxa"/>
            <w:vAlign w:val="center"/>
          </w:tcPr>
          <w:p w14:paraId="7F28EC27" w14:textId="09950738" w:rsidR="00603A4A" w:rsidRPr="00603A4A" w:rsidRDefault="00603A4A" w:rsidP="00603A4A">
            <w:pPr>
              <w:spacing w:line="240" w:lineRule="auto"/>
              <w:jc w:val="center"/>
              <w:rPr>
                <w:rFonts w:cs="Times New Roman"/>
                <w:b/>
                <w:sz w:val="18"/>
                <w:szCs w:val="18"/>
              </w:rPr>
            </w:pPr>
            <w:r w:rsidRPr="00603A4A">
              <w:rPr>
                <w:b/>
                <w:sz w:val="18"/>
                <w:szCs w:val="18"/>
              </w:rPr>
              <w:t>0,921</w:t>
            </w:r>
          </w:p>
        </w:tc>
        <w:tc>
          <w:tcPr>
            <w:tcW w:w="777" w:type="dxa"/>
            <w:vAlign w:val="center"/>
          </w:tcPr>
          <w:p w14:paraId="5FF87F8A" w14:textId="542EB729" w:rsidR="00603A4A" w:rsidRPr="00603A4A" w:rsidRDefault="00603A4A" w:rsidP="00603A4A">
            <w:pPr>
              <w:spacing w:line="240" w:lineRule="auto"/>
              <w:jc w:val="center"/>
              <w:rPr>
                <w:rFonts w:cs="Times New Roman"/>
                <w:b/>
                <w:sz w:val="18"/>
                <w:szCs w:val="18"/>
              </w:rPr>
            </w:pPr>
            <w:r w:rsidRPr="00603A4A">
              <w:rPr>
                <w:rFonts w:cs="Times New Roman"/>
                <w:b/>
                <w:sz w:val="18"/>
                <w:szCs w:val="18"/>
              </w:rPr>
              <w:t>639</w:t>
            </w:r>
          </w:p>
        </w:tc>
        <w:tc>
          <w:tcPr>
            <w:tcW w:w="842" w:type="dxa"/>
            <w:vAlign w:val="center"/>
          </w:tcPr>
          <w:p w14:paraId="5B41B636" w14:textId="3ECCD3EB" w:rsidR="00603A4A" w:rsidRPr="00603A4A" w:rsidRDefault="00603A4A" w:rsidP="00603A4A">
            <w:pPr>
              <w:spacing w:line="240" w:lineRule="auto"/>
              <w:jc w:val="center"/>
              <w:rPr>
                <w:rFonts w:cs="Times New Roman"/>
                <w:b/>
                <w:sz w:val="18"/>
                <w:szCs w:val="18"/>
              </w:rPr>
            </w:pPr>
            <w:r w:rsidRPr="00603A4A">
              <w:rPr>
                <w:b/>
                <w:sz w:val="18"/>
                <w:szCs w:val="18"/>
              </w:rPr>
              <w:t>0,980</w:t>
            </w:r>
          </w:p>
        </w:tc>
        <w:tc>
          <w:tcPr>
            <w:tcW w:w="842" w:type="dxa"/>
            <w:vAlign w:val="center"/>
          </w:tcPr>
          <w:p w14:paraId="02F810BC" w14:textId="0FD25680" w:rsidR="00603A4A" w:rsidRPr="00603A4A" w:rsidRDefault="00603A4A" w:rsidP="00603A4A">
            <w:pPr>
              <w:spacing w:line="240" w:lineRule="auto"/>
              <w:jc w:val="center"/>
              <w:rPr>
                <w:rFonts w:cs="Times New Roman"/>
                <w:b/>
                <w:sz w:val="18"/>
                <w:szCs w:val="18"/>
              </w:rPr>
            </w:pPr>
            <w:r w:rsidRPr="00603A4A">
              <w:rPr>
                <w:sz w:val="18"/>
                <w:szCs w:val="18"/>
              </w:rPr>
              <w:t>0,620</w:t>
            </w:r>
          </w:p>
        </w:tc>
        <w:tc>
          <w:tcPr>
            <w:tcW w:w="842" w:type="dxa"/>
            <w:vAlign w:val="center"/>
          </w:tcPr>
          <w:p w14:paraId="01A6AAFB" w14:textId="144BA367" w:rsidR="00603A4A" w:rsidRPr="00603A4A" w:rsidRDefault="00603A4A" w:rsidP="00603A4A">
            <w:pPr>
              <w:spacing w:line="240" w:lineRule="auto"/>
              <w:jc w:val="center"/>
              <w:rPr>
                <w:rFonts w:cs="Times New Roman"/>
                <w:b/>
                <w:sz w:val="18"/>
                <w:szCs w:val="18"/>
              </w:rPr>
            </w:pPr>
            <w:r w:rsidRPr="00603A4A">
              <w:rPr>
                <w:sz w:val="18"/>
                <w:szCs w:val="18"/>
              </w:rPr>
              <w:t>0,760</w:t>
            </w:r>
          </w:p>
        </w:tc>
        <w:tc>
          <w:tcPr>
            <w:tcW w:w="777" w:type="dxa"/>
            <w:vAlign w:val="center"/>
          </w:tcPr>
          <w:p w14:paraId="71FA18E1" w14:textId="75AF0FE1" w:rsidR="00603A4A" w:rsidRPr="00603A4A" w:rsidRDefault="00603A4A" w:rsidP="00603A4A">
            <w:pPr>
              <w:spacing w:line="240" w:lineRule="auto"/>
              <w:jc w:val="center"/>
              <w:rPr>
                <w:rFonts w:cs="Times New Roman"/>
                <w:b/>
                <w:sz w:val="18"/>
                <w:szCs w:val="18"/>
              </w:rPr>
            </w:pPr>
            <w:r w:rsidRPr="00603A4A">
              <w:rPr>
                <w:rFonts w:cs="Times New Roman"/>
                <w:sz w:val="18"/>
                <w:szCs w:val="18"/>
              </w:rPr>
              <w:t>637</w:t>
            </w:r>
          </w:p>
        </w:tc>
      </w:tr>
      <w:tr w:rsidR="00603A4A" w:rsidRPr="00603A4A" w14:paraId="100BFE8B" w14:textId="77777777" w:rsidTr="00603A4A">
        <w:tc>
          <w:tcPr>
            <w:tcW w:w="457" w:type="dxa"/>
            <w:vAlign w:val="center"/>
          </w:tcPr>
          <w:p w14:paraId="70518C6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7.</w:t>
            </w:r>
          </w:p>
        </w:tc>
        <w:tc>
          <w:tcPr>
            <w:tcW w:w="865" w:type="dxa"/>
            <w:vAlign w:val="center"/>
          </w:tcPr>
          <w:p w14:paraId="0383C13B"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DEFN</w:t>
            </w:r>
          </w:p>
        </w:tc>
        <w:tc>
          <w:tcPr>
            <w:tcW w:w="842" w:type="dxa"/>
            <w:vAlign w:val="center"/>
          </w:tcPr>
          <w:p w14:paraId="7098B34C" w14:textId="568759D1"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42" w:type="dxa"/>
            <w:vAlign w:val="center"/>
          </w:tcPr>
          <w:p w14:paraId="2D2353A9" w14:textId="4D63876F"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842" w:type="dxa"/>
            <w:vAlign w:val="center"/>
          </w:tcPr>
          <w:p w14:paraId="3F4D4759" w14:textId="4CD8BE3B" w:rsidR="00603A4A" w:rsidRPr="00603A4A" w:rsidRDefault="00603A4A" w:rsidP="00603A4A">
            <w:pPr>
              <w:spacing w:line="240" w:lineRule="auto"/>
              <w:jc w:val="center"/>
              <w:rPr>
                <w:rFonts w:cs="Times New Roman"/>
                <w:b/>
                <w:sz w:val="18"/>
                <w:szCs w:val="18"/>
              </w:rPr>
            </w:pPr>
            <w:r w:rsidRPr="00603A4A">
              <w:rPr>
                <w:b/>
                <w:sz w:val="18"/>
                <w:szCs w:val="18"/>
              </w:rPr>
              <w:t>0,977</w:t>
            </w:r>
          </w:p>
        </w:tc>
        <w:tc>
          <w:tcPr>
            <w:tcW w:w="777" w:type="dxa"/>
            <w:vAlign w:val="center"/>
          </w:tcPr>
          <w:p w14:paraId="12B6E9B7" w14:textId="626F08C0" w:rsidR="00603A4A" w:rsidRPr="00603A4A" w:rsidRDefault="00603A4A" w:rsidP="00603A4A">
            <w:pPr>
              <w:spacing w:line="240" w:lineRule="auto"/>
              <w:jc w:val="center"/>
              <w:rPr>
                <w:rFonts w:cs="Times New Roman"/>
                <w:sz w:val="18"/>
                <w:szCs w:val="18"/>
              </w:rPr>
            </w:pPr>
            <w:r w:rsidRPr="00603A4A">
              <w:rPr>
                <w:rFonts w:cs="Times New Roman"/>
                <w:sz w:val="18"/>
                <w:szCs w:val="18"/>
              </w:rPr>
              <w:t>4441</w:t>
            </w:r>
          </w:p>
        </w:tc>
        <w:tc>
          <w:tcPr>
            <w:tcW w:w="842" w:type="dxa"/>
            <w:vAlign w:val="center"/>
          </w:tcPr>
          <w:p w14:paraId="0E30D6CB" w14:textId="09214A58" w:rsidR="00603A4A" w:rsidRPr="00603A4A" w:rsidRDefault="00603A4A" w:rsidP="00603A4A">
            <w:pPr>
              <w:spacing w:line="240" w:lineRule="auto"/>
              <w:jc w:val="center"/>
              <w:rPr>
                <w:rFonts w:cs="Times New Roman"/>
                <w:b/>
                <w:sz w:val="18"/>
                <w:szCs w:val="18"/>
              </w:rPr>
            </w:pPr>
            <w:r w:rsidRPr="00603A4A">
              <w:rPr>
                <w:sz w:val="18"/>
                <w:szCs w:val="18"/>
              </w:rPr>
              <w:t>0,963</w:t>
            </w:r>
          </w:p>
        </w:tc>
        <w:tc>
          <w:tcPr>
            <w:tcW w:w="842" w:type="dxa"/>
            <w:vAlign w:val="center"/>
          </w:tcPr>
          <w:p w14:paraId="02ACDDE6" w14:textId="40FF2C72" w:rsidR="00603A4A" w:rsidRPr="00603A4A" w:rsidRDefault="00603A4A" w:rsidP="00603A4A">
            <w:pPr>
              <w:spacing w:line="240" w:lineRule="auto"/>
              <w:jc w:val="center"/>
              <w:rPr>
                <w:rFonts w:cs="Times New Roman"/>
                <w:sz w:val="18"/>
                <w:szCs w:val="18"/>
              </w:rPr>
            </w:pPr>
            <w:r w:rsidRPr="00603A4A">
              <w:rPr>
                <w:sz w:val="18"/>
                <w:szCs w:val="18"/>
              </w:rPr>
              <w:t>0,953</w:t>
            </w:r>
          </w:p>
        </w:tc>
        <w:tc>
          <w:tcPr>
            <w:tcW w:w="842" w:type="dxa"/>
            <w:vAlign w:val="center"/>
          </w:tcPr>
          <w:p w14:paraId="3CC98437" w14:textId="281D5914" w:rsidR="00603A4A" w:rsidRPr="00603A4A" w:rsidRDefault="00603A4A" w:rsidP="00603A4A">
            <w:pPr>
              <w:spacing w:line="240" w:lineRule="auto"/>
              <w:jc w:val="center"/>
              <w:rPr>
                <w:rFonts w:cs="Times New Roman"/>
                <w:sz w:val="18"/>
                <w:szCs w:val="18"/>
              </w:rPr>
            </w:pPr>
            <w:r w:rsidRPr="00603A4A">
              <w:rPr>
                <w:sz w:val="18"/>
                <w:szCs w:val="18"/>
              </w:rPr>
              <w:t>0,958</w:t>
            </w:r>
          </w:p>
        </w:tc>
        <w:tc>
          <w:tcPr>
            <w:tcW w:w="777" w:type="dxa"/>
            <w:vAlign w:val="center"/>
          </w:tcPr>
          <w:p w14:paraId="19E20CA6" w14:textId="3E5802A1" w:rsidR="00603A4A" w:rsidRPr="00603A4A" w:rsidRDefault="00603A4A" w:rsidP="00603A4A">
            <w:pPr>
              <w:spacing w:line="240" w:lineRule="auto"/>
              <w:jc w:val="center"/>
              <w:rPr>
                <w:rFonts w:cs="Times New Roman"/>
                <w:b/>
                <w:sz w:val="18"/>
                <w:szCs w:val="18"/>
              </w:rPr>
            </w:pPr>
            <w:r w:rsidRPr="00603A4A">
              <w:rPr>
                <w:rFonts w:cs="Times New Roman"/>
                <w:b/>
                <w:sz w:val="18"/>
                <w:szCs w:val="18"/>
              </w:rPr>
              <w:t>4641</w:t>
            </w:r>
          </w:p>
        </w:tc>
      </w:tr>
      <w:tr w:rsidR="00603A4A" w:rsidRPr="00603A4A" w14:paraId="61D9355E" w14:textId="77777777" w:rsidTr="00603A4A">
        <w:tc>
          <w:tcPr>
            <w:tcW w:w="457" w:type="dxa"/>
            <w:vAlign w:val="center"/>
          </w:tcPr>
          <w:p w14:paraId="3730E3D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8.</w:t>
            </w:r>
          </w:p>
        </w:tc>
        <w:tc>
          <w:tcPr>
            <w:tcW w:w="865" w:type="dxa"/>
            <w:vAlign w:val="center"/>
          </w:tcPr>
          <w:p w14:paraId="69A1F55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DEFN</w:t>
            </w:r>
          </w:p>
        </w:tc>
        <w:tc>
          <w:tcPr>
            <w:tcW w:w="842" w:type="dxa"/>
            <w:vAlign w:val="center"/>
          </w:tcPr>
          <w:p w14:paraId="054EE275" w14:textId="46500E80" w:rsidR="00603A4A" w:rsidRPr="00603A4A" w:rsidRDefault="00603A4A" w:rsidP="00603A4A">
            <w:pPr>
              <w:spacing w:line="240" w:lineRule="auto"/>
              <w:jc w:val="center"/>
              <w:rPr>
                <w:rFonts w:cs="Times New Roman"/>
                <w:b/>
                <w:sz w:val="18"/>
                <w:szCs w:val="18"/>
              </w:rPr>
            </w:pPr>
            <w:r w:rsidRPr="00603A4A">
              <w:rPr>
                <w:b/>
                <w:sz w:val="18"/>
                <w:szCs w:val="18"/>
              </w:rPr>
              <w:t>0,966</w:t>
            </w:r>
          </w:p>
        </w:tc>
        <w:tc>
          <w:tcPr>
            <w:tcW w:w="842" w:type="dxa"/>
            <w:vAlign w:val="center"/>
          </w:tcPr>
          <w:p w14:paraId="3E5244AC" w14:textId="760CD912" w:rsidR="00603A4A" w:rsidRPr="00603A4A" w:rsidRDefault="00603A4A" w:rsidP="00603A4A">
            <w:pPr>
              <w:spacing w:line="240" w:lineRule="auto"/>
              <w:jc w:val="center"/>
              <w:rPr>
                <w:rFonts w:cs="Times New Roman"/>
                <w:b/>
                <w:sz w:val="18"/>
                <w:szCs w:val="18"/>
              </w:rPr>
            </w:pPr>
            <w:r w:rsidRPr="00603A4A">
              <w:rPr>
                <w:b/>
                <w:sz w:val="18"/>
                <w:szCs w:val="18"/>
              </w:rPr>
              <w:t>0,990</w:t>
            </w:r>
          </w:p>
        </w:tc>
        <w:tc>
          <w:tcPr>
            <w:tcW w:w="842" w:type="dxa"/>
            <w:vAlign w:val="center"/>
          </w:tcPr>
          <w:p w14:paraId="75214DBA" w14:textId="562A2610"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777" w:type="dxa"/>
            <w:vAlign w:val="center"/>
          </w:tcPr>
          <w:p w14:paraId="19AFD135" w14:textId="63D43C4A" w:rsidR="00603A4A" w:rsidRPr="00603A4A" w:rsidRDefault="00603A4A" w:rsidP="00603A4A">
            <w:pPr>
              <w:spacing w:line="240" w:lineRule="auto"/>
              <w:jc w:val="center"/>
              <w:rPr>
                <w:rFonts w:cs="Times New Roman"/>
                <w:b/>
                <w:sz w:val="18"/>
                <w:szCs w:val="18"/>
              </w:rPr>
            </w:pPr>
            <w:r w:rsidRPr="00603A4A">
              <w:rPr>
                <w:rFonts w:cs="Times New Roman"/>
                <w:sz w:val="18"/>
                <w:szCs w:val="18"/>
              </w:rPr>
              <w:t>8176</w:t>
            </w:r>
          </w:p>
        </w:tc>
        <w:tc>
          <w:tcPr>
            <w:tcW w:w="842" w:type="dxa"/>
            <w:vAlign w:val="center"/>
          </w:tcPr>
          <w:p w14:paraId="08F9A2D1" w14:textId="572AFD1F" w:rsidR="00603A4A" w:rsidRPr="00603A4A" w:rsidRDefault="00603A4A" w:rsidP="00603A4A">
            <w:pPr>
              <w:spacing w:line="240" w:lineRule="auto"/>
              <w:jc w:val="center"/>
              <w:rPr>
                <w:rFonts w:cs="Times New Roman"/>
                <w:b/>
                <w:sz w:val="18"/>
                <w:szCs w:val="18"/>
              </w:rPr>
            </w:pPr>
            <w:r w:rsidRPr="00603A4A">
              <w:rPr>
                <w:sz w:val="18"/>
                <w:szCs w:val="18"/>
              </w:rPr>
              <w:t>0,965</w:t>
            </w:r>
          </w:p>
        </w:tc>
        <w:tc>
          <w:tcPr>
            <w:tcW w:w="842" w:type="dxa"/>
            <w:vAlign w:val="center"/>
          </w:tcPr>
          <w:p w14:paraId="6BE7E71E" w14:textId="7D2258D5" w:rsidR="00603A4A" w:rsidRPr="00603A4A" w:rsidRDefault="00603A4A" w:rsidP="00603A4A">
            <w:pPr>
              <w:spacing w:line="240" w:lineRule="auto"/>
              <w:jc w:val="center"/>
              <w:rPr>
                <w:rFonts w:cs="Times New Roman"/>
                <w:sz w:val="18"/>
                <w:szCs w:val="18"/>
              </w:rPr>
            </w:pPr>
            <w:r w:rsidRPr="00603A4A">
              <w:rPr>
                <w:sz w:val="18"/>
                <w:szCs w:val="18"/>
              </w:rPr>
              <w:t>0,953</w:t>
            </w:r>
          </w:p>
        </w:tc>
        <w:tc>
          <w:tcPr>
            <w:tcW w:w="842" w:type="dxa"/>
            <w:vAlign w:val="center"/>
          </w:tcPr>
          <w:p w14:paraId="3A9A56C5" w14:textId="695F5033" w:rsidR="00603A4A" w:rsidRPr="00603A4A" w:rsidRDefault="00603A4A" w:rsidP="00603A4A">
            <w:pPr>
              <w:spacing w:line="240" w:lineRule="auto"/>
              <w:jc w:val="center"/>
              <w:rPr>
                <w:rFonts w:cs="Times New Roman"/>
                <w:sz w:val="18"/>
                <w:szCs w:val="18"/>
              </w:rPr>
            </w:pPr>
            <w:r w:rsidRPr="00603A4A">
              <w:rPr>
                <w:sz w:val="18"/>
                <w:szCs w:val="18"/>
              </w:rPr>
              <w:t>0,959</w:t>
            </w:r>
          </w:p>
        </w:tc>
        <w:tc>
          <w:tcPr>
            <w:tcW w:w="777" w:type="dxa"/>
            <w:vAlign w:val="center"/>
          </w:tcPr>
          <w:p w14:paraId="4DFF9A8F" w14:textId="5CB6C907" w:rsidR="00603A4A" w:rsidRPr="00603A4A" w:rsidRDefault="00603A4A" w:rsidP="00603A4A">
            <w:pPr>
              <w:spacing w:line="240" w:lineRule="auto"/>
              <w:jc w:val="center"/>
              <w:rPr>
                <w:rFonts w:cs="Times New Roman"/>
                <w:b/>
                <w:sz w:val="18"/>
                <w:szCs w:val="18"/>
              </w:rPr>
            </w:pPr>
            <w:r w:rsidRPr="00603A4A">
              <w:rPr>
                <w:rFonts w:cs="Times New Roman"/>
                <w:b/>
                <w:sz w:val="18"/>
                <w:szCs w:val="18"/>
              </w:rPr>
              <w:t>8676</w:t>
            </w:r>
          </w:p>
        </w:tc>
      </w:tr>
      <w:tr w:rsidR="00603A4A" w:rsidRPr="00603A4A" w14:paraId="3B5750CF" w14:textId="77777777" w:rsidTr="00603A4A">
        <w:tc>
          <w:tcPr>
            <w:tcW w:w="457" w:type="dxa"/>
            <w:vAlign w:val="center"/>
          </w:tcPr>
          <w:p w14:paraId="64E133A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9.</w:t>
            </w:r>
          </w:p>
        </w:tc>
        <w:tc>
          <w:tcPr>
            <w:tcW w:w="865" w:type="dxa"/>
            <w:vAlign w:val="center"/>
          </w:tcPr>
          <w:p w14:paraId="2E88A6E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JUDG</w:t>
            </w:r>
          </w:p>
        </w:tc>
        <w:tc>
          <w:tcPr>
            <w:tcW w:w="842" w:type="dxa"/>
            <w:vAlign w:val="center"/>
          </w:tcPr>
          <w:p w14:paraId="4B78B095" w14:textId="563D42A7" w:rsidR="00603A4A" w:rsidRPr="00603A4A" w:rsidRDefault="00603A4A" w:rsidP="00603A4A">
            <w:pPr>
              <w:spacing w:line="240" w:lineRule="auto"/>
              <w:jc w:val="center"/>
              <w:rPr>
                <w:rFonts w:cs="Times New Roman"/>
                <w:b/>
                <w:sz w:val="18"/>
                <w:szCs w:val="18"/>
              </w:rPr>
            </w:pPr>
            <w:r w:rsidRPr="00603A4A">
              <w:rPr>
                <w:b/>
                <w:sz w:val="18"/>
                <w:szCs w:val="18"/>
              </w:rPr>
              <w:t>0,975</w:t>
            </w:r>
          </w:p>
        </w:tc>
        <w:tc>
          <w:tcPr>
            <w:tcW w:w="842" w:type="dxa"/>
            <w:vAlign w:val="center"/>
          </w:tcPr>
          <w:p w14:paraId="701B1FD7" w14:textId="4629110F" w:rsidR="00603A4A" w:rsidRPr="00603A4A" w:rsidRDefault="00603A4A" w:rsidP="00603A4A">
            <w:pPr>
              <w:spacing w:line="240" w:lineRule="auto"/>
              <w:jc w:val="center"/>
              <w:rPr>
                <w:rFonts w:cs="Times New Roman"/>
                <w:b/>
                <w:sz w:val="18"/>
                <w:szCs w:val="18"/>
              </w:rPr>
            </w:pPr>
            <w:r w:rsidRPr="00603A4A">
              <w:rPr>
                <w:sz w:val="18"/>
                <w:szCs w:val="18"/>
              </w:rPr>
              <w:t>0,965</w:t>
            </w:r>
          </w:p>
        </w:tc>
        <w:tc>
          <w:tcPr>
            <w:tcW w:w="842" w:type="dxa"/>
            <w:vAlign w:val="center"/>
          </w:tcPr>
          <w:p w14:paraId="5BA16188" w14:textId="46EC95D6" w:rsidR="00603A4A" w:rsidRPr="00603A4A" w:rsidRDefault="00603A4A" w:rsidP="00603A4A">
            <w:pPr>
              <w:spacing w:line="240" w:lineRule="auto"/>
              <w:jc w:val="center"/>
              <w:rPr>
                <w:rFonts w:cs="Times New Roman"/>
                <w:b/>
                <w:sz w:val="18"/>
                <w:szCs w:val="18"/>
              </w:rPr>
            </w:pPr>
            <w:r w:rsidRPr="00603A4A">
              <w:rPr>
                <w:b/>
                <w:sz w:val="18"/>
                <w:szCs w:val="18"/>
              </w:rPr>
              <w:t>0,970</w:t>
            </w:r>
          </w:p>
        </w:tc>
        <w:tc>
          <w:tcPr>
            <w:tcW w:w="777" w:type="dxa"/>
            <w:vAlign w:val="center"/>
          </w:tcPr>
          <w:p w14:paraId="592783EF" w14:textId="589A5DA9" w:rsidR="00603A4A" w:rsidRPr="00603A4A" w:rsidRDefault="00603A4A" w:rsidP="00603A4A">
            <w:pPr>
              <w:spacing w:line="240" w:lineRule="auto"/>
              <w:jc w:val="center"/>
              <w:rPr>
                <w:rFonts w:cs="Times New Roman"/>
                <w:sz w:val="18"/>
                <w:szCs w:val="18"/>
              </w:rPr>
            </w:pPr>
            <w:r w:rsidRPr="00603A4A">
              <w:rPr>
                <w:rFonts w:cs="Times New Roman"/>
                <w:sz w:val="18"/>
                <w:szCs w:val="18"/>
              </w:rPr>
              <w:t>370</w:t>
            </w:r>
          </w:p>
        </w:tc>
        <w:tc>
          <w:tcPr>
            <w:tcW w:w="842" w:type="dxa"/>
            <w:vAlign w:val="center"/>
          </w:tcPr>
          <w:p w14:paraId="5BFD4662" w14:textId="49D83346" w:rsidR="00603A4A" w:rsidRPr="00603A4A" w:rsidRDefault="00603A4A" w:rsidP="00603A4A">
            <w:pPr>
              <w:spacing w:line="240" w:lineRule="auto"/>
              <w:jc w:val="center"/>
              <w:rPr>
                <w:rFonts w:cs="Times New Roman"/>
                <w:b/>
                <w:sz w:val="18"/>
                <w:szCs w:val="18"/>
              </w:rPr>
            </w:pPr>
            <w:r w:rsidRPr="00603A4A">
              <w:rPr>
                <w:sz w:val="18"/>
                <w:szCs w:val="18"/>
              </w:rPr>
              <w:t>0,951</w:t>
            </w:r>
          </w:p>
        </w:tc>
        <w:tc>
          <w:tcPr>
            <w:tcW w:w="842" w:type="dxa"/>
            <w:vAlign w:val="center"/>
          </w:tcPr>
          <w:p w14:paraId="1E820049" w14:textId="0CDA8626" w:rsidR="00603A4A" w:rsidRPr="00603A4A" w:rsidRDefault="00603A4A" w:rsidP="00603A4A">
            <w:pPr>
              <w:spacing w:line="240" w:lineRule="auto"/>
              <w:jc w:val="center"/>
              <w:rPr>
                <w:rFonts w:cs="Times New Roman"/>
                <w:b/>
                <w:sz w:val="18"/>
                <w:szCs w:val="18"/>
              </w:rPr>
            </w:pPr>
            <w:r w:rsidRPr="00603A4A">
              <w:rPr>
                <w:b/>
                <w:sz w:val="18"/>
                <w:szCs w:val="18"/>
              </w:rPr>
              <w:t>0,971</w:t>
            </w:r>
          </w:p>
        </w:tc>
        <w:tc>
          <w:tcPr>
            <w:tcW w:w="842" w:type="dxa"/>
            <w:vAlign w:val="center"/>
          </w:tcPr>
          <w:p w14:paraId="7C51AC75" w14:textId="14C0C640" w:rsidR="00603A4A" w:rsidRPr="00603A4A" w:rsidRDefault="00603A4A" w:rsidP="00603A4A">
            <w:pPr>
              <w:spacing w:line="240" w:lineRule="auto"/>
              <w:jc w:val="center"/>
              <w:rPr>
                <w:rFonts w:cs="Times New Roman"/>
                <w:sz w:val="18"/>
                <w:szCs w:val="18"/>
              </w:rPr>
            </w:pPr>
            <w:r w:rsidRPr="00603A4A">
              <w:rPr>
                <w:sz w:val="18"/>
                <w:szCs w:val="18"/>
              </w:rPr>
              <w:t>0,961</w:t>
            </w:r>
          </w:p>
        </w:tc>
        <w:tc>
          <w:tcPr>
            <w:tcW w:w="777" w:type="dxa"/>
            <w:vAlign w:val="center"/>
          </w:tcPr>
          <w:p w14:paraId="645210B1" w14:textId="33E18406" w:rsidR="00603A4A" w:rsidRPr="00603A4A" w:rsidRDefault="00603A4A" w:rsidP="00603A4A">
            <w:pPr>
              <w:spacing w:line="240" w:lineRule="auto"/>
              <w:jc w:val="center"/>
              <w:rPr>
                <w:rFonts w:cs="Times New Roman"/>
                <w:b/>
                <w:sz w:val="18"/>
                <w:szCs w:val="18"/>
              </w:rPr>
            </w:pPr>
            <w:r w:rsidRPr="00603A4A">
              <w:rPr>
                <w:rFonts w:cs="Times New Roman"/>
                <w:b/>
                <w:sz w:val="18"/>
                <w:szCs w:val="18"/>
              </w:rPr>
              <w:t>377</w:t>
            </w:r>
          </w:p>
        </w:tc>
      </w:tr>
      <w:tr w:rsidR="00603A4A" w:rsidRPr="00603A4A" w14:paraId="19A98A41" w14:textId="77777777" w:rsidTr="00603A4A">
        <w:tc>
          <w:tcPr>
            <w:tcW w:w="457" w:type="dxa"/>
            <w:vAlign w:val="center"/>
          </w:tcPr>
          <w:p w14:paraId="1FC3EE5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0.</w:t>
            </w:r>
          </w:p>
        </w:tc>
        <w:tc>
          <w:tcPr>
            <w:tcW w:w="865" w:type="dxa"/>
            <w:vAlign w:val="center"/>
          </w:tcPr>
          <w:p w14:paraId="3A9C457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JUDG</w:t>
            </w:r>
          </w:p>
        </w:tc>
        <w:tc>
          <w:tcPr>
            <w:tcW w:w="842" w:type="dxa"/>
            <w:vAlign w:val="center"/>
          </w:tcPr>
          <w:p w14:paraId="1821E4B6" w14:textId="2901AE59" w:rsidR="00603A4A" w:rsidRPr="00603A4A" w:rsidRDefault="00603A4A" w:rsidP="00603A4A">
            <w:pPr>
              <w:spacing w:line="240" w:lineRule="auto"/>
              <w:jc w:val="center"/>
              <w:rPr>
                <w:rFonts w:cs="Times New Roman"/>
                <w:b/>
                <w:sz w:val="18"/>
                <w:szCs w:val="18"/>
              </w:rPr>
            </w:pPr>
            <w:r w:rsidRPr="00603A4A">
              <w:rPr>
                <w:sz w:val="18"/>
                <w:szCs w:val="18"/>
              </w:rPr>
              <w:t>0,977</w:t>
            </w:r>
          </w:p>
        </w:tc>
        <w:tc>
          <w:tcPr>
            <w:tcW w:w="842" w:type="dxa"/>
            <w:vAlign w:val="center"/>
          </w:tcPr>
          <w:p w14:paraId="674FE4F8" w14:textId="151A5EB7" w:rsidR="00603A4A" w:rsidRPr="00603A4A" w:rsidRDefault="00603A4A" w:rsidP="00603A4A">
            <w:pPr>
              <w:spacing w:line="240" w:lineRule="auto"/>
              <w:jc w:val="center"/>
              <w:rPr>
                <w:rFonts w:cs="Times New Roman"/>
                <w:b/>
                <w:sz w:val="18"/>
                <w:szCs w:val="18"/>
              </w:rPr>
            </w:pPr>
            <w:r w:rsidRPr="00603A4A">
              <w:rPr>
                <w:b/>
                <w:sz w:val="18"/>
                <w:szCs w:val="18"/>
              </w:rPr>
              <w:t>0,994</w:t>
            </w:r>
          </w:p>
        </w:tc>
        <w:tc>
          <w:tcPr>
            <w:tcW w:w="842" w:type="dxa"/>
            <w:vAlign w:val="center"/>
          </w:tcPr>
          <w:p w14:paraId="7F0FE98A" w14:textId="1AF0FD3A" w:rsidR="00603A4A" w:rsidRPr="00603A4A" w:rsidRDefault="00603A4A" w:rsidP="00603A4A">
            <w:pPr>
              <w:spacing w:line="240" w:lineRule="auto"/>
              <w:jc w:val="center"/>
              <w:rPr>
                <w:rFonts w:cs="Times New Roman"/>
                <w:b/>
                <w:sz w:val="18"/>
                <w:szCs w:val="18"/>
              </w:rPr>
            </w:pPr>
            <w:r w:rsidRPr="00603A4A">
              <w:rPr>
                <w:b/>
                <w:sz w:val="18"/>
                <w:szCs w:val="18"/>
              </w:rPr>
              <w:t>0,985</w:t>
            </w:r>
          </w:p>
        </w:tc>
        <w:tc>
          <w:tcPr>
            <w:tcW w:w="777" w:type="dxa"/>
            <w:vAlign w:val="center"/>
          </w:tcPr>
          <w:p w14:paraId="207F3F1B" w14:textId="0DBA8AC2" w:rsidR="00603A4A" w:rsidRPr="00603A4A" w:rsidRDefault="00603A4A" w:rsidP="00603A4A">
            <w:pPr>
              <w:spacing w:line="240" w:lineRule="auto"/>
              <w:jc w:val="center"/>
              <w:rPr>
                <w:rFonts w:cs="Times New Roman"/>
                <w:sz w:val="18"/>
                <w:szCs w:val="18"/>
              </w:rPr>
            </w:pPr>
            <w:r w:rsidRPr="00603A4A">
              <w:rPr>
                <w:rFonts w:cs="Times New Roman"/>
                <w:sz w:val="18"/>
                <w:szCs w:val="18"/>
              </w:rPr>
              <w:t>1636</w:t>
            </w:r>
          </w:p>
        </w:tc>
        <w:tc>
          <w:tcPr>
            <w:tcW w:w="842" w:type="dxa"/>
            <w:vAlign w:val="center"/>
          </w:tcPr>
          <w:p w14:paraId="4CA4BEE8" w14:textId="1A3418D2" w:rsidR="00603A4A" w:rsidRPr="00603A4A" w:rsidRDefault="00603A4A" w:rsidP="00603A4A">
            <w:pPr>
              <w:spacing w:line="240" w:lineRule="auto"/>
              <w:jc w:val="center"/>
              <w:rPr>
                <w:rFonts w:cs="Times New Roman"/>
                <w:b/>
                <w:sz w:val="18"/>
                <w:szCs w:val="18"/>
              </w:rPr>
            </w:pPr>
            <w:r w:rsidRPr="00603A4A">
              <w:rPr>
                <w:b/>
                <w:sz w:val="18"/>
                <w:szCs w:val="18"/>
              </w:rPr>
              <w:t>0,980</w:t>
            </w:r>
          </w:p>
        </w:tc>
        <w:tc>
          <w:tcPr>
            <w:tcW w:w="842" w:type="dxa"/>
            <w:vAlign w:val="center"/>
          </w:tcPr>
          <w:p w14:paraId="673CAAC9" w14:textId="7B3370FB" w:rsidR="00603A4A" w:rsidRPr="00603A4A" w:rsidRDefault="00603A4A" w:rsidP="00603A4A">
            <w:pPr>
              <w:spacing w:line="240" w:lineRule="auto"/>
              <w:jc w:val="center"/>
              <w:rPr>
                <w:rFonts w:cs="Times New Roman"/>
                <w:sz w:val="18"/>
                <w:szCs w:val="18"/>
              </w:rPr>
            </w:pPr>
            <w:r w:rsidRPr="00603A4A">
              <w:rPr>
                <w:sz w:val="18"/>
                <w:szCs w:val="18"/>
              </w:rPr>
              <w:t>0,983</w:t>
            </w:r>
          </w:p>
        </w:tc>
        <w:tc>
          <w:tcPr>
            <w:tcW w:w="842" w:type="dxa"/>
            <w:vAlign w:val="center"/>
          </w:tcPr>
          <w:p w14:paraId="1D70DF6D" w14:textId="44BA4278" w:rsidR="00603A4A" w:rsidRPr="00603A4A" w:rsidRDefault="00603A4A" w:rsidP="00603A4A">
            <w:pPr>
              <w:spacing w:line="240" w:lineRule="auto"/>
              <w:jc w:val="center"/>
              <w:rPr>
                <w:rFonts w:cs="Times New Roman"/>
                <w:sz w:val="18"/>
                <w:szCs w:val="18"/>
              </w:rPr>
            </w:pPr>
            <w:r w:rsidRPr="00603A4A">
              <w:rPr>
                <w:sz w:val="18"/>
                <w:szCs w:val="18"/>
              </w:rPr>
              <w:t>0,982</w:t>
            </w:r>
          </w:p>
        </w:tc>
        <w:tc>
          <w:tcPr>
            <w:tcW w:w="777" w:type="dxa"/>
            <w:vAlign w:val="center"/>
          </w:tcPr>
          <w:p w14:paraId="0E381C7C" w14:textId="30AC2E82" w:rsidR="00603A4A" w:rsidRPr="00603A4A" w:rsidRDefault="00603A4A" w:rsidP="00603A4A">
            <w:pPr>
              <w:spacing w:line="240" w:lineRule="auto"/>
              <w:jc w:val="center"/>
              <w:rPr>
                <w:rFonts w:cs="Times New Roman"/>
                <w:b/>
                <w:sz w:val="18"/>
                <w:szCs w:val="18"/>
              </w:rPr>
            </w:pPr>
            <w:r w:rsidRPr="00603A4A">
              <w:rPr>
                <w:rFonts w:cs="Times New Roman"/>
                <w:b/>
                <w:sz w:val="18"/>
                <w:szCs w:val="18"/>
              </w:rPr>
              <w:t>1688</w:t>
            </w:r>
          </w:p>
        </w:tc>
      </w:tr>
      <w:tr w:rsidR="00603A4A" w:rsidRPr="00603A4A" w14:paraId="4F38A6F0" w14:textId="77777777" w:rsidTr="00603A4A">
        <w:tc>
          <w:tcPr>
            <w:tcW w:w="457" w:type="dxa"/>
            <w:vAlign w:val="center"/>
          </w:tcPr>
          <w:p w14:paraId="1829A4D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1.</w:t>
            </w:r>
          </w:p>
        </w:tc>
        <w:tc>
          <w:tcPr>
            <w:tcW w:w="865" w:type="dxa"/>
            <w:vAlign w:val="center"/>
          </w:tcPr>
          <w:p w14:paraId="10A5EC61"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JUDP</w:t>
            </w:r>
          </w:p>
        </w:tc>
        <w:tc>
          <w:tcPr>
            <w:tcW w:w="842" w:type="dxa"/>
            <w:vAlign w:val="center"/>
          </w:tcPr>
          <w:p w14:paraId="486A0D05" w14:textId="75C9EDFE" w:rsidR="00603A4A" w:rsidRPr="00603A4A" w:rsidRDefault="00603A4A" w:rsidP="00603A4A">
            <w:pPr>
              <w:spacing w:line="240" w:lineRule="auto"/>
              <w:jc w:val="center"/>
              <w:rPr>
                <w:rFonts w:cs="Times New Roman"/>
                <w:b/>
                <w:sz w:val="18"/>
                <w:szCs w:val="18"/>
              </w:rPr>
            </w:pPr>
            <w:r w:rsidRPr="00603A4A">
              <w:rPr>
                <w:b/>
                <w:sz w:val="18"/>
                <w:szCs w:val="18"/>
              </w:rPr>
              <w:t>0,984</w:t>
            </w:r>
          </w:p>
        </w:tc>
        <w:tc>
          <w:tcPr>
            <w:tcW w:w="842" w:type="dxa"/>
            <w:vAlign w:val="center"/>
          </w:tcPr>
          <w:p w14:paraId="2782531B" w14:textId="7054244F" w:rsidR="00603A4A" w:rsidRPr="00603A4A" w:rsidRDefault="00603A4A" w:rsidP="00603A4A">
            <w:pPr>
              <w:spacing w:line="240" w:lineRule="auto"/>
              <w:jc w:val="center"/>
              <w:rPr>
                <w:rFonts w:cs="Times New Roman"/>
                <w:b/>
                <w:sz w:val="18"/>
                <w:szCs w:val="18"/>
              </w:rPr>
            </w:pPr>
            <w:r w:rsidRPr="00603A4A">
              <w:rPr>
                <w:sz w:val="18"/>
                <w:szCs w:val="18"/>
              </w:rPr>
              <w:t>0,973</w:t>
            </w:r>
          </w:p>
        </w:tc>
        <w:tc>
          <w:tcPr>
            <w:tcW w:w="842" w:type="dxa"/>
            <w:vAlign w:val="center"/>
          </w:tcPr>
          <w:p w14:paraId="4DBB07ED" w14:textId="503B8AA0" w:rsidR="00603A4A" w:rsidRPr="00603A4A" w:rsidRDefault="00603A4A" w:rsidP="00603A4A">
            <w:pPr>
              <w:spacing w:line="240" w:lineRule="auto"/>
              <w:jc w:val="center"/>
              <w:rPr>
                <w:rFonts w:cs="Times New Roman"/>
                <w:b/>
                <w:sz w:val="18"/>
                <w:szCs w:val="18"/>
              </w:rPr>
            </w:pPr>
            <w:r w:rsidRPr="00603A4A">
              <w:rPr>
                <w:sz w:val="18"/>
                <w:szCs w:val="18"/>
              </w:rPr>
              <w:t>0,978</w:t>
            </w:r>
          </w:p>
        </w:tc>
        <w:tc>
          <w:tcPr>
            <w:tcW w:w="777" w:type="dxa"/>
            <w:vAlign w:val="center"/>
          </w:tcPr>
          <w:p w14:paraId="1B2BF620" w14:textId="206A7F08" w:rsidR="00603A4A" w:rsidRPr="00603A4A" w:rsidRDefault="00603A4A" w:rsidP="00603A4A">
            <w:pPr>
              <w:spacing w:line="240" w:lineRule="auto"/>
              <w:jc w:val="center"/>
              <w:rPr>
                <w:rFonts w:cs="Times New Roman"/>
                <w:b/>
                <w:sz w:val="18"/>
                <w:szCs w:val="18"/>
              </w:rPr>
            </w:pPr>
            <w:r w:rsidRPr="00603A4A">
              <w:rPr>
                <w:rFonts w:cs="Times New Roman"/>
                <w:sz w:val="18"/>
                <w:szCs w:val="18"/>
              </w:rPr>
              <w:t>184</w:t>
            </w:r>
          </w:p>
        </w:tc>
        <w:tc>
          <w:tcPr>
            <w:tcW w:w="842" w:type="dxa"/>
            <w:vAlign w:val="center"/>
          </w:tcPr>
          <w:p w14:paraId="008DFA1A" w14:textId="3E76B78D" w:rsidR="00603A4A" w:rsidRPr="00603A4A" w:rsidRDefault="00603A4A" w:rsidP="00603A4A">
            <w:pPr>
              <w:spacing w:line="240" w:lineRule="auto"/>
              <w:jc w:val="center"/>
              <w:rPr>
                <w:rFonts w:cs="Times New Roman"/>
                <w:b/>
                <w:sz w:val="18"/>
                <w:szCs w:val="18"/>
              </w:rPr>
            </w:pPr>
            <w:r w:rsidRPr="00603A4A">
              <w:rPr>
                <w:sz w:val="18"/>
                <w:szCs w:val="18"/>
              </w:rPr>
              <w:t>0,974</w:t>
            </w:r>
          </w:p>
        </w:tc>
        <w:tc>
          <w:tcPr>
            <w:tcW w:w="842" w:type="dxa"/>
            <w:vAlign w:val="center"/>
          </w:tcPr>
          <w:p w14:paraId="61C06E11" w14:textId="3978E6D1" w:rsidR="00603A4A" w:rsidRPr="00603A4A" w:rsidRDefault="00603A4A" w:rsidP="00603A4A">
            <w:pPr>
              <w:spacing w:line="240" w:lineRule="auto"/>
              <w:jc w:val="center"/>
              <w:rPr>
                <w:rFonts w:cs="Times New Roman"/>
                <w:b/>
                <w:sz w:val="18"/>
                <w:szCs w:val="18"/>
              </w:rPr>
            </w:pPr>
            <w:r w:rsidRPr="00603A4A">
              <w:rPr>
                <w:b/>
                <w:sz w:val="18"/>
                <w:szCs w:val="18"/>
              </w:rPr>
              <w:t>0,985</w:t>
            </w:r>
          </w:p>
        </w:tc>
        <w:tc>
          <w:tcPr>
            <w:tcW w:w="842" w:type="dxa"/>
            <w:vAlign w:val="center"/>
          </w:tcPr>
          <w:p w14:paraId="2E4B6BFA" w14:textId="00C60EBF" w:rsidR="00603A4A" w:rsidRPr="00603A4A" w:rsidRDefault="00603A4A" w:rsidP="00603A4A">
            <w:pPr>
              <w:spacing w:line="240" w:lineRule="auto"/>
              <w:jc w:val="center"/>
              <w:rPr>
                <w:rFonts w:cs="Times New Roman"/>
                <w:b/>
                <w:sz w:val="18"/>
                <w:szCs w:val="18"/>
              </w:rPr>
            </w:pPr>
            <w:r w:rsidRPr="00603A4A">
              <w:rPr>
                <w:b/>
                <w:sz w:val="18"/>
                <w:szCs w:val="18"/>
              </w:rPr>
              <w:t>0,979</w:t>
            </w:r>
          </w:p>
        </w:tc>
        <w:tc>
          <w:tcPr>
            <w:tcW w:w="777" w:type="dxa"/>
            <w:vAlign w:val="center"/>
          </w:tcPr>
          <w:p w14:paraId="1E7A270C" w14:textId="64E692A5" w:rsidR="00603A4A" w:rsidRPr="00603A4A" w:rsidRDefault="00603A4A" w:rsidP="00603A4A">
            <w:pPr>
              <w:spacing w:line="240" w:lineRule="auto"/>
              <w:jc w:val="center"/>
              <w:rPr>
                <w:rFonts w:cs="Times New Roman"/>
                <w:b/>
                <w:sz w:val="18"/>
                <w:szCs w:val="18"/>
              </w:rPr>
            </w:pPr>
            <w:r w:rsidRPr="00603A4A">
              <w:rPr>
                <w:rFonts w:cs="Times New Roman"/>
                <w:b/>
                <w:sz w:val="18"/>
                <w:szCs w:val="18"/>
              </w:rPr>
              <w:t>194</w:t>
            </w:r>
          </w:p>
        </w:tc>
      </w:tr>
      <w:tr w:rsidR="00603A4A" w:rsidRPr="00603A4A" w14:paraId="4C7C4186" w14:textId="77777777" w:rsidTr="00603A4A">
        <w:tc>
          <w:tcPr>
            <w:tcW w:w="457" w:type="dxa"/>
            <w:vAlign w:val="center"/>
          </w:tcPr>
          <w:p w14:paraId="4B692C2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2.</w:t>
            </w:r>
          </w:p>
        </w:tc>
        <w:tc>
          <w:tcPr>
            <w:tcW w:w="865" w:type="dxa"/>
            <w:vAlign w:val="center"/>
          </w:tcPr>
          <w:p w14:paraId="1CCF2A96"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JUDP</w:t>
            </w:r>
          </w:p>
        </w:tc>
        <w:tc>
          <w:tcPr>
            <w:tcW w:w="842" w:type="dxa"/>
            <w:vAlign w:val="center"/>
          </w:tcPr>
          <w:p w14:paraId="52A1773C" w14:textId="5B12590B" w:rsidR="00603A4A" w:rsidRPr="00603A4A" w:rsidRDefault="00603A4A" w:rsidP="00603A4A">
            <w:pPr>
              <w:spacing w:line="240" w:lineRule="auto"/>
              <w:jc w:val="center"/>
              <w:rPr>
                <w:rFonts w:cs="Times New Roman"/>
                <w:b/>
                <w:sz w:val="18"/>
                <w:szCs w:val="18"/>
              </w:rPr>
            </w:pPr>
            <w:r w:rsidRPr="00603A4A">
              <w:rPr>
                <w:sz w:val="18"/>
                <w:szCs w:val="18"/>
              </w:rPr>
              <w:t>0,980</w:t>
            </w:r>
          </w:p>
        </w:tc>
        <w:tc>
          <w:tcPr>
            <w:tcW w:w="842" w:type="dxa"/>
            <w:vAlign w:val="center"/>
          </w:tcPr>
          <w:p w14:paraId="17682239" w14:textId="0DE01F75" w:rsidR="00603A4A" w:rsidRPr="00603A4A" w:rsidRDefault="00603A4A" w:rsidP="00603A4A">
            <w:pPr>
              <w:spacing w:line="240" w:lineRule="auto"/>
              <w:jc w:val="center"/>
              <w:rPr>
                <w:rFonts w:cs="Times New Roman"/>
                <w:b/>
                <w:sz w:val="18"/>
                <w:szCs w:val="18"/>
              </w:rPr>
            </w:pPr>
            <w:r w:rsidRPr="00603A4A">
              <w:rPr>
                <w:sz w:val="18"/>
                <w:szCs w:val="18"/>
              </w:rPr>
              <w:t>0,994</w:t>
            </w:r>
          </w:p>
        </w:tc>
        <w:tc>
          <w:tcPr>
            <w:tcW w:w="842" w:type="dxa"/>
            <w:vAlign w:val="center"/>
          </w:tcPr>
          <w:p w14:paraId="10F5ADFD" w14:textId="6D9D626F" w:rsidR="00603A4A" w:rsidRPr="00603A4A" w:rsidRDefault="00603A4A" w:rsidP="00603A4A">
            <w:pPr>
              <w:spacing w:line="240" w:lineRule="auto"/>
              <w:jc w:val="center"/>
              <w:rPr>
                <w:rFonts w:cs="Times New Roman"/>
                <w:b/>
                <w:sz w:val="18"/>
                <w:szCs w:val="18"/>
              </w:rPr>
            </w:pPr>
            <w:r w:rsidRPr="00603A4A">
              <w:rPr>
                <w:sz w:val="18"/>
                <w:szCs w:val="18"/>
              </w:rPr>
              <w:t>0,987</w:t>
            </w:r>
          </w:p>
        </w:tc>
        <w:tc>
          <w:tcPr>
            <w:tcW w:w="777" w:type="dxa"/>
            <w:vAlign w:val="center"/>
          </w:tcPr>
          <w:p w14:paraId="3C208F1D" w14:textId="57BA7796" w:rsidR="00603A4A" w:rsidRPr="00603A4A" w:rsidRDefault="00603A4A" w:rsidP="00603A4A">
            <w:pPr>
              <w:spacing w:line="240" w:lineRule="auto"/>
              <w:jc w:val="center"/>
              <w:rPr>
                <w:rFonts w:cs="Times New Roman"/>
                <w:b/>
                <w:sz w:val="18"/>
                <w:szCs w:val="18"/>
              </w:rPr>
            </w:pPr>
            <w:r w:rsidRPr="00603A4A">
              <w:rPr>
                <w:rFonts w:cs="Times New Roman"/>
                <w:sz w:val="18"/>
                <w:szCs w:val="18"/>
              </w:rPr>
              <w:t>873</w:t>
            </w:r>
          </w:p>
        </w:tc>
        <w:tc>
          <w:tcPr>
            <w:tcW w:w="842" w:type="dxa"/>
            <w:vAlign w:val="center"/>
          </w:tcPr>
          <w:p w14:paraId="481F1AF5" w14:textId="60D7BC18" w:rsidR="00603A4A" w:rsidRPr="00603A4A" w:rsidRDefault="00603A4A" w:rsidP="00603A4A">
            <w:pPr>
              <w:spacing w:line="240" w:lineRule="auto"/>
              <w:jc w:val="center"/>
              <w:rPr>
                <w:rFonts w:cs="Times New Roman"/>
                <w:b/>
                <w:sz w:val="18"/>
                <w:szCs w:val="18"/>
              </w:rPr>
            </w:pPr>
            <w:r w:rsidRPr="00603A4A">
              <w:rPr>
                <w:b/>
                <w:sz w:val="18"/>
                <w:szCs w:val="18"/>
              </w:rPr>
              <w:t>0,983</w:t>
            </w:r>
          </w:p>
        </w:tc>
        <w:tc>
          <w:tcPr>
            <w:tcW w:w="842" w:type="dxa"/>
            <w:vAlign w:val="center"/>
          </w:tcPr>
          <w:p w14:paraId="6C5A1785" w14:textId="7860B5A3" w:rsidR="00603A4A" w:rsidRPr="00603A4A" w:rsidRDefault="00603A4A" w:rsidP="00603A4A">
            <w:pPr>
              <w:spacing w:line="240" w:lineRule="auto"/>
              <w:jc w:val="center"/>
              <w:rPr>
                <w:rFonts w:cs="Times New Roman"/>
                <w:b/>
                <w:sz w:val="18"/>
                <w:szCs w:val="18"/>
              </w:rPr>
            </w:pPr>
            <w:r w:rsidRPr="00603A4A">
              <w:rPr>
                <w:sz w:val="18"/>
                <w:szCs w:val="18"/>
              </w:rPr>
              <w:t>0,991</w:t>
            </w:r>
          </w:p>
        </w:tc>
        <w:tc>
          <w:tcPr>
            <w:tcW w:w="842" w:type="dxa"/>
            <w:vAlign w:val="center"/>
          </w:tcPr>
          <w:p w14:paraId="57454672" w14:textId="7B38E79E" w:rsidR="00603A4A" w:rsidRPr="00603A4A" w:rsidRDefault="00603A4A" w:rsidP="00603A4A">
            <w:pPr>
              <w:spacing w:line="240" w:lineRule="auto"/>
              <w:jc w:val="center"/>
              <w:rPr>
                <w:rFonts w:cs="Times New Roman"/>
                <w:sz w:val="18"/>
                <w:szCs w:val="18"/>
              </w:rPr>
            </w:pPr>
            <w:r w:rsidRPr="00603A4A">
              <w:rPr>
                <w:sz w:val="18"/>
                <w:szCs w:val="18"/>
              </w:rPr>
              <w:t>0,987</w:t>
            </w:r>
          </w:p>
        </w:tc>
        <w:tc>
          <w:tcPr>
            <w:tcW w:w="777" w:type="dxa"/>
            <w:vAlign w:val="center"/>
          </w:tcPr>
          <w:p w14:paraId="17AC6A71" w14:textId="70586694" w:rsidR="00603A4A" w:rsidRPr="00603A4A" w:rsidRDefault="00603A4A" w:rsidP="00603A4A">
            <w:pPr>
              <w:spacing w:line="240" w:lineRule="auto"/>
              <w:jc w:val="center"/>
              <w:rPr>
                <w:rFonts w:cs="Times New Roman"/>
                <w:b/>
                <w:sz w:val="18"/>
                <w:szCs w:val="18"/>
              </w:rPr>
            </w:pPr>
            <w:r w:rsidRPr="00603A4A">
              <w:rPr>
                <w:rFonts w:cs="Times New Roman"/>
                <w:b/>
                <w:sz w:val="18"/>
                <w:szCs w:val="18"/>
              </w:rPr>
              <w:t>880</w:t>
            </w:r>
          </w:p>
        </w:tc>
      </w:tr>
      <w:tr w:rsidR="00603A4A" w:rsidRPr="00603A4A" w14:paraId="14AA5DA6" w14:textId="77777777" w:rsidTr="00603A4A">
        <w:tc>
          <w:tcPr>
            <w:tcW w:w="457" w:type="dxa"/>
            <w:vAlign w:val="center"/>
          </w:tcPr>
          <w:p w14:paraId="55EA8EA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3.</w:t>
            </w:r>
          </w:p>
        </w:tc>
        <w:tc>
          <w:tcPr>
            <w:tcW w:w="865" w:type="dxa"/>
            <w:vAlign w:val="center"/>
          </w:tcPr>
          <w:p w14:paraId="226FF98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ENA</w:t>
            </w:r>
          </w:p>
        </w:tc>
        <w:tc>
          <w:tcPr>
            <w:tcW w:w="842" w:type="dxa"/>
            <w:vAlign w:val="center"/>
          </w:tcPr>
          <w:p w14:paraId="3CC5A8B5" w14:textId="36A6E937" w:rsidR="00603A4A" w:rsidRPr="00603A4A" w:rsidRDefault="00603A4A" w:rsidP="00603A4A">
            <w:pPr>
              <w:spacing w:line="240" w:lineRule="auto"/>
              <w:jc w:val="center"/>
              <w:rPr>
                <w:rFonts w:cs="Times New Roman"/>
                <w:b/>
                <w:sz w:val="18"/>
                <w:szCs w:val="18"/>
              </w:rPr>
            </w:pPr>
            <w:r w:rsidRPr="00603A4A">
              <w:rPr>
                <w:sz w:val="18"/>
                <w:szCs w:val="18"/>
              </w:rPr>
              <w:t>0,814</w:t>
            </w:r>
          </w:p>
        </w:tc>
        <w:tc>
          <w:tcPr>
            <w:tcW w:w="842" w:type="dxa"/>
            <w:vAlign w:val="center"/>
          </w:tcPr>
          <w:p w14:paraId="05E605B8" w14:textId="09216634" w:rsidR="00603A4A" w:rsidRPr="00603A4A" w:rsidRDefault="00603A4A" w:rsidP="00603A4A">
            <w:pPr>
              <w:spacing w:line="240" w:lineRule="auto"/>
              <w:jc w:val="center"/>
              <w:rPr>
                <w:rFonts w:cs="Times New Roman"/>
                <w:b/>
                <w:sz w:val="18"/>
                <w:szCs w:val="18"/>
              </w:rPr>
            </w:pPr>
            <w:r w:rsidRPr="00603A4A">
              <w:rPr>
                <w:b/>
                <w:sz w:val="18"/>
                <w:szCs w:val="18"/>
              </w:rPr>
              <w:t>0,845</w:t>
            </w:r>
          </w:p>
        </w:tc>
        <w:tc>
          <w:tcPr>
            <w:tcW w:w="842" w:type="dxa"/>
            <w:vAlign w:val="center"/>
          </w:tcPr>
          <w:p w14:paraId="64760EC7" w14:textId="6A1B2011" w:rsidR="00603A4A" w:rsidRPr="00603A4A" w:rsidRDefault="00603A4A" w:rsidP="00603A4A">
            <w:pPr>
              <w:spacing w:line="240" w:lineRule="auto"/>
              <w:jc w:val="center"/>
              <w:rPr>
                <w:rFonts w:cs="Times New Roman"/>
                <w:b/>
                <w:sz w:val="18"/>
                <w:szCs w:val="18"/>
              </w:rPr>
            </w:pPr>
            <w:r w:rsidRPr="00603A4A">
              <w:rPr>
                <w:b/>
                <w:sz w:val="18"/>
                <w:szCs w:val="18"/>
              </w:rPr>
              <w:t>0,829</w:t>
            </w:r>
          </w:p>
        </w:tc>
        <w:tc>
          <w:tcPr>
            <w:tcW w:w="777" w:type="dxa"/>
            <w:vAlign w:val="center"/>
          </w:tcPr>
          <w:p w14:paraId="2021C535" w14:textId="0ADD13B7" w:rsidR="00603A4A" w:rsidRPr="00603A4A" w:rsidRDefault="00603A4A" w:rsidP="00603A4A">
            <w:pPr>
              <w:spacing w:line="240" w:lineRule="auto"/>
              <w:jc w:val="center"/>
              <w:rPr>
                <w:rFonts w:cs="Times New Roman"/>
                <w:sz w:val="18"/>
                <w:szCs w:val="18"/>
              </w:rPr>
            </w:pPr>
            <w:r w:rsidRPr="00603A4A">
              <w:rPr>
                <w:rFonts w:cs="Times New Roman"/>
                <w:sz w:val="18"/>
                <w:szCs w:val="18"/>
              </w:rPr>
              <w:t>233</w:t>
            </w:r>
          </w:p>
        </w:tc>
        <w:tc>
          <w:tcPr>
            <w:tcW w:w="842" w:type="dxa"/>
            <w:vAlign w:val="center"/>
          </w:tcPr>
          <w:p w14:paraId="4A973EB9" w14:textId="01ED59D6" w:rsidR="00603A4A" w:rsidRPr="00603A4A" w:rsidRDefault="00603A4A" w:rsidP="00603A4A">
            <w:pPr>
              <w:spacing w:line="240" w:lineRule="auto"/>
              <w:jc w:val="center"/>
              <w:rPr>
                <w:rFonts w:cs="Times New Roman"/>
                <w:b/>
                <w:sz w:val="18"/>
                <w:szCs w:val="18"/>
              </w:rPr>
            </w:pPr>
            <w:r w:rsidRPr="00603A4A">
              <w:rPr>
                <w:b/>
                <w:sz w:val="18"/>
                <w:szCs w:val="18"/>
              </w:rPr>
              <w:t>0,821</w:t>
            </w:r>
          </w:p>
        </w:tc>
        <w:tc>
          <w:tcPr>
            <w:tcW w:w="842" w:type="dxa"/>
            <w:vAlign w:val="center"/>
          </w:tcPr>
          <w:p w14:paraId="274E0917" w14:textId="42B55E64" w:rsidR="00603A4A" w:rsidRPr="00603A4A" w:rsidRDefault="00603A4A" w:rsidP="00603A4A">
            <w:pPr>
              <w:spacing w:line="240" w:lineRule="auto"/>
              <w:jc w:val="center"/>
              <w:rPr>
                <w:rFonts w:cs="Times New Roman"/>
                <w:sz w:val="18"/>
                <w:szCs w:val="18"/>
              </w:rPr>
            </w:pPr>
            <w:r w:rsidRPr="00603A4A">
              <w:rPr>
                <w:sz w:val="18"/>
                <w:szCs w:val="18"/>
              </w:rPr>
              <w:t>0,708</w:t>
            </w:r>
          </w:p>
        </w:tc>
        <w:tc>
          <w:tcPr>
            <w:tcW w:w="842" w:type="dxa"/>
            <w:vAlign w:val="center"/>
          </w:tcPr>
          <w:p w14:paraId="77BF6E93" w14:textId="7FBD67E6" w:rsidR="00603A4A" w:rsidRPr="00603A4A" w:rsidRDefault="00603A4A" w:rsidP="00603A4A">
            <w:pPr>
              <w:spacing w:line="240" w:lineRule="auto"/>
              <w:jc w:val="center"/>
              <w:rPr>
                <w:rFonts w:cs="Times New Roman"/>
                <w:b/>
                <w:sz w:val="18"/>
                <w:szCs w:val="18"/>
              </w:rPr>
            </w:pPr>
            <w:r w:rsidRPr="00603A4A">
              <w:rPr>
                <w:sz w:val="18"/>
                <w:szCs w:val="18"/>
              </w:rPr>
              <w:t>0,760</w:t>
            </w:r>
          </w:p>
        </w:tc>
        <w:tc>
          <w:tcPr>
            <w:tcW w:w="777" w:type="dxa"/>
            <w:vAlign w:val="center"/>
          </w:tcPr>
          <w:p w14:paraId="0601F897" w14:textId="4154F6BD" w:rsidR="00603A4A" w:rsidRPr="00603A4A" w:rsidRDefault="00603A4A" w:rsidP="00603A4A">
            <w:pPr>
              <w:spacing w:line="240" w:lineRule="auto"/>
              <w:jc w:val="center"/>
              <w:rPr>
                <w:rFonts w:cs="Times New Roman"/>
                <w:b/>
                <w:sz w:val="18"/>
                <w:szCs w:val="18"/>
              </w:rPr>
            </w:pPr>
            <w:r w:rsidRPr="00603A4A">
              <w:rPr>
                <w:rFonts w:cs="Times New Roman"/>
                <w:sz w:val="18"/>
                <w:szCs w:val="18"/>
              </w:rPr>
              <w:t>233</w:t>
            </w:r>
          </w:p>
        </w:tc>
      </w:tr>
      <w:tr w:rsidR="00603A4A" w:rsidRPr="00603A4A" w14:paraId="0B0BC9EB" w14:textId="77777777" w:rsidTr="00603A4A">
        <w:tc>
          <w:tcPr>
            <w:tcW w:w="457" w:type="dxa"/>
            <w:vAlign w:val="center"/>
          </w:tcPr>
          <w:p w14:paraId="66D763E6"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4.</w:t>
            </w:r>
          </w:p>
        </w:tc>
        <w:tc>
          <w:tcPr>
            <w:tcW w:w="865" w:type="dxa"/>
            <w:vAlign w:val="center"/>
          </w:tcPr>
          <w:p w14:paraId="70204A0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ENA</w:t>
            </w:r>
          </w:p>
        </w:tc>
        <w:tc>
          <w:tcPr>
            <w:tcW w:w="842" w:type="dxa"/>
            <w:vAlign w:val="center"/>
          </w:tcPr>
          <w:p w14:paraId="21C55985" w14:textId="73BA7F50" w:rsidR="00603A4A" w:rsidRPr="00603A4A" w:rsidRDefault="00603A4A" w:rsidP="00603A4A">
            <w:pPr>
              <w:spacing w:line="240" w:lineRule="auto"/>
              <w:jc w:val="center"/>
              <w:rPr>
                <w:rFonts w:cs="Times New Roman"/>
                <w:b/>
                <w:sz w:val="18"/>
                <w:szCs w:val="18"/>
              </w:rPr>
            </w:pPr>
            <w:r w:rsidRPr="00603A4A">
              <w:rPr>
                <w:b/>
                <w:sz w:val="18"/>
                <w:szCs w:val="18"/>
              </w:rPr>
              <w:t>0,959</w:t>
            </w:r>
          </w:p>
        </w:tc>
        <w:tc>
          <w:tcPr>
            <w:tcW w:w="842" w:type="dxa"/>
            <w:vAlign w:val="center"/>
          </w:tcPr>
          <w:p w14:paraId="2B080EC5" w14:textId="76BE8450" w:rsidR="00603A4A" w:rsidRPr="00603A4A" w:rsidRDefault="00603A4A" w:rsidP="00603A4A">
            <w:pPr>
              <w:spacing w:line="240" w:lineRule="auto"/>
              <w:jc w:val="center"/>
              <w:rPr>
                <w:rFonts w:cs="Times New Roman"/>
                <w:b/>
                <w:sz w:val="18"/>
                <w:szCs w:val="18"/>
              </w:rPr>
            </w:pPr>
            <w:r w:rsidRPr="00603A4A">
              <w:rPr>
                <w:sz w:val="18"/>
                <w:szCs w:val="18"/>
              </w:rPr>
              <w:t>0,939</w:t>
            </w:r>
          </w:p>
        </w:tc>
        <w:tc>
          <w:tcPr>
            <w:tcW w:w="842" w:type="dxa"/>
            <w:vAlign w:val="center"/>
          </w:tcPr>
          <w:p w14:paraId="6F2B7208" w14:textId="05754A0A" w:rsidR="00603A4A" w:rsidRPr="00603A4A" w:rsidRDefault="00603A4A" w:rsidP="00603A4A">
            <w:pPr>
              <w:spacing w:line="240" w:lineRule="auto"/>
              <w:jc w:val="center"/>
              <w:rPr>
                <w:rFonts w:cs="Times New Roman"/>
                <w:b/>
                <w:sz w:val="18"/>
                <w:szCs w:val="18"/>
              </w:rPr>
            </w:pPr>
            <w:r w:rsidRPr="00603A4A">
              <w:rPr>
                <w:b/>
                <w:sz w:val="18"/>
                <w:szCs w:val="18"/>
              </w:rPr>
              <w:t>0,949</w:t>
            </w:r>
          </w:p>
        </w:tc>
        <w:tc>
          <w:tcPr>
            <w:tcW w:w="777" w:type="dxa"/>
            <w:vAlign w:val="center"/>
          </w:tcPr>
          <w:p w14:paraId="70C28E45" w14:textId="5BD0F5F4" w:rsidR="00603A4A" w:rsidRPr="00603A4A" w:rsidRDefault="00603A4A" w:rsidP="00603A4A">
            <w:pPr>
              <w:spacing w:line="240" w:lineRule="auto"/>
              <w:jc w:val="center"/>
              <w:rPr>
                <w:rFonts w:cs="Times New Roman"/>
                <w:b/>
                <w:sz w:val="18"/>
                <w:szCs w:val="18"/>
              </w:rPr>
            </w:pPr>
            <w:r w:rsidRPr="00603A4A">
              <w:rPr>
                <w:rFonts w:cs="Times New Roman"/>
                <w:b/>
                <w:sz w:val="18"/>
                <w:szCs w:val="18"/>
              </w:rPr>
              <w:t>2267</w:t>
            </w:r>
          </w:p>
        </w:tc>
        <w:tc>
          <w:tcPr>
            <w:tcW w:w="842" w:type="dxa"/>
            <w:vAlign w:val="center"/>
          </w:tcPr>
          <w:p w14:paraId="72D8E686" w14:textId="7DD6609F" w:rsidR="00603A4A" w:rsidRPr="00603A4A" w:rsidRDefault="00603A4A" w:rsidP="00603A4A">
            <w:pPr>
              <w:spacing w:line="240" w:lineRule="auto"/>
              <w:jc w:val="center"/>
              <w:rPr>
                <w:rFonts w:cs="Times New Roman"/>
                <w:sz w:val="18"/>
                <w:szCs w:val="18"/>
              </w:rPr>
            </w:pPr>
            <w:r w:rsidRPr="00603A4A">
              <w:rPr>
                <w:sz w:val="18"/>
                <w:szCs w:val="18"/>
              </w:rPr>
              <w:t>0,887</w:t>
            </w:r>
          </w:p>
        </w:tc>
        <w:tc>
          <w:tcPr>
            <w:tcW w:w="842" w:type="dxa"/>
            <w:vAlign w:val="center"/>
          </w:tcPr>
          <w:p w14:paraId="06108D75" w14:textId="1F9D4D59" w:rsidR="00603A4A" w:rsidRPr="00603A4A" w:rsidRDefault="00603A4A" w:rsidP="00603A4A">
            <w:pPr>
              <w:spacing w:line="240" w:lineRule="auto"/>
              <w:jc w:val="center"/>
              <w:rPr>
                <w:rFonts w:cs="Times New Roman"/>
                <w:b/>
                <w:sz w:val="18"/>
                <w:szCs w:val="18"/>
              </w:rPr>
            </w:pPr>
            <w:r w:rsidRPr="00603A4A">
              <w:rPr>
                <w:b/>
                <w:sz w:val="18"/>
                <w:szCs w:val="18"/>
              </w:rPr>
              <w:t>0,957</w:t>
            </w:r>
          </w:p>
        </w:tc>
        <w:tc>
          <w:tcPr>
            <w:tcW w:w="842" w:type="dxa"/>
            <w:vAlign w:val="center"/>
          </w:tcPr>
          <w:p w14:paraId="440F6ED6" w14:textId="38AAACDD" w:rsidR="00603A4A" w:rsidRPr="00603A4A" w:rsidRDefault="00603A4A" w:rsidP="00603A4A">
            <w:pPr>
              <w:spacing w:line="240" w:lineRule="auto"/>
              <w:jc w:val="center"/>
              <w:rPr>
                <w:rFonts w:cs="Times New Roman"/>
                <w:sz w:val="18"/>
                <w:szCs w:val="18"/>
              </w:rPr>
            </w:pPr>
            <w:r w:rsidRPr="00603A4A">
              <w:rPr>
                <w:sz w:val="18"/>
                <w:szCs w:val="18"/>
              </w:rPr>
              <w:t>0,921</w:t>
            </w:r>
          </w:p>
        </w:tc>
        <w:tc>
          <w:tcPr>
            <w:tcW w:w="777" w:type="dxa"/>
            <w:vAlign w:val="center"/>
          </w:tcPr>
          <w:p w14:paraId="1F1BDD76" w14:textId="253DBEAF" w:rsidR="00603A4A" w:rsidRPr="00603A4A" w:rsidRDefault="00603A4A" w:rsidP="00603A4A">
            <w:pPr>
              <w:spacing w:line="240" w:lineRule="auto"/>
              <w:jc w:val="center"/>
              <w:rPr>
                <w:rFonts w:cs="Times New Roman"/>
                <w:sz w:val="18"/>
                <w:szCs w:val="18"/>
              </w:rPr>
            </w:pPr>
            <w:r w:rsidRPr="00603A4A">
              <w:rPr>
                <w:rFonts w:cs="Times New Roman"/>
                <w:sz w:val="18"/>
                <w:szCs w:val="18"/>
              </w:rPr>
              <w:t>2233</w:t>
            </w:r>
          </w:p>
        </w:tc>
      </w:tr>
      <w:tr w:rsidR="00603A4A" w:rsidRPr="00603A4A" w14:paraId="6F7C3883" w14:textId="77777777" w:rsidTr="00603A4A">
        <w:tc>
          <w:tcPr>
            <w:tcW w:w="457" w:type="dxa"/>
            <w:vAlign w:val="center"/>
          </w:tcPr>
          <w:p w14:paraId="5E4DEBE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5.</w:t>
            </w:r>
          </w:p>
        </w:tc>
        <w:tc>
          <w:tcPr>
            <w:tcW w:w="865" w:type="dxa"/>
            <w:vAlign w:val="center"/>
          </w:tcPr>
          <w:p w14:paraId="6E5ED05B"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ROS</w:t>
            </w:r>
          </w:p>
        </w:tc>
        <w:tc>
          <w:tcPr>
            <w:tcW w:w="842" w:type="dxa"/>
            <w:vAlign w:val="center"/>
          </w:tcPr>
          <w:p w14:paraId="466C270C" w14:textId="23A9AC25" w:rsidR="00603A4A" w:rsidRPr="00603A4A" w:rsidRDefault="00603A4A" w:rsidP="00603A4A">
            <w:pPr>
              <w:spacing w:line="240" w:lineRule="auto"/>
              <w:jc w:val="center"/>
              <w:rPr>
                <w:rFonts w:cs="Times New Roman"/>
                <w:b/>
                <w:sz w:val="18"/>
                <w:szCs w:val="18"/>
              </w:rPr>
            </w:pPr>
            <w:r w:rsidRPr="00603A4A">
              <w:rPr>
                <w:sz w:val="18"/>
                <w:szCs w:val="18"/>
              </w:rPr>
              <w:t>0,671</w:t>
            </w:r>
          </w:p>
        </w:tc>
        <w:tc>
          <w:tcPr>
            <w:tcW w:w="842" w:type="dxa"/>
            <w:vAlign w:val="center"/>
          </w:tcPr>
          <w:p w14:paraId="3E22D818" w14:textId="40F03BBF" w:rsidR="00603A4A" w:rsidRPr="00603A4A" w:rsidRDefault="00603A4A" w:rsidP="00603A4A">
            <w:pPr>
              <w:spacing w:line="240" w:lineRule="auto"/>
              <w:jc w:val="center"/>
              <w:rPr>
                <w:rFonts w:cs="Times New Roman"/>
                <w:b/>
                <w:sz w:val="18"/>
                <w:szCs w:val="18"/>
              </w:rPr>
            </w:pPr>
            <w:r w:rsidRPr="00603A4A">
              <w:rPr>
                <w:b/>
                <w:sz w:val="18"/>
                <w:szCs w:val="18"/>
              </w:rPr>
              <w:t>0,750</w:t>
            </w:r>
          </w:p>
        </w:tc>
        <w:tc>
          <w:tcPr>
            <w:tcW w:w="842" w:type="dxa"/>
            <w:vAlign w:val="center"/>
          </w:tcPr>
          <w:p w14:paraId="59C8D74D" w14:textId="7E3E4B42" w:rsidR="00603A4A" w:rsidRPr="00603A4A" w:rsidRDefault="00603A4A" w:rsidP="00603A4A">
            <w:pPr>
              <w:spacing w:line="240" w:lineRule="auto"/>
              <w:jc w:val="center"/>
              <w:rPr>
                <w:rFonts w:cs="Times New Roman"/>
                <w:b/>
                <w:sz w:val="18"/>
                <w:szCs w:val="18"/>
              </w:rPr>
            </w:pPr>
            <w:r w:rsidRPr="00603A4A">
              <w:rPr>
                <w:b/>
                <w:sz w:val="18"/>
                <w:szCs w:val="18"/>
              </w:rPr>
              <w:t>0,708</w:t>
            </w:r>
          </w:p>
        </w:tc>
        <w:tc>
          <w:tcPr>
            <w:tcW w:w="777" w:type="dxa"/>
            <w:vAlign w:val="center"/>
          </w:tcPr>
          <w:p w14:paraId="08F882DD" w14:textId="7D6909AF" w:rsidR="00603A4A" w:rsidRPr="00603A4A" w:rsidRDefault="00603A4A" w:rsidP="00603A4A">
            <w:pPr>
              <w:spacing w:line="240" w:lineRule="auto"/>
              <w:jc w:val="center"/>
              <w:rPr>
                <w:rFonts w:cs="Times New Roman"/>
                <w:sz w:val="18"/>
                <w:szCs w:val="18"/>
              </w:rPr>
            </w:pPr>
            <w:r w:rsidRPr="00603A4A">
              <w:rPr>
                <w:rFonts w:cs="Times New Roman"/>
                <w:sz w:val="18"/>
                <w:szCs w:val="18"/>
              </w:rPr>
              <w:t>136</w:t>
            </w:r>
          </w:p>
        </w:tc>
        <w:tc>
          <w:tcPr>
            <w:tcW w:w="842" w:type="dxa"/>
            <w:vAlign w:val="center"/>
          </w:tcPr>
          <w:p w14:paraId="40C0FC40" w14:textId="1E9D97CD" w:rsidR="00603A4A" w:rsidRPr="00603A4A" w:rsidRDefault="00603A4A" w:rsidP="00603A4A">
            <w:pPr>
              <w:spacing w:line="240" w:lineRule="auto"/>
              <w:jc w:val="center"/>
              <w:rPr>
                <w:rFonts w:cs="Times New Roman"/>
                <w:b/>
                <w:sz w:val="18"/>
                <w:szCs w:val="18"/>
              </w:rPr>
            </w:pPr>
            <w:r w:rsidRPr="00603A4A">
              <w:rPr>
                <w:b/>
                <w:sz w:val="18"/>
                <w:szCs w:val="18"/>
              </w:rPr>
              <w:t>0,813</w:t>
            </w:r>
          </w:p>
        </w:tc>
        <w:tc>
          <w:tcPr>
            <w:tcW w:w="842" w:type="dxa"/>
            <w:vAlign w:val="center"/>
          </w:tcPr>
          <w:p w14:paraId="469A0448" w14:textId="7AF7FCF1" w:rsidR="00603A4A" w:rsidRPr="00603A4A" w:rsidRDefault="00603A4A" w:rsidP="00603A4A">
            <w:pPr>
              <w:spacing w:line="240" w:lineRule="auto"/>
              <w:jc w:val="center"/>
              <w:rPr>
                <w:rFonts w:cs="Times New Roman"/>
                <w:sz w:val="18"/>
                <w:szCs w:val="18"/>
              </w:rPr>
            </w:pPr>
            <w:r w:rsidRPr="00603A4A">
              <w:rPr>
                <w:sz w:val="18"/>
                <w:szCs w:val="18"/>
              </w:rPr>
              <w:t>0,449</w:t>
            </w:r>
          </w:p>
        </w:tc>
        <w:tc>
          <w:tcPr>
            <w:tcW w:w="842" w:type="dxa"/>
            <w:vAlign w:val="center"/>
          </w:tcPr>
          <w:p w14:paraId="1DA3209D" w14:textId="69CB7CFB" w:rsidR="00603A4A" w:rsidRPr="00603A4A" w:rsidRDefault="00603A4A" w:rsidP="00603A4A">
            <w:pPr>
              <w:spacing w:line="240" w:lineRule="auto"/>
              <w:jc w:val="center"/>
              <w:rPr>
                <w:rFonts w:cs="Times New Roman"/>
                <w:sz w:val="18"/>
                <w:szCs w:val="18"/>
              </w:rPr>
            </w:pPr>
            <w:r w:rsidRPr="00603A4A">
              <w:rPr>
                <w:sz w:val="18"/>
                <w:szCs w:val="18"/>
              </w:rPr>
              <w:t>0,578</w:t>
            </w:r>
          </w:p>
        </w:tc>
        <w:tc>
          <w:tcPr>
            <w:tcW w:w="777" w:type="dxa"/>
            <w:vAlign w:val="center"/>
          </w:tcPr>
          <w:p w14:paraId="1626F470" w14:textId="54A54572" w:rsidR="00603A4A" w:rsidRPr="00603A4A" w:rsidRDefault="00603A4A" w:rsidP="00603A4A">
            <w:pPr>
              <w:spacing w:line="240" w:lineRule="auto"/>
              <w:jc w:val="center"/>
              <w:rPr>
                <w:rFonts w:cs="Times New Roman"/>
                <w:b/>
                <w:sz w:val="18"/>
                <w:szCs w:val="18"/>
              </w:rPr>
            </w:pPr>
            <w:r w:rsidRPr="00603A4A">
              <w:rPr>
                <w:rFonts w:cs="Times New Roman"/>
                <w:sz w:val="18"/>
                <w:szCs w:val="18"/>
              </w:rPr>
              <w:t>136</w:t>
            </w:r>
          </w:p>
        </w:tc>
      </w:tr>
      <w:tr w:rsidR="00603A4A" w:rsidRPr="00603A4A" w14:paraId="33254016" w14:textId="77777777" w:rsidTr="00603A4A">
        <w:tc>
          <w:tcPr>
            <w:tcW w:w="457" w:type="dxa"/>
            <w:vAlign w:val="center"/>
          </w:tcPr>
          <w:p w14:paraId="0B90F2E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6.</w:t>
            </w:r>
          </w:p>
        </w:tc>
        <w:tc>
          <w:tcPr>
            <w:tcW w:w="865" w:type="dxa"/>
            <w:vAlign w:val="center"/>
          </w:tcPr>
          <w:p w14:paraId="52C33E6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ROS</w:t>
            </w:r>
          </w:p>
        </w:tc>
        <w:tc>
          <w:tcPr>
            <w:tcW w:w="842" w:type="dxa"/>
            <w:vAlign w:val="center"/>
          </w:tcPr>
          <w:p w14:paraId="273D5E31" w14:textId="662BD3FF" w:rsidR="00603A4A" w:rsidRPr="00603A4A" w:rsidRDefault="00603A4A" w:rsidP="00603A4A">
            <w:pPr>
              <w:spacing w:line="240" w:lineRule="auto"/>
              <w:jc w:val="center"/>
              <w:rPr>
                <w:rFonts w:cs="Times New Roman"/>
                <w:b/>
                <w:sz w:val="18"/>
                <w:szCs w:val="18"/>
              </w:rPr>
            </w:pPr>
            <w:r w:rsidRPr="00603A4A">
              <w:rPr>
                <w:sz w:val="18"/>
                <w:szCs w:val="18"/>
              </w:rPr>
              <w:t>0,880</w:t>
            </w:r>
          </w:p>
        </w:tc>
        <w:tc>
          <w:tcPr>
            <w:tcW w:w="842" w:type="dxa"/>
            <w:vAlign w:val="center"/>
          </w:tcPr>
          <w:p w14:paraId="78534BCC" w14:textId="1246E8F8" w:rsidR="00603A4A" w:rsidRPr="00603A4A" w:rsidRDefault="00603A4A" w:rsidP="00603A4A">
            <w:pPr>
              <w:spacing w:line="240" w:lineRule="auto"/>
              <w:jc w:val="center"/>
              <w:rPr>
                <w:rFonts w:cs="Times New Roman"/>
                <w:b/>
                <w:sz w:val="18"/>
                <w:szCs w:val="18"/>
              </w:rPr>
            </w:pPr>
            <w:r w:rsidRPr="00603A4A">
              <w:rPr>
                <w:b/>
                <w:sz w:val="18"/>
                <w:szCs w:val="18"/>
              </w:rPr>
              <w:t>0,945</w:t>
            </w:r>
          </w:p>
        </w:tc>
        <w:tc>
          <w:tcPr>
            <w:tcW w:w="842" w:type="dxa"/>
            <w:vAlign w:val="center"/>
          </w:tcPr>
          <w:p w14:paraId="2E8FD4AF" w14:textId="2DFF43D7" w:rsidR="00603A4A" w:rsidRPr="00603A4A" w:rsidRDefault="00603A4A" w:rsidP="00603A4A">
            <w:pPr>
              <w:spacing w:line="240" w:lineRule="auto"/>
              <w:jc w:val="center"/>
              <w:rPr>
                <w:rFonts w:cs="Times New Roman"/>
                <w:b/>
                <w:sz w:val="18"/>
                <w:szCs w:val="18"/>
              </w:rPr>
            </w:pPr>
            <w:r w:rsidRPr="00603A4A">
              <w:rPr>
                <w:b/>
                <w:sz w:val="18"/>
                <w:szCs w:val="18"/>
              </w:rPr>
              <w:t>0,911</w:t>
            </w:r>
          </w:p>
        </w:tc>
        <w:tc>
          <w:tcPr>
            <w:tcW w:w="777" w:type="dxa"/>
            <w:vAlign w:val="center"/>
          </w:tcPr>
          <w:p w14:paraId="5EDF15EA" w14:textId="0199511A" w:rsidR="00603A4A" w:rsidRPr="00603A4A" w:rsidRDefault="00603A4A" w:rsidP="00603A4A">
            <w:pPr>
              <w:spacing w:line="240" w:lineRule="auto"/>
              <w:jc w:val="center"/>
              <w:rPr>
                <w:rFonts w:cs="Times New Roman"/>
                <w:sz w:val="18"/>
                <w:szCs w:val="18"/>
              </w:rPr>
            </w:pPr>
            <w:r w:rsidRPr="00603A4A">
              <w:rPr>
                <w:rFonts w:cs="Times New Roman"/>
                <w:sz w:val="18"/>
                <w:szCs w:val="18"/>
              </w:rPr>
              <w:t>712</w:t>
            </w:r>
          </w:p>
        </w:tc>
        <w:tc>
          <w:tcPr>
            <w:tcW w:w="842" w:type="dxa"/>
            <w:vAlign w:val="center"/>
          </w:tcPr>
          <w:p w14:paraId="2F5891C4" w14:textId="4E5C754D" w:rsidR="00603A4A" w:rsidRPr="00603A4A" w:rsidRDefault="00603A4A" w:rsidP="00603A4A">
            <w:pPr>
              <w:spacing w:line="240" w:lineRule="auto"/>
              <w:jc w:val="center"/>
              <w:rPr>
                <w:rFonts w:cs="Times New Roman"/>
                <w:b/>
                <w:sz w:val="18"/>
                <w:szCs w:val="18"/>
              </w:rPr>
            </w:pPr>
            <w:r w:rsidRPr="00603A4A">
              <w:rPr>
                <w:b/>
                <w:sz w:val="18"/>
                <w:szCs w:val="18"/>
              </w:rPr>
              <w:t>0,889</w:t>
            </w:r>
          </w:p>
        </w:tc>
        <w:tc>
          <w:tcPr>
            <w:tcW w:w="842" w:type="dxa"/>
            <w:vAlign w:val="center"/>
          </w:tcPr>
          <w:p w14:paraId="73DCEB49" w14:textId="26C3E4F3" w:rsidR="00603A4A" w:rsidRPr="00603A4A" w:rsidRDefault="00603A4A" w:rsidP="00603A4A">
            <w:pPr>
              <w:spacing w:line="240" w:lineRule="auto"/>
              <w:jc w:val="center"/>
              <w:rPr>
                <w:rFonts w:cs="Times New Roman"/>
                <w:sz w:val="18"/>
                <w:szCs w:val="18"/>
              </w:rPr>
            </w:pPr>
            <w:r w:rsidRPr="00603A4A">
              <w:rPr>
                <w:sz w:val="18"/>
                <w:szCs w:val="18"/>
              </w:rPr>
              <w:t>0,829</w:t>
            </w:r>
          </w:p>
        </w:tc>
        <w:tc>
          <w:tcPr>
            <w:tcW w:w="842" w:type="dxa"/>
            <w:vAlign w:val="center"/>
          </w:tcPr>
          <w:p w14:paraId="7D3B3C9D" w14:textId="75F1F6EC" w:rsidR="00603A4A" w:rsidRPr="00603A4A" w:rsidRDefault="00603A4A" w:rsidP="00603A4A">
            <w:pPr>
              <w:spacing w:line="240" w:lineRule="auto"/>
              <w:jc w:val="center"/>
              <w:rPr>
                <w:rFonts w:cs="Times New Roman"/>
                <w:sz w:val="18"/>
                <w:szCs w:val="18"/>
              </w:rPr>
            </w:pPr>
            <w:r w:rsidRPr="00603A4A">
              <w:rPr>
                <w:sz w:val="18"/>
                <w:szCs w:val="18"/>
              </w:rPr>
              <w:t>0,858</w:t>
            </w:r>
          </w:p>
        </w:tc>
        <w:tc>
          <w:tcPr>
            <w:tcW w:w="777" w:type="dxa"/>
            <w:vAlign w:val="center"/>
          </w:tcPr>
          <w:p w14:paraId="64913EDB" w14:textId="5B698C2E" w:rsidR="00603A4A" w:rsidRPr="00603A4A" w:rsidRDefault="00603A4A" w:rsidP="00603A4A">
            <w:pPr>
              <w:spacing w:line="240" w:lineRule="auto"/>
              <w:jc w:val="center"/>
              <w:rPr>
                <w:rFonts w:cs="Times New Roman"/>
                <w:b/>
                <w:sz w:val="18"/>
                <w:szCs w:val="18"/>
              </w:rPr>
            </w:pPr>
            <w:r w:rsidRPr="00603A4A">
              <w:rPr>
                <w:rFonts w:cs="Times New Roman"/>
                <w:b/>
                <w:sz w:val="18"/>
                <w:szCs w:val="18"/>
              </w:rPr>
              <w:t>736</w:t>
            </w:r>
          </w:p>
        </w:tc>
      </w:tr>
      <w:tr w:rsidR="00603A4A" w:rsidRPr="00603A4A" w14:paraId="709F42A5" w14:textId="77777777" w:rsidTr="00603A4A">
        <w:tc>
          <w:tcPr>
            <w:tcW w:w="457" w:type="dxa"/>
            <w:vAlign w:val="center"/>
          </w:tcPr>
          <w:p w14:paraId="37184E61"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7.</w:t>
            </w:r>
          </w:p>
        </w:tc>
        <w:tc>
          <w:tcPr>
            <w:tcW w:w="865" w:type="dxa"/>
            <w:vAlign w:val="center"/>
          </w:tcPr>
          <w:p w14:paraId="3A83B68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UNI</w:t>
            </w:r>
          </w:p>
        </w:tc>
        <w:tc>
          <w:tcPr>
            <w:tcW w:w="842" w:type="dxa"/>
            <w:vAlign w:val="center"/>
          </w:tcPr>
          <w:p w14:paraId="69FE4A55" w14:textId="3A85B740" w:rsidR="00603A4A" w:rsidRPr="00603A4A" w:rsidRDefault="00603A4A" w:rsidP="00603A4A">
            <w:pPr>
              <w:spacing w:line="240" w:lineRule="auto"/>
              <w:jc w:val="center"/>
              <w:rPr>
                <w:rFonts w:cs="Times New Roman"/>
                <w:b/>
                <w:sz w:val="18"/>
                <w:szCs w:val="18"/>
              </w:rPr>
            </w:pPr>
            <w:r w:rsidRPr="00603A4A">
              <w:rPr>
                <w:b/>
                <w:sz w:val="18"/>
                <w:szCs w:val="18"/>
              </w:rPr>
              <w:t>0,847</w:t>
            </w:r>
          </w:p>
        </w:tc>
        <w:tc>
          <w:tcPr>
            <w:tcW w:w="842" w:type="dxa"/>
            <w:vAlign w:val="center"/>
          </w:tcPr>
          <w:p w14:paraId="5B76914B" w14:textId="797FB242" w:rsidR="00603A4A" w:rsidRPr="00603A4A" w:rsidRDefault="00603A4A" w:rsidP="00603A4A">
            <w:pPr>
              <w:spacing w:line="240" w:lineRule="auto"/>
              <w:jc w:val="center"/>
              <w:rPr>
                <w:rFonts w:cs="Times New Roman"/>
                <w:b/>
                <w:sz w:val="18"/>
                <w:szCs w:val="18"/>
              </w:rPr>
            </w:pPr>
            <w:r w:rsidRPr="00603A4A">
              <w:rPr>
                <w:b/>
                <w:sz w:val="18"/>
                <w:szCs w:val="18"/>
              </w:rPr>
              <w:t>0,917</w:t>
            </w:r>
          </w:p>
        </w:tc>
        <w:tc>
          <w:tcPr>
            <w:tcW w:w="842" w:type="dxa"/>
            <w:vAlign w:val="center"/>
          </w:tcPr>
          <w:p w14:paraId="6EB0D218" w14:textId="52AFA375" w:rsidR="00603A4A" w:rsidRPr="00603A4A" w:rsidRDefault="00603A4A" w:rsidP="00603A4A">
            <w:pPr>
              <w:spacing w:line="240" w:lineRule="auto"/>
              <w:jc w:val="center"/>
              <w:rPr>
                <w:rFonts w:cs="Times New Roman"/>
                <w:b/>
                <w:sz w:val="18"/>
                <w:szCs w:val="18"/>
              </w:rPr>
            </w:pPr>
            <w:r w:rsidRPr="00603A4A">
              <w:rPr>
                <w:b/>
                <w:sz w:val="18"/>
                <w:szCs w:val="18"/>
              </w:rPr>
              <w:t>0,881</w:t>
            </w:r>
          </w:p>
        </w:tc>
        <w:tc>
          <w:tcPr>
            <w:tcW w:w="777" w:type="dxa"/>
            <w:vAlign w:val="center"/>
          </w:tcPr>
          <w:p w14:paraId="1078D97C" w14:textId="45B8FA25" w:rsidR="00603A4A" w:rsidRPr="00603A4A" w:rsidRDefault="00603A4A" w:rsidP="00603A4A">
            <w:pPr>
              <w:spacing w:line="240" w:lineRule="auto"/>
              <w:jc w:val="center"/>
              <w:rPr>
                <w:rFonts w:cs="Times New Roman"/>
                <w:sz w:val="18"/>
                <w:szCs w:val="18"/>
              </w:rPr>
            </w:pPr>
            <w:r w:rsidRPr="00603A4A">
              <w:rPr>
                <w:rFonts w:cs="Times New Roman"/>
                <w:sz w:val="18"/>
                <w:szCs w:val="18"/>
              </w:rPr>
              <w:t>242</w:t>
            </w:r>
          </w:p>
        </w:tc>
        <w:tc>
          <w:tcPr>
            <w:tcW w:w="842" w:type="dxa"/>
            <w:vAlign w:val="center"/>
          </w:tcPr>
          <w:p w14:paraId="073C19C8" w14:textId="70A75DD4" w:rsidR="00603A4A" w:rsidRPr="00603A4A" w:rsidRDefault="00603A4A" w:rsidP="00603A4A">
            <w:pPr>
              <w:spacing w:line="240" w:lineRule="auto"/>
              <w:jc w:val="center"/>
              <w:rPr>
                <w:rFonts w:cs="Times New Roman"/>
                <w:b/>
                <w:sz w:val="18"/>
                <w:szCs w:val="18"/>
              </w:rPr>
            </w:pPr>
            <w:r w:rsidRPr="00603A4A">
              <w:rPr>
                <w:sz w:val="18"/>
                <w:szCs w:val="18"/>
              </w:rPr>
              <w:t>0,763</w:t>
            </w:r>
          </w:p>
        </w:tc>
        <w:tc>
          <w:tcPr>
            <w:tcW w:w="842" w:type="dxa"/>
            <w:vAlign w:val="center"/>
          </w:tcPr>
          <w:p w14:paraId="27B5B5D2" w14:textId="00F92219" w:rsidR="00603A4A" w:rsidRPr="00603A4A" w:rsidRDefault="00603A4A" w:rsidP="00603A4A">
            <w:pPr>
              <w:spacing w:line="240" w:lineRule="auto"/>
              <w:jc w:val="center"/>
              <w:rPr>
                <w:rFonts w:cs="Times New Roman"/>
                <w:b/>
                <w:sz w:val="18"/>
                <w:szCs w:val="18"/>
              </w:rPr>
            </w:pPr>
            <w:r w:rsidRPr="00603A4A">
              <w:rPr>
                <w:sz w:val="18"/>
                <w:szCs w:val="18"/>
              </w:rPr>
              <w:t>0,665</w:t>
            </w:r>
          </w:p>
        </w:tc>
        <w:tc>
          <w:tcPr>
            <w:tcW w:w="842" w:type="dxa"/>
            <w:vAlign w:val="center"/>
          </w:tcPr>
          <w:p w14:paraId="010CFA8E" w14:textId="7194F1EC" w:rsidR="00603A4A" w:rsidRPr="00603A4A" w:rsidRDefault="00603A4A" w:rsidP="00603A4A">
            <w:pPr>
              <w:spacing w:line="240" w:lineRule="auto"/>
              <w:jc w:val="center"/>
              <w:rPr>
                <w:rFonts w:cs="Times New Roman"/>
                <w:b/>
                <w:sz w:val="18"/>
                <w:szCs w:val="18"/>
              </w:rPr>
            </w:pPr>
            <w:r w:rsidRPr="00603A4A">
              <w:rPr>
                <w:sz w:val="18"/>
                <w:szCs w:val="18"/>
              </w:rPr>
              <w:t>0,711</w:t>
            </w:r>
          </w:p>
        </w:tc>
        <w:tc>
          <w:tcPr>
            <w:tcW w:w="777" w:type="dxa"/>
            <w:vAlign w:val="center"/>
          </w:tcPr>
          <w:p w14:paraId="69F4D514" w14:textId="081889BD" w:rsidR="00603A4A" w:rsidRPr="00603A4A" w:rsidRDefault="00603A4A" w:rsidP="00603A4A">
            <w:pPr>
              <w:spacing w:line="240" w:lineRule="auto"/>
              <w:jc w:val="center"/>
              <w:rPr>
                <w:rFonts w:cs="Times New Roman"/>
                <w:b/>
                <w:sz w:val="18"/>
                <w:szCs w:val="18"/>
              </w:rPr>
            </w:pPr>
            <w:r w:rsidRPr="00603A4A">
              <w:rPr>
                <w:rFonts w:cs="Times New Roman"/>
                <w:sz w:val="18"/>
                <w:szCs w:val="18"/>
              </w:rPr>
              <w:t>242</w:t>
            </w:r>
          </w:p>
        </w:tc>
      </w:tr>
      <w:tr w:rsidR="00603A4A" w:rsidRPr="00603A4A" w14:paraId="343DFEFE" w14:textId="77777777" w:rsidTr="00603A4A">
        <w:tc>
          <w:tcPr>
            <w:tcW w:w="457" w:type="dxa"/>
            <w:vAlign w:val="center"/>
          </w:tcPr>
          <w:p w14:paraId="28CCAC3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8.</w:t>
            </w:r>
          </w:p>
        </w:tc>
        <w:tc>
          <w:tcPr>
            <w:tcW w:w="865" w:type="dxa"/>
            <w:vAlign w:val="center"/>
          </w:tcPr>
          <w:p w14:paraId="4EF70EE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UNI</w:t>
            </w:r>
          </w:p>
        </w:tc>
        <w:tc>
          <w:tcPr>
            <w:tcW w:w="842" w:type="dxa"/>
            <w:vAlign w:val="center"/>
          </w:tcPr>
          <w:p w14:paraId="77035662" w14:textId="2F3D907E" w:rsidR="00603A4A" w:rsidRPr="00603A4A" w:rsidRDefault="00603A4A" w:rsidP="00603A4A">
            <w:pPr>
              <w:spacing w:line="240" w:lineRule="auto"/>
              <w:jc w:val="center"/>
              <w:rPr>
                <w:rFonts w:cs="Times New Roman"/>
                <w:b/>
                <w:sz w:val="18"/>
                <w:szCs w:val="18"/>
              </w:rPr>
            </w:pPr>
            <w:r w:rsidRPr="00603A4A">
              <w:rPr>
                <w:b/>
                <w:sz w:val="18"/>
                <w:szCs w:val="18"/>
              </w:rPr>
              <w:t>0,936</w:t>
            </w:r>
          </w:p>
        </w:tc>
        <w:tc>
          <w:tcPr>
            <w:tcW w:w="842" w:type="dxa"/>
            <w:vAlign w:val="center"/>
          </w:tcPr>
          <w:p w14:paraId="5615DCB8" w14:textId="220B6623" w:rsidR="00603A4A" w:rsidRPr="00603A4A" w:rsidRDefault="00603A4A" w:rsidP="00603A4A">
            <w:pPr>
              <w:spacing w:line="240" w:lineRule="auto"/>
              <w:jc w:val="center"/>
              <w:rPr>
                <w:rFonts w:cs="Times New Roman"/>
                <w:b/>
                <w:sz w:val="18"/>
                <w:szCs w:val="18"/>
              </w:rPr>
            </w:pPr>
            <w:r w:rsidRPr="00603A4A">
              <w:rPr>
                <w:b/>
                <w:sz w:val="18"/>
                <w:szCs w:val="18"/>
              </w:rPr>
              <w:t>0,985</w:t>
            </w:r>
          </w:p>
        </w:tc>
        <w:tc>
          <w:tcPr>
            <w:tcW w:w="842" w:type="dxa"/>
            <w:vAlign w:val="center"/>
          </w:tcPr>
          <w:p w14:paraId="1FC16712" w14:textId="5CF3A4DF" w:rsidR="00603A4A" w:rsidRPr="00603A4A" w:rsidRDefault="00603A4A" w:rsidP="00603A4A">
            <w:pPr>
              <w:spacing w:line="240" w:lineRule="auto"/>
              <w:jc w:val="center"/>
              <w:rPr>
                <w:rFonts w:cs="Times New Roman"/>
                <w:b/>
                <w:sz w:val="18"/>
                <w:szCs w:val="18"/>
              </w:rPr>
            </w:pPr>
            <w:r w:rsidRPr="00603A4A">
              <w:rPr>
                <w:b/>
                <w:sz w:val="18"/>
                <w:szCs w:val="18"/>
              </w:rPr>
              <w:t>0,960</w:t>
            </w:r>
          </w:p>
        </w:tc>
        <w:tc>
          <w:tcPr>
            <w:tcW w:w="777" w:type="dxa"/>
            <w:vAlign w:val="center"/>
          </w:tcPr>
          <w:p w14:paraId="599BEA6A" w14:textId="7EA9ECCF" w:rsidR="00603A4A" w:rsidRPr="00603A4A" w:rsidRDefault="00603A4A" w:rsidP="00603A4A">
            <w:pPr>
              <w:spacing w:line="240" w:lineRule="auto"/>
              <w:jc w:val="center"/>
              <w:rPr>
                <w:rFonts w:cs="Times New Roman"/>
                <w:sz w:val="18"/>
                <w:szCs w:val="18"/>
              </w:rPr>
            </w:pPr>
            <w:r w:rsidRPr="00603A4A">
              <w:rPr>
                <w:rFonts w:cs="Times New Roman"/>
                <w:sz w:val="18"/>
                <w:szCs w:val="18"/>
              </w:rPr>
              <w:t>2610</w:t>
            </w:r>
          </w:p>
        </w:tc>
        <w:tc>
          <w:tcPr>
            <w:tcW w:w="842" w:type="dxa"/>
            <w:vAlign w:val="center"/>
          </w:tcPr>
          <w:p w14:paraId="4D7CCC48" w14:textId="1807FDA2" w:rsidR="00603A4A" w:rsidRPr="00603A4A" w:rsidRDefault="00603A4A" w:rsidP="00603A4A">
            <w:pPr>
              <w:spacing w:line="240" w:lineRule="auto"/>
              <w:jc w:val="center"/>
              <w:rPr>
                <w:rFonts w:cs="Times New Roman"/>
                <w:sz w:val="18"/>
                <w:szCs w:val="18"/>
              </w:rPr>
            </w:pPr>
            <w:r w:rsidRPr="00603A4A">
              <w:rPr>
                <w:sz w:val="18"/>
                <w:szCs w:val="18"/>
              </w:rPr>
              <w:t>0,928</w:t>
            </w:r>
          </w:p>
        </w:tc>
        <w:tc>
          <w:tcPr>
            <w:tcW w:w="842" w:type="dxa"/>
            <w:vAlign w:val="center"/>
          </w:tcPr>
          <w:p w14:paraId="47B5D5F3" w14:textId="7D50CC90" w:rsidR="00603A4A" w:rsidRPr="00603A4A" w:rsidRDefault="00603A4A" w:rsidP="00603A4A">
            <w:pPr>
              <w:spacing w:line="240" w:lineRule="auto"/>
              <w:jc w:val="center"/>
              <w:rPr>
                <w:rFonts w:cs="Times New Roman"/>
                <w:sz w:val="18"/>
                <w:szCs w:val="18"/>
              </w:rPr>
            </w:pPr>
            <w:r w:rsidRPr="00603A4A">
              <w:rPr>
                <w:sz w:val="18"/>
                <w:szCs w:val="18"/>
              </w:rPr>
              <w:t>0,872</w:t>
            </w:r>
          </w:p>
        </w:tc>
        <w:tc>
          <w:tcPr>
            <w:tcW w:w="842" w:type="dxa"/>
            <w:vAlign w:val="center"/>
          </w:tcPr>
          <w:p w14:paraId="25DDA56B" w14:textId="54F16983" w:rsidR="00603A4A" w:rsidRPr="00603A4A" w:rsidRDefault="00603A4A" w:rsidP="00603A4A">
            <w:pPr>
              <w:spacing w:line="240" w:lineRule="auto"/>
              <w:jc w:val="center"/>
              <w:rPr>
                <w:rFonts w:cs="Times New Roman"/>
                <w:sz w:val="18"/>
                <w:szCs w:val="18"/>
              </w:rPr>
            </w:pPr>
            <w:r w:rsidRPr="00603A4A">
              <w:rPr>
                <w:sz w:val="18"/>
                <w:szCs w:val="18"/>
              </w:rPr>
              <w:t>0,899</w:t>
            </w:r>
          </w:p>
        </w:tc>
        <w:tc>
          <w:tcPr>
            <w:tcW w:w="777" w:type="dxa"/>
            <w:vAlign w:val="center"/>
          </w:tcPr>
          <w:p w14:paraId="431FC10E" w14:textId="41BE32EF" w:rsidR="00603A4A" w:rsidRPr="00603A4A" w:rsidRDefault="00603A4A" w:rsidP="00603A4A">
            <w:pPr>
              <w:spacing w:line="240" w:lineRule="auto"/>
              <w:jc w:val="center"/>
              <w:rPr>
                <w:rFonts w:cs="Times New Roman"/>
                <w:b/>
                <w:sz w:val="18"/>
                <w:szCs w:val="18"/>
              </w:rPr>
            </w:pPr>
            <w:r w:rsidRPr="00603A4A">
              <w:rPr>
                <w:rFonts w:cs="Times New Roman"/>
                <w:b/>
                <w:sz w:val="18"/>
                <w:szCs w:val="18"/>
              </w:rPr>
              <w:t>2562</w:t>
            </w:r>
          </w:p>
        </w:tc>
      </w:tr>
      <w:tr w:rsidR="00603A4A" w:rsidRPr="00603A4A" w14:paraId="3A1907CB" w14:textId="77777777" w:rsidTr="00603A4A">
        <w:tc>
          <w:tcPr>
            <w:tcW w:w="457" w:type="dxa"/>
            <w:vAlign w:val="center"/>
          </w:tcPr>
          <w:p w14:paraId="496C25F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9.</w:t>
            </w:r>
          </w:p>
        </w:tc>
        <w:tc>
          <w:tcPr>
            <w:tcW w:w="865" w:type="dxa"/>
            <w:vAlign w:val="center"/>
          </w:tcPr>
          <w:p w14:paraId="54FA8BA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REGI</w:t>
            </w:r>
          </w:p>
        </w:tc>
        <w:tc>
          <w:tcPr>
            <w:tcW w:w="842" w:type="dxa"/>
            <w:vAlign w:val="center"/>
          </w:tcPr>
          <w:p w14:paraId="2ACCE568" w14:textId="13D52DF1" w:rsidR="00603A4A" w:rsidRPr="00603A4A" w:rsidRDefault="00603A4A" w:rsidP="00603A4A">
            <w:pPr>
              <w:spacing w:line="240" w:lineRule="auto"/>
              <w:jc w:val="center"/>
              <w:rPr>
                <w:rFonts w:cs="Times New Roman"/>
                <w:b/>
                <w:sz w:val="18"/>
                <w:szCs w:val="18"/>
              </w:rPr>
            </w:pPr>
            <w:r w:rsidRPr="00603A4A">
              <w:rPr>
                <w:b/>
                <w:sz w:val="18"/>
                <w:szCs w:val="18"/>
              </w:rPr>
              <w:t>0,695</w:t>
            </w:r>
          </w:p>
        </w:tc>
        <w:tc>
          <w:tcPr>
            <w:tcW w:w="842" w:type="dxa"/>
            <w:vAlign w:val="center"/>
          </w:tcPr>
          <w:p w14:paraId="118988CC" w14:textId="462C14E4" w:rsidR="00603A4A" w:rsidRPr="00603A4A" w:rsidRDefault="00603A4A" w:rsidP="00603A4A">
            <w:pPr>
              <w:spacing w:line="240" w:lineRule="auto"/>
              <w:jc w:val="center"/>
              <w:rPr>
                <w:rFonts w:cs="Times New Roman"/>
                <w:b/>
                <w:sz w:val="18"/>
                <w:szCs w:val="18"/>
              </w:rPr>
            </w:pPr>
            <w:r w:rsidRPr="00603A4A">
              <w:rPr>
                <w:b/>
                <w:sz w:val="18"/>
                <w:szCs w:val="18"/>
              </w:rPr>
              <w:t>0,724</w:t>
            </w:r>
          </w:p>
        </w:tc>
        <w:tc>
          <w:tcPr>
            <w:tcW w:w="842" w:type="dxa"/>
            <w:vAlign w:val="center"/>
          </w:tcPr>
          <w:p w14:paraId="6451AE8F" w14:textId="0538598A" w:rsidR="00603A4A" w:rsidRPr="00603A4A" w:rsidRDefault="00603A4A" w:rsidP="00603A4A">
            <w:pPr>
              <w:spacing w:line="240" w:lineRule="auto"/>
              <w:jc w:val="center"/>
              <w:rPr>
                <w:rFonts w:cs="Times New Roman"/>
                <w:b/>
                <w:sz w:val="18"/>
                <w:szCs w:val="18"/>
              </w:rPr>
            </w:pPr>
            <w:r w:rsidRPr="00603A4A">
              <w:rPr>
                <w:b/>
                <w:sz w:val="18"/>
                <w:szCs w:val="18"/>
              </w:rPr>
              <w:t>0,709</w:t>
            </w:r>
          </w:p>
        </w:tc>
        <w:tc>
          <w:tcPr>
            <w:tcW w:w="777" w:type="dxa"/>
            <w:vAlign w:val="center"/>
          </w:tcPr>
          <w:p w14:paraId="2CA2837C" w14:textId="7EEE4D9C" w:rsidR="00603A4A" w:rsidRPr="00603A4A" w:rsidRDefault="00603A4A" w:rsidP="00603A4A">
            <w:pPr>
              <w:spacing w:line="240" w:lineRule="auto"/>
              <w:jc w:val="center"/>
              <w:rPr>
                <w:rFonts w:cs="Times New Roman"/>
                <w:b/>
                <w:sz w:val="18"/>
                <w:szCs w:val="18"/>
              </w:rPr>
            </w:pPr>
            <w:r w:rsidRPr="00603A4A">
              <w:rPr>
                <w:rFonts w:cs="Times New Roman"/>
                <w:sz w:val="18"/>
                <w:szCs w:val="18"/>
              </w:rPr>
              <w:t>123</w:t>
            </w:r>
          </w:p>
        </w:tc>
        <w:tc>
          <w:tcPr>
            <w:tcW w:w="842" w:type="dxa"/>
            <w:vAlign w:val="center"/>
          </w:tcPr>
          <w:p w14:paraId="719AF639" w14:textId="0EA92631" w:rsidR="00603A4A" w:rsidRPr="00603A4A" w:rsidRDefault="00603A4A" w:rsidP="00603A4A">
            <w:pPr>
              <w:spacing w:line="240" w:lineRule="auto"/>
              <w:jc w:val="center"/>
              <w:rPr>
                <w:rFonts w:cs="Times New Roman"/>
                <w:sz w:val="18"/>
                <w:szCs w:val="18"/>
              </w:rPr>
            </w:pPr>
            <w:r w:rsidRPr="00603A4A">
              <w:rPr>
                <w:sz w:val="18"/>
                <w:szCs w:val="18"/>
              </w:rPr>
              <w:t>0,667</w:t>
            </w:r>
          </w:p>
        </w:tc>
        <w:tc>
          <w:tcPr>
            <w:tcW w:w="842" w:type="dxa"/>
            <w:vAlign w:val="center"/>
          </w:tcPr>
          <w:p w14:paraId="60E4E22A" w14:textId="2A28DB98" w:rsidR="00603A4A" w:rsidRPr="00603A4A" w:rsidRDefault="00603A4A" w:rsidP="00603A4A">
            <w:pPr>
              <w:spacing w:line="240" w:lineRule="auto"/>
              <w:jc w:val="center"/>
              <w:rPr>
                <w:rFonts w:cs="Times New Roman"/>
                <w:sz w:val="18"/>
                <w:szCs w:val="18"/>
              </w:rPr>
            </w:pPr>
            <w:r w:rsidRPr="00603A4A">
              <w:rPr>
                <w:sz w:val="18"/>
                <w:szCs w:val="18"/>
              </w:rPr>
              <w:t>0,496</w:t>
            </w:r>
          </w:p>
        </w:tc>
        <w:tc>
          <w:tcPr>
            <w:tcW w:w="842" w:type="dxa"/>
            <w:vAlign w:val="center"/>
          </w:tcPr>
          <w:p w14:paraId="47C55008" w14:textId="678FF94E" w:rsidR="00603A4A" w:rsidRPr="00603A4A" w:rsidRDefault="00603A4A" w:rsidP="00603A4A">
            <w:pPr>
              <w:spacing w:line="240" w:lineRule="auto"/>
              <w:jc w:val="center"/>
              <w:rPr>
                <w:rFonts w:cs="Times New Roman"/>
                <w:sz w:val="18"/>
                <w:szCs w:val="18"/>
              </w:rPr>
            </w:pPr>
            <w:r w:rsidRPr="00603A4A">
              <w:rPr>
                <w:sz w:val="18"/>
                <w:szCs w:val="18"/>
              </w:rPr>
              <w:t>0,569</w:t>
            </w:r>
          </w:p>
        </w:tc>
        <w:tc>
          <w:tcPr>
            <w:tcW w:w="777" w:type="dxa"/>
            <w:vAlign w:val="center"/>
          </w:tcPr>
          <w:p w14:paraId="779C1686" w14:textId="0E5A77E5" w:rsidR="00603A4A" w:rsidRPr="00603A4A" w:rsidRDefault="00603A4A" w:rsidP="00603A4A">
            <w:pPr>
              <w:spacing w:line="240" w:lineRule="auto"/>
              <w:jc w:val="center"/>
              <w:rPr>
                <w:rFonts w:cs="Times New Roman"/>
                <w:b/>
                <w:sz w:val="18"/>
                <w:szCs w:val="18"/>
              </w:rPr>
            </w:pPr>
            <w:r w:rsidRPr="00603A4A">
              <w:rPr>
                <w:rFonts w:cs="Times New Roman"/>
                <w:b/>
                <w:sz w:val="18"/>
                <w:szCs w:val="18"/>
              </w:rPr>
              <w:t>125</w:t>
            </w:r>
          </w:p>
        </w:tc>
      </w:tr>
      <w:tr w:rsidR="00603A4A" w:rsidRPr="00603A4A" w14:paraId="054C55AA" w14:textId="77777777" w:rsidTr="00603A4A">
        <w:tc>
          <w:tcPr>
            <w:tcW w:w="457" w:type="dxa"/>
            <w:vAlign w:val="center"/>
          </w:tcPr>
          <w:p w14:paraId="6D4CCCF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0.</w:t>
            </w:r>
          </w:p>
        </w:tc>
        <w:tc>
          <w:tcPr>
            <w:tcW w:w="865" w:type="dxa"/>
            <w:vAlign w:val="center"/>
          </w:tcPr>
          <w:p w14:paraId="3660E25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REGI</w:t>
            </w:r>
          </w:p>
        </w:tc>
        <w:tc>
          <w:tcPr>
            <w:tcW w:w="842" w:type="dxa"/>
            <w:vAlign w:val="center"/>
          </w:tcPr>
          <w:p w14:paraId="3DD9360C" w14:textId="034FDF59" w:rsidR="00603A4A" w:rsidRPr="00603A4A" w:rsidRDefault="00603A4A" w:rsidP="00603A4A">
            <w:pPr>
              <w:spacing w:line="240" w:lineRule="auto"/>
              <w:jc w:val="center"/>
              <w:rPr>
                <w:rFonts w:cs="Times New Roman"/>
                <w:b/>
                <w:sz w:val="18"/>
                <w:szCs w:val="18"/>
              </w:rPr>
            </w:pPr>
            <w:r w:rsidRPr="00603A4A">
              <w:rPr>
                <w:b/>
                <w:sz w:val="18"/>
                <w:szCs w:val="18"/>
              </w:rPr>
              <w:t>0,870</w:t>
            </w:r>
          </w:p>
        </w:tc>
        <w:tc>
          <w:tcPr>
            <w:tcW w:w="842" w:type="dxa"/>
            <w:vAlign w:val="center"/>
          </w:tcPr>
          <w:p w14:paraId="50FB348A" w14:textId="45E55521" w:rsidR="00603A4A" w:rsidRPr="00603A4A" w:rsidRDefault="00603A4A" w:rsidP="00603A4A">
            <w:pPr>
              <w:spacing w:line="240" w:lineRule="auto"/>
              <w:jc w:val="center"/>
              <w:rPr>
                <w:rFonts w:cs="Times New Roman"/>
                <w:b/>
                <w:sz w:val="18"/>
                <w:szCs w:val="18"/>
              </w:rPr>
            </w:pPr>
            <w:r w:rsidRPr="00603A4A">
              <w:rPr>
                <w:b/>
                <w:sz w:val="18"/>
                <w:szCs w:val="18"/>
              </w:rPr>
              <w:t>0,914</w:t>
            </w:r>
          </w:p>
        </w:tc>
        <w:tc>
          <w:tcPr>
            <w:tcW w:w="842" w:type="dxa"/>
            <w:vAlign w:val="center"/>
          </w:tcPr>
          <w:p w14:paraId="501B653A" w14:textId="2FE6BA94" w:rsidR="00603A4A" w:rsidRPr="00603A4A" w:rsidRDefault="00603A4A" w:rsidP="00603A4A">
            <w:pPr>
              <w:spacing w:line="240" w:lineRule="auto"/>
              <w:jc w:val="center"/>
              <w:rPr>
                <w:rFonts w:cs="Times New Roman"/>
                <w:b/>
                <w:sz w:val="18"/>
                <w:szCs w:val="18"/>
              </w:rPr>
            </w:pPr>
            <w:r w:rsidRPr="00603A4A">
              <w:rPr>
                <w:b/>
                <w:sz w:val="18"/>
                <w:szCs w:val="18"/>
              </w:rPr>
              <w:t>0,891</w:t>
            </w:r>
          </w:p>
        </w:tc>
        <w:tc>
          <w:tcPr>
            <w:tcW w:w="777" w:type="dxa"/>
            <w:vAlign w:val="center"/>
          </w:tcPr>
          <w:p w14:paraId="46074CC5" w14:textId="6542FE9B" w:rsidR="00603A4A" w:rsidRPr="00603A4A" w:rsidRDefault="00603A4A" w:rsidP="00603A4A">
            <w:pPr>
              <w:spacing w:line="240" w:lineRule="auto"/>
              <w:jc w:val="center"/>
              <w:rPr>
                <w:rFonts w:cs="Times New Roman"/>
                <w:sz w:val="18"/>
                <w:szCs w:val="18"/>
              </w:rPr>
            </w:pPr>
            <w:r w:rsidRPr="00603A4A">
              <w:rPr>
                <w:rFonts w:cs="Times New Roman"/>
                <w:sz w:val="18"/>
                <w:szCs w:val="18"/>
              </w:rPr>
              <w:t>593</w:t>
            </w:r>
          </w:p>
        </w:tc>
        <w:tc>
          <w:tcPr>
            <w:tcW w:w="842" w:type="dxa"/>
            <w:vAlign w:val="center"/>
          </w:tcPr>
          <w:p w14:paraId="2118EE38" w14:textId="79CC2DD8" w:rsidR="00603A4A" w:rsidRPr="00603A4A" w:rsidRDefault="00603A4A" w:rsidP="00603A4A">
            <w:pPr>
              <w:spacing w:line="240" w:lineRule="auto"/>
              <w:jc w:val="center"/>
              <w:rPr>
                <w:rFonts w:cs="Times New Roman"/>
                <w:b/>
                <w:sz w:val="18"/>
                <w:szCs w:val="18"/>
              </w:rPr>
            </w:pPr>
            <w:r w:rsidRPr="00603A4A">
              <w:rPr>
                <w:sz w:val="18"/>
                <w:szCs w:val="18"/>
              </w:rPr>
              <w:t>0,811</w:t>
            </w:r>
          </w:p>
        </w:tc>
        <w:tc>
          <w:tcPr>
            <w:tcW w:w="842" w:type="dxa"/>
            <w:vAlign w:val="center"/>
          </w:tcPr>
          <w:p w14:paraId="5477AD37" w14:textId="2657E7AB" w:rsidR="00603A4A" w:rsidRPr="00603A4A" w:rsidRDefault="00603A4A" w:rsidP="00603A4A">
            <w:pPr>
              <w:spacing w:line="240" w:lineRule="auto"/>
              <w:jc w:val="center"/>
              <w:rPr>
                <w:rFonts w:cs="Times New Roman"/>
                <w:sz w:val="18"/>
                <w:szCs w:val="18"/>
              </w:rPr>
            </w:pPr>
            <w:r w:rsidRPr="00603A4A">
              <w:rPr>
                <w:sz w:val="18"/>
                <w:szCs w:val="18"/>
              </w:rPr>
              <w:t>0,844</w:t>
            </w:r>
          </w:p>
        </w:tc>
        <w:tc>
          <w:tcPr>
            <w:tcW w:w="842" w:type="dxa"/>
            <w:vAlign w:val="center"/>
          </w:tcPr>
          <w:p w14:paraId="0E3CECC7" w14:textId="02C31BD1" w:rsidR="00603A4A" w:rsidRPr="00603A4A" w:rsidRDefault="00603A4A" w:rsidP="00603A4A">
            <w:pPr>
              <w:spacing w:line="240" w:lineRule="auto"/>
              <w:jc w:val="center"/>
              <w:rPr>
                <w:rFonts w:cs="Times New Roman"/>
                <w:sz w:val="18"/>
                <w:szCs w:val="18"/>
              </w:rPr>
            </w:pPr>
            <w:r w:rsidRPr="00603A4A">
              <w:rPr>
                <w:sz w:val="18"/>
                <w:szCs w:val="18"/>
              </w:rPr>
              <w:t>0,827</w:t>
            </w:r>
          </w:p>
        </w:tc>
        <w:tc>
          <w:tcPr>
            <w:tcW w:w="777" w:type="dxa"/>
            <w:vAlign w:val="center"/>
          </w:tcPr>
          <w:p w14:paraId="525440F2" w14:textId="503937D3" w:rsidR="00603A4A" w:rsidRPr="00603A4A" w:rsidRDefault="00603A4A" w:rsidP="00603A4A">
            <w:pPr>
              <w:spacing w:line="240" w:lineRule="auto"/>
              <w:jc w:val="center"/>
              <w:rPr>
                <w:rFonts w:cs="Times New Roman"/>
                <w:b/>
                <w:sz w:val="18"/>
                <w:szCs w:val="18"/>
              </w:rPr>
            </w:pPr>
            <w:r w:rsidRPr="00603A4A">
              <w:rPr>
                <w:rFonts w:cs="Times New Roman"/>
                <w:b/>
                <w:sz w:val="18"/>
                <w:szCs w:val="18"/>
              </w:rPr>
              <w:t>615</w:t>
            </w:r>
          </w:p>
        </w:tc>
      </w:tr>
      <w:tr w:rsidR="00603A4A" w:rsidRPr="00603A4A" w14:paraId="7F9CBEDE" w14:textId="77777777" w:rsidTr="00603A4A">
        <w:tc>
          <w:tcPr>
            <w:tcW w:w="457" w:type="dxa"/>
            <w:vAlign w:val="center"/>
          </w:tcPr>
          <w:p w14:paraId="5C7F14C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1.</w:t>
            </w:r>
          </w:p>
        </w:tc>
        <w:tc>
          <w:tcPr>
            <w:tcW w:w="865" w:type="dxa"/>
            <w:vAlign w:val="center"/>
          </w:tcPr>
          <w:p w14:paraId="124BFA3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TIMV</w:t>
            </w:r>
          </w:p>
        </w:tc>
        <w:tc>
          <w:tcPr>
            <w:tcW w:w="842" w:type="dxa"/>
            <w:vAlign w:val="center"/>
          </w:tcPr>
          <w:p w14:paraId="07CB027A" w14:textId="60BE1F5F" w:rsidR="00603A4A" w:rsidRPr="00603A4A" w:rsidRDefault="00603A4A" w:rsidP="00603A4A">
            <w:pPr>
              <w:spacing w:line="240" w:lineRule="auto"/>
              <w:jc w:val="center"/>
              <w:rPr>
                <w:rFonts w:cs="Times New Roman"/>
                <w:b/>
                <w:sz w:val="18"/>
                <w:szCs w:val="18"/>
              </w:rPr>
            </w:pPr>
            <w:r w:rsidRPr="00603A4A">
              <w:rPr>
                <w:sz w:val="18"/>
                <w:szCs w:val="18"/>
              </w:rPr>
              <w:t>0,932</w:t>
            </w:r>
          </w:p>
        </w:tc>
        <w:tc>
          <w:tcPr>
            <w:tcW w:w="842" w:type="dxa"/>
            <w:vAlign w:val="center"/>
          </w:tcPr>
          <w:p w14:paraId="122AA46A" w14:textId="6DB4B3FA" w:rsidR="00603A4A" w:rsidRPr="00603A4A" w:rsidRDefault="00603A4A" w:rsidP="00603A4A">
            <w:pPr>
              <w:spacing w:line="240" w:lineRule="auto"/>
              <w:jc w:val="center"/>
              <w:rPr>
                <w:rFonts w:cs="Times New Roman"/>
                <w:b/>
                <w:sz w:val="18"/>
                <w:szCs w:val="18"/>
              </w:rPr>
            </w:pPr>
            <w:r w:rsidRPr="00603A4A">
              <w:rPr>
                <w:b/>
                <w:sz w:val="18"/>
                <w:szCs w:val="18"/>
              </w:rPr>
              <w:t>0,948</w:t>
            </w:r>
          </w:p>
        </w:tc>
        <w:tc>
          <w:tcPr>
            <w:tcW w:w="842" w:type="dxa"/>
            <w:vAlign w:val="center"/>
          </w:tcPr>
          <w:p w14:paraId="08F242CA" w14:textId="0D857270" w:rsidR="00603A4A" w:rsidRPr="00603A4A" w:rsidRDefault="00603A4A" w:rsidP="00603A4A">
            <w:pPr>
              <w:spacing w:line="240" w:lineRule="auto"/>
              <w:jc w:val="center"/>
              <w:rPr>
                <w:rFonts w:cs="Times New Roman"/>
                <w:b/>
                <w:sz w:val="18"/>
                <w:szCs w:val="18"/>
              </w:rPr>
            </w:pPr>
            <w:r w:rsidRPr="00603A4A">
              <w:rPr>
                <w:b/>
                <w:sz w:val="18"/>
                <w:szCs w:val="18"/>
              </w:rPr>
              <w:t>0,940</w:t>
            </w:r>
          </w:p>
        </w:tc>
        <w:tc>
          <w:tcPr>
            <w:tcW w:w="777" w:type="dxa"/>
            <w:vAlign w:val="center"/>
          </w:tcPr>
          <w:p w14:paraId="50F8EF69" w14:textId="4CBDC489" w:rsidR="00603A4A" w:rsidRPr="00603A4A" w:rsidRDefault="00603A4A" w:rsidP="00603A4A">
            <w:pPr>
              <w:spacing w:line="240" w:lineRule="auto"/>
              <w:jc w:val="center"/>
              <w:rPr>
                <w:rFonts w:cs="Times New Roman"/>
                <w:b/>
                <w:sz w:val="18"/>
                <w:szCs w:val="18"/>
              </w:rPr>
            </w:pPr>
            <w:r w:rsidRPr="00603A4A">
              <w:rPr>
                <w:rFonts w:cs="Times New Roman"/>
                <w:sz w:val="18"/>
                <w:szCs w:val="18"/>
              </w:rPr>
              <w:t>115</w:t>
            </w:r>
          </w:p>
        </w:tc>
        <w:tc>
          <w:tcPr>
            <w:tcW w:w="842" w:type="dxa"/>
            <w:vAlign w:val="center"/>
          </w:tcPr>
          <w:p w14:paraId="7905798A" w14:textId="5ECEDB64" w:rsidR="00603A4A" w:rsidRPr="00603A4A" w:rsidRDefault="00603A4A" w:rsidP="00603A4A">
            <w:pPr>
              <w:spacing w:line="240" w:lineRule="auto"/>
              <w:jc w:val="center"/>
              <w:rPr>
                <w:rFonts w:cs="Times New Roman"/>
                <w:b/>
                <w:sz w:val="18"/>
                <w:szCs w:val="18"/>
              </w:rPr>
            </w:pPr>
            <w:r w:rsidRPr="00603A4A">
              <w:rPr>
                <w:b/>
                <w:sz w:val="18"/>
                <w:szCs w:val="18"/>
              </w:rPr>
              <w:t>0,955</w:t>
            </w:r>
          </w:p>
        </w:tc>
        <w:tc>
          <w:tcPr>
            <w:tcW w:w="842" w:type="dxa"/>
            <w:vAlign w:val="center"/>
          </w:tcPr>
          <w:p w14:paraId="6214A0A3" w14:textId="261AD11E" w:rsidR="00603A4A" w:rsidRPr="00603A4A" w:rsidRDefault="00603A4A" w:rsidP="00603A4A">
            <w:pPr>
              <w:spacing w:line="240" w:lineRule="auto"/>
              <w:jc w:val="center"/>
              <w:rPr>
                <w:rFonts w:cs="Times New Roman"/>
                <w:b/>
                <w:sz w:val="18"/>
                <w:szCs w:val="18"/>
              </w:rPr>
            </w:pPr>
            <w:r w:rsidRPr="00603A4A">
              <w:rPr>
                <w:sz w:val="18"/>
                <w:szCs w:val="18"/>
              </w:rPr>
              <w:t>0,922</w:t>
            </w:r>
          </w:p>
        </w:tc>
        <w:tc>
          <w:tcPr>
            <w:tcW w:w="842" w:type="dxa"/>
            <w:vAlign w:val="center"/>
          </w:tcPr>
          <w:p w14:paraId="4C6370A5" w14:textId="288E0498" w:rsidR="00603A4A" w:rsidRPr="00603A4A" w:rsidRDefault="00603A4A" w:rsidP="00603A4A">
            <w:pPr>
              <w:spacing w:line="240" w:lineRule="auto"/>
              <w:jc w:val="center"/>
              <w:rPr>
                <w:rFonts w:cs="Times New Roman"/>
                <w:sz w:val="18"/>
                <w:szCs w:val="18"/>
              </w:rPr>
            </w:pPr>
            <w:r w:rsidRPr="00603A4A">
              <w:rPr>
                <w:sz w:val="18"/>
                <w:szCs w:val="18"/>
              </w:rPr>
              <w:t>0,938</w:t>
            </w:r>
          </w:p>
        </w:tc>
        <w:tc>
          <w:tcPr>
            <w:tcW w:w="777" w:type="dxa"/>
            <w:vAlign w:val="center"/>
          </w:tcPr>
          <w:p w14:paraId="1DE54535" w14:textId="57313F5C" w:rsidR="00603A4A" w:rsidRPr="00603A4A" w:rsidRDefault="00603A4A" w:rsidP="00603A4A">
            <w:pPr>
              <w:spacing w:line="240" w:lineRule="auto"/>
              <w:jc w:val="center"/>
              <w:rPr>
                <w:rFonts w:cs="Times New Roman"/>
                <w:sz w:val="18"/>
                <w:szCs w:val="18"/>
              </w:rPr>
            </w:pPr>
            <w:r w:rsidRPr="00603A4A">
              <w:rPr>
                <w:rFonts w:cs="Times New Roman"/>
                <w:sz w:val="18"/>
                <w:szCs w:val="18"/>
              </w:rPr>
              <w:t>115</w:t>
            </w:r>
          </w:p>
        </w:tc>
      </w:tr>
      <w:tr w:rsidR="00603A4A" w:rsidRPr="00603A4A" w14:paraId="66DF8915" w14:textId="77777777" w:rsidTr="00603A4A">
        <w:tc>
          <w:tcPr>
            <w:tcW w:w="457" w:type="dxa"/>
            <w:vAlign w:val="center"/>
          </w:tcPr>
          <w:p w14:paraId="3B5348D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2.</w:t>
            </w:r>
          </w:p>
        </w:tc>
        <w:tc>
          <w:tcPr>
            <w:tcW w:w="865" w:type="dxa"/>
            <w:vAlign w:val="center"/>
          </w:tcPr>
          <w:p w14:paraId="051DC25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TIMV</w:t>
            </w:r>
          </w:p>
        </w:tc>
        <w:tc>
          <w:tcPr>
            <w:tcW w:w="842" w:type="dxa"/>
            <w:vAlign w:val="center"/>
          </w:tcPr>
          <w:p w14:paraId="61B618FD" w14:textId="04E2994A" w:rsidR="00603A4A" w:rsidRPr="00603A4A" w:rsidRDefault="00603A4A" w:rsidP="00603A4A">
            <w:pPr>
              <w:spacing w:line="240" w:lineRule="auto"/>
              <w:jc w:val="center"/>
              <w:rPr>
                <w:rFonts w:cs="Times New Roman"/>
                <w:b/>
                <w:sz w:val="18"/>
                <w:szCs w:val="18"/>
              </w:rPr>
            </w:pPr>
            <w:r w:rsidRPr="00603A4A">
              <w:rPr>
                <w:b/>
                <w:sz w:val="18"/>
                <w:szCs w:val="18"/>
              </w:rPr>
              <w:t>0,962</w:t>
            </w:r>
          </w:p>
        </w:tc>
        <w:tc>
          <w:tcPr>
            <w:tcW w:w="842" w:type="dxa"/>
            <w:vAlign w:val="center"/>
          </w:tcPr>
          <w:p w14:paraId="21E98C63" w14:textId="4218C3EA" w:rsidR="00603A4A" w:rsidRPr="00603A4A" w:rsidRDefault="00603A4A" w:rsidP="00603A4A">
            <w:pPr>
              <w:spacing w:line="240" w:lineRule="auto"/>
              <w:jc w:val="center"/>
              <w:rPr>
                <w:rFonts w:cs="Times New Roman"/>
                <w:b/>
                <w:sz w:val="18"/>
                <w:szCs w:val="18"/>
              </w:rPr>
            </w:pPr>
            <w:r w:rsidRPr="00603A4A">
              <w:rPr>
                <w:b/>
                <w:sz w:val="18"/>
                <w:szCs w:val="18"/>
              </w:rPr>
              <w:t>0,937</w:t>
            </w:r>
          </w:p>
        </w:tc>
        <w:tc>
          <w:tcPr>
            <w:tcW w:w="842" w:type="dxa"/>
            <w:vAlign w:val="center"/>
          </w:tcPr>
          <w:p w14:paraId="17BB69B7" w14:textId="41B3DF46" w:rsidR="00603A4A" w:rsidRPr="00603A4A" w:rsidRDefault="00603A4A" w:rsidP="00603A4A">
            <w:pPr>
              <w:spacing w:line="240" w:lineRule="auto"/>
              <w:jc w:val="center"/>
              <w:rPr>
                <w:rFonts w:cs="Times New Roman"/>
                <w:b/>
                <w:sz w:val="18"/>
                <w:szCs w:val="18"/>
              </w:rPr>
            </w:pPr>
            <w:r w:rsidRPr="00603A4A">
              <w:rPr>
                <w:b/>
                <w:sz w:val="18"/>
                <w:szCs w:val="18"/>
              </w:rPr>
              <w:t>0,949</w:t>
            </w:r>
          </w:p>
        </w:tc>
        <w:tc>
          <w:tcPr>
            <w:tcW w:w="777" w:type="dxa"/>
            <w:vAlign w:val="center"/>
          </w:tcPr>
          <w:p w14:paraId="0BD34A5B" w14:textId="00E1B8E9" w:rsidR="00603A4A" w:rsidRPr="00603A4A" w:rsidRDefault="00603A4A" w:rsidP="00603A4A">
            <w:pPr>
              <w:spacing w:line="240" w:lineRule="auto"/>
              <w:jc w:val="center"/>
              <w:rPr>
                <w:rFonts w:cs="Times New Roman"/>
                <w:sz w:val="18"/>
                <w:szCs w:val="18"/>
              </w:rPr>
            </w:pPr>
            <w:r w:rsidRPr="00603A4A">
              <w:rPr>
                <w:rFonts w:cs="Times New Roman"/>
                <w:sz w:val="18"/>
                <w:szCs w:val="18"/>
              </w:rPr>
              <w:t>300</w:t>
            </w:r>
          </w:p>
        </w:tc>
        <w:tc>
          <w:tcPr>
            <w:tcW w:w="842" w:type="dxa"/>
            <w:vAlign w:val="center"/>
          </w:tcPr>
          <w:p w14:paraId="43D8335D" w14:textId="6B6D485D" w:rsidR="00603A4A" w:rsidRPr="00603A4A" w:rsidRDefault="00603A4A" w:rsidP="00603A4A">
            <w:pPr>
              <w:spacing w:line="240" w:lineRule="auto"/>
              <w:jc w:val="center"/>
              <w:rPr>
                <w:rFonts w:cs="Times New Roman"/>
                <w:sz w:val="18"/>
                <w:szCs w:val="18"/>
              </w:rPr>
            </w:pPr>
            <w:r w:rsidRPr="00603A4A">
              <w:rPr>
                <w:sz w:val="18"/>
                <w:szCs w:val="18"/>
              </w:rPr>
              <w:t>0,961</w:t>
            </w:r>
          </w:p>
        </w:tc>
        <w:tc>
          <w:tcPr>
            <w:tcW w:w="842" w:type="dxa"/>
            <w:vAlign w:val="center"/>
          </w:tcPr>
          <w:p w14:paraId="58375A5D" w14:textId="2F5D39D6" w:rsidR="00603A4A" w:rsidRPr="00603A4A" w:rsidRDefault="00603A4A" w:rsidP="00603A4A">
            <w:pPr>
              <w:spacing w:line="240" w:lineRule="auto"/>
              <w:jc w:val="center"/>
              <w:rPr>
                <w:rFonts w:cs="Times New Roman"/>
                <w:b/>
                <w:sz w:val="18"/>
                <w:szCs w:val="18"/>
              </w:rPr>
            </w:pPr>
            <w:r w:rsidRPr="00603A4A">
              <w:rPr>
                <w:sz w:val="18"/>
                <w:szCs w:val="18"/>
              </w:rPr>
              <w:t>0,901</w:t>
            </w:r>
          </w:p>
        </w:tc>
        <w:tc>
          <w:tcPr>
            <w:tcW w:w="842" w:type="dxa"/>
            <w:vAlign w:val="center"/>
          </w:tcPr>
          <w:p w14:paraId="5E928AFC" w14:textId="2C198E48" w:rsidR="00603A4A" w:rsidRPr="00603A4A" w:rsidRDefault="00603A4A" w:rsidP="00603A4A">
            <w:pPr>
              <w:spacing w:line="240" w:lineRule="auto"/>
              <w:jc w:val="center"/>
              <w:rPr>
                <w:rFonts w:cs="Times New Roman"/>
                <w:sz w:val="18"/>
                <w:szCs w:val="18"/>
              </w:rPr>
            </w:pPr>
            <w:r w:rsidRPr="00603A4A">
              <w:rPr>
                <w:sz w:val="18"/>
                <w:szCs w:val="18"/>
              </w:rPr>
              <w:t>0,930</w:t>
            </w:r>
          </w:p>
        </w:tc>
        <w:tc>
          <w:tcPr>
            <w:tcW w:w="777" w:type="dxa"/>
            <w:vAlign w:val="center"/>
          </w:tcPr>
          <w:p w14:paraId="36EAC049" w14:textId="3A8B055B" w:rsidR="00603A4A" w:rsidRPr="00603A4A" w:rsidRDefault="00603A4A" w:rsidP="00603A4A">
            <w:pPr>
              <w:spacing w:line="240" w:lineRule="auto"/>
              <w:jc w:val="center"/>
              <w:rPr>
                <w:rFonts w:cs="Times New Roman"/>
                <w:b/>
                <w:sz w:val="18"/>
                <w:szCs w:val="18"/>
              </w:rPr>
            </w:pPr>
            <w:r w:rsidRPr="00603A4A">
              <w:rPr>
                <w:rFonts w:cs="Times New Roman"/>
                <w:b/>
                <w:sz w:val="18"/>
                <w:szCs w:val="18"/>
              </w:rPr>
              <w:t>302</w:t>
            </w:r>
          </w:p>
        </w:tc>
      </w:tr>
      <w:tr w:rsidR="00603A4A" w:rsidRPr="00603A4A" w14:paraId="2DAA4041" w14:textId="77777777" w:rsidTr="00603A4A">
        <w:tc>
          <w:tcPr>
            <w:tcW w:w="457" w:type="dxa"/>
            <w:vAlign w:val="center"/>
          </w:tcPr>
          <w:p w14:paraId="289ADF4B"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3.</w:t>
            </w:r>
          </w:p>
        </w:tc>
        <w:tc>
          <w:tcPr>
            <w:tcW w:w="865" w:type="dxa"/>
            <w:vAlign w:val="center"/>
          </w:tcPr>
          <w:p w14:paraId="587512F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VERN</w:t>
            </w:r>
          </w:p>
        </w:tc>
        <w:tc>
          <w:tcPr>
            <w:tcW w:w="842" w:type="dxa"/>
            <w:vAlign w:val="center"/>
          </w:tcPr>
          <w:p w14:paraId="1E657BF4" w14:textId="2AFD0A63" w:rsidR="00603A4A" w:rsidRPr="00603A4A" w:rsidRDefault="00603A4A" w:rsidP="00603A4A">
            <w:pPr>
              <w:spacing w:line="240" w:lineRule="auto"/>
              <w:jc w:val="center"/>
              <w:rPr>
                <w:rFonts w:cs="Times New Roman"/>
                <w:b/>
                <w:sz w:val="18"/>
                <w:szCs w:val="18"/>
              </w:rPr>
            </w:pPr>
            <w:r w:rsidRPr="00603A4A">
              <w:rPr>
                <w:b/>
                <w:sz w:val="18"/>
                <w:szCs w:val="18"/>
              </w:rPr>
              <w:t>0,937</w:t>
            </w:r>
          </w:p>
        </w:tc>
        <w:tc>
          <w:tcPr>
            <w:tcW w:w="842" w:type="dxa"/>
            <w:vAlign w:val="center"/>
          </w:tcPr>
          <w:p w14:paraId="3650FA89" w14:textId="172EFE6A" w:rsidR="00603A4A" w:rsidRPr="00603A4A" w:rsidRDefault="00603A4A" w:rsidP="00603A4A">
            <w:pPr>
              <w:spacing w:line="240" w:lineRule="auto"/>
              <w:jc w:val="center"/>
              <w:rPr>
                <w:rFonts w:cs="Times New Roman"/>
                <w:b/>
                <w:sz w:val="18"/>
                <w:szCs w:val="18"/>
              </w:rPr>
            </w:pPr>
            <w:r w:rsidRPr="00603A4A">
              <w:rPr>
                <w:b/>
                <w:sz w:val="18"/>
                <w:szCs w:val="18"/>
              </w:rPr>
              <w:t>0,939</w:t>
            </w:r>
          </w:p>
        </w:tc>
        <w:tc>
          <w:tcPr>
            <w:tcW w:w="842" w:type="dxa"/>
            <w:vAlign w:val="center"/>
          </w:tcPr>
          <w:p w14:paraId="5BA82AC4" w14:textId="1E5F9335" w:rsidR="00603A4A" w:rsidRPr="00603A4A" w:rsidRDefault="00603A4A" w:rsidP="00603A4A">
            <w:pPr>
              <w:spacing w:line="240" w:lineRule="auto"/>
              <w:jc w:val="center"/>
              <w:rPr>
                <w:rFonts w:cs="Times New Roman"/>
                <w:b/>
                <w:sz w:val="18"/>
                <w:szCs w:val="18"/>
              </w:rPr>
            </w:pPr>
            <w:r w:rsidRPr="00603A4A">
              <w:rPr>
                <w:b/>
                <w:sz w:val="18"/>
                <w:szCs w:val="18"/>
              </w:rPr>
              <w:t>0,938</w:t>
            </w:r>
          </w:p>
        </w:tc>
        <w:tc>
          <w:tcPr>
            <w:tcW w:w="777" w:type="dxa"/>
            <w:vAlign w:val="center"/>
          </w:tcPr>
          <w:p w14:paraId="5D7D889A" w14:textId="28A18EEE" w:rsidR="00603A4A" w:rsidRPr="00603A4A" w:rsidRDefault="00603A4A" w:rsidP="00603A4A">
            <w:pPr>
              <w:spacing w:line="240" w:lineRule="auto"/>
              <w:jc w:val="center"/>
              <w:rPr>
                <w:rFonts w:cs="Times New Roman"/>
                <w:b/>
                <w:sz w:val="18"/>
                <w:szCs w:val="18"/>
              </w:rPr>
            </w:pPr>
            <w:r w:rsidRPr="00603A4A">
              <w:rPr>
                <w:rFonts w:cs="Times New Roman"/>
                <w:b/>
                <w:sz w:val="18"/>
                <w:szCs w:val="18"/>
              </w:rPr>
              <w:t>429</w:t>
            </w:r>
          </w:p>
        </w:tc>
        <w:tc>
          <w:tcPr>
            <w:tcW w:w="842" w:type="dxa"/>
            <w:vAlign w:val="center"/>
          </w:tcPr>
          <w:p w14:paraId="33EE6F43" w14:textId="62A5B70B" w:rsidR="00603A4A" w:rsidRPr="00603A4A" w:rsidRDefault="00603A4A" w:rsidP="00603A4A">
            <w:pPr>
              <w:spacing w:line="240" w:lineRule="auto"/>
              <w:jc w:val="center"/>
              <w:rPr>
                <w:rFonts w:cs="Times New Roman"/>
                <w:b/>
                <w:sz w:val="18"/>
                <w:szCs w:val="18"/>
              </w:rPr>
            </w:pPr>
            <w:r w:rsidRPr="00603A4A">
              <w:rPr>
                <w:sz w:val="18"/>
                <w:szCs w:val="18"/>
              </w:rPr>
              <w:t>0,924</w:t>
            </w:r>
          </w:p>
        </w:tc>
        <w:tc>
          <w:tcPr>
            <w:tcW w:w="842" w:type="dxa"/>
            <w:vAlign w:val="center"/>
          </w:tcPr>
          <w:p w14:paraId="5D2F25B8" w14:textId="6D9F1D19" w:rsidR="00603A4A" w:rsidRPr="00603A4A" w:rsidRDefault="00603A4A" w:rsidP="00603A4A">
            <w:pPr>
              <w:spacing w:line="240" w:lineRule="auto"/>
              <w:jc w:val="center"/>
              <w:rPr>
                <w:rFonts w:cs="Times New Roman"/>
                <w:b/>
                <w:sz w:val="18"/>
                <w:szCs w:val="18"/>
              </w:rPr>
            </w:pPr>
            <w:r w:rsidRPr="00603A4A">
              <w:rPr>
                <w:sz w:val="18"/>
                <w:szCs w:val="18"/>
              </w:rPr>
              <w:t>0,924</w:t>
            </w:r>
          </w:p>
        </w:tc>
        <w:tc>
          <w:tcPr>
            <w:tcW w:w="842" w:type="dxa"/>
            <w:vAlign w:val="center"/>
          </w:tcPr>
          <w:p w14:paraId="74C6EF83" w14:textId="18AD37FA" w:rsidR="00603A4A" w:rsidRPr="00603A4A" w:rsidRDefault="00603A4A" w:rsidP="00603A4A">
            <w:pPr>
              <w:spacing w:line="240" w:lineRule="auto"/>
              <w:jc w:val="center"/>
              <w:rPr>
                <w:rFonts w:cs="Times New Roman"/>
                <w:b/>
                <w:sz w:val="18"/>
                <w:szCs w:val="18"/>
              </w:rPr>
            </w:pPr>
            <w:r w:rsidRPr="00603A4A">
              <w:rPr>
                <w:sz w:val="18"/>
                <w:szCs w:val="18"/>
              </w:rPr>
              <w:t>0,924</w:t>
            </w:r>
          </w:p>
        </w:tc>
        <w:tc>
          <w:tcPr>
            <w:tcW w:w="777" w:type="dxa"/>
            <w:vAlign w:val="center"/>
          </w:tcPr>
          <w:p w14:paraId="0EDF7578" w14:textId="37C07A36" w:rsidR="00603A4A" w:rsidRPr="00603A4A" w:rsidRDefault="00603A4A" w:rsidP="00603A4A">
            <w:pPr>
              <w:spacing w:line="240" w:lineRule="auto"/>
              <w:jc w:val="center"/>
              <w:rPr>
                <w:rFonts w:cs="Times New Roman"/>
                <w:sz w:val="18"/>
                <w:szCs w:val="18"/>
              </w:rPr>
            </w:pPr>
            <w:r w:rsidRPr="00603A4A">
              <w:rPr>
                <w:rFonts w:cs="Times New Roman"/>
                <w:sz w:val="18"/>
                <w:szCs w:val="18"/>
              </w:rPr>
              <w:t>409</w:t>
            </w:r>
          </w:p>
        </w:tc>
      </w:tr>
      <w:tr w:rsidR="00603A4A" w:rsidRPr="00603A4A" w14:paraId="237A5E27" w14:textId="77777777" w:rsidTr="00603A4A">
        <w:tc>
          <w:tcPr>
            <w:tcW w:w="457" w:type="dxa"/>
            <w:vAlign w:val="center"/>
          </w:tcPr>
          <w:p w14:paraId="776FD846"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4.</w:t>
            </w:r>
          </w:p>
        </w:tc>
        <w:tc>
          <w:tcPr>
            <w:tcW w:w="865" w:type="dxa"/>
            <w:vAlign w:val="center"/>
          </w:tcPr>
          <w:p w14:paraId="18C8ED6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VERN</w:t>
            </w:r>
          </w:p>
        </w:tc>
        <w:tc>
          <w:tcPr>
            <w:tcW w:w="842" w:type="dxa"/>
            <w:vAlign w:val="center"/>
          </w:tcPr>
          <w:p w14:paraId="6F47E7D2" w14:textId="19272FE0" w:rsidR="00603A4A" w:rsidRPr="00603A4A" w:rsidRDefault="00603A4A" w:rsidP="00603A4A">
            <w:pPr>
              <w:spacing w:line="240" w:lineRule="auto"/>
              <w:jc w:val="center"/>
              <w:rPr>
                <w:rFonts w:cs="Times New Roman"/>
                <w:b/>
                <w:sz w:val="18"/>
                <w:szCs w:val="18"/>
              </w:rPr>
            </w:pPr>
            <w:r w:rsidRPr="00603A4A">
              <w:rPr>
                <w:b/>
                <w:sz w:val="18"/>
                <w:szCs w:val="18"/>
              </w:rPr>
              <w:t>0,972</w:t>
            </w:r>
          </w:p>
        </w:tc>
        <w:tc>
          <w:tcPr>
            <w:tcW w:w="842" w:type="dxa"/>
            <w:vAlign w:val="center"/>
          </w:tcPr>
          <w:p w14:paraId="349562F8" w14:textId="18D5A8FF" w:rsidR="00603A4A" w:rsidRPr="00603A4A" w:rsidRDefault="00603A4A" w:rsidP="00603A4A">
            <w:pPr>
              <w:spacing w:line="240" w:lineRule="auto"/>
              <w:jc w:val="center"/>
              <w:rPr>
                <w:rFonts w:cs="Times New Roman"/>
                <w:b/>
                <w:sz w:val="18"/>
                <w:szCs w:val="18"/>
              </w:rPr>
            </w:pPr>
            <w:r w:rsidRPr="00603A4A">
              <w:rPr>
                <w:b/>
                <w:sz w:val="18"/>
                <w:szCs w:val="18"/>
              </w:rPr>
              <w:t>0,945</w:t>
            </w:r>
          </w:p>
        </w:tc>
        <w:tc>
          <w:tcPr>
            <w:tcW w:w="842" w:type="dxa"/>
            <w:vAlign w:val="center"/>
          </w:tcPr>
          <w:p w14:paraId="62028B59" w14:textId="23BB4A2E" w:rsidR="00603A4A" w:rsidRPr="00603A4A" w:rsidRDefault="00603A4A" w:rsidP="00603A4A">
            <w:pPr>
              <w:spacing w:line="240" w:lineRule="auto"/>
              <w:jc w:val="center"/>
              <w:rPr>
                <w:rFonts w:cs="Times New Roman"/>
                <w:b/>
                <w:sz w:val="18"/>
                <w:szCs w:val="18"/>
              </w:rPr>
            </w:pPr>
            <w:r w:rsidRPr="00603A4A">
              <w:rPr>
                <w:b/>
                <w:sz w:val="18"/>
                <w:szCs w:val="18"/>
              </w:rPr>
              <w:t>0,958</w:t>
            </w:r>
          </w:p>
        </w:tc>
        <w:tc>
          <w:tcPr>
            <w:tcW w:w="777" w:type="dxa"/>
            <w:vAlign w:val="center"/>
          </w:tcPr>
          <w:p w14:paraId="16A8CB92" w14:textId="4D525567" w:rsidR="00603A4A" w:rsidRPr="00603A4A" w:rsidRDefault="00603A4A" w:rsidP="00603A4A">
            <w:pPr>
              <w:spacing w:line="240" w:lineRule="auto"/>
              <w:jc w:val="center"/>
              <w:rPr>
                <w:rFonts w:cs="Times New Roman"/>
                <w:b/>
                <w:sz w:val="18"/>
                <w:szCs w:val="18"/>
              </w:rPr>
            </w:pPr>
            <w:r w:rsidRPr="00603A4A">
              <w:rPr>
                <w:rFonts w:cs="Times New Roman"/>
                <w:b/>
                <w:sz w:val="18"/>
                <w:szCs w:val="18"/>
              </w:rPr>
              <w:t>3319</w:t>
            </w:r>
          </w:p>
        </w:tc>
        <w:tc>
          <w:tcPr>
            <w:tcW w:w="842" w:type="dxa"/>
            <w:vAlign w:val="center"/>
          </w:tcPr>
          <w:p w14:paraId="64966BA4" w14:textId="3C5BE16D" w:rsidR="00603A4A" w:rsidRPr="00603A4A" w:rsidRDefault="00603A4A" w:rsidP="00603A4A">
            <w:pPr>
              <w:spacing w:line="240" w:lineRule="auto"/>
              <w:jc w:val="center"/>
              <w:rPr>
                <w:rFonts w:cs="Times New Roman"/>
                <w:b/>
                <w:sz w:val="18"/>
                <w:szCs w:val="18"/>
              </w:rPr>
            </w:pPr>
            <w:r w:rsidRPr="00603A4A">
              <w:rPr>
                <w:sz w:val="18"/>
                <w:szCs w:val="18"/>
              </w:rPr>
              <w:t>0,971</w:t>
            </w:r>
          </w:p>
        </w:tc>
        <w:tc>
          <w:tcPr>
            <w:tcW w:w="842" w:type="dxa"/>
            <w:vAlign w:val="center"/>
          </w:tcPr>
          <w:p w14:paraId="79AC56FB" w14:textId="5E579FDF" w:rsidR="00603A4A" w:rsidRPr="00603A4A" w:rsidRDefault="00603A4A" w:rsidP="00603A4A">
            <w:pPr>
              <w:spacing w:line="240" w:lineRule="auto"/>
              <w:jc w:val="center"/>
              <w:rPr>
                <w:rFonts w:cs="Times New Roman"/>
                <w:sz w:val="18"/>
                <w:szCs w:val="18"/>
              </w:rPr>
            </w:pPr>
            <w:r w:rsidRPr="00603A4A">
              <w:rPr>
                <w:sz w:val="18"/>
                <w:szCs w:val="18"/>
              </w:rPr>
              <w:t>0,934</w:t>
            </w:r>
          </w:p>
        </w:tc>
        <w:tc>
          <w:tcPr>
            <w:tcW w:w="842" w:type="dxa"/>
            <w:vAlign w:val="center"/>
          </w:tcPr>
          <w:p w14:paraId="6391C44E" w14:textId="3FF7C8B3" w:rsidR="00603A4A" w:rsidRPr="00603A4A" w:rsidRDefault="00603A4A" w:rsidP="00603A4A">
            <w:pPr>
              <w:spacing w:line="240" w:lineRule="auto"/>
              <w:jc w:val="center"/>
              <w:rPr>
                <w:rFonts w:cs="Times New Roman"/>
                <w:sz w:val="18"/>
                <w:szCs w:val="18"/>
              </w:rPr>
            </w:pPr>
            <w:r w:rsidRPr="00603A4A">
              <w:rPr>
                <w:sz w:val="18"/>
                <w:szCs w:val="18"/>
              </w:rPr>
              <w:t>0,952</w:t>
            </w:r>
          </w:p>
        </w:tc>
        <w:tc>
          <w:tcPr>
            <w:tcW w:w="777" w:type="dxa"/>
            <w:vAlign w:val="center"/>
          </w:tcPr>
          <w:p w14:paraId="6A24DE8B" w14:textId="6FD4F4AA" w:rsidR="00603A4A" w:rsidRPr="00603A4A" w:rsidRDefault="00603A4A" w:rsidP="00603A4A">
            <w:pPr>
              <w:spacing w:line="240" w:lineRule="auto"/>
              <w:jc w:val="center"/>
              <w:rPr>
                <w:rFonts w:cs="Times New Roman"/>
                <w:sz w:val="18"/>
                <w:szCs w:val="18"/>
              </w:rPr>
            </w:pPr>
            <w:r w:rsidRPr="00603A4A">
              <w:rPr>
                <w:rFonts w:cs="Times New Roman"/>
                <w:sz w:val="18"/>
                <w:szCs w:val="18"/>
              </w:rPr>
              <w:t>3312</w:t>
            </w:r>
          </w:p>
        </w:tc>
      </w:tr>
      <w:tr w:rsidR="00603A4A" w:rsidRPr="00603A4A" w14:paraId="44B9A540" w14:textId="77777777" w:rsidTr="00603A4A">
        <w:tc>
          <w:tcPr>
            <w:tcW w:w="457" w:type="dxa"/>
            <w:vAlign w:val="center"/>
          </w:tcPr>
          <w:p w14:paraId="287AC7F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5.</w:t>
            </w:r>
          </w:p>
        </w:tc>
        <w:tc>
          <w:tcPr>
            <w:tcW w:w="865" w:type="dxa"/>
            <w:vAlign w:val="center"/>
          </w:tcPr>
          <w:p w14:paraId="0956721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O</w:t>
            </w:r>
          </w:p>
        </w:tc>
        <w:tc>
          <w:tcPr>
            <w:tcW w:w="842" w:type="dxa"/>
            <w:vAlign w:val="center"/>
          </w:tcPr>
          <w:p w14:paraId="54631BD7" w14:textId="63E17010" w:rsidR="00603A4A" w:rsidRPr="00603A4A" w:rsidRDefault="00603A4A" w:rsidP="00603A4A">
            <w:pPr>
              <w:spacing w:line="240" w:lineRule="auto"/>
              <w:jc w:val="center"/>
              <w:rPr>
                <w:rFonts w:cs="Times New Roman"/>
                <w:b/>
                <w:sz w:val="18"/>
                <w:szCs w:val="18"/>
              </w:rPr>
            </w:pPr>
            <w:r w:rsidRPr="00603A4A">
              <w:rPr>
                <w:b/>
                <w:sz w:val="18"/>
                <w:szCs w:val="18"/>
              </w:rPr>
              <w:t>0,996</w:t>
            </w:r>
          </w:p>
        </w:tc>
        <w:tc>
          <w:tcPr>
            <w:tcW w:w="842" w:type="dxa"/>
            <w:vAlign w:val="center"/>
          </w:tcPr>
          <w:p w14:paraId="792FF83E" w14:textId="23525673" w:rsidR="00603A4A" w:rsidRPr="00603A4A" w:rsidRDefault="00603A4A" w:rsidP="00603A4A">
            <w:pPr>
              <w:spacing w:line="240" w:lineRule="auto"/>
              <w:jc w:val="center"/>
              <w:rPr>
                <w:rFonts w:cs="Times New Roman"/>
                <w:b/>
                <w:sz w:val="18"/>
                <w:szCs w:val="18"/>
              </w:rPr>
            </w:pPr>
            <w:r w:rsidRPr="00603A4A">
              <w:rPr>
                <w:b/>
                <w:sz w:val="18"/>
                <w:szCs w:val="18"/>
              </w:rPr>
              <w:t>0,993</w:t>
            </w:r>
          </w:p>
        </w:tc>
        <w:tc>
          <w:tcPr>
            <w:tcW w:w="842" w:type="dxa"/>
            <w:vAlign w:val="center"/>
          </w:tcPr>
          <w:p w14:paraId="40536D5E" w14:textId="15E184CC" w:rsidR="00603A4A" w:rsidRPr="00603A4A" w:rsidRDefault="00603A4A" w:rsidP="00603A4A">
            <w:pPr>
              <w:spacing w:line="240" w:lineRule="auto"/>
              <w:jc w:val="center"/>
              <w:rPr>
                <w:rFonts w:cs="Times New Roman"/>
                <w:b/>
                <w:sz w:val="18"/>
                <w:szCs w:val="18"/>
              </w:rPr>
            </w:pPr>
            <w:r w:rsidRPr="00603A4A">
              <w:rPr>
                <w:b/>
                <w:sz w:val="18"/>
                <w:szCs w:val="18"/>
              </w:rPr>
              <w:t>0,994</w:t>
            </w:r>
          </w:p>
        </w:tc>
        <w:tc>
          <w:tcPr>
            <w:tcW w:w="777" w:type="dxa"/>
            <w:vAlign w:val="center"/>
          </w:tcPr>
          <w:p w14:paraId="5B9778F4" w14:textId="13171AF1" w:rsidR="00603A4A" w:rsidRPr="00603A4A" w:rsidRDefault="00603A4A" w:rsidP="00603A4A">
            <w:pPr>
              <w:spacing w:line="240" w:lineRule="auto"/>
              <w:jc w:val="center"/>
              <w:rPr>
                <w:rFonts w:cs="Times New Roman"/>
                <w:sz w:val="18"/>
                <w:szCs w:val="18"/>
              </w:rPr>
            </w:pPr>
            <w:r w:rsidRPr="00603A4A">
              <w:rPr>
                <w:rFonts w:cs="Times New Roman"/>
                <w:sz w:val="18"/>
                <w:szCs w:val="18"/>
              </w:rPr>
              <w:t>177389</w:t>
            </w:r>
          </w:p>
        </w:tc>
        <w:tc>
          <w:tcPr>
            <w:tcW w:w="842" w:type="dxa"/>
            <w:vAlign w:val="center"/>
          </w:tcPr>
          <w:p w14:paraId="5D07FF42" w14:textId="3CE633BA" w:rsidR="00603A4A" w:rsidRPr="00603A4A" w:rsidRDefault="00603A4A" w:rsidP="00603A4A">
            <w:pPr>
              <w:spacing w:line="240" w:lineRule="auto"/>
              <w:jc w:val="center"/>
              <w:rPr>
                <w:rFonts w:cs="Times New Roman"/>
                <w:sz w:val="18"/>
                <w:szCs w:val="18"/>
              </w:rPr>
            </w:pPr>
            <w:r w:rsidRPr="00603A4A">
              <w:rPr>
                <w:sz w:val="18"/>
                <w:szCs w:val="18"/>
              </w:rPr>
              <w:t>0,989</w:t>
            </w:r>
          </w:p>
        </w:tc>
        <w:tc>
          <w:tcPr>
            <w:tcW w:w="842" w:type="dxa"/>
            <w:vAlign w:val="center"/>
          </w:tcPr>
          <w:p w14:paraId="16D85FEB" w14:textId="52F14E47" w:rsidR="00603A4A" w:rsidRPr="00603A4A" w:rsidRDefault="00603A4A" w:rsidP="00603A4A">
            <w:pPr>
              <w:spacing w:line="240" w:lineRule="auto"/>
              <w:jc w:val="center"/>
              <w:rPr>
                <w:rFonts w:cs="Times New Roman"/>
                <w:sz w:val="18"/>
                <w:szCs w:val="18"/>
              </w:rPr>
            </w:pPr>
            <w:r w:rsidRPr="00603A4A">
              <w:rPr>
                <w:sz w:val="18"/>
                <w:szCs w:val="18"/>
              </w:rPr>
              <w:t>0,990</w:t>
            </w:r>
          </w:p>
        </w:tc>
        <w:tc>
          <w:tcPr>
            <w:tcW w:w="842" w:type="dxa"/>
            <w:vAlign w:val="center"/>
          </w:tcPr>
          <w:p w14:paraId="05E48527" w14:textId="66FFE2C1" w:rsidR="00603A4A" w:rsidRPr="00603A4A" w:rsidRDefault="00603A4A" w:rsidP="00603A4A">
            <w:pPr>
              <w:spacing w:line="240" w:lineRule="auto"/>
              <w:jc w:val="center"/>
              <w:rPr>
                <w:rFonts w:cs="Times New Roman"/>
                <w:sz w:val="18"/>
                <w:szCs w:val="18"/>
              </w:rPr>
            </w:pPr>
            <w:r w:rsidRPr="00603A4A">
              <w:rPr>
                <w:sz w:val="18"/>
                <w:szCs w:val="18"/>
              </w:rPr>
              <w:t>0,990</w:t>
            </w:r>
          </w:p>
        </w:tc>
        <w:tc>
          <w:tcPr>
            <w:tcW w:w="777" w:type="dxa"/>
            <w:vAlign w:val="center"/>
          </w:tcPr>
          <w:p w14:paraId="2AD4E749" w14:textId="3ECA0B83" w:rsidR="00603A4A" w:rsidRPr="00603A4A" w:rsidRDefault="00603A4A" w:rsidP="00603A4A">
            <w:pPr>
              <w:spacing w:line="240" w:lineRule="auto"/>
              <w:jc w:val="center"/>
              <w:rPr>
                <w:rFonts w:cs="Times New Roman"/>
                <w:b/>
                <w:sz w:val="18"/>
                <w:szCs w:val="18"/>
              </w:rPr>
            </w:pPr>
            <w:r w:rsidRPr="00603A4A">
              <w:rPr>
                <w:rFonts w:cs="Times New Roman"/>
                <w:b/>
                <w:sz w:val="18"/>
                <w:szCs w:val="18"/>
              </w:rPr>
              <w:t>177576</w:t>
            </w:r>
          </w:p>
        </w:tc>
      </w:tr>
      <w:tr w:rsidR="00603A4A" w:rsidRPr="00603A4A" w14:paraId="62A162A3" w14:textId="77777777" w:rsidTr="00603A4A">
        <w:tc>
          <w:tcPr>
            <w:tcW w:w="1322" w:type="dxa"/>
            <w:gridSpan w:val="2"/>
            <w:shd w:val="clear" w:color="auto" w:fill="E7E6E6" w:themeFill="background2"/>
            <w:vAlign w:val="center"/>
          </w:tcPr>
          <w:p w14:paraId="210557E7" w14:textId="77777777" w:rsidR="00603A4A" w:rsidRPr="00603A4A" w:rsidRDefault="00603A4A" w:rsidP="00603A4A">
            <w:pPr>
              <w:spacing w:line="240" w:lineRule="auto"/>
              <w:jc w:val="center"/>
              <w:rPr>
                <w:rFonts w:cs="Times New Roman"/>
                <w:b/>
                <w:sz w:val="18"/>
                <w:szCs w:val="18"/>
              </w:rPr>
            </w:pPr>
            <w:r w:rsidRPr="00603A4A">
              <w:rPr>
                <w:rFonts w:cs="Times New Roman"/>
                <w:b/>
                <w:sz w:val="18"/>
                <w:szCs w:val="18"/>
              </w:rPr>
              <w:t>Rata-Rata/</w:t>
            </w:r>
          </w:p>
          <w:p w14:paraId="6509EF9D" w14:textId="77777777" w:rsidR="00603A4A" w:rsidRPr="00603A4A" w:rsidRDefault="00603A4A" w:rsidP="00603A4A">
            <w:pPr>
              <w:spacing w:line="240" w:lineRule="auto"/>
              <w:jc w:val="center"/>
              <w:rPr>
                <w:rFonts w:cs="Times New Roman"/>
                <w:b/>
                <w:sz w:val="18"/>
                <w:szCs w:val="18"/>
              </w:rPr>
            </w:pPr>
            <w:r w:rsidRPr="00603A4A">
              <w:rPr>
                <w:rFonts w:cs="Times New Roman"/>
                <w:b/>
                <w:sz w:val="18"/>
                <w:szCs w:val="18"/>
              </w:rPr>
              <w:t>Jumlah</w:t>
            </w:r>
          </w:p>
        </w:tc>
        <w:tc>
          <w:tcPr>
            <w:tcW w:w="842" w:type="dxa"/>
            <w:shd w:val="clear" w:color="auto" w:fill="E7E6E6" w:themeFill="background2"/>
            <w:vAlign w:val="center"/>
          </w:tcPr>
          <w:p w14:paraId="493A4ACD" w14:textId="48CFD8E5" w:rsidR="00603A4A" w:rsidRPr="00603A4A" w:rsidRDefault="00603A4A" w:rsidP="00603A4A">
            <w:pPr>
              <w:spacing w:line="240" w:lineRule="auto"/>
              <w:jc w:val="center"/>
              <w:rPr>
                <w:rFonts w:cs="Times New Roman"/>
                <w:b/>
                <w:sz w:val="18"/>
                <w:szCs w:val="18"/>
              </w:rPr>
            </w:pPr>
            <w:r w:rsidRPr="00603A4A">
              <w:rPr>
                <w:b/>
                <w:sz w:val="18"/>
                <w:szCs w:val="18"/>
              </w:rPr>
              <w:t>0,915</w:t>
            </w:r>
          </w:p>
        </w:tc>
        <w:tc>
          <w:tcPr>
            <w:tcW w:w="842" w:type="dxa"/>
            <w:shd w:val="clear" w:color="auto" w:fill="E7E6E6" w:themeFill="background2"/>
            <w:vAlign w:val="center"/>
          </w:tcPr>
          <w:p w14:paraId="5C548279" w14:textId="42C229FD" w:rsidR="00603A4A" w:rsidRPr="00603A4A" w:rsidRDefault="00603A4A" w:rsidP="00603A4A">
            <w:pPr>
              <w:spacing w:line="240" w:lineRule="auto"/>
              <w:jc w:val="center"/>
              <w:rPr>
                <w:rFonts w:cs="Times New Roman"/>
                <w:b/>
                <w:sz w:val="18"/>
                <w:szCs w:val="18"/>
              </w:rPr>
            </w:pPr>
            <w:r w:rsidRPr="00603A4A">
              <w:rPr>
                <w:b/>
                <w:sz w:val="18"/>
                <w:szCs w:val="18"/>
              </w:rPr>
              <w:t>0,925</w:t>
            </w:r>
          </w:p>
        </w:tc>
        <w:tc>
          <w:tcPr>
            <w:tcW w:w="842" w:type="dxa"/>
            <w:shd w:val="clear" w:color="auto" w:fill="E7E6E6" w:themeFill="background2"/>
            <w:vAlign w:val="center"/>
          </w:tcPr>
          <w:p w14:paraId="311E3A4B" w14:textId="61714655" w:rsidR="00603A4A" w:rsidRPr="00603A4A" w:rsidRDefault="00603A4A" w:rsidP="00603A4A">
            <w:pPr>
              <w:spacing w:line="240" w:lineRule="auto"/>
              <w:jc w:val="center"/>
              <w:rPr>
                <w:rFonts w:cs="Times New Roman"/>
                <w:b/>
                <w:sz w:val="18"/>
                <w:szCs w:val="18"/>
              </w:rPr>
            </w:pPr>
            <w:r w:rsidRPr="00603A4A">
              <w:rPr>
                <w:b/>
                <w:sz w:val="18"/>
                <w:szCs w:val="18"/>
              </w:rPr>
              <w:t>0,919</w:t>
            </w:r>
          </w:p>
        </w:tc>
        <w:tc>
          <w:tcPr>
            <w:tcW w:w="777" w:type="dxa"/>
            <w:shd w:val="clear" w:color="auto" w:fill="E7E6E6" w:themeFill="background2"/>
            <w:vAlign w:val="center"/>
          </w:tcPr>
          <w:p w14:paraId="6FAF1D05" w14:textId="6B1E6D56" w:rsidR="00603A4A" w:rsidRPr="00603A4A" w:rsidRDefault="00603A4A" w:rsidP="00603A4A">
            <w:pPr>
              <w:spacing w:line="240" w:lineRule="auto"/>
              <w:jc w:val="center"/>
              <w:rPr>
                <w:rFonts w:cs="Times New Roman"/>
                <w:sz w:val="18"/>
                <w:szCs w:val="18"/>
              </w:rPr>
            </w:pPr>
            <w:r w:rsidRPr="00603A4A">
              <w:rPr>
                <w:rFonts w:cs="Times New Roman"/>
                <w:sz w:val="18"/>
                <w:szCs w:val="18"/>
              </w:rPr>
              <w:t>211435</w:t>
            </w:r>
          </w:p>
        </w:tc>
        <w:tc>
          <w:tcPr>
            <w:tcW w:w="842" w:type="dxa"/>
            <w:shd w:val="clear" w:color="auto" w:fill="E7E6E6" w:themeFill="background2"/>
            <w:vAlign w:val="center"/>
          </w:tcPr>
          <w:p w14:paraId="2BF9377D" w14:textId="6BB9D007" w:rsidR="00603A4A" w:rsidRPr="00603A4A" w:rsidRDefault="00603A4A" w:rsidP="00603A4A">
            <w:pPr>
              <w:spacing w:line="240" w:lineRule="auto"/>
              <w:jc w:val="center"/>
              <w:rPr>
                <w:rFonts w:cs="Times New Roman"/>
                <w:sz w:val="18"/>
                <w:szCs w:val="18"/>
              </w:rPr>
            </w:pPr>
            <w:r w:rsidRPr="00603A4A">
              <w:rPr>
                <w:sz w:val="18"/>
                <w:szCs w:val="18"/>
              </w:rPr>
              <w:t>0,908</w:t>
            </w:r>
          </w:p>
        </w:tc>
        <w:tc>
          <w:tcPr>
            <w:tcW w:w="842" w:type="dxa"/>
            <w:shd w:val="clear" w:color="auto" w:fill="E7E6E6" w:themeFill="background2"/>
            <w:vAlign w:val="center"/>
          </w:tcPr>
          <w:p w14:paraId="12D274D4" w14:textId="73A09542" w:rsidR="00603A4A" w:rsidRPr="00603A4A" w:rsidRDefault="00603A4A" w:rsidP="00603A4A">
            <w:pPr>
              <w:spacing w:line="240" w:lineRule="auto"/>
              <w:jc w:val="center"/>
              <w:rPr>
                <w:rFonts w:cs="Times New Roman"/>
                <w:sz w:val="18"/>
                <w:szCs w:val="18"/>
              </w:rPr>
            </w:pPr>
            <w:r w:rsidRPr="00603A4A">
              <w:rPr>
                <w:sz w:val="18"/>
                <w:szCs w:val="18"/>
              </w:rPr>
              <w:t>0,843</w:t>
            </w:r>
          </w:p>
        </w:tc>
        <w:tc>
          <w:tcPr>
            <w:tcW w:w="842" w:type="dxa"/>
            <w:shd w:val="clear" w:color="auto" w:fill="E7E6E6" w:themeFill="background2"/>
            <w:vAlign w:val="center"/>
          </w:tcPr>
          <w:p w14:paraId="2ED8A842" w14:textId="591EF538" w:rsidR="00603A4A" w:rsidRPr="00603A4A" w:rsidRDefault="00603A4A" w:rsidP="00603A4A">
            <w:pPr>
              <w:spacing w:line="240" w:lineRule="auto"/>
              <w:jc w:val="center"/>
              <w:rPr>
                <w:rFonts w:cs="Times New Roman"/>
                <w:sz w:val="18"/>
                <w:szCs w:val="18"/>
              </w:rPr>
            </w:pPr>
            <w:r w:rsidRPr="00603A4A">
              <w:rPr>
                <w:sz w:val="18"/>
                <w:szCs w:val="18"/>
              </w:rPr>
              <w:t>0,868</w:t>
            </w:r>
          </w:p>
        </w:tc>
        <w:tc>
          <w:tcPr>
            <w:tcW w:w="777" w:type="dxa"/>
            <w:shd w:val="clear" w:color="auto" w:fill="E7E6E6" w:themeFill="background2"/>
            <w:vAlign w:val="center"/>
          </w:tcPr>
          <w:p w14:paraId="48BBAB24" w14:textId="13B76A7E" w:rsidR="00603A4A" w:rsidRPr="00603A4A" w:rsidRDefault="00603A4A" w:rsidP="00603A4A">
            <w:pPr>
              <w:spacing w:line="240" w:lineRule="auto"/>
              <w:jc w:val="center"/>
              <w:rPr>
                <w:rFonts w:cs="Times New Roman"/>
                <w:b/>
                <w:sz w:val="18"/>
                <w:szCs w:val="18"/>
              </w:rPr>
            </w:pPr>
            <w:r w:rsidRPr="00603A4A">
              <w:rPr>
                <w:rFonts w:cs="Times New Roman"/>
                <w:b/>
                <w:sz w:val="18"/>
                <w:szCs w:val="18"/>
              </w:rPr>
              <w:t>212278</w:t>
            </w:r>
          </w:p>
        </w:tc>
      </w:tr>
    </w:tbl>
    <w:p w14:paraId="00E1E449" w14:textId="791458A4" w:rsidR="00F91DC4" w:rsidRDefault="00F91DC4" w:rsidP="005E546B"/>
    <w:p w14:paraId="78E9B5FB" w14:textId="39F1937C" w:rsidR="00EC127F" w:rsidRDefault="00511E42" w:rsidP="00A71B6F">
      <w:pPr>
        <w:ind w:firstLine="720"/>
      </w:pPr>
      <w:r w:rsidRPr="00511E42">
        <w:t>Pada</w:t>
      </w:r>
      <w:r>
        <w:t xml:space="preserve"> </w:t>
      </w:r>
      <w:r w:rsidRPr="00511E42">
        <w:fldChar w:fldCharType="begin"/>
      </w:r>
      <w:r w:rsidRPr="00511E42">
        <w:instrText xml:space="preserve"> REF _Ref169548685 \h  \* MERGEFORMAT </w:instrText>
      </w:r>
      <w:r w:rsidRPr="00511E42">
        <w:fldChar w:fldCharType="separate"/>
      </w:r>
      <w:r w:rsidR="007924A3">
        <w:rPr>
          <w:szCs w:val="24"/>
        </w:rPr>
        <w:t>Tabel 4.</w:t>
      </w:r>
      <w:r w:rsidR="007924A3" w:rsidRPr="007924A3">
        <w:rPr>
          <w:szCs w:val="24"/>
        </w:rPr>
        <w:t>9</w:t>
      </w:r>
      <w:r w:rsidRPr="00511E42">
        <w:fldChar w:fldCharType="end"/>
      </w:r>
      <w:r w:rsidR="00190493">
        <w:t xml:space="preserve"> dan juga </w:t>
      </w:r>
      <w:r w:rsidR="00190493">
        <w:fldChar w:fldCharType="begin"/>
      </w:r>
      <w:r w:rsidR="00190493">
        <w:instrText xml:space="preserve"> REF _Ref171667394 \h </w:instrText>
      </w:r>
      <w:r w:rsidR="00190493">
        <w:fldChar w:fldCharType="separate"/>
      </w:r>
      <w:r w:rsidR="007924A3">
        <w:t>Gambar 4.</w:t>
      </w:r>
      <w:r w:rsidR="007924A3">
        <w:rPr>
          <w:noProof/>
        </w:rPr>
        <w:t>11</w:t>
      </w:r>
      <w:r w:rsidR="00190493">
        <w:fldChar w:fldCharType="end"/>
      </w:r>
      <w:r w:rsidRPr="00511E42">
        <w:t xml:space="preserve">, terlihat bahwa beberapa label menunjukkan performa yang lebih unggul pada masing-masing model. Hal ini dapat dilihat dalam </w:t>
      </w:r>
      <w:r w:rsidRPr="00511E42">
        <w:fldChar w:fldCharType="begin"/>
      </w:r>
      <w:r w:rsidRPr="00511E42">
        <w:instrText xml:space="preserve"> REF _Ref170068989 \h  \* MERGEFORMAT </w:instrText>
      </w:r>
      <w:r w:rsidRPr="00511E42">
        <w:fldChar w:fldCharType="separate"/>
      </w:r>
      <w:r w:rsidR="007924A3">
        <w:rPr>
          <w:szCs w:val="24"/>
        </w:rPr>
        <w:t>Tabel 4.</w:t>
      </w:r>
      <w:r w:rsidR="007924A3" w:rsidRPr="007924A3">
        <w:rPr>
          <w:szCs w:val="24"/>
        </w:rPr>
        <w:t>10</w:t>
      </w:r>
      <w:r w:rsidRPr="00511E42">
        <w:fldChar w:fldCharType="end"/>
      </w:r>
      <w:r w:rsidRPr="00511E42">
        <w:t xml:space="preserve">, model </w:t>
      </w:r>
      <w:r w:rsidR="007F0A66" w:rsidRPr="007F0A66">
        <w:rPr>
          <w:i/>
        </w:rPr>
        <w:t>Indolem/indobert-base-uncased</w:t>
      </w:r>
      <w:r w:rsidRPr="00511E42">
        <w:t xml:space="preserve"> mencapai presisi tertinggi sebesar 0,984 untuk label B_JUDP, sedangkan </w:t>
      </w:r>
      <w:r w:rsidR="007F0A66" w:rsidRPr="007F0A66">
        <w:rPr>
          <w:i/>
        </w:rPr>
        <w:t>Indobenchmark/indobert-base-p2</w:t>
      </w:r>
      <w:r w:rsidRPr="00511E42">
        <w:t xml:space="preserve"> mencapai presisi tertinggi 0,983 untuk label I_JUDP. Hal ini juga terjadi pada recall tertinggi dimana model </w:t>
      </w:r>
      <w:r w:rsidR="007F0A66" w:rsidRPr="007F0A66">
        <w:rPr>
          <w:i/>
        </w:rPr>
        <w:t>Indolem/indobert-base-uncased</w:t>
      </w:r>
      <w:r w:rsidRPr="00511E42">
        <w:t xml:space="preserve"> memperoleh nilai 0,994 untuk label I_JUDG, sementara </w:t>
      </w:r>
      <w:r w:rsidR="007F0A66" w:rsidRPr="007F0A66">
        <w:rPr>
          <w:i/>
        </w:rPr>
        <w:t>Indobenchmark/indobert-base-p2</w:t>
      </w:r>
      <w:r w:rsidRPr="00511E42">
        <w:t xml:space="preserve"> mencapai 0,991 untuk label I_JUDP. F1-Score tertinggi juga dicapai oleh label I_JUDP dengan nilai 0,987 untuk kedua model.</w:t>
      </w:r>
    </w:p>
    <w:p w14:paraId="6E0BD7FD" w14:textId="77777777" w:rsidR="00A71B6F" w:rsidRDefault="00A71B6F" w:rsidP="00A71B6F">
      <w:pPr>
        <w:ind w:firstLine="720"/>
      </w:pPr>
    </w:p>
    <w:p w14:paraId="4115A8FA" w14:textId="06E75FC6" w:rsidR="00795C14" w:rsidRPr="000E4199" w:rsidRDefault="00795C14" w:rsidP="00795C14">
      <w:pPr>
        <w:pStyle w:val="Caption"/>
        <w:jc w:val="center"/>
        <w:rPr>
          <w:i w:val="0"/>
          <w:color w:val="auto"/>
          <w:sz w:val="24"/>
          <w:szCs w:val="24"/>
        </w:rPr>
      </w:pPr>
      <w:bookmarkStart w:id="256" w:name="_Ref170068989"/>
      <w:bookmarkStart w:id="257" w:name="_Toc172274302"/>
      <w:r>
        <w:rPr>
          <w:i w:val="0"/>
          <w:color w:val="auto"/>
          <w:sz w:val="24"/>
          <w:szCs w:val="24"/>
        </w:rPr>
        <w:t>Tabel 4.</w:t>
      </w:r>
      <w:r w:rsidRPr="000E4199">
        <w:rPr>
          <w:i w:val="0"/>
          <w:color w:val="auto"/>
          <w:sz w:val="24"/>
          <w:szCs w:val="24"/>
        </w:rPr>
        <w:fldChar w:fldCharType="begin"/>
      </w:r>
      <w:r w:rsidRPr="000E4199">
        <w:rPr>
          <w:i w:val="0"/>
          <w:color w:val="auto"/>
          <w:sz w:val="24"/>
          <w:szCs w:val="24"/>
        </w:rPr>
        <w:instrText xml:space="preserve"> SEQ Tabel_4. \* ARABIC </w:instrText>
      </w:r>
      <w:r w:rsidRPr="000E4199">
        <w:rPr>
          <w:i w:val="0"/>
          <w:color w:val="auto"/>
          <w:sz w:val="24"/>
          <w:szCs w:val="24"/>
        </w:rPr>
        <w:fldChar w:fldCharType="separate"/>
      </w:r>
      <w:r w:rsidR="007924A3">
        <w:rPr>
          <w:i w:val="0"/>
          <w:noProof/>
          <w:color w:val="auto"/>
          <w:sz w:val="24"/>
          <w:szCs w:val="24"/>
        </w:rPr>
        <w:t>10</w:t>
      </w:r>
      <w:r w:rsidRPr="000E4199">
        <w:rPr>
          <w:i w:val="0"/>
          <w:color w:val="auto"/>
          <w:sz w:val="24"/>
          <w:szCs w:val="24"/>
        </w:rPr>
        <w:fldChar w:fldCharType="end"/>
      </w:r>
      <w:bookmarkEnd w:id="256"/>
      <w:r w:rsidRPr="000E4199">
        <w:rPr>
          <w:i w:val="0"/>
          <w:color w:val="auto"/>
          <w:sz w:val="24"/>
          <w:szCs w:val="24"/>
        </w:rPr>
        <w:t xml:space="preserve"> Nilai label tertinggi dan terendah Fold 4</w:t>
      </w:r>
      <w:bookmarkEnd w:id="257"/>
    </w:p>
    <w:tbl>
      <w:tblPr>
        <w:tblStyle w:val="TableGrid"/>
        <w:tblW w:w="0" w:type="auto"/>
        <w:tblLook w:val="04A0" w:firstRow="1" w:lastRow="0" w:firstColumn="1" w:lastColumn="0" w:noHBand="0" w:noVBand="1"/>
      </w:tblPr>
      <w:tblGrid>
        <w:gridCol w:w="1585"/>
        <w:gridCol w:w="1585"/>
        <w:gridCol w:w="1586"/>
        <w:gridCol w:w="1586"/>
        <w:gridCol w:w="1586"/>
      </w:tblGrid>
      <w:tr w:rsidR="00795C14" w:rsidRPr="007B196F" w14:paraId="665CCDCB" w14:textId="77777777" w:rsidTr="008A06FD">
        <w:tc>
          <w:tcPr>
            <w:tcW w:w="1585" w:type="dxa"/>
            <w:vMerge w:val="restart"/>
            <w:shd w:val="clear" w:color="auto" w:fill="E7E6E6" w:themeFill="background2"/>
            <w:vAlign w:val="center"/>
          </w:tcPr>
          <w:p w14:paraId="7700641F" w14:textId="77777777" w:rsidR="00795C14" w:rsidRPr="007B196F" w:rsidRDefault="00795C14" w:rsidP="008A06FD">
            <w:pPr>
              <w:spacing w:line="240" w:lineRule="auto"/>
              <w:jc w:val="center"/>
              <w:rPr>
                <w:sz w:val="20"/>
                <w:szCs w:val="20"/>
              </w:rPr>
            </w:pPr>
            <w:r w:rsidRPr="007B196F">
              <w:rPr>
                <w:b/>
                <w:sz w:val="20"/>
                <w:szCs w:val="20"/>
              </w:rPr>
              <w:t>Metrik Evaluasi</w:t>
            </w:r>
          </w:p>
        </w:tc>
        <w:tc>
          <w:tcPr>
            <w:tcW w:w="3171" w:type="dxa"/>
            <w:gridSpan w:val="2"/>
            <w:shd w:val="clear" w:color="auto" w:fill="E7E6E6" w:themeFill="background2"/>
            <w:vAlign w:val="center"/>
          </w:tcPr>
          <w:p w14:paraId="650DE947" w14:textId="77777777" w:rsidR="00795C14" w:rsidRPr="007B196F" w:rsidRDefault="00795C14" w:rsidP="008A06FD">
            <w:pPr>
              <w:spacing w:line="240" w:lineRule="auto"/>
              <w:jc w:val="center"/>
              <w:rPr>
                <w:sz w:val="20"/>
                <w:szCs w:val="20"/>
              </w:rPr>
            </w:pPr>
            <w:r w:rsidRPr="007B196F">
              <w:rPr>
                <w:b/>
                <w:i/>
                <w:sz w:val="20"/>
                <w:szCs w:val="20"/>
              </w:rPr>
              <w:t>Indolem/indobert-base-uncased</w:t>
            </w:r>
          </w:p>
        </w:tc>
        <w:tc>
          <w:tcPr>
            <w:tcW w:w="3172" w:type="dxa"/>
            <w:gridSpan w:val="2"/>
            <w:shd w:val="clear" w:color="auto" w:fill="E7E6E6" w:themeFill="background2"/>
            <w:vAlign w:val="center"/>
          </w:tcPr>
          <w:p w14:paraId="61BB37E9" w14:textId="77777777" w:rsidR="00795C14" w:rsidRPr="007B196F" w:rsidRDefault="00795C14" w:rsidP="008A06FD">
            <w:pPr>
              <w:spacing w:line="240" w:lineRule="auto"/>
              <w:jc w:val="center"/>
              <w:rPr>
                <w:sz w:val="20"/>
                <w:szCs w:val="20"/>
              </w:rPr>
            </w:pPr>
            <w:r w:rsidRPr="007B196F">
              <w:rPr>
                <w:b/>
                <w:i/>
                <w:sz w:val="20"/>
                <w:szCs w:val="20"/>
              </w:rPr>
              <w:t>Indobenchmark/indobert-base-p2</w:t>
            </w:r>
          </w:p>
        </w:tc>
      </w:tr>
      <w:tr w:rsidR="00795C14" w:rsidRPr="007B196F" w14:paraId="265DD8DC" w14:textId="77777777" w:rsidTr="008A06FD">
        <w:tc>
          <w:tcPr>
            <w:tcW w:w="1585" w:type="dxa"/>
            <w:vMerge/>
            <w:shd w:val="clear" w:color="auto" w:fill="E7E6E6" w:themeFill="background2"/>
            <w:vAlign w:val="center"/>
          </w:tcPr>
          <w:p w14:paraId="114FD105" w14:textId="77777777" w:rsidR="00795C14" w:rsidRPr="007B196F" w:rsidRDefault="00795C14" w:rsidP="008A06FD">
            <w:pPr>
              <w:spacing w:line="240" w:lineRule="auto"/>
              <w:jc w:val="center"/>
              <w:rPr>
                <w:sz w:val="20"/>
                <w:szCs w:val="20"/>
              </w:rPr>
            </w:pPr>
          </w:p>
        </w:tc>
        <w:tc>
          <w:tcPr>
            <w:tcW w:w="1585" w:type="dxa"/>
            <w:shd w:val="clear" w:color="auto" w:fill="E7E6E6" w:themeFill="background2"/>
            <w:vAlign w:val="center"/>
          </w:tcPr>
          <w:p w14:paraId="3E12725A" w14:textId="77777777" w:rsidR="00795C14" w:rsidRPr="007B196F" w:rsidRDefault="00795C14" w:rsidP="008A06FD">
            <w:pPr>
              <w:spacing w:line="240" w:lineRule="auto"/>
              <w:jc w:val="center"/>
              <w:rPr>
                <w:sz w:val="20"/>
                <w:szCs w:val="20"/>
              </w:rPr>
            </w:pPr>
            <w:r w:rsidRPr="007B196F">
              <w:rPr>
                <w:b/>
                <w:sz w:val="20"/>
                <w:szCs w:val="20"/>
              </w:rPr>
              <w:t>Nilai</w:t>
            </w:r>
          </w:p>
        </w:tc>
        <w:tc>
          <w:tcPr>
            <w:tcW w:w="1586" w:type="dxa"/>
            <w:shd w:val="clear" w:color="auto" w:fill="E7E6E6" w:themeFill="background2"/>
            <w:vAlign w:val="center"/>
          </w:tcPr>
          <w:p w14:paraId="64B9AFC0" w14:textId="77777777" w:rsidR="00795C14" w:rsidRPr="007B196F" w:rsidRDefault="00795C14" w:rsidP="008A06FD">
            <w:pPr>
              <w:spacing w:line="240" w:lineRule="auto"/>
              <w:jc w:val="center"/>
              <w:rPr>
                <w:sz w:val="20"/>
                <w:szCs w:val="20"/>
              </w:rPr>
            </w:pPr>
            <w:r w:rsidRPr="007B196F">
              <w:rPr>
                <w:b/>
                <w:sz w:val="20"/>
                <w:szCs w:val="20"/>
              </w:rPr>
              <w:t>Label</w:t>
            </w:r>
          </w:p>
        </w:tc>
        <w:tc>
          <w:tcPr>
            <w:tcW w:w="1586" w:type="dxa"/>
            <w:shd w:val="clear" w:color="auto" w:fill="E7E6E6" w:themeFill="background2"/>
            <w:vAlign w:val="center"/>
          </w:tcPr>
          <w:p w14:paraId="42983669" w14:textId="77777777" w:rsidR="00795C14" w:rsidRPr="007B196F" w:rsidRDefault="00795C14" w:rsidP="008A06FD">
            <w:pPr>
              <w:spacing w:line="240" w:lineRule="auto"/>
              <w:jc w:val="center"/>
              <w:rPr>
                <w:sz w:val="20"/>
                <w:szCs w:val="20"/>
              </w:rPr>
            </w:pPr>
            <w:r w:rsidRPr="007B196F">
              <w:rPr>
                <w:b/>
                <w:sz w:val="20"/>
                <w:szCs w:val="20"/>
              </w:rPr>
              <w:t>Nilai</w:t>
            </w:r>
          </w:p>
        </w:tc>
        <w:tc>
          <w:tcPr>
            <w:tcW w:w="1586" w:type="dxa"/>
            <w:shd w:val="clear" w:color="auto" w:fill="E7E6E6" w:themeFill="background2"/>
            <w:vAlign w:val="center"/>
          </w:tcPr>
          <w:p w14:paraId="646C35EE" w14:textId="77777777" w:rsidR="00795C14" w:rsidRPr="007B196F" w:rsidRDefault="00795C14" w:rsidP="008A06FD">
            <w:pPr>
              <w:spacing w:line="240" w:lineRule="auto"/>
              <w:jc w:val="center"/>
              <w:rPr>
                <w:sz w:val="20"/>
                <w:szCs w:val="20"/>
              </w:rPr>
            </w:pPr>
            <w:r w:rsidRPr="007B196F">
              <w:rPr>
                <w:b/>
                <w:sz w:val="20"/>
                <w:szCs w:val="20"/>
              </w:rPr>
              <w:t>Label</w:t>
            </w:r>
          </w:p>
        </w:tc>
      </w:tr>
      <w:tr w:rsidR="00795C14" w:rsidRPr="007B196F" w14:paraId="7765B09B" w14:textId="77777777" w:rsidTr="008A06FD">
        <w:tc>
          <w:tcPr>
            <w:tcW w:w="1585" w:type="dxa"/>
            <w:vMerge/>
            <w:shd w:val="clear" w:color="auto" w:fill="E7E6E6" w:themeFill="background2"/>
            <w:vAlign w:val="center"/>
          </w:tcPr>
          <w:p w14:paraId="79552AE3" w14:textId="77777777" w:rsidR="00795C14" w:rsidRPr="007B196F" w:rsidRDefault="00795C14" w:rsidP="008A06FD">
            <w:pPr>
              <w:spacing w:line="240" w:lineRule="auto"/>
              <w:jc w:val="center"/>
              <w:rPr>
                <w:b/>
                <w:sz w:val="20"/>
                <w:szCs w:val="20"/>
              </w:rPr>
            </w:pPr>
          </w:p>
        </w:tc>
        <w:tc>
          <w:tcPr>
            <w:tcW w:w="3171" w:type="dxa"/>
            <w:gridSpan w:val="2"/>
            <w:shd w:val="clear" w:color="auto" w:fill="E7E6E6" w:themeFill="background2"/>
            <w:vAlign w:val="center"/>
          </w:tcPr>
          <w:p w14:paraId="535B44CB" w14:textId="77777777" w:rsidR="00795C14" w:rsidRPr="007B196F" w:rsidRDefault="00795C14" w:rsidP="008A06FD">
            <w:pPr>
              <w:spacing w:line="240" w:lineRule="auto"/>
              <w:jc w:val="center"/>
              <w:rPr>
                <w:b/>
                <w:sz w:val="20"/>
                <w:szCs w:val="20"/>
              </w:rPr>
            </w:pPr>
            <w:r w:rsidRPr="007B196F">
              <w:rPr>
                <w:b/>
                <w:sz w:val="20"/>
                <w:szCs w:val="20"/>
              </w:rPr>
              <w:t>Nilai Tertinggi</w:t>
            </w:r>
          </w:p>
        </w:tc>
        <w:tc>
          <w:tcPr>
            <w:tcW w:w="3172" w:type="dxa"/>
            <w:gridSpan w:val="2"/>
            <w:shd w:val="clear" w:color="auto" w:fill="E7E6E6" w:themeFill="background2"/>
            <w:vAlign w:val="center"/>
          </w:tcPr>
          <w:p w14:paraId="6F6B032C" w14:textId="77777777" w:rsidR="00795C14" w:rsidRPr="007B196F" w:rsidRDefault="00795C14" w:rsidP="008A06FD">
            <w:pPr>
              <w:spacing w:line="240" w:lineRule="auto"/>
              <w:jc w:val="center"/>
              <w:rPr>
                <w:sz w:val="20"/>
                <w:szCs w:val="20"/>
              </w:rPr>
            </w:pPr>
            <w:r w:rsidRPr="007B196F">
              <w:rPr>
                <w:b/>
                <w:sz w:val="20"/>
                <w:szCs w:val="20"/>
              </w:rPr>
              <w:t>Nilai Tertinggi</w:t>
            </w:r>
          </w:p>
        </w:tc>
      </w:tr>
      <w:tr w:rsidR="00795C14" w:rsidRPr="007B196F" w14:paraId="4D8C97FB" w14:textId="77777777" w:rsidTr="008A06FD">
        <w:tc>
          <w:tcPr>
            <w:tcW w:w="1585" w:type="dxa"/>
          </w:tcPr>
          <w:p w14:paraId="133533CE" w14:textId="77777777" w:rsidR="00795C14" w:rsidRPr="007B196F" w:rsidRDefault="00795C14" w:rsidP="008A06FD">
            <w:pPr>
              <w:spacing w:line="240" w:lineRule="auto"/>
              <w:jc w:val="center"/>
              <w:rPr>
                <w:sz w:val="20"/>
                <w:szCs w:val="20"/>
              </w:rPr>
            </w:pPr>
            <w:r w:rsidRPr="007B196F">
              <w:rPr>
                <w:sz w:val="20"/>
                <w:szCs w:val="20"/>
              </w:rPr>
              <w:t>Presisi</w:t>
            </w:r>
          </w:p>
        </w:tc>
        <w:tc>
          <w:tcPr>
            <w:tcW w:w="1585" w:type="dxa"/>
          </w:tcPr>
          <w:p w14:paraId="7B11254C" w14:textId="24E01663" w:rsidR="00795C14" w:rsidRPr="007B196F" w:rsidRDefault="00603A4A" w:rsidP="00603A4A">
            <w:pPr>
              <w:spacing w:line="240" w:lineRule="auto"/>
              <w:jc w:val="center"/>
              <w:rPr>
                <w:sz w:val="20"/>
                <w:szCs w:val="20"/>
              </w:rPr>
            </w:pPr>
            <w:r>
              <w:rPr>
                <w:sz w:val="20"/>
                <w:szCs w:val="20"/>
              </w:rPr>
              <w:t>0,98</w:t>
            </w:r>
            <w:r w:rsidR="00094C47" w:rsidRPr="00094C47">
              <w:rPr>
                <w:sz w:val="20"/>
                <w:szCs w:val="20"/>
              </w:rPr>
              <w:t>4</w:t>
            </w:r>
          </w:p>
        </w:tc>
        <w:tc>
          <w:tcPr>
            <w:tcW w:w="1586" w:type="dxa"/>
          </w:tcPr>
          <w:p w14:paraId="5BD0CF0A" w14:textId="77777777" w:rsidR="00795C14" w:rsidRPr="007B196F" w:rsidRDefault="00795C14" w:rsidP="008A06FD">
            <w:pPr>
              <w:spacing w:line="240" w:lineRule="auto"/>
              <w:jc w:val="center"/>
              <w:rPr>
                <w:sz w:val="20"/>
                <w:szCs w:val="20"/>
              </w:rPr>
            </w:pPr>
            <w:r w:rsidRPr="007B196F">
              <w:rPr>
                <w:sz w:val="20"/>
                <w:szCs w:val="20"/>
              </w:rPr>
              <w:t>B_JUDP</w:t>
            </w:r>
          </w:p>
        </w:tc>
        <w:tc>
          <w:tcPr>
            <w:tcW w:w="1586" w:type="dxa"/>
          </w:tcPr>
          <w:p w14:paraId="74A3AB57" w14:textId="739CF778" w:rsidR="00795C14" w:rsidRPr="007B196F" w:rsidRDefault="00603A4A" w:rsidP="00603A4A">
            <w:pPr>
              <w:spacing w:line="240" w:lineRule="auto"/>
              <w:jc w:val="center"/>
              <w:rPr>
                <w:sz w:val="20"/>
                <w:szCs w:val="20"/>
              </w:rPr>
            </w:pPr>
            <w:r>
              <w:rPr>
                <w:sz w:val="20"/>
                <w:szCs w:val="20"/>
              </w:rPr>
              <w:t>0,98</w:t>
            </w:r>
            <w:r w:rsidR="00094C47" w:rsidRPr="00094C47">
              <w:rPr>
                <w:sz w:val="20"/>
                <w:szCs w:val="20"/>
              </w:rPr>
              <w:t>3</w:t>
            </w:r>
          </w:p>
        </w:tc>
        <w:tc>
          <w:tcPr>
            <w:tcW w:w="1586" w:type="dxa"/>
          </w:tcPr>
          <w:p w14:paraId="45F11A59" w14:textId="77777777" w:rsidR="00795C14" w:rsidRPr="007B196F" w:rsidRDefault="00795C14" w:rsidP="008A06FD">
            <w:pPr>
              <w:spacing w:line="240" w:lineRule="auto"/>
              <w:jc w:val="center"/>
              <w:rPr>
                <w:sz w:val="20"/>
                <w:szCs w:val="20"/>
              </w:rPr>
            </w:pPr>
            <w:r w:rsidRPr="007B196F">
              <w:rPr>
                <w:sz w:val="20"/>
                <w:szCs w:val="20"/>
              </w:rPr>
              <w:t>I_JUDP</w:t>
            </w:r>
          </w:p>
        </w:tc>
      </w:tr>
      <w:tr w:rsidR="00795C14" w:rsidRPr="007B196F" w14:paraId="702889AF" w14:textId="77777777" w:rsidTr="008A06FD">
        <w:tc>
          <w:tcPr>
            <w:tcW w:w="1585" w:type="dxa"/>
          </w:tcPr>
          <w:p w14:paraId="25AF553F" w14:textId="77777777" w:rsidR="00795C14" w:rsidRPr="007B196F" w:rsidRDefault="00795C14" w:rsidP="008A06FD">
            <w:pPr>
              <w:spacing w:line="240" w:lineRule="auto"/>
              <w:jc w:val="center"/>
              <w:rPr>
                <w:sz w:val="20"/>
                <w:szCs w:val="20"/>
              </w:rPr>
            </w:pPr>
            <w:r w:rsidRPr="007B196F">
              <w:rPr>
                <w:sz w:val="20"/>
                <w:szCs w:val="20"/>
              </w:rPr>
              <w:t>Recall</w:t>
            </w:r>
          </w:p>
        </w:tc>
        <w:tc>
          <w:tcPr>
            <w:tcW w:w="1585" w:type="dxa"/>
          </w:tcPr>
          <w:p w14:paraId="52661C4A" w14:textId="3C2F2225" w:rsidR="00795C14" w:rsidRPr="007B196F" w:rsidRDefault="00603A4A" w:rsidP="00603A4A">
            <w:pPr>
              <w:spacing w:line="240" w:lineRule="auto"/>
              <w:jc w:val="center"/>
              <w:rPr>
                <w:sz w:val="20"/>
                <w:szCs w:val="20"/>
              </w:rPr>
            </w:pPr>
            <w:r>
              <w:rPr>
                <w:sz w:val="20"/>
                <w:szCs w:val="20"/>
              </w:rPr>
              <w:t>0,99</w:t>
            </w:r>
            <w:r w:rsidR="00094C47" w:rsidRPr="00094C47">
              <w:rPr>
                <w:sz w:val="20"/>
                <w:szCs w:val="20"/>
              </w:rPr>
              <w:t>4</w:t>
            </w:r>
          </w:p>
        </w:tc>
        <w:tc>
          <w:tcPr>
            <w:tcW w:w="1586" w:type="dxa"/>
          </w:tcPr>
          <w:p w14:paraId="32582AE2" w14:textId="77777777" w:rsidR="00795C14" w:rsidRPr="007B196F" w:rsidRDefault="00795C14" w:rsidP="008A06FD">
            <w:pPr>
              <w:spacing w:line="240" w:lineRule="auto"/>
              <w:jc w:val="center"/>
              <w:rPr>
                <w:sz w:val="20"/>
                <w:szCs w:val="20"/>
              </w:rPr>
            </w:pPr>
            <w:r w:rsidRPr="007B196F">
              <w:rPr>
                <w:sz w:val="20"/>
                <w:szCs w:val="20"/>
              </w:rPr>
              <w:t>I_JUDG</w:t>
            </w:r>
          </w:p>
        </w:tc>
        <w:tc>
          <w:tcPr>
            <w:tcW w:w="1586" w:type="dxa"/>
          </w:tcPr>
          <w:p w14:paraId="7B71FE6F" w14:textId="5C93CA09" w:rsidR="00795C14" w:rsidRPr="007B196F" w:rsidRDefault="00603A4A" w:rsidP="00603A4A">
            <w:pPr>
              <w:spacing w:line="240" w:lineRule="auto"/>
              <w:jc w:val="center"/>
              <w:rPr>
                <w:sz w:val="20"/>
                <w:szCs w:val="20"/>
              </w:rPr>
            </w:pPr>
            <w:r>
              <w:rPr>
                <w:sz w:val="20"/>
                <w:szCs w:val="20"/>
              </w:rPr>
              <w:t>0,99</w:t>
            </w:r>
            <w:r w:rsidR="00094C47" w:rsidRPr="00094C47">
              <w:rPr>
                <w:sz w:val="20"/>
                <w:szCs w:val="20"/>
              </w:rPr>
              <w:t>1</w:t>
            </w:r>
          </w:p>
        </w:tc>
        <w:tc>
          <w:tcPr>
            <w:tcW w:w="1586" w:type="dxa"/>
          </w:tcPr>
          <w:p w14:paraId="5F3ADC76" w14:textId="77777777" w:rsidR="00795C14" w:rsidRPr="007B196F" w:rsidRDefault="00795C14" w:rsidP="008A06FD">
            <w:pPr>
              <w:spacing w:line="240" w:lineRule="auto"/>
              <w:jc w:val="center"/>
              <w:rPr>
                <w:sz w:val="20"/>
                <w:szCs w:val="20"/>
              </w:rPr>
            </w:pPr>
            <w:r w:rsidRPr="007B196F">
              <w:rPr>
                <w:sz w:val="20"/>
                <w:szCs w:val="20"/>
              </w:rPr>
              <w:t>I_JUDP</w:t>
            </w:r>
          </w:p>
        </w:tc>
      </w:tr>
      <w:tr w:rsidR="00795C14" w:rsidRPr="007B196F" w14:paraId="65260BA2" w14:textId="77777777" w:rsidTr="008A06FD">
        <w:tc>
          <w:tcPr>
            <w:tcW w:w="1585" w:type="dxa"/>
          </w:tcPr>
          <w:p w14:paraId="5E36F137" w14:textId="77777777" w:rsidR="00795C14" w:rsidRPr="007B196F" w:rsidRDefault="00795C14" w:rsidP="008A06FD">
            <w:pPr>
              <w:spacing w:line="240" w:lineRule="auto"/>
              <w:jc w:val="center"/>
              <w:rPr>
                <w:sz w:val="20"/>
                <w:szCs w:val="20"/>
              </w:rPr>
            </w:pPr>
            <w:r w:rsidRPr="007B196F">
              <w:rPr>
                <w:sz w:val="20"/>
                <w:szCs w:val="20"/>
              </w:rPr>
              <w:t>F1-Score</w:t>
            </w:r>
          </w:p>
        </w:tc>
        <w:tc>
          <w:tcPr>
            <w:tcW w:w="1585" w:type="dxa"/>
          </w:tcPr>
          <w:p w14:paraId="7CD0A185" w14:textId="646D5667" w:rsidR="00795C14" w:rsidRPr="007B196F" w:rsidRDefault="00603A4A" w:rsidP="00603A4A">
            <w:pPr>
              <w:spacing w:line="240" w:lineRule="auto"/>
              <w:jc w:val="center"/>
              <w:rPr>
                <w:sz w:val="20"/>
                <w:szCs w:val="20"/>
              </w:rPr>
            </w:pPr>
            <w:r>
              <w:rPr>
                <w:sz w:val="20"/>
                <w:szCs w:val="20"/>
              </w:rPr>
              <w:t>0,98</w:t>
            </w:r>
            <w:r w:rsidR="00094C47" w:rsidRPr="00094C47">
              <w:rPr>
                <w:sz w:val="20"/>
                <w:szCs w:val="20"/>
              </w:rPr>
              <w:t>7</w:t>
            </w:r>
          </w:p>
        </w:tc>
        <w:tc>
          <w:tcPr>
            <w:tcW w:w="1586" w:type="dxa"/>
          </w:tcPr>
          <w:p w14:paraId="6AD163A6" w14:textId="77777777" w:rsidR="00795C14" w:rsidRPr="007B196F" w:rsidRDefault="00795C14" w:rsidP="008A06FD">
            <w:pPr>
              <w:spacing w:line="240" w:lineRule="auto"/>
              <w:jc w:val="center"/>
              <w:rPr>
                <w:sz w:val="20"/>
                <w:szCs w:val="20"/>
              </w:rPr>
            </w:pPr>
            <w:r w:rsidRPr="007B196F">
              <w:rPr>
                <w:sz w:val="20"/>
                <w:szCs w:val="20"/>
              </w:rPr>
              <w:t>I_JUDP</w:t>
            </w:r>
          </w:p>
        </w:tc>
        <w:tc>
          <w:tcPr>
            <w:tcW w:w="1586" w:type="dxa"/>
          </w:tcPr>
          <w:p w14:paraId="7DE8CCB7" w14:textId="2F27BF09" w:rsidR="00795C14" w:rsidRPr="007B196F" w:rsidRDefault="00603A4A" w:rsidP="00603A4A">
            <w:pPr>
              <w:spacing w:line="240" w:lineRule="auto"/>
              <w:jc w:val="center"/>
              <w:rPr>
                <w:sz w:val="20"/>
                <w:szCs w:val="20"/>
              </w:rPr>
            </w:pPr>
            <w:r>
              <w:rPr>
                <w:sz w:val="20"/>
                <w:szCs w:val="20"/>
              </w:rPr>
              <w:t>0,98</w:t>
            </w:r>
            <w:r w:rsidR="00094C47" w:rsidRPr="00094C47">
              <w:rPr>
                <w:sz w:val="20"/>
                <w:szCs w:val="20"/>
              </w:rPr>
              <w:t>7</w:t>
            </w:r>
          </w:p>
        </w:tc>
        <w:tc>
          <w:tcPr>
            <w:tcW w:w="1586" w:type="dxa"/>
          </w:tcPr>
          <w:p w14:paraId="67027A98" w14:textId="77777777" w:rsidR="00795C14" w:rsidRPr="007B196F" w:rsidRDefault="00795C14" w:rsidP="008A06FD">
            <w:pPr>
              <w:spacing w:line="240" w:lineRule="auto"/>
              <w:jc w:val="center"/>
              <w:rPr>
                <w:sz w:val="20"/>
                <w:szCs w:val="20"/>
              </w:rPr>
            </w:pPr>
            <w:r w:rsidRPr="007B196F">
              <w:rPr>
                <w:sz w:val="20"/>
                <w:szCs w:val="20"/>
              </w:rPr>
              <w:t>I_JUDP</w:t>
            </w:r>
          </w:p>
        </w:tc>
      </w:tr>
      <w:tr w:rsidR="00795C14" w:rsidRPr="007B196F" w14:paraId="489197D8" w14:textId="77777777" w:rsidTr="008A06FD">
        <w:tc>
          <w:tcPr>
            <w:tcW w:w="1585" w:type="dxa"/>
            <w:shd w:val="clear" w:color="auto" w:fill="E7E6E6" w:themeFill="background2"/>
            <w:vAlign w:val="center"/>
          </w:tcPr>
          <w:p w14:paraId="7F992DB3" w14:textId="77777777" w:rsidR="00795C14" w:rsidRPr="007B196F" w:rsidRDefault="00795C14" w:rsidP="008A06FD">
            <w:pPr>
              <w:spacing w:line="240" w:lineRule="auto"/>
              <w:jc w:val="center"/>
              <w:rPr>
                <w:sz w:val="20"/>
                <w:szCs w:val="20"/>
              </w:rPr>
            </w:pPr>
          </w:p>
        </w:tc>
        <w:tc>
          <w:tcPr>
            <w:tcW w:w="3171" w:type="dxa"/>
            <w:gridSpan w:val="2"/>
            <w:shd w:val="clear" w:color="auto" w:fill="E7E6E6" w:themeFill="background2"/>
            <w:vAlign w:val="center"/>
          </w:tcPr>
          <w:p w14:paraId="327B22CA" w14:textId="77777777" w:rsidR="00795C14" w:rsidRPr="007B196F" w:rsidRDefault="00795C14" w:rsidP="008A06FD">
            <w:pPr>
              <w:spacing w:line="240" w:lineRule="auto"/>
              <w:jc w:val="center"/>
              <w:rPr>
                <w:sz w:val="20"/>
                <w:szCs w:val="20"/>
              </w:rPr>
            </w:pPr>
            <w:r w:rsidRPr="007B196F">
              <w:rPr>
                <w:b/>
                <w:sz w:val="20"/>
                <w:szCs w:val="20"/>
              </w:rPr>
              <w:t>Nilai Terendah</w:t>
            </w:r>
          </w:p>
        </w:tc>
        <w:tc>
          <w:tcPr>
            <w:tcW w:w="3172" w:type="dxa"/>
            <w:gridSpan w:val="2"/>
            <w:shd w:val="clear" w:color="auto" w:fill="E7E6E6" w:themeFill="background2"/>
            <w:vAlign w:val="center"/>
          </w:tcPr>
          <w:p w14:paraId="38F2757A" w14:textId="77777777" w:rsidR="00795C14" w:rsidRPr="007B196F" w:rsidRDefault="00795C14" w:rsidP="008A06FD">
            <w:pPr>
              <w:spacing w:line="240" w:lineRule="auto"/>
              <w:jc w:val="center"/>
              <w:rPr>
                <w:sz w:val="20"/>
                <w:szCs w:val="20"/>
              </w:rPr>
            </w:pPr>
            <w:r w:rsidRPr="007B196F">
              <w:rPr>
                <w:b/>
                <w:sz w:val="20"/>
                <w:szCs w:val="20"/>
              </w:rPr>
              <w:t>Nilai Terendah</w:t>
            </w:r>
          </w:p>
        </w:tc>
      </w:tr>
      <w:tr w:rsidR="00795C14" w:rsidRPr="007B196F" w14:paraId="6DACEFED" w14:textId="77777777" w:rsidTr="008A06FD">
        <w:tc>
          <w:tcPr>
            <w:tcW w:w="1585" w:type="dxa"/>
          </w:tcPr>
          <w:p w14:paraId="147B2119" w14:textId="77777777" w:rsidR="00795C14" w:rsidRPr="007B196F" w:rsidRDefault="00795C14" w:rsidP="008A06FD">
            <w:pPr>
              <w:spacing w:line="240" w:lineRule="auto"/>
              <w:jc w:val="center"/>
              <w:rPr>
                <w:sz w:val="20"/>
                <w:szCs w:val="20"/>
              </w:rPr>
            </w:pPr>
            <w:r w:rsidRPr="007B196F">
              <w:rPr>
                <w:sz w:val="20"/>
                <w:szCs w:val="20"/>
              </w:rPr>
              <w:t>Presisi</w:t>
            </w:r>
          </w:p>
        </w:tc>
        <w:tc>
          <w:tcPr>
            <w:tcW w:w="1585" w:type="dxa"/>
          </w:tcPr>
          <w:p w14:paraId="52B17793" w14:textId="310E7CE2" w:rsidR="00795C14" w:rsidRPr="007B196F" w:rsidRDefault="00603A4A" w:rsidP="00603A4A">
            <w:pPr>
              <w:spacing w:line="240" w:lineRule="auto"/>
              <w:jc w:val="center"/>
              <w:rPr>
                <w:sz w:val="20"/>
                <w:szCs w:val="20"/>
              </w:rPr>
            </w:pPr>
            <w:r>
              <w:rPr>
                <w:sz w:val="20"/>
                <w:szCs w:val="20"/>
              </w:rPr>
              <w:t>0,67</w:t>
            </w:r>
            <w:r w:rsidR="00094C47" w:rsidRPr="00094C47">
              <w:rPr>
                <w:sz w:val="20"/>
                <w:szCs w:val="20"/>
              </w:rPr>
              <w:t>1</w:t>
            </w:r>
          </w:p>
        </w:tc>
        <w:tc>
          <w:tcPr>
            <w:tcW w:w="1586" w:type="dxa"/>
          </w:tcPr>
          <w:p w14:paraId="7D4524C8" w14:textId="77777777" w:rsidR="00795C14" w:rsidRPr="007B196F" w:rsidRDefault="00795C14" w:rsidP="008A06FD">
            <w:pPr>
              <w:spacing w:line="240" w:lineRule="auto"/>
              <w:jc w:val="center"/>
              <w:rPr>
                <w:sz w:val="20"/>
                <w:szCs w:val="20"/>
              </w:rPr>
            </w:pPr>
            <w:r w:rsidRPr="007B196F">
              <w:rPr>
                <w:sz w:val="20"/>
                <w:szCs w:val="20"/>
              </w:rPr>
              <w:t>B_PROS</w:t>
            </w:r>
          </w:p>
        </w:tc>
        <w:tc>
          <w:tcPr>
            <w:tcW w:w="1586" w:type="dxa"/>
          </w:tcPr>
          <w:p w14:paraId="60A0F973" w14:textId="1223D80C" w:rsidR="00795C14" w:rsidRPr="007B196F" w:rsidRDefault="00603A4A" w:rsidP="00603A4A">
            <w:pPr>
              <w:spacing w:line="240" w:lineRule="auto"/>
              <w:jc w:val="center"/>
              <w:rPr>
                <w:sz w:val="20"/>
                <w:szCs w:val="20"/>
              </w:rPr>
            </w:pPr>
            <w:r>
              <w:rPr>
                <w:sz w:val="20"/>
                <w:szCs w:val="20"/>
              </w:rPr>
              <w:t>0,66</w:t>
            </w:r>
            <w:r w:rsidR="00094C47" w:rsidRPr="00094C47">
              <w:rPr>
                <w:sz w:val="20"/>
                <w:szCs w:val="20"/>
              </w:rPr>
              <w:t>7</w:t>
            </w:r>
          </w:p>
        </w:tc>
        <w:tc>
          <w:tcPr>
            <w:tcW w:w="1586" w:type="dxa"/>
          </w:tcPr>
          <w:p w14:paraId="1A8EA717" w14:textId="77777777" w:rsidR="00795C14" w:rsidRPr="007B196F" w:rsidRDefault="00795C14" w:rsidP="008A06FD">
            <w:pPr>
              <w:spacing w:line="240" w:lineRule="auto"/>
              <w:jc w:val="center"/>
              <w:rPr>
                <w:sz w:val="20"/>
                <w:szCs w:val="20"/>
              </w:rPr>
            </w:pPr>
            <w:r w:rsidRPr="007B196F">
              <w:rPr>
                <w:sz w:val="20"/>
                <w:szCs w:val="20"/>
              </w:rPr>
              <w:t>B_REGI</w:t>
            </w:r>
          </w:p>
        </w:tc>
      </w:tr>
      <w:tr w:rsidR="00795C14" w:rsidRPr="007B196F" w14:paraId="1350B464" w14:textId="77777777" w:rsidTr="008A06FD">
        <w:tc>
          <w:tcPr>
            <w:tcW w:w="1585" w:type="dxa"/>
          </w:tcPr>
          <w:p w14:paraId="1E7D3762" w14:textId="77777777" w:rsidR="00795C14" w:rsidRPr="007B196F" w:rsidRDefault="00795C14" w:rsidP="008A06FD">
            <w:pPr>
              <w:spacing w:line="240" w:lineRule="auto"/>
              <w:jc w:val="center"/>
              <w:rPr>
                <w:sz w:val="20"/>
                <w:szCs w:val="20"/>
              </w:rPr>
            </w:pPr>
            <w:r w:rsidRPr="007B196F">
              <w:rPr>
                <w:sz w:val="20"/>
                <w:szCs w:val="20"/>
              </w:rPr>
              <w:t>Recall</w:t>
            </w:r>
          </w:p>
        </w:tc>
        <w:tc>
          <w:tcPr>
            <w:tcW w:w="1585" w:type="dxa"/>
          </w:tcPr>
          <w:p w14:paraId="44C26DD0" w14:textId="5A8BCC92" w:rsidR="00795C14" w:rsidRPr="007B196F" w:rsidRDefault="00603A4A" w:rsidP="00603A4A">
            <w:pPr>
              <w:spacing w:line="240" w:lineRule="auto"/>
              <w:jc w:val="center"/>
              <w:rPr>
                <w:sz w:val="20"/>
                <w:szCs w:val="20"/>
              </w:rPr>
            </w:pPr>
            <w:r>
              <w:rPr>
                <w:sz w:val="20"/>
                <w:szCs w:val="20"/>
              </w:rPr>
              <w:t>0,72</w:t>
            </w:r>
            <w:r w:rsidR="00094C47" w:rsidRPr="00094C47">
              <w:rPr>
                <w:sz w:val="20"/>
                <w:szCs w:val="20"/>
              </w:rPr>
              <w:t>4</w:t>
            </w:r>
          </w:p>
        </w:tc>
        <w:tc>
          <w:tcPr>
            <w:tcW w:w="1586" w:type="dxa"/>
          </w:tcPr>
          <w:p w14:paraId="71FB9BC7" w14:textId="352EE530" w:rsidR="00795C14" w:rsidRPr="007B196F" w:rsidRDefault="00094C47" w:rsidP="00094C47">
            <w:pPr>
              <w:spacing w:line="240" w:lineRule="auto"/>
              <w:jc w:val="center"/>
              <w:rPr>
                <w:sz w:val="20"/>
                <w:szCs w:val="20"/>
              </w:rPr>
            </w:pPr>
            <w:r>
              <w:rPr>
                <w:sz w:val="20"/>
                <w:szCs w:val="20"/>
              </w:rPr>
              <w:t>B_REGI</w:t>
            </w:r>
          </w:p>
        </w:tc>
        <w:tc>
          <w:tcPr>
            <w:tcW w:w="1586" w:type="dxa"/>
          </w:tcPr>
          <w:p w14:paraId="5C940B9D" w14:textId="15D2DDCD" w:rsidR="00795C14" w:rsidRPr="007B196F" w:rsidRDefault="00603A4A" w:rsidP="00603A4A">
            <w:pPr>
              <w:spacing w:line="240" w:lineRule="auto"/>
              <w:jc w:val="center"/>
              <w:rPr>
                <w:sz w:val="20"/>
                <w:szCs w:val="20"/>
              </w:rPr>
            </w:pPr>
            <w:r>
              <w:rPr>
                <w:sz w:val="20"/>
                <w:szCs w:val="20"/>
              </w:rPr>
              <w:t>0,44</w:t>
            </w:r>
            <w:r w:rsidR="00094C47" w:rsidRPr="00094C47">
              <w:rPr>
                <w:sz w:val="20"/>
                <w:szCs w:val="20"/>
              </w:rPr>
              <w:t>9</w:t>
            </w:r>
          </w:p>
        </w:tc>
        <w:tc>
          <w:tcPr>
            <w:tcW w:w="1586" w:type="dxa"/>
          </w:tcPr>
          <w:p w14:paraId="368E7CA6" w14:textId="475096D9" w:rsidR="00795C14" w:rsidRPr="007B196F" w:rsidRDefault="00795C14" w:rsidP="00094C47">
            <w:pPr>
              <w:spacing w:line="240" w:lineRule="auto"/>
              <w:jc w:val="center"/>
              <w:rPr>
                <w:sz w:val="20"/>
                <w:szCs w:val="20"/>
              </w:rPr>
            </w:pPr>
            <w:r w:rsidRPr="007B196F">
              <w:rPr>
                <w:sz w:val="20"/>
                <w:szCs w:val="20"/>
              </w:rPr>
              <w:t>B_</w:t>
            </w:r>
            <w:r w:rsidR="00094C47">
              <w:rPr>
                <w:sz w:val="20"/>
                <w:szCs w:val="20"/>
              </w:rPr>
              <w:t>PROS</w:t>
            </w:r>
          </w:p>
        </w:tc>
      </w:tr>
      <w:tr w:rsidR="00795C14" w:rsidRPr="007B196F" w14:paraId="2AB78D41" w14:textId="77777777" w:rsidTr="008A06FD">
        <w:tc>
          <w:tcPr>
            <w:tcW w:w="1585" w:type="dxa"/>
          </w:tcPr>
          <w:p w14:paraId="1A2509C4" w14:textId="77777777" w:rsidR="00795C14" w:rsidRPr="007B196F" w:rsidRDefault="00795C14" w:rsidP="008A06FD">
            <w:pPr>
              <w:spacing w:line="240" w:lineRule="auto"/>
              <w:jc w:val="center"/>
              <w:rPr>
                <w:sz w:val="20"/>
                <w:szCs w:val="20"/>
              </w:rPr>
            </w:pPr>
            <w:r w:rsidRPr="007B196F">
              <w:rPr>
                <w:sz w:val="20"/>
                <w:szCs w:val="20"/>
              </w:rPr>
              <w:t>F1-Score</w:t>
            </w:r>
          </w:p>
        </w:tc>
        <w:tc>
          <w:tcPr>
            <w:tcW w:w="1585" w:type="dxa"/>
          </w:tcPr>
          <w:p w14:paraId="19F468D7" w14:textId="071884FE" w:rsidR="00795C14" w:rsidRPr="007B196F" w:rsidRDefault="00603A4A" w:rsidP="00603A4A">
            <w:pPr>
              <w:spacing w:line="240" w:lineRule="auto"/>
              <w:jc w:val="center"/>
              <w:rPr>
                <w:sz w:val="20"/>
                <w:szCs w:val="20"/>
              </w:rPr>
            </w:pPr>
            <w:r>
              <w:rPr>
                <w:sz w:val="20"/>
                <w:szCs w:val="20"/>
              </w:rPr>
              <w:t>0,70</w:t>
            </w:r>
            <w:r w:rsidR="00094C47" w:rsidRPr="00094C47">
              <w:rPr>
                <w:sz w:val="20"/>
                <w:szCs w:val="20"/>
              </w:rPr>
              <w:t>8</w:t>
            </w:r>
          </w:p>
        </w:tc>
        <w:tc>
          <w:tcPr>
            <w:tcW w:w="1586" w:type="dxa"/>
          </w:tcPr>
          <w:p w14:paraId="5066C244" w14:textId="645B531F" w:rsidR="00795C14" w:rsidRPr="007B196F" w:rsidRDefault="00094C47" w:rsidP="008A06FD">
            <w:pPr>
              <w:spacing w:line="240" w:lineRule="auto"/>
              <w:jc w:val="center"/>
              <w:rPr>
                <w:sz w:val="20"/>
                <w:szCs w:val="20"/>
              </w:rPr>
            </w:pPr>
            <w:r>
              <w:rPr>
                <w:sz w:val="20"/>
                <w:szCs w:val="20"/>
              </w:rPr>
              <w:t>B</w:t>
            </w:r>
            <w:r w:rsidR="00795C14" w:rsidRPr="007B196F">
              <w:rPr>
                <w:sz w:val="20"/>
                <w:szCs w:val="20"/>
              </w:rPr>
              <w:t>_PROS</w:t>
            </w:r>
          </w:p>
        </w:tc>
        <w:tc>
          <w:tcPr>
            <w:tcW w:w="1586" w:type="dxa"/>
          </w:tcPr>
          <w:p w14:paraId="11379375" w14:textId="5734A689" w:rsidR="00795C14" w:rsidRPr="007B196F" w:rsidRDefault="00603A4A" w:rsidP="00603A4A">
            <w:pPr>
              <w:spacing w:line="240" w:lineRule="auto"/>
              <w:jc w:val="center"/>
              <w:rPr>
                <w:sz w:val="20"/>
                <w:szCs w:val="20"/>
              </w:rPr>
            </w:pPr>
            <w:r>
              <w:rPr>
                <w:sz w:val="20"/>
                <w:szCs w:val="20"/>
              </w:rPr>
              <w:t>0,56</w:t>
            </w:r>
            <w:r w:rsidR="00094C47" w:rsidRPr="00094C47">
              <w:rPr>
                <w:sz w:val="20"/>
                <w:szCs w:val="20"/>
              </w:rPr>
              <w:t>9</w:t>
            </w:r>
          </w:p>
        </w:tc>
        <w:tc>
          <w:tcPr>
            <w:tcW w:w="1586" w:type="dxa"/>
          </w:tcPr>
          <w:p w14:paraId="1C20A06F" w14:textId="77777777" w:rsidR="00795C14" w:rsidRPr="007B196F" w:rsidRDefault="00795C14" w:rsidP="008A06FD">
            <w:pPr>
              <w:spacing w:line="240" w:lineRule="auto"/>
              <w:jc w:val="center"/>
              <w:rPr>
                <w:sz w:val="20"/>
                <w:szCs w:val="20"/>
              </w:rPr>
            </w:pPr>
            <w:r w:rsidRPr="007B196F">
              <w:rPr>
                <w:sz w:val="20"/>
                <w:szCs w:val="20"/>
              </w:rPr>
              <w:t>B_REGI</w:t>
            </w:r>
          </w:p>
        </w:tc>
      </w:tr>
    </w:tbl>
    <w:p w14:paraId="46C584CA" w14:textId="77777777" w:rsidR="00795C14" w:rsidRDefault="00795C14" w:rsidP="00795C14"/>
    <w:p w14:paraId="138C1424" w14:textId="7593194B" w:rsidR="007B196F" w:rsidRDefault="00511E42" w:rsidP="00795C14">
      <w:pPr>
        <w:ind w:firstLine="720"/>
      </w:pPr>
      <w:r w:rsidRPr="00511E42">
        <w:t xml:space="preserve">Namun demikian, terdapat beberapa label yang menunjukkan performa rendah pada kedua model. Seperti label B_PROS dan B_REGI mengalami tantangan dalam klasifikasi. Pada model </w:t>
      </w:r>
      <w:r w:rsidR="007F0A66" w:rsidRPr="007F0A66">
        <w:rPr>
          <w:i/>
        </w:rPr>
        <w:t>Indolem/indobert-base-uncased</w:t>
      </w:r>
      <w:r w:rsidRPr="00511E42">
        <w:t xml:space="preserve">, label B_PROS memiliki nilai presisi, recall, dan F1-Score terendah berturut-turut sebesar 0,671, 0,750, dan 0,578. Sedangkan pada model </w:t>
      </w:r>
      <w:r w:rsidR="007F0A66" w:rsidRPr="007F0A66">
        <w:rPr>
          <w:i/>
        </w:rPr>
        <w:t>Indobenchmark/indobert-base-p2</w:t>
      </w:r>
      <w:r w:rsidRPr="00511E42">
        <w:t xml:space="preserve">, label B_REGI memiliki nilai presisi terendah dengan 0,667, recall terendah dengan 0,496, dan </w:t>
      </w:r>
      <w:r w:rsidR="00190493">
        <w:t>F1-Score terendah dengan 0,569.</w:t>
      </w:r>
    </w:p>
    <w:p w14:paraId="273E49C2" w14:textId="4B389A02" w:rsidR="00190493" w:rsidRDefault="00190493" w:rsidP="00190493">
      <w:r>
        <w:rPr>
          <w:noProof/>
        </w:rPr>
        <w:drawing>
          <wp:inline distT="0" distB="0" distL="0" distR="0" wp14:anchorId="5BE98988" wp14:editId="57855863">
            <wp:extent cx="5040630" cy="2504745"/>
            <wp:effectExtent l="0" t="0" r="7620" b="0"/>
            <wp:docPr id="32" name="Picture 32" descr="C:\Users\Lenovo\AppData\Local\Microsoft\Windows\INetCache\Content.MSO\12BE748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Lenovo\AppData\Local\Microsoft\Windows\INetCache\Content.MSO\12BE748F.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630" cy="2504745"/>
                    </a:xfrm>
                    <a:prstGeom prst="rect">
                      <a:avLst/>
                    </a:prstGeom>
                    <a:noFill/>
                    <a:ln>
                      <a:noFill/>
                    </a:ln>
                  </pic:spPr>
                </pic:pic>
              </a:graphicData>
            </a:graphic>
          </wp:inline>
        </w:drawing>
      </w:r>
    </w:p>
    <w:p w14:paraId="63E439DD" w14:textId="746FB260" w:rsidR="00190493" w:rsidRPr="0056626A" w:rsidRDefault="00190493" w:rsidP="002D63B2">
      <w:pPr>
        <w:jc w:val="center"/>
      </w:pPr>
      <w:bookmarkStart w:id="258" w:name="_Ref171667394"/>
      <w:bookmarkStart w:id="259" w:name="_Toc172907877"/>
      <w:r>
        <w:t>Gambar 4.</w:t>
      </w:r>
      <w:fldSimple w:instr=" SEQ Gambar_4. \* ARABIC ">
        <w:r w:rsidR="007924A3">
          <w:rPr>
            <w:noProof/>
          </w:rPr>
          <w:t>11</w:t>
        </w:r>
      </w:fldSimple>
      <w:bookmarkEnd w:id="258"/>
      <w:r>
        <w:t xml:space="preserve"> Diagram Hasil Fold 4</w:t>
      </w:r>
      <w:bookmarkEnd w:id="259"/>
    </w:p>
    <w:p w14:paraId="7CE6DD1C" w14:textId="58204277" w:rsidR="00F1660B" w:rsidRDefault="00F1660B" w:rsidP="00F1660B">
      <w:pPr>
        <w:pStyle w:val="Heading3"/>
      </w:pPr>
      <w:bookmarkStart w:id="260" w:name="_Toc172830764"/>
      <w:r>
        <w:t xml:space="preserve">Hasil </w:t>
      </w:r>
      <w:r w:rsidR="000D360C">
        <w:t>Pengujian</w:t>
      </w:r>
      <w:r>
        <w:t xml:space="preserve"> Fold 5</w:t>
      </w:r>
      <w:bookmarkEnd w:id="260"/>
    </w:p>
    <w:p w14:paraId="0466D492" w14:textId="3AB2070A" w:rsidR="00603A4A" w:rsidRDefault="00511E42" w:rsidP="00603A4A">
      <w:pPr>
        <w:ind w:firstLine="720"/>
      </w:pPr>
      <w:r w:rsidRPr="00511E42">
        <w:t xml:space="preserve">Pada pengujian Fold 5, model </w:t>
      </w:r>
      <w:r w:rsidR="007F0A66" w:rsidRPr="007F0A66">
        <w:rPr>
          <w:i/>
        </w:rPr>
        <w:t>Indolem/indobert-base-uncased</w:t>
      </w:r>
      <w:r w:rsidRPr="00511E42">
        <w:t xml:space="preserve"> kembali menunjukkan performa yang lebih baik dibandingkan dengan model </w:t>
      </w:r>
      <w:r w:rsidR="007F0A66" w:rsidRPr="007F0A66">
        <w:rPr>
          <w:i/>
        </w:rPr>
        <w:t>Indobenchmark/indobert-base-p2</w:t>
      </w:r>
      <w:r w:rsidRPr="00511E42">
        <w:t xml:space="preserve">. </w:t>
      </w:r>
      <w:r w:rsidRPr="00511E42">
        <w:fldChar w:fldCharType="begin"/>
      </w:r>
      <w:r w:rsidRPr="00511E42">
        <w:instrText xml:space="preserve"> REF _Ref169548751 \h  \* MERGEFORMAT </w:instrText>
      </w:r>
      <w:r w:rsidRPr="00511E42">
        <w:fldChar w:fldCharType="separate"/>
      </w:r>
      <w:r w:rsidR="007924A3">
        <w:rPr>
          <w:szCs w:val="24"/>
        </w:rPr>
        <w:t>Tabel 4.</w:t>
      </w:r>
      <w:r w:rsidR="007924A3" w:rsidRPr="007924A3">
        <w:rPr>
          <w:szCs w:val="24"/>
        </w:rPr>
        <w:t>11</w:t>
      </w:r>
      <w:r w:rsidRPr="00511E42">
        <w:fldChar w:fldCharType="end"/>
      </w:r>
      <w:r>
        <w:t xml:space="preserve"> </w:t>
      </w:r>
      <w:r w:rsidRPr="00511E42">
        <w:t xml:space="preserve">menunjukkan bahwa rata-rata presisi, recall, dan F1-Score dari </w:t>
      </w:r>
      <w:r w:rsidR="007F0A66" w:rsidRPr="007F0A66">
        <w:rPr>
          <w:i/>
        </w:rPr>
        <w:t>Indolem/indobert-base-uncased</w:t>
      </w:r>
      <w:r w:rsidRPr="00511E42">
        <w:t xml:space="preserve"> lebih tinggi dibandingkan dengan </w:t>
      </w:r>
      <w:r w:rsidR="007F0A66" w:rsidRPr="007F0A66">
        <w:rPr>
          <w:i/>
        </w:rPr>
        <w:t>Indobenchmark/indobert-base-p2</w:t>
      </w:r>
      <w:r w:rsidRPr="00511E42">
        <w:t xml:space="preserve">. Pada pengujian ini, model </w:t>
      </w:r>
      <w:r w:rsidR="007F0A66" w:rsidRPr="007F0A66">
        <w:rPr>
          <w:i/>
        </w:rPr>
        <w:t>Indolem/indobert-base-uncased</w:t>
      </w:r>
      <w:r w:rsidRPr="00511E42">
        <w:t xml:space="preserve"> sekali lagi mencapai nilai tertinggi pada beberapa metrik evaluasi dibandingkan dengan </w:t>
      </w:r>
      <w:r w:rsidR="007F0A66" w:rsidRPr="007F0A66">
        <w:rPr>
          <w:i/>
        </w:rPr>
        <w:t>Indobenchmark/indobert-base-p2</w:t>
      </w:r>
      <w:r w:rsidRPr="00511E42">
        <w:t>.</w:t>
      </w:r>
      <w:r w:rsidR="00E97B6A">
        <w:t xml:space="preserve"> </w:t>
      </w:r>
    </w:p>
    <w:p w14:paraId="5FEB8962" w14:textId="09675477" w:rsidR="00F1660B" w:rsidRDefault="00F1660B" w:rsidP="00F1660B">
      <w:pPr>
        <w:pStyle w:val="Caption"/>
        <w:jc w:val="center"/>
        <w:rPr>
          <w:i w:val="0"/>
          <w:color w:val="auto"/>
          <w:sz w:val="24"/>
          <w:szCs w:val="24"/>
        </w:rPr>
      </w:pPr>
      <w:bookmarkStart w:id="261" w:name="_Ref169548751"/>
      <w:bookmarkStart w:id="262" w:name="_Toc172274303"/>
      <w:r>
        <w:rPr>
          <w:i w:val="0"/>
          <w:color w:val="auto"/>
          <w:sz w:val="24"/>
          <w:szCs w:val="24"/>
        </w:rPr>
        <w:t>Tabel 4.</w:t>
      </w:r>
      <w:r w:rsidRPr="002462FB">
        <w:rPr>
          <w:i w:val="0"/>
          <w:color w:val="auto"/>
          <w:sz w:val="24"/>
          <w:szCs w:val="24"/>
        </w:rPr>
        <w:fldChar w:fldCharType="begin"/>
      </w:r>
      <w:r w:rsidRPr="002462FB">
        <w:rPr>
          <w:i w:val="0"/>
          <w:color w:val="auto"/>
          <w:sz w:val="24"/>
          <w:szCs w:val="24"/>
        </w:rPr>
        <w:instrText xml:space="preserve"> SEQ Tabel_4. \* ARABIC </w:instrText>
      </w:r>
      <w:r w:rsidRPr="002462FB">
        <w:rPr>
          <w:i w:val="0"/>
          <w:color w:val="auto"/>
          <w:sz w:val="24"/>
          <w:szCs w:val="24"/>
        </w:rPr>
        <w:fldChar w:fldCharType="separate"/>
      </w:r>
      <w:r w:rsidR="007924A3">
        <w:rPr>
          <w:i w:val="0"/>
          <w:noProof/>
          <w:color w:val="auto"/>
          <w:sz w:val="24"/>
          <w:szCs w:val="24"/>
        </w:rPr>
        <w:t>11</w:t>
      </w:r>
      <w:r w:rsidRPr="002462FB">
        <w:rPr>
          <w:i w:val="0"/>
          <w:color w:val="auto"/>
          <w:sz w:val="24"/>
          <w:szCs w:val="24"/>
        </w:rPr>
        <w:fldChar w:fldCharType="end"/>
      </w:r>
      <w:bookmarkEnd w:id="261"/>
      <w:r>
        <w:rPr>
          <w:i w:val="0"/>
          <w:color w:val="auto"/>
          <w:sz w:val="24"/>
          <w:szCs w:val="24"/>
        </w:rPr>
        <w:t xml:space="preserve"> Hasil </w:t>
      </w:r>
      <w:r w:rsidR="00D231ED">
        <w:rPr>
          <w:i w:val="0"/>
          <w:color w:val="auto"/>
          <w:sz w:val="24"/>
          <w:szCs w:val="24"/>
        </w:rPr>
        <w:t>Pengujian</w:t>
      </w:r>
      <w:r>
        <w:rPr>
          <w:i w:val="0"/>
          <w:color w:val="auto"/>
          <w:sz w:val="24"/>
          <w:szCs w:val="24"/>
        </w:rPr>
        <w:t xml:space="preserve"> Fold 5</w:t>
      </w:r>
      <w:bookmarkEnd w:id="262"/>
    </w:p>
    <w:tbl>
      <w:tblPr>
        <w:tblStyle w:val="TableGrid"/>
        <w:tblW w:w="0" w:type="auto"/>
        <w:tblLook w:val="04A0" w:firstRow="1" w:lastRow="0" w:firstColumn="1" w:lastColumn="0" w:noHBand="0" w:noVBand="1"/>
      </w:tblPr>
      <w:tblGrid>
        <w:gridCol w:w="486"/>
        <w:gridCol w:w="947"/>
        <w:gridCol w:w="810"/>
        <w:gridCol w:w="802"/>
        <w:gridCol w:w="790"/>
        <w:gridCol w:w="847"/>
        <w:gridCol w:w="809"/>
        <w:gridCol w:w="801"/>
        <w:gridCol w:w="789"/>
        <w:gridCol w:w="847"/>
      </w:tblGrid>
      <w:tr w:rsidR="005E546B" w:rsidRPr="00603A4A" w14:paraId="5FBF4384" w14:textId="77777777" w:rsidTr="00603A4A">
        <w:tc>
          <w:tcPr>
            <w:tcW w:w="456" w:type="dxa"/>
            <w:vMerge w:val="restart"/>
            <w:shd w:val="clear" w:color="auto" w:fill="E7E6E6" w:themeFill="background2"/>
            <w:vAlign w:val="center"/>
          </w:tcPr>
          <w:p w14:paraId="042520A0"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NO</w:t>
            </w:r>
          </w:p>
        </w:tc>
        <w:tc>
          <w:tcPr>
            <w:tcW w:w="865" w:type="dxa"/>
            <w:vMerge w:val="restart"/>
            <w:shd w:val="clear" w:color="auto" w:fill="E7E6E6" w:themeFill="background2"/>
            <w:vAlign w:val="center"/>
          </w:tcPr>
          <w:p w14:paraId="1F61491B"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Label</w:t>
            </w:r>
          </w:p>
        </w:tc>
        <w:tc>
          <w:tcPr>
            <w:tcW w:w="3329" w:type="dxa"/>
            <w:gridSpan w:val="4"/>
            <w:shd w:val="clear" w:color="auto" w:fill="E7E6E6" w:themeFill="background2"/>
            <w:vAlign w:val="center"/>
          </w:tcPr>
          <w:p w14:paraId="723E6660" w14:textId="77777777" w:rsidR="005E546B" w:rsidRPr="00603A4A" w:rsidRDefault="005E546B" w:rsidP="00603A4A">
            <w:pPr>
              <w:spacing w:line="240" w:lineRule="auto"/>
              <w:jc w:val="center"/>
              <w:rPr>
                <w:rFonts w:cs="Times New Roman"/>
                <w:b/>
                <w:i/>
                <w:sz w:val="18"/>
                <w:szCs w:val="18"/>
              </w:rPr>
            </w:pPr>
            <w:r w:rsidRPr="00603A4A">
              <w:rPr>
                <w:rFonts w:cs="Times New Roman"/>
                <w:b/>
                <w:i/>
                <w:sz w:val="18"/>
                <w:szCs w:val="18"/>
              </w:rPr>
              <w:t>Indolem/indobert-base-uncased</w:t>
            </w:r>
          </w:p>
        </w:tc>
        <w:tc>
          <w:tcPr>
            <w:tcW w:w="3278" w:type="dxa"/>
            <w:gridSpan w:val="4"/>
            <w:shd w:val="clear" w:color="auto" w:fill="E7E6E6" w:themeFill="background2"/>
            <w:vAlign w:val="center"/>
          </w:tcPr>
          <w:p w14:paraId="5EEA5B59" w14:textId="77777777" w:rsidR="005E546B" w:rsidRPr="00603A4A" w:rsidRDefault="005E546B" w:rsidP="00603A4A">
            <w:pPr>
              <w:spacing w:line="240" w:lineRule="auto"/>
              <w:jc w:val="center"/>
              <w:rPr>
                <w:rFonts w:cs="Times New Roman"/>
                <w:b/>
                <w:sz w:val="18"/>
                <w:szCs w:val="18"/>
              </w:rPr>
            </w:pPr>
            <w:r w:rsidRPr="00603A4A">
              <w:rPr>
                <w:rFonts w:cs="Times New Roman"/>
                <w:b/>
                <w:i/>
                <w:sz w:val="18"/>
                <w:szCs w:val="18"/>
              </w:rPr>
              <w:t>Indobenchmark/indobert-base-p2</w:t>
            </w:r>
          </w:p>
        </w:tc>
      </w:tr>
      <w:tr w:rsidR="00DB7995" w:rsidRPr="00603A4A" w14:paraId="0DBC2545" w14:textId="77777777" w:rsidTr="00603A4A">
        <w:tc>
          <w:tcPr>
            <w:tcW w:w="456" w:type="dxa"/>
            <w:vMerge/>
            <w:vAlign w:val="center"/>
          </w:tcPr>
          <w:p w14:paraId="478E0528" w14:textId="77777777" w:rsidR="005E546B" w:rsidRPr="00603A4A" w:rsidRDefault="005E546B" w:rsidP="00603A4A">
            <w:pPr>
              <w:spacing w:line="240" w:lineRule="auto"/>
              <w:jc w:val="center"/>
              <w:rPr>
                <w:rFonts w:cs="Times New Roman"/>
                <w:b/>
                <w:sz w:val="18"/>
                <w:szCs w:val="18"/>
              </w:rPr>
            </w:pPr>
          </w:p>
        </w:tc>
        <w:tc>
          <w:tcPr>
            <w:tcW w:w="865" w:type="dxa"/>
            <w:vMerge/>
            <w:vAlign w:val="center"/>
          </w:tcPr>
          <w:p w14:paraId="2E68A015" w14:textId="77777777" w:rsidR="005E546B" w:rsidRPr="00603A4A" w:rsidRDefault="005E546B" w:rsidP="00603A4A">
            <w:pPr>
              <w:spacing w:line="240" w:lineRule="auto"/>
              <w:jc w:val="center"/>
              <w:rPr>
                <w:rFonts w:cs="Times New Roman"/>
                <w:b/>
                <w:sz w:val="18"/>
                <w:szCs w:val="18"/>
              </w:rPr>
            </w:pPr>
          </w:p>
        </w:tc>
        <w:tc>
          <w:tcPr>
            <w:tcW w:w="836" w:type="dxa"/>
            <w:shd w:val="clear" w:color="auto" w:fill="E7E6E6" w:themeFill="background2"/>
            <w:vAlign w:val="center"/>
          </w:tcPr>
          <w:p w14:paraId="7ED20337"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Presisi</w:t>
            </w:r>
          </w:p>
        </w:tc>
        <w:tc>
          <w:tcPr>
            <w:tcW w:w="835" w:type="dxa"/>
            <w:shd w:val="clear" w:color="auto" w:fill="E7E6E6" w:themeFill="background2"/>
            <w:vAlign w:val="center"/>
          </w:tcPr>
          <w:p w14:paraId="59D26105"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Recall</w:t>
            </w:r>
          </w:p>
        </w:tc>
        <w:tc>
          <w:tcPr>
            <w:tcW w:w="835" w:type="dxa"/>
            <w:shd w:val="clear" w:color="auto" w:fill="E7E6E6" w:themeFill="background2"/>
            <w:vAlign w:val="center"/>
          </w:tcPr>
          <w:p w14:paraId="76E0E962"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F1-Score</w:t>
            </w:r>
          </w:p>
        </w:tc>
        <w:tc>
          <w:tcPr>
            <w:tcW w:w="823" w:type="dxa"/>
            <w:shd w:val="clear" w:color="auto" w:fill="E7E6E6" w:themeFill="background2"/>
            <w:vAlign w:val="center"/>
          </w:tcPr>
          <w:p w14:paraId="2D665C60"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Support</w:t>
            </w:r>
          </w:p>
        </w:tc>
        <w:tc>
          <w:tcPr>
            <w:tcW w:w="835" w:type="dxa"/>
            <w:shd w:val="clear" w:color="auto" w:fill="E7E6E6" w:themeFill="background2"/>
            <w:vAlign w:val="center"/>
          </w:tcPr>
          <w:p w14:paraId="4AF28772"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Presisi</w:t>
            </w:r>
          </w:p>
        </w:tc>
        <w:tc>
          <w:tcPr>
            <w:tcW w:w="833" w:type="dxa"/>
            <w:shd w:val="clear" w:color="auto" w:fill="E7E6E6" w:themeFill="background2"/>
            <w:vAlign w:val="center"/>
          </w:tcPr>
          <w:p w14:paraId="5542FF92"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Recall</w:t>
            </w:r>
          </w:p>
        </w:tc>
        <w:tc>
          <w:tcPr>
            <w:tcW w:w="833" w:type="dxa"/>
            <w:shd w:val="clear" w:color="auto" w:fill="E7E6E6" w:themeFill="background2"/>
            <w:vAlign w:val="center"/>
          </w:tcPr>
          <w:p w14:paraId="0653781B" w14:textId="77777777" w:rsidR="005E546B" w:rsidRPr="00603A4A" w:rsidRDefault="005E546B" w:rsidP="00603A4A">
            <w:pPr>
              <w:spacing w:line="240" w:lineRule="auto"/>
              <w:jc w:val="center"/>
              <w:rPr>
                <w:rFonts w:cs="Times New Roman"/>
                <w:b/>
                <w:sz w:val="18"/>
                <w:szCs w:val="18"/>
              </w:rPr>
            </w:pPr>
            <w:r w:rsidRPr="00603A4A">
              <w:rPr>
                <w:rFonts w:cs="Times New Roman"/>
                <w:b/>
                <w:sz w:val="18"/>
                <w:szCs w:val="18"/>
              </w:rPr>
              <w:t>F1-Score</w:t>
            </w:r>
          </w:p>
        </w:tc>
        <w:tc>
          <w:tcPr>
            <w:tcW w:w="777" w:type="dxa"/>
            <w:shd w:val="clear" w:color="auto" w:fill="E7E6E6" w:themeFill="background2"/>
            <w:vAlign w:val="center"/>
          </w:tcPr>
          <w:p w14:paraId="4B336525" w14:textId="77777777" w:rsidR="005E546B" w:rsidRPr="00603A4A" w:rsidRDefault="005E546B" w:rsidP="00603A4A">
            <w:pPr>
              <w:spacing w:line="240" w:lineRule="auto"/>
              <w:jc w:val="center"/>
              <w:rPr>
                <w:rFonts w:cs="Times New Roman"/>
                <w:sz w:val="18"/>
                <w:szCs w:val="18"/>
              </w:rPr>
            </w:pPr>
            <w:r w:rsidRPr="00603A4A">
              <w:rPr>
                <w:rFonts w:cs="Times New Roman"/>
                <w:b/>
                <w:sz w:val="18"/>
                <w:szCs w:val="18"/>
              </w:rPr>
              <w:t>Support</w:t>
            </w:r>
          </w:p>
        </w:tc>
      </w:tr>
      <w:tr w:rsidR="00603A4A" w:rsidRPr="00603A4A" w14:paraId="6B166B35" w14:textId="77777777" w:rsidTr="00603A4A">
        <w:tc>
          <w:tcPr>
            <w:tcW w:w="456" w:type="dxa"/>
            <w:vAlign w:val="center"/>
          </w:tcPr>
          <w:p w14:paraId="05EE7FF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w:t>
            </w:r>
          </w:p>
        </w:tc>
        <w:tc>
          <w:tcPr>
            <w:tcW w:w="865" w:type="dxa"/>
            <w:vAlign w:val="center"/>
          </w:tcPr>
          <w:p w14:paraId="29AFED8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ADVO</w:t>
            </w:r>
          </w:p>
        </w:tc>
        <w:tc>
          <w:tcPr>
            <w:tcW w:w="836" w:type="dxa"/>
            <w:vAlign w:val="center"/>
          </w:tcPr>
          <w:p w14:paraId="5D38938F" w14:textId="72DBF842" w:rsidR="00603A4A" w:rsidRPr="00603A4A" w:rsidRDefault="00603A4A" w:rsidP="00603A4A">
            <w:pPr>
              <w:spacing w:line="240" w:lineRule="auto"/>
              <w:jc w:val="center"/>
              <w:rPr>
                <w:rFonts w:cs="Times New Roman"/>
                <w:b/>
                <w:sz w:val="18"/>
                <w:szCs w:val="18"/>
              </w:rPr>
            </w:pPr>
            <w:r w:rsidRPr="00603A4A">
              <w:rPr>
                <w:b/>
                <w:sz w:val="18"/>
                <w:szCs w:val="18"/>
              </w:rPr>
              <w:t>0,941</w:t>
            </w:r>
          </w:p>
        </w:tc>
        <w:tc>
          <w:tcPr>
            <w:tcW w:w="835" w:type="dxa"/>
            <w:vAlign w:val="center"/>
          </w:tcPr>
          <w:p w14:paraId="5E81B947" w14:textId="71418E1D" w:rsidR="00603A4A" w:rsidRPr="00603A4A" w:rsidRDefault="00603A4A" w:rsidP="00603A4A">
            <w:pPr>
              <w:spacing w:line="240" w:lineRule="auto"/>
              <w:jc w:val="center"/>
              <w:rPr>
                <w:rFonts w:cs="Times New Roman"/>
                <w:b/>
                <w:sz w:val="18"/>
                <w:szCs w:val="18"/>
              </w:rPr>
            </w:pPr>
            <w:r w:rsidRPr="00603A4A">
              <w:rPr>
                <w:b/>
                <w:sz w:val="18"/>
                <w:szCs w:val="18"/>
              </w:rPr>
              <w:t>0,968</w:t>
            </w:r>
          </w:p>
        </w:tc>
        <w:tc>
          <w:tcPr>
            <w:tcW w:w="835" w:type="dxa"/>
            <w:vAlign w:val="center"/>
          </w:tcPr>
          <w:p w14:paraId="31ADBAF3" w14:textId="454537E5" w:rsidR="00603A4A" w:rsidRPr="00603A4A" w:rsidRDefault="00603A4A" w:rsidP="00603A4A">
            <w:pPr>
              <w:spacing w:line="240" w:lineRule="auto"/>
              <w:jc w:val="center"/>
              <w:rPr>
                <w:rFonts w:cs="Times New Roman"/>
                <w:b/>
                <w:sz w:val="18"/>
                <w:szCs w:val="18"/>
              </w:rPr>
            </w:pPr>
            <w:r w:rsidRPr="00603A4A">
              <w:rPr>
                <w:b/>
                <w:sz w:val="18"/>
                <w:szCs w:val="18"/>
              </w:rPr>
              <w:t>0,954</w:t>
            </w:r>
          </w:p>
        </w:tc>
        <w:tc>
          <w:tcPr>
            <w:tcW w:w="823" w:type="dxa"/>
            <w:vAlign w:val="center"/>
          </w:tcPr>
          <w:p w14:paraId="70E9D42A" w14:textId="0CFA46D1" w:rsidR="00603A4A" w:rsidRPr="00603A4A" w:rsidRDefault="00603A4A" w:rsidP="00603A4A">
            <w:pPr>
              <w:spacing w:line="240" w:lineRule="auto"/>
              <w:jc w:val="center"/>
              <w:rPr>
                <w:rFonts w:cs="Times New Roman"/>
                <w:sz w:val="18"/>
                <w:szCs w:val="18"/>
              </w:rPr>
            </w:pPr>
            <w:r w:rsidRPr="00603A4A">
              <w:rPr>
                <w:rFonts w:cs="Times New Roman"/>
                <w:sz w:val="18"/>
                <w:szCs w:val="18"/>
              </w:rPr>
              <w:t>247</w:t>
            </w:r>
          </w:p>
        </w:tc>
        <w:tc>
          <w:tcPr>
            <w:tcW w:w="835" w:type="dxa"/>
            <w:vAlign w:val="center"/>
          </w:tcPr>
          <w:p w14:paraId="557D51EF" w14:textId="235E3C7D" w:rsidR="00603A4A" w:rsidRPr="00603A4A" w:rsidRDefault="00603A4A" w:rsidP="00603A4A">
            <w:pPr>
              <w:spacing w:line="240" w:lineRule="auto"/>
              <w:jc w:val="center"/>
              <w:rPr>
                <w:rFonts w:cs="Times New Roman"/>
                <w:b/>
                <w:sz w:val="18"/>
                <w:szCs w:val="18"/>
              </w:rPr>
            </w:pPr>
            <w:r w:rsidRPr="00603A4A">
              <w:rPr>
                <w:sz w:val="18"/>
                <w:szCs w:val="18"/>
              </w:rPr>
              <w:t>0,864</w:t>
            </w:r>
          </w:p>
        </w:tc>
        <w:tc>
          <w:tcPr>
            <w:tcW w:w="833" w:type="dxa"/>
            <w:vAlign w:val="center"/>
          </w:tcPr>
          <w:p w14:paraId="43BD0F45" w14:textId="3FB1D489" w:rsidR="00603A4A" w:rsidRPr="00603A4A" w:rsidRDefault="00603A4A" w:rsidP="00603A4A">
            <w:pPr>
              <w:spacing w:line="240" w:lineRule="auto"/>
              <w:jc w:val="center"/>
              <w:rPr>
                <w:rFonts w:cs="Times New Roman"/>
                <w:b/>
                <w:sz w:val="18"/>
                <w:szCs w:val="18"/>
              </w:rPr>
            </w:pPr>
            <w:r w:rsidRPr="00603A4A">
              <w:rPr>
                <w:sz w:val="18"/>
                <w:szCs w:val="18"/>
              </w:rPr>
              <w:t>0,940</w:t>
            </w:r>
          </w:p>
        </w:tc>
        <w:tc>
          <w:tcPr>
            <w:tcW w:w="833" w:type="dxa"/>
            <w:vAlign w:val="center"/>
          </w:tcPr>
          <w:p w14:paraId="46FFB4EA" w14:textId="638B9ACE" w:rsidR="00603A4A" w:rsidRPr="00603A4A" w:rsidRDefault="00603A4A" w:rsidP="00603A4A">
            <w:pPr>
              <w:spacing w:line="240" w:lineRule="auto"/>
              <w:jc w:val="center"/>
              <w:rPr>
                <w:rFonts w:cs="Times New Roman"/>
                <w:b/>
                <w:sz w:val="18"/>
                <w:szCs w:val="18"/>
              </w:rPr>
            </w:pPr>
            <w:r w:rsidRPr="00603A4A">
              <w:rPr>
                <w:sz w:val="18"/>
                <w:szCs w:val="18"/>
              </w:rPr>
              <w:t>0,900</w:t>
            </w:r>
          </w:p>
        </w:tc>
        <w:tc>
          <w:tcPr>
            <w:tcW w:w="777" w:type="dxa"/>
            <w:vAlign w:val="center"/>
          </w:tcPr>
          <w:p w14:paraId="5ACC4F98" w14:textId="7B67BE46" w:rsidR="00603A4A" w:rsidRPr="00603A4A" w:rsidRDefault="00603A4A" w:rsidP="00603A4A">
            <w:pPr>
              <w:spacing w:line="240" w:lineRule="auto"/>
              <w:jc w:val="center"/>
              <w:rPr>
                <w:rFonts w:cs="Times New Roman"/>
                <w:b/>
                <w:sz w:val="18"/>
                <w:szCs w:val="18"/>
              </w:rPr>
            </w:pPr>
            <w:r w:rsidRPr="00603A4A">
              <w:rPr>
                <w:rFonts w:cs="Times New Roman"/>
                <w:b/>
                <w:sz w:val="18"/>
                <w:szCs w:val="18"/>
              </w:rPr>
              <w:t>250</w:t>
            </w:r>
          </w:p>
        </w:tc>
      </w:tr>
      <w:tr w:rsidR="00603A4A" w:rsidRPr="00603A4A" w14:paraId="6B03FA6F" w14:textId="77777777" w:rsidTr="00603A4A">
        <w:tc>
          <w:tcPr>
            <w:tcW w:w="456" w:type="dxa"/>
            <w:vAlign w:val="center"/>
          </w:tcPr>
          <w:p w14:paraId="561BCD2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w:t>
            </w:r>
          </w:p>
        </w:tc>
        <w:tc>
          <w:tcPr>
            <w:tcW w:w="865" w:type="dxa"/>
            <w:vAlign w:val="center"/>
          </w:tcPr>
          <w:p w14:paraId="039A6FF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ADVO</w:t>
            </w:r>
          </w:p>
        </w:tc>
        <w:tc>
          <w:tcPr>
            <w:tcW w:w="836" w:type="dxa"/>
            <w:vAlign w:val="center"/>
          </w:tcPr>
          <w:p w14:paraId="56C5466B" w14:textId="7F9768D2" w:rsidR="00603A4A" w:rsidRPr="00603A4A" w:rsidRDefault="00603A4A" w:rsidP="00603A4A">
            <w:pPr>
              <w:spacing w:line="240" w:lineRule="auto"/>
              <w:jc w:val="center"/>
              <w:rPr>
                <w:rFonts w:cs="Times New Roman"/>
                <w:b/>
                <w:sz w:val="18"/>
                <w:szCs w:val="18"/>
              </w:rPr>
            </w:pPr>
            <w:r w:rsidRPr="00603A4A">
              <w:rPr>
                <w:b/>
                <w:sz w:val="18"/>
                <w:szCs w:val="18"/>
              </w:rPr>
              <w:t>0,974</w:t>
            </w:r>
          </w:p>
        </w:tc>
        <w:tc>
          <w:tcPr>
            <w:tcW w:w="835" w:type="dxa"/>
            <w:vAlign w:val="center"/>
          </w:tcPr>
          <w:p w14:paraId="692B56DA" w14:textId="1EAC56F5" w:rsidR="00603A4A" w:rsidRPr="00603A4A" w:rsidRDefault="00603A4A" w:rsidP="00603A4A">
            <w:pPr>
              <w:spacing w:line="240" w:lineRule="auto"/>
              <w:jc w:val="center"/>
              <w:rPr>
                <w:rFonts w:cs="Times New Roman"/>
                <w:b/>
                <w:sz w:val="18"/>
                <w:szCs w:val="18"/>
              </w:rPr>
            </w:pPr>
            <w:r w:rsidRPr="00603A4A">
              <w:rPr>
                <w:b/>
                <w:sz w:val="18"/>
                <w:szCs w:val="18"/>
              </w:rPr>
              <w:t>0,975</w:t>
            </w:r>
          </w:p>
        </w:tc>
        <w:tc>
          <w:tcPr>
            <w:tcW w:w="835" w:type="dxa"/>
            <w:vAlign w:val="center"/>
          </w:tcPr>
          <w:p w14:paraId="3EAFDD2F" w14:textId="50176044" w:rsidR="00603A4A" w:rsidRPr="00603A4A" w:rsidRDefault="00603A4A" w:rsidP="00603A4A">
            <w:pPr>
              <w:spacing w:line="240" w:lineRule="auto"/>
              <w:jc w:val="center"/>
              <w:rPr>
                <w:rFonts w:cs="Times New Roman"/>
                <w:b/>
                <w:sz w:val="18"/>
                <w:szCs w:val="18"/>
              </w:rPr>
            </w:pPr>
            <w:r w:rsidRPr="00603A4A">
              <w:rPr>
                <w:b/>
                <w:sz w:val="18"/>
                <w:szCs w:val="18"/>
              </w:rPr>
              <w:t>0,974</w:t>
            </w:r>
          </w:p>
        </w:tc>
        <w:tc>
          <w:tcPr>
            <w:tcW w:w="823" w:type="dxa"/>
            <w:vAlign w:val="center"/>
          </w:tcPr>
          <w:p w14:paraId="7BC534CE" w14:textId="787B81B6" w:rsidR="00603A4A" w:rsidRPr="00603A4A" w:rsidRDefault="00603A4A" w:rsidP="00603A4A">
            <w:pPr>
              <w:spacing w:line="240" w:lineRule="auto"/>
              <w:jc w:val="center"/>
              <w:rPr>
                <w:rFonts w:cs="Times New Roman"/>
                <w:b/>
                <w:sz w:val="18"/>
                <w:szCs w:val="18"/>
              </w:rPr>
            </w:pPr>
            <w:r w:rsidRPr="00603A4A">
              <w:rPr>
                <w:rFonts w:cs="Times New Roman"/>
                <w:sz w:val="18"/>
                <w:szCs w:val="18"/>
              </w:rPr>
              <w:t>875</w:t>
            </w:r>
          </w:p>
        </w:tc>
        <w:tc>
          <w:tcPr>
            <w:tcW w:w="835" w:type="dxa"/>
            <w:vAlign w:val="center"/>
          </w:tcPr>
          <w:p w14:paraId="5787AFC8" w14:textId="1BD0C508" w:rsidR="00603A4A" w:rsidRPr="00603A4A" w:rsidRDefault="00603A4A" w:rsidP="00603A4A">
            <w:pPr>
              <w:spacing w:line="240" w:lineRule="auto"/>
              <w:jc w:val="center"/>
              <w:rPr>
                <w:rFonts w:cs="Times New Roman"/>
                <w:b/>
                <w:sz w:val="18"/>
                <w:szCs w:val="18"/>
              </w:rPr>
            </w:pPr>
            <w:r w:rsidRPr="00603A4A">
              <w:rPr>
                <w:sz w:val="18"/>
                <w:szCs w:val="18"/>
              </w:rPr>
              <w:t>0,773</w:t>
            </w:r>
          </w:p>
        </w:tc>
        <w:tc>
          <w:tcPr>
            <w:tcW w:w="833" w:type="dxa"/>
            <w:vAlign w:val="center"/>
          </w:tcPr>
          <w:p w14:paraId="0B6F69B2" w14:textId="75FA95FD" w:rsidR="00603A4A" w:rsidRPr="00603A4A" w:rsidRDefault="00603A4A" w:rsidP="00603A4A">
            <w:pPr>
              <w:spacing w:line="240" w:lineRule="auto"/>
              <w:jc w:val="center"/>
              <w:rPr>
                <w:rFonts w:cs="Times New Roman"/>
                <w:sz w:val="18"/>
                <w:szCs w:val="18"/>
              </w:rPr>
            </w:pPr>
            <w:r w:rsidRPr="00603A4A">
              <w:rPr>
                <w:sz w:val="18"/>
                <w:szCs w:val="18"/>
              </w:rPr>
              <w:t>0,987</w:t>
            </w:r>
          </w:p>
        </w:tc>
        <w:tc>
          <w:tcPr>
            <w:tcW w:w="833" w:type="dxa"/>
            <w:vAlign w:val="center"/>
          </w:tcPr>
          <w:p w14:paraId="4C368391" w14:textId="5925DC9B" w:rsidR="00603A4A" w:rsidRPr="00603A4A" w:rsidRDefault="00603A4A" w:rsidP="00603A4A">
            <w:pPr>
              <w:spacing w:line="240" w:lineRule="auto"/>
              <w:jc w:val="center"/>
              <w:rPr>
                <w:rFonts w:cs="Times New Roman"/>
                <w:sz w:val="18"/>
                <w:szCs w:val="18"/>
              </w:rPr>
            </w:pPr>
            <w:r w:rsidRPr="00603A4A">
              <w:rPr>
                <w:sz w:val="18"/>
                <w:szCs w:val="18"/>
              </w:rPr>
              <w:t>0,867</w:t>
            </w:r>
          </w:p>
        </w:tc>
        <w:tc>
          <w:tcPr>
            <w:tcW w:w="777" w:type="dxa"/>
            <w:vAlign w:val="center"/>
          </w:tcPr>
          <w:p w14:paraId="62622A77" w14:textId="55FB78D7" w:rsidR="00603A4A" w:rsidRPr="00603A4A" w:rsidRDefault="00603A4A" w:rsidP="00603A4A">
            <w:pPr>
              <w:spacing w:line="240" w:lineRule="auto"/>
              <w:jc w:val="center"/>
              <w:rPr>
                <w:rFonts w:cs="Times New Roman"/>
                <w:b/>
                <w:sz w:val="18"/>
                <w:szCs w:val="18"/>
              </w:rPr>
            </w:pPr>
            <w:r w:rsidRPr="00603A4A">
              <w:rPr>
                <w:rFonts w:cs="Times New Roman"/>
                <w:b/>
                <w:sz w:val="18"/>
                <w:szCs w:val="18"/>
              </w:rPr>
              <w:t>893</w:t>
            </w:r>
          </w:p>
        </w:tc>
      </w:tr>
      <w:tr w:rsidR="00603A4A" w:rsidRPr="00603A4A" w14:paraId="496FA216" w14:textId="77777777" w:rsidTr="00603A4A">
        <w:tc>
          <w:tcPr>
            <w:tcW w:w="456" w:type="dxa"/>
            <w:vAlign w:val="center"/>
          </w:tcPr>
          <w:p w14:paraId="12AB610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3.</w:t>
            </w:r>
          </w:p>
        </w:tc>
        <w:tc>
          <w:tcPr>
            <w:tcW w:w="865" w:type="dxa"/>
            <w:vAlign w:val="center"/>
          </w:tcPr>
          <w:p w14:paraId="53B6D26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ARTV</w:t>
            </w:r>
          </w:p>
        </w:tc>
        <w:tc>
          <w:tcPr>
            <w:tcW w:w="836" w:type="dxa"/>
            <w:vAlign w:val="center"/>
          </w:tcPr>
          <w:p w14:paraId="27B30A2C" w14:textId="206ABCDD" w:rsidR="00603A4A" w:rsidRPr="00603A4A" w:rsidRDefault="00603A4A" w:rsidP="00603A4A">
            <w:pPr>
              <w:spacing w:line="240" w:lineRule="auto"/>
              <w:jc w:val="center"/>
              <w:rPr>
                <w:rFonts w:cs="Times New Roman"/>
                <w:b/>
                <w:sz w:val="18"/>
                <w:szCs w:val="18"/>
              </w:rPr>
            </w:pPr>
            <w:r w:rsidRPr="00603A4A">
              <w:rPr>
                <w:b/>
                <w:sz w:val="18"/>
                <w:szCs w:val="18"/>
              </w:rPr>
              <w:t>0,917</w:t>
            </w:r>
          </w:p>
        </w:tc>
        <w:tc>
          <w:tcPr>
            <w:tcW w:w="835" w:type="dxa"/>
            <w:vAlign w:val="center"/>
          </w:tcPr>
          <w:p w14:paraId="1A99EF69" w14:textId="4D7147DF" w:rsidR="00603A4A" w:rsidRPr="00603A4A" w:rsidRDefault="00603A4A" w:rsidP="00603A4A">
            <w:pPr>
              <w:spacing w:line="240" w:lineRule="auto"/>
              <w:jc w:val="center"/>
              <w:rPr>
                <w:rFonts w:cs="Times New Roman"/>
                <w:b/>
                <w:sz w:val="18"/>
                <w:szCs w:val="18"/>
              </w:rPr>
            </w:pPr>
            <w:r w:rsidRPr="00603A4A">
              <w:rPr>
                <w:b/>
                <w:sz w:val="18"/>
                <w:szCs w:val="18"/>
              </w:rPr>
              <w:t>0,859</w:t>
            </w:r>
          </w:p>
        </w:tc>
        <w:tc>
          <w:tcPr>
            <w:tcW w:w="835" w:type="dxa"/>
            <w:vAlign w:val="center"/>
          </w:tcPr>
          <w:p w14:paraId="1E82562E" w14:textId="43475AA8" w:rsidR="00603A4A" w:rsidRPr="00603A4A" w:rsidRDefault="00603A4A" w:rsidP="00603A4A">
            <w:pPr>
              <w:spacing w:line="240" w:lineRule="auto"/>
              <w:jc w:val="center"/>
              <w:rPr>
                <w:rFonts w:cs="Times New Roman"/>
                <w:b/>
                <w:sz w:val="18"/>
                <w:szCs w:val="18"/>
              </w:rPr>
            </w:pPr>
            <w:r w:rsidRPr="00603A4A">
              <w:rPr>
                <w:b/>
                <w:sz w:val="18"/>
                <w:szCs w:val="18"/>
              </w:rPr>
              <w:t>0,887</w:t>
            </w:r>
          </w:p>
        </w:tc>
        <w:tc>
          <w:tcPr>
            <w:tcW w:w="823" w:type="dxa"/>
            <w:vAlign w:val="center"/>
          </w:tcPr>
          <w:p w14:paraId="0930DDAF" w14:textId="352C0F64" w:rsidR="00603A4A" w:rsidRPr="00603A4A" w:rsidRDefault="00603A4A" w:rsidP="00603A4A">
            <w:pPr>
              <w:spacing w:line="240" w:lineRule="auto"/>
              <w:jc w:val="center"/>
              <w:rPr>
                <w:rFonts w:cs="Times New Roman"/>
                <w:b/>
                <w:sz w:val="18"/>
                <w:szCs w:val="18"/>
              </w:rPr>
            </w:pPr>
            <w:r w:rsidRPr="00603A4A">
              <w:rPr>
                <w:rFonts w:cs="Times New Roman"/>
                <w:b/>
                <w:sz w:val="18"/>
                <w:szCs w:val="18"/>
              </w:rPr>
              <w:t>567</w:t>
            </w:r>
          </w:p>
        </w:tc>
        <w:tc>
          <w:tcPr>
            <w:tcW w:w="835" w:type="dxa"/>
            <w:vAlign w:val="center"/>
          </w:tcPr>
          <w:p w14:paraId="32B5342E" w14:textId="6BFD38ED" w:rsidR="00603A4A" w:rsidRPr="00603A4A" w:rsidRDefault="00603A4A" w:rsidP="00603A4A">
            <w:pPr>
              <w:spacing w:line="240" w:lineRule="auto"/>
              <w:jc w:val="center"/>
              <w:rPr>
                <w:rFonts w:cs="Times New Roman"/>
                <w:b/>
                <w:sz w:val="18"/>
                <w:szCs w:val="18"/>
              </w:rPr>
            </w:pPr>
            <w:r w:rsidRPr="00603A4A">
              <w:rPr>
                <w:sz w:val="18"/>
                <w:szCs w:val="18"/>
              </w:rPr>
              <w:t>0,886</w:t>
            </w:r>
          </w:p>
        </w:tc>
        <w:tc>
          <w:tcPr>
            <w:tcW w:w="833" w:type="dxa"/>
            <w:vAlign w:val="center"/>
          </w:tcPr>
          <w:p w14:paraId="6C9F85A0" w14:textId="3170FF34" w:rsidR="00603A4A" w:rsidRPr="00603A4A" w:rsidRDefault="00603A4A" w:rsidP="00603A4A">
            <w:pPr>
              <w:spacing w:line="240" w:lineRule="auto"/>
              <w:jc w:val="center"/>
              <w:rPr>
                <w:rFonts w:cs="Times New Roman"/>
                <w:sz w:val="18"/>
                <w:szCs w:val="18"/>
              </w:rPr>
            </w:pPr>
            <w:r w:rsidRPr="00603A4A">
              <w:rPr>
                <w:sz w:val="18"/>
                <w:szCs w:val="18"/>
              </w:rPr>
              <w:t>0,717</w:t>
            </w:r>
          </w:p>
        </w:tc>
        <w:tc>
          <w:tcPr>
            <w:tcW w:w="833" w:type="dxa"/>
            <w:vAlign w:val="center"/>
          </w:tcPr>
          <w:p w14:paraId="3ED63ED1" w14:textId="7FD0B00D" w:rsidR="00603A4A" w:rsidRPr="00603A4A" w:rsidRDefault="00603A4A" w:rsidP="00603A4A">
            <w:pPr>
              <w:spacing w:line="240" w:lineRule="auto"/>
              <w:jc w:val="center"/>
              <w:rPr>
                <w:rFonts w:cs="Times New Roman"/>
                <w:b/>
                <w:sz w:val="18"/>
                <w:szCs w:val="18"/>
              </w:rPr>
            </w:pPr>
            <w:r w:rsidRPr="00603A4A">
              <w:rPr>
                <w:sz w:val="18"/>
                <w:szCs w:val="18"/>
              </w:rPr>
              <w:t>0,793</w:t>
            </w:r>
          </w:p>
        </w:tc>
        <w:tc>
          <w:tcPr>
            <w:tcW w:w="777" w:type="dxa"/>
            <w:vAlign w:val="center"/>
          </w:tcPr>
          <w:p w14:paraId="3C349CC9" w14:textId="2B57C239" w:rsidR="00603A4A" w:rsidRPr="00603A4A" w:rsidRDefault="00603A4A" w:rsidP="00603A4A">
            <w:pPr>
              <w:spacing w:line="240" w:lineRule="auto"/>
              <w:jc w:val="center"/>
              <w:rPr>
                <w:rFonts w:cs="Times New Roman"/>
                <w:b/>
                <w:sz w:val="18"/>
                <w:szCs w:val="18"/>
              </w:rPr>
            </w:pPr>
            <w:r w:rsidRPr="00603A4A">
              <w:rPr>
                <w:rFonts w:cs="Times New Roman"/>
                <w:sz w:val="18"/>
                <w:szCs w:val="18"/>
              </w:rPr>
              <w:t>565</w:t>
            </w:r>
          </w:p>
        </w:tc>
      </w:tr>
      <w:tr w:rsidR="00603A4A" w:rsidRPr="00603A4A" w14:paraId="487E3A69" w14:textId="77777777" w:rsidTr="00603A4A">
        <w:tc>
          <w:tcPr>
            <w:tcW w:w="456" w:type="dxa"/>
            <w:vAlign w:val="center"/>
          </w:tcPr>
          <w:p w14:paraId="5AAA0261"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4.</w:t>
            </w:r>
          </w:p>
        </w:tc>
        <w:tc>
          <w:tcPr>
            <w:tcW w:w="865" w:type="dxa"/>
            <w:vAlign w:val="center"/>
          </w:tcPr>
          <w:p w14:paraId="472A1BA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ARTV</w:t>
            </w:r>
          </w:p>
        </w:tc>
        <w:tc>
          <w:tcPr>
            <w:tcW w:w="836" w:type="dxa"/>
            <w:vAlign w:val="center"/>
          </w:tcPr>
          <w:p w14:paraId="3573BC65" w14:textId="457C3C1D"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35" w:type="dxa"/>
            <w:vAlign w:val="center"/>
          </w:tcPr>
          <w:p w14:paraId="340F49A8" w14:textId="0630967C"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835" w:type="dxa"/>
            <w:vAlign w:val="center"/>
          </w:tcPr>
          <w:p w14:paraId="49897923" w14:textId="402B87AE" w:rsidR="00603A4A" w:rsidRPr="00603A4A" w:rsidRDefault="00603A4A" w:rsidP="00603A4A">
            <w:pPr>
              <w:spacing w:line="240" w:lineRule="auto"/>
              <w:jc w:val="center"/>
              <w:rPr>
                <w:rFonts w:cs="Times New Roman"/>
                <w:b/>
                <w:sz w:val="18"/>
                <w:szCs w:val="18"/>
              </w:rPr>
            </w:pPr>
            <w:r w:rsidRPr="00603A4A">
              <w:rPr>
                <w:b/>
                <w:sz w:val="18"/>
                <w:szCs w:val="18"/>
              </w:rPr>
              <w:t>0,977</w:t>
            </w:r>
          </w:p>
        </w:tc>
        <w:tc>
          <w:tcPr>
            <w:tcW w:w="823" w:type="dxa"/>
            <w:vAlign w:val="center"/>
          </w:tcPr>
          <w:p w14:paraId="39F91C04" w14:textId="765734EF" w:rsidR="00603A4A" w:rsidRPr="00603A4A" w:rsidRDefault="00603A4A" w:rsidP="00603A4A">
            <w:pPr>
              <w:spacing w:line="240" w:lineRule="auto"/>
              <w:jc w:val="center"/>
              <w:rPr>
                <w:rFonts w:cs="Times New Roman"/>
                <w:b/>
                <w:sz w:val="18"/>
                <w:szCs w:val="18"/>
              </w:rPr>
            </w:pPr>
            <w:r w:rsidRPr="00603A4A">
              <w:rPr>
                <w:rFonts w:cs="Times New Roman"/>
                <w:b/>
                <w:sz w:val="18"/>
                <w:szCs w:val="18"/>
              </w:rPr>
              <w:t>5468</w:t>
            </w:r>
          </w:p>
        </w:tc>
        <w:tc>
          <w:tcPr>
            <w:tcW w:w="835" w:type="dxa"/>
            <w:vAlign w:val="center"/>
          </w:tcPr>
          <w:p w14:paraId="24B4994D" w14:textId="6540253D" w:rsidR="00603A4A" w:rsidRPr="00603A4A" w:rsidRDefault="00603A4A" w:rsidP="00603A4A">
            <w:pPr>
              <w:spacing w:line="240" w:lineRule="auto"/>
              <w:jc w:val="center"/>
              <w:rPr>
                <w:rFonts w:cs="Times New Roman"/>
                <w:b/>
                <w:sz w:val="18"/>
                <w:szCs w:val="18"/>
              </w:rPr>
            </w:pPr>
            <w:r w:rsidRPr="00603A4A">
              <w:rPr>
                <w:sz w:val="18"/>
                <w:szCs w:val="18"/>
              </w:rPr>
              <w:t>0,940</w:t>
            </w:r>
          </w:p>
        </w:tc>
        <w:tc>
          <w:tcPr>
            <w:tcW w:w="833" w:type="dxa"/>
            <w:vAlign w:val="center"/>
          </w:tcPr>
          <w:p w14:paraId="3F69DC44" w14:textId="2D7FECBF" w:rsidR="00603A4A" w:rsidRPr="00603A4A" w:rsidRDefault="00603A4A" w:rsidP="00603A4A">
            <w:pPr>
              <w:spacing w:line="240" w:lineRule="auto"/>
              <w:jc w:val="center"/>
              <w:rPr>
                <w:rFonts w:cs="Times New Roman"/>
                <w:sz w:val="18"/>
                <w:szCs w:val="18"/>
              </w:rPr>
            </w:pPr>
            <w:r w:rsidRPr="00603A4A">
              <w:rPr>
                <w:sz w:val="18"/>
                <w:szCs w:val="18"/>
              </w:rPr>
              <w:t>0,905</w:t>
            </w:r>
          </w:p>
        </w:tc>
        <w:tc>
          <w:tcPr>
            <w:tcW w:w="833" w:type="dxa"/>
            <w:vAlign w:val="center"/>
          </w:tcPr>
          <w:p w14:paraId="5B33E682" w14:textId="60725C1C" w:rsidR="00603A4A" w:rsidRPr="00603A4A" w:rsidRDefault="00603A4A" w:rsidP="00603A4A">
            <w:pPr>
              <w:spacing w:line="240" w:lineRule="auto"/>
              <w:jc w:val="center"/>
              <w:rPr>
                <w:rFonts w:cs="Times New Roman"/>
                <w:sz w:val="18"/>
                <w:szCs w:val="18"/>
              </w:rPr>
            </w:pPr>
            <w:r w:rsidRPr="00603A4A">
              <w:rPr>
                <w:sz w:val="18"/>
                <w:szCs w:val="18"/>
              </w:rPr>
              <w:t>0,923</w:t>
            </w:r>
          </w:p>
        </w:tc>
        <w:tc>
          <w:tcPr>
            <w:tcW w:w="777" w:type="dxa"/>
            <w:vAlign w:val="center"/>
          </w:tcPr>
          <w:p w14:paraId="711EDFD7" w14:textId="60C2D0AF" w:rsidR="00603A4A" w:rsidRPr="00603A4A" w:rsidRDefault="00603A4A" w:rsidP="00603A4A">
            <w:pPr>
              <w:spacing w:line="240" w:lineRule="auto"/>
              <w:jc w:val="center"/>
              <w:rPr>
                <w:rFonts w:cs="Times New Roman"/>
                <w:b/>
                <w:sz w:val="18"/>
                <w:szCs w:val="18"/>
              </w:rPr>
            </w:pPr>
            <w:r w:rsidRPr="00603A4A">
              <w:rPr>
                <w:rFonts w:cs="Times New Roman"/>
                <w:sz w:val="18"/>
                <w:szCs w:val="18"/>
              </w:rPr>
              <w:t>5394</w:t>
            </w:r>
          </w:p>
        </w:tc>
      </w:tr>
      <w:tr w:rsidR="00603A4A" w:rsidRPr="00603A4A" w14:paraId="7829DBF7" w14:textId="77777777" w:rsidTr="00603A4A">
        <w:tc>
          <w:tcPr>
            <w:tcW w:w="456" w:type="dxa"/>
            <w:vAlign w:val="center"/>
          </w:tcPr>
          <w:p w14:paraId="2D93990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5.</w:t>
            </w:r>
          </w:p>
        </w:tc>
        <w:tc>
          <w:tcPr>
            <w:tcW w:w="865" w:type="dxa"/>
            <w:vAlign w:val="center"/>
          </w:tcPr>
          <w:p w14:paraId="12615A16"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CRIA</w:t>
            </w:r>
          </w:p>
        </w:tc>
        <w:tc>
          <w:tcPr>
            <w:tcW w:w="836" w:type="dxa"/>
            <w:vAlign w:val="center"/>
          </w:tcPr>
          <w:p w14:paraId="3BC9C39A" w14:textId="7A1F8016" w:rsidR="00603A4A" w:rsidRPr="00603A4A" w:rsidRDefault="00603A4A" w:rsidP="00603A4A">
            <w:pPr>
              <w:spacing w:line="240" w:lineRule="auto"/>
              <w:jc w:val="center"/>
              <w:rPr>
                <w:rFonts w:cs="Times New Roman"/>
                <w:b/>
                <w:sz w:val="18"/>
                <w:szCs w:val="18"/>
              </w:rPr>
            </w:pPr>
            <w:r w:rsidRPr="00603A4A">
              <w:rPr>
                <w:b/>
                <w:sz w:val="18"/>
                <w:szCs w:val="18"/>
              </w:rPr>
              <w:t>0,940</w:t>
            </w:r>
          </w:p>
        </w:tc>
        <w:tc>
          <w:tcPr>
            <w:tcW w:w="835" w:type="dxa"/>
            <w:vAlign w:val="center"/>
          </w:tcPr>
          <w:p w14:paraId="4661BAF8" w14:textId="7D6CC3F6" w:rsidR="00603A4A" w:rsidRPr="00603A4A" w:rsidRDefault="00603A4A" w:rsidP="00603A4A">
            <w:pPr>
              <w:spacing w:line="240" w:lineRule="auto"/>
              <w:jc w:val="center"/>
              <w:rPr>
                <w:rFonts w:cs="Times New Roman"/>
                <w:b/>
                <w:sz w:val="18"/>
                <w:szCs w:val="18"/>
              </w:rPr>
            </w:pPr>
            <w:r w:rsidRPr="00603A4A">
              <w:rPr>
                <w:b/>
                <w:sz w:val="18"/>
                <w:szCs w:val="18"/>
              </w:rPr>
              <w:t>0,954</w:t>
            </w:r>
          </w:p>
        </w:tc>
        <w:tc>
          <w:tcPr>
            <w:tcW w:w="835" w:type="dxa"/>
            <w:vAlign w:val="center"/>
          </w:tcPr>
          <w:p w14:paraId="2E4E95A2" w14:textId="27476CC1" w:rsidR="00603A4A" w:rsidRPr="00603A4A" w:rsidRDefault="00603A4A" w:rsidP="00603A4A">
            <w:pPr>
              <w:spacing w:line="240" w:lineRule="auto"/>
              <w:jc w:val="center"/>
              <w:rPr>
                <w:rFonts w:cs="Times New Roman"/>
                <w:b/>
                <w:sz w:val="18"/>
                <w:szCs w:val="18"/>
              </w:rPr>
            </w:pPr>
            <w:r w:rsidRPr="00603A4A">
              <w:rPr>
                <w:b/>
                <w:sz w:val="18"/>
                <w:szCs w:val="18"/>
              </w:rPr>
              <w:t>0,947</w:t>
            </w:r>
          </w:p>
        </w:tc>
        <w:tc>
          <w:tcPr>
            <w:tcW w:w="823" w:type="dxa"/>
            <w:vAlign w:val="center"/>
          </w:tcPr>
          <w:p w14:paraId="17CF4404" w14:textId="0A96AB37" w:rsidR="00603A4A" w:rsidRPr="00603A4A" w:rsidRDefault="00603A4A" w:rsidP="00603A4A">
            <w:pPr>
              <w:spacing w:line="240" w:lineRule="auto"/>
              <w:jc w:val="center"/>
              <w:rPr>
                <w:rFonts w:cs="Times New Roman"/>
                <w:sz w:val="18"/>
                <w:szCs w:val="18"/>
              </w:rPr>
            </w:pPr>
            <w:r w:rsidRPr="00603A4A">
              <w:rPr>
                <w:rFonts w:cs="Times New Roman"/>
                <w:sz w:val="18"/>
                <w:szCs w:val="18"/>
              </w:rPr>
              <w:t>196</w:t>
            </w:r>
          </w:p>
        </w:tc>
        <w:tc>
          <w:tcPr>
            <w:tcW w:w="835" w:type="dxa"/>
            <w:vAlign w:val="center"/>
          </w:tcPr>
          <w:p w14:paraId="057110F8" w14:textId="477A11B2" w:rsidR="00603A4A" w:rsidRPr="00603A4A" w:rsidRDefault="00603A4A" w:rsidP="00603A4A">
            <w:pPr>
              <w:spacing w:line="240" w:lineRule="auto"/>
              <w:jc w:val="center"/>
              <w:rPr>
                <w:rFonts w:cs="Times New Roman"/>
                <w:sz w:val="18"/>
                <w:szCs w:val="18"/>
              </w:rPr>
            </w:pPr>
            <w:r w:rsidRPr="00603A4A">
              <w:rPr>
                <w:sz w:val="18"/>
                <w:szCs w:val="18"/>
              </w:rPr>
              <w:t>0,906</w:t>
            </w:r>
          </w:p>
        </w:tc>
        <w:tc>
          <w:tcPr>
            <w:tcW w:w="833" w:type="dxa"/>
            <w:vAlign w:val="center"/>
          </w:tcPr>
          <w:p w14:paraId="5DA4A075" w14:textId="44033F2E" w:rsidR="00603A4A" w:rsidRPr="00603A4A" w:rsidRDefault="00603A4A" w:rsidP="00603A4A">
            <w:pPr>
              <w:spacing w:line="240" w:lineRule="auto"/>
              <w:jc w:val="center"/>
              <w:rPr>
                <w:rFonts w:cs="Times New Roman"/>
                <w:b/>
                <w:sz w:val="18"/>
                <w:szCs w:val="18"/>
              </w:rPr>
            </w:pPr>
            <w:r w:rsidRPr="00603A4A">
              <w:rPr>
                <w:sz w:val="18"/>
                <w:szCs w:val="18"/>
              </w:rPr>
              <w:t>0,774</w:t>
            </w:r>
          </w:p>
        </w:tc>
        <w:tc>
          <w:tcPr>
            <w:tcW w:w="833" w:type="dxa"/>
            <w:vAlign w:val="center"/>
          </w:tcPr>
          <w:p w14:paraId="0FAC8259" w14:textId="2CF04BA1" w:rsidR="00603A4A" w:rsidRPr="00603A4A" w:rsidRDefault="00603A4A" w:rsidP="00603A4A">
            <w:pPr>
              <w:spacing w:line="240" w:lineRule="auto"/>
              <w:jc w:val="center"/>
              <w:rPr>
                <w:rFonts w:cs="Times New Roman"/>
                <w:b/>
                <w:sz w:val="18"/>
                <w:szCs w:val="18"/>
              </w:rPr>
            </w:pPr>
            <w:r w:rsidRPr="00603A4A">
              <w:rPr>
                <w:sz w:val="18"/>
                <w:szCs w:val="18"/>
              </w:rPr>
              <w:t>0,835</w:t>
            </w:r>
          </w:p>
        </w:tc>
        <w:tc>
          <w:tcPr>
            <w:tcW w:w="777" w:type="dxa"/>
            <w:vAlign w:val="center"/>
          </w:tcPr>
          <w:p w14:paraId="68113BA3" w14:textId="2CCCAA75" w:rsidR="00603A4A" w:rsidRPr="00603A4A" w:rsidRDefault="00603A4A" w:rsidP="00603A4A">
            <w:pPr>
              <w:spacing w:line="240" w:lineRule="auto"/>
              <w:jc w:val="center"/>
              <w:rPr>
                <w:rFonts w:cs="Times New Roman"/>
                <w:b/>
                <w:sz w:val="18"/>
                <w:szCs w:val="18"/>
              </w:rPr>
            </w:pPr>
            <w:r w:rsidRPr="00603A4A">
              <w:rPr>
                <w:rFonts w:cs="Times New Roman"/>
                <w:b/>
                <w:sz w:val="18"/>
                <w:szCs w:val="18"/>
              </w:rPr>
              <w:t>199</w:t>
            </w:r>
          </w:p>
        </w:tc>
      </w:tr>
      <w:tr w:rsidR="00603A4A" w:rsidRPr="00603A4A" w14:paraId="20D7EE06" w14:textId="77777777" w:rsidTr="00603A4A">
        <w:tc>
          <w:tcPr>
            <w:tcW w:w="456" w:type="dxa"/>
            <w:vAlign w:val="center"/>
          </w:tcPr>
          <w:p w14:paraId="78E88751"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6.</w:t>
            </w:r>
          </w:p>
        </w:tc>
        <w:tc>
          <w:tcPr>
            <w:tcW w:w="865" w:type="dxa"/>
            <w:vAlign w:val="center"/>
          </w:tcPr>
          <w:p w14:paraId="0B9C208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CRIA</w:t>
            </w:r>
          </w:p>
        </w:tc>
        <w:tc>
          <w:tcPr>
            <w:tcW w:w="836" w:type="dxa"/>
            <w:vAlign w:val="center"/>
          </w:tcPr>
          <w:p w14:paraId="7F99408B" w14:textId="50CAF210" w:rsidR="00603A4A" w:rsidRPr="00603A4A" w:rsidRDefault="00603A4A" w:rsidP="00603A4A">
            <w:pPr>
              <w:spacing w:line="240" w:lineRule="auto"/>
              <w:jc w:val="center"/>
              <w:rPr>
                <w:rFonts w:cs="Times New Roman"/>
                <w:b/>
                <w:sz w:val="18"/>
                <w:szCs w:val="18"/>
              </w:rPr>
            </w:pPr>
            <w:r w:rsidRPr="00603A4A">
              <w:rPr>
                <w:sz w:val="18"/>
                <w:szCs w:val="18"/>
              </w:rPr>
              <w:t>0,838</w:t>
            </w:r>
          </w:p>
        </w:tc>
        <w:tc>
          <w:tcPr>
            <w:tcW w:w="835" w:type="dxa"/>
            <w:vAlign w:val="center"/>
          </w:tcPr>
          <w:p w14:paraId="354E22B6" w14:textId="084D57D7" w:rsidR="00603A4A" w:rsidRPr="00603A4A" w:rsidRDefault="00603A4A" w:rsidP="00603A4A">
            <w:pPr>
              <w:spacing w:line="240" w:lineRule="auto"/>
              <w:jc w:val="center"/>
              <w:rPr>
                <w:rFonts w:cs="Times New Roman"/>
                <w:b/>
                <w:sz w:val="18"/>
                <w:szCs w:val="18"/>
              </w:rPr>
            </w:pPr>
            <w:r w:rsidRPr="00603A4A">
              <w:rPr>
                <w:b/>
                <w:sz w:val="18"/>
                <w:szCs w:val="18"/>
              </w:rPr>
              <w:t>0,979</w:t>
            </w:r>
          </w:p>
        </w:tc>
        <w:tc>
          <w:tcPr>
            <w:tcW w:w="835" w:type="dxa"/>
            <w:vAlign w:val="center"/>
          </w:tcPr>
          <w:p w14:paraId="119670AB" w14:textId="2B595EAA" w:rsidR="00603A4A" w:rsidRPr="00603A4A" w:rsidRDefault="00603A4A" w:rsidP="00603A4A">
            <w:pPr>
              <w:spacing w:line="240" w:lineRule="auto"/>
              <w:jc w:val="center"/>
              <w:rPr>
                <w:rFonts w:cs="Times New Roman"/>
                <w:b/>
                <w:sz w:val="18"/>
                <w:szCs w:val="18"/>
              </w:rPr>
            </w:pPr>
            <w:r w:rsidRPr="00603A4A">
              <w:rPr>
                <w:b/>
                <w:sz w:val="18"/>
                <w:szCs w:val="18"/>
              </w:rPr>
              <w:t>0,903</w:t>
            </w:r>
          </w:p>
        </w:tc>
        <w:tc>
          <w:tcPr>
            <w:tcW w:w="823" w:type="dxa"/>
            <w:vAlign w:val="center"/>
          </w:tcPr>
          <w:p w14:paraId="536D0DB6" w14:textId="51331028" w:rsidR="00603A4A" w:rsidRPr="00603A4A" w:rsidRDefault="00603A4A" w:rsidP="00603A4A">
            <w:pPr>
              <w:spacing w:line="240" w:lineRule="auto"/>
              <w:jc w:val="center"/>
              <w:rPr>
                <w:rFonts w:cs="Times New Roman"/>
                <w:sz w:val="18"/>
                <w:szCs w:val="18"/>
              </w:rPr>
            </w:pPr>
            <w:r w:rsidRPr="00603A4A">
              <w:rPr>
                <w:rFonts w:cs="Times New Roman"/>
                <w:sz w:val="18"/>
                <w:szCs w:val="18"/>
              </w:rPr>
              <w:t>610</w:t>
            </w:r>
          </w:p>
        </w:tc>
        <w:tc>
          <w:tcPr>
            <w:tcW w:w="835" w:type="dxa"/>
            <w:vAlign w:val="center"/>
          </w:tcPr>
          <w:p w14:paraId="19B3E4CC" w14:textId="167AE20C" w:rsidR="00603A4A" w:rsidRPr="00603A4A" w:rsidRDefault="00603A4A" w:rsidP="00603A4A">
            <w:pPr>
              <w:spacing w:line="240" w:lineRule="auto"/>
              <w:jc w:val="center"/>
              <w:rPr>
                <w:rFonts w:cs="Times New Roman"/>
                <w:b/>
                <w:sz w:val="18"/>
                <w:szCs w:val="18"/>
              </w:rPr>
            </w:pPr>
            <w:r w:rsidRPr="00603A4A">
              <w:rPr>
                <w:b/>
                <w:sz w:val="18"/>
                <w:szCs w:val="18"/>
              </w:rPr>
              <w:t>0,873</w:t>
            </w:r>
          </w:p>
        </w:tc>
        <w:tc>
          <w:tcPr>
            <w:tcW w:w="833" w:type="dxa"/>
            <w:vAlign w:val="center"/>
          </w:tcPr>
          <w:p w14:paraId="255D2C3F" w14:textId="1718B075" w:rsidR="00603A4A" w:rsidRPr="00603A4A" w:rsidRDefault="00603A4A" w:rsidP="00603A4A">
            <w:pPr>
              <w:spacing w:line="240" w:lineRule="auto"/>
              <w:jc w:val="center"/>
              <w:rPr>
                <w:rFonts w:cs="Times New Roman"/>
                <w:b/>
                <w:sz w:val="18"/>
                <w:szCs w:val="18"/>
              </w:rPr>
            </w:pPr>
            <w:r w:rsidRPr="00603A4A">
              <w:rPr>
                <w:sz w:val="18"/>
                <w:szCs w:val="18"/>
              </w:rPr>
              <w:t>0,657</w:t>
            </w:r>
          </w:p>
        </w:tc>
        <w:tc>
          <w:tcPr>
            <w:tcW w:w="833" w:type="dxa"/>
            <w:vAlign w:val="center"/>
          </w:tcPr>
          <w:p w14:paraId="027720F7" w14:textId="1D145271" w:rsidR="00603A4A" w:rsidRPr="00603A4A" w:rsidRDefault="00603A4A" w:rsidP="00603A4A">
            <w:pPr>
              <w:spacing w:line="240" w:lineRule="auto"/>
              <w:jc w:val="center"/>
              <w:rPr>
                <w:rFonts w:cs="Times New Roman"/>
                <w:b/>
                <w:sz w:val="18"/>
                <w:szCs w:val="18"/>
              </w:rPr>
            </w:pPr>
            <w:r w:rsidRPr="00603A4A">
              <w:rPr>
                <w:sz w:val="18"/>
                <w:szCs w:val="18"/>
              </w:rPr>
              <w:t>0,750</w:t>
            </w:r>
          </w:p>
        </w:tc>
        <w:tc>
          <w:tcPr>
            <w:tcW w:w="777" w:type="dxa"/>
            <w:vAlign w:val="center"/>
          </w:tcPr>
          <w:p w14:paraId="2F38606C" w14:textId="42B41F06" w:rsidR="00603A4A" w:rsidRPr="00603A4A" w:rsidRDefault="00603A4A" w:rsidP="00603A4A">
            <w:pPr>
              <w:spacing w:line="240" w:lineRule="auto"/>
              <w:jc w:val="center"/>
              <w:rPr>
                <w:rFonts w:cs="Times New Roman"/>
                <w:b/>
                <w:sz w:val="18"/>
                <w:szCs w:val="18"/>
              </w:rPr>
            </w:pPr>
            <w:r w:rsidRPr="00603A4A">
              <w:rPr>
                <w:rFonts w:cs="Times New Roman"/>
                <w:b/>
                <w:sz w:val="18"/>
                <w:szCs w:val="18"/>
              </w:rPr>
              <w:t>615</w:t>
            </w:r>
          </w:p>
        </w:tc>
      </w:tr>
      <w:tr w:rsidR="00603A4A" w:rsidRPr="00603A4A" w14:paraId="23BA32E8" w14:textId="77777777" w:rsidTr="00603A4A">
        <w:tc>
          <w:tcPr>
            <w:tcW w:w="456" w:type="dxa"/>
            <w:vAlign w:val="center"/>
          </w:tcPr>
          <w:p w14:paraId="16D31E0B"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7.</w:t>
            </w:r>
          </w:p>
        </w:tc>
        <w:tc>
          <w:tcPr>
            <w:tcW w:w="865" w:type="dxa"/>
            <w:vAlign w:val="center"/>
          </w:tcPr>
          <w:p w14:paraId="3C3458E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DEFN</w:t>
            </w:r>
          </w:p>
        </w:tc>
        <w:tc>
          <w:tcPr>
            <w:tcW w:w="836" w:type="dxa"/>
            <w:vAlign w:val="center"/>
          </w:tcPr>
          <w:p w14:paraId="3F424ACA" w14:textId="4E03F37A" w:rsidR="00603A4A" w:rsidRPr="00603A4A" w:rsidRDefault="00603A4A" w:rsidP="00603A4A">
            <w:pPr>
              <w:spacing w:line="240" w:lineRule="auto"/>
              <w:jc w:val="center"/>
              <w:rPr>
                <w:rFonts w:cs="Times New Roman"/>
                <w:b/>
                <w:sz w:val="18"/>
                <w:szCs w:val="18"/>
              </w:rPr>
            </w:pPr>
            <w:r w:rsidRPr="00603A4A">
              <w:rPr>
                <w:b/>
                <w:sz w:val="18"/>
                <w:szCs w:val="18"/>
              </w:rPr>
              <w:t>0,982</w:t>
            </w:r>
          </w:p>
        </w:tc>
        <w:tc>
          <w:tcPr>
            <w:tcW w:w="835" w:type="dxa"/>
            <w:vAlign w:val="center"/>
          </w:tcPr>
          <w:p w14:paraId="6D3BF0CF" w14:textId="0EE904CF" w:rsidR="00603A4A" w:rsidRPr="00603A4A" w:rsidRDefault="00603A4A" w:rsidP="00603A4A">
            <w:pPr>
              <w:spacing w:line="240" w:lineRule="auto"/>
              <w:jc w:val="center"/>
              <w:rPr>
                <w:rFonts w:cs="Times New Roman"/>
                <w:b/>
                <w:sz w:val="18"/>
                <w:szCs w:val="18"/>
              </w:rPr>
            </w:pPr>
            <w:r w:rsidRPr="00603A4A">
              <w:rPr>
                <w:b/>
                <w:sz w:val="18"/>
                <w:szCs w:val="18"/>
              </w:rPr>
              <w:t>0,990</w:t>
            </w:r>
          </w:p>
        </w:tc>
        <w:tc>
          <w:tcPr>
            <w:tcW w:w="835" w:type="dxa"/>
            <w:vAlign w:val="center"/>
          </w:tcPr>
          <w:p w14:paraId="2F9235B4" w14:textId="30B97517" w:rsidR="00603A4A" w:rsidRPr="00603A4A" w:rsidRDefault="00603A4A" w:rsidP="00603A4A">
            <w:pPr>
              <w:spacing w:line="240" w:lineRule="auto"/>
              <w:jc w:val="center"/>
              <w:rPr>
                <w:rFonts w:cs="Times New Roman"/>
                <w:b/>
                <w:sz w:val="18"/>
                <w:szCs w:val="18"/>
              </w:rPr>
            </w:pPr>
            <w:r w:rsidRPr="00603A4A">
              <w:rPr>
                <w:b/>
                <w:sz w:val="18"/>
                <w:szCs w:val="18"/>
              </w:rPr>
              <w:t>0,986</w:t>
            </w:r>
          </w:p>
        </w:tc>
        <w:tc>
          <w:tcPr>
            <w:tcW w:w="823" w:type="dxa"/>
            <w:vAlign w:val="center"/>
          </w:tcPr>
          <w:p w14:paraId="172301A6" w14:textId="2EFFAAB2" w:rsidR="00603A4A" w:rsidRPr="00603A4A" w:rsidRDefault="00603A4A" w:rsidP="00603A4A">
            <w:pPr>
              <w:spacing w:line="240" w:lineRule="auto"/>
              <w:jc w:val="center"/>
              <w:rPr>
                <w:rFonts w:cs="Times New Roman"/>
                <w:sz w:val="18"/>
                <w:szCs w:val="18"/>
              </w:rPr>
            </w:pPr>
            <w:r w:rsidRPr="00603A4A">
              <w:rPr>
                <w:rFonts w:cs="Times New Roman"/>
                <w:sz w:val="18"/>
                <w:szCs w:val="18"/>
              </w:rPr>
              <w:t>4339</w:t>
            </w:r>
          </w:p>
        </w:tc>
        <w:tc>
          <w:tcPr>
            <w:tcW w:w="835" w:type="dxa"/>
            <w:vAlign w:val="center"/>
          </w:tcPr>
          <w:p w14:paraId="35030D2E" w14:textId="5E9D46A5" w:rsidR="00603A4A" w:rsidRPr="00603A4A" w:rsidRDefault="00603A4A" w:rsidP="00603A4A">
            <w:pPr>
              <w:spacing w:line="240" w:lineRule="auto"/>
              <w:jc w:val="center"/>
              <w:rPr>
                <w:rFonts w:cs="Times New Roman"/>
                <w:b/>
                <w:sz w:val="18"/>
                <w:szCs w:val="18"/>
              </w:rPr>
            </w:pPr>
            <w:r w:rsidRPr="00603A4A">
              <w:rPr>
                <w:sz w:val="18"/>
                <w:szCs w:val="18"/>
              </w:rPr>
              <w:t>0,953</w:t>
            </w:r>
          </w:p>
        </w:tc>
        <w:tc>
          <w:tcPr>
            <w:tcW w:w="833" w:type="dxa"/>
            <w:vAlign w:val="center"/>
          </w:tcPr>
          <w:p w14:paraId="511D6950" w14:textId="2D59D57C" w:rsidR="00603A4A" w:rsidRPr="00603A4A" w:rsidRDefault="00603A4A" w:rsidP="00603A4A">
            <w:pPr>
              <w:spacing w:line="240" w:lineRule="auto"/>
              <w:jc w:val="center"/>
              <w:rPr>
                <w:rFonts w:cs="Times New Roman"/>
                <w:sz w:val="18"/>
                <w:szCs w:val="18"/>
              </w:rPr>
            </w:pPr>
            <w:r w:rsidRPr="00603A4A">
              <w:rPr>
                <w:sz w:val="18"/>
                <w:szCs w:val="18"/>
              </w:rPr>
              <w:t>0,968</w:t>
            </w:r>
          </w:p>
        </w:tc>
        <w:tc>
          <w:tcPr>
            <w:tcW w:w="833" w:type="dxa"/>
            <w:vAlign w:val="center"/>
          </w:tcPr>
          <w:p w14:paraId="705E0677" w14:textId="73E8C07C" w:rsidR="00603A4A" w:rsidRPr="00603A4A" w:rsidRDefault="00603A4A" w:rsidP="00603A4A">
            <w:pPr>
              <w:spacing w:line="240" w:lineRule="auto"/>
              <w:jc w:val="center"/>
              <w:rPr>
                <w:rFonts w:cs="Times New Roman"/>
                <w:sz w:val="18"/>
                <w:szCs w:val="18"/>
              </w:rPr>
            </w:pPr>
            <w:r w:rsidRPr="00603A4A">
              <w:rPr>
                <w:sz w:val="18"/>
                <w:szCs w:val="18"/>
              </w:rPr>
              <w:t>0,960</w:t>
            </w:r>
          </w:p>
        </w:tc>
        <w:tc>
          <w:tcPr>
            <w:tcW w:w="777" w:type="dxa"/>
            <w:vAlign w:val="center"/>
          </w:tcPr>
          <w:p w14:paraId="622AEC5A" w14:textId="1316FED3" w:rsidR="00603A4A" w:rsidRPr="00603A4A" w:rsidRDefault="00603A4A" w:rsidP="00603A4A">
            <w:pPr>
              <w:spacing w:line="240" w:lineRule="auto"/>
              <w:jc w:val="center"/>
              <w:rPr>
                <w:rFonts w:cs="Times New Roman"/>
                <w:b/>
                <w:sz w:val="18"/>
                <w:szCs w:val="18"/>
              </w:rPr>
            </w:pPr>
            <w:r w:rsidRPr="00603A4A">
              <w:rPr>
                <w:rFonts w:cs="Times New Roman"/>
                <w:b/>
                <w:sz w:val="18"/>
                <w:szCs w:val="18"/>
              </w:rPr>
              <w:t>4586</w:t>
            </w:r>
          </w:p>
        </w:tc>
      </w:tr>
      <w:tr w:rsidR="00603A4A" w:rsidRPr="00603A4A" w14:paraId="06BE5537" w14:textId="77777777" w:rsidTr="00603A4A">
        <w:tc>
          <w:tcPr>
            <w:tcW w:w="456" w:type="dxa"/>
            <w:vAlign w:val="center"/>
          </w:tcPr>
          <w:p w14:paraId="393FAB9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8.</w:t>
            </w:r>
          </w:p>
        </w:tc>
        <w:tc>
          <w:tcPr>
            <w:tcW w:w="865" w:type="dxa"/>
            <w:vAlign w:val="center"/>
          </w:tcPr>
          <w:p w14:paraId="5AA5F03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DEFN</w:t>
            </w:r>
          </w:p>
        </w:tc>
        <w:tc>
          <w:tcPr>
            <w:tcW w:w="836" w:type="dxa"/>
            <w:vAlign w:val="center"/>
          </w:tcPr>
          <w:p w14:paraId="2AFCF7DF" w14:textId="50436B7F" w:rsidR="00603A4A" w:rsidRPr="00603A4A" w:rsidRDefault="00603A4A" w:rsidP="00603A4A">
            <w:pPr>
              <w:spacing w:line="240" w:lineRule="auto"/>
              <w:jc w:val="center"/>
              <w:rPr>
                <w:rFonts w:cs="Times New Roman"/>
                <w:b/>
                <w:sz w:val="18"/>
                <w:szCs w:val="18"/>
              </w:rPr>
            </w:pPr>
            <w:r w:rsidRPr="00603A4A">
              <w:rPr>
                <w:b/>
                <w:sz w:val="18"/>
                <w:szCs w:val="18"/>
              </w:rPr>
              <w:t>0,989</w:t>
            </w:r>
          </w:p>
        </w:tc>
        <w:tc>
          <w:tcPr>
            <w:tcW w:w="835" w:type="dxa"/>
            <w:vAlign w:val="center"/>
          </w:tcPr>
          <w:p w14:paraId="45BDFEF4" w14:textId="4FD3573C" w:rsidR="00603A4A" w:rsidRPr="00603A4A" w:rsidRDefault="00603A4A" w:rsidP="00603A4A">
            <w:pPr>
              <w:spacing w:line="240" w:lineRule="auto"/>
              <w:jc w:val="center"/>
              <w:rPr>
                <w:rFonts w:cs="Times New Roman"/>
                <w:b/>
                <w:sz w:val="18"/>
                <w:szCs w:val="18"/>
              </w:rPr>
            </w:pPr>
            <w:r w:rsidRPr="00603A4A">
              <w:rPr>
                <w:b/>
                <w:sz w:val="18"/>
                <w:szCs w:val="18"/>
              </w:rPr>
              <w:t>0,994</w:t>
            </w:r>
          </w:p>
        </w:tc>
        <w:tc>
          <w:tcPr>
            <w:tcW w:w="835" w:type="dxa"/>
            <w:vAlign w:val="center"/>
          </w:tcPr>
          <w:p w14:paraId="24EAA16C" w14:textId="4E81995E" w:rsidR="00603A4A" w:rsidRPr="00603A4A" w:rsidRDefault="00603A4A" w:rsidP="00603A4A">
            <w:pPr>
              <w:spacing w:line="240" w:lineRule="auto"/>
              <w:jc w:val="center"/>
              <w:rPr>
                <w:rFonts w:cs="Times New Roman"/>
                <w:b/>
                <w:sz w:val="18"/>
                <w:szCs w:val="18"/>
              </w:rPr>
            </w:pPr>
            <w:r w:rsidRPr="00603A4A">
              <w:rPr>
                <w:b/>
                <w:sz w:val="18"/>
                <w:szCs w:val="18"/>
              </w:rPr>
              <w:t>0,991</w:t>
            </w:r>
          </w:p>
        </w:tc>
        <w:tc>
          <w:tcPr>
            <w:tcW w:w="823" w:type="dxa"/>
            <w:vAlign w:val="center"/>
          </w:tcPr>
          <w:p w14:paraId="583F6A59" w14:textId="2144322D" w:rsidR="00603A4A" w:rsidRPr="00603A4A" w:rsidRDefault="00603A4A" w:rsidP="00603A4A">
            <w:pPr>
              <w:spacing w:line="240" w:lineRule="auto"/>
              <w:jc w:val="center"/>
              <w:rPr>
                <w:rFonts w:cs="Times New Roman"/>
                <w:b/>
                <w:sz w:val="18"/>
                <w:szCs w:val="18"/>
              </w:rPr>
            </w:pPr>
            <w:r w:rsidRPr="00603A4A">
              <w:rPr>
                <w:rFonts w:cs="Times New Roman"/>
                <w:sz w:val="18"/>
                <w:szCs w:val="18"/>
              </w:rPr>
              <w:t>8200</w:t>
            </w:r>
          </w:p>
        </w:tc>
        <w:tc>
          <w:tcPr>
            <w:tcW w:w="835" w:type="dxa"/>
            <w:vAlign w:val="center"/>
          </w:tcPr>
          <w:p w14:paraId="13DFC86E" w14:textId="3CF88C53" w:rsidR="00603A4A" w:rsidRPr="00603A4A" w:rsidRDefault="00603A4A" w:rsidP="00603A4A">
            <w:pPr>
              <w:spacing w:line="240" w:lineRule="auto"/>
              <w:jc w:val="center"/>
              <w:rPr>
                <w:rFonts w:cs="Times New Roman"/>
                <w:b/>
                <w:sz w:val="18"/>
                <w:szCs w:val="18"/>
              </w:rPr>
            </w:pPr>
            <w:r w:rsidRPr="00603A4A">
              <w:rPr>
                <w:sz w:val="18"/>
                <w:szCs w:val="18"/>
              </w:rPr>
              <w:t>0,955</w:t>
            </w:r>
          </w:p>
        </w:tc>
        <w:tc>
          <w:tcPr>
            <w:tcW w:w="833" w:type="dxa"/>
            <w:vAlign w:val="center"/>
          </w:tcPr>
          <w:p w14:paraId="0B18CD40" w14:textId="0752AC18" w:rsidR="00603A4A" w:rsidRPr="00603A4A" w:rsidRDefault="00603A4A" w:rsidP="00603A4A">
            <w:pPr>
              <w:spacing w:line="240" w:lineRule="auto"/>
              <w:jc w:val="center"/>
              <w:rPr>
                <w:rFonts w:cs="Times New Roman"/>
                <w:sz w:val="18"/>
                <w:szCs w:val="18"/>
              </w:rPr>
            </w:pPr>
            <w:r w:rsidRPr="00603A4A">
              <w:rPr>
                <w:sz w:val="18"/>
                <w:szCs w:val="18"/>
              </w:rPr>
              <w:t>0,972</w:t>
            </w:r>
          </w:p>
        </w:tc>
        <w:tc>
          <w:tcPr>
            <w:tcW w:w="833" w:type="dxa"/>
            <w:vAlign w:val="center"/>
          </w:tcPr>
          <w:p w14:paraId="5186C6F2" w14:textId="79DF044E" w:rsidR="00603A4A" w:rsidRPr="00603A4A" w:rsidRDefault="00603A4A" w:rsidP="00603A4A">
            <w:pPr>
              <w:spacing w:line="240" w:lineRule="auto"/>
              <w:jc w:val="center"/>
              <w:rPr>
                <w:rFonts w:cs="Times New Roman"/>
                <w:sz w:val="18"/>
                <w:szCs w:val="18"/>
              </w:rPr>
            </w:pPr>
            <w:r w:rsidRPr="00603A4A">
              <w:rPr>
                <w:sz w:val="18"/>
                <w:szCs w:val="18"/>
              </w:rPr>
              <w:t>0,963</w:t>
            </w:r>
          </w:p>
        </w:tc>
        <w:tc>
          <w:tcPr>
            <w:tcW w:w="777" w:type="dxa"/>
            <w:vAlign w:val="center"/>
          </w:tcPr>
          <w:p w14:paraId="3A8B22AF" w14:textId="743AAFBA" w:rsidR="00603A4A" w:rsidRPr="00603A4A" w:rsidRDefault="00603A4A" w:rsidP="00603A4A">
            <w:pPr>
              <w:spacing w:line="240" w:lineRule="auto"/>
              <w:jc w:val="center"/>
              <w:rPr>
                <w:rFonts w:cs="Times New Roman"/>
                <w:b/>
                <w:sz w:val="18"/>
                <w:szCs w:val="18"/>
              </w:rPr>
            </w:pPr>
            <w:r w:rsidRPr="00603A4A">
              <w:rPr>
                <w:rFonts w:cs="Times New Roman"/>
                <w:b/>
                <w:sz w:val="18"/>
                <w:szCs w:val="18"/>
              </w:rPr>
              <w:t>8813</w:t>
            </w:r>
          </w:p>
        </w:tc>
      </w:tr>
      <w:tr w:rsidR="00603A4A" w:rsidRPr="00603A4A" w14:paraId="58716810" w14:textId="77777777" w:rsidTr="00603A4A">
        <w:tc>
          <w:tcPr>
            <w:tcW w:w="456" w:type="dxa"/>
            <w:vAlign w:val="center"/>
          </w:tcPr>
          <w:p w14:paraId="4ED7D6F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9.</w:t>
            </w:r>
          </w:p>
        </w:tc>
        <w:tc>
          <w:tcPr>
            <w:tcW w:w="865" w:type="dxa"/>
            <w:vAlign w:val="center"/>
          </w:tcPr>
          <w:p w14:paraId="495E1C6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JUDG</w:t>
            </w:r>
          </w:p>
        </w:tc>
        <w:tc>
          <w:tcPr>
            <w:tcW w:w="836" w:type="dxa"/>
            <w:vAlign w:val="center"/>
          </w:tcPr>
          <w:p w14:paraId="3A74FD2D" w14:textId="6CC128DB" w:rsidR="00603A4A" w:rsidRPr="00603A4A" w:rsidRDefault="00603A4A" w:rsidP="00603A4A">
            <w:pPr>
              <w:spacing w:line="240" w:lineRule="auto"/>
              <w:jc w:val="center"/>
              <w:rPr>
                <w:rFonts w:cs="Times New Roman"/>
                <w:b/>
                <w:sz w:val="18"/>
                <w:szCs w:val="18"/>
              </w:rPr>
            </w:pPr>
            <w:r w:rsidRPr="00603A4A">
              <w:rPr>
                <w:b/>
                <w:sz w:val="18"/>
                <w:szCs w:val="18"/>
              </w:rPr>
              <w:t>0,988</w:t>
            </w:r>
          </w:p>
        </w:tc>
        <w:tc>
          <w:tcPr>
            <w:tcW w:w="835" w:type="dxa"/>
            <w:vAlign w:val="center"/>
          </w:tcPr>
          <w:p w14:paraId="35218C0D" w14:textId="1A95C72A" w:rsidR="00603A4A" w:rsidRPr="00603A4A" w:rsidRDefault="00603A4A" w:rsidP="00603A4A">
            <w:pPr>
              <w:spacing w:line="240" w:lineRule="auto"/>
              <w:jc w:val="center"/>
              <w:rPr>
                <w:rFonts w:cs="Times New Roman"/>
                <w:b/>
                <w:sz w:val="18"/>
                <w:szCs w:val="18"/>
              </w:rPr>
            </w:pPr>
            <w:r w:rsidRPr="00603A4A">
              <w:rPr>
                <w:b/>
                <w:sz w:val="18"/>
                <w:szCs w:val="18"/>
              </w:rPr>
              <w:t>0,980</w:t>
            </w:r>
          </w:p>
        </w:tc>
        <w:tc>
          <w:tcPr>
            <w:tcW w:w="835" w:type="dxa"/>
            <w:vAlign w:val="center"/>
          </w:tcPr>
          <w:p w14:paraId="6306AD5B" w14:textId="2F83E041" w:rsidR="00603A4A" w:rsidRPr="00603A4A" w:rsidRDefault="00603A4A" w:rsidP="00603A4A">
            <w:pPr>
              <w:spacing w:line="240" w:lineRule="auto"/>
              <w:jc w:val="center"/>
              <w:rPr>
                <w:rFonts w:cs="Times New Roman"/>
                <w:b/>
                <w:sz w:val="18"/>
                <w:szCs w:val="18"/>
              </w:rPr>
            </w:pPr>
            <w:r w:rsidRPr="00603A4A">
              <w:rPr>
                <w:b/>
                <w:sz w:val="18"/>
                <w:szCs w:val="18"/>
              </w:rPr>
              <w:t>0,984</w:t>
            </w:r>
          </w:p>
        </w:tc>
        <w:tc>
          <w:tcPr>
            <w:tcW w:w="823" w:type="dxa"/>
            <w:vAlign w:val="center"/>
          </w:tcPr>
          <w:p w14:paraId="123565B6" w14:textId="5045B513" w:rsidR="00603A4A" w:rsidRPr="00603A4A" w:rsidRDefault="00603A4A" w:rsidP="00603A4A">
            <w:pPr>
              <w:spacing w:line="240" w:lineRule="auto"/>
              <w:jc w:val="center"/>
              <w:rPr>
                <w:rFonts w:cs="Times New Roman"/>
                <w:sz w:val="18"/>
                <w:szCs w:val="18"/>
              </w:rPr>
            </w:pPr>
            <w:r w:rsidRPr="00603A4A">
              <w:rPr>
                <w:rFonts w:cs="Times New Roman"/>
                <w:sz w:val="18"/>
                <w:szCs w:val="18"/>
              </w:rPr>
              <w:t>347</w:t>
            </w:r>
          </w:p>
        </w:tc>
        <w:tc>
          <w:tcPr>
            <w:tcW w:w="835" w:type="dxa"/>
            <w:vAlign w:val="center"/>
          </w:tcPr>
          <w:p w14:paraId="258BAEF1" w14:textId="6DF18331" w:rsidR="00603A4A" w:rsidRPr="00603A4A" w:rsidRDefault="00603A4A" w:rsidP="00603A4A">
            <w:pPr>
              <w:spacing w:line="240" w:lineRule="auto"/>
              <w:jc w:val="center"/>
              <w:rPr>
                <w:rFonts w:cs="Times New Roman"/>
                <w:b/>
                <w:sz w:val="18"/>
                <w:szCs w:val="18"/>
              </w:rPr>
            </w:pPr>
            <w:r w:rsidRPr="00603A4A">
              <w:rPr>
                <w:sz w:val="18"/>
                <w:szCs w:val="18"/>
              </w:rPr>
              <w:t>0,971</w:t>
            </w:r>
          </w:p>
        </w:tc>
        <w:tc>
          <w:tcPr>
            <w:tcW w:w="833" w:type="dxa"/>
            <w:vAlign w:val="center"/>
          </w:tcPr>
          <w:p w14:paraId="7AC31363" w14:textId="528A5A1C" w:rsidR="00603A4A" w:rsidRPr="00603A4A" w:rsidRDefault="00603A4A" w:rsidP="00603A4A">
            <w:pPr>
              <w:spacing w:line="240" w:lineRule="auto"/>
              <w:jc w:val="center"/>
              <w:rPr>
                <w:rFonts w:cs="Times New Roman"/>
                <w:sz w:val="18"/>
                <w:szCs w:val="18"/>
              </w:rPr>
            </w:pPr>
            <w:r w:rsidRPr="00603A4A">
              <w:rPr>
                <w:sz w:val="18"/>
                <w:szCs w:val="18"/>
              </w:rPr>
              <w:t>0,938</w:t>
            </w:r>
          </w:p>
        </w:tc>
        <w:tc>
          <w:tcPr>
            <w:tcW w:w="833" w:type="dxa"/>
            <w:vAlign w:val="center"/>
          </w:tcPr>
          <w:p w14:paraId="28CBB3E1" w14:textId="14B9C0FE" w:rsidR="00603A4A" w:rsidRPr="00603A4A" w:rsidRDefault="00603A4A" w:rsidP="00603A4A">
            <w:pPr>
              <w:spacing w:line="240" w:lineRule="auto"/>
              <w:jc w:val="center"/>
              <w:rPr>
                <w:rFonts w:cs="Times New Roman"/>
                <w:sz w:val="18"/>
                <w:szCs w:val="18"/>
              </w:rPr>
            </w:pPr>
            <w:r w:rsidRPr="00603A4A">
              <w:rPr>
                <w:sz w:val="18"/>
                <w:szCs w:val="18"/>
              </w:rPr>
              <w:t>0,954</w:t>
            </w:r>
          </w:p>
        </w:tc>
        <w:tc>
          <w:tcPr>
            <w:tcW w:w="777" w:type="dxa"/>
            <w:vAlign w:val="center"/>
          </w:tcPr>
          <w:p w14:paraId="29C07C68" w14:textId="0A7472ED" w:rsidR="00603A4A" w:rsidRPr="00603A4A" w:rsidRDefault="00603A4A" w:rsidP="00603A4A">
            <w:pPr>
              <w:spacing w:line="240" w:lineRule="auto"/>
              <w:jc w:val="center"/>
              <w:rPr>
                <w:rFonts w:cs="Times New Roman"/>
                <w:b/>
                <w:sz w:val="18"/>
                <w:szCs w:val="18"/>
              </w:rPr>
            </w:pPr>
            <w:r w:rsidRPr="00603A4A">
              <w:rPr>
                <w:rFonts w:cs="Times New Roman"/>
                <w:b/>
                <w:sz w:val="18"/>
                <w:szCs w:val="18"/>
              </w:rPr>
              <w:t>354</w:t>
            </w:r>
          </w:p>
        </w:tc>
      </w:tr>
      <w:tr w:rsidR="00603A4A" w:rsidRPr="00603A4A" w14:paraId="080D1373" w14:textId="77777777" w:rsidTr="00603A4A">
        <w:tc>
          <w:tcPr>
            <w:tcW w:w="456" w:type="dxa"/>
            <w:vAlign w:val="center"/>
          </w:tcPr>
          <w:p w14:paraId="11B21631"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0.</w:t>
            </w:r>
          </w:p>
        </w:tc>
        <w:tc>
          <w:tcPr>
            <w:tcW w:w="865" w:type="dxa"/>
            <w:vAlign w:val="center"/>
          </w:tcPr>
          <w:p w14:paraId="780A0A3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JUDG</w:t>
            </w:r>
          </w:p>
        </w:tc>
        <w:tc>
          <w:tcPr>
            <w:tcW w:w="836" w:type="dxa"/>
            <w:vAlign w:val="center"/>
          </w:tcPr>
          <w:p w14:paraId="343818C9" w14:textId="16210067" w:rsidR="00603A4A" w:rsidRPr="00603A4A" w:rsidRDefault="00603A4A" w:rsidP="00603A4A">
            <w:pPr>
              <w:spacing w:line="240" w:lineRule="auto"/>
              <w:jc w:val="center"/>
              <w:rPr>
                <w:rFonts w:cs="Times New Roman"/>
                <w:b/>
                <w:sz w:val="18"/>
                <w:szCs w:val="18"/>
              </w:rPr>
            </w:pPr>
            <w:r w:rsidRPr="00603A4A">
              <w:rPr>
                <w:sz w:val="18"/>
                <w:szCs w:val="18"/>
              </w:rPr>
              <w:t>0,990</w:t>
            </w:r>
          </w:p>
        </w:tc>
        <w:tc>
          <w:tcPr>
            <w:tcW w:w="835" w:type="dxa"/>
            <w:vAlign w:val="center"/>
          </w:tcPr>
          <w:p w14:paraId="671BA145" w14:textId="61D1D507" w:rsidR="00603A4A" w:rsidRPr="00603A4A" w:rsidRDefault="00603A4A" w:rsidP="00603A4A">
            <w:pPr>
              <w:spacing w:line="240" w:lineRule="auto"/>
              <w:jc w:val="center"/>
              <w:rPr>
                <w:rFonts w:cs="Times New Roman"/>
                <w:b/>
                <w:sz w:val="18"/>
                <w:szCs w:val="18"/>
              </w:rPr>
            </w:pPr>
            <w:r w:rsidRPr="00603A4A">
              <w:rPr>
                <w:b/>
                <w:sz w:val="18"/>
                <w:szCs w:val="18"/>
              </w:rPr>
              <w:t>0,995</w:t>
            </w:r>
          </w:p>
        </w:tc>
        <w:tc>
          <w:tcPr>
            <w:tcW w:w="835" w:type="dxa"/>
            <w:vAlign w:val="center"/>
          </w:tcPr>
          <w:p w14:paraId="2A06D47F" w14:textId="277D5087" w:rsidR="00603A4A" w:rsidRPr="00603A4A" w:rsidRDefault="00603A4A" w:rsidP="00603A4A">
            <w:pPr>
              <w:spacing w:line="240" w:lineRule="auto"/>
              <w:jc w:val="center"/>
              <w:rPr>
                <w:rFonts w:cs="Times New Roman"/>
                <w:b/>
                <w:sz w:val="18"/>
                <w:szCs w:val="18"/>
              </w:rPr>
            </w:pPr>
            <w:r w:rsidRPr="00603A4A">
              <w:rPr>
                <w:b/>
                <w:sz w:val="18"/>
                <w:szCs w:val="18"/>
              </w:rPr>
              <w:t>0,993</w:t>
            </w:r>
          </w:p>
        </w:tc>
        <w:tc>
          <w:tcPr>
            <w:tcW w:w="823" w:type="dxa"/>
            <w:vAlign w:val="center"/>
          </w:tcPr>
          <w:p w14:paraId="6312CC59" w14:textId="1D4073BE" w:rsidR="00603A4A" w:rsidRPr="00603A4A" w:rsidRDefault="00603A4A" w:rsidP="00603A4A">
            <w:pPr>
              <w:spacing w:line="240" w:lineRule="auto"/>
              <w:jc w:val="center"/>
              <w:rPr>
                <w:rFonts w:cs="Times New Roman"/>
                <w:sz w:val="18"/>
                <w:szCs w:val="18"/>
              </w:rPr>
            </w:pPr>
            <w:r w:rsidRPr="00603A4A">
              <w:rPr>
                <w:rFonts w:cs="Times New Roman"/>
                <w:sz w:val="18"/>
                <w:szCs w:val="18"/>
              </w:rPr>
              <w:t>1552</w:t>
            </w:r>
          </w:p>
        </w:tc>
        <w:tc>
          <w:tcPr>
            <w:tcW w:w="835" w:type="dxa"/>
            <w:vAlign w:val="center"/>
          </w:tcPr>
          <w:p w14:paraId="633665B8" w14:textId="2FD07B27" w:rsidR="00603A4A" w:rsidRPr="00603A4A" w:rsidRDefault="00603A4A" w:rsidP="00603A4A">
            <w:pPr>
              <w:spacing w:line="240" w:lineRule="auto"/>
              <w:jc w:val="center"/>
              <w:rPr>
                <w:rFonts w:cs="Times New Roman"/>
                <w:b/>
                <w:sz w:val="18"/>
                <w:szCs w:val="18"/>
              </w:rPr>
            </w:pPr>
            <w:r w:rsidRPr="00603A4A">
              <w:rPr>
                <w:b/>
                <w:sz w:val="18"/>
                <w:szCs w:val="18"/>
              </w:rPr>
              <w:t>0,992</w:t>
            </w:r>
          </w:p>
        </w:tc>
        <w:tc>
          <w:tcPr>
            <w:tcW w:w="833" w:type="dxa"/>
            <w:vAlign w:val="center"/>
          </w:tcPr>
          <w:p w14:paraId="38E9398F" w14:textId="71A97C8F" w:rsidR="00603A4A" w:rsidRPr="00603A4A" w:rsidRDefault="00603A4A" w:rsidP="00603A4A">
            <w:pPr>
              <w:spacing w:line="240" w:lineRule="auto"/>
              <w:jc w:val="center"/>
              <w:rPr>
                <w:rFonts w:cs="Times New Roman"/>
                <w:sz w:val="18"/>
                <w:szCs w:val="18"/>
              </w:rPr>
            </w:pPr>
            <w:r w:rsidRPr="00603A4A">
              <w:rPr>
                <w:sz w:val="18"/>
                <w:szCs w:val="18"/>
              </w:rPr>
              <w:t>0,897</w:t>
            </w:r>
          </w:p>
        </w:tc>
        <w:tc>
          <w:tcPr>
            <w:tcW w:w="833" w:type="dxa"/>
            <w:vAlign w:val="center"/>
          </w:tcPr>
          <w:p w14:paraId="6651E423" w14:textId="7547BEC2" w:rsidR="00603A4A" w:rsidRPr="00603A4A" w:rsidRDefault="00603A4A" w:rsidP="00603A4A">
            <w:pPr>
              <w:spacing w:line="240" w:lineRule="auto"/>
              <w:jc w:val="center"/>
              <w:rPr>
                <w:rFonts w:cs="Times New Roman"/>
                <w:sz w:val="18"/>
                <w:szCs w:val="18"/>
              </w:rPr>
            </w:pPr>
            <w:r w:rsidRPr="00603A4A">
              <w:rPr>
                <w:sz w:val="18"/>
                <w:szCs w:val="18"/>
              </w:rPr>
              <w:t>0,942</w:t>
            </w:r>
          </w:p>
        </w:tc>
        <w:tc>
          <w:tcPr>
            <w:tcW w:w="777" w:type="dxa"/>
            <w:vAlign w:val="center"/>
          </w:tcPr>
          <w:p w14:paraId="6EA9ED9A" w14:textId="3069A76B" w:rsidR="00603A4A" w:rsidRPr="00603A4A" w:rsidRDefault="00603A4A" w:rsidP="00603A4A">
            <w:pPr>
              <w:spacing w:line="240" w:lineRule="auto"/>
              <w:jc w:val="center"/>
              <w:rPr>
                <w:rFonts w:cs="Times New Roman"/>
                <w:b/>
                <w:sz w:val="18"/>
                <w:szCs w:val="18"/>
              </w:rPr>
            </w:pPr>
            <w:r w:rsidRPr="00603A4A">
              <w:rPr>
                <w:rFonts w:cs="Times New Roman"/>
                <w:b/>
                <w:sz w:val="18"/>
                <w:szCs w:val="18"/>
              </w:rPr>
              <w:t>1580</w:t>
            </w:r>
          </w:p>
        </w:tc>
      </w:tr>
      <w:tr w:rsidR="00603A4A" w:rsidRPr="00603A4A" w14:paraId="1D31E39E" w14:textId="77777777" w:rsidTr="00603A4A">
        <w:tc>
          <w:tcPr>
            <w:tcW w:w="456" w:type="dxa"/>
            <w:vAlign w:val="center"/>
          </w:tcPr>
          <w:p w14:paraId="78AFE8D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1.</w:t>
            </w:r>
          </w:p>
        </w:tc>
        <w:tc>
          <w:tcPr>
            <w:tcW w:w="865" w:type="dxa"/>
            <w:vAlign w:val="center"/>
          </w:tcPr>
          <w:p w14:paraId="0F842D3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JUDP</w:t>
            </w:r>
          </w:p>
        </w:tc>
        <w:tc>
          <w:tcPr>
            <w:tcW w:w="836" w:type="dxa"/>
            <w:vAlign w:val="center"/>
          </w:tcPr>
          <w:p w14:paraId="5CC757F1" w14:textId="10EFEE32" w:rsidR="00603A4A" w:rsidRPr="00603A4A" w:rsidRDefault="00603A4A" w:rsidP="00603A4A">
            <w:pPr>
              <w:spacing w:line="240" w:lineRule="auto"/>
              <w:jc w:val="center"/>
              <w:rPr>
                <w:rFonts w:cs="Times New Roman"/>
                <w:b/>
                <w:sz w:val="18"/>
                <w:szCs w:val="18"/>
              </w:rPr>
            </w:pPr>
            <w:r w:rsidRPr="00603A4A">
              <w:rPr>
                <w:b/>
                <w:sz w:val="18"/>
                <w:szCs w:val="18"/>
              </w:rPr>
              <w:t>0,982</w:t>
            </w:r>
          </w:p>
        </w:tc>
        <w:tc>
          <w:tcPr>
            <w:tcW w:w="835" w:type="dxa"/>
            <w:vAlign w:val="center"/>
          </w:tcPr>
          <w:p w14:paraId="6685A4E5" w14:textId="7320C181" w:rsidR="00603A4A" w:rsidRPr="00603A4A" w:rsidRDefault="00603A4A" w:rsidP="00603A4A">
            <w:pPr>
              <w:spacing w:line="240" w:lineRule="auto"/>
              <w:jc w:val="center"/>
              <w:rPr>
                <w:rFonts w:cs="Times New Roman"/>
                <w:b/>
                <w:sz w:val="18"/>
                <w:szCs w:val="18"/>
              </w:rPr>
            </w:pPr>
            <w:r w:rsidRPr="00603A4A">
              <w:rPr>
                <w:b/>
                <w:sz w:val="18"/>
                <w:szCs w:val="18"/>
              </w:rPr>
              <w:t>0,976</w:t>
            </w:r>
          </w:p>
        </w:tc>
        <w:tc>
          <w:tcPr>
            <w:tcW w:w="835" w:type="dxa"/>
            <w:vAlign w:val="center"/>
          </w:tcPr>
          <w:p w14:paraId="3013D80F" w14:textId="532558FE" w:rsidR="00603A4A" w:rsidRPr="00603A4A" w:rsidRDefault="00603A4A" w:rsidP="00603A4A">
            <w:pPr>
              <w:spacing w:line="240" w:lineRule="auto"/>
              <w:jc w:val="center"/>
              <w:rPr>
                <w:rFonts w:cs="Times New Roman"/>
                <w:b/>
                <w:sz w:val="18"/>
                <w:szCs w:val="18"/>
              </w:rPr>
            </w:pPr>
            <w:r w:rsidRPr="00603A4A">
              <w:rPr>
                <w:b/>
                <w:sz w:val="18"/>
                <w:szCs w:val="18"/>
              </w:rPr>
              <w:t>0,979</w:t>
            </w:r>
          </w:p>
        </w:tc>
        <w:tc>
          <w:tcPr>
            <w:tcW w:w="823" w:type="dxa"/>
            <w:vAlign w:val="center"/>
          </w:tcPr>
          <w:p w14:paraId="04547C63" w14:textId="4CA511B2" w:rsidR="00603A4A" w:rsidRPr="00603A4A" w:rsidRDefault="00603A4A" w:rsidP="00603A4A">
            <w:pPr>
              <w:spacing w:line="240" w:lineRule="auto"/>
              <w:jc w:val="center"/>
              <w:rPr>
                <w:rFonts w:cs="Times New Roman"/>
                <w:b/>
                <w:sz w:val="18"/>
                <w:szCs w:val="18"/>
              </w:rPr>
            </w:pPr>
            <w:r w:rsidRPr="00603A4A">
              <w:rPr>
                <w:rFonts w:cs="Times New Roman"/>
                <w:sz w:val="18"/>
                <w:szCs w:val="18"/>
              </w:rPr>
              <w:t>167</w:t>
            </w:r>
          </w:p>
        </w:tc>
        <w:tc>
          <w:tcPr>
            <w:tcW w:w="835" w:type="dxa"/>
            <w:vAlign w:val="center"/>
          </w:tcPr>
          <w:p w14:paraId="383499A3" w14:textId="04069BCC" w:rsidR="00603A4A" w:rsidRPr="00603A4A" w:rsidRDefault="00603A4A" w:rsidP="00603A4A">
            <w:pPr>
              <w:spacing w:line="240" w:lineRule="auto"/>
              <w:jc w:val="center"/>
              <w:rPr>
                <w:rFonts w:cs="Times New Roman"/>
                <w:b/>
                <w:sz w:val="18"/>
                <w:szCs w:val="18"/>
              </w:rPr>
            </w:pPr>
            <w:r w:rsidRPr="00603A4A">
              <w:rPr>
                <w:sz w:val="18"/>
                <w:szCs w:val="18"/>
              </w:rPr>
              <w:t>0,966</w:t>
            </w:r>
          </w:p>
        </w:tc>
        <w:tc>
          <w:tcPr>
            <w:tcW w:w="833" w:type="dxa"/>
            <w:vAlign w:val="center"/>
          </w:tcPr>
          <w:p w14:paraId="54F6DA7B" w14:textId="12C6C68A" w:rsidR="00603A4A" w:rsidRPr="00603A4A" w:rsidRDefault="00603A4A" w:rsidP="00603A4A">
            <w:pPr>
              <w:spacing w:line="240" w:lineRule="auto"/>
              <w:jc w:val="center"/>
              <w:rPr>
                <w:rFonts w:cs="Times New Roman"/>
                <w:sz w:val="18"/>
                <w:szCs w:val="18"/>
              </w:rPr>
            </w:pPr>
            <w:r w:rsidRPr="00603A4A">
              <w:rPr>
                <w:sz w:val="18"/>
                <w:szCs w:val="18"/>
              </w:rPr>
              <w:t>0,977</w:t>
            </w:r>
          </w:p>
        </w:tc>
        <w:tc>
          <w:tcPr>
            <w:tcW w:w="833" w:type="dxa"/>
            <w:vAlign w:val="center"/>
          </w:tcPr>
          <w:p w14:paraId="1D28797A" w14:textId="26341F74" w:rsidR="00603A4A" w:rsidRPr="00603A4A" w:rsidRDefault="00603A4A" w:rsidP="00603A4A">
            <w:pPr>
              <w:spacing w:line="240" w:lineRule="auto"/>
              <w:jc w:val="center"/>
              <w:rPr>
                <w:rFonts w:cs="Times New Roman"/>
                <w:sz w:val="18"/>
                <w:szCs w:val="18"/>
              </w:rPr>
            </w:pPr>
            <w:r w:rsidRPr="00603A4A">
              <w:rPr>
                <w:sz w:val="18"/>
                <w:szCs w:val="18"/>
              </w:rPr>
              <w:t>0,972</w:t>
            </w:r>
          </w:p>
        </w:tc>
        <w:tc>
          <w:tcPr>
            <w:tcW w:w="777" w:type="dxa"/>
            <w:vAlign w:val="center"/>
          </w:tcPr>
          <w:p w14:paraId="34C8FA2A" w14:textId="60488BFC" w:rsidR="00603A4A" w:rsidRPr="00603A4A" w:rsidRDefault="00603A4A" w:rsidP="00603A4A">
            <w:pPr>
              <w:spacing w:line="240" w:lineRule="auto"/>
              <w:jc w:val="center"/>
              <w:rPr>
                <w:rFonts w:cs="Times New Roman"/>
                <w:b/>
                <w:sz w:val="18"/>
                <w:szCs w:val="18"/>
              </w:rPr>
            </w:pPr>
            <w:r w:rsidRPr="00603A4A">
              <w:rPr>
                <w:rFonts w:cs="Times New Roman"/>
                <w:b/>
                <w:sz w:val="18"/>
                <w:szCs w:val="18"/>
              </w:rPr>
              <w:t>176</w:t>
            </w:r>
          </w:p>
        </w:tc>
      </w:tr>
      <w:tr w:rsidR="00603A4A" w:rsidRPr="00603A4A" w14:paraId="3D07FEA1" w14:textId="77777777" w:rsidTr="00603A4A">
        <w:tc>
          <w:tcPr>
            <w:tcW w:w="456" w:type="dxa"/>
            <w:vAlign w:val="center"/>
          </w:tcPr>
          <w:p w14:paraId="1DF5ED6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2.</w:t>
            </w:r>
          </w:p>
        </w:tc>
        <w:tc>
          <w:tcPr>
            <w:tcW w:w="865" w:type="dxa"/>
            <w:vAlign w:val="center"/>
          </w:tcPr>
          <w:p w14:paraId="7EA078E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JUDP</w:t>
            </w:r>
          </w:p>
        </w:tc>
        <w:tc>
          <w:tcPr>
            <w:tcW w:w="836" w:type="dxa"/>
            <w:vAlign w:val="center"/>
          </w:tcPr>
          <w:p w14:paraId="6D4C225E" w14:textId="0F98CD10" w:rsidR="00603A4A" w:rsidRPr="00603A4A" w:rsidRDefault="00603A4A" w:rsidP="00603A4A">
            <w:pPr>
              <w:spacing w:line="240" w:lineRule="auto"/>
              <w:jc w:val="center"/>
              <w:rPr>
                <w:rFonts w:cs="Times New Roman"/>
                <w:b/>
                <w:sz w:val="18"/>
                <w:szCs w:val="18"/>
              </w:rPr>
            </w:pPr>
            <w:r w:rsidRPr="00603A4A">
              <w:rPr>
                <w:sz w:val="18"/>
                <w:szCs w:val="18"/>
              </w:rPr>
              <w:t>0,977</w:t>
            </w:r>
          </w:p>
        </w:tc>
        <w:tc>
          <w:tcPr>
            <w:tcW w:w="835" w:type="dxa"/>
            <w:vAlign w:val="center"/>
          </w:tcPr>
          <w:p w14:paraId="1CCF5D2C" w14:textId="2D3A6277" w:rsidR="00603A4A" w:rsidRPr="00603A4A" w:rsidRDefault="00603A4A" w:rsidP="00603A4A">
            <w:pPr>
              <w:spacing w:line="240" w:lineRule="auto"/>
              <w:jc w:val="center"/>
              <w:rPr>
                <w:rFonts w:cs="Times New Roman"/>
                <w:b/>
                <w:sz w:val="18"/>
                <w:szCs w:val="18"/>
              </w:rPr>
            </w:pPr>
            <w:r w:rsidRPr="00603A4A">
              <w:rPr>
                <w:b/>
                <w:sz w:val="18"/>
                <w:szCs w:val="18"/>
              </w:rPr>
              <w:t>0,992</w:t>
            </w:r>
          </w:p>
        </w:tc>
        <w:tc>
          <w:tcPr>
            <w:tcW w:w="835" w:type="dxa"/>
            <w:vAlign w:val="center"/>
          </w:tcPr>
          <w:p w14:paraId="5A361F8C" w14:textId="39CB3DFA" w:rsidR="00603A4A" w:rsidRPr="00603A4A" w:rsidRDefault="00603A4A" w:rsidP="00603A4A">
            <w:pPr>
              <w:spacing w:line="240" w:lineRule="auto"/>
              <w:jc w:val="center"/>
              <w:rPr>
                <w:rFonts w:cs="Times New Roman"/>
                <w:b/>
                <w:sz w:val="18"/>
                <w:szCs w:val="18"/>
              </w:rPr>
            </w:pPr>
            <w:r w:rsidRPr="00603A4A">
              <w:rPr>
                <w:b/>
                <w:sz w:val="18"/>
                <w:szCs w:val="18"/>
              </w:rPr>
              <w:t>0,985</w:t>
            </w:r>
          </w:p>
        </w:tc>
        <w:tc>
          <w:tcPr>
            <w:tcW w:w="823" w:type="dxa"/>
            <w:vAlign w:val="center"/>
          </w:tcPr>
          <w:p w14:paraId="69653166" w14:textId="73A4B30D" w:rsidR="00603A4A" w:rsidRPr="00603A4A" w:rsidRDefault="00603A4A" w:rsidP="00603A4A">
            <w:pPr>
              <w:spacing w:line="240" w:lineRule="auto"/>
              <w:jc w:val="center"/>
              <w:rPr>
                <w:rFonts w:cs="Times New Roman"/>
                <w:b/>
                <w:sz w:val="18"/>
                <w:szCs w:val="18"/>
              </w:rPr>
            </w:pPr>
            <w:r w:rsidRPr="00603A4A">
              <w:rPr>
                <w:rFonts w:cs="Times New Roman"/>
                <w:sz w:val="18"/>
                <w:szCs w:val="18"/>
              </w:rPr>
              <w:t>774</w:t>
            </w:r>
          </w:p>
        </w:tc>
        <w:tc>
          <w:tcPr>
            <w:tcW w:w="835" w:type="dxa"/>
            <w:vAlign w:val="center"/>
          </w:tcPr>
          <w:p w14:paraId="6A24F357" w14:textId="09F654EF" w:rsidR="00603A4A" w:rsidRPr="00603A4A" w:rsidRDefault="00603A4A" w:rsidP="00603A4A">
            <w:pPr>
              <w:spacing w:line="240" w:lineRule="auto"/>
              <w:jc w:val="center"/>
              <w:rPr>
                <w:rFonts w:cs="Times New Roman"/>
                <w:b/>
                <w:sz w:val="18"/>
                <w:szCs w:val="18"/>
              </w:rPr>
            </w:pPr>
            <w:r w:rsidRPr="00603A4A">
              <w:rPr>
                <w:b/>
                <w:sz w:val="18"/>
                <w:szCs w:val="18"/>
              </w:rPr>
              <w:t>0,981</w:t>
            </w:r>
          </w:p>
        </w:tc>
        <w:tc>
          <w:tcPr>
            <w:tcW w:w="833" w:type="dxa"/>
            <w:vAlign w:val="center"/>
          </w:tcPr>
          <w:p w14:paraId="26982FEB" w14:textId="079A1C38" w:rsidR="00603A4A" w:rsidRPr="00603A4A" w:rsidRDefault="00603A4A" w:rsidP="00603A4A">
            <w:pPr>
              <w:spacing w:line="240" w:lineRule="auto"/>
              <w:jc w:val="center"/>
              <w:rPr>
                <w:rFonts w:cs="Times New Roman"/>
                <w:b/>
                <w:sz w:val="18"/>
                <w:szCs w:val="18"/>
              </w:rPr>
            </w:pPr>
            <w:r w:rsidRPr="00603A4A">
              <w:rPr>
                <w:sz w:val="18"/>
                <w:szCs w:val="18"/>
              </w:rPr>
              <w:t>0,974</w:t>
            </w:r>
          </w:p>
        </w:tc>
        <w:tc>
          <w:tcPr>
            <w:tcW w:w="833" w:type="dxa"/>
            <w:vAlign w:val="center"/>
          </w:tcPr>
          <w:p w14:paraId="3772FFA5" w14:textId="38360694" w:rsidR="00603A4A" w:rsidRPr="00603A4A" w:rsidRDefault="00603A4A" w:rsidP="00603A4A">
            <w:pPr>
              <w:spacing w:line="240" w:lineRule="auto"/>
              <w:jc w:val="center"/>
              <w:rPr>
                <w:rFonts w:cs="Times New Roman"/>
                <w:sz w:val="18"/>
                <w:szCs w:val="18"/>
              </w:rPr>
            </w:pPr>
            <w:r w:rsidRPr="00603A4A">
              <w:rPr>
                <w:sz w:val="18"/>
                <w:szCs w:val="18"/>
              </w:rPr>
              <w:t>0,977</w:t>
            </w:r>
          </w:p>
        </w:tc>
        <w:tc>
          <w:tcPr>
            <w:tcW w:w="777" w:type="dxa"/>
            <w:vAlign w:val="center"/>
          </w:tcPr>
          <w:p w14:paraId="51C63C66" w14:textId="5A2F33C3" w:rsidR="00603A4A" w:rsidRPr="00603A4A" w:rsidRDefault="00603A4A" w:rsidP="00603A4A">
            <w:pPr>
              <w:spacing w:line="240" w:lineRule="auto"/>
              <w:jc w:val="center"/>
              <w:rPr>
                <w:rFonts w:cs="Times New Roman"/>
                <w:b/>
                <w:sz w:val="18"/>
                <w:szCs w:val="18"/>
              </w:rPr>
            </w:pPr>
            <w:r w:rsidRPr="00603A4A">
              <w:rPr>
                <w:rFonts w:cs="Times New Roman"/>
                <w:b/>
                <w:sz w:val="18"/>
                <w:szCs w:val="18"/>
              </w:rPr>
              <w:t>795</w:t>
            </w:r>
          </w:p>
        </w:tc>
      </w:tr>
      <w:tr w:rsidR="00603A4A" w:rsidRPr="00603A4A" w14:paraId="08C523E1" w14:textId="77777777" w:rsidTr="00603A4A">
        <w:tc>
          <w:tcPr>
            <w:tcW w:w="456" w:type="dxa"/>
            <w:vAlign w:val="center"/>
          </w:tcPr>
          <w:p w14:paraId="76C03DB4"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3.</w:t>
            </w:r>
          </w:p>
        </w:tc>
        <w:tc>
          <w:tcPr>
            <w:tcW w:w="865" w:type="dxa"/>
            <w:vAlign w:val="center"/>
          </w:tcPr>
          <w:p w14:paraId="480C0CB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ENA</w:t>
            </w:r>
          </w:p>
        </w:tc>
        <w:tc>
          <w:tcPr>
            <w:tcW w:w="836" w:type="dxa"/>
            <w:vAlign w:val="center"/>
          </w:tcPr>
          <w:p w14:paraId="115098BB" w14:textId="62DAE639" w:rsidR="00603A4A" w:rsidRPr="00603A4A" w:rsidRDefault="00603A4A" w:rsidP="00603A4A">
            <w:pPr>
              <w:spacing w:line="240" w:lineRule="auto"/>
              <w:jc w:val="center"/>
              <w:rPr>
                <w:rFonts w:cs="Times New Roman"/>
                <w:b/>
                <w:sz w:val="18"/>
                <w:szCs w:val="18"/>
              </w:rPr>
            </w:pPr>
            <w:r w:rsidRPr="00603A4A">
              <w:rPr>
                <w:b/>
                <w:sz w:val="18"/>
                <w:szCs w:val="18"/>
              </w:rPr>
              <w:t>0,861</w:t>
            </w:r>
          </w:p>
        </w:tc>
        <w:tc>
          <w:tcPr>
            <w:tcW w:w="835" w:type="dxa"/>
            <w:vAlign w:val="center"/>
          </w:tcPr>
          <w:p w14:paraId="5C000603" w14:textId="72EA30D7" w:rsidR="00603A4A" w:rsidRPr="00603A4A" w:rsidRDefault="00603A4A" w:rsidP="00603A4A">
            <w:pPr>
              <w:spacing w:line="240" w:lineRule="auto"/>
              <w:jc w:val="center"/>
              <w:rPr>
                <w:rFonts w:cs="Times New Roman"/>
                <w:b/>
                <w:sz w:val="18"/>
                <w:szCs w:val="18"/>
              </w:rPr>
            </w:pPr>
            <w:r w:rsidRPr="00603A4A">
              <w:rPr>
                <w:b/>
                <w:sz w:val="18"/>
                <w:szCs w:val="18"/>
              </w:rPr>
              <w:t>0,840</w:t>
            </w:r>
          </w:p>
        </w:tc>
        <w:tc>
          <w:tcPr>
            <w:tcW w:w="835" w:type="dxa"/>
            <w:vAlign w:val="center"/>
          </w:tcPr>
          <w:p w14:paraId="07F39741" w14:textId="1BE73843" w:rsidR="00603A4A" w:rsidRPr="00603A4A" w:rsidRDefault="00603A4A" w:rsidP="00603A4A">
            <w:pPr>
              <w:spacing w:line="240" w:lineRule="auto"/>
              <w:jc w:val="center"/>
              <w:rPr>
                <w:rFonts w:cs="Times New Roman"/>
                <w:b/>
                <w:sz w:val="18"/>
                <w:szCs w:val="18"/>
              </w:rPr>
            </w:pPr>
            <w:r w:rsidRPr="00603A4A">
              <w:rPr>
                <w:b/>
                <w:sz w:val="18"/>
                <w:szCs w:val="18"/>
              </w:rPr>
              <w:t>0,850</w:t>
            </w:r>
          </w:p>
        </w:tc>
        <w:tc>
          <w:tcPr>
            <w:tcW w:w="823" w:type="dxa"/>
            <w:vAlign w:val="center"/>
          </w:tcPr>
          <w:p w14:paraId="26FE5D40" w14:textId="1075EE50" w:rsidR="00603A4A" w:rsidRPr="00603A4A" w:rsidRDefault="00603A4A" w:rsidP="00603A4A">
            <w:pPr>
              <w:spacing w:line="240" w:lineRule="auto"/>
              <w:jc w:val="center"/>
              <w:rPr>
                <w:rFonts w:cs="Times New Roman"/>
                <w:sz w:val="18"/>
                <w:szCs w:val="18"/>
              </w:rPr>
            </w:pPr>
            <w:r w:rsidRPr="00603A4A">
              <w:rPr>
                <w:rFonts w:cs="Times New Roman"/>
                <w:sz w:val="18"/>
                <w:szCs w:val="18"/>
              </w:rPr>
              <w:t>257</w:t>
            </w:r>
          </w:p>
        </w:tc>
        <w:tc>
          <w:tcPr>
            <w:tcW w:w="835" w:type="dxa"/>
            <w:vAlign w:val="center"/>
          </w:tcPr>
          <w:p w14:paraId="074C226A" w14:textId="292D8811" w:rsidR="00603A4A" w:rsidRPr="00603A4A" w:rsidRDefault="00603A4A" w:rsidP="00603A4A">
            <w:pPr>
              <w:spacing w:line="240" w:lineRule="auto"/>
              <w:jc w:val="center"/>
              <w:rPr>
                <w:rFonts w:cs="Times New Roman"/>
                <w:b/>
                <w:sz w:val="18"/>
                <w:szCs w:val="18"/>
              </w:rPr>
            </w:pPr>
            <w:r w:rsidRPr="00603A4A">
              <w:rPr>
                <w:sz w:val="18"/>
                <w:szCs w:val="18"/>
              </w:rPr>
              <w:t>0,825</w:t>
            </w:r>
          </w:p>
        </w:tc>
        <w:tc>
          <w:tcPr>
            <w:tcW w:w="833" w:type="dxa"/>
            <w:vAlign w:val="center"/>
          </w:tcPr>
          <w:p w14:paraId="0ED0FEE6" w14:textId="22674756" w:rsidR="00603A4A" w:rsidRPr="00603A4A" w:rsidRDefault="00603A4A" w:rsidP="00603A4A">
            <w:pPr>
              <w:spacing w:line="240" w:lineRule="auto"/>
              <w:jc w:val="center"/>
              <w:rPr>
                <w:rFonts w:cs="Times New Roman"/>
                <w:sz w:val="18"/>
                <w:szCs w:val="18"/>
              </w:rPr>
            </w:pPr>
            <w:r w:rsidRPr="00603A4A">
              <w:rPr>
                <w:sz w:val="18"/>
                <w:szCs w:val="18"/>
              </w:rPr>
              <w:t>0,733</w:t>
            </w:r>
          </w:p>
        </w:tc>
        <w:tc>
          <w:tcPr>
            <w:tcW w:w="833" w:type="dxa"/>
            <w:vAlign w:val="center"/>
          </w:tcPr>
          <w:p w14:paraId="02CF6E7D" w14:textId="7C0E57F1" w:rsidR="00603A4A" w:rsidRPr="00603A4A" w:rsidRDefault="00603A4A" w:rsidP="00603A4A">
            <w:pPr>
              <w:spacing w:line="240" w:lineRule="auto"/>
              <w:jc w:val="center"/>
              <w:rPr>
                <w:rFonts w:cs="Times New Roman"/>
                <w:b/>
                <w:sz w:val="18"/>
                <w:szCs w:val="18"/>
              </w:rPr>
            </w:pPr>
            <w:r w:rsidRPr="00603A4A">
              <w:rPr>
                <w:sz w:val="18"/>
                <w:szCs w:val="18"/>
              </w:rPr>
              <w:t>0,776</w:t>
            </w:r>
          </w:p>
        </w:tc>
        <w:tc>
          <w:tcPr>
            <w:tcW w:w="777" w:type="dxa"/>
            <w:vAlign w:val="center"/>
          </w:tcPr>
          <w:p w14:paraId="6ACE55F9" w14:textId="5FE1AB49" w:rsidR="00603A4A" w:rsidRPr="00603A4A" w:rsidRDefault="00603A4A" w:rsidP="00603A4A">
            <w:pPr>
              <w:spacing w:line="240" w:lineRule="auto"/>
              <w:jc w:val="center"/>
              <w:rPr>
                <w:rFonts w:cs="Times New Roman"/>
                <w:b/>
                <w:sz w:val="18"/>
                <w:szCs w:val="18"/>
              </w:rPr>
            </w:pPr>
            <w:r w:rsidRPr="00603A4A">
              <w:rPr>
                <w:rFonts w:cs="Times New Roman"/>
                <w:b/>
                <w:sz w:val="18"/>
                <w:szCs w:val="18"/>
              </w:rPr>
              <w:t>258</w:t>
            </w:r>
          </w:p>
        </w:tc>
      </w:tr>
      <w:tr w:rsidR="00603A4A" w:rsidRPr="00603A4A" w14:paraId="10F21A38" w14:textId="77777777" w:rsidTr="00603A4A">
        <w:tc>
          <w:tcPr>
            <w:tcW w:w="456" w:type="dxa"/>
            <w:vAlign w:val="center"/>
          </w:tcPr>
          <w:p w14:paraId="0DFE20DE"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4.</w:t>
            </w:r>
          </w:p>
        </w:tc>
        <w:tc>
          <w:tcPr>
            <w:tcW w:w="865" w:type="dxa"/>
            <w:vAlign w:val="center"/>
          </w:tcPr>
          <w:p w14:paraId="693FABFA"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ENA</w:t>
            </w:r>
          </w:p>
        </w:tc>
        <w:tc>
          <w:tcPr>
            <w:tcW w:w="836" w:type="dxa"/>
            <w:vAlign w:val="center"/>
          </w:tcPr>
          <w:p w14:paraId="4AB59306" w14:textId="396DCCEF" w:rsidR="00603A4A" w:rsidRPr="00603A4A" w:rsidRDefault="00603A4A" w:rsidP="00603A4A">
            <w:pPr>
              <w:spacing w:line="240" w:lineRule="auto"/>
              <w:jc w:val="center"/>
              <w:rPr>
                <w:rFonts w:cs="Times New Roman"/>
                <w:b/>
                <w:sz w:val="18"/>
                <w:szCs w:val="18"/>
              </w:rPr>
            </w:pPr>
            <w:r w:rsidRPr="00603A4A">
              <w:rPr>
                <w:b/>
                <w:sz w:val="18"/>
                <w:szCs w:val="18"/>
              </w:rPr>
              <w:t>0,973</w:t>
            </w:r>
          </w:p>
        </w:tc>
        <w:tc>
          <w:tcPr>
            <w:tcW w:w="835" w:type="dxa"/>
            <w:vAlign w:val="center"/>
          </w:tcPr>
          <w:p w14:paraId="32D63B07" w14:textId="0C0745CB" w:rsidR="00603A4A" w:rsidRPr="00603A4A" w:rsidRDefault="00603A4A" w:rsidP="00603A4A">
            <w:pPr>
              <w:spacing w:line="240" w:lineRule="auto"/>
              <w:jc w:val="center"/>
              <w:rPr>
                <w:rFonts w:cs="Times New Roman"/>
                <w:b/>
                <w:sz w:val="18"/>
                <w:szCs w:val="18"/>
              </w:rPr>
            </w:pPr>
            <w:r w:rsidRPr="00603A4A">
              <w:rPr>
                <w:b/>
                <w:sz w:val="18"/>
                <w:szCs w:val="18"/>
              </w:rPr>
              <w:t>0,972</w:t>
            </w:r>
          </w:p>
        </w:tc>
        <w:tc>
          <w:tcPr>
            <w:tcW w:w="835" w:type="dxa"/>
            <w:vAlign w:val="center"/>
          </w:tcPr>
          <w:p w14:paraId="5FA339F5" w14:textId="2A0B7760" w:rsidR="00603A4A" w:rsidRPr="00603A4A" w:rsidRDefault="00603A4A" w:rsidP="00603A4A">
            <w:pPr>
              <w:spacing w:line="240" w:lineRule="auto"/>
              <w:jc w:val="center"/>
              <w:rPr>
                <w:rFonts w:cs="Times New Roman"/>
                <w:b/>
                <w:sz w:val="18"/>
                <w:szCs w:val="18"/>
              </w:rPr>
            </w:pPr>
            <w:r w:rsidRPr="00603A4A">
              <w:rPr>
                <w:b/>
                <w:sz w:val="18"/>
                <w:szCs w:val="18"/>
              </w:rPr>
              <w:t>0,972</w:t>
            </w:r>
          </w:p>
        </w:tc>
        <w:tc>
          <w:tcPr>
            <w:tcW w:w="823" w:type="dxa"/>
            <w:vAlign w:val="center"/>
          </w:tcPr>
          <w:p w14:paraId="13F3519C" w14:textId="17443ED1" w:rsidR="00603A4A" w:rsidRPr="00603A4A" w:rsidRDefault="00603A4A" w:rsidP="00603A4A">
            <w:pPr>
              <w:spacing w:line="240" w:lineRule="auto"/>
              <w:jc w:val="center"/>
              <w:rPr>
                <w:rFonts w:cs="Times New Roman"/>
                <w:b/>
                <w:sz w:val="18"/>
                <w:szCs w:val="18"/>
              </w:rPr>
            </w:pPr>
            <w:r w:rsidRPr="00603A4A">
              <w:rPr>
                <w:rFonts w:cs="Times New Roman"/>
                <w:b/>
                <w:sz w:val="18"/>
                <w:szCs w:val="18"/>
              </w:rPr>
              <w:t>2482</w:t>
            </w:r>
          </w:p>
        </w:tc>
        <w:tc>
          <w:tcPr>
            <w:tcW w:w="835" w:type="dxa"/>
            <w:vAlign w:val="center"/>
          </w:tcPr>
          <w:p w14:paraId="788E8CD5" w14:textId="2D061346" w:rsidR="00603A4A" w:rsidRPr="00603A4A" w:rsidRDefault="00603A4A" w:rsidP="00603A4A">
            <w:pPr>
              <w:spacing w:line="240" w:lineRule="auto"/>
              <w:jc w:val="center"/>
              <w:rPr>
                <w:rFonts w:cs="Times New Roman"/>
                <w:sz w:val="18"/>
                <w:szCs w:val="18"/>
              </w:rPr>
            </w:pPr>
            <w:r w:rsidRPr="00603A4A">
              <w:rPr>
                <w:sz w:val="18"/>
                <w:szCs w:val="18"/>
              </w:rPr>
              <w:t>0,947</w:t>
            </w:r>
          </w:p>
        </w:tc>
        <w:tc>
          <w:tcPr>
            <w:tcW w:w="833" w:type="dxa"/>
            <w:vAlign w:val="center"/>
          </w:tcPr>
          <w:p w14:paraId="0FBDCC4E" w14:textId="6C674D50" w:rsidR="00603A4A" w:rsidRPr="00603A4A" w:rsidRDefault="00603A4A" w:rsidP="00603A4A">
            <w:pPr>
              <w:spacing w:line="240" w:lineRule="auto"/>
              <w:jc w:val="center"/>
              <w:rPr>
                <w:rFonts w:cs="Times New Roman"/>
                <w:b/>
                <w:sz w:val="18"/>
                <w:szCs w:val="18"/>
              </w:rPr>
            </w:pPr>
            <w:r w:rsidRPr="00603A4A">
              <w:rPr>
                <w:sz w:val="18"/>
                <w:szCs w:val="18"/>
              </w:rPr>
              <w:t>0,913</w:t>
            </w:r>
          </w:p>
        </w:tc>
        <w:tc>
          <w:tcPr>
            <w:tcW w:w="833" w:type="dxa"/>
            <w:vAlign w:val="center"/>
          </w:tcPr>
          <w:p w14:paraId="7F5388CD" w14:textId="7B90CD2D" w:rsidR="00603A4A" w:rsidRPr="00603A4A" w:rsidRDefault="00603A4A" w:rsidP="00603A4A">
            <w:pPr>
              <w:spacing w:line="240" w:lineRule="auto"/>
              <w:jc w:val="center"/>
              <w:rPr>
                <w:rFonts w:cs="Times New Roman"/>
                <w:sz w:val="18"/>
                <w:szCs w:val="18"/>
              </w:rPr>
            </w:pPr>
            <w:r w:rsidRPr="00603A4A">
              <w:rPr>
                <w:sz w:val="18"/>
                <w:szCs w:val="18"/>
              </w:rPr>
              <w:t>0,930</w:t>
            </w:r>
          </w:p>
        </w:tc>
        <w:tc>
          <w:tcPr>
            <w:tcW w:w="777" w:type="dxa"/>
            <w:vAlign w:val="center"/>
          </w:tcPr>
          <w:p w14:paraId="42B410B7" w14:textId="6F74FB7D" w:rsidR="00603A4A" w:rsidRPr="00603A4A" w:rsidRDefault="00603A4A" w:rsidP="00603A4A">
            <w:pPr>
              <w:spacing w:line="240" w:lineRule="auto"/>
              <w:jc w:val="center"/>
              <w:rPr>
                <w:rFonts w:cs="Times New Roman"/>
                <w:sz w:val="18"/>
                <w:szCs w:val="18"/>
              </w:rPr>
            </w:pPr>
            <w:r w:rsidRPr="00603A4A">
              <w:rPr>
                <w:rFonts w:cs="Times New Roman"/>
                <w:sz w:val="18"/>
                <w:szCs w:val="18"/>
              </w:rPr>
              <w:t>2446</w:t>
            </w:r>
          </w:p>
        </w:tc>
      </w:tr>
      <w:tr w:rsidR="00603A4A" w:rsidRPr="00603A4A" w14:paraId="4509D189" w14:textId="77777777" w:rsidTr="00603A4A">
        <w:tc>
          <w:tcPr>
            <w:tcW w:w="456" w:type="dxa"/>
            <w:vAlign w:val="center"/>
          </w:tcPr>
          <w:p w14:paraId="32E492BD"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5.</w:t>
            </w:r>
          </w:p>
        </w:tc>
        <w:tc>
          <w:tcPr>
            <w:tcW w:w="865" w:type="dxa"/>
            <w:vAlign w:val="center"/>
          </w:tcPr>
          <w:p w14:paraId="05DE1F93"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ROS</w:t>
            </w:r>
          </w:p>
        </w:tc>
        <w:tc>
          <w:tcPr>
            <w:tcW w:w="836" w:type="dxa"/>
            <w:vAlign w:val="center"/>
          </w:tcPr>
          <w:p w14:paraId="356E05BF" w14:textId="3CC0137B" w:rsidR="00603A4A" w:rsidRPr="00603A4A" w:rsidRDefault="00603A4A" w:rsidP="00603A4A">
            <w:pPr>
              <w:spacing w:line="240" w:lineRule="auto"/>
              <w:jc w:val="center"/>
              <w:rPr>
                <w:rFonts w:cs="Times New Roman"/>
                <w:b/>
                <w:sz w:val="18"/>
                <w:szCs w:val="18"/>
              </w:rPr>
            </w:pPr>
            <w:r w:rsidRPr="00603A4A">
              <w:rPr>
                <w:b/>
                <w:sz w:val="18"/>
                <w:szCs w:val="18"/>
              </w:rPr>
              <w:t>0,754</w:t>
            </w:r>
          </w:p>
        </w:tc>
        <w:tc>
          <w:tcPr>
            <w:tcW w:w="835" w:type="dxa"/>
            <w:vAlign w:val="center"/>
          </w:tcPr>
          <w:p w14:paraId="58DF44D4" w14:textId="44C53EBA" w:rsidR="00603A4A" w:rsidRPr="00603A4A" w:rsidRDefault="00603A4A" w:rsidP="00603A4A">
            <w:pPr>
              <w:spacing w:line="240" w:lineRule="auto"/>
              <w:jc w:val="center"/>
              <w:rPr>
                <w:rFonts w:cs="Times New Roman"/>
                <w:b/>
                <w:sz w:val="18"/>
                <w:szCs w:val="18"/>
              </w:rPr>
            </w:pPr>
            <w:r w:rsidRPr="00603A4A">
              <w:rPr>
                <w:b/>
                <w:sz w:val="18"/>
                <w:szCs w:val="18"/>
              </w:rPr>
              <w:t>0,772</w:t>
            </w:r>
          </w:p>
        </w:tc>
        <w:tc>
          <w:tcPr>
            <w:tcW w:w="835" w:type="dxa"/>
            <w:vAlign w:val="center"/>
          </w:tcPr>
          <w:p w14:paraId="08606E0F" w14:textId="64324E9E" w:rsidR="00603A4A" w:rsidRPr="00603A4A" w:rsidRDefault="00603A4A" w:rsidP="00603A4A">
            <w:pPr>
              <w:spacing w:line="240" w:lineRule="auto"/>
              <w:jc w:val="center"/>
              <w:rPr>
                <w:rFonts w:cs="Times New Roman"/>
                <w:b/>
                <w:sz w:val="18"/>
                <w:szCs w:val="18"/>
              </w:rPr>
            </w:pPr>
            <w:r w:rsidRPr="00603A4A">
              <w:rPr>
                <w:b/>
                <w:sz w:val="18"/>
                <w:szCs w:val="18"/>
              </w:rPr>
              <w:t>0,763</w:t>
            </w:r>
          </w:p>
        </w:tc>
        <w:tc>
          <w:tcPr>
            <w:tcW w:w="823" w:type="dxa"/>
            <w:vAlign w:val="center"/>
          </w:tcPr>
          <w:p w14:paraId="766ADE48" w14:textId="302AA3E8" w:rsidR="00603A4A" w:rsidRPr="00603A4A" w:rsidRDefault="00603A4A" w:rsidP="00603A4A">
            <w:pPr>
              <w:spacing w:line="240" w:lineRule="auto"/>
              <w:jc w:val="center"/>
              <w:rPr>
                <w:rFonts w:cs="Times New Roman"/>
                <w:sz w:val="18"/>
                <w:szCs w:val="18"/>
              </w:rPr>
            </w:pPr>
            <w:r w:rsidRPr="00603A4A">
              <w:rPr>
                <w:rFonts w:cs="Times New Roman"/>
                <w:sz w:val="18"/>
                <w:szCs w:val="18"/>
              </w:rPr>
              <w:t>127</w:t>
            </w:r>
          </w:p>
        </w:tc>
        <w:tc>
          <w:tcPr>
            <w:tcW w:w="835" w:type="dxa"/>
            <w:vAlign w:val="center"/>
          </w:tcPr>
          <w:p w14:paraId="7CDE7021" w14:textId="3C612701" w:rsidR="00603A4A" w:rsidRPr="00603A4A" w:rsidRDefault="00603A4A" w:rsidP="00603A4A">
            <w:pPr>
              <w:spacing w:line="240" w:lineRule="auto"/>
              <w:jc w:val="center"/>
              <w:rPr>
                <w:rFonts w:cs="Times New Roman"/>
                <w:b/>
                <w:sz w:val="18"/>
                <w:szCs w:val="18"/>
              </w:rPr>
            </w:pPr>
            <w:r w:rsidRPr="00603A4A">
              <w:rPr>
                <w:sz w:val="18"/>
                <w:szCs w:val="18"/>
              </w:rPr>
              <w:t>0,678</w:t>
            </w:r>
          </w:p>
        </w:tc>
        <w:tc>
          <w:tcPr>
            <w:tcW w:w="833" w:type="dxa"/>
            <w:vAlign w:val="center"/>
          </w:tcPr>
          <w:p w14:paraId="7C80AB7A" w14:textId="185EB5E0" w:rsidR="00603A4A" w:rsidRPr="00603A4A" w:rsidRDefault="00603A4A" w:rsidP="00603A4A">
            <w:pPr>
              <w:spacing w:line="240" w:lineRule="auto"/>
              <w:jc w:val="center"/>
              <w:rPr>
                <w:rFonts w:cs="Times New Roman"/>
                <w:sz w:val="18"/>
                <w:szCs w:val="18"/>
              </w:rPr>
            </w:pPr>
            <w:r w:rsidRPr="00603A4A">
              <w:rPr>
                <w:sz w:val="18"/>
                <w:szCs w:val="18"/>
              </w:rPr>
              <w:t>0,469</w:t>
            </w:r>
          </w:p>
        </w:tc>
        <w:tc>
          <w:tcPr>
            <w:tcW w:w="833" w:type="dxa"/>
            <w:vAlign w:val="center"/>
          </w:tcPr>
          <w:p w14:paraId="6F3F7382" w14:textId="73983C47" w:rsidR="00603A4A" w:rsidRPr="00603A4A" w:rsidRDefault="00603A4A" w:rsidP="00603A4A">
            <w:pPr>
              <w:spacing w:line="240" w:lineRule="auto"/>
              <w:jc w:val="center"/>
              <w:rPr>
                <w:rFonts w:cs="Times New Roman"/>
                <w:sz w:val="18"/>
                <w:szCs w:val="18"/>
              </w:rPr>
            </w:pPr>
            <w:r w:rsidRPr="00603A4A">
              <w:rPr>
                <w:sz w:val="18"/>
                <w:szCs w:val="18"/>
              </w:rPr>
              <w:t>0,555</w:t>
            </w:r>
          </w:p>
        </w:tc>
        <w:tc>
          <w:tcPr>
            <w:tcW w:w="777" w:type="dxa"/>
            <w:vAlign w:val="center"/>
          </w:tcPr>
          <w:p w14:paraId="703F3CBB" w14:textId="75E0E0CB" w:rsidR="00603A4A" w:rsidRPr="00603A4A" w:rsidRDefault="00603A4A" w:rsidP="00603A4A">
            <w:pPr>
              <w:spacing w:line="240" w:lineRule="auto"/>
              <w:jc w:val="center"/>
              <w:rPr>
                <w:rFonts w:cs="Times New Roman"/>
                <w:b/>
                <w:sz w:val="18"/>
                <w:szCs w:val="18"/>
              </w:rPr>
            </w:pPr>
            <w:r w:rsidRPr="00603A4A">
              <w:rPr>
                <w:rFonts w:cs="Times New Roman"/>
                <w:b/>
                <w:sz w:val="18"/>
                <w:szCs w:val="18"/>
              </w:rPr>
              <w:t>130</w:t>
            </w:r>
          </w:p>
        </w:tc>
      </w:tr>
      <w:tr w:rsidR="00603A4A" w:rsidRPr="00603A4A" w14:paraId="733DF88F" w14:textId="77777777" w:rsidTr="00603A4A">
        <w:tc>
          <w:tcPr>
            <w:tcW w:w="456" w:type="dxa"/>
            <w:vAlign w:val="center"/>
          </w:tcPr>
          <w:p w14:paraId="24B85B8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6.</w:t>
            </w:r>
          </w:p>
        </w:tc>
        <w:tc>
          <w:tcPr>
            <w:tcW w:w="865" w:type="dxa"/>
            <w:vAlign w:val="center"/>
          </w:tcPr>
          <w:p w14:paraId="4F9AF21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ROS</w:t>
            </w:r>
          </w:p>
        </w:tc>
        <w:tc>
          <w:tcPr>
            <w:tcW w:w="836" w:type="dxa"/>
            <w:vAlign w:val="center"/>
          </w:tcPr>
          <w:p w14:paraId="0646968E" w14:textId="6568D419" w:rsidR="00603A4A" w:rsidRPr="00603A4A" w:rsidRDefault="00603A4A" w:rsidP="00603A4A">
            <w:pPr>
              <w:spacing w:line="240" w:lineRule="auto"/>
              <w:jc w:val="center"/>
              <w:rPr>
                <w:rFonts w:cs="Times New Roman"/>
                <w:b/>
                <w:sz w:val="18"/>
                <w:szCs w:val="18"/>
              </w:rPr>
            </w:pPr>
            <w:r w:rsidRPr="00603A4A">
              <w:rPr>
                <w:b/>
                <w:sz w:val="18"/>
                <w:szCs w:val="18"/>
              </w:rPr>
              <w:t>0,937</w:t>
            </w:r>
          </w:p>
        </w:tc>
        <w:tc>
          <w:tcPr>
            <w:tcW w:w="835" w:type="dxa"/>
            <w:vAlign w:val="center"/>
          </w:tcPr>
          <w:p w14:paraId="5D0A8785" w14:textId="1707167F" w:rsidR="00603A4A" w:rsidRPr="00603A4A" w:rsidRDefault="00603A4A" w:rsidP="00603A4A">
            <w:pPr>
              <w:spacing w:line="240" w:lineRule="auto"/>
              <w:jc w:val="center"/>
              <w:rPr>
                <w:rFonts w:cs="Times New Roman"/>
                <w:b/>
                <w:sz w:val="18"/>
                <w:szCs w:val="18"/>
              </w:rPr>
            </w:pPr>
            <w:r w:rsidRPr="00603A4A">
              <w:rPr>
                <w:b/>
                <w:sz w:val="18"/>
                <w:szCs w:val="18"/>
              </w:rPr>
              <w:t>0,911</w:t>
            </w:r>
          </w:p>
        </w:tc>
        <w:tc>
          <w:tcPr>
            <w:tcW w:w="835" w:type="dxa"/>
            <w:vAlign w:val="center"/>
          </w:tcPr>
          <w:p w14:paraId="77FDF385" w14:textId="64B19F6A" w:rsidR="00603A4A" w:rsidRPr="00603A4A" w:rsidRDefault="00603A4A" w:rsidP="00603A4A">
            <w:pPr>
              <w:spacing w:line="240" w:lineRule="auto"/>
              <w:jc w:val="center"/>
              <w:rPr>
                <w:rFonts w:cs="Times New Roman"/>
                <w:b/>
                <w:sz w:val="18"/>
                <w:szCs w:val="18"/>
              </w:rPr>
            </w:pPr>
            <w:r w:rsidRPr="00603A4A">
              <w:rPr>
                <w:b/>
                <w:sz w:val="18"/>
                <w:szCs w:val="18"/>
              </w:rPr>
              <w:t>0,924</w:t>
            </w:r>
          </w:p>
        </w:tc>
        <w:tc>
          <w:tcPr>
            <w:tcW w:w="823" w:type="dxa"/>
            <w:vAlign w:val="center"/>
          </w:tcPr>
          <w:p w14:paraId="64743F55" w14:textId="6EDEB5CC" w:rsidR="00603A4A" w:rsidRPr="00603A4A" w:rsidRDefault="00603A4A" w:rsidP="00603A4A">
            <w:pPr>
              <w:spacing w:line="240" w:lineRule="auto"/>
              <w:jc w:val="center"/>
              <w:rPr>
                <w:rFonts w:cs="Times New Roman"/>
                <w:sz w:val="18"/>
                <w:szCs w:val="18"/>
              </w:rPr>
            </w:pPr>
            <w:r w:rsidRPr="00603A4A">
              <w:rPr>
                <w:rFonts w:cs="Times New Roman"/>
                <w:sz w:val="18"/>
                <w:szCs w:val="18"/>
              </w:rPr>
              <w:t>617</w:t>
            </w:r>
          </w:p>
        </w:tc>
        <w:tc>
          <w:tcPr>
            <w:tcW w:w="835" w:type="dxa"/>
            <w:vAlign w:val="center"/>
          </w:tcPr>
          <w:p w14:paraId="5AAE9032" w14:textId="5C3C4482" w:rsidR="00603A4A" w:rsidRPr="00603A4A" w:rsidRDefault="00603A4A" w:rsidP="00603A4A">
            <w:pPr>
              <w:spacing w:line="240" w:lineRule="auto"/>
              <w:jc w:val="center"/>
              <w:rPr>
                <w:rFonts w:cs="Times New Roman"/>
                <w:sz w:val="18"/>
                <w:szCs w:val="18"/>
              </w:rPr>
            </w:pPr>
            <w:r w:rsidRPr="00603A4A">
              <w:rPr>
                <w:sz w:val="18"/>
                <w:szCs w:val="18"/>
              </w:rPr>
              <w:t>0,837</w:t>
            </w:r>
          </w:p>
        </w:tc>
        <w:tc>
          <w:tcPr>
            <w:tcW w:w="833" w:type="dxa"/>
            <w:vAlign w:val="center"/>
          </w:tcPr>
          <w:p w14:paraId="75DEB2B7" w14:textId="69D76CFD" w:rsidR="00603A4A" w:rsidRPr="00603A4A" w:rsidRDefault="00603A4A" w:rsidP="00603A4A">
            <w:pPr>
              <w:spacing w:line="240" w:lineRule="auto"/>
              <w:jc w:val="center"/>
              <w:rPr>
                <w:rFonts w:cs="Times New Roman"/>
                <w:sz w:val="18"/>
                <w:szCs w:val="18"/>
              </w:rPr>
            </w:pPr>
            <w:r w:rsidRPr="00603A4A">
              <w:rPr>
                <w:sz w:val="18"/>
                <w:szCs w:val="18"/>
              </w:rPr>
              <w:t>0,859</w:t>
            </w:r>
          </w:p>
        </w:tc>
        <w:tc>
          <w:tcPr>
            <w:tcW w:w="833" w:type="dxa"/>
            <w:vAlign w:val="center"/>
          </w:tcPr>
          <w:p w14:paraId="7B7B0D8A" w14:textId="4337A333" w:rsidR="00603A4A" w:rsidRPr="00603A4A" w:rsidRDefault="00603A4A" w:rsidP="00603A4A">
            <w:pPr>
              <w:spacing w:line="240" w:lineRule="auto"/>
              <w:jc w:val="center"/>
              <w:rPr>
                <w:rFonts w:cs="Times New Roman"/>
                <w:sz w:val="18"/>
                <w:szCs w:val="18"/>
              </w:rPr>
            </w:pPr>
            <w:r w:rsidRPr="00603A4A">
              <w:rPr>
                <w:sz w:val="18"/>
                <w:szCs w:val="18"/>
              </w:rPr>
              <w:t>0,848</w:t>
            </w:r>
          </w:p>
        </w:tc>
        <w:tc>
          <w:tcPr>
            <w:tcW w:w="777" w:type="dxa"/>
            <w:vAlign w:val="center"/>
          </w:tcPr>
          <w:p w14:paraId="3AC35919" w14:textId="4F1CCBA6" w:rsidR="00603A4A" w:rsidRPr="00603A4A" w:rsidRDefault="00603A4A" w:rsidP="00603A4A">
            <w:pPr>
              <w:spacing w:line="240" w:lineRule="auto"/>
              <w:jc w:val="center"/>
              <w:rPr>
                <w:rFonts w:cs="Times New Roman"/>
                <w:b/>
                <w:sz w:val="18"/>
                <w:szCs w:val="18"/>
              </w:rPr>
            </w:pPr>
            <w:r w:rsidRPr="00603A4A">
              <w:rPr>
                <w:rFonts w:cs="Times New Roman"/>
                <w:b/>
                <w:sz w:val="18"/>
                <w:szCs w:val="18"/>
              </w:rPr>
              <w:t>633</w:t>
            </w:r>
          </w:p>
        </w:tc>
      </w:tr>
      <w:tr w:rsidR="00603A4A" w:rsidRPr="00603A4A" w14:paraId="554E3589" w14:textId="77777777" w:rsidTr="00603A4A">
        <w:tc>
          <w:tcPr>
            <w:tcW w:w="456" w:type="dxa"/>
            <w:vAlign w:val="center"/>
          </w:tcPr>
          <w:p w14:paraId="2B75760B"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7.</w:t>
            </w:r>
          </w:p>
        </w:tc>
        <w:tc>
          <w:tcPr>
            <w:tcW w:w="865" w:type="dxa"/>
            <w:vAlign w:val="center"/>
          </w:tcPr>
          <w:p w14:paraId="543E53A5"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PUNI</w:t>
            </w:r>
          </w:p>
        </w:tc>
        <w:tc>
          <w:tcPr>
            <w:tcW w:w="836" w:type="dxa"/>
            <w:vAlign w:val="center"/>
          </w:tcPr>
          <w:p w14:paraId="761BBE00" w14:textId="0E51F831" w:rsidR="00603A4A" w:rsidRPr="00603A4A" w:rsidRDefault="00603A4A" w:rsidP="00603A4A">
            <w:pPr>
              <w:spacing w:line="240" w:lineRule="auto"/>
              <w:jc w:val="center"/>
              <w:rPr>
                <w:rFonts w:cs="Times New Roman"/>
                <w:b/>
                <w:sz w:val="18"/>
                <w:szCs w:val="18"/>
              </w:rPr>
            </w:pPr>
            <w:r w:rsidRPr="00603A4A">
              <w:rPr>
                <w:sz w:val="18"/>
                <w:szCs w:val="18"/>
              </w:rPr>
              <w:t>0,892</w:t>
            </w:r>
          </w:p>
        </w:tc>
        <w:tc>
          <w:tcPr>
            <w:tcW w:w="835" w:type="dxa"/>
            <w:vAlign w:val="center"/>
          </w:tcPr>
          <w:p w14:paraId="2154F6C5" w14:textId="3632E3EE" w:rsidR="00603A4A" w:rsidRPr="00603A4A" w:rsidRDefault="00603A4A" w:rsidP="00603A4A">
            <w:pPr>
              <w:spacing w:line="240" w:lineRule="auto"/>
              <w:jc w:val="center"/>
              <w:rPr>
                <w:rFonts w:cs="Times New Roman"/>
                <w:b/>
                <w:sz w:val="18"/>
                <w:szCs w:val="18"/>
              </w:rPr>
            </w:pPr>
            <w:r w:rsidRPr="00603A4A">
              <w:rPr>
                <w:b/>
                <w:sz w:val="18"/>
                <w:szCs w:val="18"/>
              </w:rPr>
              <w:t>0,882</w:t>
            </w:r>
          </w:p>
        </w:tc>
        <w:tc>
          <w:tcPr>
            <w:tcW w:w="835" w:type="dxa"/>
            <w:vAlign w:val="center"/>
          </w:tcPr>
          <w:p w14:paraId="538BA547" w14:textId="2B46115F" w:rsidR="00603A4A" w:rsidRPr="00603A4A" w:rsidRDefault="00603A4A" w:rsidP="00603A4A">
            <w:pPr>
              <w:spacing w:line="240" w:lineRule="auto"/>
              <w:jc w:val="center"/>
              <w:rPr>
                <w:rFonts w:cs="Times New Roman"/>
                <w:b/>
                <w:sz w:val="18"/>
                <w:szCs w:val="18"/>
              </w:rPr>
            </w:pPr>
            <w:r w:rsidRPr="00603A4A">
              <w:rPr>
                <w:b/>
                <w:sz w:val="18"/>
                <w:szCs w:val="18"/>
              </w:rPr>
              <w:t>0,887</w:t>
            </w:r>
          </w:p>
        </w:tc>
        <w:tc>
          <w:tcPr>
            <w:tcW w:w="823" w:type="dxa"/>
            <w:vAlign w:val="center"/>
          </w:tcPr>
          <w:p w14:paraId="2F507A19" w14:textId="70F14DFD" w:rsidR="00603A4A" w:rsidRPr="00603A4A" w:rsidRDefault="00603A4A" w:rsidP="00603A4A">
            <w:pPr>
              <w:spacing w:line="240" w:lineRule="auto"/>
              <w:jc w:val="center"/>
              <w:rPr>
                <w:rFonts w:cs="Times New Roman"/>
                <w:sz w:val="18"/>
                <w:szCs w:val="18"/>
              </w:rPr>
            </w:pPr>
            <w:r w:rsidRPr="00603A4A">
              <w:rPr>
                <w:rFonts w:cs="Times New Roman"/>
                <w:sz w:val="18"/>
                <w:szCs w:val="18"/>
              </w:rPr>
              <w:t>271</w:t>
            </w:r>
          </w:p>
        </w:tc>
        <w:tc>
          <w:tcPr>
            <w:tcW w:w="835" w:type="dxa"/>
            <w:vAlign w:val="center"/>
          </w:tcPr>
          <w:p w14:paraId="3D68DABD" w14:textId="73F600EE" w:rsidR="00603A4A" w:rsidRPr="00603A4A" w:rsidRDefault="00603A4A" w:rsidP="00603A4A">
            <w:pPr>
              <w:spacing w:line="240" w:lineRule="auto"/>
              <w:jc w:val="center"/>
              <w:rPr>
                <w:rFonts w:cs="Times New Roman"/>
                <w:b/>
                <w:sz w:val="18"/>
                <w:szCs w:val="18"/>
              </w:rPr>
            </w:pPr>
            <w:r w:rsidRPr="00603A4A">
              <w:rPr>
                <w:b/>
                <w:sz w:val="18"/>
                <w:szCs w:val="18"/>
              </w:rPr>
              <w:t>0,908</w:t>
            </w:r>
          </w:p>
        </w:tc>
        <w:tc>
          <w:tcPr>
            <w:tcW w:w="833" w:type="dxa"/>
            <w:vAlign w:val="center"/>
          </w:tcPr>
          <w:p w14:paraId="7A9C4D56" w14:textId="5BF752F4" w:rsidR="00603A4A" w:rsidRPr="00603A4A" w:rsidRDefault="00603A4A" w:rsidP="00603A4A">
            <w:pPr>
              <w:spacing w:line="240" w:lineRule="auto"/>
              <w:jc w:val="center"/>
              <w:rPr>
                <w:rFonts w:cs="Times New Roman"/>
                <w:b/>
                <w:sz w:val="18"/>
                <w:szCs w:val="18"/>
              </w:rPr>
            </w:pPr>
            <w:r w:rsidRPr="00603A4A">
              <w:rPr>
                <w:sz w:val="18"/>
                <w:szCs w:val="18"/>
              </w:rPr>
              <w:t>0,804</w:t>
            </w:r>
          </w:p>
        </w:tc>
        <w:tc>
          <w:tcPr>
            <w:tcW w:w="833" w:type="dxa"/>
            <w:vAlign w:val="center"/>
          </w:tcPr>
          <w:p w14:paraId="594FE3C9" w14:textId="4ECFAA1A" w:rsidR="00603A4A" w:rsidRPr="00603A4A" w:rsidRDefault="00603A4A" w:rsidP="00603A4A">
            <w:pPr>
              <w:spacing w:line="240" w:lineRule="auto"/>
              <w:jc w:val="center"/>
              <w:rPr>
                <w:rFonts w:cs="Times New Roman"/>
                <w:b/>
                <w:sz w:val="18"/>
                <w:szCs w:val="18"/>
              </w:rPr>
            </w:pPr>
            <w:r w:rsidRPr="00603A4A">
              <w:rPr>
                <w:sz w:val="18"/>
                <w:szCs w:val="18"/>
              </w:rPr>
              <w:t>0,853</w:t>
            </w:r>
          </w:p>
        </w:tc>
        <w:tc>
          <w:tcPr>
            <w:tcW w:w="777" w:type="dxa"/>
            <w:vAlign w:val="center"/>
          </w:tcPr>
          <w:p w14:paraId="68E2867C" w14:textId="1EBD7B8B" w:rsidR="00603A4A" w:rsidRPr="00603A4A" w:rsidRDefault="00603A4A" w:rsidP="00603A4A">
            <w:pPr>
              <w:spacing w:line="240" w:lineRule="auto"/>
              <w:jc w:val="center"/>
              <w:rPr>
                <w:rFonts w:cs="Times New Roman"/>
                <w:b/>
                <w:sz w:val="18"/>
                <w:szCs w:val="18"/>
              </w:rPr>
            </w:pPr>
            <w:r w:rsidRPr="00603A4A">
              <w:rPr>
                <w:rFonts w:cs="Times New Roman"/>
                <w:sz w:val="18"/>
                <w:szCs w:val="18"/>
              </w:rPr>
              <w:t>271</w:t>
            </w:r>
          </w:p>
        </w:tc>
      </w:tr>
      <w:tr w:rsidR="00603A4A" w:rsidRPr="00603A4A" w14:paraId="1EB16A8B" w14:textId="77777777" w:rsidTr="00603A4A">
        <w:tc>
          <w:tcPr>
            <w:tcW w:w="456" w:type="dxa"/>
            <w:vAlign w:val="center"/>
          </w:tcPr>
          <w:p w14:paraId="3468B79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8.</w:t>
            </w:r>
          </w:p>
        </w:tc>
        <w:tc>
          <w:tcPr>
            <w:tcW w:w="865" w:type="dxa"/>
            <w:vAlign w:val="center"/>
          </w:tcPr>
          <w:p w14:paraId="3057E82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PUNI</w:t>
            </w:r>
          </w:p>
        </w:tc>
        <w:tc>
          <w:tcPr>
            <w:tcW w:w="836" w:type="dxa"/>
            <w:vAlign w:val="center"/>
          </w:tcPr>
          <w:p w14:paraId="377136BF" w14:textId="5A53018F" w:rsidR="00603A4A" w:rsidRPr="00603A4A" w:rsidRDefault="00603A4A" w:rsidP="00603A4A">
            <w:pPr>
              <w:spacing w:line="240" w:lineRule="auto"/>
              <w:jc w:val="center"/>
              <w:rPr>
                <w:rFonts w:cs="Times New Roman"/>
                <w:b/>
                <w:sz w:val="18"/>
                <w:szCs w:val="18"/>
              </w:rPr>
            </w:pPr>
            <w:r w:rsidRPr="00603A4A">
              <w:rPr>
                <w:b/>
                <w:sz w:val="18"/>
                <w:szCs w:val="18"/>
              </w:rPr>
              <w:t>0,963</w:t>
            </w:r>
          </w:p>
        </w:tc>
        <w:tc>
          <w:tcPr>
            <w:tcW w:w="835" w:type="dxa"/>
            <w:vAlign w:val="center"/>
          </w:tcPr>
          <w:p w14:paraId="0D4E016D" w14:textId="01679029" w:rsidR="00603A4A" w:rsidRPr="00603A4A" w:rsidRDefault="00603A4A" w:rsidP="00603A4A">
            <w:pPr>
              <w:spacing w:line="240" w:lineRule="auto"/>
              <w:jc w:val="center"/>
              <w:rPr>
                <w:rFonts w:cs="Times New Roman"/>
                <w:b/>
                <w:sz w:val="18"/>
                <w:szCs w:val="18"/>
              </w:rPr>
            </w:pPr>
            <w:r w:rsidRPr="00603A4A">
              <w:rPr>
                <w:b/>
                <w:sz w:val="18"/>
                <w:szCs w:val="18"/>
              </w:rPr>
              <w:t>0,994</w:t>
            </w:r>
          </w:p>
        </w:tc>
        <w:tc>
          <w:tcPr>
            <w:tcW w:w="835" w:type="dxa"/>
            <w:vAlign w:val="center"/>
          </w:tcPr>
          <w:p w14:paraId="04996361" w14:textId="3A986DB9"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823" w:type="dxa"/>
            <w:vAlign w:val="center"/>
          </w:tcPr>
          <w:p w14:paraId="0B863D3C" w14:textId="7449DEEA" w:rsidR="00603A4A" w:rsidRPr="00603A4A" w:rsidRDefault="00603A4A" w:rsidP="00603A4A">
            <w:pPr>
              <w:spacing w:line="240" w:lineRule="auto"/>
              <w:jc w:val="center"/>
              <w:rPr>
                <w:rFonts w:cs="Times New Roman"/>
                <w:b/>
                <w:sz w:val="18"/>
                <w:szCs w:val="18"/>
              </w:rPr>
            </w:pPr>
            <w:r w:rsidRPr="00603A4A">
              <w:rPr>
                <w:rFonts w:cs="Times New Roman"/>
                <w:b/>
                <w:sz w:val="18"/>
                <w:szCs w:val="18"/>
              </w:rPr>
              <w:t>2957</w:t>
            </w:r>
          </w:p>
        </w:tc>
        <w:tc>
          <w:tcPr>
            <w:tcW w:w="835" w:type="dxa"/>
            <w:vAlign w:val="center"/>
          </w:tcPr>
          <w:p w14:paraId="37E7D4BB" w14:textId="7520F329" w:rsidR="00603A4A" w:rsidRPr="00603A4A" w:rsidRDefault="00603A4A" w:rsidP="00603A4A">
            <w:pPr>
              <w:spacing w:line="240" w:lineRule="auto"/>
              <w:jc w:val="center"/>
              <w:rPr>
                <w:rFonts w:cs="Times New Roman"/>
                <w:sz w:val="18"/>
                <w:szCs w:val="18"/>
              </w:rPr>
            </w:pPr>
            <w:r w:rsidRPr="00603A4A">
              <w:rPr>
                <w:sz w:val="18"/>
                <w:szCs w:val="18"/>
              </w:rPr>
              <w:t>0,946</w:t>
            </w:r>
          </w:p>
        </w:tc>
        <w:tc>
          <w:tcPr>
            <w:tcW w:w="833" w:type="dxa"/>
            <w:vAlign w:val="center"/>
          </w:tcPr>
          <w:p w14:paraId="53D8CAAC" w14:textId="5FC5ED08" w:rsidR="00603A4A" w:rsidRPr="00603A4A" w:rsidRDefault="00603A4A" w:rsidP="00603A4A">
            <w:pPr>
              <w:spacing w:line="240" w:lineRule="auto"/>
              <w:jc w:val="center"/>
              <w:rPr>
                <w:rFonts w:cs="Times New Roman"/>
                <w:sz w:val="18"/>
                <w:szCs w:val="18"/>
              </w:rPr>
            </w:pPr>
            <w:r w:rsidRPr="00603A4A">
              <w:rPr>
                <w:sz w:val="18"/>
                <w:szCs w:val="18"/>
              </w:rPr>
              <w:t>0,967</w:t>
            </w:r>
          </w:p>
        </w:tc>
        <w:tc>
          <w:tcPr>
            <w:tcW w:w="833" w:type="dxa"/>
            <w:vAlign w:val="center"/>
          </w:tcPr>
          <w:p w14:paraId="3EE3FFED" w14:textId="2D0F63AB" w:rsidR="00603A4A" w:rsidRPr="00603A4A" w:rsidRDefault="00603A4A" w:rsidP="00603A4A">
            <w:pPr>
              <w:spacing w:line="240" w:lineRule="auto"/>
              <w:jc w:val="center"/>
              <w:rPr>
                <w:rFonts w:cs="Times New Roman"/>
                <w:sz w:val="18"/>
                <w:szCs w:val="18"/>
              </w:rPr>
            </w:pPr>
            <w:r w:rsidRPr="00603A4A">
              <w:rPr>
                <w:sz w:val="18"/>
                <w:szCs w:val="18"/>
              </w:rPr>
              <w:t>0,956</w:t>
            </w:r>
          </w:p>
        </w:tc>
        <w:tc>
          <w:tcPr>
            <w:tcW w:w="777" w:type="dxa"/>
            <w:vAlign w:val="center"/>
          </w:tcPr>
          <w:p w14:paraId="4BDDFFF6" w14:textId="66394DF9" w:rsidR="00603A4A" w:rsidRPr="00603A4A" w:rsidRDefault="00603A4A" w:rsidP="00603A4A">
            <w:pPr>
              <w:spacing w:line="240" w:lineRule="auto"/>
              <w:jc w:val="center"/>
              <w:rPr>
                <w:rFonts w:cs="Times New Roman"/>
                <w:b/>
                <w:sz w:val="18"/>
                <w:szCs w:val="18"/>
              </w:rPr>
            </w:pPr>
            <w:r w:rsidRPr="00603A4A">
              <w:rPr>
                <w:rFonts w:cs="Times New Roman"/>
                <w:sz w:val="18"/>
                <w:szCs w:val="18"/>
              </w:rPr>
              <w:t>2909</w:t>
            </w:r>
          </w:p>
        </w:tc>
      </w:tr>
      <w:tr w:rsidR="00603A4A" w:rsidRPr="00603A4A" w14:paraId="7554128B" w14:textId="77777777" w:rsidTr="00603A4A">
        <w:tc>
          <w:tcPr>
            <w:tcW w:w="456" w:type="dxa"/>
            <w:vAlign w:val="center"/>
          </w:tcPr>
          <w:p w14:paraId="175118B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19.</w:t>
            </w:r>
          </w:p>
        </w:tc>
        <w:tc>
          <w:tcPr>
            <w:tcW w:w="865" w:type="dxa"/>
            <w:vAlign w:val="center"/>
          </w:tcPr>
          <w:p w14:paraId="1D2EADA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REGI</w:t>
            </w:r>
          </w:p>
        </w:tc>
        <w:tc>
          <w:tcPr>
            <w:tcW w:w="836" w:type="dxa"/>
            <w:vAlign w:val="center"/>
          </w:tcPr>
          <w:p w14:paraId="22C8B2D7" w14:textId="5AD8E4A2" w:rsidR="00603A4A" w:rsidRPr="00603A4A" w:rsidRDefault="00603A4A" w:rsidP="00603A4A">
            <w:pPr>
              <w:spacing w:line="240" w:lineRule="auto"/>
              <w:jc w:val="center"/>
              <w:rPr>
                <w:rFonts w:cs="Times New Roman"/>
                <w:b/>
                <w:sz w:val="18"/>
                <w:szCs w:val="18"/>
              </w:rPr>
            </w:pPr>
            <w:r w:rsidRPr="00603A4A">
              <w:rPr>
                <w:sz w:val="18"/>
                <w:szCs w:val="18"/>
              </w:rPr>
              <w:t>0,805</w:t>
            </w:r>
          </w:p>
        </w:tc>
        <w:tc>
          <w:tcPr>
            <w:tcW w:w="835" w:type="dxa"/>
            <w:vAlign w:val="center"/>
          </w:tcPr>
          <w:p w14:paraId="0881AD6A" w14:textId="0F97C736" w:rsidR="00603A4A" w:rsidRPr="00603A4A" w:rsidRDefault="00603A4A" w:rsidP="00603A4A">
            <w:pPr>
              <w:spacing w:line="240" w:lineRule="auto"/>
              <w:jc w:val="center"/>
              <w:rPr>
                <w:rFonts w:cs="Times New Roman"/>
                <w:b/>
                <w:sz w:val="18"/>
                <w:szCs w:val="18"/>
              </w:rPr>
            </w:pPr>
            <w:r w:rsidRPr="00603A4A">
              <w:rPr>
                <w:b/>
                <w:sz w:val="18"/>
                <w:szCs w:val="18"/>
              </w:rPr>
              <w:t>0,829</w:t>
            </w:r>
          </w:p>
        </w:tc>
        <w:tc>
          <w:tcPr>
            <w:tcW w:w="835" w:type="dxa"/>
            <w:vAlign w:val="center"/>
          </w:tcPr>
          <w:p w14:paraId="71E65DAC" w14:textId="4DC21DC9" w:rsidR="00603A4A" w:rsidRPr="00603A4A" w:rsidRDefault="00603A4A" w:rsidP="00603A4A">
            <w:pPr>
              <w:spacing w:line="240" w:lineRule="auto"/>
              <w:jc w:val="center"/>
              <w:rPr>
                <w:rFonts w:cs="Times New Roman"/>
                <w:b/>
                <w:sz w:val="18"/>
                <w:szCs w:val="18"/>
              </w:rPr>
            </w:pPr>
            <w:r w:rsidRPr="00603A4A">
              <w:rPr>
                <w:b/>
                <w:sz w:val="18"/>
                <w:szCs w:val="18"/>
              </w:rPr>
              <w:t>0,817</w:t>
            </w:r>
          </w:p>
        </w:tc>
        <w:tc>
          <w:tcPr>
            <w:tcW w:w="823" w:type="dxa"/>
            <w:vAlign w:val="center"/>
          </w:tcPr>
          <w:p w14:paraId="2DA48918" w14:textId="50F9A886" w:rsidR="00603A4A" w:rsidRPr="00603A4A" w:rsidRDefault="00603A4A" w:rsidP="00603A4A">
            <w:pPr>
              <w:spacing w:line="240" w:lineRule="auto"/>
              <w:jc w:val="center"/>
              <w:rPr>
                <w:rFonts w:cs="Times New Roman"/>
                <w:b/>
                <w:sz w:val="18"/>
                <w:szCs w:val="18"/>
              </w:rPr>
            </w:pPr>
            <w:r w:rsidRPr="00603A4A">
              <w:rPr>
                <w:rFonts w:cs="Times New Roman"/>
                <w:sz w:val="18"/>
                <w:szCs w:val="18"/>
              </w:rPr>
              <w:t>129</w:t>
            </w:r>
          </w:p>
        </w:tc>
        <w:tc>
          <w:tcPr>
            <w:tcW w:w="835" w:type="dxa"/>
            <w:vAlign w:val="center"/>
          </w:tcPr>
          <w:p w14:paraId="1C2C3011" w14:textId="46D4CFFB" w:rsidR="00603A4A" w:rsidRPr="00603A4A" w:rsidRDefault="00603A4A" w:rsidP="00603A4A">
            <w:pPr>
              <w:spacing w:line="240" w:lineRule="auto"/>
              <w:jc w:val="center"/>
              <w:rPr>
                <w:rFonts w:cs="Times New Roman"/>
                <w:b/>
                <w:sz w:val="18"/>
                <w:szCs w:val="18"/>
              </w:rPr>
            </w:pPr>
            <w:r w:rsidRPr="00603A4A">
              <w:rPr>
                <w:b/>
                <w:sz w:val="18"/>
                <w:szCs w:val="18"/>
              </w:rPr>
              <w:t>0,826</w:t>
            </w:r>
          </w:p>
        </w:tc>
        <w:tc>
          <w:tcPr>
            <w:tcW w:w="833" w:type="dxa"/>
            <w:vAlign w:val="center"/>
          </w:tcPr>
          <w:p w14:paraId="663CC78D" w14:textId="254F95D8" w:rsidR="00603A4A" w:rsidRPr="00603A4A" w:rsidRDefault="00603A4A" w:rsidP="00603A4A">
            <w:pPr>
              <w:spacing w:line="240" w:lineRule="auto"/>
              <w:jc w:val="center"/>
              <w:rPr>
                <w:rFonts w:cs="Times New Roman"/>
                <w:sz w:val="18"/>
                <w:szCs w:val="18"/>
              </w:rPr>
            </w:pPr>
            <w:r w:rsidRPr="00603A4A">
              <w:rPr>
                <w:sz w:val="18"/>
                <w:szCs w:val="18"/>
              </w:rPr>
              <w:t>0,438</w:t>
            </w:r>
          </w:p>
        </w:tc>
        <w:tc>
          <w:tcPr>
            <w:tcW w:w="833" w:type="dxa"/>
            <w:vAlign w:val="center"/>
          </w:tcPr>
          <w:p w14:paraId="44C06216" w14:textId="665ED3DF" w:rsidR="00603A4A" w:rsidRPr="00603A4A" w:rsidRDefault="00603A4A" w:rsidP="00603A4A">
            <w:pPr>
              <w:spacing w:line="240" w:lineRule="auto"/>
              <w:jc w:val="center"/>
              <w:rPr>
                <w:rFonts w:cs="Times New Roman"/>
                <w:sz w:val="18"/>
                <w:szCs w:val="18"/>
              </w:rPr>
            </w:pPr>
            <w:r w:rsidRPr="00603A4A">
              <w:rPr>
                <w:sz w:val="18"/>
                <w:szCs w:val="18"/>
              </w:rPr>
              <w:t>0,573</w:t>
            </w:r>
          </w:p>
        </w:tc>
        <w:tc>
          <w:tcPr>
            <w:tcW w:w="777" w:type="dxa"/>
            <w:vAlign w:val="center"/>
          </w:tcPr>
          <w:p w14:paraId="237FB51E" w14:textId="3F71386D" w:rsidR="00603A4A" w:rsidRPr="00603A4A" w:rsidRDefault="00603A4A" w:rsidP="00603A4A">
            <w:pPr>
              <w:spacing w:line="240" w:lineRule="auto"/>
              <w:jc w:val="center"/>
              <w:rPr>
                <w:rFonts w:cs="Times New Roman"/>
                <w:b/>
                <w:sz w:val="18"/>
                <w:szCs w:val="18"/>
              </w:rPr>
            </w:pPr>
            <w:r w:rsidRPr="00603A4A">
              <w:rPr>
                <w:rFonts w:cs="Times New Roman"/>
                <w:b/>
                <w:sz w:val="18"/>
                <w:szCs w:val="18"/>
              </w:rPr>
              <w:t>130</w:t>
            </w:r>
          </w:p>
        </w:tc>
      </w:tr>
      <w:tr w:rsidR="00603A4A" w:rsidRPr="00603A4A" w14:paraId="0741470E" w14:textId="77777777" w:rsidTr="00603A4A">
        <w:tc>
          <w:tcPr>
            <w:tcW w:w="456" w:type="dxa"/>
            <w:vAlign w:val="center"/>
          </w:tcPr>
          <w:p w14:paraId="355845C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0.</w:t>
            </w:r>
          </w:p>
        </w:tc>
        <w:tc>
          <w:tcPr>
            <w:tcW w:w="865" w:type="dxa"/>
            <w:vAlign w:val="center"/>
          </w:tcPr>
          <w:p w14:paraId="167895EB"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REGI</w:t>
            </w:r>
          </w:p>
        </w:tc>
        <w:tc>
          <w:tcPr>
            <w:tcW w:w="836" w:type="dxa"/>
            <w:vAlign w:val="center"/>
          </w:tcPr>
          <w:p w14:paraId="2B1C1092" w14:textId="5B741AB2" w:rsidR="00603A4A" w:rsidRPr="00603A4A" w:rsidRDefault="00603A4A" w:rsidP="00603A4A">
            <w:pPr>
              <w:spacing w:line="240" w:lineRule="auto"/>
              <w:jc w:val="center"/>
              <w:rPr>
                <w:rFonts w:cs="Times New Roman"/>
                <w:b/>
                <w:sz w:val="18"/>
                <w:szCs w:val="18"/>
              </w:rPr>
            </w:pPr>
            <w:r w:rsidRPr="00603A4A">
              <w:rPr>
                <w:b/>
                <w:sz w:val="18"/>
                <w:szCs w:val="18"/>
              </w:rPr>
              <w:t>0,904</w:t>
            </w:r>
          </w:p>
        </w:tc>
        <w:tc>
          <w:tcPr>
            <w:tcW w:w="835" w:type="dxa"/>
            <w:vAlign w:val="center"/>
          </w:tcPr>
          <w:p w14:paraId="6EB46D5B" w14:textId="4255778D" w:rsidR="00603A4A" w:rsidRPr="00603A4A" w:rsidRDefault="00603A4A" w:rsidP="00603A4A">
            <w:pPr>
              <w:spacing w:line="240" w:lineRule="auto"/>
              <w:jc w:val="center"/>
              <w:rPr>
                <w:rFonts w:cs="Times New Roman"/>
                <w:b/>
                <w:sz w:val="18"/>
                <w:szCs w:val="18"/>
              </w:rPr>
            </w:pPr>
            <w:r w:rsidRPr="00603A4A">
              <w:rPr>
                <w:b/>
                <w:sz w:val="18"/>
                <w:szCs w:val="18"/>
              </w:rPr>
              <w:t>0,956</w:t>
            </w:r>
          </w:p>
        </w:tc>
        <w:tc>
          <w:tcPr>
            <w:tcW w:w="835" w:type="dxa"/>
            <w:vAlign w:val="center"/>
          </w:tcPr>
          <w:p w14:paraId="1AD41E5E" w14:textId="79B2C911" w:rsidR="00603A4A" w:rsidRPr="00603A4A" w:rsidRDefault="00603A4A" w:rsidP="00603A4A">
            <w:pPr>
              <w:spacing w:line="240" w:lineRule="auto"/>
              <w:jc w:val="center"/>
              <w:rPr>
                <w:rFonts w:cs="Times New Roman"/>
                <w:b/>
                <w:sz w:val="18"/>
                <w:szCs w:val="18"/>
              </w:rPr>
            </w:pPr>
            <w:r w:rsidRPr="00603A4A">
              <w:rPr>
                <w:b/>
                <w:sz w:val="18"/>
                <w:szCs w:val="18"/>
              </w:rPr>
              <w:t>0,929</w:t>
            </w:r>
          </w:p>
        </w:tc>
        <w:tc>
          <w:tcPr>
            <w:tcW w:w="823" w:type="dxa"/>
            <w:vAlign w:val="center"/>
          </w:tcPr>
          <w:p w14:paraId="569DBB9D" w14:textId="14C2FDB7" w:rsidR="00603A4A" w:rsidRPr="00603A4A" w:rsidRDefault="00603A4A" w:rsidP="00603A4A">
            <w:pPr>
              <w:spacing w:line="240" w:lineRule="auto"/>
              <w:jc w:val="center"/>
              <w:rPr>
                <w:rFonts w:cs="Times New Roman"/>
                <w:sz w:val="18"/>
                <w:szCs w:val="18"/>
              </w:rPr>
            </w:pPr>
            <w:r w:rsidRPr="00603A4A">
              <w:rPr>
                <w:rFonts w:cs="Times New Roman"/>
                <w:sz w:val="18"/>
                <w:szCs w:val="18"/>
              </w:rPr>
              <w:t>569</w:t>
            </w:r>
          </w:p>
        </w:tc>
        <w:tc>
          <w:tcPr>
            <w:tcW w:w="835" w:type="dxa"/>
            <w:vAlign w:val="center"/>
          </w:tcPr>
          <w:p w14:paraId="7C334A1A" w14:textId="2C372EDD" w:rsidR="00603A4A" w:rsidRPr="00603A4A" w:rsidRDefault="00603A4A" w:rsidP="00603A4A">
            <w:pPr>
              <w:spacing w:line="240" w:lineRule="auto"/>
              <w:jc w:val="center"/>
              <w:rPr>
                <w:rFonts w:cs="Times New Roman"/>
                <w:b/>
                <w:sz w:val="18"/>
                <w:szCs w:val="18"/>
              </w:rPr>
            </w:pPr>
            <w:r w:rsidRPr="00603A4A">
              <w:rPr>
                <w:sz w:val="18"/>
                <w:szCs w:val="18"/>
              </w:rPr>
              <w:t>0,838</w:t>
            </w:r>
          </w:p>
        </w:tc>
        <w:tc>
          <w:tcPr>
            <w:tcW w:w="833" w:type="dxa"/>
            <w:vAlign w:val="center"/>
          </w:tcPr>
          <w:p w14:paraId="56AEC001" w14:textId="11992D6C" w:rsidR="00603A4A" w:rsidRPr="00603A4A" w:rsidRDefault="00603A4A" w:rsidP="00603A4A">
            <w:pPr>
              <w:spacing w:line="240" w:lineRule="auto"/>
              <w:jc w:val="center"/>
              <w:rPr>
                <w:rFonts w:cs="Times New Roman"/>
                <w:sz w:val="18"/>
                <w:szCs w:val="18"/>
              </w:rPr>
            </w:pPr>
            <w:r w:rsidRPr="00603A4A">
              <w:rPr>
                <w:sz w:val="18"/>
                <w:szCs w:val="18"/>
              </w:rPr>
              <w:t>0,883</w:t>
            </w:r>
          </w:p>
        </w:tc>
        <w:tc>
          <w:tcPr>
            <w:tcW w:w="833" w:type="dxa"/>
            <w:vAlign w:val="center"/>
          </w:tcPr>
          <w:p w14:paraId="0908CA3F" w14:textId="3CA35944" w:rsidR="00603A4A" w:rsidRPr="00603A4A" w:rsidRDefault="00603A4A" w:rsidP="00603A4A">
            <w:pPr>
              <w:spacing w:line="240" w:lineRule="auto"/>
              <w:jc w:val="center"/>
              <w:rPr>
                <w:rFonts w:cs="Times New Roman"/>
                <w:sz w:val="18"/>
                <w:szCs w:val="18"/>
              </w:rPr>
            </w:pPr>
            <w:r w:rsidRPr="00603A4A">
              <w:rPr>
                <w:sz w:val="18"/>
                <w:szCs w:val="18"/>
              </w:rPr>
              <w:t>0,860</w:t>
            </w:r>
          </w:p>
        </w:tc>
        <w:tc>
          <w:tcPr>
            <w:tcW w:w="777" w:type="dxa"/>
            <w:vAlign w:val="center"/>
          </w:tcPr>
          <w:p w14:paraId="31438B3C" w14:textId="758E87CF" w:rsidR="00603A4A" w:rsidRPr="00603A4A" w:rsidRDefault="00603A4A" w:rsidP="00603A4A">
            <w:pPr>
              <w:spacing w:line="240" w:lineRule="auto"/>
              <w:jc w:val="center"/>
              <w:rPr>
                <w:rFonts w:cs="Times New Roman"/>
                <w:b/>
                <w:sz w:val="18"/>
                <w:szCs w:val="18"/>
              </w:rPr>
            </w:pPr>
            <w:r w:rsidRPr="00603A4A">
              <w:rPr>
                <w:rFonts w:cs="Times New Roman"/>
                <w:b/>
                <w:sz w:val="18"/>
                <w:szCs w:val="18"/>
              </w:rPr>
              <w:t>582</w:t>
            </w:r>
          </w:p>
        </w:tc>
      </w:tr>
      <w:tr w:rsidR="00603A4A" w:rsidRPr="00603A4A" w14:paraId="755079E0" w14:textId="77777777" w:rsidTr="00603A4A">
        <w:tc>
          <w:tcPr>
            <w:tcW w:w="456" w:type="dxa"/>
            <w:vAlign w:val="center"/>
          </w:tcPr>
          <w:p w14:paraId="6E4F97C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1.</w:t>
            </w:r>
          </w:p>
        </w:tc>
        <w:tc>
          <w:tcPr>
            <w:tcW w:w="865" w:type="dxa"/>
            <w:vAlign w:val="center"/>
          </w:tcPr>
          <w:p w14:paraId="7E7EE098"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TIMV</w:t>
            </w:r>
          </w:p>
        </w:tc>
        <w:tc>
          <w:tcPr>
            <w:tcW w:w="836" w:type="dxa"/>
            <w:vAlign w:val="center"/>
          </w:tcPr>
          <w:p w14:paraId="647B1AAE" w14:textId="3F70DD74" w:rsidR="00603A4A" w:rsidRPr="00603A4A" w:rsidRDefault="00603A4A" w:rsidP="00603A4A">
            <w:pPr>
              <w:spacing w:line="240" w:lineRule="auto"/>
              <w:jc w:val="center"/>
              <w:rPr>
                <w:rFonts w:cs="Times New Roman"/>
                <w:b/>
                <w:sz w:val="18"/>
                <w:szCs w:val="18"/>
              </w:rPr>
            </w:pPr>
            <w:r w:rsidRPr="00603A4A">
              <w:rPr>
                <w:sz w:val="18"/>
                <w:szCs w:val="18"/>
              </w:rPr>
              <w:t>0,929</w:t>
            </w:r>
          </w:p>
        </w:tc>
        <w:tc>
          <w:tcPr>
            <w:tcW w:w="835" w:type="dxa"/>
            <w:vAlign w:val="center"/>
          </w:tcPr>
          <w:p w14:paraId="61BB81F7" w14:textId="77B942B9" w:rsidR="00603A4A" w:rsidRPr="00603A4A" w:rsidRDefault="00603A4A" w:rsidP="00603A4A">
            <w:pPr>
              <w:spacing w:line="240" w:lineRule="auto"/>
              <w:jc w:val="center"/>
              <w:rPr>
                <w:rFonts w:cs="Times New Roman"/>
                <w:b/>
                <w:sz w:val="18"/>
                <w:szCs w:val="18"/>
              </w:rPr>
            </w:pPr>
            <w:r w:rsidRPr="00603A4A">
              <w:rPr>
                <w:b/>
                <w:sz w:val="18"/>
                <w:szCs w:val="18"/>
              </w:rPr>
              <w:t>0,897</w:t>
            </w:r>
          </w:p>
        </w:tc>
        <w:tc>
          <w:tcPr>
            <w:tcW w:w="835" w:type="dxa"/>
            <w:vAlign w:val="center"/>
          </w:tcPr>
          <w:p w14:paraId="7175CB20" w14:textId="07DD3CDC" w:rsidR="00603A4A" w:rsidRPr="00603A4A" w:rsidRDefault="00603A4A" w:rsidP="00603A4A">
            <w:pPr>
              <w:spacing w:line="240" w:lineRule="auto"/>
              <w:jc w:val="center"/>
              <w:rPr>
                <w:rFonts w:cs="Times New Roman"/>
                <w:b/>
                <w:sz w:val="18"/>
                <w:szCs w:val="18"/>
              </w:rPr>
            </w:pPr>
            <w:r w:rsidRPr="00603A4A">
              <w:rPr>
                <w:b/>
                <w:sz w:val="18"/>
                <w:szCs w:val="18"/>
              </w:rPr>
              <w:t>0,912</w:t>
            </w:r>
          </w:p>
        </w:tc>
        <w:tc>
          <w:tcPr>
            <w:tcW w:w="823" w:type="dxa"/>
            <w:vAlign w:val="center"/>
          </w:tcPr>
          <w:p w14:paraId="4EFE8821" w14:textId="178C1193" w:rsidR="00603A4A" w:rsidRPr="00603A4A" w:rsidRDefault="00603A4A" w:rsidP="00603A4A">
            <w:pPr>
              <w:spacing w:line="240" w:lineRule="auto"/>
              <w:jc w:val="center"/>
              <w:rPr>
                <w:rFonts w:cs="Times New Roman"/>
                <w:b/>
                <w:sz w:val="18"/>
                <w:szCs w:val="18"/>
              </w:rPr>
            </w:pPr>
            <w:r w:rsidRPr="00603A4A">
              <w:rPr>
                <w:rFonts w:cs="Times New Roman"/>
                <w:sz w:val="18"/>
                <w:szCs w:val="18"/>
              </w:rPr>
              <w:t>116</w:t>
            </w:r>
          </w:p>
        </w:tc>
        <w:tc>
          <w:tcPr>
            <w:tcW w:w="835" w:type="dxa"/>
            <w:vAlign w:val="center"/>
          </w:tcPr>
          <w:p w14:paraId="15B93D6C" w14:textId="7AF4DD86" w:rsidR="00603A4A" w:rsidRPr="00603A4A" w:rsidRDefault="00603A4A" w:rsidP="00603A4A">
            <w:pPr>
              <w:spacing w:line="240" w:lineRule="auto"/>
              <w:jc w:val="center"/>
              <w:rPr>
                <w:rFonts w:cs="Times New Roman"/>
                <w:b/>
                <w:sz w:val="18"/>
                <w:szCs w:val="18"/>
              </w:rPr>
            </w:pPr>
            <w:r w:rsidRPr="00603A4A">
              <w:rPr>
                <w:b/>
                <w:sz w:val="18"/>
                <w:szCs w:val="18"/>
              </w:rPr>
              <w:t>0,933</w:t>
            </w:r>
          </w:p>
        </w:tc>
        <w:tc>
          <w:tcPr>
            <w:tcW w:w="833" w:type="dxa"/>
            <w:vAlign w:val="center"/>
          </w:tcPr>
          <w:p w14:paraId="7E760D21" w14:textId="156CE3A4" w:rsidR="00603A4A" w:rsidRPr="00603A4A" w:rsidRDefault="00603A4A" w:rsidP="00603A4A">
            <w:pPr>
              <w:spacing w:line="240" w:lineRule="auto"/>
              <w:jc w:val="center"/>
              <w:rPr>
                <w:rFonts w:cs="Times New Roman"/>
                <w:b/>
                <w:sz w:val="18"/>
                <w:szCs w:val="18"/>
              </w:rPr>
            </w:pPr>
            <w:r w:rsidRPr="00603A4A">
              <w:rPr>
                <w:sz w:val="18"/>
                <w:szCs w:val="18"/>
              </w:rPr>
              <w:t>0,836</w:t>
            </w:r>
          </w:p>
        </w:tc>
        <w:tc>
          <w:tcPr>
            <w:tcW w:w="833" w:type="dxa"/>
            <w:vAlign w:val="center"/>
          </w:tcPr>
          <w:p w14:paraId="11E2B456" w14:textId="16666C29" w:rsidR="00603A4A" w:rsidRPr="00603A4A" w:rsidRDefault="00603A4A" w:rsidP="00603A4A">
            <w:pPr>
              <w:spacing w:line="240" w:lineRule="auto"/>
              <w:jc w:val="center"/>
              <w:rPr>
                <w:rFonts w:cs="Times New Roman"/>
                <w:sz w:val="18"/>
                <w:szCs w:val="18"/>
              </w:rPr>
            </w:pPr>
            <w:r w:rsidRPr="00603A4A">
              <w:rPr>
                <w:sz w:val="18"/>
                <w:szCs w:val="18"/>
              </w:rPr>
              <w:t>0,882</w:t>
            </w:r>
          </w:p>
        </w:tc>
        <w:tc>
          <w:tcPr>
            <w:tcW w:w="777" w:type="dxa"/>
            <w:vAlign w:val="center"/>
          </w:tcPr>
          <w:p w14:paraId="412CF8C5" w14:textId="77FD04B6" w:rsidR="00603A4A" w:rsidRPr="00603A4A" w:rsidRDefault="00603A4A" w:rsidP="00603A4A">
            <w:pPr>
              <w:spacing w:line="240" w:lineRule="auto"/>
              <w:jc w:val="center"/>
              <w:rPr>
                <w:rFonts w:cs="Times New Roman"/>
                <w:sz w:val="18"/>
                <w:szCs w:val="18"/>
              </w:rPr>
            </w:pPr>
            <w:r w:rsidRPr="00603A4A">
              <w:rPr>
                <w:rFonts w:cs="Times New Roman"/>
                <w:sz w:val="18"/>
                <w:szCs w:val="18"/>
              </w:rPr>
              <w:t>116</w:t>
            </w:r>
          </w:p>
        </w:tc>
      </w:tr>
      <w:tr w:rsidR="00603A4A" w:rsidRPr="00603A4A" w14:paraId="7EDEACB1" w14:textId="77777777" w:rsidTr="00603A4A">
        <w:tc>
          <w:tcPr>
            <w:tcW w:w="456" w:type="dxa"/>
            <w:vAlign w:val="center"/>
          </w:tcPr>
          <w:p w14:paraId="2B607E3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2.</w:t>
            </w:r>
          </w:p>
        </w:tc>
        <w:tc>
          <w:tcPr>
            <w:tcW w:w="865" w:type="dxa"/>
            <w:vAlign w:val="center"/>
          </w:tcPr>
          <w:p w14:paraId="2FD5BC0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TIMV</w:t>
            </w:r>
          </w:p>
        </w:tc>
        <w:tc>
          <w:tcPr>
            <w:tcW w:w="836" w:type="dxa"/>
            <w:vAlign w:val="center"/>
          </w:tcPr>
          <w:p w14:paraId="359A0732" w14:textId="07887C11" w:rsidR="00603A4A" w:rsidRPr="00603A4A" w:rsidRDefault="00603A4A" w:rsidP="00603A4A">
            <w:pPr>
              <w:spacing w:line="240" w:lineRule="auto"/>
              <w:jc w:val="center"/>
              <w:rPr>
                <w:rFonts w:cs="Times New Roman"/>
                <w:b/>
                <w:sz w:val="18"/>
                <w:szCs w:val="18"/>
              </w:rPr>
            </w:pPr>
            <w:r w:rsidRPr="00603A4A">
              <w:rPr>
                <w:sz w:val="18"/>
                <w:szCs w:val="18"/>
              </w:rPr>
              <w:t>0,957</w:t>
            </w:r>
          </w:p>
        </w:tc>
        <w:tc>
          <w:tcPr>
            <w:tcW w:w="835" w:type="dxa"/>
            <w:vAlign w:val="center"/>
          </w:tcPr>
          <w:p w14:paraId="7112CFAB" w14:textId="6631E6A8" w:rsidR="00603A4A" w:rsidRPr="00603A4A" w:rsidRDefault="00603A4A" w:rsidP="00603A4A">
            <w:pPr>
              <w:spacing w:line="240" w:lineRule="auto"/>
              <w:jc w:val="center"/>
              <w:rPr>
                <w:rFonts w:cs="Times New Roman"/>
                <w:b/>
                <w:sz w:val="18"/>
                <w:szCs w:val="18"/>
              </w:rPr>
            </w:pPr>
            <w:r w:rsidRPr="00603A4A">
              <w:rPr>
                <w:b/>
                <w:sz w:val="18"/>
                <w:szCs w:val="18"/>
              </w:rPr>
              <w:t>0,908</w:t>
            </w:r>
          </w:p>
        </w:tc>
        <w:tc>
          <w:tcPr>
            <w:tcW w:w="835" w:type="dxa"/>
            <w:vAlign w:val="center"/>
          </w:tcPr>
          <w:p w14:paraId="79B5D066" w14:textId="4B9E9805" w:rsidR="00603A4A" w:rsidRPr="00603A4A" w:rsidRDefault="00603A4A" w:rsidP="00603A4A">
            <w:pPr>
              <w:spacing w:line="240" w:lineRule="auto"/>
              <w:jc w:val="center"/>
              <w:rPr>
                <w:rFonts w:cs="Times New Roman"/>
                <w:b/>
                <w:sz w:val="18"/>
                <w:szCs w:val="18"/>
              </w:rPr>
            </w:pPr>
            <w:r w:rsidRPr="00603A4A">
              <w:rPr>
                <w:b/>
                <w:sz w:val="18"/>
                <w:szCs w:val="18"/>
              </w:rPr>
              <w:t>0,932</w:t>
            </w:r>
          </w:p>
        </w:tc>
        <w:tc>
          <w:tcPr>
            <w:tcW w:w="823" w:type="dxa"/>
            <w:vAlign w:val="center"/>
          </w:tcPr>
          <w:p w14:paraId="4F08CDDE" w14:textId="738B01CD" w:rsidR="00603A4A" w:rsidRPr="00603A4A" w:rsidRDefault="00603A4A" w:rsidP="00603A4A">
            <w:pPr>
              <w:spacing w:line="240" w:lineRule="auto"/>
              <w:jc w:val="center"/>
              <w:rPr>
                <w:rFonts w:cs="Times New Roman"/>
                <w:b/>
                <w:sz w:val="18"/>
                <w:szCs w:val="18"/>
              </w:rPr>
            </w:pPr>
            <w:r w:rsidRPr="00603A4A">
              <w:rPr>
                <w:rFonts w:cs="Times New Roman"/>
                <w:b/>
                <w:sz w:val="18"/>
                <w:szCs w:val="18"/>
              </w:rPr>
              <w:t>293</w:t>
            </w:r>
          </w:p>
        </w:tc>
        <w:tc>
          <w:tcPr>
            <w:tcW w:w="835" w:type="dxa"/>
            <w:vAlign w:val="center"/>
          </w:tcPr>
          <w:p w14:paraId="1FCE9E62" w14:textId="088B8B43" w:rsidR="00603A4A" w:rsidRPr="00603A4A" w:rsidRDefault="00603A4A" w:rsidP="00603A4A">
            <w:pPr>
              <w:spacing w:line="240" w:lineRule="auto"/>
              <w:jc w:val="center"/>
              <w:rPr>
                <w:rFonts w:cs="Times New Roman"/>
                <w:b/>
                <w:sz w:val="18"/>
                <w:szCs w:val="18"/>
              </w:rPr>
            </w:pPr>
            <w:r w:rsidRPr="00603A4A">
              <w:rPr>
                <w:b/>
                <w:sz w:val="18"/>
                <w:szCs w:val="18"/>
              </w:rPr>
              <w:t>0,961</w:t>
            </w:r>
          </w:p>
        </w:tc>
        <w:tc>
          <w:tcPr>
            <w:tcW w:w="833" w:type="dxa"/>
            <w:vAlign w:val="center"/>
          </w:tcPr>
          <w:p w14:paraId="549EDC2F" w14:textId="40B2065C" w:rsidR="00603A4A" w:rsidRPr="00603A4A" w:rsidRDefault="00603A4A" w:rsidP="00603A4A">
            <w:pPr>
              <w:spacing w:line="240" w:lineRule="auto"/>
              <w:jc w:val="center"/>
              <w:rPr>
                <w:rFonts w:cs="Times New Roman"/>
                <w:b/>
                <w:sz w:val="18"/>
                <w:szCs w:val="18"/>
              </w:rPr>
            </w:pPr>
            <w:r w:rsidRPr="00603A4A">
              <w:rPr>
                <w:sz w:val="18"/>
                <w:szCs w:val="18"/>
              </w:rPr>
              <w:t>0,839</w:t>
            </w:r>
          </w:p>
        </w:tc>
        <w:tc>
          <w:tcPr>
            <w:tcW w:w="833" w:type="dxa"/>
            <w:vAlign w:val="center"/>
          </w:tcPr>
          <w:p w14:paraId="6D71D4F5" w14:textId="1B954FBD" w:rsidR="00603A4A" w:rsidRPr="00603A4A" w:rsidRDefault="00603A4A" w:rsidP="00603A4A">
            <w:pPr>
              <w:spacing w:line="240" w:lineRule="auto"/>
              <w:jc w:val="center"/>
              <w:rPr>
                <w:rFonts w:cs="Times New Roman"/>
                <w:sz w:val="18"/>
                <w:szCs w:val="18"/>
              </w:rPr>
            </w:pPr>
            <w:r w:rsidRPr="00603A4A">
              <w:rPr>
                <w:sz w:val="18"/>
                <w:szCs w:val="18"/>
              </w:rPr>
              <w:t>0,896</w:t>
            </w:r>
          </w:p>
        </w:tc>
        <w:tc>
          <w:tcPr>
            <w:tcW w:w="777" w:type="dxa"/>
            <w:vAlign w:val="center"/>
          </w:tcPr>
          <w:p w14:paraId="4303ABB2" w14:textId="40AAA557" w:rsidR="00603A4A" w:rsidRPr="00603A4A" w:rsidRDefault="00603A4A" w:rsidP="00603A4A">
            <w:pPr>
              <w:spacing w:line="240" w:lineRule="auto"/>
              <w:jc w:val="center"/>
              <w:rPr>
                <w:rFonts w:cs="Times New Roman"/>
                <w:b/>
                <w:sz w:val="18"/>
                <w:szCs w:val="18"/>
              </w:rPr>
            </w:pPr>
            <w:r w:rsidRPr="00603A4A">
              <w:rPr>
                <w:rFonts w:cs="Times New Roman"/>
                <w:sz w:val="18"/>
                <w:szCs w:val="18"/>
              </w:rPr>
              <w:t>292</w:t>
            </w:r>
          </w:p>
        </w:tc>
      </w:tr>
      <w:tr w:rsidR="00603A4A" w:rsidRPr="00603A4A" w14:paraId="047A69C4" w14:textId="77777777" w:rsidTr="00603A4A">
        <w:tc>
          <w:tcPr>
            <w:tcW w:w="456" w:type="dxa"/>
            <w:vAlign w:val="center"/>
          </w:tcPr>
          <w:p w14:paraId="3F940B1F"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3.</w:t>
            </w:r>
          </w:p>
        </w:tc>
        <w:tc>
          <w:tcPr>
            <w:tcW w:w="865" w:type="dxa"/>
            <w:vAlign w:val="center"/>
          </w:tcPr>
          <w:p w14:paraId="2D7B71D0"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B_VERN</w:t>
            </w:r>
          </w:p>
        </w:tc>
        <w:tc>
          <w:tcPr>
            <w:tcW w:w="836" w:type="dxa"/>
            <w:vAlign w:val="center"/>
          </w:tcPr>
          <w:p w14:paraId="73CA1253" w14:textId="5056598A" w:rsidR="00603A4A" w:rsidRPr="00603A4A" w:rsidRDefault="00603A4A" w:rsidP="00603A4A">
            <w:pPr>
              <w:spacing w:line="240" w:lineRule="auto"/>
              <w:jc w:val="center"/>
              <w:rPr>
                <w:rFonts w:cs="Times New Roman"/>
                <w:b/>
                <w:sz w:val="18"/>
                <w:szCs w:val="18"/>
              </w:rPr>
            </w:pPr>
            <w:r w:rsidRPr="00603A4A">
              <w:rPr>
                <w:sz w:val="18"/>
                <w:szCs w:val="18"/>
              </w:rPr>
              <w:t>0,936</w:t>
            </w:r>
          </w:p>
        </w:tc>
        <w:tc>
          <w:tcPr>
            <w:tcW w:w="835" w:type="dxa"/>
            <w:vAlign w:val="center"/>
          </w:tcPr>
          <w:p w14:paraId="2A2DEB39" w14:textId="2DB10E30" w:rsidR="00603A4A" w:rsidRPr="00603A4A" w:rsidRDefault="00603A4A" w:rsidP="00603A4A">
            <w:pPr>
              <w:spacing w:line="240" w:lineRule="auto"/>
              <w:jc w:val="center"/>
              <w:rPr>
                <w:rFonts w:cs="Times New Roman"/>
                <w:b/>
                <w:sz w:val="18"/>
                <w:szCs w:val="18"/>
              </w:rPr>
            </w:pPr>
            <w:r w:rsidRPr="00603A4A">
              <w:rPr>
                <w:b/>
                <w:sz w:val="18"/>
                <w:szCs w:val="18"/>
              </w:rPr>
              <w:t>0,953</w:t>
            </w:r>
          </w:p>
        </w:tc>
        <w:tc>
          <w:tcPr>
            <w:tcW w:w="835" w:type="dxa"/>
            <w:vAlign w:val="center"/>
          </w:tcPr>
          <w:p w14:paraId="3EA5A0EE" w14:textId="7139768B" w:rsidR="00603A4A" w:rsidRPr="00603A4A" w:rsidRDefault="00603A4A" w:rsidP="00603A4A">
            <w:pPr>
              <w:spacing w:line="240" w:lineRule="auto"/>
              <w:jc w:val="center"/>
              <w:rPr>
                <w:rFonts w:cs="Times New Roman"/>
                <w:b/>
                <w:sz w:val="18"/>
                <w:szCs w:val="18"/>
              </w:rPr>
            </w:pPr>
            <w:r w:rsidRPr="00603A4A">
              <w:rPr>
                <w:b/>
                <w:sz w:val="18"/>
                <w:szCs w:val="18"/>
              </w:rPr>
              <w:t>0,945</w:t>
            </w:r>
          </w:p>
        </w:tc>
        <w:tc>
          <w:tcPr>
            <w:tcW w:w="823" w:type="dxa"/>
            <w:vAlign w:val="center"/>
          </w:tcPr>
          <w:p w14:paraId="731B9F47" w14:textId="36D107AA" w:rsidR="00603A4A" w:rsidRPr="00603A4A" w:rsidRDefault="00603A4A" w:rsidP="00603A4A">
            <w:pPr>
              <w:spacing w:line="240" w:lineRule="auto"/>
              <w:jc w:val="center"/>
              <w:rPr>
                <w:rFonts w:cs="Times New Roman"/>
                <w:b/>
                <w:sz w:val="18"/>
                <w:szCs w:val="18"/>
              </w:rPr>
            </w:pPr>
            <w:r w:rsidRPr="00603A4A">
              <w:rPr>
                <w:rFonts w:cs="Times New Roman"/>
                <w:b/>
                <w:sz w:val="18"/>
                <w:szCs w:val="18"/>
              </w:rPr>
              <w:t>385</w:t>
            </w:r>
          </w:p>
        </w:tc>
        <w:tc>
          <w:tcPr>
            <w:tcW w:w="835" w:type="dxa"/>
            <w:vAlign w:val="center"/>
          </w:tcPr>
          <w:p w14:paraId="05BA5850" w14:textId="67B85F5D" w:rsidR="00603A4A" w:rsidRPr="00603A4A" w:rsidRDefault="00603A4A" w:rsidP="00603A4A">
            <w:pPr>
              <w:spacing w:line="240" w:lineRule="auto"/>
              <w:jc w:val="center"/>
              <w:rPr>
                <w:rFonts w:cs="Times New Roman"/>
                <w:b/>
                <w:sz w:val="18"/>
                <w:szCs w:val="18"/>
              </w:rPr>
            </w:pPr>
            <w:r w:rsidRPr="00603A4A">
              <w:rPr>
                <w:b/>
                <w:sz w:val="18"/>
                <w:szCs w:val="18"/>
              </w:rPr>
              <w:t>0,946</w:t>
            </w:r>
          </w:p>
        </w:tc>
        <w:tc>
          <w:tcPr>
            <w:tcW w:w="833" w:type="dxa"/>
            <w:vAlign w:val="center"/>
          </w:tcPr>
          <w:p w14:paraId="58DAAFBB" w14:textId="5EF14CE5" w:rsidR="00603A4A" w:rsidRPr="00603A4A" w:rsidRDefault="00603A4A" w:rsidP="00603A4A">
            <w:pPr>
              <w:spacing w:line="240" w:lineRule="auto"/>
              <w:jc w:val="center"/>
              <w:rPr>
                <w:rFonts w:cs="Times New Roman"/>
                <w:b/>
                <w:sz w:val="18"/>
                <w:szCs w:val="18"/>
              </w:rPr>
            </w:pPr>
            <w:r w:rsidRPr="00603A4A">
              <w:rPr>
                <w:sz w:val="18"/>
                <w:szCs w:val="18"/>
              </w:rPr>
              <w:t>0,926</w:t>
            </w:r>
          </w:p>
        </w:tc>
        <w:tc>
          <w:tcPr>
            <w:tcW w:w="833" w:type="dxa"/>
            <w:vAlign w:val="center"/>
          </w:tcPr>
          <w:p w14:paraId="58947B63" w14:textId="63D7E4E6" w:rsidR="00603A4A" w:rsidRPr="00603A4A" w:rsidRDefault="00603A4A" w:rsidP="00603A4A">
            <w:pPr>
              <w:spacing w:line="240" w:lineRule="auto"/>
              <w:jc w:val="center"/>
              <w:rPr>
                <w:rFonts w:cs="Times New Roman"/>
                <w:b/>
                <w:sz w:val="18"/>
                <w:szCs w:val="18"/>
              </w:rPr>
            </w:pPr>
            <w:r w:rsidRPr="00603A4A">
              <w:rPr>
                <w:sz w:val="18"/>
                <w:szCs w:val="18"/>
              </w:rPr>
              <w:t>0,936</w:t>
            </w:r>
          </w:p>
        </w:tc>
        <w:tc>
          <w:tcPr>
            <w:tcW w:w="777" w:type="dxa"/>
            <w:vAlign w:val="center"/>
          </w:tcPr>
          <w:p w14:paraId="534E78BA" w14:textId="6D95D1BF" w:rsidR="00603A4A" w:rsidRPr="00603A4A" w:rsidRDefault="00603A4A" w:rsidP="00603A4A">
            <w:pPr>
              <w:spacing w:line="240" w:lineRule="auto"/>
              <w:jc w:val="center"/>
              <w:rPr>
                <w:rFonts w:cs="Times New Roman"/>
                <w:sz w:val="18"/>
                <w:szCs w:val="18"/>
              </w:rPr>
            </w:pPr>
            <w:r w:rsidRPr="00603A4A">
              <w:rPr>
                <w:rFonts w:cs="Times New Roman"/>
                <w:sz w:val="18"/>
                <w:szCs w:val="18"/>
              </w:rPr>
              <w:t>363</w:t>
            </w:r>
          </w:p>
        </w:tc>
      </w:tr>
      <w:tr w:rsidR="00603A4A" w:rsidRPr="00603A4A" w14:paraId="3577FB90" w14:textId="77777777" w:rsidTr="00603A4A">
        <w:tc>
          <w:tcPr>
            <w:tcW w:w="456" w:type="dxa"/>
            <w:vAlign w:val="center"/>
          </w:tcPr>
          <w:p w14:paraId="673830C9"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4.</w:t>
            </w:r>
          </w:p>
        </w:tc>
        <w:tc>
          <w:tcPr>
            <w:tcW w:w="865" w:type="dxa"/>
            <w:vAlign w:val="center"/>
          </w:tcPr>
          <w:p w14:paraId="71B46BC7"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I_VERN</w:t>
            </w:r>
          </w:p>
        </w:tc>
        <w:tc>
          <w:tcPr>
            <w:tcW w:w="836" w:type="dxa"/>
            <w:vAlign w:val="center"/>
          </w:tcPr>
          <w:p w14:paraId="3197AC8D" w14:textId="57EBD15C" w:rsidR="00603A4A" w:rsidRPr="00603A4A" w:rsidRDefault="00603A4A" w:rsidP="00603A4A">
            <w:pPr>
              <w:spacing w:line="240" w:lineRule="auto"/>
              <w:jc w:val="center"/>
              <w:rPr>
                <w:rFonts w:cs="Times New Roman"/>
                <w:b/>
                <w:sz w:val="18"/>
                <w:szCs w:val="18"/>
              </w:rPr>
            </w:pPr>
            <w:r w:rsidRPr="00603A4A">
              <w:rPr>
                <w:b/>
                <w:sz w:val="18"/>
                <w:szCs w:val="18"/>
              </w:rPr>
              <w:t>0,960</w:t>
            </w:r>
          </w:p>
        </w:tc>
        <w:tc>
          <w:tcPr>
            <w:tcW w:w="835" w:type="dxa"/>
            <w:vAlign w:val="center"/>
          </w:tcPr>
          <w:p w14:paraId="22C36F6C" w14:textId="7A3EB6EE" w:rsidR="00603A4A" w:rsidRPr="00603A4A" w:rsidRDefault="00603A4A" w:rsidP="00603A4A">
            <w:pPr>
              <w:spacing w:line="240" w:lineRule="auto"/>
              <w:jc w:val="center"/>
              <w:rPr>
                <w:rFonts w:cs="Times New Roman"/>
                <w:b/>
                <w:sz w:val="18"/>
                <w:szCs w:val="18"/>
              </w:rPr>
            </w:pPr>
            <w:r w:rsidRPr="00603A4A">
              <w:rPr>
                <w:b/>
                <w:sz w:val="18"/>
                <w:szCs w:val="18"/>
              </w:rPr>
              <w:t>0,978</w:t>
            </w:r>
          </w:p>
        </w:tc>
        <w:tc>
          <w:tcPr>
            <w:tcW w:w="835" w:type="dxa"/>
            <w:vAlign w:val="center"/>
          </w:tcPr>
          <w:p w14:paraId="3E963FAD" w14:textId="43AB75F6" w:rsidR="00603A4A" w:rsidRPr="00603A4A" w:rsidRDefault="00603A4A" w:rsidP="00603A4A">
            <w:pPr>
              <w:spacing w:line="240" w:lineRule="auto"/>
              <w:jc w:val="center"/>
              <w:rPr>
                <w:rFonts w:cs="Times New Roman"/>
                <w:b/>
                <w:sz w:val="18"/>
                <w:szCs w:val="18"/>
              </w:rPr>
            </w:pPr>
            <w:r w:rsidRPr="00603A4A">
              <w:rPr>
                <w:b/>
                <w:sz w:val="18"/>
                <w:szCs w:val="18"/>
              </w:rPr>
              <w:t>0,969</w:t>
            </w:r>
          </w:p>
        </w:tc>
        <w:tc>
          <w:tcPr>
            <w:tcW w:w="823" w:type="dxa"/>
            <w:vAlign w:val="center"/>
          </w:tcPr>
          <w:p w14:paraId="2515A797" w14:textId="0C1FD7B5" w:rsidR="00603A4A" w:rsidRPr="00603A4A" w:rsidRDefault="00603A4A" w:rsidP="00603A4A">
            <w:pPr>
              <w:spacing w:line="240" w:lineRule="auto"/>
              <w:jc w:val="center"/>
              <w:rPr>
                <w:rFonts w:cs="Times New Roman"/>
                <w:b/>
                <w:sz w:val="18"/>
                <w:szCs w:val="18"/>
              </w:rPr>
            </w:pPr>
            <w:r w:rsidRPr="00603A4A">
              <w:rPr>
                <w:rFonts w:cs="Times New Roman"/>
                <w:b/>
                <w:sz w:val="18"/>
                <w:szCs w:val="18"/>
              </w:rPr>
              <w:t>2877</w:t>
            </w:r>
          </w:p>
        </w:tc>
        <w:tc>
          <w:tcPr>
            <w:tcW w:w="835" w:type="dxa"/>
            <w:vAlign w:val="center"/>
          </w:tcPr>
          <w:p w14:paraId="4ACB1A3B" w14:textId="6841C1AB" w:rsidR="00603A4A" w:rsidRPr="00603A4A" w:rsidRDefault="00603A4A" w:rsidP="00603A4A">
            <w:pPr>
              <w:spacing w:line="240" w:lineRule="auto"/>
              <w:jc w:val="center"/>
              <w:rPr>
                <w:rFonts w:cs="Times New Roman"/>
                <w:b/>
                <w:sz w:val="18"/>
                <w:szCs w:val="18"/>
              </w:rPr>
            </w:pPr>
            <w:r w:rsidRPr="00603A4A">
              <w:rPr>
                <w:sz w:val="18"/>
                <w:szCs w:val="18"/>
              </w:rPr>
              <w:t>0,959</w:t>
            </w:r>
          </w:p>
        </w:tc>
        <w:tc>
          <w:tcPr>
            <w:tcW w:w="833" w:type="dxa"/>
            <w:vAlign w:val="center"/>
          </w:tcPr>
          <w:p w14:paraId="6CBA231F" w14:textId="16391648" w:rsidR="00603A4A" w:rsidRPr="00603A4A" w:rsidRDefault="00603A4A" w:rsidP="00603A4A">
            <w:pPr>
              <w:spacing w:line="240" w:lineRule="auto"/>
              <w:jc w:val="center"/>
              <w:rPr>
                <w:rFonts w:cs="Times New Roman"/>
                <w:sz w:val="18"/>
                <w:szCs w:val="18"/>
              </w:rPr>
            </w:pPr>
            <w:r w:rsidRPr="00603A4A">
              <w:rPr>
                <w:sz w:val="18"/>
                <w:szCs w:val="18"/>
              </w:rPr>
              <w:t>0,960</w:t>
            </w:r>
          </w:p>
        </w:tc>
        <w:tc>
          <w:tcPr>
            <w:tcW w:w="833" w:type="dxa"/>
            <w:vAlign w:val="center"/>
          </w:tcPr>
          <w:p w14:paraId="3BE2465C" w14:textId="71C48217" w:rsidR="00603A4A" w:rsidRPr="00603A4A" w:rsidRDefault="00603A4A" w:rsidP="00603A4A">
            <w:pPr>
              <w:spacing w:line="240" w:lineRule="auto"/>
              <w:jc w:val="center"/>
              <w:rPr>
                <w:rFonts w:cs="Times New Roman"/>
                <w:sz w:val="18"/>
                <w:szCs w:val="18"/>
              </w:rPr>
            </w:pPr>
            <w:r w:rsidRPr="00603A4A">
              <w:rPr>
                <w:sz w:val="18"/>
                <w:szCs w:val="18"/>
              </w:rPr>
              <w:t>0,959</w:t>
            </w:r>
          </w:p>
        </w:tc>
        <w:tc>
          <w:tcPr>
            <w:tcW w:w="777" w:type="dxa"/>
            <w:vAlign w:val="center"/>
          </w:tcPr>
          <w:p w14:paraId="72B2190D" w14:textId="279C6FBE" w:rsidR="00603A4A" w:rsidRPr="00603A4A" w:rsidRDefault="00603A4A" w:rsidP="00603A4A">
            <w:pPr>
              <w:spacing w:line="240" w:lineRule="auto"/>
              <w:jc w:val="center"/>
              <w:rPr>
                <w:rFonts w:cs="Times New Roman"/>
                <w:sz w:val="18"/>
                <w:szCs w:val="18"/>
              </w:rPr>
            </w:pPr>
            <w:r w:rsidRPr="00603A4A">
              <w:rPr>
                <w:rFonts w:cs="Times New Roman"/>
                <w:sz w:val="18"/>
                <w:szCs w:val="18"/>
              </w:rPr>
              <w:t>2863</w:t>
            </w:r>
          </w:p>
        </w:tc>
      </w:tr>
      <w:tr w:rsidR="00603A4A" w:rsidRPr="00603A4A" w14:paraId="5554E28B" w14:textId="77777777" w:rsidTr="00603A4A">
        <w:tc>
          <w:tcPr>
            <w:tcW w:w="456" w:type="dxa"/>
            <w:vAlign w:val="center"/>
          </w:tcPr>
          <w:p w14:paraId="56FA9642"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25.</w:t>
            </w:r>
          </w:p>
        </w:tc>
        <w:tc>
          <w:tcPr>
            <w:tcW w:w="865" w:type="dxa"/>
            <w:vAlign w:val="center"/>
          </w:tcPr>
          <w:p w14:paraId="66633EBC" w14:textId="77777777" w:rsidR="00603A4A" w:rsidRPr="00603A4A" w:rsidRDefault="00603A4A" w:rsidP="00603A4A">
            <w:pPr>
              <w:spacing w:line="240" w:lineRule="auto"/>
              <w:jc w:val="center"/>
              <w:rPr>
                <w:rFonts w:cs="Times New Roman"/>
                <w:sz w:val="18"/>
                <w:szCs w:val="18"/>
              </w:rPr>
            </w:pPr>
            <w:r w:rsidRPr="00603A4A">
              <w:rPr>
                <w:rFonts w:cs="Times New Roman"/>
                <w:sz w:val="18"/>
                <w:szCs w:val="18"/>
              </w:rPr>
              <w:t>O</w:t>
            </w:r>
          </w:p>
        </w:tc>
        <w:tc>
          <w:tcPr>
            <w:tcW w:w="836" w:type="dxa"/>
            <w:vAlign w:val="center"/>
          </w:tcPr>
          <w:p w14:paraId="086AAD8F" w14:textId="5D6850C8" w:rsidR="00603A4A" w:rsidRPr="00603A4A" w:rsidRDefault="00603A4A" w:rsidP="00603A4A">
            <w:pPr>
              <w:spacing w:line="240" w:lineRule="auto"/>
              <w:jc w:val="center"/>
              <w:rPr>
                <w:rFonts w:cs="Times New Roman"/>
                <w:b/>
                <w:sz w:val="18"/>
                <w:szCs w:val="18"/>
              </w:rPr>
            </w:pPr>
            <w:r w:rsidRPr="00603A4A">
              <w:rPr>
                <w:b/>
                <w:sz w:val="18"/>
                <w:szCs w:val="18"/>
              </w:rPr>
              <w:t>0,997</w:t>
            </w:r>
          </w:p>
        </w:tc>
        <w:tc>
          <w:tcPr>
            <w:tcW w:w="835" w:type="dxa"/>
            <w:vAlign w:val="center"/>
          </w:tcPr>
          <w:p w14:paraId="7F90F2B4" w14:textId="5FA2CA5E" w:rsidR="00603A4A" w:rsidRPr="00603A4A" w:rsidRDefault="00603A4A" w:rsidP="00603A4A">
            <w:pPr>
              <w:spacing w:line="240" w:lineRule="auto"/>
              <w:jc w:val="center"/>
              <w:rPr>
                <w:rFonts w:cs="Times New Roman"/>
                <w:b/>
                <w:sz w:val="18"/>
                <w:szCs w:val="18"/>
              </w:rPr>
            </w:pPr>
            <w:r w:rsidRPr="00603A4A">
              <w:rPr>
                <w:b/>
                <w:sz w:val="18"/>
                <w:szCs w:val="18"/>
              </w:rPr>
              <w:t>0,995</w:t>
            </w:r>
          </w:p>
        </w:tc>
        <w:tc>
          <w:tcPr>
            <w:tcW w:w="835" w:type="dxa"/>
            <w:vAlign w:val="center"/>
          </w:tcPr>
          <w:p w14:paraId="76BBE696" w14:textId="703FBEE1" w:rsidR="00603A4A" w:rsidRPr="00603A4A" w:rsidRDefault="00603A4A" w:rsidP="00603A4A">
            <w:pPr>
              <w:spacing w:line="240" w:lineRule="auto"/>
              <w:jc w:val="center"/>
              <w:rPr>
                <w:rFonts w:cs="Times New Roman"/>
                <w:b/>
                <w:sz w:val="18"/>
                <w:szCs w:val="18"/>
              </w:rPr>
            </w:pPr>
            <w:r w:rsidRPr="00603A4A">
              <w:rPr>
                <w:b/>
                <w:sz w:val="18"/>
                <w:szCs w:val="18"/>
              </w:rPr>
              <w:t>0,996</w:t>
            </w:r>
          </w:p>
        </w:tc>
        <w:tc>
          <w:tcPr>
            <w:tcW w:w="823" w:type="dxa"/>
            <w:vAlign w:val="center"/>
          </w:tcPr>
          <w:p w14:paraId="218A0ACB" w14:textId="3CA2F127" w:rsidR="00603A4A" w:rsidRPr="00603A4A" w:rsidRDefault="00603A4A" w:rsidP="00603A4A">
            <w:pPr>
              <w:spacing w:line="240" w:lineRule="auto"/>
              <w:jc w:val="center"/>
              <w:rPr>
                <w:rFonts w:cs="Times New Roman"/>
                <w:sz w:val="18"/>
                <w:szCs w:val="18"/>
              </w:rPr>
            </w:pPr>
            <w:r w:rsidRPr="00603A4A">
              <w:rPr>
                <w:rFonts w:cs="Times New Roman"/>
                <w:sz w:val="18"/>
                <w:szCs w:val="18"/>
              </w:rPr>
              <w:t>172268</w:t>
            </w:r>
          </w:p>
        </w:tc>
        <w:tc>
          <w:tcPr>
            <w:tcW w:w="835" w:type="dxa"/>
            <w:vAlign w:val="center"/>
          </w:tcPr>
          <w:p w14:paraId="47CCE2CA" w14:textId="43495E5B" w:rsidR="00603A4A" w:rsidRPr="00603A4A" w:rsidRDefault="00603A4A" w:rsidP="00603A4A">
            <w:pPr>
              <w:spacing w:line="240" w:lineRule="auto"/>
              <w:jc w:val="center"/>
              <w:rPr>
                <w:rFonts w:cs="Times New Roman"/>
                <w:sz w:val="18"/>
                <w:szCs w:val="18"/>
              </w:rPr>
            </w:pPr>
            <w:r w:rsidRPr="00603A4A">
              <w:rPr>
                <w:sz w:val="18"/>
                <w:szCs w:val="18"/>
              </w:rPr>
              <w:t>0,989</w:t>
            </w:r>
          </w:p>
        </w:tc>
        <w:tc>
          <w:tcPr>
            <w:tcW w:w="833" w:type="dxa"/>
            <w:vAlign w:val="center"/>
          </w:tcPr>
          <w:p w14:paraId="1A253F72" w14:textId="02FAC5F2" w:rsidR="00603A4A" w:rsidRPr="00603A4A" w:rsidRDefault="00603A4A" w:rsidP="00603A4A">
            <w:pPr>
              <w:spacing w:line="240" w:lineRule="auto"/>
              <w:jc w:val="center"/>
              <w:rPr>
                <w:rFonts w:cs="Times New Roman"/>
                <w:sz w:val="18"/>
                <w:szCs w:val="18"/>
              </w:rPr>
            </w:pPr>
            <w:r w:rsidRPr="00603A4A">
              <w:rPr>
                <w:sz w:val="18"/>
                <w:szCs w:val="18"/>
              </w:rPr>
              <w:t>0,991</w:t>
            </w:r>
          </w:p>
        </w:tc>
        <w:tc>
          <w:tcPr>
            <w:tcW w:w="833" w:type="dxa"/>
            <w:vAlign w:val="center"/>
          </w:tcPr>
          <w:p w14:paraId="21FFA6A6" w14:textId="374F65B5" w:rsidR="00603A4A" w:rsidRPr="00603A4A" w:rsidRDefault="00603A4A" w:rsidP="00603A4A">
            <w:pPr>
              <w:spacing w:line="240" w:lineRule="auto"/>
              <w:jc w:val="center"/>
              <w:rPr>
                <w:rFonts w:cs="Times New Roman"/>
                <w:sz w:val="18"/>
                <w:szCs w:val="18"/>
              </w:rPr>
            </w:pPr>
            <w:r w:rsidRPr="00603A4A">
              <w:rPr>
                <w:sz w:val="18"/>
                <w:szCs w:val="18"/>
              </w:rPr>
              <w:t>0,990</w:t>
            </w:r>
          </w:p>
        </w:tc>
        <w:tc>
          <w:tcPr>
            <w:tcW w:w="777" w:type="dxa"/>
            <w:vAlign w:val="center"/>
          </w:tcPr>
          <w:p w14:paraId="67A8E48D" w14:textId="3777A078" w:rsidR="00603A4A" w:rsidRPr="00603A4A" w:rsidRDefault="00603A4A" w:rsidP="00603A4A">
            <w:pPr>
              <w:spacing w:line="240" w:lineRule="auto"/>
              <w:jc w:val="center"/>
              <w:rPr>
                <w:rFonts w:cs="Times New Roman"/>
                <w:b/>
                <w:sz w:val="18"/>
                <w:szCs w:val="18"/>
              </w:rPr>
            </w:pPr>
            <w:r w:rsidRPr="00603A4A">
              <w:rPr>
                <w:rFonts w:cs="Times New Roman"/>
                <w:b/>
                <w:sz w:val="18"/>
                <w:szCs w:val="18"/>
              </w:rPr>
              <w:t>172731</w:t>
            </w:r>
          </w:p>
        </w:tc>
      </w:tr>
      <w:tr w:rsidR="00603A4A" w:rsidRPr="00603A4A" w14:paraId="03F25E87" w14:textId="77777777" w:rsidTr="00603A4A">
        <w:tc>
          <w:tcPr>
            <w:tcW w:w="1321" w:type="dxa"/>
            <w:gridSpan w:val="2"/>
            <w:shd w:val="clear" w:color="auto" w:fill="E7E6E6" w:themeFill="background2"/>
            <w:vAlign w:val="center"/>
          </w:tcPr>
          <w:p w14:paraId="3483C8DC" w14:textId="77777777" w:rsidR="00603A4A" w:rsidRPr="00603A4A" w:rsidRDefault="00603A4A" w:rsidP="00603A4A">
            <w:pPr>
              <w:spacing w:line="240" w:lineRule="auto"/>
              <w:jc w:val="center"/>
              <w:rPr>
                <w:rFonts w:cs="Times New Roman"/>
                <w:b/>
                <w:sz w:val="18"/>
                <w:szCs w:val="18"/>
              </w:rPr>
            </w:pPr>
            <w:r w:rsidRPr="00603A4A">
              <w:rPr>
                <w:rFonts w:cs="Times New Roman"/>
                <w:b/>
                <w:sz w:val="18"/>
                <w:szCs w:val="18"/>
              </w:rPr>
              <w:t>Rata-Rata/</w:t>
            </w:r>
          </w:p>
          <w:p w14:paraId="3EBD7C02" w14:textId="77777777" w:rsidR="00603A4A" w:rsidRPr="00603A4A" w:rsidRDefault="00603A4A" w:rsidP="00603A4A">
            <w:pPr>
              <w:spacing w:line="240" w:lineRule="auto"/>
              <w:jc w:val="center"/>
              <w:rPr>
                <w:rFonts w:cs="Times New Roman"/>
                <w:b/>
                <w:sz w:val="18"/>
                <w:szCs w:val="18"/>
              </w:rPr>
            </w:pPr>
            <w:r w:rsidRPr="00603A4A">
              <w:rPr>
                <w:rFonts w:cs="Times New Roman"/>
                <w:b/>
                <w:sz w:val="18"/>
                <w:szCs w:val="18"/>
              </w:rPr>
              <w:t>Jumlah</w:t>
            </w:r>
          </w:p>
        </w:tc>
        <w:tc>
          <w:tcPr>
            <w:tcW w:w="836" w:type="dxa"/>
            <w:shd w:val="clear" w:color="auto" w:fill="E7E6E6" w:themeFill="background2"/>
            <w:vAlign w:val="center"/>
          </w:tcPr>
          <w:p w14:paraId="064B3BA3" w14:textId="4A23D4FB" w:rsidR="00603A4A" w:rsidRPr="00603A4A" w:rsidRDefault="00603A4A" w:rsidP="00603A4A">
            <w:pPr>
              <w:spacing w:line="240" w:lineRule="auto"/>
              <w:jc w:val="center"/>
              <w:rPr>
                <w:rFonts w:cs="Times New Roman"/>
                <w:b/>
                <w:sz w:val="18"/>
                <w:szCs w:val="18"/>
              </w:rPr>
            </w:pPr>
            <w:r w:rsidRPr="00603A4A">
              <w:rPr>
                <w:b/>
                <w:sz w:val="18"/>
                <w:szCs w:val="18"/>
              </w:rPr>
              <w:t>0,934</w:t>
            </w:r>
          </w:p>
        </w:tc>
        <w:tc>
          <w:tcPr>
            <w:tcW w:w="835" w:type="dxa"/>
            <w:shd w:val="clear" w:color="auto" w:fill="E7E6E6" w:themeFill="background2"/>
            <w:vAlign w:val="center"/>
          </w:tcPr>
          <w:p w14:paraId="0F3B86B4" w14:textId="4F8468EC" w:rsidR="00603A4A" w:rsidRPr="00603A4A" w:rsidRDefault="00603A4A" w:rsidP="00603A4A">
            <w:pPr>
              <w:spacing w:line="240" w:lineRule="auto"/>
              <w:jc w:val="center"/>
              <w:rPr>
                <w:rFonts w:cs="Times New Roman"/>
                <w:b/>
                <w:sz w:val="18"/>
                <w:szCs w:val="18"/>
              </w:rPr>
            </w:pPr>
            <w:r w:rsidRPr="00603A4A">
              <w:rPr>
                <w:b/>
                <w:sz w:val="18"/>
                <w:szCs w:val="18"/>
              </w:rPr>
              <w:t>0,941</w:t>
            </w:r>
          </w:p>
        </w:tc>
        <w:tc>
          <w:tcPr>
            <w:tcW w:w="835" w:type="dxa"/>
            <w:shd w:val="clear" w:color="auto" w:fill="E7E6E6" w:themeFill="background2"/>
            <w:vAlign w:val="center"/>
          </w:tcPr>
          <w:p w14:paraId="79AB5A7D" w14:textId="69DF4F79" w:rsidR="00603A4A" w:rsidRPr="00603A4A" w:rsidRDefault="00603A4A" w:rsidP="00603A4A">
            <w:pPr>
              <w:spacing w:line="240" w:lineRule="auto"/>
              <w:jc w:val="center"/>
              <w:rPr>
                <w:rFonts w:cs="Times New Roman"/>
                <w:b/>
                <w:sz w:val="18"/>
                <w:szCs w:val="18"/>
              </w:rPr>
            </w:pPr>
            <w:r w:rsidRPr="00603A4A">
              <w:rPr>
                <w:b/>
                <w:sz w:val="18"/>
                <w:szCs w:val="18"/>
              </w:rPr>
              <w:t>0,937</w:t>
            </w:r>
          </w:p>
        </w:tc>
        <w:tc>
          <w:tcPr>
            <w:tcW w:w="823" w:type="dxa"/>
            <w:shd w:val="clear" w:color="auto" w:fill="E7E6E6" w:themeFill="background2"/>
            <w:vAlign w:val="center"/>
          </w:tcPr>
          <w:p w14:paraId="3DBB68F8" w14:textId="4D5D1D95" w:rsidR="00603A4A" w:rsidRPr="00603A4A" w:rsidRDefault="00603A4A" w:rsidP="00603A4A">
            <w:pPr>
              <w:spacing w:line="240" w:lineRule="auto"/>
              <w:jc w:val="center"/>
              <w:rPr>
                <w:rFonts w:cs="Times New Roman"/>
                <w:sz w:val="18"/>
                <w:szCs w:val="18"/>
              </w:rPr>
            </w:pPr>
            <w:r w:rsidRPr="00603A4A">
              <w:rPr>
                <w:rFonts w:cs="Times New Roman"/>
                <w:sz w:val="18"/>
                <w:szCs w:val="18"/>
              </w:rPr>
              <w:t>206690</w:t>
            </w:r>
          </w:p>
        </w:tc>
        <w:tc>
          <w:tcPr>
            <w:tcW w:w="835" w:type="dxa"/>
            <w:shd w:val="clear" w:color="auto" w:fill="E7E6E6" w:themeFill="background2"/>
            <w:vAlign w:val="center"/>
          </w:tcPr>
          <w:p w14:paraId="59B6B9CD" w14:textId="77EA52C0" w:rsidR="00603A4A" w:rsidRPr="00603A4A" w:rsidRDefault="00603A4A" w:rsidP="00603A4A">
            <w:pPr>
              <w:spacing w:line="240" w:lineRule="auto"/>
              <w:jc w:val="center"/>
              <w:rPr>
                <w:rFonts w:cs="Times New Roman"/>
                <w:sz w:val="18"/>
                <w:szCs w:val="18"/>
              </w:rPr>
            </w:pPr>
            <w:r w:rsidRPr="00603A4A">
              <w:rPr>
                <w:sz w:val="18"/>
                <w:szCs w:val="18"/>
              </w:rPr>
              <w:t>0,906</w:t>
            </w:r>
          </w:p>
        </w:tc>
        <w:tc>
          <w:tcPr>
            <w:tcW w:w="833" w:type="dxa"/>
            <w:shd w:val="clear" w:color="auto" w:fill="E7E6E6" w:themeFill="background2"/>
            <w:vAlign w:val="center"/>
          </w:tcPr>
          <w:p w14:paraId="5202C0CB" w14:textId="7FA1DB13" w:rsidR="00603A4A" w:rsidRPr="00603A4A" w:rsidRDefault="00603A4A" w:rsidP="00603A4A">
            <w:pPr>
              <w:spacing w:line="240" w:lineRule="auto"/>
              <w:jc w:val="center"/>
              <w:rPr>
                <w:rFonts w:cs="Times New Roman"/>
                <w:sz w:val="18"/>
                <w:szCs w:val="18"/>
              </w:rPr>
            </w:pPr>
            <w:r w:rsidRPr="00603A4A">
              <w:rPr>
                <w:sz w:val="18"/>
                <w:szCs w:val="18"/>
              </w:rPr>
              <w:t>0,853</w:t>
            </w:r>
          </w:p>
        </w:tc>
        <w:tc>
          <w:tcPr>
            <w:tcW w:w="833" w:type="dxa"/>
            <w:shd w:val="clear" w:color="auto" w:fill="E7E6E6" w:themeFill="background2"/>
            <w:vAlign w:val="center"/>
          </w:tcPr>
          <w:p w14:paraId="4EAB04FC" w14:textId="63372C47" w:rsidR="00603A4A" w:rsidRPr="00603A4A" w:rsidRDefault="00603A4A" w:rsidP="00603A4A">
            <w:pPr>
              <w:spacing w:line="240" w:lineRule="auto"/>
              <w:jc w:val="center"/>
              <w:rPr>
                <w:rFonts w:cs="Times New Roman"/>
                <w:sz w:val="18"/>
                <w:szCs w:val="18"/>
              </w:rPr>
            </w:pPr>
            <w:r w:rsidRPr="00603A4A">
              <w:rPr>
                <w:sz w:val="18"/>
                <w:szCs w:val="18"/>
              </w:rPr>
              <w:t>0,874</w:t>
            </w:r>
          </w:p>
        </w:tc>
        <w:tc>
          <w:tcPr>
            <w:tcW w:w="777" w:type="dxa"/>
            <w:shd w:val="clear" w:color="auto" w:fill="E7E6E6" w:themeFill="background2"/>
            <w:vAlign w:val="center"/>
          </w:tcPr>
          <w:p w14:paraId="11EB1E34" w14:textId="6E794251" w:rsidR="00603A4A" w:rsidRPr="00603A4A" w:rsidRDefault="00603A4A" w:rsidP="00603A4A">
            <w:pPr>
              <w:spacing w:line="240" w:lineRule="auto"/>
              <w:jc w:val="center"/>
              <w:rPr>
                <w:rFonts w:cs="Times New Roman"/>
                <w:b/>
                <w:sz w:val="18"/>
                <w:szCs w:val="18"/>
              </w:rPr>
            </w:pPr>
            <w:r w:rsidRPr="00603A4A">
              <w:rPr>
                <w:rFonts w:cs="Times New Roman"/>
                <w:b/>
                <w:sz w:val="18"/>
                <w:szCs w:val="18"/>
              </w:rPr>
              <w:t>207944</w:t>
            </w:r>
          </w:p>
        </w:tc>
      </w:tr>
    </w:tbl>
    <w:p w14:paraId="6F5DEF44" w14:textId="7D9DD99A" w:rsidR="00B05489" w:rsidRDefault="00B05489" w:rsidP="00F1660B"/>
    <w:p w14:paraId="74C66374" w14:textId="6B68186C" w:rsidR="00A71B6F" w:rsidRDefault="00511E42" w:rsidP="00A71B6F">
      <w:pPr>
        <w:ind w:firstLine="720"/>
      </w:pPr>
      <w:r w:rsidRPr="00511E42">
        <w:t xml:space="preserve">Pada </w:t>
      </w:r>
      <w:r w:rsidRPr="00511E42">
        <w:fldChar w:fldCharType="begin"/>
      </w:r>
      <w:r w:rsidRPr="00511E42">
        <w:instrText xml:space="preserve"> REF _Ref169548751 \h  \* MERGEFORMAT </w:instrText>
      </w:r>
      <w:r w:rsidRPr="00511E42">
        <w:fldChar w:fldCharType="separate"/>
      </w:r>
      <w:r w:rsidR="007924A3">
        <w:rPr>
          <w:szCs w:val="24"/>
        </w:rPr>
        <w:t>Tabel 4.</w:t>
      </w:r>
      <w:r w:rsidR="007924A3" w:rsidRPr="007924A3">
        <w:rPr>
          <w:szCs w:val="24"/>
        </w:rPr>
        <w:t>11</w:t>
      </w:r>
      <w:r w:rsidRPr="00511E42">
        <w:fldChar w:fldCharType="end"/>
      </w:r>
      <w:r w:rsidR="00190493">
        <w:t xml:space="preserve"> dan juga </w:t>
      </w:r>
      <w:r w:rsidR="00190493">
        <w:fldChar w:fldCharType="begin"/>
      </w:r>
      <w:r w:rsidR="00190493">
        <w:instrText xml:space="preserve"> REF _Ref171667465 \h </w:instrText>
      </w:r>
      <w:r w:rsidR="00190493">
        <w:fldChar w:fldCharType="separate"/>
      </w:r>
      <w:r w:rsidR="007924A3">
        <w:t>Gambar 4.</w:t>
      </w:r>
      <w:r w:rsidR="007924A3">
        <w:rPr>
          <w:noProof/>
        </w:rPr>
        <w:t>12</w:t>
      </w:r>
      <w:r w:rsidR="00190493">
        <w:fldChar w:fldCharType="end"/>
      </w:r>
      <w:r w:rsidRPr="00511E42">
        <w:t xml:space="preserve">, terlihat bahwa beberapa label menunjukkan performa yang lebih unggul pada masing-masing model. Hal ini dapat dilihat dalam </w:t>
      </w:r>
      <w:r w:rsidRPr="00511E42">
        <w:fldChar w:fldCharType="begin"/>
      </w:r>
      <w:r w:rsidRPr="00511E42">
        <w:instrText xml:space="preserve"> REF _Ref170073852 \h  \* MERGEFORMAT </w:instrText>
      </w:r>
      <w:r w:rsidRPr="00511E42">
        <w:fldChar w:fldCharType="separate"/>
      </w:r>
      <w:r w:rsidR="007924A3">
        <w:rPr>
          <w:szCs w:val="24"/>
        </w:rPr>
        <w:t>Tabel 4.</w:t>
      </w:r>
      <w:r w:rsidR="007924A3" w:rsidRPr="007924A3">
        <w:rPr>
          <w:szCs w:val="24"/>
        </w:rPr>
        <w:t>12</w:t>
      </w:r>
      <w:r w:rsidRPr="00511E42">
        <w:fldChar w:fldCharType="end"/>
      </w:r>
      <w:r w:rsidRPr="00511E42">
        <w:t xml:space="preserve">, model </w:t>
      </w:r>
      <w:r w:rsidR="007F0A66" w:rsidRPr="007F0A66">
        <w:rPr>
          <w:i/>
        </w:rPr>
        <w:t>Indolem/indobert-base-uncased</w:t>
      </w:r>
      <w:r w:rsidRPr="00511E42">
        <w:t xml:space="preserve"> mencapai presisi tertinggi sebesar 0,990 untuk label I_JUDG, sedangkan </w:t>
      </w:r>
      <w:r w:rsidR="007F0A66" w:rsidRPr="007F0A66">
        <w:rPr>
          <w:i/>
        </w:rPr>
        <w:t>Indobenchmark/indobert-base-p2</w:t>
      </w:r>
      <w:r w:rsidRPr="00511E42">
        <w:t xml:space="preserve"> mencapai presisi tertinggi 0,992 untuk label yang sama. Hal ini juga terjadi pada recall tertinggi dimana model </w:t>
      </w:r>
      <w:r w:rsidR="007F0A66" w:rsidRPr="007F0A66">
        <w:rPr>
          <w:i/>
        </w:rPr>
        <w:t>Indolem/indobert-base-uncased</w:t>
      </w:r>
      <w:r w:rsidRPr="00511E42">
        <w:t xml:space="preserve"> memperoleh nilai 0,995 untuk label I_JUDG, sementara </w:t>
      </w:r>
      <w:r w:rsidR="007F0A66" w:rsidRPr="007F0A66">
        <w:rPr>
          <w:i/>
        </w:rPr>
        <w:t>Indobenchmark/indobert-base-p2</w:t>
      </w:r>
      <w:r w:rsidRPr="00511E42">
        <w:t xml:space="preserve"> mencapai 0,994 untuk label I_PUNI. F1-Score tertinggi juga dicapai oleh label I_JUDG dengan nilai 0,993 untuk </w:t>
      </w:r>
      <w:r w:rsidR="007F0A66" w:rsidRPr="007F0A66">
        <w:rPr>
          <w:i/>
        </w:rPr>
        <w:t>Indolem/indobert-base-uncased</w:t>
      </w:r>
      <w:r w:rsidRPr="00511E42">
        <w:t xml:space="preserve"> dan 0,991 untuk label I_DEFN pada </w:t>
      </w:r>
      <w:r w:rsidR="007F0A66" w:rsidRPr="007F0A66">
        <w:rPr>
          <w:i/>
        </w:rPr>
        <w:t>Indobenchmark/indobert-base-p2</w:t>
      </w:r>
      <w:r w:rsidRPr="00511E42">
        <w:t>.</w:t>
      </w:r>
      <w:r w:rsidR="00E97B6A">
        <w:t xml:space="preserve"> </w:t>
      </w:r>
    </w:p>
    <w:p w14:paraId="4729837A" w14:textId="65F51706" w:rsidR="000E4199" w:rsidRPr="000E4199" w:rsidRDefault="000E4199" w:rsidP="000E4199">
      <w:pPr>
        <w:pStyle w:val="Caption"/>
        <w:jc w:val="center"/>
        <w:rPr>
          <w:i w:val="0"/>
          <w:color w:val="auto"/>
          <w:sz w:val="24"/>
          <w:szCs w:val="24"/>
        </w:rPr>
      </w:pPr>
      <w:bookmarkStart w:id="263" w:name="_Ref170073852"/>
      <w:bookmarkStart w:id="264" w:name="_Toc172274304"/>
      <w:r>
        <w:rPr>
          <w:i w:val="0"/>
          <w:color w:val="auto"/>
          <w:sz w:val="24"/>
          <w:szCs w:val="24"/>
        </w:rPr>
        <w:t>Tabel 4.</w:t>
      </w:r>
      <w:r w:rsidRPr="000E4199">
        <w:rPr>
          <w:i w:val="0"/>
          <w:color w:val="auto"/>
          <w:sz w:val="24"/>
          <w:szCs w:val="24"/>
        </w:rPr>
        <w:fldChar w:fldCharType="begin"/>
      </w:r>
      <w:r w:rsidRPr="000E4199">
        <w:rPr>
          <w:i w:val="0"/>
          <w:color w:val="auto"/>
          <w:sz w:val="24"/>
          <w:szCs w:val="24"/>
        </w:rPr>
        <w:instrText xml:space="preserve"> SEQ Tabel_4. \* ARABIC </w:instrText>
      </w:r>
      <w:r w:rsidRPr="000E4199">
        <w:rPr>
          <w:i w:val="0"/>
          <w:color w:val="auto"/>
          <w:sz w:val="24"/>
          <w:szCs w:val="24"/>
        </w:rPr>
        <w:fldChar w:fldCharType="separate"/>
      </w:r>
      <w:r w:rsidR="007924A3">
        <w:rPr>
          <w:i w:val="0"/>
          <w:noProof/>
          <w:color w:val="auto"/>
          <w:sz w:val="24"/>
          <w:szCs w:val="24"/>
        </w:rPr>
        <w:t>12</w:t>
      </w:r>
      <w:r w:rsidRPr="000E4199">
        <w:rPr>
          <w:i w:val="0"/>
          <w:color w:val="auto"/>
          <w:sz w:val="24"/>
          <w:szCs w:val="24"/>
        </w:rPr>
        <w:fldChar w:fldCharType="end"/>
      </w:r>
      <w:bookmarkEnd w:id="263"/>
      <w:r w:rsidRPr="000E4199">
        <w:rPr>
          <w:i w:val="0"/>
          <w:color w:val="auto"/>
          <w:sz w:val="24"/>
          <w:szCs w:val="24"/>
        </w:rPr>
        <w:t xml:space="preserve"> Nilai label tertinggi dan terendah Fold 5</w:t>
      </w:r>
      <w:bookmarkEnd w:id="264"/>
    </w:p>
    <w:tbl>
      <w:tblPr>
        <w:tblStyle w:val="TableGrid"/>
        <w:tblW w:w="0" w:type="auto"/>
        <w:tblLook w:val="04A0" w:firstRow="1" w:lastRow="0" w:firstColumn="1" w:lastColumn="0" w:noHBand="0" w:noVBand="1"/>
      </w:tblPr>
      <w:tblGrid>
        <w:gridCol w:w="1585"/>
        <w:gridCol w:w="1585"/>
        <w:gridCol w:w="1586"/>
        <w:gridCol w:w="1586"/>
        <w:gridCol w:w="1586"/>
      </w:tblGrid>
      <w:tr w:rsidR="007B196F" w:rsidRPr="007B196F" w14:paraId="38EAFFC1" w14:textId="77777777" w:rsidTr="007B196F">
        <w:tc>
          <w:tcPr>
            <w:tcW w:w="1585" w:type="dxa"/>
            <w:vMerge w:val="restart"/>
            <w:shd w:val="clear" w:color="auto" w:fill="E7E6E6" w:themeFill="background2"/>
            <w:vAlign w:val="center"/>
          </w:tcPr>
          <w:p w14:paraId="6D92C182" w14:textId="77777777" w:rsidR="007B196F" w:rsidRPr="007B196F" w:rsidRDefault="007B196F" w:rsidP="007B196F">
            <w:pPr>
              <w:spacing w:line="240" w:lineRule="auto"/>
              <w:jc w:val="center"/>
              <w:rPr>
                <w:sz w:val="20"/>
                <w:szCs w:val="20"/>
              </w:rPr>
            </w:pPr>
            <w:r w:rsidRPr="007B196F">
              <w:rPr>
                <w:b/>
                <w:sz w:val="20"/>
                <w:szCs w:val="20"/>
              </w:rPr>
              <w:t>Metrik Evaluasi</w:t>
            </w:r>
          </w:p>
        </w:tc>
        <w:tc>
          <w:tcPr>
            <w:tcW w:w="3171" w:type="dxa"/>
            <w:gridSpan w:val="2"/>
            <w:shd w:val="clear" w:color="auto" w:fill="E7E6E6" w:themeFill="background2"/>
            <w:vAlign w:val="center"/>
          </w:tcPr>
          <w:p w14:paraId="32167B35" w14:textId="77777777" w:rsidR="007B196F" w:rsidRPr="007B196F" w:rsidRDefault="007B196F" w:rsidP="007B196F">
            <w:pPr>
              <w:spacing w:line="240" w:lineRule="auto"/>
              <w:jc w:val="center"/>
              <w:rPr>
                <w:sz w:val="20"/>
                <w:szCs w:val="20"/>
              </w:rPr>
            </w:pPr>
            <w:r w:rsidRPr="007B196F">
              <w:rPr>
                <w:b/>
                <w:i/>
                <w:sz w:val="20"/>
                <w:szCs w:val="20"/>
              </w:rPr>
              <w:t>Indolem/indobert-base-uncased</w:t>
            </w:r>
          </w:p>
        </w:tc>
        <w:tc>
          <w:tcPr>
            <w:tcW w:w="3172" w:type="dxa"/>
            <w:gridSpan w:val="2"/>
            <w:shd w:val="clear" w:color="auto" w:fill="E7E6E6" w:themeFill="background2"/>
            <w:vAlign w:val="center"/>
          </w:tcPr>
          <w:p w14:paraId="23817826" w14:textId="77777777" w:rsidR="007B196F" w:rsidRPr="007B196F" w:rsidRDefault="007B196F" w:rsidP="007B196F">
            <w:pPr>
              <w:spacing w:line="240" w:lineRule="auto"/>
              <w:jc w:val="center"/>
              <w:rPr>
                <w:sz w:val="20"/>
                <w:szCs w:val="20"/>
              </w:rPr>
            </w:pPr>
            <w:r w:rsidRPr="007B196F">
              <w:rPr>
                <w:b/>
                <w:i/>
                <w:sz w:val="20"/>
                <w:szCs w:val="20"/>
              </w:rPr>
              <w:t>Indobenchmark/indobert-base-p2</w:t>
            </w:r>
          </w:p>
        </w:tc>
      </w:tr>
      <w:tr w:rsidR="007B196F" w:rsidRPr="007B196F" w14:paraId="7CA5095F" w14:textId="77777777" w:rsidTr="007B196F">
        <w:tc>
          <w:tcPr>
            <w:tcW w:w="1585" w:type="dxa"/>
            <w:vMerge/>
            <w:shd w:val="clear" w:color="auto" w:fill="E7E6E6" w:themeFill="background2"/>
            <w:vAlign w:val="center"/>
          </w:tcPr>
          <w:p w14:paraId="2A626090" w14:textId="77777777" w:rsidR="007B196F" w:rsidRPr="007B196F" w:rsidRDefault="007B196F" w:rsidP="007B196F">
            <w:pPr>
              <w:spacing w:line="240" w:lineRule="auto"/>
              <w:jc w:val="center"/>
              <w:rPr>
                <w:sz w:val="20"/>
                <w:szCs w:val="20"/>
              </w:rPr>
            </w:pPr>
          </w:p>
        </w:tc>
        <w:tc>
          <w:tcPr>
            <w:tcW w:w="1585" w:type="dxa"/>
            <w:shd w:val="clear" w:color="auto" w:fill="E7E6E6" w:themeFill="background2"/>
            <w:vAlign w:val="center"/>
          </w:tcPr>
          <w:p w14:paraId="1B1F38CD" w14:textId="77777777" w:rsidR="007B196F" w:rsidRPr="007B196F" w:rsidRDefault="007B196F" w:rsidP="007B196F">
            <w:pPr>
              <w:spacing w:line="240" w:lineRule="auto"/>
              <w:jc w:val="center"/>
              <w:rPr>
                <w:sz w:val="20"/>
                <w:szCs w:val="20"/>
              </w:rPr>
            </w:pPr>
            <w:r w:rsidRPr="007B196F">
              <w:rPr>
                <w:b/>
                <w:sz w:val="20"/>
                <w:szCs w:val="20"/>
              </w:rPr>
              <w:t>Nilai</w:t>
            </w:r>
          </w:p>
        </w:tc>
        <w:tc>
          <w:tcPr>
            <w:tcW w:w="1586" w:type="dxa"/>
            <w:shd w:val="clear" w:color="auto" w:fill="E7E6E6" w:themeFill="background2"/>
            <w:vAlign w:val="center"/>
          </w:tcPr>
          <w:p w14:paraId="17D2C4B3" w14:textId="77777777" w:rsidR="007B196F" w:rsidRPr="007B196F" w:rsidRDefault="007B196F" w:rsidP="007B196F">
            <w:pPr>
              <w:spacing w:line="240" w:lineRule="auto"/>
              <w:jc w:val="center"/>
              <w:rPr>
                <w:sz w:val="20"/>
                <w:szCs w:val="20"/>
              </w:rPr>
            </w:pPr>
            <w:r w:rsidRPr="007B196F">
              <w:rPr>
                <w:b/>
                <w:sz w:val="20"/>
                <w:szCs w:val="20"/>
              </w:rPr>
              <w:t>Label</w:t>
            </w:r>
          </w:p>
        </w:tc>
        <w:tc>
          <w:tcPr>
            <w:tcW w:w="1586" w:type="dxa"/>
            <w:shd w:val="clear" w:color="auto" w:fill="E7E6E6" w:themeFill="background2"/>
            <w:vAlign w:val="center"/>
          </w:tcPr>
          <w:p w14:paraId="0BD0D1A9" w14:textId="77777777" w:rsidR="007B196F" w:rsidRPr="007B196F" w:rsidRDefault="007B196F" w:rsidP="007B196F">
            <w:pPr>
              <w:spacing w:line="240" w:lineRule="auto"/>
              <w:jc w:val="center"/>
              <w:rPr>
                <w:sz w:val="20"/>
                <w:szCs w:val="20"/>
              </w:rPr>
            </w:pPr>
            <w:r w:rsidRPr="007B196F">
              <w:rPr>
                <w:b/>
                <w:sz w:val="20"/>
                <w:szCs w:val="20"/>
              </w:rPr>
              <w:t>Nilai</w:t>
            </w:r>
          </w:p>
        </w:tc>
        <w:tc>
          <w:tcPr>
            <w:tcW w:w="1586" w:type="dxa"/>
            <w:shd w:val="clear" w:color="auto" w:fill="E7E6E6" w:themeFill="background2"/>
            <w:vAlign w:val="center"/>
          </w:tcPr>
          <w:p w14:paraId="6507F092" w14:textId="77777777" w:rsidR="007B196F" w:rsidRPr="007B196F" w:rsidRDefault="007B196F" w:rsidP="007B196F">
            <w:pPr>
              <w:spacing w:line="240" w:lineRule="auto"/>
              <w:jc w:val="center"/>
              <w:rPr>
                <w:sz w:val="20"/>
                <w:szCs w:val="20"/>
              </w:rPr>
            </w:pPr>
            <w:r w:rsidRPr="007B196F">
              <w:rPr>
                <w:b/>
                <w:sz w:val="20"/>
                <w:szCs w:val="20"/>
              </w:rPr>
              <w:t>Label</w:t>
            </w:r>
          </w:p>
        </w:tc>
      </w:tr>
      <w:tr w:rsidR="007B196F" w:rsidRPr="007B196F" w14:paraId="1A156877" w14:textId="77777777" w:rsidTr="007B196F">
        <w:tc>
          <w:tcPr>
            <w:tcW w:w="1585" w:type="dxa"/>
            <w:vMerge/>
            <w:shd w:val="clear" w:color="auto" w:fill="E7E6E6" w:themeFill="background2"/>
            <w:vAlign w:val="center"/>
          </w:tcPr>
          <w:p w14:paraId="626576C6" w14:textId="77777777" w:rsidR="007B196F" w:rsidRPr="007B196F" w:rsidRDefault="007B196F" w:rsidP="007B196F">
            <w:pPr>
              <w:spacing w:line="240" w:lineRule="auto"/>
              <w:jc w:val="center"/>
              <w:rPr>
                <w:b/>
                <w:sz w:val="20"/>
                <w:szCs w:val="20"/>
              </w:rPr>
            </w:pPr>
          </w:p>
        </w:tc>
        <w:tc>
          <w:tcPr>
            <w:tcW w:w="3171" w:type="dxa"/>
            <w:gridSpan w:val="2"/>
            <w:shd w:val="clear" w:color="auto" w:fill="E7E6E6" w:themeFill="background2"/>
            <w:vAlign w:val="center"/>
          </w:tcPr>
          <w:p w14:paraId="698A6E1B" w14:textId="77777777" w:rsidR="007B196F" w:rsidRPr="007B196F" w:rsidRDefault="007B196F" w:rsidP="007B196F">
            <w:pPr>
              <w:spacing w:line="240" w:lineRule="auto"/>
              <w:jc w:val="center"/>
              <w:rPr>
                <w:b/>
                <w:sz w:val="20"/>
                <w:szCs w:val="20"/>
              </w:rPr>
            </w:pPr>
            <w:r w:rsidRPr="007B196F">
              <w:rPr>
                <w:b/>
                <w:sz w:val="20"/>
                <w:szCs w:val="20"/>
              </w:rPr>
              <w:t>Nilai Tertinggi</w:t>
            </w:r>
          </w:p>
        </w:tc>
        <w:tc>
          <w:tcPr>
            <w:tcW w:w="3172" w:type="dxa"/>
            <w:gridSpan w:val="2"/>
            <w:shd w:val="clear" w:color="auto" w:fill="E7E6E6" w:themeFill="background2"/>
            <w:vAlign w:val="center"/>
          </w:tcPr>
          <w:p w14:paraId="7EAEFC63" w14:textId="77777777" w:rsidR="007B196F" w:rsidRPr="007B196F" w:rsidRDefault="007B196F" w:rsidP="007B196F">
            <w:pPr>
              <w:spacing w:line="240" w:lineRule="auto"/>
              <w:jc w:val="center"/>
              <w:rPr>
                <w:sz w:val="20"/>
                <w:szCs w:val="20"/>
              </w:rPr>
            </w:pPr>
            <w:r w:rsidRPr="007B196F">
              <w:rPr>
                <w:b/>
                <w:sz w:val="20"/>
                <w:szCs w:val="20"/>
              </w:rPr>
              <w:t>Nilai Tertinggi</w:t>
            </w:r>
          </w:p>
        </w:tc>
      </w:tr>
      <w:tr w:rsidR="007B196F" w:rsidRPr="007B196F" w14:paraId="0738DE54" w14:textId="77777777" w:rsidTr="007B196F">
        <w:tc>
          <w:tcPr>
            <w:tcW w:w="1585" w:type="dxa"/>
          </w:tcPr>
          <w:p w14:paraId="42555281" w14:textId="78244538" w:rsidR="007B196F" w:rsidRPr="007B196F" w:rsidRDefault="007B196F" w:rsidP="007B196F">
            <w:pPr>
              <w:spacing w:line="240" w:lineRule="auto"/>
              <w:jc w:val="center"/>
              <w:rPr>
                <w:sz w:val="20"/>
                <w:szCs w:val="20"/>
              </w:rPr>
            </w:pPr>
            <w:r w:rsidRPr="007B196F">
              <w:rPr>
                <w:sz w:val="20"/>
                <w:szCs w:val="20"/>
              </w:rPr>
              <w:t>Presisi</w:t>
            </w:r>
          </w:p>
        </w:tc>
        <w:tc>
          <w:tcPr>
            <w:tcW w:w="1585" w:type="dxa"/>
          </w:tcPr>
          <w:p w14:paraId="5E4AFE52" w14:textId="08B5EF29" w:rsidR="007B196F" w:rsidRPr="007B196F" w:rsidRDefault="00603A4A" w:rsidP="007B196F">
            <w:pPr>
              <w:spacing w:line="240" w:lineRule="auto"/>
              <w:jc w:val="center"/>
              <w:rPr>
                <w:sz w:val="20"/>
                <w:szCs w:val="20"/>
              </w:rPr>
            </w:pPr>
            <w:r>
              <w:rPr>
                <w:sz w:val="20"/>
                <w:szCs w:val="20"/>
              </w:rPr>
              <w:t>0,990</w:t>
            </w:r>
          </w:p>
        </w:tc>
        <w:tc>
          <w:tcPr>
            <w:tcW w:w="1586" w:type="dxa"/>
          </w:tcPr>
          <w:p w14:paraId="7E0B795C" w14:textId="31D49418" w:rsidR="007B196F" w:rsidRPr="007B196F" w:rsidRDefault="007B196F" w:rsidP="007B196F">
            <w:pPr>
              <w:spacing w:line="240" w:lineRule="auto"/>
              <w:jc w:val="center"/>
              <w:rPr>
                <w:sz w:val="20"/>
                <w:szCs w:val="20"/>
              </w:rPr>
            </w:pPr>
            <w:r w:rsidRPr="007B196F">
              <w:rPr>
                <w:sz w:val="20"/>
                <w:szCs w:val="20"/>
              </w:rPr>
              <w:t>I_JUDG</w:t>
            </w:r>
          </w:p>
        </w:tc>
        <w:tc>
          <w:tcPr>
            <w:tcW w:w="1586" w:type="dxa"/>
          </w:tcPr>
          <w:p w14:paraId="193BBC01" w14:textId="574D8BF1" w:rsidR="007B196F" w:rsidRPr="007B196F" w:rsidRDefault="00603A4A" w:rsidP="00603A4A">
            <w:pPr>
              <w:spacing w:line="240" w:lineRule="auto"/>
              <w:jc w:val="center"/>
              <w:rPr>
                <w:sz w:val="20"/>
                <w:szCs w:val="20"/>
              </w:rPr>
            </w:pPr>
            <w:r>
              <w:rPr>
                <w:sz w:val="20"/>
                <w:szCs w:val="20"/>
              </w:rPr>
              <w:t>0,99</w:t>
            </w:r>
            <w:r w:rsidR="00260FDB" w:rsidRPr="00260FDB">
              <w:rPr>
                <w:sz w:val="20"/>
                <w:szCs w:val="20"/>
              </w:rPr>
              <w:t>2</w:t>
            </w:r>
          </w:p>
        </w:tc>
        <w:tc>
          <w:tcPr>
            <w:tcW w:w="1586" w:type="dxa"/>
          </w:tcPr>
          <w:p w14:paraId="23A83653" w14:textId="59ECAEE5" w:rsidR="007B196F" w:rsidRPr="007B196F" w:rsidRDefault="007B196F" w:rsidP="007B196F">
            <w:pPr>
              <w:spacing w:line="240" w:lineRule="auto"/>
              <w:jc w:val="center"/>
              <w:rPr>
                <w:sz w:val="20"/>
                <w:szCs w:val="20"/>
              </w:rPr>
            </w:pPr>
            <w:r w:rsidRPr="007B196F">
              <w:rPr>
                <w:sz w:val="20"/>
                <w:szCs w:val="20"/>
              </w:rPr>
              <w:t>I_JUDG</w:t>
            </w:r>
          </w:p>
        </w:tc>
      </w:tr>
      <w:tr w:rsidR="007B196F" w:rsidRPr="007B196F" w14:paraId="74A7A603" w14:textId="77777777" w:rsidTr="007B196F">
        <w:tc>
          <w:tcPr>
            <w:tcW w:w="1585" w:type="dxa"/>
          </w:tcPr>
          <w:p w14:paraId="2BB5FDA1" w14:textId="2461A724" w:rsidR="007B196F" w:rsidRPr="007B196F" w:rsidRDefault="007B196F" w:rsidP="007B196F">
            <w:pPr>
              <w:spacing w:line="240" w:lineRule="auto"/>
              <w:jc w:val="center"/>
              <w:rPr>
                <w:sz w:val="20"/>
                <w:szCs w:val="20"/>
              </w:rPr>
            </w:pPr>
            <w:r w:rsidRPr="007B196F">
              <w:rPr>
                <w:sz w:val="20"/>
                <w:szCs w:val="20"/>
              </w:rPr>
              <w:t>Recall</w:t>
            </w:r>
          </w:p>
        </w:tc>
        <w:tc>
          <w:tcPr>
            <w:tcW w:w="1585" w:type="dxa"/>
          </w:tcPr>
          <w:p w14:paraId="7FCFDD68" w14:textId="4C2A33E7" w:rsidR="007B196F" w:rsidRPr="007B196F" w:rsidRDefault="00603A4A" w:rsidP="00603A4A">
            <w:pPr>
              <w:spacing w:line="240" w:lineRule="auto"/>
              <w:jc w:val="center"/>
              <w:rPr>
                <w:sz w:val="20"/>
                <w:szCs w:val="20"/>
              </w:rPr>
            </w:pPr>
            <w:r>
              <w:rPr>
                <w:sz w:val="20"/>
                <w:szCs w:val="20"/>
              </w:rPr>
              <w:t>0,99</w:t>
            </w:r>
            <w:r w:rsidR="00260FDB" w:rsidRPr="00260FDB">
              <w:rPr>
                <w:sz w:val="20"/>
                <w:szCs w:val="20"/>
              </w:rPr>
              <w:t>5</w:t>
            </w:r>
          </w:p>
        </w:tc>
        <w:tc>
          <w:tcPr>
            <w:tcW w:w="1586" w:type="dxa"/>
          </w:tcPr>
          <w:p w14:paraId="646DC967" w14:textId="65B9E809" w:rsidR="007B196F" w:rsidRPr="007B196F" w:rsidRDefault="007B196F" w:rsidP="007B196F">
            <w:pPr>
              <w:spacing w:line="240" w:lineRule="auto"/>
              <w:jc w:val="center"/>
              <w:rPr>
                <w:sz w:val="20"/>
                <w:szCs w:val="20"/>
              </w:rPr>
            </w:pPr>
            <w:r w:rsidRPr="007B196F">
              <w:rPr>
                <w:sz w:val="20"/>
                <w:szCs w:val="20"/>
              </w:rPr>
              <w:t>I_JUDG</w:t>
            </w:r>
          </w:p>
        </w:tc>
        <w:tc>
          <w:tcPr>
            <w:tcW w:w="1586" w:type="dxa"/>
          </w:tcPr>
          <w:p w14:paraId="62D4608A" w14:textId="6D06AD7E" w:rsidR="007B196F" w:rsidRPr="007B196F" w:rsidRDefault="00603A4A" w:rsidP="00603A4A">
            <w:pPr>
              <w:spacing w:line="240" w:lineRule="auto"/>
              <w:jc w:val="center"/>
              <w:rPr>
                <w:sz w:val="20"/>
                <w:szCs w:val="20"/>
              </w:rPr>
            </w:pPr>
            <w:r>
              <w:rPr>
                <w:sz w:val="20"/>
                <w:szCs w:val="20"/>
              </w:rPr>
              <w:t>0,98</w:t>
            </w:r>
            <w:r w:rsidR="00260FDB" w:rsidRPr="00260FDB">
              <w:rPr>
                <w:sz w:val="20"/>
                <w:szCs w:val="20"/>
              </w:rPr>
              <w:t>7</w:t>
            </w:r>
          </w:p>
        </w:tc>
        <w:tc>
          <w:tcPr>
            <w:tcW w:w="1586" w:type="dxa"/>
          </w:tcPr>
          <w:p w14:paraId="08886C19" w14:textId="16EF0A5E" w:rsidR="007B196F" w:rsidRPr="007B196F" w:rsidRDefault="00260FDB" w:rsidP="007B196F">
            <w:pPr>
              <w:spacing w:line="240" w:lineRule="auto"/>
              <w:jc w:val="center"/>
              <w:rPr>
                <w:sz w:val="20"/>
                <w:szCs w:val="20"/>
              </w:rPr>
            </w:pPr>
            <w:r>
              <w:rPr>
                <w:sz w:val="20"/>
                <w:szCs w:val="20"/>
              </w:rPr>
              <w:t>I_ADVO</w:t>
            </w:r>
          </w:p>
        </w:tc>
      </w:tr>
      <w:tr w:rsidR="007B196F" w:rsidRPr="007B196F" w14:paraId="2314B29B" w14:textId="77777777" w:rsidTr="007B196F">
        <w:tc>
          <w:tcPr>
            <w:tcW w:w="1585" w:type="dxa"/>
          </w:tcPr>
          <w:p w14:paraId="5E98C45D" w14:textId="121D8F5F" w:rsidR="007B196F" w:rsidRPr="007B196F" w:rsidRDefault="007B196F" w:rsidP="007B196F">
            <w:pPr>
              <w:spacing w:line="240" w:lineRule="auto"/>
              <w:jc w:val="center"/>
              <w:rPr>
                <w:sz w:val="20"/>
                <w:szCs w:val="20"/>
              </w:rPr>
            </w:pPr>
            <w:r w:rsidRPr="007B196F">
              <w:rPr>
                <w:sz w:val="20"/>
                <w:szCs w:val="20"/>
              </w:rPr>
              <w:t>F1-Score</w:t>
            </w:r>
          </w:p>
        </w:tc>
        <w:tc>
          <w:tcPr>
            <w:tcW w:w="1585" w:type="dxa"/>
          </w:tcPr>
          <w:p w14:paraId="25B2069E" w14:textId="553432DA" w:rsidR="007B196F" w:rsidRPr="007B196F" w:rsidRDefault="00603A4A" w:rsidP="00603A4A">
            <w:pPr>
              <w:spacing w:line="240" w:lineRule="auto"/>
              <w:jc w:val="center"/>
              <w:rPr>
                <w:sz w:val="20"/>
                <w:szCs w:val="20"/>
              </w:rPr>
            </w:pPr>
            <w:r>
              <w:rPr>
                <w:sz w:val="20"/>
                <w:szCs w:val="20"/>
              </w:rPr>
              <w:t>0,99</w:t>
            </w:r>
            <w:r w:rsidR="00260FDB" w:rsidRPr="00260FDB">
              <w:rPr>
                <w:sz w:val="20"/>
                <w:szCs w:val="20"/>
              </w:rPr>
              <w:t>3</w:t>
            </w:r>
          </w:p>
        </w:tc>
        <w:tc>
          <w:tcPr>
            <w:tcW w:w="1586" w:type="dxa"/>
          </w:tcPr>
          <w:p w14:paraId="39B4A547" w14:textId="325D1D24" w:rsidR="007B196F" w:rsidRPr="007B196F" w:rsidRDefault="007B196F" w:rsidP="007B196F">
            <w:pPr>
              <w:spacing w:line="240" w:lineRule="auto"/>
              <w:jc w:val="center"/>
              <w:rPr>
                <w:sz w:val="20"/>
                <w:szCs w:val="20"/>
              </w:rPr>
            </w:pPr>
            <w:r w:rsidRPr="007B196F">
              <w:rPr>
                <w:sz w:val="20"/>
                <w:szCs w:val="20"/>
              </w:rPr>
              <w:t>I_JUDG</w:t>
            </w:r>
          </w:p>
        </w:tc>
        <w:tc>
          <w:tcPr>
            <w:tcW w:w="1586" w:type="dxa"/>
          </w:tcPr>
          <w:p w14:paraId="62357260" w14:textId="13909157" w:rsidR="007B196F" w:rsidRPr="007B196F" w:rsidRDefault="00603A4A" w:rsidP="00603A4A">
            <w:pPr>
              <w:spacing w:line="240" w:lineRule="auto"/>
              <w:jc w:val="center"/>
              <w:rPr>
                <w:sz w:val="20"/>
                <w:szCs w:val="20"/>
              </w:rPr>
            </w:pPr>
            <w:r>
              <w:rPr>
                <w:sz w:val="20"/>
                <w:szCs w:val="20"/>
              </w:rPr>
              <w:t>0,98</w:t>
            </w:r>
            <w:r w:rsidR="00260FDB" w:rsidRPr="00260FDB">
              <w:rPr>
                <w:sz w:val="20"/>
                <w:szCs w:val="20"/>
              </w:rPr>
              <w:t>5</w:t>
            </w:r>
          </w:p>
        </w:tc>
        <w:tc>
          <w:tcPr>
            <w:tcW w:w="1586" w:type="dxa"/>
          </w:tcPr>
          <w:p w14:paraId="3771C80F" w14:textId="55FC40FC" w:rsidR="007B196F" w:rsidRPr="007B196F" w:rsidRDefault="00260FDB" w:rsidP="007B196F">
            <w:pPr>
              <w:spacing w:line="240" w:lineRule="auto"/>
              <w:jc w:val="center"/>
              <w:rPr>
                <w:sz w:val="20"/>
                <w:szCs w:val="20"/>
              </w:rPr>
            </w:pPr>
            <w:r>
              <w:rPr>
                <w:sz w:val="20"/>
                <w:szCs w:val="20"/>
              </w:rPr>
              <w:t>I_JUDP</w:t>
            </w:r>
          </w:p>
        </w:tc>
      </w:tr>
      <w:tr w:rsidR="007B196F" w:rsidRPr="007B196F" w14:paraId="4928DDBC" w14:textId="77777777" w:rsidTr="007B196F">
        <w:tc>
          <w:tcPr>
            <w:tcW w:w="1585" w:type="dxa"/>
            <w:shd w:val="clear" w:color="auto" w:fill="E7E6E6" w:themeFill="background2"/>
            <w:vAlign w:val="center"/>
          </w:tcPr>
          <w:p w14:paraId="6C149EE6" w14:textId="77777777" w:rsidR="007B196F" w:rsidRPr="007B196F" w:rsidRDefault="007B196F" w:rsidP="007B196F">
            <w:pPr>
              <w:spacing w:line="240" w:lineRule="auto"/>
              <w:jc w:val="center"/>
              <w:rPr>
                <w:sz w:val="20"/>
                <w:szCs w:val="20"/>
              </w:rPr>
            </w:pPr>
          </w:p>
        </w:tc>
        <w:tc>
          <w:tcPr>
            <w:tcW w:w="3171" w:type="dxa"/>
            <w:gridSpan w:val="2"/>
            <w:shd w:val="clear" w:color="auto" w:fill="E7E6E6" w:themeFill="background2"/>
            <w:vAlign w:val="center"/>
          </w:tcPr>
          <w:p w14:paraId="6E20DF67" w14:textId="77777777" w:rsidR="007B196F" w:rsidRPr="007B196F" w:rsidRDefault="007B196F" w:rsidP="007B196F">
            <w:pPr>
              <w:spacing w:line="240" w:lineRule="auto"/>
              <w:jc w:val="center"/>
              <w:rPr>
                <w:sz w:val="20"/>
                <w:szCs w:val="20"/>
              </w:rPr>
            </w:pPr>
            <w:r w:rsidRPr="007B196F">
              <w:rPr>
                <w:b/>
                <w:sz w:val="20"/>
                <w:szCs w:val="20"/>
              </w:rPr>
              <w:t>Nilai Terendah</w:t>
            </w:r>
          </w:p>
        </w:tc>
        <w:tc>
          <w:tcPr>
            <w:tcW w:w="3172" w:type="dxa"/>
            <w:gridSpan w:val="2"/>
            <w:shd w:val="clear" w:color="auto" w:fill="E7E6E6" w:themeFill="background2"/>
            <w:vAlign w:val="center"/>
          </w:tcPr>
          <w:p w14:paraId="7E276A60" w14:textId="77777777" w:rsidR="007B196F" w:rsidRPr="007B196F" w:rsidRDefault="007B196F" w:rsidP="007B196F">
            <w:pPr>
              <w:spacing w:line="240" w:lineRule="auto"/>
              <w:jc w:val="center"/>
              <w:rPr>
                <w:sz w:val="20"/>
                <w:szCs w:val="20"/>
              </w:rPr>
            </w:pPr>
            <w:r w:rsidRPr="007B196F">
              <w:rPr>
                <w:b/>
                <w:sz w:val="20"/>
                <w:szCs w:val="20"/>
              </w:rPr>
              <w:t>Nilai Terendah</w:t>
            </w:r>
          </w:p>
        </w:tc>
      </w:tr>
      <w:tr w:rsidR="007B196F" w:rsidRPr="007B196F" w14:paraId="28CA5AF8" w14:textId="77777777" w:rsidTr="007B196F">
        <w:tc>
          <w:tcPr>
            <w:tcW w:w="1585" w:type="dxa"/>
          </w:tcPr>
          <w:p w14:paraId="3FCF4EB0" w14:textId="00CA2E6D" w:rsidR="007B196F" w:rsidRPr="007B196F" w:rsidRDefault="007B196F" w:rsidP="007B196F">
            <w:pPr>
              <w:spacing w:line="240" w:lineRule="auto"/>
              <w:jc w:val="center"/>
              <w:rPr>
                <w:sz w:val="20"/>
                <w:szCs w:val="20"/>
              </w:rPr>
            </w:pPr>
            <w:r w:rsidRPr="007B196F">
              <w:rPr>
                <w:sz w:val="20"/>
                <w:szCs w:val="20"/>
              </w:rPr>
              <w:t>Presisi</w:t>
            </w:r>
          </w:p>
        </w:tc>
        <w:tc>
          <w:tcPr>
            <w:tcW w:w="1585" w:type="dxa"/>
          </w:tcPr>
          <w:p w14:paraId="0F0A842A" w14:textId="4B10750A" w:rsidR="007B196F" w:rsidRPr="007B196F" w:rsidRDefault="00603A4A" w:rsidP="00603A4A">
            <w:pPr>
              <w:spacing w:line="240" w:lineRule="auto"/>
              <w:jc w:val="center"/>
              <w:rPr>
                <w:sz w:val="20"/>
                <w:szCs w:val="20"/>
              </w:rPr>
            </w:pPr>
            <w:r>
              <w:rPr>
                <w:sz w:val="20"/>
                <w:szCs w:val="20"/>
              </w:rPr>
              <w:t>0,75</w:t>
            </w:r>
            <w:r w:rsidR="00260FDB" w:rsidRPr="00260FDB">
              <w:rPr>
                <w:sz w:val="20"/>
                <w:szCs w:val="20"/>
              </w:rPr>
              <w:t>4</w:t>
            </w:r>
          </w:p>
        </w:tc>
        <w:tc>
          <w:tcPr>
            <w:tcW w:w="1586" w:type="dxa"/>
          </w:tcPr>
          <w:p w14:paraId="217D0B03" w14:textId="771C3F4A" w:rsidR="007B196F" w:rsidRPr="007B196F" w:rsidRDefault="007B196F" w:rsidP="007B196F">
            <w:pPr>
              <w:spacing w:line="240" w:lineRule="auto"/>
              <w:jc w:val="center"/>
              <w:rPr>
                <w:sz w:val="20"/>
                <w:szCs w:val="20"/>
              </w:rPr>
            </w:pPr>
            <w:r w:rsidRPr="007B196F">
              <w:rPr>
                <w:sz w:val="20"/>
                <w:szCs w:val="20"/>
              </w:rPr>
              <w:t>B_PROS</w:t>
            </w:r>
          </w:p>
        </w:tc>
        <w:tc>
          <w:tcPr>
            <w:tcW w:w="1586" w:type="dxa"/>
          </w:tcPr>
          <w:p w14:paraId="551C3E11" w14:textId="0AF9BB95" w:rsidR="007B196F" w:rsidRPr="007B196F" w:rsidRDefault="00603A4A" w:rsidP="00603A4A">
            <w:pPr>
              <w:spacing w:line="240" w:lineRule="auto"/>
              <w:jc w:val="center"/>
              <w:rPr>
                <w:sz w:val="20"/>
                <w:szCs w:val="20"/>
              </w:rPr>
            </w:pPr>
            <w:r>
              <w:rPr>
                <w:sz w:val="20"/>
                <w:szCs w:val="20"/>
              </w:rPr>
              <w:t>0,67</w:t>
            </w:r>
            <w:r w:rsidR="00260FDB" w:rsidRPr="00260FDB">
              <w:rPr>
                <w:sz w:val="20"/>
                <w:szCs w:val="20"/>
              </w:rPr>
              <w:t>8</w:t>
            </w:r>
          </w:p>
        </w:tc>
        <w:tc>
          <w:tcPr>
            <w:tcW w:w="1586" w:type="dxa"/>
          </w:tcPr>
          <w:p w14:paraId="3785F30F" w14:textId="66F0AF7A" w:rsidR="007B196F" w:rsidRPr="007B196F" w:rsidRDefault="007B196F" w:rsidP="007B196F">
            <w:pPr>
              <w:spacing w:line="240" w:lineRule="auto"/>
              <w:jc w:val="center"/>
              <w:rPr>
                <w:sz w:val="20"/>
                <w:szCs w:val="20"/>
              </w:rPr>
            </w:pPr>
            <w:r w:rsidRPr="007B196F">
              <w:rPr>
                <w:sz w:val="20"/>
                <w:szCs w:val="20"/>
              </w:rPr>
              <w:t>B_PROS</w:t>
            </w:r>
          </w:p>
        </w:tc>
      </w:tr>
      <w:tr w:rsidR="007B196F" w:rsidRPr="007B196F" w14:paraId="66624ECD" w14:textId="77777777" w:rsidTr="007B196F">
        <w:tc>
          <w:tcPr>
            <w:tcW w:w="1585" w:type="dxa"/>
          </w:tcPr>
          <w:p w14:paraId="7610B1BC" w14:textId="2F185854" w:rsidR="007B196F" w:rsidRPr="007B196F" w:rsidRDefault="007B196F" w:rsidP="007B196F">
            <w:pPr>
              <w:spacing w:line="240" w:lineRule="auto"/>
              <w:jc w:val="center"/>
              <w:rPr>
                <w:sz w:val="20"/>
                <w:szCs w:val="20"/>
              </w:rPr>
            </w:pPr>
            <w:r w:rsidRPr="007B196F">
              <w:rPr>
                <w:sz w:val="20"/>
                <w:szCs w:val="20"/>
              </w:rPr>
              <w:t>Recall</w:t>
            </w:r>
          </w:p>
        </w:tc>
        <w:tc>
          <w:tcPr>
            <w:tcW w:w="1585" w:type="dxa"/>
          </w:tcPr>
          <w:p w14:paraId="797F6ABC" w14:textId="22B45177" w:rsidR="007B196F" w:rsidRPr="007B196F" w:rsidRDefault="00603A4A" w:rsidP="00603A4A">
            <w:pPr>
              <w:spacing w:line="240" w:lineRule="auto"/>
              <w:jc w:val="center"/>
              <w:rPr>
                <w:sz w:val="20"/>
                <w:szCs w:val="20"/>
              </w:rPr>
            </w:pPr>
            <w:r>
              <w:rPr>
                <w:sz w:val="20"/>
                <w:szCs w:val="20"/>
              </w:rPr>
              <w:t>0,77</w:t>
            </w:r>
            <w:r w:rsidR="00260FDB" w:rsidRPr="00260FDB">
              <w:rPr>
                <w:sz w:val="20"/>
                <w:szCs w:val="20"/>
              </w:rPr>
              <w:t>2</w:t>
            </w:r>
          </w:p>
        </w:tc>
        <w:tc>
          <w:tcPr>
            <w:tcW w:w="1586" w:type="dxa"/>
          </w:tcPr>
          <w:p w14:paraId="282EAECD" w14:textId="2BADB11C" w:rsidR="007B196F" w:rsidRPr="007B196F" w:rsidRDefault="00260FDB" w:rsidP="007B196F">
            <w:pPr>
              <w:spacing w:line="240" w:lineRule="auto"/>
              <w:jc w:val="center"/>
              <w:rPr>
                <w:sz w:val="20"/>
                <w:szCs w:val="20"/>
              </w:rPr>
            </w:pPr>
            <w:r w:rsidRPr="00260FDB">
              <w:rPr>
                <w:sz w:val="20"/>
                <w:szCs w:val="20"/>
              </w:rPr>
              <w:t>B_PROS</w:t>
            </w:r>
          </w:p>
        </w:tc>
        <w:tc>
          <w:tcPr>
            <w:tcW w:w="1586" w:type="dxa"/>
          </w:tcPr>
          <w:p w14:paraId="21F4B5BB" w14:textId="0FC52593" w:rsidR="007B196F" w:rsidRPr="007B196F" w:rsidRDefault="00603A4A" w:rsidP="00603A4A">
            <w:pPr>
              <w:spacing w:line="240" w:lineRule="auto"/>
              <w:jc w:val="center"/>
              <w:rPr>
                <w:sz w:val="20"/>
                <w:szCs w:val="20"/>
              </w:rPr>
            </w:pPr>
            <w:r>
              <w:rPr>
                <w:sz w:val="20"/>
                <w:szCs w:val="20"/>
              </w:rPr>
              <w:t>0,43</w:t>
            </w:r>
            <w:r w:rsidR="00260FDB" w:rsidRPr="00260FDB">
              <w:rPr>
                <w:sz w:val="20"/>
                <w:szCs w:val="20"/>
              </w:rPr>
              <w:t>8</w:t>
            </w:r>
          </w:p>
        </w:tc>
        <w:tc>
          <w:tcPr>
            <w:tcW w:w="1586" w:type="dxa"/>
          </w:tcPr>
          <w:p w14:paraId="43EC96CF" w14:textId="49299536" w:rsidR="007B196F" w:rsidRPr="007B196F" w:rsidRDefault="007B196F" w:rsidP="007B196F">
            <w:pPr>
              <w:spacing w:line="240" w:lineRule="auto"/>
              <w:jc w:val="center"/>
              <w:rPr>
                <w:sz w:val="20"/>
                <w:szCs w:val="20"/>
              </w:rPr>
            </w:pPr>
            <w:r w:rsidRPr="007B196F">
              <w:rPr>
                <w:sz w:val="20"/>
                <w:szCs w:val="20"/>
              </w:rPr>
              <w:t>B_REGI</w:t>
            </w:r>
          </w:p>
        </w:tc>
      </w:tr>
      <w:tr w:rsidR="007B196F" w:rsidRPr="007B196F" w14:paraId="0BD1A0E1" w14:textId="77777777" w:rsidTr="007B196F">
        <w:tc>
          <w:tcPr>
            <w:tcW w:w="1585" w:type="dxa"/>
          </w:tcPr>
          <w:p w14:paraId="6475F2E0" w14:textId="5D80002A" w:rsidR="007B196F" w:rsidRPr="007B196F" w:rsidRDefault="007B196F" w:rsidP="007B196F">
            <w:pPr>
              <w:spacing w:line="240" w:lineRule="auto"/>
              <w:jc w:val="center"/>
              <w:rPr>
                <w:sz w:val="20"/>
                <w:szCs w:val="20"/>
              </w:rPr>
            </w:pPr>
            <w:r w:rsidRPr="007B196F">
              <w:rPr>
                <w:sz w:val="20"/>
                <w:szCs w:val="20"/>
              </w:rPr>
              <w:t>F1-Score</w:t>
            </w:r>
          </w:p>
        </w:tc>
        <w:tc>
          <w:tcPr>
            <w:tcW w:w="1585" w:type="dxa"/>
          </w:tcPr>
          <w:p w14:paraId="1BF36480" w14:textId="6D0978A1" w:rsidR="007B196F" w:rsidRPr="007B196F" w:rsidRDefault="00603A4A" w:rsidP="00603A4A">
            <w:pPr>
              <w:spacing w:line="240" w:lineRule="auto"/>
              <w:jc w:val="center"/>
              <w:rPr>
                <w:sz w:val="20"/>
                <w:szCs w:val="20"/>
              </w:rPr>
            </w:pPr>
            <w:r>
              <w:rPr>
                <w:sz w:val="20"/>
                <w:szCs w:val="20"/>
              </w:rPr>
              <w:t>0,76</w:t>
            </w:r>
            <w:r w:rsidR="00260FDB" w:rsidRPr="00260FDB">
              <w:rPr>
                <w:sz w:val="20"/>
                <w:szCs w:val="20"/>
              </w:rPr>
              <w:t>3</w:t>
            </w:r>
          </w:p>
        </w:tc>
        <w:tc>
          <w:tcPr>
            <w:tcW w:w="1586" w:type="dxa"/>
          </w:tcPr>
          <w:p w14:paraId="63635645" w14:textId="35CBB62C" w:rsidR="007B196F" w:rsidRPr="007B196F" w:rsidRDefault="007B196F" w:rsidP="007B196F">
            <w:pPr>
              <w:spacing w:line="240" w:lineRule="auto"/>
              <w:jc w:val="center"/>
              <w:rPr>
                <w:sz w:val="20"/>
                <w:szCs w:val="20"/>
              </w:rPr>
            </w:pPr>
            <w:r w:rsidRPr="007B196F">
              <w:rPr>
                <w:sz w:val="20"/>
                <w:szCs w:val="20"/>
              </w:rPr>
              <w:t>B_PROS</w:t>
            </w:r>
          </w:p>
        </w:tc>
        <w:tc>
          <w:tcPr>
            <w:tcW w:w="1586" w:type="dxa"/>
          </w:tcPr>
          <w:p w14:paraId="74F171C0" w14:textId="715E05CB" w:rsidR="007B196F" w:rsidRPr="007B196F" w:rsidRDefault="00603A4A" w:rsidP="00603A4A">
            <w:pPr>
              <w:spacing w:line="240" w:lineRule="auto"/>
              <w:jc w:val="center"/>
              <w:rPr>
                <w:sz w:val="20"/>
                <w:szCs w:val="20"/>
              </w:rPr>
            </w:pPr>
            <w:r>
              <w:rPr>
                <w:sz w:val="20"/>
                <w:szCs w:val="20"/>
              </w:rPr>
              <w:t>0,55</w:t>
            </w:r>
            <w:r w:rsidR="00260FDB" w:rsidRPr="00260FDB">
              <w:rPr>
                <w:sz w:val="20"/>
                <w:szCs w:val="20"/>
              </w:rPr>
              <w:t>5</w:t>
            </w:r>
          </w:p>
        </w:tc>
        <w:tc>
          <w:tcPr>
            <w:tcW w:w="1586" w:type="dxa"/>
          </w:tcPr>
          <w:p w14:paraId="6DA5C709" w14:textId="3F19116C" w:rsidR="007B196F" w:rsidRPr="007B196F" w:rsidRDefault="007B196F" w:rsidP="007B196F">
            <w:pPr>
              <w:spacing w:line="240" w:lineRule="auto"/>
              <w:jc w:val="center"/>
              <w:rPr>
                <w:sz w:val="20"/>
                <w:szCs w:val="20"/>
              </w:rPr>
            </w:pPr>
            <w:r w:rsidRPr="007B196F">
              <w:rPr>
                <w:sz w:val="20"/>
                <w:szCs w:val="20"/>
              </w:rPr>
              <w:t>B_REGI</w:t>
            </w:r>
          </w:p>
        </w:tc>
      </w:tr>
    </w:tbl>
    <w:p w14:paraId="220768F3" w14:textId="15EF7F62" w:rsidR="007B196F" w:rsidRDefault="007B196F" w:rsidP="00F1660B"/>
    <w:p w14:paraId="1FF6A147" w14:textId="4B5C9148" w:rsidR="00511E42" w:rsidRDefault="00511E42" w:rsidP="00511E42">
      <w:pPr>
        <w:ind w:firstLine="720"/>
      </w:pPr>
      <w:r w:rsidRPr="00511E42">
        <w:t xml:space="preserve">Namun demikian, terdapat beberapa label yang menunjukkan performa rendah pada kedua model. Seperti label B_PROS dan B_REGI yang mengalami tantangan dalam klasifikasi. Pada model </w:t>
      </w:r>
      <w:r w:rsidR="007F0A66" w:rsidRPr="007F0A66">
        <w:rPr>
          <w:i/>
        </w:rPr>
        <w:t>Indolem/indobert-base-uncased</w:t>
      </w:r>
      <w:r w:rsidRPr="00511E42">
        <w:t xml:space="preserve">, label B_PROS memiliki nilai presisi, recall, dan F1-Score terendah berturut-turut sebesar 0,754, 0,772, dan 0,555. Sedangkan pada model </w:t>
      </w:r>
      <w:r w:rsidR="007F0A66" w:rsidRPr="007F0A66">
        <w:rPr>
          <w:i/>
        </w:rPr>
        <w:t>Indobenchmark/indobert-base-p2</w:t>
      </w:r>
      <w:r w:rsidRPr="00511E42">
        <w:t xml:space="preserve">, label B_REGI memiliki nilai presisi terendah dengan 0,678, recall terendah dengan 0,438, dan </w:t>
      </w:r>
      <w:r>
        <w:t>F1-Score terendah dengan 0,573.</w:t>
      </w:r>
    </w:p>
    <w:p w14:paraId="393E5617" w14:textId="3DE26111" w:rsidR="00190493" w:rsidRDefault="00190493" w:rsidP="00190493">
      <w:r>
        <w:rPr>
          <w:noProof/>
        </w:rPr>
        <w:drawing>
          <wp:inline distT="0" distB="0" distL="0" distR="0" wp14:anchorId="7ECE9A33" wp14:editId="1DED5473">
            <wp:extent cx="5040630" cy="2504745"/>
            <wp:effectExtent l="0" t="0" r="7620" b="0"/>
            <wp:docPr id="33" name="Picture 33" descr="C:\Users\Lenovo\AppData\Local\Microsoft\Windows\INetCache\Content.MSO\29FFBC7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enovo\AppData\Local\Microsoft\Windows\INetCache\Content.MSO\29FFBC75.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630" cy="2504745"/>
                    </a:xfrm>
                    <a:prstGeom prst="rect">
                      <a:avLst/>
                    </a:prstGeom>
                    <a:noFill/>
                    <a:ln>
                      <a:noFill/>
                    </a:ln>
                  </pic:spPr>
                </pic:pic>
              </a:graphicData>
            </a:graphic>
          </wp:inline>
        </w:drawing>
      </w:r>
    </w:p>
    <w:p w14:paraId="09D8CD5A" w14:textId="46879286" w:rsidR="002D63B2" w:rsidRDefault="00190493" w:rsidP="00097CE0">
      <w:pPr>
        <w:jc w:val="center"/>
      </w:pPr>
      <w:bookmarkStart w:id="265" w:name="_Ref171667465"/>
      <w:bookmarkStart w:id="266" w:name="_Toc172907878"/>
      <w:r>
        <w:t>Gambar 4.</w:t>
      </w:r>
      <w:fldSimple w:instr=" SEQ Gambar_4. \* ARABIC ">
        <w:r w:rsidR="007924A3">
          <w:rPr>
            <w:noProof/>
          </w:rPr>
          <w:t>12</w:t>
        </w:r>
      </w:fldSimple>
      <w:bookmarkEnd w:id="265"/>
      <w:r>
        <w:t xml:space="preserve"> Diagram Hasil Fold 5</w:t>
      </w:r>
      <w:bookmarkEnd w:id="266"/>
    </w:p>
    <w:p w14:paraId="0E002297" w14:textId="526DB1CE" w:rsidR="008A06FD" w:rsidRDefault="0072473E" w:rsidP="008A06FD">
      <w:pPr>
        <w:pStyle w:val="Heading3"/>
      </w:pPr>
      <w:bookmarkStart w:id="267" w:name="_Toc172830765"/>
      <w:r>
        <w:t>Analisis</w:t>
      </w:r>
      <w:r w:rsidR="000D360C">
        <w:t xml:space="preserve"> Hasil Pengujian</w:t>
      </w:r>
      <w:bookmarkEnd w:id="267"/>
    </w:p>
    <w:p w14:paraId="6B40C630" w14:textId="2095C8D7" w:rsidR="00671B85" w:rsidRDefault="00671B85" w:rsidP="00FD7645">
      <w:pPr>
        <w:ind w:firstLine="720"/>
      </w:pPr>
      <w:r>
        <w:t>Berda</w:t>
      </w:r>
      <w:r w:rsidR="000A7BDF">
        <w:t>sarkan hasil pengujian pada 5</w:t>
      </w:r>
      <w:r>
        <w:t xml:space="preserve"> fold yang dilakukan, model </w:t>
      </w:r>
      <w:r w:rsidR="007F0A66" w:rsidRPr="007F0A66">
        <w:rPr>
          <w:i/>
        </w:rPr>
        <w:t>Indolem/indobert-base-uncased</w:t>
      </w:r>
      <w:r>
        <w:t xml:space="preserve"> secara konsisten menunjukkan performa yang lebih baik dibandingkan dengan model </w:t>
      </w:r>
      <w:r w:rsidR="007F0A66" w:rsidRPr="007F0A66">
        <w:rPr>
          <w:i/>
        </w:rPr>
        <w:t>Indobenchmark/indobert-base-p2</w:t>
      </w:r>
      <w:r>
        <w:t>.</w:t>
      </w:r>
      <w:r w:rsidR="00D576CA">
        <w:t xml:space="preserve"> Pada </w:t>
      </w:r>
      <w:r w:rsidR="00D576CA" w:rsidRPr="000A7BDF">
        <w:fldChar w:fldCharType="begin"/>
      </w:r>
      <w:r w:rsidR="00D576CA" w:rsidRPr="000A7BDF">
        <w:instrText xml:space="preserve"> REF _Ref169548832 \h  \* MERGEFORMAT </w:instrText>
      </w:r>
      <w:r w:rsidR="00D576CA" w:rsidRPr="000A7BDF">
        <w:fldChar w:fldCharType="separate"/>
      </w:r>
      <w:r w:rsidR="007924A3">
        <w:rPr>
          <w:szCs w:val="24"/>
        </w:rPr>
        <w:t>Tabel 4.</w:t>
      </w:r>
      <w:r w:rsidR="007924A3" w:rsidRPr="007924A3">
        <w:rPr>
          <w:szCs w:val="24"/>
        </w:rPr>
        <w:t>13</w:t>
      </w:r>
      <w:r w:rsidR="00D576CA" w:rsidRPr="000A7BDF">
        <w:fldChar w:fldCharType="end"/>
      </w:r>
      <w:r w:rsidR="00D576CA">
        <w:t>,</w:t>
      </w:r>
      <w:r>
        <w:t xml:space="preserve"> Rata-rata presisi, recall, dan F1-score dari model </w:t>
      </w:r>
      <w:r w:rsidR="007F0A66" w:rsidRPr="007F0A66">
        <w:rPr>
          <w:i/>
        </w:rPr>
        <w:t>Indolem/indobert-base-uncased</w:t>
      </w:r>
      <w:r>
        <w:t xml:space="preserve"> lebih tinggi pada setiap fold, dengan presisi te</w:t>
      </w:r>
      <w:r w:rsidR="000A7BDF">
        <w:t>rtinggi dicapai pada fold ke-5 0.934</w:t>
      </w:r>
      <w:r>
        <w:t>, r</w:t>
      </w:r>
      <w:r w:rsidR="000A7BDF">
        <w:t>ecall tertinggi pada fold ke-5 0.941</w:t>
      </w:r>
      <w:r>
        <w:t>, dan F1-</w:t>
      </w:r>
      <w:r w:rsidR="000A7BDF">
        <w:t>score tertinggi pada fold ke-5 0.937</w:t>
      </w:r>
      <w:r>
        <w:t xml:space="preserve">. Sebaliknya, model </w:t>
      </w:r>
      <w:r w:rsidR="007F0A66" w:rsidRPr="007F0A66">
        <w:rPr>
          <w:i/>
        </w:rPr>
        <w:t>Indobenchmark/indobert-base-p2</w:t>
      </w:r>
      <w:r>
        <w:t xml:space="preserve"> menunjukkan pr</w:t>
      </w:r>
      <w:r w:rsidR="003F6EA1">
        <w:t>esisi tertinggi pada fold ke-4</w:t>
      </w:r>
      <w:r w:rsidR="000A7BDF">
        <w:t xml:space="preserve"> </w:t>
      </w:r>
      <w:r w:rsidR="003F6EA1">
        <w:t>0.908</w:t>
      </w:r>
      <w:r>
        <w:t>, r</w:t>
      </w:r>
      <w:r w:rsidR="003F6EA1">
        <w:t>ecall tertinggi pada fold ke-5</w:t>
      </w:r>
      <w:r w:rsidR="000A7BDF">
        <w:t xml:space="preserve"> </w:t>
      </w:r>
      <w:r w:rsidR="003F6EA1" w:rsidRPr="003F6EA1">
        <w:t>0,853</w:t>
      </w:r>
      <w:r>
        <w:t>, dan F1-score t</w:t>
      </w:r>
      <w:r w:rsidR="003F6EA1">
        <w:t>ertinggi pada fold ke-5</w:t>
      </w:r>
      <w:r w:rsidR="000A7BDF">
        <w:t xml:space="preserve"> </w:t>
      </w:r>
      <w:r w:rsidR="003F6EA1" w:rsidRPr="003F6EA1">
        <w:t>0,874</w:t>
      </w:r>
      <w:r w:rsidR="000A7BDF">
        <w:t>.</w:t>
      </w:r>
      <w:r w:rsidR="00FD7645">
        <w:t xml:space="preserve"> </w:t>
      </w:r>
      <w:r w:rsidR="00FD7645" w:rsidRPr="00FD7645">
        <w:t xml:space="preserve">Hal ini menandakan bahwa model </w:t>
      </w:r>
      <w:r w:rsidR="007F0A66" w:rsidRPr="007F0A66">
        <w:rPr>
          <w:i/>
        </w:rPr>
        <w:t>Indolem/indobert-base-uncased</w:t>
      </w:r>
      <w:r w:rsidR="00FD7645" w:rsidRPr="00FD7645">
        <w:t xml:space="preserve"> konsisten dalam menghasilkan prediksi yang lebih akurat dan konsisten di setiap fold pengujian.</w:t>
      </w:r>
    </w:p>
    <w:p w14:paraId="4D5A40E7" w14:textId="3CE56EB2" w:rsidR="002D63B2" w:rsidRDefault="002D63B2" w:rsidP="002D63B2">
      <w:pPr>
        <w:pStyle w:val="Caption"/>
        <w:jc w:val="center"/>
        <w:rPr>
          <w:i w:val="0"/>
          <w:color w:val="auto"/>
          <w:sz w:val="24"/>
          <w:szCs w:val="24"/>
        </w:rPr>
      </w:pPr>
      <w:bookmarkStart w:id="268" w:name="_Ref169548832"/>
      <w:bookmarkStart w:id="269" w:name="_Toc172274305"/>
      <w:r>
        <w:rPr>
          <w:i w:val="0"/>
          <w:color w:val="auto"/>
          <w:sz w:val="24"/>
          <w:szCs w:val="24"/>
        </w:rPr>
        <w:t>Tabel 4.</w:t>
      </w:r>
      <w:r w:rsidRPr="002462FB">
        <w:rPr>
          <w:i w:val="0"/>
          <w:color w:val="auto"/>
          <w:sz w:val="24"/>
          <w:szCs w:val="24"/>
        </w:rPr>
        <w:fldChar w:fldCharType="begin"/>
      </w:r>
      <w:r w:rsidRPr="002462FB">
        <w:rPr>
          <w:i w:val="0"/>
          <w:color w:val="auto"/>
          <w:sz w:val="24"/>
          <w:szCs w:val="24"/>
        </w:rPr>
        <w:instrText xml:space="preserve"> SEQ Tabel_4. \* ARABIC </w:instrText>
      </w:r>
      <w:r w:rsidRPr="002462FB">
        <w:rPr>
          <w:i w:val="0"/>
          <w:color w:val="auto"/>
          <w:sz w:val="24"/>
          <w:szCs w:val="24"/>
        </w:rPr>
        <w:fldChar w:fldCharType="separate"/>
      </w:r>
      <w:r w:rsidR="007924A3">
        <w:rPr>
          <w:i w:val="0"/>
          <w:noProof/>
          <w:color w:val="auto"/>
          <w:sz w:val="24"/>
          <w:szCs w:val="24"/>
        </w:rPr>
        <w:t>13</w:t>
      </w:r>
      <w:r w:rsidRPr="002462FB">
        <w:rPr>
          <w:i w:val="0"/>
          <w:color w:val="auto"/>
          <w:sz w:val="24"/>
          <w:szCs w:val="24"/>
        </w:rPr>
        <w:fldChar w:fldCharType="end"/>
      </w:r>
      <w:bookmarkEnd w:id="268"/>
      <w:r w:rsidRPr="002462FB">
        <w:rPr>
          <w:i w:val="0"/>
          <w:color w:val="auto"/>
          <w:sz w:val="24"/>
          <w:szCs w:val="24"/>
        </w:rPr>
        <w:t xml:space="preserve"> </w:t>
      </w:r>
      <w:r>
        <w:rPr>
          <w:i w:val="0"/>
          <w:color w:val="auto"/>
          <w:sz w:val="24"/>
          <w:szCs w:val="24"/>
        </w:rPr>
        <w:t xml:space="preserve">Rangkuman </w:t>
      </w:r>
      <w:r w:rsidRPr="002462FB">
        <w:rPr>
          <w:i w:val="0"/>
          <w:color w:val="auto"/>
          <w:sz w:val="24"/>
          <w:szCs w:val="24"/>
        </w:rPr>
        <w:t>Hasil</w:t>
      </w:r>
      <w:r>
        <w:rPr>
          <w:i w:val="0"/>
          <w:color w:val="auto"/>
          <w:sz w:val="24"/>
          <w:szCs w:val="24"/>
        </w:rPr>
        <w:t xml:space="preserve"> Rata-Rata</w:t>
      </w:r>
      <w:r w:rsidRPr="002462FB">
        <w:rPr>
          <w:i w:val="0"/>
          <w:color w:val="auto"/>
          <w:sz w:val="24"/>
          <w:szCs w:val="24"/>
        </w:rPr>
        <w:t xml:space="preserve"> </w:t>
      </w:r>
      <w:r>
        <w:rPr>
          <w:i w:val="0"/>
          <w:color w:val="auto"/>
          <w:sz w:val="24"/>
          <w:szCs w:val="24"/>
        </w:rPr>
        <w:t>Pengujian</w:t>
      </w:r>
      <w:r w:rsidRPr="002462FB">
        <w:rPr>
          <w:i w:val="0"/>
          <w:color w:val="auto"/>
          <w:sz w:val="24"/>
          <w:szCs w:val="24"/>
        </w:rPr>
        <w:t xml:space="preserve"> </w:t>
      </w:r>
      <w:r>
        <w:rPr>
          <w:i w:val="0"/>
          <w:color w:val="auto"/>
          <w:sz w:val="24"/>
          <w:szCs w:val="24"/>
        </w:rPr>
        <w:t>Semua Fold</w:t>
      </w:r>
      <w:bookmarkEnd w:id="269"/>
    </w:p>
    <w:tbl>
      <w:tblPr>
        <w:tblStyle w:val="TableGrid"/>
        <w:tblW w:w="7933" w:type="dxa"/>
        <w:tblLayout w:type="fixed"/>
        <w:tblLook w:val="04A0" w:firstRow="1" w:lastRow="0" w:firstColumn="1" w:lastColumn="0" w:noHBand="0" w:noVBand="1"/>
      </w:tblPr>
      <w:tblGrid>
        <w:gridCol w:w="1227"/>
        <w:gridCol w:w="1117"/>
        <w:gridCol w:w="1116"/>
        <w:gridCol w:w="1116"/>
        <w:gridCol w:w="1116"/>
        <w:gridCol w:w="1116"/>
        <w:gridCol w:w="1125"/>
      </w:tblGrid>
      <w:tr w:rsidR="002D63B2" w:rsidRPr="00DB7995" w14:paraId="0CE9C054" w14:textId="77777777" w:rsidTr="00DB7995">
        <w:tc>
          <w:tcPr>
            <w:tcW w:w="1227" w:type="dxa"/>
            <w:vMerge w:val="restart"/>
            <w:shd w:val="clear" w:color="auto" w:fill="E7E6E6" w:themeFill="background2"/>
            <w:vAlign w:val="center"/>
          </w:tcPr>
          <w:p w14:paraId="1A78AB2C" w14:textId="77777777" w:rsidR="002D63B2" w:rsidRPr="00DB7995" w:rsidRDefault="002D63B2" w:rsidP="00DB7995">
            <w:pPr>
              <w:spacing w:line="240" w:lineRule="auto"/>
              <w:jc w:val="center"/>
              <w:rPr>
                <w:rFonts w:cs="Times New Roman"/>
                <w:b/>
                <w:sz w:val="20"/>
                <w:szCs w:val="20"/>
              </w:rPr>
            </w:pPr>
            <w:r w:rsidRPr="00DB7995">
              <w:rPr>
                <w:rFonts w:cs="Times New Roman"/>
                <w:b/>
                <w:sz w:val="20"/>
                <w:szCs w:val="20"/>
              </w:rPr>
              <w:t>Fold</w:t>
            </w:r>
          </w:p>
        </w:tc>
        <w:tc>
          <w:tcPr>
            <w:tcW w:w="3349" w:type="dxa"/>
            <w:gridSpan w:val="3"/>
            <w:shd w:val="clear" w:color="auto" w:fill="E7E6E6" w:themeFill="background2"/>
            <w:vAlign w:val="center"/>
          </w:tcPr>
          <w:p w14:paraId="224B74E1" w14:textId="77777777" w:rsidR="002D63B2" w:rsidRPr="00DB7995" w:rsidRDefault="002D63B2" w:rsidP="00DB7995">
            <w:pPr>
              <w:spacing w:line="240" w:lineRule="auto"/>
              <w:jc w:val="center"/>
              <w:rPr>
                <w:rFonts w:cs="Times New Roman"/>
                <w:b/>
                <w:sz w:val="20"/>
                <w:szCs w:val="20"/>
              </w:rPr>
            </w:pPr>
            <w:r w:rsidRPr="00DB7995">
              <w:rPr>
                <w:rFonts w:cs="Times New Roman"/>
                <w:i/>
                <w:sz w:val="20"/>
                <w:szCs w:val="20"/>
              </w:rPr>
              <w:t>Indolem/indobert-base-uncased</w:t>
            </w:r>
          </w:p>
        </w:tc>
        <w:tc>
          <w:tcPr>
            <w:tcW w:w="3357" w:type="dxa"/>
            <w:gridSpan w:val="3"/>
            <w:shd w:val="clear" w:color="auto" w:fill="E7E6E6" w:themeFill="background2"/>
            <w:vAlign w:val="center"/>
          </w:tcPr>
          <w:p w14:paraId="43CF9090" w14:textId="77777777" w:rsidR="002D63B2" w:rsidRPr="00DB7995" w:rsidRDefault="002D63B2" w:rsidP="00DB7995">
            <w:pPr>
              <w:spacing w:line="240" w:lineRule="auto"/>
              <w:jc w:val="center"/>
              <w:rPr>
                <w:rFonts w:cs="Times New Roman"/>
                <w:b/>
                <w:sz w:val="20"/>
                <w:szCs w:val="20"/>
              </w:rPr>
            </w:pPr>
            <w:r w:rsidRPr="00DB7995">
              <w:rPr>
                <w:rFonts w:cs="Times New Roman"/>
                <w:i/>
                <w:sz w:val="20"/>
                <w:szCs w:val="20"/>
              </w:rPr>
              <w:t>Indobenchmark/indobert-base-p2</w:t>
            </w:r>
          </w:p>
        </w:tc>
      </w:tr>
      <w:tr w:rsidR="002D63B2" w:rsidRPr="00DB7995" w14:paraId="5BA43ACA" w14:textId="77777777" w:rsidTr="00DB7995">
        <w:tc>
          <w:tcPr>
            <w:tcW w:w="1227" w:type="dxa"/>
            <w:vMerge/>
            <w:shd w:val="clear" w:color="auto" w:fill="E7E6E6" w:themeFill="background2"/>
            <w:vAlign w:val="center"/>
          </w:tcPr>
          <w:p w14:paraId="7E840C16" w14:textId="77777777" w:rsidR="002D63B2" w:rsidRPr="00DB7995" w:rsidRDefault="002D63B2" w:rsidP="00DB7995">
            <w:pPr>
              <w:spacing w:line="240" w:lineRule="auto"/>
              <w:jc w:val="center"/>
              <w:rPr>
                <w:rFonts w:cs="Times New Roman"/>
                <w:b/>
                <w:sz w:val="20"/>
                <w:szCs w:val="20"/>
              </w:rPr>
            </w:pPr>
          </w:p>
        </w:tc>
        <w:tc>
          <w:tcPr>
            <w:tcW w:w="1117" w:type="dxa"/>
            <w:shd w:val="clear" w:color="auto" w:fill="E7E6E6" w:themeFill="background2"/>
            <w:vAlign w:val="center"/>
          </w:tcPr>
          <w:p w14:paraId="2AD0A353" w14:textId="77777777" w:rsidR="002D63B2" w:rsidRPr="00DB7995" w:rsidRDefault="002D63B2" w:rsidP="00DB7995">
            <w:pPr>
              <w:spacing w:line="240" w:lineRule="auto"/>
              <w:jc w:val="center"/>
              <w:rPr>
                <w:rFonts w:cs="Times New Roman"/>
                <w:b/>
                <w:sz w:val="20"/>
                <w:szCs w:val="20"/>
              </w:rPr>
            </w:pPr>
            <w:r w:rsidRPr="00DB7995">
              <w:rPr>
                <w:rFonts w:cs="Times New Roman"/>
                <w:b/>
                <w:sz w:val="20"/>
                <w:szCs w:val="20"/>
              </w:rPr>
              <w:t>Presisi</w:t>
            </w:r>
          </w:p>
        </w:tc>
        <w:tc>
          <w:tcPr>
            <w:tcW w:w="1116" w:type="dxa"/>
            <w:shd w:val="clear" w:color="auto" w:fill="E7E6E6" w:themeFill="background2"/>
            <w:vAlign w:val="center"/>
          </w:tcPr>
          <w:p w14:paraId="21168065" w14:textId="77777777" w:rsidR="002D63B2" w:rsidRPr="00DB7995" w:rsidRDefault="002D63B2" w:rsidP="00DB7995">
            <w:pPr>
              <w:spacing w:line="240" w:lineRule="auto"/>
              <w:jc w:val="center"/>
              <w:rPr>
                <w:rFonts w:cs="Times New Roman"/>
                <w:b/>
                <w:sz w:val="20"/>
                <w:szCs w:val="20"/>
              </w:rPr>
            </w:pPr>
            <w:r w:rsidRPr="00DB7995">
              <w:rPr>
                <w:rFonts w:cs="Times New Roman"/>
                <w:b/>
                <w:sz w:val="20"/>
                <w:szCs w:val="20"/>
              </w:rPr>
              <w:t>Recall</w:t>
            </w:r>
          </w:p>
        </w:tc>
        <w:tc>
          <w:tcPr>
            <w:tcW w:w="1116" w:type="dxa"/>
            <w:shd w:val="clear" w:color="auto" w:fill="E7E6E6" w:themeFill="background2"/>
            <w:vAlign w:val="center"/>
          </w:tcPr>
          <w:p w14:paraId="774862FA" w14:textId="77777777" w:rsidR="002D63B2" w:rsidRPr="00DB7995" w:rsidRDefault="002D63B2" w:rsidP="00DB7995">
            <w:pPr>
              <w:spacing w:line="240" w:lineRule="auto"/>
              <w:jc w:val="center"/>
              <w:rPr>
                <w:rFonts w:cs="Times New Roman"/>
                <w:b/>
                <w:sz w:val="20"/>
                <w:szCs w:val="20"/>
              </w:rPr>
            </w:pPr>
            <w:r w:rsidRPr="00DB7995">
              <w:rPr>
                <w:rFonts w:cs="Times New Roman"/>
                <w:b/>
                <w:sz w:val="20"/>
                <w:szCs w:val="20"/>
              </w:rPr>
              <w:t>F1-Score</w:t>
            </w:r>
          </w:p>
        </w:tc>
        <w:tc>
          <w:tcPr>
            <w:tcW w:w="1116" w:type="dxa"/>
            <w:shd w:val="clear" w:color="auto" w:fill="E7E6E6" w:themeFill="background2"/>
            <w:vAlign w:val="center"/>
          </w:tcPr>
          <w:p w14:paraId="2F0A0B2E" w14:textId="77777777" w:rsidR="002D63B2" w:rsidRPr="00DB7995" w:rsidRDefault="002D63B2" w:rsidP="00DB7995">
            <w:pPr>
              <w:spacing w:line="240" w:lineRule="auto"/>
              <w:jc w:val="center"/>
              <w:rPr>
                <w:rFonts w:cs="Times New Roman"/>
                <w:b/>
                <w:sz w:val="20"/>
                <w:szCs w:val="20"/>
              </w:rPr>
            </w:pPr>
            <w:r w:rsidRPr="00DB7995">
              <w:rPr>
                <w:rFonts w:cs="Times New Roman"/>
                <w:b/>
                <w:sz w:val="20"/>
                <w:szCs w:val="20"/>
              </w:rPr>
              <w:t>Presisi</w:t>
            </w:r>
          </w:p>
        </w:tc>
        <w:tc>
          <w:tcPr>
            <w:tcW w:w="1116" w:type="dxa"/>
            <w:shd w:val="clear" w:color="auto" w:fill="E7E6E6" w:themeFill="background2"/>
            <w:vAlign w:val="center"/>
          </w:tcPr>
          <w:p w14:paraId="2F5BAF04" w14:textId="77777777" w:rsidR="002D63B2" w:rsidRPr="00DB7995" w:rsidRDefault="002D63B2" w:rsidP="00DB7995">
            <w:pPr>
              <w:spacing w:line="240" w:lineRule="auto"/>
              <w:jc w:val="center"/>
              <w:rPr>
                <w:rFonts w:cs="Times New Roman"/>
                <w:b/>
                <w:sz w:val="20"/>
                <w:szCs w:val="20"/>
              </w:rPr>
            </w:pPr>
            <w:r w:rsidRPr="00DB7995">
              <w:rPr>
                <w:rFonts w:cs="Times New Roman"/>
                <w:b/>
                <w:sz w:val="20"/>
                <w:szCs w:val="20"/>
              </w:rPr>
              <w:t>Recall</w:t>
            </w:r>
          </w:p>
        </w:tc>
        <w:tc>
          <w:tcPr>
            <w:tcW w:w="1125" w:type="dxa"/>
            <w:shd w:val="clear" w:color="auto" w:fill="E7E6E6" w:themeFill="background2"/>
            <w:vAlign w:val="center"/>
          </w:tcPr>
          <w:p w14:paraId="6B55F4FB" w14:textId="77777777" w:rsidR="002D63B2" w:rsidRPr="00DB7995" w:rsidRDefault="002D63B2" w:rsidP="00DB7995">
            <w:pPr>
              <w:spacing w:line="240" w:lineRule="auto"/>
              <w:jc w:val="center"/>
              <w:rPr>
                <w:rFonts w:cs="Times New Roman"/>
                <w:b/>
                <w:sz w:val="20"/>
                <w:szCs w:val="20"/>
              </w:rPr>
            </w:pPr>
            <w:r w:rsidRPr="00DB7995">
              <w:rPr>
                <w:rFonts w:cs="Times New Roman"/>
                <w:b/>
                <w:sz w:val="20"/>
                <w:szCs w:val="20"/>
              </w:rPr>
              <w:t>F1-Score</w:t>
            </w:r>
          </w:p>
        </w:tc>
      </w:tr>
      <w:tr w:rsidR="00DB7995" w:rsidRPr="00DB7995" w14:paraId="4B0F1A66" w14:textId="77777777" w:rsidTr="00DB7995">
        <w:tc>
          <w:tcPr>
            <w:tcW w:w="1227" w:type="dxa"/>
            <w:vAlign w:val="center"/>
          </w:tcPr>
          <w:p w14:paraId="46705018" w14:textId="77777777" w:rsidR="00DB7995" w:rsidRPr="00DB7995" w:rsidRDefault="00DB7995" w:rsidP="00DB7995">
            <w:pPr>
              <w:spacing w:line="240" w:lineRule="auto"/>
              <w:jc w:val="center"/>
              <w:rPr>
                <w:rFonts w:cs="Times New Roman"/>
                <w:sz w:val="20"/>
                <w:szCs w:val="20"/>
              </w:rPr>
            </w:pPr>
            <w:r w:rsidRPr="00DB7995">
              <w:rPr>
                <w:rFonts w:cs="Times New Roman"/>
                <w:sz w:val="20"/>
                <w:szCs w:val="20"/>
              </w:rPr>
              <w:t>1</w:t>
            </w:r>
          </w:p>
        </w:tc>
        <w:tc>
          <w:tcPr>
            <w:tcW w:w="1117" w:type="dxa"/>
            <w:vAlign w:val="center"/>
          </w:tcPr>
          <w:p w14:paraId="5DBD7418" w14:textId="483A0C94" w:rsidR="00DB7995" w:rsidRPr="00DB7995" w:rsidRDefault="00603A4A" w:rsidP="00603A4A">
            <w:pPr>
              <w:spacing w:line="240" w:lineRule="auto"/>
              <w:jc w:val="center"/>
              <w:rPr>
                <w:rFonts w:cs="Times New Roman"/>
                <w:sz w:val="20"/>
                <w:szCs w:val="20"/>
              </w:rPr>
            </w:pPr>
            <w:r>
              <w:rPr>
                <w:rFonts w:cs="Times New Roman"/>
                <w:sz w:val="20"/>
                <w:szCs w:val="20"/>
              </w:rPr>
              <w:t>0,85</w:t>
            </w:r>
            <w:r w:rsidR="00DB7995" w:rsidRPr="00DB7995">
              <w:rPr>
                <w:rFonts w:cs="Times New Roman"/>
                <w:sz w:val="20"/>
                <w:szCs w:val="20"/>
              </w:rPr>
              <w:t>4</w:t>
            </w:r>
          </w:p>
        </w:tc>
        <w:tc>
          <w:tcPr>
            <w:tcW w:w="1116" w:type="dxa"/>
            <w:vAlign w:val="center"/>
          </w:tcPr>
          <w:p w14:paraId="481BB295" w14:textId="03EA8480" w:rsidR="00DB7995" w:rsidRPr="00DB7995" w:rsidRDefault="00603A4A" w:rsidP="00603A4A">
            <w:pPr>
              <w:spacing w:line="240" w:lineRule="auto"/>
              <w:jc w:val="center"/>
              <w:rPr>
                <w:rFonts w:cs="Times New Roman"/>
                <w:sz w:val="20"/>
                <w:szCs w:val="20"/>
              </w:rPr>
            </w:pPr>
            <w:r>
              <w:rPr>
                <w:rFonts w:cs="Times New Roman"/>
                <w:sz w:val="20"/>
                <w:szCs w:val="20"/>
              </w:rPr>
              <w:t>0,82</w:t>
            </w:r>
            <w:r w:rsidR="00DB7995" w:rsidRPr="00DB7995">
              <w:rPr>
                <w:rFonts w:cs="Times New Roman"/>
                <w:sz w:val="20"/>
                <w:szCs w:val="20"/>
              </w:rPr>
              <w:t>0</w:t>
            </w:r>
          </w:p>
        </w:tc>
        <w:tc>
          <w:tcPr>
            <w:tcW w:w="1116" w:type="dxa"/>
            <w:vAlign w:val="center"/>
          </w:tcPr>
          <w:p w14:paraId="699ECD40" w14:textId="07F133A5"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2</w:t>
            </w:r>
            <w:r w:rsidR="00DB7995" w:rsidRPr="00DB7995">
              <w:rPr>
                <w:rFonts w:cs="Times New Roman"/>
                <w:sz w:val="20"/>
                <w:szCs w:val="20"/>
              </w:rPr>
              <w:t>4</w:t>
            </w:r>
          </w:p>
        </w:tc>
        <w:tc>
          <w:tcPr>
            <w:tcW w:w="1116" w:type="dxa"/>
            <w:vAlign w:val="center"/>
          </w:tcPr>
          <w:p w14:paraId="0C350943" w14:textId="48621987"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3</w:t>
            </w:r>
            <w:r w:rsidR="00DB7995" w:rsidRPr="00DB7995">
              <w:rPr>
                <w:rFonts w:cs="Times New Roman"/>
                <w:sz w:val="20"/>
                <w:szCs w:val="20"/>
              </w:rPr>
              <w:t>3</w:t>
            </w:r>
          </w:p>
        </w:tc>
        <w:tc>
          <w:tcPr>
            <w:tcW w:w="1116" w:type="dxa"/>
            <w:vAlign w:val="center"/>
          </w:tcPr>
          <w:p w14:paraId="69B1103A" w14:textId="0885EA4D"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7</w:t>
            </w:r>
            <w:r>
              <w:rPr>
                <w:rFonts w:cs="Times New Roman"/>
                <w:sz w:val="20"/>
                <w:szCs w:val="20"/>
              </w:rPr>
              <w:t>8</w:t>
            </w:r>
            <w:r w:rsidR="00DB7995" w:rsidRPr="00DB7995">
              <w:rPr>
                <w:rFonts w:cs="Times New Roman"/>
                <w:sz w:val="20"/>
                <w:szCs w:val="20"/>
              </w:rPr>
              <w:t>5</w:t>
            </w:r>
          </w:p>
        </w:tc>
        <w:tc>
          <w:tcPr>
            <w:tcW w:w="1125" w:type="dxa"/>
            <w:vAlign w:val="center"/>
          </w:tcPr>
          <w:p w14:paraId="48C86673" w14:textId="06EC6A11"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0</w:t>
            </w:r>
            <w:r w:rsidR="00DB7995" w:rsidRPr="00DB7995">
              <w:rPr>
                <w:rFonts w:cs="Times New Roman"/>
                <w:sz w:val="20"/>
                <w:szCs w:val="20"/>
              </w:rPr>
              <w:t>2</w:t>
            </w:r>
          </w:p>
        </w:tc>
      </w:tr>
      <w:tr w:rsidR="00DB7995" w:rsidRPr="00DB7995" w14:paraId="37E928AA" w14:textId="77777777" w:rsidTr="00DB7995">
        <w:tc>
          <w:tcPr>
            <w:tcW w:w="1227" w:type="dxa"/>
            <w:vAlign w:val="center"/>
          </w:tcPr>
          <w:p w14:paraId="1D74A5FB" w14:textId="77777777" w:rsidR="00DB7995" w:rsidRPr="00DB7995" w:rsidRDefault="00DB7995" w:rsidP="00DB7995">
            <w:pPr>
              <w:spacing w:line="240" w:lineRule="auto"/>
              <w:jc w:val="center"/>
              <w:rPr>
                <w:rFonts w:cs="Times New Roman"/>
                <w:sz w:val="20"/>
                <w:szCs w:val="20"/>
              </w:rPr>
            </w:pPr>
            <w:r w:rsidRPr="00DB7995">
              <w:rPr>
                <w:rFonts w:cs="Times New Roman"/>
                <w:sz w:val="20"/>
                <w:szCs w:val="20"/>
              </w:rPr>
              <w:t>2</w:t>
            </w:r>
          </w:p>
        </w:tc>
        <w:tc>
          <w:tcPr>
            <w:tcW w:w="1117" w:type="dxa"/>
            <w:vAlign w:val="center"/>
          </w:tcPr>
          <w:p w14:paraId="1F104961" w14:textId="1663503C" w:rsidR="00DB7995" w:rsidRPr="00DB7995" w:rsidRDefault="00603A4A" w:rsidP="00603A4A">
            <w:pPr>
              <w:spacing w:line="240" w:lineRule="auto"/>
              <w:jc w:val="center"/>
              <w:rPr>
                <w:rFonts w:cs="Times New Roman"/>
                <w:sz w:val="20"/>
                <w:szCs w:val="20"/>
              </w:rPr>
            </w:pPr>
            <w:r>
              <w:rPr>
                <w:rFonts w:cs="Times New Roman"/>
                <w:sz w:val="20"/>
                <w:szCs w:val="20"/>
              </w:rPr>
              <w:t>0,87</w:t>
            </w:r>
            <w:r w:rsidR="00DB7995" w:rsidRPr="00DB7995">
              <w:rPr>
                <w:rFonts w:cs="Times New Roman"/>
                <w:sz w:val="20"/>
                <w:szCs w:val="20"/>
              </w:rPr>
              <w:t>2</w:t>
            </w:r>
          </w:p>
        </w:tc>
        <w:tc>
          <w:tcPr>
            <w:tcW w:w="1116" w:type="dxa"/>
            <w:vAlign w:val="center"/>
          </w:tcPr>
          <w:p w14:paraId="4EDBD4BF" w14:textId="37487D22"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4</w:t>
            </w:r>
            <w:r w:rsidR="00DB7995" w:rsidRPr="00DB7995">
              <w:rPr>
                <w:rFonts w:cs="Times New Roman"/>
                <w:sz w:val="20"/>
                <w:szCs w:val="20"/>
              </w:rPr>
              <w:t>8</w:t>
            </w:r>
          </w:p>
        </w:tc>
        <w:tc>
          <w:tcPr>
            <w:tcW w:w="1116" w:type="dxa"/>
            <w:vAlign w:val="center"/>
          </w:tcPr>
          <w:p w14:paraId="627D7A4D" w14:textId="462A2769"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5</w:t>
            </w:r>
            <w:r w:rsidR="00DB7995" w:rsidRPr="00DB7995">
              <w:rPr>
                <w:rFonts w:cs="Times New Roman"/>
                <w:sz w:val="20"/>
                <w:szCs w:val="20"/>
              </w:rPr>
              <w:t>7</w:t>
            </w:r>
          </w:p>
        </w:tc>
        <w:tc>
          <w:tcPr>
            <w:tcW w:w="1116" w:type="dxa"/>
            <w:vAlign w:val="center"/>
          </w:tcPr>
          <w:p w14:paraId="02C9D0CA" w14:textId="12E647BE" w:rsidR="00DB7995" w:rsidRPr="00DB7995" w:rsidRDefault="00603A4A" w:rsidP="00603A4A">
            <w:pPr>
              <w:spacing w:line="240" w:lineRule="auto"/>
              <w:jc w:val="center"/>
              <w:rPr>
                <w:rFonts w:cs="Times New Roman"/>
                <w:sz w:val="20"/>
                <w:szCs w:val="20"/>
              </w:rPr>
            </w:pPr>
            <w:r>
              <w:rPr>
                <w:rFonts w:cs="Times New Roman"/>
                <w:sz w:val="20"/>
                <w:szCs w:val="20"/>
              </w:rPr>
              <w:t>0,86</w:t>
            </w:r>
            <w:r w:rsidR="00DB7995" w:rsidRPr="00DB7995">
              <w:rPr>
                <w:rFonts w:cs="Times New Roman"/>
                <w:sz w:val="20"/>
                <w:szCs w:val="20"/>
              </w:rPr>
              <w:t>1</w:t>
            </w:r>
          </w:p>
        </w:tc>
        <w:tc>
          <w:tcPr>
            <w:tcW w:w="1116" w:type="dxa"/>
            <w:vAlign w:val="center"/>
          </w:tcPr>
          <w:p w14:paraId="135B8FAE" w14:textId="79B98FCD"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00</w:t>
            </w:r>
          </w:p>
        </w:tc>
        <w:tc>
          <w:tcPr>
            <w:tcW w:w="1125" w:type="dxa"/>
            <w:vAlign w:val="center"/>
          </w:tcPr>
          <w:p w14:paraId="3AA3C5D4" w14:textId="74FE257F"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2</w:t>
            </w:r>
            <w:r w:rsidR="00DB7995" w:rsidRPr="00DB7995">
              <w:rPr>
                <w:rFonts w:cs="Times New Roman"/>
                <w:sz w:val="20"/>
                <w:szCs w:val="20"/>
              </w:rPr>
              <w:t>1</w:t>
            </w:r>
          </w:p>
        </w:tc>
      </w:tr>
      <w:tr w:rsidR="00DB7995" w:rsidRPr="00DB7995" w14:paraId="5D5F7890" w14:textId="77777777" w:rsidTr="00DB7995">
        <w:tc>
          <w:tcPr>
            <w:tcW w:w="1227" w:type="dxa"/>
            <w:vAlign w:val="center"/>
          </w:tcPr>
          <w:p w14:paraId="06C9C2A6" w14:textId="77777777" w:rsidR="00DB7995" w:rsidRPr="00DB7995" w:rsidRDefault="00DB7995" w:rsidP="00DB7995">
            <w:pPr>
              <w:spacing w:line="240" w:lineRule="auto"/>
              <w:jc w:val="center"/>
              <w:rPr>
                <w:rFonts w:cs="Times New Roman"/>
                <w:sz w:val="20"/>
                <w:szCs w:val="20"/>
              </w:rPr>
            </w:pPr>
            <w:r w:rsidRPr="00DB7995">
              <w:rPr>
                <w:rFonts w:cs="Times New Roman"/>
                <w:sz w:val="20"/>
                <w:szCs w:val="20"/>
              </w:rPr>
              <w:t>3</w:t>
            </w:r>
          </w:p>
        </w:tc>
        <w:tc>
          <w:tcPr>
            <w:tcW w:w="1117" w:type="dxa"/>
            <w:vAlign w:val="center"/>
          </w:tcPr>
          <w:p w14:paraId="053D1953" w14:textId="080D0B93" w:rsidR="00DB7995" w:rsidRPr="00DB7995" w:rsidRDefault="00603A4A" w:rsidP="00603A4A">
            <w:pPr>
              <w:spacing w:line="240" w:lineRule="auto"/>
              <w:jc w:val="center"/>
              <w:rPr>
                <w:rFonts w:cs="Times New Roman"/>
                <w:sz w:val="20"/>
                <w:szCs w:val="20"/>
              </w:rPr>
            </w:pPr>
            <w:r>
              <w:rPr>
                <w:rFonts w:cs="Times New Roman"/>
                <w:sz w:val="20"/>
                <w:szCs w:val="20"/>
              </w:rPr>
              <w:t>0,92</w:t>
            </w:r>
            <w:r w:rsidR="00DB7995" w:rsidRPr="00DB7995">
              <w:rPr>
                <w:rFonts w:cs="Times New Roman"/>
                <w:sz w:val="20"/>
                <w:szCs w:val="20"/>
              </w:rPr>
              <w:t>5</w:t>
            </w:r>
          </w:p>
        </w:tc>
        <w:tc>
          <w:tcPr>
            <w:tcW w:w="1116" w:type="dxa"/>
            <w:vAlign w:val="center"/>
          </w:tcPr>
          <w:p w14:paraId="14012F6A" w14:textId="4F3B4CA7" w:rsidR="00DB7995" w:rsidRPr="00DB7995" w:rsidRDefault="00603A4A" w:rsidP="00603A4A">
            <w:pPr>
              <w:spacing w:line="240" w:lineRule="auto"/>
              <w:jc w:val="center"/>
              <w:rPr>
                <w:rFonts w:cs="Times New Roman"/>
                <w:sz w:val="20"/>
                <w:szCs w:val="20"/>
              </w:rPr>
            </w:pPr>
            <w:r>
              <w:rPr>
                <w:rFonts w:cs="Times New Roman"/>
                <w:sz w:val="20"/>
                <w:szCs w:val="20"/>
              </w:rPr>
              <w:t>0,89</w:t>
            </w:r>
            <w:r w:rsidR="00DB7995" w:rsidRPr="00DB7995">
              <w:rPr>
                <w:rFonts w:cs="Times New Roman"/>
                <w:sz w:val="20"/>
                <w:szCs w:val="20"/>
              </w:rPr>
              <w:t>8</w:t>
            </w:r>
          </w:p>
        </w:tc>
        <w:tc>
          <w:tcPr>
            <w:tcW w:w="1116" w:type="dxa"/>
            <w:vAlign w:val="center"/>
          </w:tcPr>
          <w:p w14:paraId="0C84BA12" w14:textId="2B7A0AE2"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9</w:t>
            </w:r>
            <w:r>
              <w:rPr>
                <w:rFonts w:cs="Times New Roman"/>
                <w:sz w:val="20"/>
                <w:szCs w:val="20"/>
              </w:rPr>
              <w:t>1</w:t>
            </w:r>
            <w:r w:rsidR="00DB7995" w:rsidRPr="00DB7995">
              <w:rPr>
                <w:rFonts w:cs="Times New Roman"/>
                <w:sz w:val="20"/>
                <w:szCs w:val="20"/>
              </w:rPr>
              <w:t>0</w:t>
            </w:r>
          </w:p>
        </w:tc>
        <w:tc>
          <w:tcPr>
            <w:tcW w:w="1116" w:type="dxa"/>
            <w:vAlign w:val="center"/>
          </w:tcPr>
          <w:p w14:paraId="5AE2FFBB" w14:textId="593DA86A"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9</w:t>
            </w:r>
            <w:r>
              <w:rPr>
                <w:rFonts w:cs="Times New Roman"/>
                <w:sz w:val="20"/>
                <w:szCs w:val="20"/>
              </w:rPr>
              <w:t>0</w:t>
            </w:r>
            <w:r w:rsidR="00DB7995" w:rsidRPr="00DB7995">
              <w:rPr>
                <w:rFonts w:cs="Times New Roman"/>
                <w:sz w:val="20"/>
                <w:szCs w:val="20"/>
              </w:rPr>
              <w:t>0</w:t>
            </w:r>
          </w:p>
        </w:tc>
        <w:tc>
          <w:tcPr>
            <w:tcW w:w="1116" w:type="dxa"/>
            <w:vAlign w:val="center"/>
          </w:tcPr>
          <w:p w14:paraId="517995CE" w14:textId="5EC2DBDF"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4</w:t>
            </w:r>
            <w:r w:rsidR="00DB7995" w:rsidRPr="00DB7995">
              <w:rPr>
                <w:rFonts w:cs="Times New Roman"/>
                <w:sz w:val="20"/>
                <w:szCs w:val="20"/>
              </w:rPr>
              <w:t>7</w:t>
            </w:r>
          </w:p>
        </w:tc>
        <w:tc>
          <w:tcPr>
            <w:tcW w:w="1125" w:type="dxa"/>
            <w:vAlign w:val="center"/>
          </w:tcPr>
          <w:p w14:paraId="4074D6C1" w14:textId="44CD393B"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6</w:t>
            </w:r>
            <w:r w:rsidR="00DB7995" w:rsidRPr="00DB7995">
              <w:rPr>
                <w:rFonts w:cs="Times New Roman"/>
                <w:sz w:val="20"/>
                <w:szCs w:val="20"/>
              </w:rPr>
              <w:t>3</w:t>
            </w:r>
          </w:p>
        </w:tc>
      </w:tr>
      <w:tr w:rsidR="00DB7995" w:rsidRPr="00DB7995" w14:paraId="331E2F9C" w14:textId="77777777" w:rsidTr="00DB7995">
        <w:tc>
          <w:tcPr>
            <w:tcW w:w="1227" w:type="dxa"/>
            <w:vAlign w:val="center"/>
          </w:tcPr>
          <w:p w14:paraId="32A10CF9" w14:textId="77777777" w:rsidR="00DB7995" w:rsidRPr="00DB7995" w:rsidRDefault="00DB7995" w:rsidP="00DB7995">
            <w:pPr>
              <w:spacing w:line="240" w:lineRule="auto"/>
              <w:jc w:val="center"/>
              <w:rPr>
                <w:rFonts w:cs="Times New Roman"/>
                <w:sz w:val="20"/>
                <w:szCs w:val="20"/>
              </w:rPr>
            </w:pPr>
            <w:r w:rsidRPr="00DB7995">
              <w:rPr>
                <w:rFonts w:cs="Times New Roman"/>
                <w:sz w:val="20"/>
                <w:szCs w:val="20"/>
              </w:rPr>
              <w:t>4</w:t>
            </w:r>
          </w:p>
        </w:tc>
        <w:tc>
          <w:tcPr>
            <w:tcW w:w="1117" w:type="dxa"/>
            <w:vAlign w:val="center"/>
          </w:tcPr>
          <w:p w14:paraId="677B6C12" w14:textId="42D7D8DD" w:rsidR="00DB7995" w:rsidRPr="00DB7995" w:rsidRDefault="00603A4A" w:rsidP="00603A4A">
            <w:pPr>
              <w:spacing w:line="240" w:lineRule="auto"/>
              <w:jc w:val="center"/>
              <w:rPr>
                <w:rFonts w:cs="Times New Roman"/>
                <w:sz w:val="20"/>
                <w:szCs w:val="20"/>
              </w:rPr>
            </w:pPr>
            <w:r>
              <w:rPr>
                <w:rFonts w:cs="Times New Roman"/>
                <w:sz w:val="20"/>
                <w:szCs w:val="20"/>
              </w:rPr>
              <w:t>0,91</w:t>
            </w:r>
            <w:r w:rsidR="00DB7995" w:rsidRPr="00DB7995">
              <w:rPr>
                <w:rFonts w:cs="Times New Roman"/>
                <w:sz w:val="20"/>
                <w:szCs w:val="20"/>
              </w:rPr>
              <w:t>5</w:t>
            </w:r>
          </w:p>
        </w:tc>
        <w:tc>
          <w:tcPr>
            <w:tcW w:w="1116" w:type="dxa"/>
            <w:vAlign w:val="center"/>
          </w:tcPr>
          <w:p w14:paraId="04EDD08D" w14:textId="04EE50F9"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9</w:t>
            </w:r>
            <w:r>
              <w:rPr>
                <w:rFonts w:cs="Times New Roman"/>
                <w:sz w:val="20"/>
                <w:szCs w:val="20"/>
              </w:rPr>
              <w:t>2</w:t>
            </w:r>
            <w:r w:rsidR="00DB7995" w:rsidRPr="00DB7995">
              <w:rPr>
                <w:rFonts w:cs="Times New Roman"/>
                <w:sz w:val="20"/>
                <w:szCs w:val="20"/>
              </w:rPr>
              <w:t>5</w:t>
            </w:r>
          </w:p>
        </w:tc>
        <w:tc>
          <w:tcPr>
            <w:tcW w:w="1116" w:type="dxa"/>
            <w:vAlign w:val="center"/>
          </w:tcPr>
          <w:p w14:paraId="326654D1" w14:textId="73F6DCAF"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9</w:t>
            </w:r>
            <w:r>
              <w:rPr>
                <w:rFonts w:cs="Times New Roman"/>
                <w:sz w:val="20"/>
                <w:szCs w:val="20"/>
              </w:rPr>
              <w:t>1</w:t>
            </w:r>
            <w:r w:rsidR="00DB7995" w:rsidRPr="00DB7995">
              <w:rPr>
                <w:rFonts w:cs="Times New Roman"/>
                <w:sz w:val="20"/>
                <w:szCs w:val="20"/>
              </w:rPr>
              <w:t>9</w:t>
            </w:r>
          </w:p>
        </w:tc>
        <w:tc>
          <w:tcPr>
            <w:tcW w:w="1116" w:type="dxa"/>
            <w:vAlign w:val="center"/>
          </w:tcPr>
          <w:p w14:paraId="1AD0941E" w14:textId="297C6852" w:rsidR="00DB7995" w:rsidRPr="00DB7995" w:rsidRDefault="00603A4A" w:rsidP="00603A4A">
            <w:pPr>
              <w:spacing w:line="240" w:lineRule="auto"/>
              <w:jc w:val="center"/>
              <w:rPr>
                <w:rFonts w:cs="Times New Roman"/>
                <w:b/>
                <w:sz w:val="20"/>
                <w:szCs w:val="20"/>
              </w:rPr>
            </w:pPr>
            <w:r>
              <w:rPr>
                <w:rFonts w:cs="Times New Roman"/>
                <w:sz w:val="20"/>
                <w:szCs w:val="20"/>
              </w:rPr>
              <w:t>0,</w:t>
            </w:r>
            <w:r w:rsidR="00DB7995" w:rsidRPr="00DB7995">
              <w:rPr>
                <w:rFonts w:cs="Times New Roman"/>
                <w:sz w:val="20"/>
                <w:szCs w:val="20"/>
              </w:rPr>
              <w:t>908</w:t>
            </w:r>
          </w:p>
        </w:tc>
        <w:tc>
          <w:tcPr>
            <w:tcW w:w="1116" w:type="dxa"/>
            <w:vAlign w:val="center"/>
          </w:tcPr>
          <w:p w14:paraId="4ECF1398" w14:textId="7984A5EA"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4</w:t>
            </w:r>
            <w:r w:rsidR="00DB7995" w:rsidRPr="00DB7995">
              <w:rPr>
                <w:rFonts w:cs="Times New Roman"/>
                <w:sz w:val="20"/>
                <w:szCs w:val="20"/>
              </w:rPr>
              <w:t>3</w:t>
            </w:r>
          </w:p>
        </w:tc>
        <w:tc>
          <w:tcPr>
            <w:tcW w:w="1125" w:type="dxa"/>
            <w:vAlign w:val="center"/>
          </w:tcPr>
          <w:p w14:paraId="792FA01B" w14:textId="31902CD0"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8</w:t>
            </w:r>
            <w:r>
              <w:rPr>
                <w:rFonts w:cs="Times New Roman"/>
                <w:sz w:val="20"/>
                <w:szCs w:val="20"/>
              </w:rPr>
              <w:t>6</w:t>
            </w:r>
            <w:r w:rsidR="00DB7995" w:rsidRPr="00DB7995">
              <w:rPr>
                <w:rFonts w:cs="Times New Roman"/>
                <w:sz w:val="20"/>
                <w:szCs w:val="20"/>
              </w:rPr>
              <w:t>8</w:t>
            </w:r>
          </w:p>
        </w:tc>
      </w:tr>
      <w:tr w:rsidR="00DB7995" w:rsidRPr="00DB7995" w14:paraId="0FACBD88" w14:textId="77777777" w:rsidTr="00DB7995">
        <w:tc>
          <w:tcPr>
            <w:tcW w:w="1227" w:type="dxa"/>
            <w:vAlign w:val="center"/>
          </w:tcPr>
          <w:p w14:paraId="28153AA1" w14:textId="77777777" w:rsidR="00DB7995" w:rsidRPr="00DB7995" w:rsidRDefault="00DB7995" w:rsidP="00DB7995">
            <w:pPr>
              <w:spacing w:line="240" w:lineRule="auto"/>
              <w:jc w:val="center"/>
              <w:rPr>
                <w:rFonts w:cs="Times New Roman"/>
                <w:sz w:val="20"/>
                <w:szCs w:val="20"/>
              </w:rPr>
            </w:pPr>
            <w:r w:rsidRPr="00DB7995">
              <w:rPr>
                <w:rFonts w:cs="Times New Roman"/>
                <w:sz w:val="20"/>
                <w:szCs w:val="20"/>
              </w:rPr>
              <w:t>5</w:t>
            </w:r>
          </w:p>
        </w:tc>
        <w:tc>
          <w:tcPr>
            <w:tcW w:w="1117" w:type="dxa"/>
            <w:vAlign w:val="center"/>
          </w:tcPr>
          <w:p w14:paraId="51770CDA" w14:textId="6C93143F" w:rsidR="00DB7995" w:rsidRPr="00DB7995" w:rsidRDefault="00603A4A" w:rsidP="00603A4A">
            <w:pPr>
              <w:spacing w:line="240" w:lineRule="auto"/>
              <w:jc w:val="center"/>
              <w:rPr>
                <w:rFonts w:cs="Times New Roman"/>
                <w:b/>
                <w:sz w:val="20"/>
                <w:szCs w:val="20"/>
              </w:rPr>
            </w:pPr>
            <w:r>
              <w:rPr>
                <w:rFonts w:cs="Times New Roman"/>
                <w:b/>
                <w:sz w:val="20"/>
                <w:szCs w:val="20"/>
              </w:rPr>
              <w:t>0,93</w:t>
            </w:r>
            <w:r w:rsidR="00DB7995" w:rsidRPr="00DB7995">
              <w:rPr>
                <w:rFonts w:cs="Times New Roman"/>
                <w:b/>
                <w:sz w:val="20"/>
                <w:szCs w:val="20"/>
              </w:rPr>
              <w:t>4</w:t>
            </w:r>
          </w:p>
        </w:tc>
        <w:tc>
          <w:tcPr>
            <w:tcW w:w="1116" w:type="dxa"/>
            <w:vAlign w:val="center"/>
          </w:tcPr>
          <w:p w14:paraId="5F34E348" w14:textId="36190864" w:rsidR="00DB7995" w:rsidRPr="00DB7995" w:rsidRDefault="00603A4A" w:rsidP="00603A4A">
            <w:pPr>
              <w:spacing w:line="240" w:lineRule="auto"/>
              <w:jc w:val="center"/>
              <w:rPr>
                <w:rFonts w:cs="Times New Roman"/>
                <w:b/>
                <w:sz w:val="20"/>
                <w:szCs w:val="20"/>
              </w:rPr>
            </w:pPr>
            <w:r>
              <w:rPr>
                <w:rFonts w:cs="Times New Roman"/>
                <w:b/>
                <w:sz w:val="20"/>
                <w:szCs w:val="20"/>
              </w:rPr>
              <w:t>0,</w:t>
            </w:r>
            <w:r w:rsidR="00DB7995" w:rsidRPr="00DB7995">
              <w:rPr>
                <w:rFonts w:cs="Times New Roman"/>
                <w:b/>
                <w:sz w:val="20"/>
                <w:szCs w:val="20"/>
              </w:rPr>
              <w:t>9</w:t>
            </w:r>
            <w:r>
              <w:rPr>
                <w:rFonts w:cs="Times New Roman"/>
                <w:b/>
                <w:sz w:val="20"/>
                <w:szCs w:val="20"/>
              </w:rPr>
              <w:t>4</w:t>
            </w:r>
            <w:r w:rsidR="00DB7995" w:rsidRPr="00DB7995">
              <w:rPr>
                <w:rFonts w:cs="Times New Roman"/>
                <w:b/>
                <w:sz w:val="20"/>
                <w:szCs w:val="20"/>
              </w:rPr>
              <w:t>1</w:t>
            </w:r>
          </w:p>
        </w:tc>
        <w:tc>
          <w:tcPr>
            <w:tcW w:w="1116" w:type="dxa"/>
            <w:vAlign w:val="center"/>
          </w:tcPr>
          <w:p w14:paraId="0B002411" w14:textId="67F3854B" w:rsidR="00DB7995" w:rsidRPr="00DB7995" w:rsidRDefault="00603A4A" w:rsidP="00603A4A">
            <w:pPr>
              <w:spacing w:line="240" w:lineRule="auto"/>
              <w:jc w:val="center"/>
              <w:rPr>
                <w:rFonts w:cs="Times New Roman"/>
                <w:b/>
                <w:sz w:val="20"/>
                <w:szCs w:val="20"/>
              </w:rPr>
            </w:pPr>
            <w:r>
              <w:rPr>
                <w:rFonts w:cs="Times New Roman"/>
                <w:b/>
                <w:sz w:val="20"/>
                <w:szCs w:val="20"/>
              </w:rPr>
              <w:t>0,</w:t>
            </w:r>
            <w:r w:rsidR="00DB7995" w:rsidRPr="00DB7995">
              <w:rPr>
                <w:rFonts w:cs="Times New Roman"/>
                <w:b/>
                <w:sz w:val="20"/>
                <w:szCs w:val="20"/>
              </w:rPr>
              <w:t>9</w:t>
            </w:r>
            <w:r>
              <w:rPr>
                <w:rFonts w:cs="Times New Roman"/>
                <w:b/>
                <w:sz w:val="20"/>
                <w:szCs w:val="20"/>
              </w:rPr>
              <w:t>3</w:t>
            </w:r>
            <w:r w:rsidR="00DB7995" w:rsidRPr="00DB7995">
              <w:rPr>
                <w:rFonts w:cs="Times New Roman"/>
                <w:b/>
                <w:sz w:val="20"/>
                <w:szCs w:val="20"/>
              </w:rPr>
              <w:t>7</w:t>
            </w:r>
          </w:p>
        </w:tc>
        <w:tc>
          <w:tcPr>
            <w:tcW w:w="1116" w:type="dxa"/>
            <w:vAlign w:val="center"/>
          </w:tcPr>
          <w:p w14:paraId="1F744AAA" w14:textId="758FF719" w:rsidR="00DB7995" w:rsidRPr="00DB7995" w:rsidRDefault="00603A4A" w:rsidP="00603A4A">
            <w:pPr>
              <w:spacing w:line="240" w:lineRule="auto"/>
              <w:jc w:val="center"/>
              <w:rPr>
                <w:rFonts w:cs="Times New Roman"/>
                <w:sz w:val="20"/>
                <w:szCs w:val="20"/>
              </w:rPr>
            </w:pPr>
            <w:r>
              <w:rPr>
                <w:rFonts w:cs="Times New Roman"/>
                <w:sz w:val="20"/>
                <w:szCs w:val="20"/>
              </w:rPr>
              <w:t>0,</w:t>
            </w:r>
            <w:r w:rsidR="00DB7995" w:rsidRPr="00DB7995">
              <w:rPr>
                <w:rFonts w:cs="Times New Roman"/>
                <w:sz w:val="20"/>
                <w:szCs w:val="20"/>
              </w:rPr>
              <w:t>9</w:t>
            </w:r>
            <w:r>
              <w:rPr>
                <w:rFonts w:cs="Times New Roman"/>
                <w:sz w:val="20"/>
                <w:szCs w:val="20"/>
              </w:rPr>
              <w:t>0</w:t>
            </w:r>
            <w:r w:rsidR="00DB7995" w:rsidRPr="00DB7995">
              <w:rPr>
                <w:rFonts w:cs="Times New Roman"/>
                <w:sz w:val="20"/>
                <w:szCs w:val="20"/>
              </w:rPr>
              <w:t>6</w:t>
            </w:r>
          </w:p>
        </w:tc>
        <w:tc>
          <w:tcPr>
            <w:tcW w:w="1116" w:type="dxa"/>
            <w:vAlign w:val="center"/>
          </w:tcPr>
          <w:p w14:paraId="4B610EDC" w14:textId="2C902917" w:rsidR="00DB7995" w:rsidRPr="00DB7995" w:rsidRDefault="00603A4A" w:rsidP="00603A4A">
            <w:pPr>
              <w:spacing w:line="240" w:lineRule="auto"/>
              <w:jc w:val="center"/>
              <w:rPr>
                <w:rFonts w:cs="Times New Roman"/>
                <w:b/>
                <w:sz w:val="20"/>
                <w:szCs w:val="20"/>
              </w:rPr>
            </w:pPr>
            <w:r>
              <w:rPr>
                <w:rFonts w:cs="Times New Roman"/>
                <w:sz w:val="20"/>
                <w:szCs w:val="20"/>
              </w:rPr>
              <w:t>0,</w:t>
            </w:r>
            <w:r w:rsidR="00DB7995" w:rsidRPr="00DB7995">
              <w:rPr>
                <w:rFonts w:cs="Times New Roman"/>
                <w:sz w:val="20"/>
                <w:szCs w:val="20"/>
              </w:rPr>
              <w:t>8</w:t>
            </w:r>
            <w:r>
              <w:rPr>
                <w:rFonts w:cs="Times New Roman"/>
                <w:sz w:val="20"/>
                <w:szCs w:val="20"/>
              </w:rPr>
              <w:t>5</w:t>
            </w:r>
            <w:r w:rsidR="00DB7995" w:rsidRPr="00DB7995">
              <w:rPr>
                <w:rFonts w:cs="Times New Roman"/>
                <w:sz w:val="20"/>
                <w:szCs w:val="20"/>
              </w:rPr>
              <w:t>3</w:t>
            </w:r>
          </w:p>
        </w:tc>
        <w:tc>
          <w:tcPr>
            <w:tcW w:w="1125" w:type="dxa"/>
            <w:vAlign w:val="center"/>
          </w:tcPr>
          <w:p w14:paraId="6583E31D" w14:textId="68BE5E16" w:rsidR="00DB7995" w:rsidRPr="00DB7995" w:rsidRDefault="00603A4A" w:rsidP="00603A4A">
            <w:pPr>
              <w:spacing w:line="240" w:lineRule="auto"/>
              <w:jc w:val="center"/>
              <w:rPr>
                <w:rFonts w:cs="Times New Roman"/>
                <w:b/>
                <w:sz w:val="20"/>
                <w:szCs w:val="20"/>
              </w:rPr>
            </w:pPr>
            <w:r>
              <w:rPr>
                <w:rFonts w:cs="Times New Roman"/>
                <w:sz w:val="20"/>
                <w:szCs w:val="20"/>
              </w:rPr>
              <w:t>0,</w:t>
            </w:r>
            <w:r w:rsidR="00DB7995" w:rsidRPr="00DB7995">
              <w:rPr>
                <w:rFonts w:cs="Times New Roman"/>
                <w:sz w:val="20"/>
                <w:szCs w:val="20"/>
              </w:rPr>
              <w:t>8</w:t>
            </w:r>
            <w:r>
              <w:rPr>
                <w:rFonts w:cs="Times New Roman"/>
                <w:sz w:val="20"/>
                <w:szCs w:val="20"/>
              </w:rPr>
              <w:t>74</w:t>
            </w:r>
          </w:p>
        </w:tc>
      </w:tr>
      <w:tr w:rsidR="00DB7995" w:rsidRPr="00DB7995" w14:paraId="2554473B" w14:textId="77777777" w:rsidTr="00DB7995">
        <w:tc>
          <w:tcPr>
            <w:tcW w:w="1227" w:type="dxa"/>
            <w:shd w:val="clear" w:color="auto" w:fill="E7E6E6" w:themeFill="background2"/>
            <w:vAlign w:val="center"/>
          </w:tcPr>
          <w:p w14:paraId="70EFD6C1" w14:textId="77777777" w:rsidR="00DB7995" w:rsidRPr="00DB7995" w:rsidRDefault="00DB7995" w:rsidP="00DB7995">
            <w:pPr>
              <w:spacing w:line="240" w:lineRule="auto"/>
              <w:jc w:val="center"/>
              <w:rPr>
                <w:rFonts w:cs="Times New Roman"/>
                <w:b/>
                <w:sz w:val="20"/>
                <w:szCs w:val="20"/>
              </w:rPr>
            </w:pPr>
            <w:r w:rsidRPr="00DB7995">
              <w:rPr>
                <w:rFonts w:cs="Times New Roman"/>
                <w:b/>
                <w:sz w:val="20"/>
                <w:szCs w:val="20"/>
              </w:rPr>
              <w:t>Rata- Rata</w:t>
            </w:r>
          </w:p>
        </w:tc>
        <w:tc>
          <w:tcPr>
            <w:tcW w:w="1117" w:type="dxa"/>
            <w:shd w:val="clear" w:color="auto" w:fill="E7E6E6" w:themeFill="background2"/>
            <w:vAlign w:val="center"/>
          </w:tcPr>
          <w:p w14:paraId="3C0EADD6" w14:textId="453AB568" w:rsidR="00DB7995" w:rsidRPr="00DB7995" w:rsidRDefault="00603A4A" w:rsidP="00603A4A">
            <w:pPr>
              <w:spacing w:line="240" w:lineRule="auto"/>
              <w:jc w:val="center"/>
              <w:rPr>
                <w:rFonts w:cs="Times New Roman"/>
                <w:b/>
                <w:sz w:val="20"/>
                <w:szCs w:val="20"/>
              </w:rPr>
            </w:pPr>
            <w:r>
              <w:rPr>
                <w:rFonts w:cs="Times New Roman"/>
                <w:b/>
                <w:sz w:val="20"/>
                <w:szCs w:val="20"/>
              </w:rPr>
              <w:t>0,90</w:t>
            </w:r>
            <w:r w:rsidR="00DB7995" w:rsidRPr="00DB7995">
              <w:rPr>
                <w:rFonts w:cs="Times New Roman"/>
                <w:b/>
                <w:sz w:val="20"/>
                <w:szCs w:val="20"/>
              </w:rPr>
              <w:t>0</w:t>
            </w:r>
          </w:p>
        </w:tc>
        <w:tc>
          <w:tcPr>
            <w:tcW w:w="1116" w:type="dxa"/>
            <w:shd w:val="clear" w:color="auto" w:fill="E7E6E6" w:themeFill="background2"/>
            <w:vAlign w:val="center"/>
          </w:tcPr>
          <w:p w14:paraId="1A2FD12C" w14:textId="6CBBDBF1" w:rsidR="00DB7995" w:rsidRPr="00DB7995" w:rsidRDefault="00603A4A" w:rsidP="00603A4A">
            <w:pPr>
              <w:spacing w:line="240" w:lineRule="auto"/>
              <w:jc w:val="center"/>
              <w:rPr>
                <w:rFonts w:cs="Times New Roman"/>
                <w:b/>
                <w:sz w:val="20"/>
                <w:szCs w:val="20"/>
              </w:rPr>
            </w:pPr>
            <w:r>
              <w:rPr>
                <w:rFonts w:cs="Times New Roman"/>
                <w:b/>
                <w:sz w:val="20"/>
                <w:szCs w:val="20"/>
              </w:rPr>
              <w:t>0,</w:t>
            </w:r>
            <w:r w:rsidR="00DB7995" w:rsidRPr="00DB7995">
              <w:rPr>
                <w:rFonts w:cs="Times New Roman"/>
                <w:b/>
                <w:sz w:val="20"/>
                <w:szCs w:val="20"/>
              </w:rPr>
              <w:t>8</w:t>
            </w:r>
            <w:r>
              <w:rPr>
                <w:rFonts w:cs="Times New Roman"/>
                <w:b/>
                <w:sz w:val="20"/>
                <w:szCs w:val="20"/>
              </w:rPr>
              <w:t>8</w:t>
            </w:r>
            <w:r w:rsidR="00DB7995" w:rsidRPr="00DB7995">
              <w:rPr>
                <w:rFonts w:cs="Times New Roman"/>
                <w:b/>
                <w:sz w:val="20"/>
                <w:szCs w:val="20"/>
              </w:rPr>
              <w:t>6</w:t>
            </w:r>
          </w:p>
        </w:tc>
        <w:tc>
          <w:tcPr>
            <w:tcW w:w="1116" w:type="dxa"/>
            <w:shd w:val="clear" w:color="auto" w:fill="E7E6E6" w:themeFill="background2"/>
            <w:vAlign w:val="center"/>
          </w:tcPr>
          <w:p w14:paraId="37784413" w14:textId="2D6AC57C" w:rsidR="00DB7995" w:rsidRPr="00DB7995" w:rsidRDefault="00603A4A" w:rsidP="00603A4A">
            <w:pPr>
              <w:spacing w:line="240" w:lineRule="auto"/>
              <w:jc w:val="center"/>
              <w:rPr>
                <w:rFonts w:cs="Times New Roman"/>
                <w:b/>
                <w:sz w:val="20"/>
                <w:szCs w:val="20"/>
              </w:rPr>
            </w:pPr>
            <w:r>
              <w:rPr>
                <w:rFonts w:cs="Times New Roman"/>
                <w:b/>
                <w:sz w:val="20"/>
                <w:szCs w:val="20"/>
              </w:rPr>
              <w:t>0,</w:t>
            </w:r>
            <w:r w:rsidR="00DB7995" w:rsidRPr="00DB7995">
              <w:rPr>
                <w:rFonts w:cs="Times New Roman"/>
                <w:b/>
                <w:sz w:val="20"/>
                <w:szCs w:val="20"/>
              </w:rPr>
              <w:t>8</w:t>
            </w:r>
            <w:r>
              <w:rPr>
                <w:rFonts w:cs="Times New Roman"/>
                <w:b/>
                <w:sz w:val="20"/>
                <w:szCs w:val="20"/>
              </w:rPr>
              <w:t>9</w:t>
            </w:r>
            <w:r w:rsidR="00DB7995" w:rsidRPr="00DB7995">
              <w:rPr>
                <w:rFonts w:cs="Times New Roman"/>
                <w:b/>
                <w:sz w:val="20"/>
                <w:szCs w:val="20"/>
              </w:rPr>
              <w:t>0</w:t>
            </w:r>
          </w:p>
        </w:tc>
        <w:tc>
          <w:tcPr>
            <w:tcW w:w="1116" w:type="dxa"/>
            <w:shd w:val="clear" w:color="auto" w:fill="E7E6E6" w:themeFill="background2"/>
            <w:vAlign w:val="center"/>
          </w:tcPr>
          <w:p w14:paraId="1BD8647F" w14:textId="4339A42B" w:rsidR="00DB7995" w:rsidRPr="00DB7995" w:rsidRDefault="00603A4A" w:rsidP="00603A4A">
            <w:pPr>
              <w:spacing w:line="240" w:lineRule="auto"/>
              <w:jc w:val="center"/>
              <w:rPr>
                <w:rFonts w:cs="Times New Roman"/>
                <w:b/>
                <w:sz w:val="20"/>
                <w:szCs w:val="20"/>
              </w:rPr>
            </w:pPr>
            <w:r>
              <w:rPr>
                <w:rFonts w:cs="Times New Roman"/>
                <w:sz w:val="20"/>
                <w:szCs w:val="20"/>
              </w:rPr>
              <w:t>0,</w:t>
            </w:r>
            <w:r w:rsidR="00DB7995" w:rsidRPr="00DB7995">
              <w:rPr>
                <w:rFonts w:cs="Times New Roman"/>
                <w:sz w:val="20"/>
                <w:szCs w:val="20"/>
              </w:rPr>
              <w:t>8</w:t>
            </w:r>
            <w:r>
              <w:rPr>
                <w:rFonts w:cs="Times New Roman"/>
                <w:sz w:val="20"/>
                <w:szCs w:val="20"/>
              </w:rPr>
              <w:t>8</w:t>
            </w:r>
            <w:r w:rsidR="00DB7995" w:rsidRPr="00DB7995">
              <w:rPr>
                <w:rFonts w:cs="Times New Roman"/>
                <w:sz w:val="20"/>
                <w:szCs w:val="20"/>
              </w:rPr>
              <w:t>2</w:t>
            </w:r>
          </w:p>
        </w:tc>
        <w:tc>
          <w:tcPr>
            <w:tcW w:w="1116" w:type="dxa"/>
            <w:shd w:val="clear" w:color="auto" w:fill="E7E6E6" w:themeFill="background2"/>
            <w:vAlign w:val="center"/>
          </w:tcPr>
          <w:p w14:paraId="57941C93" w14:textId="7396D72B" w:rsidR="00DB7995" w:rsidRPr="00DB7995" w:rsidRDefault="00603A4A" w:rsidP="00603A4A">
            <w:pPr>
              <w:spacing w:line="240" w:lineRule="auto"/>
              <w:jc w:val="center"/>
              <w:rPr>
                <w:rFonts w:cs="Times New Roman"/>
                <w:b/>
                <w:sz w:val="20"/>
                <w:szCs w:val="20"/>
              </w:rPr>
            </w:pPr>
            <w:r>
              <w:rPr>
                <w:rFonts w:cs="Times New Roman"/>
                <w:sz w:val="20"/>
                <w:szCs w:val="20"/>
              </w:rPr>
              <w:t>0,</w:t>
            </w:r>
            <w:r w:rsidR="00DB7995" w:rsidRPr="00DB7995">
              <w:rPr>
                <w:rFonts w:cs="Times New Roman"/>
                <w:sz w:val="20"/>
                <w:szCs w:val="20"/>
              </w:rPr>
              <w:t>8</w:t>
            </w:r>
            <w:r>
              <w:rPr>
                <w:rFonts w:cs="Times New Roman"/>
                <w:sz w:val="20"/>
                <w:szCs w:val="20"/>
              </w:rPr>
              <w:t>2</w:t>
            </w:r>
            <w:r w:rsidR="00DB7995" w:rsidRPr="00DB7995">
              <w:rPr>
                <w:rFonts w:cs="Times New Roman"/>
                <w:sz w:val="20"/>
                <w:szCs w:val="20"/>
              </w:rPr>
              <w:t>6</w:t>
            </w:r>
          </w:p>
        </w:tc>
        <w:tc>
          <w:tcPr>
            <w:tcW w:w="1125" w:type="dxa"/>
            <w:shd w:val="clear" w:color="auto" w:fill="E7E6E6" w:themeFill="background2"/>
            <w:vAlign w:val="center"/>
          </w:tcPr>
          <w:p w14:paraId="68191555" w14:textId="123C0FE9" w:rsidR="00DB7995" w:rsidRPr="00DB7995" w:rsidRDefault="00603A4A" w:rsidP="00603A4A">
            <w:pPr>
              <w:spacing w:line="240" w:lineRule="auto"/>
              <w:jc w:val="center"/>
              <w:rPr>
                <w:rFonts w:cs="Times New Roman"/>
                <w:b/>
                <w:sz w:val="20"/>
                <w:szCs w:val="20"/>
              </w:rPr>
            </w:pPr>
            <w:r>
              <w:rPr>
                <w:rFonts w:cs="Times New Roman"/>
                <w:sz w:val="20"/>
                <w:szCs w:val="20"/>
              </w:rPr>
              <w:t>0,</w:t>
            </w:r>
            <w:r w:rsidR="00DB7995" w:rsidRPr="00DB7995">
              <w:rPr>
                <w:rFonts w:cs="Times New Roman"/>
                <w:sz w:val="20"/>
                <w:szCs w:val="20"/>
              </w:rPr>
              <w:t>8</w:t>
            </w:r>
            <w:r>
              <w:rPr>
                <w:rFonts w:cs="Times New Roman"/>
                <w:sz w:val="20"/>
                <w:szCs w:val="20"/>
              </w:rPr>
              <w:t>4</w:t>
            </w:r>
            <w:r w:rsidR="00DB7995" w:rsidRPr="00DB7995">
              <w:rPr>
                <w:rFonts w:cs="Times New Roman"/>
                <w:sz w:val="20"/>
                <w:szCs w:val="20"/>
              </w:rPr>
              <w:t>5</w:t>
            </w:r>
          </w:p>
        </w:tc>
      </w:tr>
    </w:tbl>
    <w:p w14:paraId="54D1C770" w14:textId="77777777" w:rsidR="002D63B2" w:rsidRPr="00FD7645" w:rsidRDefault="002D63B2" w:rsidP="002D63B2"/>
    <w:p w14:paraId="042758DB" w14:textId="44C9C5B9" w:rsidR="008A06FD" w:rsidRDefault="00AC4101" w:rsidP="00B91973">
      <w:pPr>
        <w:ind w:firstLine="720"/>
      </w:pPr>
      <w:r w:rsidRPr="00AC4101">
        <w:t xml:space="preserve">Dari aspek presisi, recall, dan F1-Score, model </w:t>
      </w:r>
      <w:r w:rsidR="007F0A66" w:rsidRPr="007F0A66">
        <w:rPr>
          <w:i/>
        </w:rPr>
        <w:t>Indolem/indobert-base-uncased</w:t>
      </w:r>
      <w:r w:rsidRPr="00AC4101">
        <w:t xml:space="preserve"> secara konsisten mencatatkan nilai yang lebih tinggi dalam sebagian besar label dibandingkan dengan </w:t>
      </w:r>
      <w:r w:rsidR="007F0A66" w:rsidRPr="007F0A66">
        <w:rPr>
          <w:i/>
        </w:rPr>
        <w:t>Indobenchmark/indobert-base-p2</w:t>
      </w:r>
      <w:r w:rsidRPr="00AC4101">
        <w:t>. Misalnya, label I_JUDG dan I_JUDP merupakan label-label yang konsisten mencatatkan performa tertinggi pada kedua model, dengan nilai presisi, recall, dan F1-Score yang signifikan</w:t>
      </w:r>
      <w:r w:rsidR="008A06FD">
        <w:t>, dapat di</w:t>
      </w:r>
      <w:r w:rsidRPr="00AC4101">
        <w:t>li</w:t>
      </w:r>
      <w:r w:rsidR="008A06FD">
        <w:t xml:space="preserve">hat </w:t>
      </w:r>
      <w:r w:rsidR="008A06FD" w:rsidRPr="008A06FD">
        <w:fldChar w:fldCharType="begin"/>
      </w:r>
      <w:r w:rsidR="008A06FD" w:rsidRPr="008A06FD">
        <w:instrText xml:space="preserve"> REF _Ref170049436 \h  \* MERGEFORMAT </w:instrText>
      </w:r>
      <w:r w:rsidR="008A06FD" w:rsidRPr="008A06FD">
        <w:fldChar w:fldCharType="separate"/>
      </w:r>
      <w:r w:rsidR="007924A3">
        <w:rPr>
          <w:szCs w:val="24"/>
        </w:rPr>
        <w:t>Tabel 4.</w:t>
      </w:r>
      <w:r w:rsidR="007924A3" w:rsidRPr="007924A3">
        <w:rPr>
          <w:szCs w:val="24"/>
        </w:rPr>
        <w:t>3</w:t>
      </w:r>
      <w:r w:rsidR="008A06FD" w:rsidRPr="008A06FD">
        <w:fldChar w:fldCharType="end"/>
      </w:r>
      <w:r w:rsidR="008A06FD">
        <w:t xml:space="preserve"> hingga </w:t>
      </w:r>
      <w:r w:rsidR="008A06FD" w:rsidRPr="008A06FD">
        <w:fldChar w:fldCharType="begin"/>
      </w:r>
      <w:r w:rsidR="008A06FD" w:rsidRPr="008A06FD">
        <w:instrText xml:space="preserve"> REF _Ref170073852 \h  \* MERGEFORMAT </w:instrText>
      </w:r>
      <w:r w:rsidR="008A06FD" w:rsidRPr="008A06FD">
        <w:fldChar w:fldCharType="separate"/>
      </w:r>
      <w:r w:rsidR="007924A3">
        <w:rPr>
          <w:szCs w:val="24"/>
        </w:rPr>
        <w:t>Tabel 4.</w:t>
      </w:r>
      <w:r w:rsidR="007924A3" w:rsidRPr="007924A3">
        <w:rPr>
          <w:szCs w:val="24"/>
        </w:rPr>
        <w:t>12</w:t>
      </w:r>
      <w:r w:rsidR="008A06FD" w:rsidRPr="008A06FD">
        <w:fldChar w:fldCharType="end"/>
      </w:r>
      <w:r w:rsidRPr="00AC4101">
        <w:t xml:space="preserve">. Hal ini menunjukkan bahwa </w:t>
      </w:r>
      <w:r w:rsidR="007F0A66" w:rsidRPr="007F0A66">
        <w:rPr>
          <w:i/>
        </w:rPr>
        <w:t>Indolem/indobert-base-uncased</w:t>
      </w:r>
      <w:r w:rsidRPr="00AC4101">
        <w:t xml:space="preserve"> mampu mengatasi variasi dan kompleksitas </w:t>
      </w:r>
      <w:r w:rsidR="00B91973">
        <w:t xml:space="preserve">tugas NER dalam bidang hukum </w:t>
      </w:r>
      <w:r w:rsidRPr="00AC4101">
        <w:t xml:space="preserve">bahasa Indonesia dengan lebih baik, </w:t>
      </w:r>
      <w:r w:rsidR="006671AC">
        <w:t xml:space="preserve">hal ini </w:t>
      </w:r>
      <w:r w:rsidRPr="00AC4101">
        <w:t>disebabkan oleh jumla</w:t>
      </w:r>
      <w:r w:rsidR="0072473E">
        <w:t>h token vocab yang lebih besar</w:t>
      </w:r>
      <w:r w:rsidR="00B91973">
        <w:t xml:space="preserve"> yaitu</w:t>
      </w:r>
      <w:r w:rsidR="0072473E">
        <w:t xml:space="preserve"> 31.923</w:t>
      </w:r>
      <w:r w:rsidRPr="00AC4101">
        <w:t xml:space="preserve"> dibandingkan dengan </w:t>
      </w:r>
      <w:r w:rsidR="007F0A66" w:rsidRPr="007F0A66">
        <w:rPr>
          <w:i/>
        </w:rPr>
        <w:t>Indobenchmark/indobert-base-p2</w:t>
      </w:r>
      <w:r w:rsidR="0072473E">
        <w:t xml:space="preserve"> </w:t>
      </w:r>
      <w:r w:rsidR="00B91973">
        <w:t xml:space="preserve">yaitu </w:t>
      </w:r>
      <w:r w:rsidR="0072473E">
        <w:t>30.522</w:t>
      </w:r>
      <w:r w:rsidRPr="00AC4101">
        <w:t>, seperti yang dijelaskan pa</w:t>
      </w:r>
      <w:r w:rsidR="008A06FD">
        <w:t xml:space="preserve">da informasi konfigurasi model pada </w:t>
      </w:r>
      <w:r w:rsidR="008A06FD" w:rsidRPr="008A06FD">
        <w:fldChar w:fldCharType="begin"/>
      </w:r>
      <w:r w:rsidR="008A06FD" w:rsidRPr="008A06FD">
        <w:instrText xml:space="preserve"> REF _Ref170079164 \h  \* MERGEFORMAT </w:instrText>
      </w:r>
      <w:r w:rsidR="008A06FD" w:rsidRPr="008A06FD">
        <w:fldChar w:fldCharType="separate"/>
      </w:r>
      <w:r w:rsidR="007924A3">
        <w:rPr>
          <w:szCs w:val="24"/>
        </w:rPr>
        <w:t>Tabel 2.</w:t>
      </w:r>
      <w:r w:rsidR="007924A3" w:rsidRPr="007924A3">
        <w:rPr>
          <w:szCs w:val="24"/>
        </w:rPr>
        <w:t>3</w:t>
      </w:r>
      <w:r w:rsidR="008A06FD" w:rsidRPr="008A06FD">
        <w:fldChar w:fldCharType="end"/>
      </w:r>
      <w:r w:rsidR="008A06FD">
        <w:t xml:space="preserve"> </w:t>
      </w:r>
      <w:r w:rsidRPr="00AC4101">
        <w:t xml:space="preserve">dan </w:t>
      </w:r>
      <w:r w:rsidR="008A06FD" w:rsidRPr="008A06FD">
        <w:fldChar w:fldCharType="begin"/>
      </w:r>
      <w:r w:rsidR="008A06FD" w:rsidRPr="008A06FD">
        <w:instrText xml:space="preserve"> REF _Ref169960337 \h  \* MERGEFORMAT </w:instrText>
      </w:r>
      <w:r w:rsidR="008A06FD" w:rsidRPr="008A06FD">
        <w:fldChar w:fldCharType="separate"/>
      </w:r>
      <w:r w:rsidR="007924A3">
        <w:rPr>
          <w:szCs w:val="24"/>
        </w:rPr>
        <w:t>Tabel 2.</w:t>
      </w:r>
      <w:r w:rsidR="007924A3" w:rsidRPr="007924A3">
        <w:rPr>
          <w:szCs w:val="24"/>
        </w:rPr>
        <w:t>4</w:t>
      </w:r>
      <w:r w:rsidR="008A06FD" w:rsidRPr="008A06FD">
        <w:fldChar w:fldCharType="end"/>
      </w:r>
      <w:r w:rsidRPr="00AC4101">
        <w:t>.</w:t>
      </w:r>
      <w:r w:rsidR="00E54644">
        <w:t xml:space="preserve"> Dengan jumlah vocab yang lebih besar, model akan lebih sedikit </w:t>
      </w:r>
      <w:r w:rsidR="00AC10B0">
        <w:t>memecah token menjadi sub</w:t>
      </w:r>
      <w:r w:rsidR="00E54644">
        <w:t xml:space="preserve">token. Semakin banyak token yang di pecah menjadi sub token, semakin berkurang juga arti dari token tersebut. Hal ini dapat dilihat pada kolom </w:t>
      </w:r>
      <w:r w:rsidR="00E54644" w:rsidRPr="00E54644">
        <w:t>support</w:t>
      </w:r>
      <w:r w:rsidR="00E54644">
        <w:t xml:space="preserve"> </w:t>
      </w:r>
      <w:r w:rsidR="00E54644" w:rsidRPr="00E54644">
        <w:fldChar w:fldCharType="begin"/>
      </w:r>
      <w:r w:rsidR="00E54644" w:rsidRPr="00E54644">
        <w:instrText xml:space="preserve"> REF _Ref170049436 \h  \* MERGEFORMAT </w:instrText>
      </w:r>
      <w:r w:rsidR="00E54644" w:rsidRPr="00E54644">
        <w:fldChar w:fldCharType="separate"/>
      </w:r>
      <w:r w:rsidR="007924A3">
        <w:rPr>
          <w:szCs w:val="24"/>
        </w:rPr>
        <w:t>Tabel 4.</w:t>
      </w:r>
      <w:r w:rsidR="007924A3" w:rsidRPr="007924A3">
        <w:rPr>
          <w:szCs w:val="24"/>
        </w:rPr>
        <w:t>3</w:t>
      </w:r>
      <w:r w:rsidR="00E54644" w:rsidRPr="00E54644">
        <w:fldChar w:fldCharType="end"/>
      </w:r>
      <w:r w:rsidR="00E54644">
        <w:t xml:space="preserve"> hingga </w:t>
      </w:r>
      <w:r w:rsidR="00E54644" w:rsidRPr="00E54644">
        <w:fldChar w:fldCharType="begin"/>
      </w:r>
      <w:r w:rsidR="00E54644" w:rsidRPr="00E54644">
        <w:instrText xml:space="preserve"> REF _Ref169548751 \h  \* MERGEFORMAT </w:instrText>
      </w:r>
      <w:r w:rsidR="00E54644" w:rsidRPr="00E54644">
        <w:fldChar w:fldCharType="separate"/>
      </w:r>
      <w:r w:rsidR="007924A3">
        <w:rPr>
          <w:szCs w:val="24"/>
        </w:rPr>
        <w:t>Tabel 4.</w:t>
      </w:r>
      <w:r w:rsidR="007924A3" w:rsidRPr="007924A3">
        <w:rPr>
          <w:szCs w:val="24"/>
        </w:rPr>
        <w:t>11</w:t>
      </w:r>
      <w:r w:rsidR="00E54644" w:rsidRPr="00E54644">
        <w:fldChar w:fldCharType="end"/>
      </w:r>
      <w:r w:rsidR="00AC10B0">
        <w:t xml:space="preserve">, dimana jumlah support pada model </w:t>
      </w:r>
      <w:r w:rsidR="00AC10B0" w:rsidRPr="00AC10B0">
        <w:rPr>
          <w:i/>
        </w:rPr>
        <w:t>Indobenchmark</w:t>
      </w:r>
      <w:r w:rsidR="00AC10B0" w:rsidRPr="007F0A66">
        <w:rPr>
          <w:i/>
        </w:rPr>
        <w:t>/indobert-base</w:t>
      </w:r>
      <w:r w:rsidR="00AC10B0" w:rsidRPr="00AC10B0">
        <w:rPr>
          <w:i/>
        </w:rPr>
        <w:t>-p2</w:t>
      </w:r>
      <w:r w:rsidR="00AC10B0">
        <w:t xml:space="preserve"> lebih banyak, yang artinya model </w:t>
      </w:r>
      <w:r w:rsidR="00AC10B0" w:rsidRPr="00AC10B0">
        <w:rPr>
          <w:i/>
        </w:rPr>
        <w:t>Indobenchmark</w:t>
      </w:r>
      <w:r w:rsidR="00AC10B0" w:rsidRPr="007F0A66">
        <w:rPr>
          <w:i/>
        </w:rPr>
        <w:t>/indobert-base</w:t>
      </w:r>
      <w:r w:rsidR="00AC10B0" w:rsidRPr="00AC10B0">
        <w:rPr>
          <w:i/>
        </w:rPr>
        <w:t>-p2</w:t>
      </w:r>
      <w:r w:rsidR="00AC10B0">
        <w:rPr>
          <w:i/>
        </w:rPr>
        <w:t xml:space="preserve"> </w:t>
      </w:r>
      <w:r w:rsidR="00AC10B0">
        <w:t xml:space="preserve">memecahkan lebih banyak token dibandingkan dengan model </w:t>
      </w:r>
      <w:r w:rsidR="00AC10B0" w:rsidRPr="007F0A66">
        <w:rPr>
          <w:i/>
        </w:rPr>
        <w:t>Indolem/indobert-base-uncased</w:t>
      </w:r>
      <w:r w:rsidR="00AC10B0">
        <w:t>.</w:t>
      </w:r>
      <w:r w:rsidR="00AC10B0" w:rsidRPr="00AC10B0">
        <w:t xml:space="preserve"> </w:t>
      </w:r>
      <w:r w:rsidR="00AC10B0">
        <w:t xml:space="preserve">Selain itu, </w:t>
      </w:r>
      <w:r w:rsidR="00B91973">
        <w:t xml:space="preserve">dataset yang digunakan oleh model </w:t>
      </w:r>
      <w:r w:rsidR="007F0A66" w:rsidRPr="007F0A66">
        <w:rPr>
          <w:i/>
        </w:rPr>
        <w:t>Indolem/indobert-base-uncased</w:t>
      </w:r>
      <w:r w:rsidR="00B91973">
        <w:t xml:space="preserve"> </w:t>
      </w:r>
      <w:r w:rsidR="006671AC">
        <w:t xml:space="preserve">mencakup lebih banyak variasi </w:t>
      </w:r>
      <w:r w:rsidR="00207C80">
        <w:t>Bahasa</w:t>
      </w:r>
      <w:r w:rsidR="006671AC">
        <w:t xml:space="preserve"> Indonesia dan memiliki kualitas teks bahasa yang lebih baik </w:t>
      </w:r>
      <w:r w:rsidR="00B91973">
        <w:t>dibandingkan dengan</w:t>
      </w:r>
      <w:r w:rsidR="00207C80">
        <w:t xml:space="preserve"> dataset yang digunakan oleh</w:t>
      </w:r>
      <w:r w:rsidR="00B91973">
        <w:t xml:space="preserve"> </w:t>
      </w:r>
      <w:r w:rsidR="00402112">
        <w:t xml:space="preserve">model </w:t>
      </w:r>
      <w:r w:rsidR="007F0A66" w:rsidRPr="007F0A66">
        <w:rPr>
          <w:i/>
        </w:rPr>
        <w:t>Indobenchmark/indobert-base-p2</w:t>
      </w:r>
      <w:r w:rsidR="00B91973">
        <w:t xml:space="preserve">, walaupun jumlah dataset yang digunakan pada model </w:t>
      </w:r>
      <w:r w:rsidR="007F0A66" w:rsidRPr="007F0A66">
        <w:rPr>
          <w:i/>
        </w:rPr>
        <w:t>Indobenchmark/indobert-base-p2</w:t>
      </w:r>
      <w:r w:rsidR="00B91973">
        <w:t xml:space="preserve"> lebih besar.</w:t>
      </w:r>
      <w:r w:rsidR="00402112">
        <w:t xml:space="preserve"> Seperti pada penelitian </w:t>
      </w:r>
      <w:r w:rsidR="00402112">
        <w:fldChar w:fldCharType="begin" w:fldLock="1"/>
      </w:r>
      <w:r w:rsidR="00C63614">
        <w:instrText>ADDIN CSL_CITATION {"citationItems":[{"id":"ITEM-1","itemData":{"abstract":"Although Indonesian is known to be the fourth most frequently used language over the internet, the research progress on this language in the natural language processing (NLP) is slow-moving due to a lack of available resources. In response, we introduce the first-ever vast resource for the training, evaluating,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and thus it enables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id":"ITEM-1","issued":{"date-parts":[["2020"]]},"page":"843-857","title":"IndoNLU: Benchmark and Resources for Evaluating Indonesian Natural Language Understanding","type":"article-journal"},"uris":["http://www.mendeley.com/documents/?uuid=f5992e6c-c2fc-48ae-83a2-7c61e6dc0e69"]}],"mendeley":{"formattedCitation":"[12]","plainTextFormattedCitation":"[12]","previouslyFormattedCitation":"[12]"},"properties":{"noteIndex":0},"schema":"https://github.com/citation-style-language/schema/raw/master/csl-citation.json"}</w:instrText>
      </w:r>
      <w:r w:rsidR="00402112">
        <w:fldChar w:fldCharType="separate"/>
      </w:r>
      <w:r w:rsidR="00402112" w:rsidRPr="00402112">
        <w:rPr>
          <w:noProof/>
        </w:rPr>
        <w:t>[12]</w:t>
      </w:r>
      <w:r w:rsidR="00402112">
        <w:fldChar w:fldCharType="end"/>
      </w:r>
      <w:r w:rsidR="00402112">
        <w:t xml:space="preserve"> yang melakukan perbandingan dataset berukuran 23 GB dengan 180 GB.</w:t>
      </w:r>
    </w:p>
    <w:p w14:paraId="1BA6FD26" w14:textId="1AE2527E" w:rsidR="00542147" w:rsidRDefault="008A06FD" w:rsidP="00542147">
      <w:pPr>
        <w:ind w:firstLine="720"/>
      </w:pPr>
      <w:r>
        <w:t xml:space="preserve">Namun demikian, terdapat beberapa label seperti B_PROS dan B_REGI yang menunjukkan performa rendah pada kedua model. Label-label ini mencatatkan nilai presisi, recall, dan F1-Score yang terendah, menunjukkan bahwa model-model ini menghadapi kesulitan dalam mengklasifikasikan pola-pola yang tepat untuk label-label tersebut. </w:t>
      </w:r>
      <w:r w:rsidR="00402112">
        <w:t xml:space="preserve">Hal ini disebabkan </w:t>
      </w:r>
      <w:r w:rsidR="004B767D">
        <w:t>karena proses preprocessing pada tokenisasi masih kurang sesuai dengan hasil tokenisasi dari BERT sehingga mengakibatkan perbedaan label yang dihasilkan antara dataset dan proses penyelarasan label menggunakan tokenisasi BERT</w:t>
      </w:r>
      <w:r w:rsidR="00CA7561">
        <w:t xml:space="preserve">. </w:t>
      </w:r>
      <w:r>
        <w:t>Peningkatan performa pada label-label ini dapat menjadi fokus untuk pengembangan dan peningkatan model-model ini di masa mendatang, mungkin dengan pengoptimalan lebih lanjut terhadap</w:t>
      </w:r>
      <w:r w:rsidR="00542147">
        <w:t xml:space="preserve"> data training</w:t>
      </w:r>
      <w:r>
        <w:t xml:space="preserve"> yang spesifik at</w:t>
      </w:r>
      <w:r w:rsidR="00542147">
        <w:t>au penyesuaian parameter model.</w:t>
      </w:r>
    </w:p>
    <w:p w14:paraId="0A79DEDF" w14:textId="4491C62A" w:rsidR="00F91DC4" w:rsidRDefault="008A06FD" w:rsidP="00F91DC4">
      <w:pPr>
        <w:ind w:firstLine="720"/>
      </w:pPr>
      <w:r>
        <w:t xml:space="preserve">Secara keseluruhan, hasil pengujian menunjukkan bahwa </w:t>
      </w:r>
      <w:r w:rsidR="007F0A66" w:rsidRPr="007F0A66">
        <w:rPr>
          <w:i/>
        </w:rPr>
        <w:t>Indolem/indobert-base-uncased</w:t>
      </w:r>
      <w:r>
        <w:t xml:space="preserve"> memiliki keunggulan dalam mengatasi </w:t>
      </w:r>
      <w:r w:rsidR="00542147">
        <w:t>tugas NER</w:t>
      </w:r>
      <w:r>
        <w:t xml:space="preserve"> </w:t>
      </w:r>
      <w:r w:rsidR="0072473E">
        <w:t>dalam bidang hukum Bahasa</w:t>
      </w:r>
      <w:r>
        <w:t xml:space="preserve"> Indonesia dibandingkan dengan </w:t>
      </w:r>
      <w:r w:rsidR="007F0A66" w:rsidRPr="007F0A66">
        <w:rPr>
          <w:i/>
        </w:rPr>
        <w:t>Indobenchmark/indobert-base-p2</w:t>
      </w:r>
      <w:r w:rsidR="004A48FE">
        <w:t>.</w:t>
      </w:r>
      <w:r w:rsidR="00183B01">
        <w:t xml:space="preserve"> Hal ini </w:t>
      </w:r>
      <w:r w:rsidR="00097CE0">
        <w:t>bisa</w:t>
      </w:r>
      <w:r w:rsidR="00183B01">
        <w:t xml:space="preserve"> dilihat pada</w:t>
      </w:r>
      <w:r w:rsidR="00097CE0">
        <w:t xml:space="preserve"> </w:t>
      </w:r>
      <w:r w:rsidR="00097CE0" w:rsidRPr="00F32EAE">
        <w:fldChar w:fldCharType="begin"/>
      </w:r>
      <w:r w:rsidR="00097CE0" w:rsidRPr="00F32EAE">
        <w:instrText xml:space="preserve"> REF _Ref172225454 \h </w:instrText>
      </w:r>
      <w:r w:rsidR="00F32EAE" w:rsidRPr="00F32EAE">
        <w:instrText xml:space="preserve"> \* MERGEFORMAT </w:instrText>
      </w:r>
      <w:r w:rsidR="00097CE0" w:rsidRPr="00F32EAE">
        <w:fldChar w:fldCharType="separate"/>
      </w:r>
      <w:r w:rsidR="007924A3" w:rsidRPr="00097CE0">
        <w:rPr>
          <w:szCs w:val="24"/>
        </w:rPr>
        <w:t>Gambar 4</w:t>
      </w:r>
      <w:r w:rsidR="007924A3">
        <w:rPr>
          <w:szCs w:val="24"/>
        </w:rPr>
        <w:t>.</w:t>
      </w:r>
      <w:r w:rsidR="007924A3" w:rsidRPr="007924A3">
        <w:rPr>
          <w:szCs w:val="24"/>
        </w:rPr>
        <w:t>13</w:t>
      </w:r>
      <w:r w:rsidR="00097CE0" w:rsidRPr="00F32EAE">
        <w:fldChar w:fldCharType="end"/>
      </w:r>
      <w:r w:rsidR="00183B01">
        <w:t>.</w:t>
      </w:r>
    </w:p>
    <w:p w14:paraId="416D6E13" w14:textId="7E15804B" w:rsidR="00097CE0" w:rsidRPr="00097CE0" w:rsidRDefault="00183B01" w:rsidP="00097CE0">
      <w:r>
        <w:rPr>
          <w:noProof/>
        </w:rPr>
        <w:drawing>
          <wp:inline distT="0" distB="0" distL="0" distR="0" wp14:anchorId="4CF477CC" wp14:editId="778C093B">
            <wp:extent cx="5040630" cy="2924537"/>
            <wp:effectExtent l="0" t="0" r="7620" b="9525"/>
            <wp:docPr id="24" name="Picture 24" descr="C:\Users\Lenovo\AppData\Local\Microsoft\Windows\INetCache\Content.MSO\8ABB4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novo\AppData\Local\Microsoft\Windows\INetCache\Content.MSO\8ABB489.tmp"/>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630" cy="2924537"/>
                    </a:xfrm>
                    <a:prstGeom prst="rect">
                      <a:avLst/>
                    </a:prstGeom>
                    <a:noFill/>
                    <a:ln>
                      <a:noFill/>
                    </a:ln>
                  </pic:spPr>
                </pic:pic>
              </a:graphicData>
            </a:graphic>
          </wp:inline>
        </w:drawing>
      </w:r>
    </w:p>
    <w:p w14:paraId="3F8680C8" w14:textId="2993F538" w:rsidR="00183B01" w:rsidRPr="00097CE0" w:rsidRDefault="00097CE0" w:rsidP="00F32EAE">
      <w:pPr>
        <w:pStyle w:val="Caption"/>
        <w:jc w:val="center"/>
        <w:rPr>
          <w:i w:val="0"/>
          <w:color w:val="auto"/>
          <w:sz w:val="24"/>
          <w:szCs w:val="24"/>
        </w:rPr>
      </w:pPr>
      <w:bookmarkStart w:id="270" w:name="_Ref172225454"/>
      <w:bookmarkStart w:id="271" w:name="_Toc172907879"/>
      <w:r w:rsidRPr="00097CE0">
        <w:rPr>
          <w:i w:val="0"/>
          <w:color w:val="auto"/>
          <w:sz w:val="24"/>
          <w:szCs w:val="24"/>
        </w:rPr>
        <w:t>Gambar 4</w:t>
      </w:r>
      <w:r w:rsidR="00F32EAE">
        <w:rPr>
          <w:i w:val="0"/>
          <w:color w:val="auto"/>
          <w:sz w:val="24"/>
          <w:szCs w:val="24"/>
        </w:rPr>
        <w:t>.</w:t>
      </w:r>
      <w:r w:rsidRPr="00097CE0">
        <w:rPr>
          <w:i w:val="0"/>
          <w:color w:val="auto"/>
          <w:sz w:val="24"/>
          <w:szCs w:val="24"/>
        </w:rPr>
        <w:fldChar w:fldCharType="begin"/>
      </w:r>
      <w:r w:rsidRPr="00097CE0">
        <w:rPr>
          <w:i w:val="0"/>
          <w:color w:val="auto"/>
          <w:sz w:val="24"/>
          <w:szCs w:val="24"/>
        </w:rPr>
        <w:instrText xml:space="preserve"> SEQ Gambar_4. \* ARABIC </w:instrText>
      </w:r>
      <w:r w:rsidRPr="00097CE0">
        <w:rPr>
          <w:i w:val="0"/>
          <w:color w:val="auto"/>
          <w:sz w:val="24"/>
          <w:szCs w:val="24"/>
        </w:rPr>
        <w:fldChar w:fldCharType="separate"/>
      </w:r>
      <w:r w:rsidR="007924A3">
        <w:rPr>
          <w:i w:val="0"/>
          <w:noProof/>
          <w:color w:val="auto"/>
          <w:sz w:val="24"/>
          <w:szCs w:val="24"/>
        </w:rPr>
        <w:t>13</w:t>
      </w:r>
      <w:r w:rsidRPr="00097CE0">
        <w:rPr>
          <w:i w:val="0"/>
          <w:color w:val="auto"/>
          <w:sz w:val="24"/>
          <w:szCs w:val="24"/>
        </w:rPr>
        <w:fldChar w:fldCharType="end"/>
      </w:r>
      <w:bookmarkEnd w:id="270"/>
      <w:r>
        <w:t xml:space="preserve"> </w:t>
      </w:r>
      <w:r w:rsidRPr="00183B01">
        <w:rPr>
          <w:i w:val="0"/>
          <w:color w:val="auto"/>
          <w:sz w:val="24"/>
          <w:szCs w:val="24"/>
        </w:rPr>
        <w:t>Hasil Diagram</w:t>
      </w:r>
      <w:r w:rsidR="00F32EAE">
        <w:rPr>
          <w:i w:val="0"/>
          <w:color w:val="auto"/>
          <w:sz w:val="24"/>
          <w:szCs w:val="24"/>
        </w:rPr>
        <w:t xml:space="preserve"> Semua Fold</w:t>
      </w:r>
      <w:bookmarkEnd w:id="271"/>
      <w:r w:rsidR="00183B01">
        <w:br w:type="page"/>
      </w:r>
    </w:p>
    <w:p w14:paraId="73EF8B4F" w14:textId="29D084E1" w:rsidR="00776D1E" w:rsidRDefault="000057AD" w:rsidP="000057AD">
      <w:pPr>
        <w:pStyle w:val="Heading1"/>
      </w:pPr>
      <w:bookmarkStart w:id="272" w:name="_Toc172830766"/>
      <w:r>
        <w:t>PENUTUP</w:t>
      </w:r>
      <w:bookmarkEnd w:id="272"/>
    </w:p>
    <w:p w14:paraId="3FEA86C2" w14:textId="1D8D6C6B" w:rsidR="00776D1E" w:rsidRDefault="00776D1E" w:rsidP="00776D1E">
      <w:pPr>
        <w:pStyle w:val="Heading2"/>
      </w:pPr>
      <w:bookmarkStart w:id="273" w:name="_Toc172830767"/>
      <w:r>
        <w:t>Kesimpulan</w:t>
      </w:r>
      <w:bookmarkEnd w:id="273"/>
    </w:p>
    <w:p w14:paraId="5584F546" w14:textId="0F2CD2A3" w:rsidR="00A46C7A" w:rsidRPr="00A46C7A" w:rsidRDefault="00B91973" w:rsidP="00A46C7A">
      <w:pPr>
        <w:ind w:firstLine="576"/>
      </w:pPr>
      <w:r w:rsidRPr="00B91973">
        <w:t xml:space="preserve">Berdasarkan hasil pengujian pada lima fold, model </w:t>
      </w:r>
      <w:r w:rsidR="007F0A66" w:rsidRPr="007F0A66">
        <w:rPr>
          <w:i/>
        </w:rPr>
        <w:t>Indolem/indobert-base-uncased</w:t>
      </w:r>
      <w:r w:rsidRPr="00B91973">
        <w:t xml:space="preserve"> secara konsisten menunjukkan performa yang lebih baik dibandingkan dengan model </w:t>
      </w:r>
      <w:r w:rsidR="007F0A66" w:rsidRPr="007F0A66">
        <w:rPr>
          <w:i/>
        </w:rPr>
        <w:t>Indobenchmark/indobert-base-p2</w:t>
      </w:r>
      <w:r w:rsidRPr="00B91973">
        <w:t xml:space="preserve"> dalam tugas </w:t>
      </w:r>
      <w:r w:rsidRPr="00B91973">
        <w:rPr>
          <w:i/>
        </w:rPr>
        <w:t>Named Entity Recognition</w:t>
      </w:r>
      <w:r w:rsidRPr="00B91973">
        <w:t xml:space="preserve"> (NER) pada bidang hukum bahasa Indonesia. Model </w:t>
      </w:r>
      <w:r w:rsidR="007F0A66" w:rsidRPr="007F0A66">
        <w:rPr>
          <w:i/>
        </w:rPr>
        <w:t>Indolem/indobert-base-uncased</w:t>
      </w:r>
      <w:r w:rsidRPr="00B91973">
        <w:t xml:space="preserve"> mencatatkan rata-rata presisi, recall, dan F1-scor</w:t>
      </w:r>
      <w:r w:rsidR="00A321BE">
        <w:t>e yang lebih tinggi, yaitu 90%</w:t>
      </w:r>
      <w:r w:rsidRPr="00B91973">
        <w:t xml:space="preserve">, </w:t>
      </w:r>
      <w:r w:rsidR="00A321BE">
        <w:t>88%</w:t>
      </w:r>
      <w:r w:rsidRPr="00B91973">
        <w:t xml:space="preserve">, dan </w:t>
      </w:r>
      <w:r w:rsidR="00A321BE">
        <w:t>89%</w:t>
      </w:r>
      <w:r w:rsidRPr="00B91973">
        <w:t xml:space="preserve">, dibandingkan dengan </w:t>
      </w:r>
      <w:r w:rsidR="007F0A66" w:rsidRPr="007F0A66">
        <w:rPr>
          <w:i/>
        </w:rPr>
        <w:t>Indobenchmark/indobert-base-p2</w:t>
      </w:r>
      <w:r w:rsidRPr="00B91973">
        <w:t xml:space="preserve"> yang memiliki nilai </w:t>
      </w:r>
      <w:r w:rsidR="00A321BE">
        <w:t>88%</w:t>
      </w:r>
      <w:r w:rsidR="004F00DC">
        <w:t xml:space="preserve">, </w:t>
      </w:r>
      <w:r w:rsidR="00A321BE">
        <w:t>82%</w:t>
      </w:r>
      <w:r w:rsidR="004F00DC">
        <w:t xml:space="preserve">, dan </w:t>
      </w:r>
      <w:r w:rsidR="00A321BE">
        <w:t>84%</w:t>
      </w:r>
      <w:r w:rsidR="004F00DC">
        <w:t xml:space="preserve">. Performa </w:t>
      </w:r>
      <w:r w:rsidR="004F00DC" w:rsidRPr="007F0A66">
        <w:rPr>
          <w:i/>
        </w:rPr>
        <w:t>Indolem/indobert-base-uncased</w:t>
      </w:r>
      <w:r w:rsidRPr="00B91973">
        <w:t xml:space="preserve"> yang unggul ini disebabkan oleh jumlah token vocab yang lebih besar dan</w:t>
      </w:r>
      <w:r w:rsidR="004F00DC">
        <w:t xml:space="preserve"> juga</w:t>
      </w:r>
      <w:r w:rsidRPr="00B91973">
        <w:t xml:space="preserve"> dataset yang </w:t>
      </w:r>
      <w:r w:rsidR="004F00DC">
        <w:t xml:space="preserve">digunakan oleh model </w:t>
      </w:r>
      <w:r w:rsidR="004F00DC" w:rsidRPr="007F0A66">
        <w:rPr>
          <w:i/>
        </w:rPr>
        <w:t>Indolem/indobert-base-uncased</w:t>
      </w:r>
      <w:r w:rsidR="004F00DC">
        <w:t xml:space="preserve"> lebih mencakup variasi Bahasa Indonesia dan kualitas teks yang lebih baik</w:t>
      </w:r>
      <w:r w:rsidRPr="00B91973">
        <w:t xml:space="preserve">. </w:t>
      </w:r>
    </w:p>
    <w:p w14:paraId="1B30450C" w14:textId="44C658B0" w:rsidR="009F70A6" w:rsidRDefault="00776D1E" w:rsidP="00776D1E">
      <w:pPr>
        <w:pStyle w:val="Heading2"/>
      </w:pPr>
      <w:bookmarkStart w:id="274" w:name="_Toc172830768"/>
      <w:r>
        <w:t>Saran</w:t>
      </w:r>
      <w:bookmarkEnd w:id="274"/>
    </w:p>
    <w:p w14:paraId="30823DA4" w14:textId="7F99B1C5" w:rsidR="00DE1D1B" w:rsidRDefault="00DE1D1B" w:rsidP="004A48FE">
      <w:pPr>
        <w:ind w:firstLine="576"/>
      </w:pPr>
      <w:r>
        <w:t xml:space="preserve">Berdasarkan analisis hasil </w:t>
      </w:r>
      <w:r w:rsidR="0072473E">
        <w:t>pengujian</w:t>
      </w:r>
      <w:r>
        <w:t xml:space="preserve"> yang telah dilakukan, berikut adalah beberapa saran untuk perbaikan dan pengembangan leb</w:t>
      </w:r>
      <w:r w:rsidR="0072473E">
        <w:t>ih lanjut dalam pengembangan tugas NER dalam bidang hukum Bahasa Indonesia</w:t>
      </w:r>
      <w:r>
        <w:t>:</w:t>
      </w:r>
    </w:p>
    <w:p w14:paraId="6DBDC17C" w14:textId="3C350A64" w:rsidR="00DE1D1B" w:rsidRDefault="004A48FE" w:rsidP="003809E9">
      <w:pPr>
        <w:pStyle w:val="ListParagraph"/>
        <w:numPr>
          <w:ilvl w:val="0"/>
          <w:numId w:val="33"/>
        </w:numPr>
      </w:pPr>
      <w:r>
        <w:t>Pengembangan Metode</w:t>
      </w:r>
    </w:p>
    <w:p w14:paraId="59DC84FB" w14:textId="6034C965" w:rsidR="004F00DC" w:rsidRPr="002C099E" w:rsidRDefault="004F00DC" w:rsidP="004F00DC">
      <w:pPr>
        <w:pStyle w:val="ListParagraph"/>
      </w:pPr>
      <w:r>
        <w:t xml:space="preserve">Mengembangkan metode lain dengan vocab yang lebih besar </w:t>
      </w:r>
      <w:r w:rsidRPr="004A48FE">
        <w:t>dan lebih representatif terhadap variasi bahasa Indonesia</w:t>
      </w:r>
      <w:r>
        <w:t xml:space="preserve">, seperti </w:t>
      </w:r>
      <w:r w:rsidRPr="007F0A66">
        <w:rPr>
          <w:i/>
        </w:rPr>
        <w:t>Indolem/indobert-base-uncased</w:t>
      </w:r>
      <w:r w:rsidR="002C099E">
        <w:t xml:space="preserve"> namun versi yang lebih besar (</w:t>
      </w:r>
      <w:r w:rsidR="002C099E">
        <w:rPr>
          <w:i/>
        </w:rPr>
        <w:t>Large)</w:t>
      </w:r>
      <w:r w:rsidR="002C099E">
        <w:t xml:space="preserve">. Atau bisa menggunakan metode sebelum BERT yaitu </w:t>
      </w:r>
      <w:r w:rsidR="002C099E" w:rsidRPr="002C099E">
        <w:rPr>
          <w:i/>
        </w:rPr>
        <w:t>OpenAI GPT</w:t>
      </w:r>
      <w:r w:rsidR="002C099E">
        <w:t xml:space="preserve"> dan </w:t>
      </w:r>
      <w:r w:rsidR="002C099E" w:rsidRPr="002C099E">
        <w:rPr>
          <w:i/>
        </w:rPr>
        <w:t>ELMo</w:t>
      </w:r>
      <w:r w:rsidR="002C099E">
        <w:t xml:space="preserve"> yang juga metode berbasis transformers.</w:t>
      </w:r>
    </w:p>
    <w:p w14:paraId="1A266A9E" w14:textId="77777777" w:rsidR="004F00DC" w:rsidRDefault="004F00DC" w:rsidP="003809E9">
      <w:pPr>
        <w:pStyle w:val="ListParagraph"/>
        <w:numPr>
          <w:ilvl w:val="0"/>
          <w:numId w:val="33"/>
        </w:numPr>
      </w:pPr>
      <w:r>
        <w:t>Peningkatan Kualitas Data</w:t>
      </w:r>
    </w:p>
    <w:p w14:paraId="622F2AEA" w14:textId="33F06246" w:rsidR="00D57FE9" w:rsidRPr="004A48FE" w:rsidRDefault="004F00DC" w:rsidP="004F00DC">
      <w:pPr>
        <w:pStyle w:val="ListParagraph"/>
      </w:pPr>
      <w:r w:rsidRPr="004A48FE">
        <w:t>Perlu dilakukan peningkatan dan perbaikan kualitas dataset, khususnya untuk label-label yang menunjukkan performa rendah seperti B_PROS dan B_REGI. Dataset yang lebih besar dan lebih bervariasi dapat membantu model mengenali pola dengan lebih baik</w:t>
      </w:r>
      <w:r w:rsidRPr="00DE1D1B">
        <w:t>.</w:t>
      </w:r>
    </w:p>
    <w:p w14:paraId="294EAC0E" w14:textId="5A30A4DF" w:rsidR="00C9532B" w:rsidRDefault="004A48FE" w:rsidP="003809E9">
      <w:pPr>
        <w:pStyle w:val="ListParagraph"/>
        <w:numPr>
          <w:ilvl w:val="0"/>
          <w:numId w:val="33"/>
        </w:numPr>
      </w:pPr>
      <w:r>
        <w:t>Pengoptimalan Hyperparameter</w:t>
      </w:r>
    </w:p>
    <w:p w14:paraId="3D3E9545" w14:textId="6F8B3BD1" w:rsidR="00B91973" w:rsidRDefault="00D57FE9" w:rsidP="00B91973">
      <w:pPr>
        <w:pStyle w:val="ListParagraph"/>
      </w:pPr>
      <w:r w:rsidRPr="00D57FE9">
        <w:t>Penelitian lebih lanjut dapat difokuskan pada pengoptimalan hyperparameter untuk kedua model. Hal ini bisa dilakukan melalui teknik hyperparameter tuning untuk mencari konfigurasi terbaik yang dapat meningkatkan performa model, terutama untuk label-label dengan performa rendah.</w:t>
      </w:r>
    </w:p>
    <w:p w14:paraId="6DA73B94" w14:textId="69776EB2" w:rsidR="00DD4260" w:rsidRPr="000057AD" w:rsidRDefault="00D57FE9" w:rsidP="008B3F87">
      <w:r w:rsidRPr="00D57FE9">
        <w:t xml:space="preserve">Dengan menerapkan saran-saran di atas, diharapkan performa model dalam tugas NER pada bidang hukum </w:t>
      </w:r>
      <w:r w:rsidR="007F0A66" w:rsidRPr="00D57FE9">
        <w:t>Bahasa</w:t>
      </w:r>
      <w:r w:rsidRPr="00D57FE9">
        <w:t xml:space="preserve"> Indonesia dapat</w:t>
      </w:r>
      <w:r>
        <w:t xml:space="preserve"> ditingkatkan secara signifikan</w:t>
      </w:r>
      <w:r w:rsidR="008B3F87">
        <w:t>.</w:t>
      </w:r>
    </w:p>
    <w:p w14:paraId="10E262BD" w14:textId="77777777" w:rsidR="008B3F87" w:rsidRDefault="008B3F87">
      <w:pPr>
        <w:spacing w:after="160" w:line="259" w:lineRule="auto"/>
        <w:jc w:val="left"/>
        <w:rPr>
          <w:rFonts w:eastAsiaTheme="majorEastAsia" w:cstheme="majorBidi"/>
          <w:b/>
          <w:sz w:val="28"/>
          <w:szCs w:val="32"/>
        </w:rPr>
      </w:pPr>
      <w:r>
        <w:br w:type="page"/>
      </w:r>
    </w:p>
    <w:p w14:paraId="72572E34" w14:textId="68FC331D" w:rsidR="00D741C0" w:rsidRDefault="00C51648" w:rsidP="00B121DA">
      <w:pPr>
        <w:pStyle w:val="Heading1"/>
        <w:numPr>
          <w:ilvl w:val="0"/>
          <w:numId w:val="0"/>
        </w:numPr>
        <w:ind w:left="432"/>
      </w:pPr>
      <w:bookmarkStart w:id="275" w:name="_Toc172830769"/>
      <w:r>
        <w:t>REF</w:t>
      </w:r>
      <w:r w:rsidR="00823B45">
        <w:t>E</w:t>
      </w:r>
      <w:r>
        <w:t>RENSI</w:t>
      </w:r>
      <w:bookmarkEnd w:id="275"/>
    </w:p>
    <w:p w14:paraId="1B04995E" w14:textId="177B222A" w:rsidR="00823B45" w:rsidRPr="00823B45" w:rsidRDefault="00056373" w:rsidP="00823B4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823B45" w:rsidRPr="00823B45">
        <w:rPr>
          <w:rFonts w:cs="Times New Roman"/>
          <w:noProof/>
          <w:szCs w:val="24"/>
        </w:rPr>
        <w:t>[1]</w:t>
      </w:r>
      <w:r w:rsidR="00823B45" w:rsidRPr="00823B45">
        <w:rPr>
          <w:rFonts w:cs="Times New Roman"/>
          <w:noProof/>
          <w:szCs w:val="24"/>
        </w:rPr>
        <w:tab/>
        <w:t xml:space="preserve">F. Solihin, I. Budi, R. F. Aji, and E. Makarim, “Advancement of information extraction use in legal documents,” </w:t>
      </w:r>
      <w:r w:rsidR="00823B45" w:rsidRPr="00823B45">
        <w:rPr>
          <w:rFonts w:cs="Times New Roman"/>
          <w:i/>
          <w:iCs/>
          <w:noProof/>
          <w:szCs w:val="24"/>
        </w:rPr>
        <w:t>Int. Rev. Law, Comput. Technol.</w:t>
      </w:r>
      <w:r w:rsidR="00823B45" w:rsidRPr="00823B45">
        <w:rPr>
          <w:rFonts w:cs="Times New Roman"/>
          <w:noProof/>
          <w:szCs w:val="24"/>
        </w:rPr>
        <w:t>, vol. 35, no. 3, pp. 322–351, 2021, doi: 10.1080/13600869.2021.1964225.</w:t>
      </w:r>
    </w:p>
    <w:p w14:paraId="1A7C6465"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2]</w:t>
      </w:r>
      <w:r w:rsidRPr="00823B45">
        <w:rPr>
          <w:rFonts w:cs="Times New Roman"/>
          <w:noProof/>
          <w:szCs w:val="24"/>
        </w:rPr>
        <w:tab/>
        <w:t xml:space="preserve">F. Solihin and I. Budi, “Recording of law enforcement based on court decision document using rule-based information extraction,” </w:t>
      </w:r>
      <w:r w:rsidRPr="00823B45">
        <w:rPr>
          <w:rFonts w:cs="Times New Roman"/>
          <w:i/>
          <w:iCs/>
          <w:noProof/>
          <w:szCs w:val="24"/>
        </w:rPr>
        <w:t>2018 Int. Conf. Adv. Comput. Sci. Inf. Syst. ICACSIS 2018</w:t>
      </w:r>
      <w:r w:rsidRPr="00823B45">
        <w:rPr>
          <w:rFonts w:cs="Times New Roman"/>
          <w:noProof/>
          <w:szCs w:val="24"/>
        </w:rPr>
        <w:t>, pp. 349–354, 2019, doi: 10.1109/ICACSIS.2018.8618187.</w:t>
      </w:r>
    </w:p>
    <w:p w14:paraId="312447D7"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3]</w:t>
      </w:r>
      <w:r w:rsidRPr="00823B45">
        <w:rPr>
          <w:rFonts w:cs="Times New Roman"/>
          <w:noProof/>
          <w:szCs w:val="24"/>
        </w:rPr>
        <w:tab/>
        <w:t>“Direktori Putusan.” https://putusan3.mahkamahagung.go.id/ (accessed Mar. 30, 2024).</w:t>
      </w:r>
    </w:p>
    <w:p w14:paraId="57E4D214"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4]</w:t>
      </w:r>
      <w:r w:rsidRPr="00823B45">
        <w:rPr>
          <w:rFonts w:cs="Times New Roman"/>
          <w:noProof/>
          <w:szCs w:val="24"/>
        </w:rPr>
        <w:tab/>
        <w:t xml:space="preserve">E. Qadri Nuranti and E. Yulianti, “Legal Entity Recognition in Indonesian Court Decision Documents Using Bi-LSTM and CRF Approaches,” </w:t>
      </w:r>
      <w:r w:rsidRPr="00823B45">
        <w:rPr>
          <w:rFonts w:cs="Times New Roman"/>
          <w:i/>
          <w:iCs/>
          <w:noProof/>
          <w:szCs w:val="24"/>
        </w:rPr>
        <w:t>2020 Int. Conf. Adv. Comput. Sci. Inf. Syst.</w:t>
      </w:r>
      <w:r w:rsidRPr="00823B45">
        <w:rPr>
          <w:rFonts w:cs="Times New Roman"/>
          <w:noProof/>
          <w:szCs w:val="24"/>
        </w:rPr>
        <w:t>, 2020, doi: 10.1109/ICACSIS51025.2020.9263157.</w:t>
      </w:r>
    </w:p>
    <w:p w14:paraId="005C3458"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5]</w:t>
      </w:r>
      <w:r w:rsidRPr="00823B45">
        <w:rPr>
          <w:rFonts w:cs="Times New Roman"/>
          <w:noProof/>
          <w:szCs w:val="24"/>
        </w:rPr>
        <w:tab/>
        <w:t xml:space="preserve">Z. Wang, Y. Wu, P. Lei, and C. Peng, “Named Entity Recognition Method of Brazilian Legal Text based on pre-training model,” </w:t>
      </w:r>
      <w:r w:rsidRPr="00823B45">
        <w:rPr>
          <w:rFonts w:cs="Times New Roman"/>
          <w:i/>
          <w:iCs/>
          <w:noProof/>
          <w:szCs w:val="24"/>
        </w:rPr>
        <w:t>J. Phys. Conf. Ser.</w:t>
      </w:r>
      <w:r w:rsidRPr="00823B45">
        <w:rPr>
          <w:rFonts w:cs="Times New Roman"/>
          <w:noProof/>
          <w:szCs w:val="24"/>
        </w:rPr>
        <w:t>, vol. 1550, no. 3, 2020, doi: 10.1088/1742-6596/1550/3/032149.</w:t>
      </w:r>
    </w:p>
    <w:p w14:paraId="6C50B6BC"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6]</w:t>
      </w:r>
      <w:r w:rsidRPr="00823B45">
        <w:rPr>
          <w:rFonts w:cs="Times New Roman"/>
          <w:noProof/>
          <w:szCs w:val="24"/>
        </w:rPr>
        <w:tab/>
        <w:t xml:space="preserve">T. Gelar, A. Nanda, and A. Bakhrun, “Serverless Named Entity Recognition untuk Teks Instruksional Pertanian Kota,” </w:t>
      </w:r>
      <w:r w:rsidRPr="00823B45">
        <w:rPr>
          <w:rFonts w:cs="Times New Roman"/>
          <w:i/>
          <w:iCs/>
          <w:noProof/>
          <w:szCs w:val="24"/>
        </w:rPr>
        <w:t>J. Tek. Inform. dan Sist. Inf.</w:t>
      </w:r>
      <w:r w:rsidRPr="00823B45">
        <w:rPr>
          <w:rFonts w:cs="Times New Roman"/>
          <w:noProof/>
          <w:szCs w:val="24"/>
        </w:rPr>
        <w:t>, vol. 8, no. 3, pp. 597–606, 2022, doi: 10.28932/jutisi.v8i3.5447.</w:t>
      </w:r>
    </w:p>
    <w:p w14:paraId="6F7F2EED"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7]</w:t>
      </w:r>
      <w:r w:rsidRPr="00823B45">
        <w:rPr>
          <w:rFonts w:cs="Times New Roman"/>
          <w:noProof/>
          <w:szCs w:val="24"/>
        </w:rPr>
        <w:tab/>
        <w:t xml:space="preserve">H. W. Yang and A. Agrawal, </w:t>
      </w:r>
      <w:r w:rsidRPr="00823B45">
        <w:rPr>
          <w:rFonts w:cs="Times New Roman"/>
          <w:i/>
          <w:iCs/>
          <w:noProof/>
          <w:szCs w:val="24"/>
        </w:rPr>
        <w:t>Extracting Complex Named Entities in Legal Documents via Weakly Supervised Object Detection</w:t>
      </w:r>
      <w:r w:rsidRPr="00823B45">
        <w:rPr>
          <w:rFonts w:cs="Times New Roman"/>
          <w:noProof/>
          <w:szCs w:val="24"/>
        </w:rPr>
        <w:t>, vol. 1, no. 1. Association for Computing Machinery, 2023. doi: 10.1145/3539618.3591852.</w:t>
      </w:r>
    </w:p>
    <w:p w14:paraId="7D382039"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8]</w:t>
      </w:r>
      <w:r w:rsidRPr="00823B45">
        <w:rPr>
          <w:rFonts w:cs="Times New Roman"/>
          <w:noProof/>
          <w:szCs w:val="24"/>
        </w:rPr>
        <w:tab/>
        <w:t xml:space="preserve">C. Berragan, A. Singleton, A. Calafiore, and J. Morley, “Transformer based named entity recognition for place name extraction from unstructured text,” </w:t>
      </w:r>
      <w:r w:rsidRPr="00823B45">
        <w:rPr>
          <w:rFonts w:cs="Times New Roman"/>
          <w:i/>
          <w:iCs/>
          <w:noProof/>
          <w:szCs w:val="24"/>
        </w:rPr>
        <w:t>Int. J. Geogr. Inf. Sci.</w:t>
      </w:r>
      <w:r w:rsidRPr="00823B45">
        <w:rPr>
          <w:rFonts w:cs="Times New Roman"/>
          <w:noProof/>
          <w:szCs w:val="24"/>
        </w:rPr>
        <w:t>, vol. 37, no. 4, pp. 747–766, 2023, doi: 10.1080/13658816.2022.2133125.</w:t>
      </w:r>
    </w:p>
    <w:p w14:paraId="6D391AB9"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9]</w:t>
      </w:r>
      <w:r w:rsidRPr="00823B45">
        <w:rPr>
          <w:rFonts w:cs="Times New Roman"/>
          <w:noProof/>
          <w:szCs w:val="24"/>
        </w:rPr>
        <w:tab/>
        <w:t xml:space="preserve">C. Sun, Z. Yang, L. Wang, Y. Zhang, H. Lin, and J. Wang, “Biomedical named entity recognition using BERT in the machine reading comprehension framework,” </w:t>
      </w:r>
      <w:r w:rsidRPr="00823B45">
        <w:rPr>
          <w:rFonts w:cs="Times New Roman"/>
          <w:i/>
          <w:iCs/>
          <w:noProof/>
          <w:szCs w:val="24"/>
        </w:rPr>
        <w:t>J. Biomed. Inform.</w:t>
      </w:r>
      <w:r w:rsidRPr="00823B45">
        <w:rPr>
          <w:rFonts w:cs="Times New Roman"/>
          <w:noProof/>
          <w:szCs w:val="24"/>
        </w:rPr>
        <w:t>, vol. 118, no. April, p. 103799, 2021, doi: 10.1016/j.jbi.2021.103799.</w:t>
      </w:r>
    </w:p>
    <w:p w14:paraId="42C31A53"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0]</w:t>
      </w:r>
      <w:r w:rsidRPr="00823B45">
        <w:rPr>
          <w:rFonts w:cs="Times New Roman"/>
          <w:noProof/>
          <w:szCs w:val="24"/>
        </w:rPr>
        <w:tab/>
        <w:t xml:space="preserve">D. Sebastian, H. D. Purnomo, and I. Sembiring, “BERT for Natural Language Processing in Bahasa Indonesia,” </w:t>
      </w:r>
      <w:r w:rsidRPr="00823B45">
        <w:rPr>
          <w:rFonts w:cs="Times New Roman"/>
          <w:i/>
          <w:iCs/>
          <w:noProof/>
          <w:szCs w:val="24"/>
        </w:rPr>
        <w:t>2022 2nd Int. Conf. Intell. Cybern. Technol. Appl. ICICyTA 2022</w:t>
      </w:r>
      <w:r w:rsidRPr="00823B45">
        <w:rPr>
          <w:rFonts w:cs="Times New Roman"/>
          <w:noProof/>
          <w:szCs w:val="24"/>
        </w:rPr>
        <w:t>, pp. 204–209, 2022, doi: 10.1109/ICICyTA57421.2022.10038230.</w:t>
      </w:r>
    </w:p>
    <w:p w14:paraId="51D5CA60"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1]</w:t>
      </w:r>
      <w:r w:rsidRPr="00823B45">
        <w:rPr>
          <w:rFonts w:cs="Times New Roman"/>
          <w:noProof/>
          <w:szCs w:val="24"/>
        </w:rPr>
        <w:tab/>
        <w:t xml:space="preserve">F. Koto, A. Rahimi, J. H. Lau, and T. Baldwin, “IndoLEM and IndoBERT: A Benchmark Dataset and Pre-trained Language Model for Indonesian NLP,” </w:t>
      </w:r>
      <w:r w:rsidRPr="00823B45">
        <w:rPr>
          <w:rFonts w:cs="Times New Roman"/>
          <w:i/>
          <w:iCs/>
          <w:noProof/>
          <w:szCs w:val="24"/>
        </w:rPr>
        <w:t>COLING 2020 - 28th Int. Conf. Comput. Linguist. Proc. Conf.</w:t>
      </w:r>
      <w:r w:rsidRPr="00823B45">
        <w:rPr>
          <w:rFonts w:cs="Times New Roman"/>
          <w:noProof/>
          <w:szCs w:val="24"/>
        </w:rPr>
        <w:t>, pp. 757–770, 2020, doi: 10.18653/v1/2020.coling-main.66.</w:t>
      </w:r>
    </w:p>
    <w:p w14:paraId="11C1B81E"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2]</w:t>
      </w:r>
      <w:r w:rsidRPr="00823B45">
        <w:rPr>
          <w:rFonts w:cs="Times New Roman"/>
          <w:noProof/>
          <w:szCs w:val="24"/>
        </w:rPr>
        <w:tab/>
        <w:t xml:space="preserve">B. Wilie </w:t>
      </w:r>
      <w:r w:rsidRPr="00823B45">
        <w:rPr>
          <w:rFonts w:cs="Times New Roman"/>
          <w:i/>
          <w:iCs/>
          <w:noProof/>
          <w:szCs w:val="24"/>
        </w:rPr>
        <w:t>et al.</w:t>
      </w:r>
      <w:r w:rsidRPr="00823B45">
        <w:rPr>
          <w:rFonts w:cs="Times New Roman"/>
          <w:noProof/>
          <w:szCs w:val="24"/>
        </w:rPr>
        <w:t>, “IndoNLU: Benchmark and Resources for Evaluating Indonesian Natural Language Understanding,” pp. 843–857, 2020, [Online]. Available: http://arxiv.org/abs/2009.05387</w:t>
      </w:r>
    </w:p>
    <w:p w14:paraId="4FC1184F"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3]</w:t>
      </w:r>
      <w:r w:rsidRPr="00823B45">
        <w:rPr>
          <w:rFonts w:cs="Times New Roman"/>
          <w:noProof/>
          <w:szCs w:val="24"/>
        </w:rPr>
        <w:tab/>
        <w:t xml:space="preserve">P. Bose, S. Srinivasan, W. C. Sleeman, J. Palta, R. Kapoor, and P. Ghosh, “A survey on recent named entity recognition and relationship extraction techniques on clinical texts,” </w:t>
      </w:r>
      <w:r w:rsidRPr="00823B45">
        <w:rPr>
          <w:rFonts w:cs="Times New Roman"/>
          <w:i/>
          <w:iCs/>
          <w:noProof/>
          <w:szCs w:val="24"/>
        </w:rPr>
        <w:t>Appl. Sci.</w:t>
      </w:r>
      <w:r w:rsidRPr="00823B45">
        <w:rPr>
          <w:rFonts w:cs="Times New Roman"/>
          <w:noProof/>
          <w:szCs w:val="24"/>
        </w:rPr>
        <w:t>, vol. 11, no. 18, 2021, doi: 10.3390/app11188319.</w:t>
      </w:r>
    </w:p>
    <w:p w14:paraId="3DCE7E7E"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4]</w:t>
      </w:r>
      <w:r w:rsidRPr="00823B45">
        <w:rPr>
          <w:rFonts w:cs="Times New Roman"/>
          <w:noProof/>
          <w:szCs w:val="24"/>
        </w:rPr>
        <w:tab/>
        <w:t xml:space="preserve">V. Naik, P. Patel, and R. Kannan, “Legal Entity Extraction: An Experimental Study of NER Approach for Legal Documents,” </w:t>
      </w:r>
      <w:r w:rsidRPr="00823B45">
        <w:rPr>
          <w:rFonts w:cs="Times New Roman"/>
          <w:i/>
          <w:iCs/>
          <w:noProof/>
          <w:szCs w:val="24"/>
        </w:rPr>
        <w:t>Int. J. Adv. Comput. Sci. Appl.</w:t>
      </w:r>
      <w:r w:rsidRPr="00823B45">
        <w:rPr>
          <w:rFonts w:cs="Times New Roman"/>
          <w:noProof/>
          <w:szCs w:val="24"/>
        </w:rPr>
        <w:t>, vol. 14, no. 3, pp. 775–783, 2023, doi: 10.14569/IJACSA.2023.0140389.</w:t>
      </w:r>
    </w:p>
    <w:p w14:paraId="35D781EA"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5]</w:t>
      </w:r>
      <w:r w:rsidRPr="00823B45">
        <w:rPr>
          <w:rFonts w:cs="Times New Roman"/>
          <w:noProof/>
          <w:szCs w:val="24"/>
        </w:rPr>
        <w:tab/>
        <w:t>“Understanding Your Textual Data Using Doccano | by Ori Cohen | Towards Data Science.” https://archive.ph/wZ71A#selection-859.8-859.46 (accessed Jul. 18, 2024).</w:t>
      </w:r>
    </w:p>
    <w:p w14:paraId="279FB531"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6]</w:t>
      </w:r>
      <w:r w:rsidRPr="00823B45">
        <w:rPr>
          <w:rFonts w:cs="Times New Roman"/>
          <w:noProof/>
          <w:szCs w:val="24"/>
        </w:rPr>
        <w:tab/>
        <w:t>A. Vaswani, N. Shazeer, N. Parmar, J. Uszkoreit, and L. Jones, “Attention Is All You Need,” no. Nips, 2017.</w:t>
      </w:r>
    </w:p>
    <w:p w14:paraId="34F6E1B5"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7]</w:t>
      </w:r>
      <w:r w:rsidRPr="00823B45">
        <w:rPr>
          <w:rFonts w:cs="Times New Roman"/>
          <w:noProof/>
          <w:szCs w:val="24"/>
        </w:rPr>
        <w:tab/>
        <w:t>M. C. Kenton, L. Kristina, and J. Devlin, “BERT: Pre-training of Deep Bidirectional Transformers for Language Understanding,” no. Mlm, 1953.</w:t>
      </w:r>
    </w:p>
    <w:p w14:paraId="7E3DAC79"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8]</w:t>
      </w:r>
      <w:r w:rsidRPr="00823B45">
        <w:rPr>
          <w:rFonts w:cs="Times New Roman"/>
          <w:noProof/>
          <w:szCs w:val="24"/>
        </w:rPr>
        <w:tab/>
        <w:t xml:space="preserve">R. van der Goot, M. Müller-Eberstein, and B. Plank, “Frustratingly Easy Performance Improvements for Low-resource Setups: A Tale on BERT and Segment Embeddings,” </w:t>
      </w:r>
      <w:r w:rsidRPr="00823B45">
        <w:rPr>
          <w:rFonts w:cs="Times New Roman"/>
          <w:i/>
          <w:iCs/>
          <w:noProof/>
          <w:szCs w:val="24"/>
        </w:rPr>
        <w:t>2022 Lang. Resour. Eval. Conf. Lr. 2022</w:t>
      </w:r>
      <w:r w:rsidRPr="00823B45">
        <w:rPr>
          <w:rFonts w:cs="Times New Roman"/>
          <w:noProof/>
          <w:szCs w:val="24"/>
        </w:rPr>
        <w:t>, no. June, pp. 1418–1427, 2022.</w:t>
      </w:r>
    </w:p>
    <w:p w14:paraId="1F0EA85A"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19]</w:t>
      </w:r>
      <w:r w:rsidRPr="00823B45">
        <w:rPr>
          <w:rFonts w:cs="Times New Roman"/>
          <w:noProof/>
          <w:szCs w:val="24"/>
        </w:rPr>
        <w:tab/>
        <w:t xml:space="preserve">X. Song, A. Salcianu, Y. Song, D. Dopson, and D. Zhou, “Fast WordPiece Tokenization,” </w:t>
      </w:r>
      <w:r w:rsidRPr="00823B45">
        <w:rPr>
          <w:rFonts w:cs="Times New Roman"/>
          <w:i/>
          <w:iCs/>
          <w:noProof/>
          <w:szCs w:val="24"/>
        </w:rPr>
        <w:t>EMNLP 2021 - 2021 Conf. Empir. Methods Nat. Lang. Process. Proc.</w:t>
      </w:r>
      <w:r w:rsidRPr="00823B45">
        <w:rPr>
          <w:rFonts w:cs="Times New Roman"/>
          <w:noProof/>
          <w:szCs w:val="24"/>
        </w:rPr>
        <w:t>, pp. 2089–2103, 2021, doi: 10.18653/v1/2021.emnlp-main.160.</w:t>
      </w:r>
    </w:p>
    <w:p w14:paraId="105D4B0E"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20]</w:t>
      </w:r>
      <w:r w:rsidRPr="00823B45">
        <w:rPr>
          <w:rFonts w:cs="Times New Roman"/>
          <w:noProof/>
          <w:szCs w:val="24"/>
        </w:rPr>
        <w:tab/>
        <w:t>A. Nayak, H. Timmapathini, K. Ponnalagu, and V. Gopalan Venkoparao, “Domain adaptation challenges of BERT in tokenization and sub-word representations of Out-of-Vocabulary words,” pp. 1–5, 2020, doi: 10.18653/v1/2020.insights-1.1.</w:t>
      </w:r>
    </w:p>
    <w:p w14:paraId="66152110"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21]</w:t>
      </w:r>
      <w:r w:rsidRPr="00823B45">
        <w:rPr>
          <w:rFonts w:cs="Times New Roman"/>
          <w:noProof/>
          <w:szCs w:val="24"/>
        </w:rPr>
        <w:tab/>
        <w:t xml:space="preserve">Ernianti Hasibuan and Elmo Allistair Heriyanto, “Analisis Sentimen Pada Ulasan Aplikasi Amazon Shopping Di Google Play Store Menggunakan Naive Bayes Classifier,” </w:t>
      </w:r>
      <w:r w:rsidRPr="00823B45">
        <w:rPr>
          <w:rFonts w:cs="Times New Roman"/>
          <w:i/>
          <w:iCs/>
          <w:noProof/>
          <w:szCs w:val="24"/>
        </w:rPr>
        <w:t>J. Tek. dan Sci.</w:t>
      </w:r>
      <w:r w:rsidRPr="00823B45">
        <w:rPr>
          <w:rFonts w:cs="Times New Roman"/>
          <w:noProof/>
          <w:szCs w:val="24"/>
        </w:rPr>
        <w:t>, vol. 1, no. 3, pp. 13–24, 2022, doi: 10.56127/jts.v1i3.434.</w:t>
      </w:r>
    </w:p>
    <w:p w14:paraId="53A25FDE"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22]</w:t>
      </w:r>
      <w:r w:rsidRPr="00823B45">
        <w:rPr>
          <w:rFonts w:cs="Times New Roman"/>
          <w:noProof/>
          <w:szCs w:val="24"/>
        </w:rPr>
        <w:tab/>
        <w:t xml:space="preserve">E. T. Luthfi, Z. I. M. Yusoh, and B. M. Aboobaider, “BERT based Named Entity Recognition for Automated Hadith Narrator Identification,” </w:t>
      </w:r>
      <w:r w:rsidRPr="00823B45">
        <w:rPr>
          <w:rFonts w:cs="Times New Roman"/>
          <w:i/>
          <w:iCs/>
          <w:noProof/>
          <w:szCs w:val="24"/>
        </w:rPr>
        <w:t>Int. J. Adv. Comput. Sci. Appl.</w:t>
      </w:r>
      <w:r w:rsidRPr="00823B45">
        <w:rPr>
          <w:rFonts w:cs="Times New Roman"/>
          <w:noProof/>
          <w:szCs w:val="24"/>
        </w:rPr>
        <w:t>, vol. 13, no. 1, pp. 604–611, 2022, doi: 10.14569/IJACSA.2022.0130173.</w:t>
      </w:r>
    </w:p>
    <w:p w14:paraId="1744A78F" w14:textId="77777777" w:rsidR="00823B45" w:rsidRPr="00823B45" w:rsidRDefault="00823B45" w:rsidP="00823B45">
      <w:pPr>
        <w:widowControl w:val="0"/>
        <w:autoSpaceDE w:val="0"/>
        <w:autoSpaceDN w:val="0"/>
        <w:adjustRightInd w:val="0"/>
        <w:ind w:left="640" w:hanging="640"/>
        <w:rPr>
          <w:rFonts w:cs="Times New Roman"/>
          <w:noProof/>
          <w:szCs w:val="24"/>
        </w:rPr>
      </w:pPr>
      <w:r w:rsidRPr="00823B45">
        <w:rPr>
          <w:rFonts w:cs="Times New Roman"/>
          <w:noProof/>
          <w:szCs w:val="24"/>
        </w:rPr>
        <w:t>[23]</w:t>
      </w:r>
      <w:r w:rsidRPr="00823B45">
        <w:rPr>
          <w:rFonts w:cs="Times New Roman"/>
          <w:noProof/>
          <w:szCs w:val="24"/>
        </w:rPr>
        <w:tab/>
        <w:t>S. O. Khairunnisa, Z. Chen, and M. Komachi, “Dataset Enhancement and Multilingual Transfer for Named Entity Recognition in the Indonesian Language,” vol. 22, no. 6, 2023, doi: 10.1145/3592854.</w:t>
      </w:r>
    </w:p>
    <w:p w14:paraId="3FDCDF9B" w14:textId="77777777" w:rsidR="00823B45" w:rsidRPr="00823B45" w:rsidRDefault="00823B45" w:rsidP="00823B45">
      <w:pPr>
        <w:widowControl w:val="0"/>
        <w:autoSpaceDE w:val="0"/>
        <w:autoSpaceDN w:val="0"/>
        <w:adjustRightInd w:val="0"/>
        <w:ind w:left="640" w:hanging="640"/>
        <w:rPr>
          <w:rFonts w:cs="Times New Roman"/>
          <w:noProof/>
        </w:rPr>
      </w:pPr>
      <w:r w:rsidRPr="00823B45">
        <w:rPr>
          <w:rFonts w:cs="Times New Roman"/>
          <w:noProof/>
          <w:szCs w:val="24"/>
        </w:rPr>
        <w:t>[24]</w:t>
      </w:r>
      <w:r w:rsidRPr="00823B45">
        <w:rPr>
          <w:rFonts w:cs="Times New Roman"/>
          <w:noProof/>
          <w:szCs w:val="24"/>
        </w:rPr>
        <w:tab/>
        <w:t xml:space="preserve">D. H. Fudholi, A. Zahra, S. Rani, S. N. Huda, I. V. Paputungan, and Z. Zukhri, “BERT-based tourism named entity recognition: making use of social media for travel recommendations,” </w:t>
      </w:r>
      <w:r w:rsidRPr="00823B45">
        <w:rPr>
          <w:rFonts w:cs="Times New Roman"/>
          <w:i/>
          <w:iCs/>
          <w:noProof/>
          <w:szCs w:val="24"/>
        </w:rPr>
        <w:t>PeerJ Comput. Sci.</w:t>
      </w:r>
      <w:r w:rsidRPr="00823B45">
        <w:rPr>
          <w:rFonts w:cs="Times New Roman"/>
          <w:noProof/>
          <w:szCs w:val="24"/>
        </w:rPr>
        <w:t>, vol. 9, 2023, doi: 10.7717/PEERJ-CS.1731.</w:t>
      </w:r>
    </w:p>
    <w:p w14:paraId="35B1AB05" w14:textId="2F3E6CEC" w:rsidR="007750AA" w:rsidRDefault="00056373" w:rsidP="00826160">
      <w:r>
        <w:fldChar w:fldCharType="end"/>
      </w:r>
    </w:p>
    <w:p w14:paraId="08E56950" w14:textId="77777777" w:rsidR="007750AA" w:rsidRDefault="007750AA">
      <w:pPr>
        <w:spacing w:after="160" w:line="259" w:lineRule="auto"/>
        <w:jc w:val="left"/>
      </w:pPr>
      <w:r>
        <w:br w:type="page"/>
      </w:r>
    </w:p>
    <w:p w14:paraId="5B4989F5" w14:textId="65A5E1C4" w:rsidR="005B4947" w:rsidRDefault="007750AA" w:rsidP="007750AA">
      <w:pPr>
        <w:pStyle w:val="Heading1"/>
        <w:numPr>
          <w:ilvl w:val="0"/>
          <w:numId w:val="0"/>
        </w:numPr>
        <w:ind w:left="432"/>
      </w:pPr>
      <w:bookmarkStart w:id="276" w:name="_Toc172830770"/>
      <w:r>
        <w:t>LAMPIRAN</w:t>
      </w:r>
      <w:bookmarkEnd w:id="276"/>
    </w:p>
    <w:p w14:paraId="7CEA6303" w14:textId="409B861D" w:rsidR="007750AA" w:rsidRDefault="007750AA" w:rsidP="003809E9">
      <w:pPr>
        <w:pStyle w:val="ListParagraph"/>
        <w:numPr>
          <w:ilvl w:val="2"/>
          <w:numId w:val="59"/>
        </w:numPr>
        <w:ind w:left="350"/>
      </w:pPr>
      <w:r>
        <w:t>Layer Klasifikasi</w:t>
      </w:r>
      <w:r w:rsidR="00054BBD">
        <w:t xml:space="preserve"> Proses Training</w:t>
      </w:r>
    </w:p>
    <w:p w14:paraId="0E3C87A9" w14:textId="3CFE2700" w:rsidR="00D76729" w:rsidRDefault="007750AA" w:rsidP="00815AD3">
      <w:pPr>
        <w:pStyle w:val="ListParagraph"/>
        <w:ind w:left="350" w:firstLine="370"/>
      </w:pPr>
      <w:r>
        <w:t xml:space="preserve">Dalam layer klasifikasi pada </w:t>
      </w:r>
      <w:r w:rsidRPr="007750AA">
        <w:fldChar w:fldCharType="begin"/>
      </w:r>
      <w:r w:rsidRPr="007750AA">
        <w:instrText xml:space="preserve"> REF _Ref168406122 \h  \* MERGEFORMAT </w:instrText>
      </w:r>
      <w:r w:rsidRPr="007750AA">
        <w:fldChar w:fldCharType="separate"/>
      </w:r>
      <w:r w:rsidR="007924A3">
        <w:rPr>
          <w:szCs w:val="24"/>
        </w:rPr>
        <w:t>Gambar 3.</w:t>
      </w:r>
      <w:r w:rsidR="007924A3" w:rsidRPr="007924A3">
        <w:rPr>
          <w:szCs w:val="24"/>
        </w:rPr>
        <w:t>8</w:t>
      </w:r>
      <w:r w:rsidRPr="007750AA">
        <w:fldChar w:fldCharType="end"/>
      </w:r>
      <w:r>
        <w:t xml:space="preserve"> terdapat 2 sub layer yaitu </w:t>
      </w:r>
      <w:r w:rsidRPr="007750AA">
        <w:rPr>
          <w:i/>
        </w:rPr>
        <w:t>Dropout</w:t>
      </w:r>
      <w:r>
        <w:t xml:space="preserve"> dan </w:t>
      </w:r>
      <w:r w:rsidRPr="007750AA">
        <w:rPr>
          <w:i/>
        </w:rPr>
        <w:t>Linear Layer</w:t>
      </w:r>
      <w:r>
        <w:t>, dimana seharusnya dalam layer klasifikasi terdapat sebuah fungsi aktivasi</w:t>
      </w:r>
      <w:r w:rsidR="00063610">
        <w:t xml:space="preserve"> untuk perhitungan Loss. Namun, dalam arsitektur model </w:t>
      </w:r>
      <w:r w:rsidRPr="007750AA">
        <w:rPr>
          <w:i/>
        </w:rPr>
        <w:t>BertForTokenClassification</w:t>
      </w:r>
      <w:r w:rsidR="00063610">
        <w:t xml:space="preserve"> tidak di jelaskan secara eksplit penggunaan fungsi aktivasi dalam layer klasifikasi. Hal ini di karenakan dalam </w:t>
      </w:r>
      <w:r w:rsidR="00063610" w:rsidRPr="00063610">
        <w:rPr>
          <w:i/>
        </w:rPr>
        <w:t>BertForTokenClassification</w:t>
      </w:r>
      <w:r w:rsidR="00063610">
        <w:t xml:space="preserve"> perhitungan Loss menggunakan </w:t>
      </w:r>
      <w:r w:rsidR="00063610" w:rsidRPr="00815AD3">
        <w:rPr>
          <w:i/>
        </w:rPr>
        <w:t>CrossEntropy</w:t>
      </w:r>
      <w:r w:rsidR="00815AD3">
        <w:t>. B</w:t>
      </w:r>
      <w:r w:rsidR="00063610">
        <w:t xml:space="preserve">ukti penggunakan </w:t>
      </w:r>
      <w:r w:rsidR="00063610" w:rsidRPr="00815AD3">
        <w:rPr>
          <w:i/>
        </w:rPr>
        <w:t>CrossEntropy</w:t>
      </w:r>
      <w:r w:rsidR="00063610">
        <w:t xml:space="preserve"> ini dapat dilihat pada laman </w:t>
      </w:r>
      <w:hyperlink r:id="rId38" w:history="1">
        <w:r w:rsidR="00063610" w:rsidRPr="00D76729">
          <w:rPr>
            <w:rStyle w:val="Hyperlink"/>
          </w:rPr>
          <w:t>https://github.com/huggingface/transformers/blob/main/src/transformers/models/bert/modeling_bert.py</w:t>
        </w:r>
      </w:hyperlink>
      <w:r w:rsidR="00063610">
        <w:t xml:space="preserve">, atau dapat dilihat pada </w:t>
      </w:r>
      <w:r w:rsidR="00815AD3">
        <w:fldChar w:fldCharType="begin"/>
      </w:r>
      <w:r w:rsidR="00815AD3">
        <w:instrText xml:space="preserve"> REF _Ref172715975 \h </w:instrText>
      </w:r>
      <w:r w:rsidR="00815AD3">
        <w:fldChar w:fldCharType="separate"/>
      </w:r>
      <w:r w:rsidR="007924A3">
        <w:t>Lampiran Gambar 1.</w:t>
      </w:r>
      <w:r w:rsidR="007924A3">
        <w:rPr>
          <w:noProof/>
        </w:rPr>
        <w:t>1</w:t>
      </w:r>
      <w:r w:rsidR="00815AD3">
        <w:fldChar w:fldCharType="end"/>
      </w:r>
      <w:r w:rsidR="00815AD3">
        <w:t xml:space="preserve"> pada baris 1908 dan 1909.</w:t>
      </w:r>
    </w:p>
    <w:p w14:paraId="4B640613" w14:textId="20CF9FFF" w:rsidR="00815AD3" w:rsidRDefault="00815AD3" w:rsidP="00815AD3">
      <w:pPr>
        <w:pStyle w:val="ListParagraph"/>
        <w:ind w:left="350"/>
      </w:pPr>
      <w:r w:rsidRPr="00815AD3">
        <w:rPr>
          <w:noProof/>
        </w:rPr>
        <w:drawing>
          <wp:inline distT="0" distB="0" distL="0" distR="0" wp14:anchorId="11E71589" wp14:editId="06DDE3B1">
            <wp:extent cx="5040630" cy="320548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3205480"/>
                    </a:xfrm>
                    <a:prstGeom prst="rect">
                      <a:avLst/>
                    </a:prstGeom>
                  </pic:spPr>
                </pic:pic>
              </a:graphicData>
            </a:graphic>
          </wp:inline>
        </w:drawing>
      </w:r>
    </w:p>
    <w:p w14:paraId="3E87FD60" w14:textId="69418A18" w:rsidR="00815AD3" w:rsidRDefault="00815AD3" w:rsidP="00815AD3">
      <w:pPr>
        <w:pStyle w:val="ListParagraph"/>
        <w:ind w:left="350"/>
        <w:jc w:val="center"/>
        <w:rPr>
          <w:i/>
        </w:rPr>
      </w:pPr>
      <w:bookmarkStart w:id="277" w:name="_Ref172715975"/>
      <w:r>
        <w:t>Lampiran Gambar 1.</w:t>
      </w:r>
      <w:fldSimple w:instr=" SEQ Lampiran_Gambar_1. \* ARABIC ">
        <w:r w:rsidR="007924A3">
          <w:rPr>
            <w:noProof/>
          </w:rPr>
          <w:t>1</w:t>
        </w:r>
      </w:fldSimple>
      <w:bookmarkEnd w:id="277"/>
      <w:r>
        <w:t xml:space="preserve"> Bukti Pengunaan </w:t>
      </w:r>
      <w:r w:rsidRPr="00815AD3">
        <w:rPr>
          <w:i/>
        </w:rPr>
        <w:t>CrossEntropy</w:t>
      </w:r>
    </w:p>
    <w:p w14:paraId="1A81C9E1" w14:textId="3FCB17B5" w:rsidR="00815AD3" w:rsidRDefault="00815AD3" w:rsidP="00815AD3">
      <w:pPr>
        <w:pStyle w:val="ListParagraph"/>
        <w:ind w:left="350"/>
      </w:pPr>
      <w:r>
        <w:t xml:space="preserve">Dalam PyTorch CrossEntropy membutuhkan sebuah inputan Logits yang belum di normalisasi, dan output dari layer terkahir (linear layer) merupakan logits yang belum dinormalisasi, hal ini dapat dilihat pada </w:t>
      </w:r>
      <w:r>
        <w:fldChar w:fldCharType="begin"/>
      </w:r>
      <w:r>
        <w:instrText xml:space="preserve"> REF _Ref172715975 \h </w:instrText>
      </w:r>
      <w:r>
        <w:fldChar w:fldCharType="separate"/>
      </w:r>
      <w:r w:rsidR="007924A3">
        <w:t>Lampiran Gambar 1.</w:t>
      </w:r>
      <w:r w:rsidR="007924A3">
        <w:rPr>
          <w:noProof/>
        </w:rPr>
        <w:t>1</w:t>
      </w:r>
      <w:r>
        <w:fldChar w:fldCharType="end"/>
      </w:r>
      <w:r>
        <w:t xml:space="preserve"> baris 1904. Bukti bahwa CrossEntropy membutuhkan sebuah logits yang belum dinormalisasi dapat dilihat pada laman </w:t>
      </w:r>
      <w:hyperlink r:id="rId40" w:history="1">
        <w:r w:rsidRPr="00815AD3">
          <w:rPr>
            <w:rStyle w:val="Hyperlink"/>
          </w:rPr>
          <w:t>https://github.com/pytorch/pytorch/blob/main/torch/nn/modules/loss.py</w:t>
        </w:r>
      </w:hyperlink>
      <w:r>
        <w:t xml:space="preserve">, atau dapat dilihat pada </w:t>
      </w:r>
      <w:r>
        <w:fldChar w:fldCharType="begin"/>
      </w:r>
      <w:r>
        <w:instrText xml:space="preserve"> REF _Ref172716376 \h </w:instrText>
      </w:r>
      <w:r>
        <w:fldChar w:fldCharType="separate"/>
      </w:r>
      <w:r w:rsidR="007924A3">
        <w:t>Lampiran Gambar 1.</w:t>
      </w:r>
      <w:r w:rsidR="007924A3">
        <w:rPr>
          <w:noProof/>
        </w:rPr>
        <w:t>2</w:t>
      </w:r>
      <w:r>
        <w:fldChar w:fldCharType="end"/>
      </w:r>
      <w:r>
        <w:t>.</w:t>
      </w:r>
    </w:p>
    <w:p w14:paraId="0929A68F" w14:textId="44E484C9" w:rsidR="00815AD3" w:rsidRDefault="00815AD3" w:rsidP="00815AD3">
      <w:pPr>
        <w:pStyle w:val="ListParagraph"/>
        <w:ind w:left="350"/>
      </w:pPr>
      <w:r w:rsidRPr="00815AD3">
        <w:rPr>
          <w:noProof/>
        </w:rPr>
        <w:drawing>
          <wp:inline distT="0" distB="0" distL="0" distR="0" wp14:anchorId="18BD7EF4" wp14:editId="3B56A7F0">
            <wp:extent cx="5040630" cy="776605"/>
            <wp:effectExtent l="0" t="0" r="762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776605"/>
                    </a:xfrm>
                    <a:prstGeom prst="rect">
                      <a:avLst/>
                    </a:prstGeom>
                  </pic:spPr>
                </pic:pic>
              </a:graphicData>
            </a:graphic>
          </wp:inline>
        </w:drawing>
      </w:r>
    </w:p>
    <w:p w14:paraId="3ED938AE" w14:textId="231EBED0" w:rsidR="00D76729" w:rsidRPr="00D76729" w:rsidRDefault="00815AD3" w:rsidP="00054BBD">
      <w:pPr>
        <w:pStyle w:val="ListParagraph"/>
        <w:ind w:left="350"/>
        <w:jc w:val="center"/>
      </w:pPr>
      <w:bookmarkStart w:id="278" w:name="_Ref172716376"/>
      <w:r>
        <w:t>Lampiran Gambar 1.</w:t>
      </w:r>
      <w:fldSimple w:instr=" SEQ Lampiran_Gambar_1. \* ARABIC ">
        <w:r w:rsidR="007924A3">
          <w:rPr>
            <w:noProof/>
          </w:rPr>
          <w:t>2</w:t>
        </w:r>
      </w:fldSimple>
      <w:bookmarkEnd w:id="278"/>
      <w:r>
        <w:t xml:space="preserve"> Bukti </w:t>
      </w:r>
      <w:r w:rsidRPr="00815AD3">
        <w:rPr>
          <w:i/>
        </w:rPr>
        <w:t>CrossEntropy</w:t>
      </w:r>
      <w:r>
        <w:t xml:space="preserve"> menggunakan Input Logits</w:t>
      </w:r>
    </w:p>
    <w:p w14:paraId="7FD75BDC" w14:textId="77777777" w:rsidR="00054BBD" w:rsidRDefault="00054BBD" w:rsidP="003809E9">
      <w:pPr>
        <w:pStyle w:val="ListParagraph"/>
        <w:numPr>
          <w:ilvl w:val="2"/>
          <w:numId w:val="59"/>
        </w:numPr>
        <w:ind w:left="350"/>
      </w:pPr>
      <w:r>
        <w:t>Klasifikasi Evaluasi</w:t>
      </w:r>
    </w:p>
    <w:p w14:paraId="03EC0FAC" w14:textId="77777777" w:rsidR="00054BBD" w:rsidRDefault="00054BBD" w:rsidP="00054BBD">
      <w:pPr>
        <w:pStyle w:val="ListParagraph"/>
        <w:ind w:left="350"/>
      </w:pPr>
      <w:r>
        <w:t>Pada tahap evaluasi model, terdapat 2 pendekatan yang dapat digunakan untuk mendapatkan label prediksi diantaranya:</w:t>
      </w:r>
    </w:p>
    <w:p w14:paraId="1221D9A2" w14:textId="77777777" w:rsidR="00054BBD" w:rsidRDefault="00054BBD" w:rsidP="003809E9">
      <w:pPr>
        <w:pStyle w:val="ListParagraph"/>
        <w:numPr>
          <w:ilvl w:val="1"/>
          <w:numId w:val="8"/>
        </w:numPr>
        <w:tabs>
          <w:tab w:val="clear" w:pos="1440"/>
          <w:tab w:val="num" w:pos="1190"/>
        </w:tabs>
        <w:ind w:left="709"/>
      </w:pPr>
      <w:r>
        <w:t>Menggunakan argmax (nilai tertinggi dari representasi vector)</w:t>
      </w:r>
    </w:p>
    <w:p w14:paraId="37A6CC68" w14:textId="024A9420" w:rsidR="00054BBD" w:rsidRDefault="00054BBD" w:rsidP="00054BBD">
      <w:pPr>
        <w:pStyle w:val="ListParagraph"/>
        <w:ind w:left="709"/>
      </w:pPr>
      <w:r>
        <w:t xml:space="preserve">Contoh pendekatan argmax dapat dilihat pada </w:t>
      </w:r>
      <w:r>
        <w:fldChar w:fldCharType="begin"/>
      </w:r>
      <w:r>
        <w:instrText xml:space="preserve"> REF _Ref172717122 \h </w:instrText>
      </w:r>
      <w:r>
        <w:fldChar w:fldCharType="separate"/>
      </w:r>
      <w:r w:rsidR="007924A3">
        <w:t>Lampiran Kode 1.</w:t>
      </w:r>
      <w:r w:rsidR="007924A3">
        <w:rPr>
          <w:noProof/>
        </w:rPr>
        <w:t>1</w:t>
      </w:r>
      <w:r>
        <w:fldChar w:fldCharType="end"/>
      </w:r>
      <w:r>
        <w:t>.</w:t>
      </w:r>
    </w:p>
    <w:p w14:paraId="14FC803C" w14:textId="6E45620D" w:rsidR="00054BBD" w:rsidRDefault="00054BBD" w:rsidP="00054BBD">
      <w:pPr>
        <w:pStyle w:val="ListParagraph"/>
        <w:ind w:left="709"/>
        <w:jc w:val="center"/>
      </w:pPr>
      <w:bookmarkStart w:id="279" w:name="_Ref172717122"/>
      <w:r>
        <w:t>Lampiran Kode 1.</w:t>
      </w:r>
      <w:fldSimple w:instr=" SEQ Lampiran_Kode_1. \* ARABIC ">
        <w:r w:rsidR="007924A3">
          <w:rPr>
            <w:noProof/>
          </w:rPr>
          <w:t>1</w:t>
        </w:r>
      </w:fldSimple>
      <w:bookmarkEnd w:id="279"/>
      <w:r>
        <w:t xml:space="preserve"> Pendekatan argmax</w:t>
      </w:r>
    </w:p>
    <w:tbl>
      <w:tblPr>
        <w:tblStyle w:val="TableGrid"/>
        <w:tblW w:w="0" w:type="auto"/>
        <w:tblInd w:w="709" w:type="dxa"/>
        <w:tblLook w:val="04A0" w:firstRow="1" w:lastRow="0" w:firstColumn="1" w:lastColumn="0" w:noHBand="0" w:noVBand="1"/>
      </w:tblPr>
      <w:tblGrid>
        <w:gridCol w:w="7219"/>
      </w:tblGrid>
      <w:tr w:rsidR="00054BBD" w:rsidRPr="00054BBD" w14:paraId="2C1D969C" w14:textId="77777777" w:rsidTr="00041702">
        <w:tc>
          <w:tcPr>
            <w:tcW w:w="7928" w:type="dxa"/>
          </w:tcPr>
          <w:p w14:paraId="35D03818"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8000"/>
                <w:sz w:val="16"/>
                <w:szCs w:val="16"/>
              </w:rPr>
              <w:t># Looping berdasarkan jumlah batch data</w:t>
            </w:r>
          </w:p>
          <w:p w14:paraId="1004B056"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FF"/>
                <w:sz w:val="16"/>
                <w:szCs w:val="16"/>
              </w:rPr>
              <w:t>for</w:t>
            </w:r>
            <w:r w:rsidRPr="00054BBD">
              <w:rPr>
                <w:rFonts w:ascii="Lucida Console" w:eastAsia="Times New Roman" w:hAnsi="Lucida Console" w:cs="Times New Roman"/>
                <w:color w:val="000000"/>
                <w:sz w:val="16"/>
                <w:szCs w:val="16"/>
              </w:rPr>
              <w:t xml:space="preserve"> i </w:t>
            </w:r>
            <w:r w:rsidRPr="00054BBD">
              <w:rPr>
                <w:rFonts w:ascii="Lucida Console" w:eastAsia="Times New Roman" w:hAnsi="Lucida Console" w:cs="Times New Roman"/>
                <w:color w:val="0000FF"/>
                <w:sz w:val="16"/>
                <w:szCs w:val="16"/>
              </w:rPr>
              <w:t>in</w:t>
            </w: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range</w:t>
            </w:r>
            <w:r w:rsidRPr="00054BBD">
              <w:rPr>
                <w:rFonts w:ascii="Lucida Console" w:eastAsia="Times New Roman" w:hAnsi="Lucida Console" w:cs="Times New Roman"/>
                <w:color w:val="000000"/>
                <w:sz w:val="16"/>
                <w:szCs w:val="16"/>
              </w:rPr>
              <w:t>(logits.shape[0]):</w:t>
            </w:r>
          </w:p>
          <w:p w14:paraId="1EED8EE3"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mengambil semua nilai kecuali index label nya -100</w:t>
            </w:r>
          </w:p>
          <w:p w14:paraId="1A8F646C"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logits_clean = logits[i][label[i] != -100]</w:t>
            </w:r>
          </w:p>
          <w:p w14:paraId="0A0C416E"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Shape Logits Clean : {logits_clean.shape}"</w:t>
            </w:r>
            <w:r w:rsidRPr="00054BBD">
              <w:rPr>
                <w:rFonts w:ascii="Lucida Console" w:eastAsia="Times New Roman" w:hAnsi="Lucida Console" w:cs="Times New Roman"/>
                <w:color w:val="000000"/>
                <w:sz w:val="16"/>
                <w:szCs w:val="16"/>
              </w:rPr>
              <w:t>)</w:t>
            </w:r>
          </w:p>
          <w:p w14:paraId="1336C34C"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p>
          <w:p w14:paraId="36EF0623"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mengambil semua label kecuali -100</w:t>
            </w:r>
          </w:p>
          <w:p w14:paraId="0ACB4A27"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label_clean = label[i][label[i] != -100]</w:t>
            </w:r>
          </w:p>
          <w:p w14:paraId="33E8810D"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Shape Label Clean : {label_clean.shape}"</w:t>
            </w:r>
            <w:r w:rsidRPr="00054BBD">
              <w:rPr>
                <w:rFonts w:ascii="Lucida Console" w:eastAsia="Times New Roman" w:hAnsi="Lucida Console" w:cs="Times New Roman"/>
                <w:color w:val="000000"/>
                <w:sz w:val="16"/>
                <w:szCs w:val="16"/>
              </w:rPr>
              <w:t>)</w:t>
            </w:r>
          </w:p>
          <w:p w14:paraId="79ABA31D"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Clean : {label_clean}"</w:t>
            </w:r>
            <w:r w:rsidRPr="00054BBD">
              <w:rPr>
                <w:rFonts w:ascii="Lucida Console" w:eastAsia="Times New Roman" w:hAnsi="Lucida Console" w:cs="Times New Roman"/>
                <w:color w:val="000000"/>
                <w:sz w:val="16"/>
                <w:szCs w:val="16"/>
              </w:rPr>
              <w:t>)</w:t>
            </w:r>
          </w:p>
          <w:p w14:paraId="489D961B"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p>
          <w:p w14:paraId="60946C56"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mencari nilai maximum pada dimensi index 1</w:t>
            </w:r>
          </w:p>
          <w:p w14:paraId="390D19FA"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predictions = logits_clean.argmax(dim=1)</w:t>
            </w:r>
          </w:p>
          <w:p w14:paraId="46AA5387"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Shape Predictions : {predictions.shape}"</w:t>
            </w:r>
            <w:r w:rsidRPr="00054BBD">
              <w:rPr>
                <w:rFonts w:ascii="Lucida Console" w:eastAsia="Times New Roman" w:hAnsi="Lucida Console" w:cs="Times New Roman"/>
                <w:color w:val="000000"/>
                <w:sz w:val="16"/>
                <w:szCs w:val="16"/>
              </w:rPr>
              <w:t>)</w:t>
            </w:r>
          </w:p>
          <w:p w14:paraId="0F53355E"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Predictions : {predictions}"</w:t>
            </w:r>
            <w:r w:rsidRPr="00054BBD">
              <w:rPr>
                <w:rFonts w:ascii="Lucida Console" w:eastAsia="Times New Roman" w:hAnsi="Lucida Console" w:cs="Times New Roman"/>
                <w:color w:val="000000"/>
                <w:sz w:val="16"/>
                <w:szCs w:val="16"/>
              </w:rPr>
              <w:t>)</w:t>
            </w:r>
          </w:p>
          <w:p w14:paraId="06330A07"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p>
          <w:p w14:paraId="6F146ED4"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true_label_convert = [ids_to_labels[label] </w:t>
            </w:r>
            <w:r w:rsidRPr="00054BBD">
              <w:rPr>
                <w:rFonts w:ascii="Lucida Console" w:eastAsia="Times New Roman" w:hAnsi="Lucida Console" w:cs="Times New Roman"/>
                <w:color w:val="0000FF"/>
                <w:sz w:val="16"/>
                <w:szCs w:val="16"/>
              </w:rPr>
              <w:t>for</w:t>
            </w:r>
            <w:r w:rsidRPr="00054BBD">
              <w:rPr>
                <w:rFonts w:ascii="Lucida Console" w:eastAsia="Times New Roman" w:hAnsi="Lucida Console" w:cs="Times New Roman"/>
                <w:color w:val="000000"/>
                <w:sz w:val="16"/>
                <w:szCs w:val="16"/>
              </w:rPr>
              <w:t xml:space="preserve"> label </w:t>
            </w:r>
            <w:r w:rsidRPr="00054BBD">
              <w:rPr>
                <w:rFonts w:ascii="Lucida Console" w:eastAsia="Times New Roman" w:hAnsi="Lucida Console" w:cs="Times New Roman"/>
                <w:color w:val="0000FF"/>
                <w:sz w:val="16"/>
                <w:szCs w:val="16"/>
              </w:rPr>
              <w:t>in</w:t>
            </w:r>
            <w:r w:rsidRPr="00054BBD">
              <w:rPr>
                <w:rFonts w:ascii="Lucida Console" w:eastAsia="Times New Roman" w:hAnsi="Lucida Console" w:cs="Times New Roman"/>
                <w:color w:val="000000"/>
                <w:sz w:val="16"/>
                <w:szCs w:val="16"/>
              </w:rPr>
              <w:t xml:space="preserve"> label_clean.cpu().numpy() </w:t>
            </w:r>
            <w:r w:rsidRPr="00054BBD">
              <w:rPr>
                <w:rFonts w:ascii="Lucida Console" w:eastAsia="Times New Roman" w:hAnsi="Lucida Console" w:cs="Times New Roman"/>
                <w:color w:val="0000FF"/>
                <w:sz w:val="16"/>
                <w:szCs w:val="16"/>
              </w:rPr>
              <w:t>if</w:t>
            </w:r>
            <w:r w:rsidRPr="00054BBD">
              <w:rPr>
                <w:rFonts w:ascii="Lucida Console" w:eastAsia="Times New Roman" w:hAnsi="Lucida Console" w:cs="Times New Roman"/>
                <w:color w:val="000000"/>
                <w:sz w:val="16"/>
                <w:szCs w:val="16"/>
              </w:rPr>
              <w:t xml:space="preserve"> label != -100]</w:t>
            </w:r>
          </w:p>
          <w:p w14:paraId="7DECB55F"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Actual : {true_label_convert}"</w:t>
            </w:r>
            <w:r w:rsidRPr="00054BBD">
              <w:rPr>
                <w:rFonts w:ascii="Lucida Console" w:eastAsia="Times New Roman" w:hAnsi="Lucida Console" w:cs="Times New Roman"/>
                <w:color w:val="000000"/>
                <w:sz w:val="16"/>
                <w:szCs w:val="16"/>
              </w:rPr>
              <w:t>)</w:t>
            </w:r>
          </w:p>
          <w:p w14:paraId="7CF6EF2D"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pred_label_convert = [ids_to_labels[label] </w:t>
            </w:r>
            <w:r w:rsidRPr="00054BBD">
              <w:rPr>
                <w:rFonts w:ascii="Lucida Console" w:eastAsia="Times New Roman" w:hAnsi="Lucida Console" w:cs="Times New Roman"/>
                <w:color w:val="0000FF"/>
                <w:sz w:val="16"/>
                <w:szCs w:val="16"/>
              </w:rPr>
              <w:t>for</w:t>
            </w:r>
            <w:r w:rsidRPr="00054BBD">
              <w:rPr>
                <w:rFonts w:ascii="Lucida Console" w:eastAsia="Times New Roman" w:hAnsi="Lucida Console" w:cs="Times New Roman"/>
                <w:color w:val="000000"/>
                <w:sz w:val="16"/>
                <w:szCs w:val="16"/>
              </w:rPr>
              <w:t xml:space="preserve"> label </w:t>
            </w:r>
            <w:r w:rsidRPr="00054BBD">
              <w:rPr>
                <w:rFonts w:ascii="Lucida Console" w:eastAsia="Times New Roman" w:hAnsi="Lucida Console" w:cs="Times New Roman"/>
                <w:color w:val="0000FF"/>
                <w:sz w:val="16"/>
                <w:szCs w:val="16"/>
              </w:rPr>
              <w:t>in</w:t>
            </w:r>
            <w:r w:rsidRPr="00054BBD">
              <w:rPr>
                <w:rFonts w:ascii="Lucida Console" w:eastAsia="Times New Roman" w:hAnsi="Lucida Console" w:cs="Times New Roman"/>
                <w:color w:val="000000"/>
                <w:sz w:val="16"/>
                <w:szCs w:val="16"/>
              </w:rPr>
              <w:t xml:space="preserve"> predictions.cpu().numpy() </w:t>
            </w:r>
            <w:r w:rsidRPr="00054BBD">
              <w:rPr>
                <w:rFonts w:ascii="Lucida Console" w:eastAsia="Times New Roman" w:hAnsi="Lucida Console" w:cs="Times New Roman"/>
                <w:color w:val="0000FF"/>
                <w:sz w:val="16"/>
                <w:szCs w:val="16"/>
              </w:rPr>
              <w:t>if</w:t>
            </w:r>
            <w:r w:rsidRPr="00054BBD">
              <w:rPr>
                <w:rFonts w:ascii="Lucida Console" w:eastAsia="Times New Roman" w:hAnsi="Lucida Console" w:cs="Times New Roman"/>
                <w:color w:val="000000"/>
                <w:sz w:val="16"/>
                <w:szCs w:val="16"/>
              </w:rPr>
              <w:t xml:space="preserve"> label != -100]</w:t>
            </w:r>
          </w:p>
          <w:p w14:paraId="28428051"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Predict : {pred_label_convert}"</w:t>
            </w:r>
            <w:r w:rsidRPr="00054BBD">
              <w:rPr>
                <w:rFonts w:ascii="Lucida Console" w:eastAsia="Times New Roman" w:hAnsi="Lucida Console" w:cs="Times New Roman"/>
                <w:color w:val="000000"/>
                <w:sz w:val="16"/>
                <w:szCs w:val="16"/>
              </w:rPr>
              <w:t>)</w:t>
            </w:r>
          </w:p>
          <w:p w14:paraId="1A417DB8"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p>
          <w:p w14:paraId="5D80AA99" w14:textId="77777777" w:rsidR="00054BBD" w:rsidRPr="00054BBD" w:rsidRDefault="00054BBD" w:rsidP="003809E9">
            <w:pPr>
              <w:numPr>
                <w:ilvl w:val="0"/>
                <w:numId w:val="82"/>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Panjang Label Apakah sama? {</w:t>
            </w:r>
            <w:r w:rsidRPr="00054BBD">
              <w:rPr>
                <w:rFonts w:ascii="Lucida Console" w:eastAsia="Times New Roman" w:hAnsi="Lucida Console" w:cs="Times New Roman"/>
                <w:color w:val="0000FF"/>
                <w:sz w:val="16"/>
                <w:szCs w:val="16"/>
              </w:rPr>
              <w:t>len</w:t>
            </w:r>
            <w:r w:rsidRPr="00054BBD">
              <w:rPr>
                <w:rFonts w:ascii="Lucida Console" w:eastAsia="Times New Roman" w:hAnsi="Lucida Console" w:cs="Times New Roman"/>
                <w:color w:val="A31515"/>
                <w:sz w:val="16"/>
                <w:szCs w:val="16"/>
              </w:rPr>
              <w:t>(true_label_convert)==</w:t>
            </w:r>
            <w:r w:rsidRPr="00054BBD">
              <w:rPr>
                <w:rFonts w:ascii="Lucida Console" w:eastAsia="Times New Roman" w:hAnsi="Lucida Console" w:cs="Times New Roman"/>
                <w:color w:val="0000FF"/>
                <w:sz w:val="16"/>
                <w:szCs w:val="16"/>
              </w:rPr>
              <w:t>len</w:t>
            </w:r>
            <w:r w:rsidRPr="00054BBD">
              <w:rPr>
                <w:rFonts w:ascii="Lucida Console" w:eastAsia="Times New Roman" w:hAnsi="Lucida Console" w:cs="Times New Roman"/>
                <w:color w:val="A31515"/>
                <w:sz w:val="16"/>
                <w:szCs w:val="16"/>
              </w:rPr>
              <w:t>(pred_label_convert)}"</w:t>
            </w:r>
            <w:r w:rsidRPr="00054BBD">
              <w:rPr>
                <w:rFonts w:ascii="Lucida Console" w:eastAsia="Times New Roman" w:hAnsi="Lucida Console" w:cs="Times New Roman"/>
                <w:color w:val="000000"/>
                <w:sz w:val="16"/>
                <w:szCs w:val="16"/>
              </w:rPr>
              <w:t>)</w:t>
            </w:r>
          </w:p>
        </w:tc>
      </w:tr>
    </w:tbl>
    <w:p w14:paraId="0627AF26" w14:textId="77777777" w:rsidR="00054BBD" w:rsidRDefault="00054BBD" w:rsidP="00054BBD">
      <w:pPr>
        <w:pStyle w:val="ListParagraph"/>
        <w:ind w:left="709"/>
      </w:pPr>
    </w:p>
    <w:p w14:paraId="3B76FB6E" w14:textId="77777777" w:rsidR="00054BBD" w:rsidRDefault="00054BBD" w:rsidP="003809E9">
      <w:pPr>
        <w:pStyle w:val="ListParagraph"/>
        <w:numPr>
          <w:ilvl w:val="1"/>
          <w:numId w:val="8"/>
        </w:numPr>
        <w:tabs>
          <w:tab w:val="clear" w:pos="1440"/>
          <w:tab w:val="num" w:pos="1190"/>
        </w:tabs>
        <w:ind w:left="709"/>
      </w:pPr>
      <w:r>
        <w:t>Menggunakan Probabilitas dalam hal ini menggunakan Softmax</w:t>
      </w:r>
    </w:p>
    <w:p w14:paraId="5E986E65" w14:textId="52095556" w:rsidR="00054BBD" w:rsidRDefault="00054BBD" w:rsidP="00054BBD">
      <w:pPr>
        <w:pStyle w:val="ListParagraph"/>
        <w:ind w:left="709"/>
      </w:pPr>
      <w:r>
        <w:t xml:space="preserve">Contoh pendekatan probabilitas Softmax dapat dilihat pada </w:t>
      </w:r>
      <w:r>
        <w:fldChar w:fldCharType="begin"/>
      </w:r>
      <w:r>
        <w:instrText xml:space="preserve"> REF _Ref172717113 \h </w:instrText>
      </w:r>
      <w:r>
        <w:fldChar w:fldCharType="separate"/>
      </w:r>
      <w:r w:rsidR="007924A3">
        <w:t>Lampiran Kode 1.</w:t>
      </w:r>
      <w:r w:rsidR="007924A3">
        <w:rPr>
          <w:noProof/>
        </w:rPr>
        <w:t>2</w:t>
      </w:r>
      <w:r>
        <w:fldChar w:fldCharType="end"/>
      </w:r>
      <w:r>
        <w:t>.</w:t>
      </w:r>
    </w:p>
    <w:p w14:paraId="18D004D1" w14:textId="42847FAB" w:rsidR="00054BBD" w:rsidRDefault="00054BBD" w:rsidP="00054BBD">
      <w:pPr>
        <w:pStyle w:val="ListParagraph"/>
        <w:ind w:left="709"/>
        <w:jc w:val="center"/>
      </w:pPr>
      <w:bookmarkStart w:id="280" w:name="_Ref172717113"/>
      <w:r>
        <w:t>Lampiran Kode 1.</w:t>
      </w:r>
      <w:fldSimple w:instr=" SEQ Lampiran_Kode_1. \* ARABIC ">
        <w:r w:rsidR="007924A3">
          <w:rPr>
            <w:noProof/>
          </w:rPr>
          <w:t>2</w:t>
        </w:r>
      </w:fldSimple>
      <w:bookmarkEnd w:id="280"/>
      <w:r>
        <w:t xml:space="preserve"> Pendekatan Probabilitas Softmax</w:t>
      </w:r>
    </w:p>
    <w:tbl>
      <w:tblPr>
        <w:tblStyle w:val="TableGrid"/>
        <w:tblW w:w="0" w:type="auto"/>
        <w:tblInd w:w="709" w:type="dxa"/>
        <w:tblLook w:val="04A0" w:firstRow="1" w:lastRow="0" w:firstColumn="1" w:lastColumn="0" w:noHBand="0" w:noVBand="1"/>
      </w:tblPr>
      <w:tblGrid>
        <w:gridCol w:w="7219"/>
      </w:tblGrid>
      <w:tr w:rsidR="00054BBD" w14:paraId="6FE44B05" w14:textId="77777777" w:rsidTr="00041702">
        <w:tc>
          <w:tcPr>
            <w:tcW w:w="7928" w:type="dxa"/>
          </w:tcPr>
          <w:p w14:paraId="7F557D85"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FF"/>
                <w:sz w:val="16"/>
                <w:szCs w:val="16"/>
              </w:rPr>
              <w:t>import</w:t>
            </w:r>
            <w:r w:rsidRPr="00054BBD">
              <w:rPr>
                <w:rFonts w:ascii="Lucida Console" w:eastAsia="Times New Roman" w:hAnsi="Lucida Console" w:cs="Times New Roman"/>
                <w:color w:val="000000"/>
                <w:sz w:val="16"/>
                <w:szCs w:val="16"/>
              </w:rPr>
              <w:t xml:space="preserve"> torch.nn.functional </w:t>
            </w:r>
            <w:r w:rsidRPr="00054BBD">
              <w:rPr>
                <w:rFonts w:ascii="Lucida Console" w:eastAsia="Times New Roman" w:hAnsi="Lucida Console" w:cs="Times New Roman"/>
                <w:color w:val="0000FF"/>
                <w:sz w:val="16"/>
                <w:szCs w:val="16"/>
              </w:rPr>
              <w:t>as</w:t>
            </w:r>
            <w:r w:rsidRPr="00054BBD">
              <w:rPr>
                <w:rFonts w:ascii="Lucida Console" w:eastAsia="Times New Roman" w:hAnsi="Lucida Console" w:cs="Times New Roman"/>
                <w:color w:val="000000"/>
                <w:sz w:val="16"/>
                <w:szCs w:val="16"/>
              </w:rPr>
              <w:t xml:space="preserve"> F</w:t>
            </w:r>
          </w:p>
          <w:p w14:paraId="0DBD4EFB"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p>
          <w:p w14:paraId="328BA9CF"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8000"/>
                <w:sz w:val="16"/>
                <w:szCs w:val="16"/>
              </w:rPr>
              <w:t># Looping berdasarkan jumlah batch data</w:t>
            </w:r>
          </w:p>
          <w:p w14:paraId="32FE2DA3"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FF"/>
                <w:sz w:val="16"/>
                <w:szCs w:val="16"/>
              </w:rPr>
              <w:t>for</w:t>
            </w:r>
            <w:r w:rsidRPr="00054BBD">
              <w:rPr>
                <w:rFonts w:ascii="Lucida Console" w:eastAsia="Times New Roman" w:hAnsi="Lucida Console" w:cs="Times New Roman"/>
                <w:color w:val="000000"/>
                <w:sz w:val="16"/>
                <w:szCs w:val="16"/>
              </w:rPr>
              <w:t xml:space="preserve"> i </w:t>
            </w:r>
            <w:r w:rsidRPr="00054BBD">
              <w:rPr>
                <w:rFonts w:ascii="Lucida Console" w:eastAsia="Times New Roman" w:hAnsi="Lucida Console" w:cs="Times New Roman"/>
                <w:color w:val="0000FF"/>
                <w:sz w:val="16"/>
                <w:szCs w:val="16"/>
              </w:rPr>
              <w:t>in</w:t>
            </w: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range</w:t>
            </w:r>
            <w:r w:rsidRPr="00054BBD">
              <w:rPr>
                <w:rFonts w:ascii="Lucida Console" w:eastAsia="Times New Roman" w:hAnsi="Lucida Console" w:cs="Times New Roman"/>
                <w:color w:val="000000"/>
                <w:sz w:val="16"/>
                <w:szCs w:val="16"/>
              </w:rPr>
              <w:t>(logits.shape[0]):</w:t>
            </w:r>
          </w:p>
          <w:p w14:paraId="5C298BF9"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Mengambil semua nilai kecuali index label nya -100</w:t>
            </w:r>
          </w:p>
          <w:p w14:paraId="40EBAD6B"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logits_clean = logits[i][label[i] != -100]</w:t>
            </w:r>
          </w:p>
          <w:p w14:paraId="2C68B32B"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Shape Logits Clean : {logits_clean.shape}"</w:t>
            </w:r>
            <w:r w:rsidRPr="00054BBD">
              <w:rPr>
                <w:rFonts w:ascii="Lucida Console" w:eastAsia="Times New Roman" w:hAnsi="Lucida Console" w:cs="Times New Roman"/>
                <w:color w:val="000000"/>
                <w:sz w:val="16"/>
                <w:szCs w:val="16"/>
              </w:rPr>
              <w:t>)</w:t>
            </w:r>
          </w:p>
          <w:p w14:paraId="47AE5588"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p>
          <w:p w14:paraId="0614253E"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Mengambil semua label kecuali -100</w:t>
            </w:r>
          </w:p>
          <w:p w14:paraId="4DE55F0A"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label_clean = label[i][label[i] != -100]</w:t>
            </w:r>
          </w:p>
          <w:p w14:paraId="737BE037"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Shape Label Clean : {label_clean.shape}"</w:t>
            </w:r>
            <w:r w:rsidRPr="00054BBD">
              <w:rPr>
                <w:rFonts w:ascii="Lucida Console" w:eastAsia="Times New Roman" w:hAnsi="Lucida Console" w:cs="Times New Roman"/>
                <w:color w:val="000000"/>
                <w:sz w:val="16"/>
                <w:szCs w:val="16"/>
              </w:rPr>
              <w:t>)</w:t>
            </w:r>
          </w:p>
          <w:p w14:paraId="72559929"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Clean : {label_clean}"</w:t>
            </w:r>
            <w:r w:rsidRPr="00054BBD">
              <w:rPr>
                <w:rFonts w:ascii="Lucida Console" w:eastAsia="Times New Roman" w:hAnsi="Lucida Console" w:cs="Times New Roman"/>
                <w:color w:val="000000"/>
                <w:sz w:val="16"/>
                <w:szCs w:val="16"/>
              </w:rPr>
              <w:t>)</w:t>
            </w:r>
          </w:p>
          <w:p w14:paraId="58E1AB69"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p>
          <w:p w14:paraId="6479BC2D"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Menerapkan softmax pada logits untuk mendapatkan probabilitas</w:t>
            </w:r>
          </w:p>
          <w:p w14:paraId="2D34ECCE"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probabilities = F.softmax(logits_clean, dim=1)</w:t>
            </w:r>
          </w:p>
          <w:p w14:paraId="626D683C"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predictions = probabilities.argmax(dim=1)</w:t>
            </w:r>
          </w:p>
          <w:p w14:paraId="1A44B7FD"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Shape Predictions : {predictions.shape}"</w:t>
            </w:r>
            <w:r w:rsidRPr="00054BBD">
              <w:rPr>
                <w:rFonts w:ascii="Lucida Console" w:eastAsia="Times New Roman" w:hAnsi="Lucida Console" w:cs="Times New Roman"/>
                <w:color w:val="000000"/>
                <w:sz w:val="16"/>
                <w:szCs w:val="16"/>
              </w:rPr>
              <w:t>)</w:t>
            </w:r>
          </w:p>
          <w:p w14:paraId="595337DB"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Predictions : {predictions}"</w:t>
            </w:r>
            <w:r w:rsidRPr="00054BBD">
              <w:rPr>
                <w:rFonts w:ascii="Lucida Console" w:eastAsia="Times New Roman" w:hAnsi="Lucida Console" w:cs="Times New Roman"/>
                <w:color w:val="000000"/>
                <w:sz w:val="16"/>
                <w:szCs w:val="16"/>
              </w:rPr>
              <w:t>)</w:t>
            </w:r>
          </w:p>
          <w:p w14:paraId="6892A951"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p>
          <w:p w14:paraId="5D7683AE"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Konversi indeks ke label</w:t>
            </w:r>
          </w:p>
          <w:p w14:paraId="26A6A2B3"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true_label_convert = [ids_to_labels[label] </w:t>
            </w:r>
            <w:r w:rsidRPr="00054BBD">
              <w:rPr>
                <w:rFonts w:ascii="Lucida Console" w:eastAsia="Times New Roman" w:hAnsi="Lucida Console" w:cs="Times New Roman"/>
                <w:color w:val="0000FF"/>
                <w:sz w:val="16"/>
                <w:szCs w:val="16"/>
              </w:rPr>
              <w:t>for</w:t>
            </w:r>
            <w:r w:rsidRPr="00054BBD">
              <w:rPr>
                <w:rFonts w:ascii="Lucida Console" w:eastAsia="Times New Roman" w:hAnsi="Lucida Console" w:cs="Times New Roman"/>
                <w:color w:val="000000"/>
                <w:sz w:val="16"/>
                <w:szCs w:val="16"/>
              </w:rPr>
              <w:t xml:space="preserve"> label </w:t>
            </w:r>
            <w:r w:rsidRPr="00054BBD">
              <w:rPr>
                <w:rFonts w:ascii="Lucida Console" w:eastAsia="Times New Roman" w:hAnsi="Lucida Console" w:cs="Times New Roman"/>
                <w:color w:val="0000FF"/>
                <w:sz w:val="16"/>
                <w:szCs w:val="16"/>
              </w:rPr>
              <w:t>in</w:t>
            </w:r>
            <w:r w:rsidRPr="00054BBD">
              <w:rPr>
                <w:rFonts w:ascii="Lucida Console" w:eastAsia="Times New Roman" w:hAnsi="Lucida Console" w:cs="Times New Roman"/>
                <w:color w:val="000000"/>
                <w:sz w:val="16"/>
                <w:szCs w:val="16"/>
              </w:rPr>
              <w:t xml:space="preserve"> label_clean.cpu().numpy() </w:t>
            </w:r>
            <w:r w:rsidRPr="00054BBD">
              <w:rPr>
                <w:rFonts w:ascii="Lucida Console" w:eastAsia="Times New Roman" w:hAnsi="Lucida Console" w:cs="Times New Roman"/>
                <w:color w:val="0000FF"/>
                <w:sz w:val="16"/>
                <w:szCs w:val="16"/>
              </w:rPr>
              <w:t>if</w:t>
            </w:r>
            <w:r w:rsidRPr="00054BBD">
              <w:rPr>
                <w:rFonts w:ascii="Lucida Console" w:eastAsia="Times New Roman" w:hAnsi="Lucida Console" w:cs="Times New Roman"/>
                <w:color w:val="000000"/>
                <w:sz w:val="16"/>
                <w:szCs w:val="16"/>
              </w:rPr>
              <w:t xml:space="preserve"> label != -100]</w:t>
            </w:r>
          </w:p>
          <w:p w14:paraId="61BC6380"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Actual : {true_label_convert}"</w:t>
            </w:r>
            <w:r w:rsidRPr="00054BBD">
              <w:rPr>
                <w:rFonts w:ascii="Lucida Console" w:eastAsia="Times New Roman" w:hAnsi="Lucida Console" w:cs="Times New Roman"/>
                <w:color w:val="000000"/>
                <w:sz w:val="16"/>
                <w:szCs w:val="16"/>
              </w:rPr>
              <w:t>)</w:t>
            </w:r>
          </w:p>
          <w:p w14:paraId="1342015D"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pred_label_convert = [ids_to_labels[label] </w:t>
            </w:r>
            <w:r w:rsidRPr="00054BBD">
              <w:rPr>
                <w:rFonts w:ascii="Lucida Console" w:eastAsia="Times New Roman" w:hAnsi="Lucida Console" w:cs="Times New Roman"/>
                <w:color w:val="0000FF"/>
                <w:sz w:val="16"/>
                <w:szCs w:val="16"/>
              </w:rPr>
              <w:t>for</w:t>
            </w:r>
            <w:r w:rsidRPr="00054BBD">
              <w:rPr>
                <w:rFonts w:ascii="Lucida Console" w:eastAsia="Times New Roman" w:hAnsi="Lucida Console" w:cs="Times New Roman"/>
                <w:color w:val="000000"/>
                <w:sz w:val="16"/>
                <w:szCs w:val="16"/>
              </w:rPr>
              <w:t xml:space="preserve"> label </w:t>
            </w:r>
            <w:r w:rsidRPr="00054BBD">
              <w:rPr>
                <w:rFonts w:ascii="Lucida Console" w:eastAsia="Times New Roman" w:hAnsi="Lucida Console" w:cs="Times New Roman"/>
                <w:color w:val="0000FF"/>
                <w:sz w:val="16"/>
                <w:szCs w:val="16"/>
              </w:rPr>
              <w:t>in</w:t>
            </w:r>
            <w:r w:rsidRPr="00054BBD">
              <w:rPr>
                <w:rFonts w:ascii="Lucida Console" w:eastAsia="Times New Roman" w:hAnsi="Lucida Console" w:cs="Times New Roman"/>
                <w:color w:val="000000"/>
                <w:sz w:val="16"/>
                <w:szCs w:val="16"/>
              </w:rPr>
              <w:t xml:space="preserve"> predictions.cpu().numpy() </w:t>
            </w:r>
            <w:r w:rsidRPr="00054BBD">
              <w:rPr>
                <w:rFonts w:ascii="Lucida Console" w:eastAsia="Times New Roman" w:hAnsi="Lucida Console" w:cs="Times New Roman"/>
                <w:color w:val="0000FF"/>
                <w:sz w:val="16"/>
                <w:szCs w:val="16"/>
              </w:rPr>
              <w:t>if</w:t>
            </w:r>
            <w:r w:rsidRPr="00054BBD">
              <w:rPr>
                <w:rFonts w:ascii="Lucida Console" w:eastAsia="Times New Roman" w:hAnsi="Lucida Console" w:cs="Times New Roman"/>
                <w:color w:val="000000"/>
                <w:sz w:val="16"/>
                <w:szCs w:val="16"/>
              </w:rPr>
              <w:t xml:space="preserve"> label != -100]</w:t>
            </w:r>
          </w:p>
          <w:p w14:paraId="663B1AC9"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Label Predict : {pred_label_convert}"</w:t>
            </w:r>
            <w:r w:rsidRPr="00054BBD">
              <w:rPr>
                <w:rFonts w:ascii="Lucida Console" w:eastAsia="Times New Roman" w:hAnsi="Lucida Console" w:cs="Times New Roman"/>
                <w:color w:val="000000"/>
                <w:sz w:val="16"/>
                <w:szCs w:val="16"/>
              </w:rPr>
              <w:t>)</w:t>
            </w:r>
          </w:p>
          <w:p w14:paraId="047F6E3C"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p>
          <w:p w14:paraId="27B4A5C7"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8000"/>
                <w:sz w:val="16"/>
                <w:szCs w:val="16"/>
              </w:rPr>
              <w:t># Pengecekan panjang label yang sesuai</w:t>
            </w:r>
          </w:p>
          <w:p w14:paraId="58487CB0" w14:textId="77777777" w:rsidR="00054BBD" w:rsidRPr="00054BBD" w:rsidRDefault="00054BBD" w:rsidP="003809E9">
            <w:pPr>
              <w:numPr>
                <w:ilvl w:val="0"/>
                <w:numId w:val="83"/>
              </w:numPr>
              <w:spacing w:before="100" w:beforeAutospacing="1" w:line="240" w:lineRule="auto"/>
              <w:ind w:left="347"/>
              <w:jc w:val="left"/>
              <w:rPr>
                <w:rFonts w:ascii="Lucida Console" w:eastAsia="Times New Roman" w:hAnsi="Lucida Console" w:cs="Times New Roman"/>
                <w:color w:val="000000"/>
                <w:sz w:val="16"/>
                <w:szCs w:val="16"/>
              </w:rPr>
            </w:pPr>
            <w:r w:rsidRPr="00054BBD">
              <w:rPr>
                <w:rFonts w:ascii="Lucida Console" w:eastAsia="Times New Roman" w:hAnsi="Lucida Console" w:cs="Times New Roman"/>
                <w:color w:val="000000"/>
                <w:sz w:val="16"/>
                <w:szCs w:val="16"/>
              </w:rPr>
              <w:t xml:space="preserve">    </w:t>
            </w:r>
            <w:r w:rsidRPr="00054BBD">
              <w:rPr>
                <w:rFonts w:ascii="Lucida Console" w:eastAsia="Times New Roman" w:hAnsi="Lucida Console" w:cs="Times New Roman"/>
                <w:color w:val="0000FF"/>
                <w:sz w:val="16"/>
                <w:szCs w:val="16"/>
              </w:rPr>
              <w:t>print</w:t>
            </w:r>
            <w:r w:rsidRPr="00054BBD">
              <w:rPr>
                <w:rFonts w:ascii="Lucida Console" w:eastAsia="Times New Roman" w:hAnsi="Lucida Console" w:cs="Times New Roman"/>
                <w:color w:val="000000"/>
                <w:sz w:val="16"/>
                <w:szCs w:val="16"/>
              </w:rPr>
              <w:t>(</w:t>
            </w:r>
            <w:r w:rsidRPr="00054BBD">
              <w:rPr>
                <w:rFonts w:ascii="Lucida Console" w:eastAsia="Times New Roman" w:hAnsi="Lucida Console" w:cs="Times New Roman"/>
                <w:color w:val="A31515"/>
                <w:sz w:val="16"/>
                <w:szCs w:val="16"/>
              </w:rPr>
              <w:t>f"Panjang Label Apakah sama? {</w:t>
            </w:r>
            <w:r w:rsidRPr="00054BBD">
              <w:rPr>
                <w:rFonts w:ascii="Lucida Console" w:eastAsia="Times New Roman" w:hAnsi="Lucida Console" w:cs="Times New Roman"/>
                <w:color w:val="0000FF"/>
                <w:sz w:val="16"/>
                <w:szCs w:val="16"/>
              </w:rPr>
              <w:t>len</w:t>
            </w:r>
            <w:r w:rsidRPr="00054BBD">
              <w:rPr>
                <w:rFonts w:ascii="Lucida Console" w:eastAsia="Times New Roman" w:hAnsi="Lucida Console" w:cs="Times New Roman"/>
                <w:color w:val="A31515"/>
                <w:sz w:val="16"/>
                <w:szCs w:val="16"/>
              </w:rPr>
              <w:t xml:space="preserve">(true_label_convert) == </w:t>
            </w:r>
            <w:r w:rsidRPr="00054BBD">
              <w:rPr>
                <w:rFonts w:ascii="Lucida Console" w:eastAsia="Times New Roman" w:hAnsi="Lucida Console" w:cs="Times New Roman"/>
                <w:color w:val="0000FF"/>
                <w:sz w:val="16"/>
                <w:szCs w:val="16"/>
              </w:rPr>
              <w:t>len</w:t>
            </w:r>
            <w:r w:rsidRPr="00054BBD">
              <w:rPr>
                <w:rFonts w:ascii="Lucida Console" w:eastAsia="Times New Roman" w:hAnsi="Lucida Console" w:cs="Times New Roman"/>
                <w:color w:val="A31515"/>
                <w:sz w:val="16"/>
                <w:szCs w:val="16"/>
              </w:rPr>
              <w:t>(pred_label_convert)}"</w:t>
            </w:r>
            <w:r w:rsidRPr="00054BBD">
              <w:rPr>
                <w:rFonts w:ascii="Lucida Console" w:eastAsia="Times New Roman" w:hAnsi="Lucida Console" w:cs="Times New Roman"/>
                <w:color w:val="000000"/>
                <w:sz w:val="16"/>
                <w:szCs w:val="16"/>
              </w:rPr>
              <w:t>)</w:t>
            </w:r>
          </w:p>
        </w:tc>
      </w:tr>
    </w:tbl>
    <w:p w14:paraId="751A0421" w14:textId="77777777" w:rsidR="000473DA" w:rsidRDefault="000473DA" w:rsidP="000473DA">
      <w:pPr>
        <w:pStyle w:val="ListParagraph"/>
        <w:ind w:left="350"/>
      </w:pPr>
    </w:p>
    <w:p w14:paraId="1BC85BC3" w14:textId="0BC89EE3" w:rsidR="00054BBD" w:rsidRDefault="000473DA" w:rsidP="003809E9">
      <w:pPr>
        <w:pStyle w:val="ListParagraph"/>
        <w:numPr>
          <w:ilvl w:val="2"/>
          <w:numId w:val="59"/>
        </w:numPr>
        <w:ind w:left="350"/>
      </w:pPr>
      <w:r>
        <w:t>Pengaruh BertTokenizer terhadap Dataset</w:t>
      </w:r>
    </w:p>
    <w:p w14:paraId="2A841CD1" w14:textId="57DAD80F" w:rsidR="000473DA" w:rsidRDefault="000473DA" w:rsidP="000473DA">
      <w:pPr>
        <w:pStyle w:val="ListParagraph"/>
        <w:ind w:left="350"/>
      </w:pPr>
      <w:r>
        <w:t xml:space="preserve">BERT membutuhkan input sebuah teks yang nantinya akan di tokenisasi sendiri menggunakan BERT Tokenizer. BERT Tokenizer menggunakan algoritma WordPiece sehingga terdapat perbedaan antara hasil tokenisasi dari anotasi dan Bert Tokenizer. Hal ini dapat dibuktikan dengan uji coba menggunakan </w:t>
      </w:r>
      <w:r>
        <w:fldChar w:fldCharType="begin"/>
      </w:r>
      <w:r>
        <w:instrText xml:space="preserve"> REF _Ref172717674 \h </w:instrText>
      </w:r>
      <w:r>
        <w:fldChar w:fldCharType="separate"/>
      </w:r>
      <w:r w:rsidR="007924A3">
        <w:t>Lampiran Kode 1.</w:t>
      </w:r>
      <w:r w:rsidR="007924A3">
        <w:rPr>
          <w:noProof/>
        </w:rPr>
        <w:t>3</w:t>
      </w:r>
      <w:r>
        <w:fldChar w:fldCharType="end"/>
      </w:r>
      <w:r>
        <w:t>.</w:t>
      </w:r>
    </w:p>
    <w:p w14:paraId="37431E32" w14:textId="21A02E53" w:rsidR="000473DA" w:rsidRDefault="000473DA" w:rsidP="000473DA">
      <w:pPr>
        <w:pStyle w:val="ListParagraph"/>
        <w:ind w:left="350"/>
        <w:jc w:val="center"/>
      </w:pPr>
      <w:bookmarkStart w:id="281" w:name="_Ref172717674"/>
      <w:r>
        <w:t>Lampiran Kode 1.</w:t>
      </w:r>
      <w:fldSimple w:instr=" SEQ Lampiran_Kode_1. \* ARABIC ">
        <w:r w:rsidR="007924A3">
          <w:rPr>
            <w:noProof/>
          </w:rPr>
          <w:t>3</w:t>
        </w:r>
      </w:fldSimple>
      <w:bookmarkEnd w:id="281"/>
      <w:r>
        <w:t xml:space="preserve"> Analisis Tokenisasi BERT</w:t>
      </w:r>
    </w:p>
    <w:tbl>
      <w:tblPr>
        <w:tblStyle w:val="TableGrid"/>
        <w:tblW w:w="0" w:type="auto"/>
        <w:tblInd w:w="350" w:type="dxa"/>
        <w:tblLook w:val="04A0" w:firstRow="1" w:lastRow="0" w:firstColumn="1" w:lastColumn="0" w:noHBand="0" w:noVBand="1"/>
      </w:tblPr>
      <w:tblGrid>
        <w:gridCol w:w="7578"/>
      </w:tblGrid>
      <w:tr w:rsidR="000473DA" w:rsidRPr="000473DA" w14:paraId="25ED729A" w14:textId="77777777" w:rsidTr="000473DA">
        <w:tc>
          <w:tcPr>
            <w:tcW w:w="7928" w:type="dxa"/>
          </w:tcPr>
          <w:p w14:paraId="2C61145D"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FF"/>
                <w:sz w:val="16"/>
                <w:szCs w:val="16"/>
              </w:rPr>
              <w:t>def</w:t>
            </w: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A31515"/>
                <w:sz w:val="16"/>
                <w:szCs w:val="16"/>
              </w:rPr>
              <w:t>align_label_Example</w:t>
            </w:r>
            <w:r w:rsidRPr="000473DA">
              <w:rPr>
                <w:rFonts w:ascii="Lucida Console" w:eastAsia="Times New Roman" w:hAnsi="Lucida Console" w:cs="Times New Roman"/>
                <w:color w:val="000000"/>
                <w:sz w:val="16"/>
                <w:szCs w:val="16"/>
              </w:rPr>
              <w:t>(texts, labels, tokenizer, labels_to_ids):</w:t>
            </w:r>
          </w:p>
          <w:p w14:paraId="2356FBB8"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print</w:t>
            </w:r>
            <w:r w:rsidRPr="000473DA">
              <w:rPr>
                <w:rFonts w:ascii="Lucida Console" w:eastAsia="Times New Roman" w:hAnsi="Lucida Console" w:cs="Times New Roman"/>
                <w:color w:val="000000"/>
                <w:sz w:val="16"/>
                <w:szCs w:val="16"/>
              </w:rPr>
              <w:t>(</w:t>
            </w:r>
            <w:r w:rsidRPr="000473DA">
              <w:rPr>
                <w:rFonts w:ascii="Lucida Console" w:eastAsia="Times New Roman" w:hAnsi="Lucida Console" w:cs="Times New Roman"/>
                <w:color w:val="A31515"/>
                <w:sz w:val="16"/>
                <w:szCs w:val="16"/>
              </w:rPr>
              <w:t>f"Text : {texts}"</w:t>
            </w:r>
            <w:r w:rsidRPr="000473DA">
              <w:rPr>
                <w:rFonts w:ascii="Lucida Console" w:eastAsia="Times New Roman" w:hAnsi="Lucida Console" w:cs="Times New Roman"/>
                <w:color w:val="000000"/>
                <w:sz w:val="16"/>
                <w:szCs w:val="16"/>
              </w:rPr>
              <w:t>)</w:t>
            </w:r>
          </w:p>
          <w:p w14:paraId="5B0383B4"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tokenized_inputs = tokenizer(texts, padding=</w:t>
            </w:r>
            <w:r w:rsidRPr="000473DA">
              <w:rPr>
                <w:rFonts w:ascii="Lucida Console" w:eastAsia="Times New Roman" w:hAnsi="Lucida Console" w:cs="Times New Roman"/>
                <w:color w:val="A31515"/>
                <w:sz w:val="16"/>
                <w:szCs w:val="16"/>
              </w:rPr>
              <w:t>'max_length'</w:t>
            </w:r>
            <w:r w:rsidRPr="000473DA">
              <w:rPr>
                <w:rFonts w:ascii="Lucida Console" w:eastAsia="Times New Roman" w:hAnsi="Lucida Console" w:cs="Times New Roman"/>
                <w:color w:val="000000"/>
                <w:sz w:val="16"/>
                <w:szCs w:val="16"/>
              </w:rPr>
              <w:t>, max_length=512, truncation=</w:t>
            </w:r>
            <w:r w:rsidRPr="000473DA">
              <w:rPr>
                <w:rFonts w:ascii="Lucida Console" w:eastAsia="Times New Roman" w:hAnsi="Lucida Console" w:cs="Times New Roman"/>
                <w:color w:val="A31515"/>
                <w:sz w:val="16"/>
                <w:szCs w:val="16"/>
              </w:rPr>
              <w:t>True</w:t>
            </w:r>
            <w:r w:rsidRPr="000473DA">
              <w:rPr>
                <w:rFonts w:ascii="Lucida Console" w:eastAsia="Times New Roman" w:hAnsi="Lucida Console" w:cs="Times New Roman"/>
                <w:color w:val="000000"/>
                <w:sz w:val="16"/>
                <w:szCs w:val="16"/>
              </w:rPr>
              <w:t>)</w:t>
            </w:r>
          </w:p>
          <w:p w14:paraId="30E083A2"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token = tokenizer.convert_ids_to_tokens(tokenized_inputs.input_ids)</w:t>
            </w:r>
          </w:p>
          <w:p w14:paraId="30269F44"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clear_token = [i </w:t>
            </w:r>
            <w:r w:rsidRPr="000473DA">
              <w:rPr>
                <w:rFonts w:ascii="Lucida Console" w:eastAsia="Times New Roman" w:hAnsi="Lucida Console" w:cs="Times New Roman"/>
                <w:color w:val="0000FF"/>
                <w:sz w:val="16"/>
                <w:szCs w:val="16"/>
              </w:rPr>
              <w:t>for</w:t>
            </w:r>
            <w:r w:rsidRPr="000473DA">
              <w:rPr>
                <w:rFonts w:ascii="Lucida Console" w:eastAsia="Times New Roman" w:hAnsi="Lucida Console" w:cs="Times New Roman"/>
                <w:color w:val="000000"/>
                <w:sz w:val="16"/>
                <w:szCs w:val="16"/>
              </w:rPr>
              <w:t xml:space="preserve"> i </w:t>
            </w:r>
            <w:r w:rsidRPr="000473DA">
              <w:rPr>
                <w:rFonts w:ascii="Lucida Console" w:eastAsia="Times New Roman" w:hAnsi="Lucida Console" w:cs="Times New Roman"/>
                <w:color w:val="0000FF"/>
                <w:sz w:val="16"/>
                <w:szCs w:val="16"/>
              </w:rPr>
              <w:t>in</w:t>
            </w:r>
            <w:r w:rsidRPr="000473DA">
              <w:rPr>
                <w:rFonts w:ascii="Lucida Console" w:eastAsia="Times New Roman" w:hAnsi="Lucida Console" w:cs="Times New Roman"/>
                <w:color w:val="000000"/>
                <w:sz w:val="16"/>
                <w:szCs w:val="16"/>
              </w:rPr>
              <w:t xml:space="preserve"> token </w:t>
            </w:r>
            <w:r w:rsidRPr="000473DA">
              <w:rPr>
                <w:rFonts w:ascii="Lucida Console" w:eastAsia="Times New Roman" w:hAnsi="Lucida Console" w:cs="Times New Roman"/>
                <w:color w:val="0000FF"/>
                <w:sz w:val="16"/>
                <w:szCs w:val="16"/>
              </w:rPr>
              <w:t>if</w:t>
            </w:r>
            <w:r w:rsidRPr="000473DA">
              <w:rPr>
                <w:rFonts w:ascii="Lucida Console" w:eastAsia="Times New Roman" w:hAnsi="Lucida Console" w:cs="Times New Roman"/>
                <w:color w:val="000000"/>
                <w:sz w:val="16"/>
                <w:szCs w:val="16"/>
              </w:rPr>
              <w:t xml:space="preserve"> i </w:t>
            </w:r>
            <w:r w:rsidRPr="000473DA">
              <w:rPr>
                <w:rFonts w:ascii="Lucida Console" w:eastAsia="Times New Roman" w:hAnsi="Lucida Console" w:cs="Times New Roman"/>
                <w:color w:val="0000FF"/>
                <w:sz w:val="16"/>
                <w:szCs w:val="16"/>
              </w:rPr>
              <w:t>not</w:t>
            </w: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in</w:t>
            </w: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A31515"/>
                <w:sz w:val="16"/>
                <w:szCs w:val="16"/>
              </w:rPr>
              <w:t>'[CLS]'</w:t>
            </w: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A31515"/>
                <w:sz w:val="16"/>
                <w:szCs w:val="16"/>
              </w:rPr>
              <w:t>'[SEP]'</w:t>
            </w: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A31515"/>
                <w:sz w:val="16"/>
                <w:szCs w:val="16"/>
              </w:rPr>
              <w:t>'[PAD]'</w:t>
            </w:r>
            <w:r w:rsidRPr="000473DA">
              <w:rPr>
                <w:rFonts w:ascii="Lucida Console" w:eastAsia="Times New Roman" w:hAnsi="Lucida Console" w:cs="Times New Roman"/>
                <w:color w:val="000000"/>
                <w:sz w:val="16"/>
                <w:szCs w:val="16"/>
              </w:rPr>
              <w:t>]]</w:t>
            </w:r>
          </w:p>
          <w:p w14:paraId="54B8BD22"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print</w:t>
            </w:r>
            <w:r w:rsidRPr="000473DA">
              <w:rPr>
                <w:rFonts w:ascii="Lucida Console" w:eastAsia="Times New Roman" w:hAnsi="Lucida Console" w:cs="Times New Roman"/>
                <w:color w:val="000000"/>
                <w:sz w:val="16"/>
                <w:szCs w:val="16"/>
              </w:rPr>
              <w:t>(</w:t>
            </w:r>
            <w:r w:rsidRPr="000473DA">
              <w:rPr>
                <w:rFonts w:ascii="Lucida Console" w:eastAsia="Times New Roman" w:hAnsi="Lucida Console" w:cs="Times New Roman"/>
                <w:color w:val="A31515"/>
                <w:sz w:val="16"/>
                <w:szCs w:val="16"/>
              </w:rPr>
              <w:t>f"Hasil Tokenisasi BERT : {clear_token}"</w:t>
            </w:r>
            <w:r w:rsidRPr="000473DA">
              <w:rPr>
                <w:rFonts w:ascii="Lucida Console" w:eastAsia="Times New Roman" w:hAnsi="Lucida Console" w:cs="Times New Roman"/>
                <w:color w:val="000000"/>
                <w:sz w:val="16"/>
                <w:szCs w:val="16"/>
              </w:rPr>
              <w:t>)</w:t>
            </w:r>
          </w:p>
          <w:p w14:paraId="4E3C9B7D"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print</w:t>
            </w:r>
            <w:r w:rsidRPr="000473DA">
              <w:rPr>
                <w:rFonts w:ascii="Lucida Console" w:eastAsia="Times New Roman" w:hAnsi="Lucida Console" w:cs="Times New Roman"/>
                <w:color w:val="000000"/>
                <w:sz w:val="16"/>
                <w:szCs w:val="16"/>
              </w:rPr>
              <w:t>(</w:t>
            </w:r>
            <w:r w:rsidRPr="000473DA">
              <w:rPr>
                <w:rFonts w:ascii="Lucida Console" w:eastAsia="Times New Roman" w:hAnsi="Lucida Console" w:cs="Times New Roman"/>
                <w:color w:val="A31515"/>
                <w:sz w:val="16"/>
                <w:szCs w:val="16"/>
              </w:rPr>
              <w:t>f"Jumlah Token Hasil Tokenisasi BERT: {</w:t>
            </w:r>
            <w:r w:rsidRPr="000473DA">
              <w:rPr>
                <w:rFonts w:ascii="Lucida Console" w:eastAsia="Times New Roman" w:hAnsi="Lucida Console" w:cs="Times New Roman"/>
                <w:color w:val="0000FF"/>
                <w:sz w:val="16"/>
                <w:szCs w:val="16"/>
              </w:rPr>
              <w:t>len</w:t>
            </w:r>
            <w:r w:rsidRPr="000473DA">
              <w:rPr>
                <w:rFonts w:ascii="Lucida Console" w:eastAsia="Times New Roman" w:hAnsi="Lucida Console" w:cs="Times New Roman"/>
                <w:color w:val="A31515"/>
                <w:sz w:val="16"/>
                <w:szCs w:val="16"/>
              </w:rPr>
              <w:t>(clear_token)}"</w:t>
            </w:r>
            <w:r w:rsidRPr="000473DA">
              <w:rPr>
                <w:rFonts w:ascii="Lucida Console" w:eastAsia="Times New Roman" w:hAnsi="Lucida Console" w:cs="Times New Roman"/>
                <w:color w:val="000000"/>
                <w:sz w:val="16"/>
                <w:szCs w:val="16"/>
              </w:rPr>
              <w:t>)</w:t>
            </w:r>
          </w:p>
          <w:p w14:paraId="0625F7F6"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print</w:t>
            </w:r>
            <w:r w:rsidRPr="000473DA">
              <w:rPr>
                <w:rFonts w:ascii="Lucida Console" w:eastAsia="Times New Roman" w:hAnsi="Lucida Console" w:cs="Times New Roman"/>
                <w:color w:val="000000"/>
                <w:sz w:val="16"/>
                <w:szCs w:val="16"/>
              </w:rPr>
              <w:t>()</w:t>
            </w:r>
          </w:p>
          <w:p w14:paraId="79A63AE8"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print</w:t>
            </w:r>
            <w:r w:rsidRPr="000473DA">
              <w:rPr>
                <w:rFonts w:ascii="Lucida Console" w:eastAsia="Times New Roman" w:hAnsi="Lucida Console" w:cs="Times New Roman"/>
                <w:color w:val="000000"/>
                <w:sz w:val="16"/>
                <w:szCs w:val="16"/>
              </w:rPr>
              <w:t>(</w:t>
            </w:r>
            <w:r w:rsidRPr="000473DA">
              <w:rPr>
                <w:rFonts w:ascii="Lucida Console" w:eastAsia="Times New Roman" w:hAnsi="Lucida Console" w:cs="Times New Roman"/>
                <w:color w:val="A31515"/>
                <w:sz w:val="16"/>
                <w:szCs w:val="16"/>
              </w:rPr>
              <w:t>f"Labels : {labels}"</w:t>
            </w:r>
            <w:r w:rsidRPr="000473DA">
              <w:rPr>
                <w:rFonts w:ascii="Lucida Console" w:eastAsia="Times New Roman" w:hAnsi="Lucida Console" w:cs="Times New Roman"/>
                <w:color w:val="000000"/>
                <w:sz w:val="16"/>
                <w:szCs w:val="16"/>
              </w:rPr>
              <w:t>)</w:t>
            </w:r>
          </w:p>
          <w:p w14:paraId="792ECC5D"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print</w:t>
            </w:r>
            <w:r w:rsidRPr="000473DA">
              <w:rPr>
                <w:rFonts w:ascii="Lucida Console" w:eastAsia="Times New Roman" w:hAnsi="Lucida Console" w:cs="Times New Roman"/>
                <w:color w:val="000000"/>
                <w:sz w:val="16"/>
                <w:szCs w:val="16"/>
              </w:rPr>
              <w:t>(</w:t>
            </w:r>
            <w:r w:rsidRPr="000473DA">
              <w:rPr>
                <w:rFonts w:ascii="Lucida Console" w:eastAsia="Times New Roman" w:hAnsi="Lucida Console" w:cs="Times New Roman"/>
                <w:color w:val="A31515"/>
                <w:sz w:val="16"/>
                <w:szCs w:val="16"/>
              </w:rPr>
              <w:t>f"Jumlah Label : {</w:t>
            </w:r>
            <w:r w:rsidRPr="000473DA">
              <w:rPr>
                <w:rFonts w:ascii="Lucida Console" w:eastAsia="Times New Roman" w:hAnsi="Lucida Console" w:cs="Times New Roman"/>
                <w:color w:val="0000FF"/>
                <w:sz w:val="16"/>
                <w:szCs w:val="16"/>
              </w:rPr>
              <w:t>len</w:t>
            </w:r>
            <w:r w:rsidRPr="000473DA">
              <w:rPr>
                <w:rFonts w:ascii="Lucida Console" w:eastAsia="Times New Roman" w:hAnsi="Lucida Console" w:cs="Times New Roman"/>
                <w:color w:val="A31515"/>
                <w:sz w:val="16"/>
                <w:szCs w:val="16"/>
              </w:rPr>
              <w:t>(labels)}"</w:t>
            </w:r>
            <w:r w:rsidRPr="000473DA">
              <w:rPr>
                <w:rFonts w:ascii="Lucida Console" w:eastAsia="Times New Roman" w:hAnsi="Lucida Console" w:cs="Times New Roman"/>
                <w:color w:val="000000"/>
                <w:sz w:val="16"/>
                <w:szCs w:val="16"/>
              </w:rPr>
              <w:t>)</w:t>
            </w:r>
          </w:p>
          <w:p w14:paraId="1363162E"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5B56A911"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ord_ids = tokenized_inputs.word_ids()</w:t>
            </w:r>
          </w:p>
          <w:p w14:paraId="26A0E085"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8000"/>
                <w:sz w:val="16"/>
                <w:szCs w:val="16"/>
              </w:rPr>
              <w:t># print(f"Splitting Biasa : {texts.split()}")</w:t>
            </w:r>
          </w:p>
          <w:p w14:paraId="04D22503"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8000"/>
                <w:sz w:val="16"/>
                <w:szCs w:val="16"/>
              </w:rPr>
              <w:t># print(f"Word Ids : {word_ids}")</w:t>
            </w:r>
          </w:p>
          <w:p w14:paraId="0CE29DA3"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6CC63CDF"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previous_word_idx = </w:t>
            </w:r>
            <w:r w:rsidRPr="000473DA">
              <w:rPr>
                <w:rFonts w:ascii="Lucida Console" w:eastAsia="Times New Roman" w:hAnsi="Lucida Console" w:cs="Times New Roman"/>
                <w:color w:val="A31515"/>
                <w:sz w:val="16"/>
                <w:szCs w:val="16"/>
              </w:rPr>
              <w:t>None</w:t>
            </w:r>
          </w:p>
          <w:p w14:paraId="0C1A1BDE"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label_ids = []</w:t>
            </w:r>
          </w:p>
          <w:p w14:paraId="60ABDA01"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3BD747B5"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for</w:t>
            </w:r>
            <w:r w:rsidRPr="000473DA">
              <w:rPr>
                <w:rFonts w:ascii="Lucida Console" w:eastAsia="Times New Roman" w:hAnsi="Lucida Console" w:cs="Times New Roman"/>
                <w:color w:val="000000"/>
                <w:sz w:val="16"/>
                <w:szCs w:val="16"/>
              </w:rPr>
              <w:t xml:space="preserve"> word_idx </w:t>
            </w:r>
            <w:r w:rsidRPr="000473DA">
              <w:rPr>
                <w:rFonts w:ascii="Lucida Console" w:eastAsia="Times New Roman" w:hAnsi="Lucida Console" w:cs="Times New Roman"/>
                <w:color w:val="0000FF"/>
                <w:sz w:val="16"/>
                <w:szCs w:val="16"/>
              </w:rPr>
              <w:t>in</w:t>
            </w:r>
            <w:r w:rsidRPr="000473DA">
              <w:rPr>
                <w:rFonts w:ascii="Lucida Console" w:eastAsia="Times New Roman" w:hAnsi="Lucida Console" w:cs="Times New Roman"/>
                <w:color w:val="000000"/>
                <w:sz w:val="16"/>
                <w:szCs w:val="16"/>
              </w:rPr>
              <w:t xml:space="preserve"> word_ids:</w:t>
            </w:r>
          </w:p>
          <w:p w14:paraId="4CE6C172"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4B981252"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if</w:t>
            </w:r>
            <w:r w:rsidRPr="000473DA">
              <w:rPr>
                <w:rFonts w:ascii="Lucida Console" w:eastAsia="Times New Roman" w:hAnsi="Lucida Console" w:cs="Times New Roman"/>
                <w:color w:val="000000"/>
                <w:sz w:val="16"/>
                <w:szCs w:val="16"/>
              </w:rPr>
              <w:t xml:space="preserve"> word_idx </w:t>
            </w:r>
            <w:r w:rsidRPr="000473DA">
              <w:rPr>
                <w:rFonts w:ascii="Lucida Console" w:eastAsia="Times New Roman" w:hAnsi="Lucida Console" w:cs="Times New Roman"/>
                <w:color w:val="0000FF"/>
                <w:sz w:val="16"/>
                <w:szCs w:val="16"/>
              </w:rPr>
              <w:t>is</w:t>
            </w: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A31515"/>
                <w:sz w:val="16"/>
                <w:szCs w:val="16"/>
              </w:rPr>
              <w:t>None</w:t>
            </w:r>
            <w:r w:rsidRPr="000473DA">
              <w:rPr>
                <w:rFonts w:ascii="Lucida Console" w:eastAsia="Times New Roman" w:hAnsi="Lucida Console" w:cs="Times New Roman"/>
                <w:color w:val="000000"/>
                <w:sz w:val="16"/>
                <w:szCs w:val="16"/>
              </w:rPr>
              <w:t>:</w:t>
            </w:r>
          </w:p>
          <w:p w14:paraId="2403C0D0"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label_ids.append(-100)</w:t>
            </w:r>
          </w:p>
          <w:p w14:paraId="3F08AA0E"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4A70A14B"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elif</w:t>
            </w:r>
            <w:r w:rsidRPr="000473DA">
              <w:rPr>
                <w:rFonts w:ascii="Lucida Console" w:eastAsia="Times New Roman" w:hAnsi="Lucida Console" w:cs="Times New Roman"/>
                <w:color w:val="000000"/>
                <w:sz w:val="16"/>
                <w:szCs w:val="16"/>
              </w:rPr>
              <w:t xml:space="preserve"> word_idx != previous_word_idx:</w:t>
            </w:r>
          </w:p>
          <w:p w14:paraId="5DE89BA7"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try</w:t>
            </w:r>
            <w:r w:rsidRPr="000473DA">
              <w:rPr>
                <w:rFonts w:ascii="Lucida Console" w:eastAsia="Times New Roman" w:hAnsi="Lucida Console" w:cs="Times New Roman"/>
                <w:color w:val="000000"/>
                <w:sz w:val="16"/>
                <w:szCs w:val="16"/>
              </w:rPr>
              <w:t>:</w:t>
            </w:r>
          </w:p>
          <w:p w14:paraId="3FA8349A"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label_ids.append(labels_to_ids[labels[word_idx]])</w:t>
            </w:r>
          </w:p>
          <w:p w14:paraId="32F6D71B"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except</w:t>
            </w:r>
            <w:r w:rsidRPr="000473DA">
              <w:rPr>
                <w:rFonts w:ascii="Lucida Console" w:eastAsia="Times New Roman" w:hAnsi="Lucida Console" w:cs="Times New Roman"/>
                <w:color w:val="000000"/>
                <w:sz w:val="16"/>
                <w:szCs w:val="16"/>
              </w:rPr>
              <w:t>:</w:t>
            </w:r>
          </w:p>
          <w:p w14:paraId="42A6F482"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label_ids.append(-100)</w:t>
            </w:r>
          </w:p>
          <w:p w14:paraId="19FF06EE"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else</w:t>
            </w:r>
            <w:r w:rsidRPr="000473DA">
              <w:rPr>
                <w:rFonts w:ascii="Lucida Console" w:eastAsia="Times New Roman" w:hAnsi="Lucida Console" w:cs="Times New Roman"/>
                <w:color w:val="000000"/>
                <w:sz w:val="16"/>
                <w:szCs w:val="16"/>
              </w:rPr>
              <w:t>:</w:t>
            </w:r>
          </w:p>
          <w:p w14:paraId="67B99AEC"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try</w:t>
            </w:r>
            <w:r w:rsidRPr="000473DA">
              <w:rPr>
                <w:rFonts w:ascii="Lucida Console" w:eastAsia="Times New Roman" w:hAnsi="Lucida Console" w:cs="Times New Roman"/>
                <w:color w:val="000000"/>
                <w:sz w:val="16"/>
                <w:szCs w:val="16"/>
              </w:rPr>
              <w:t>:</w:t>
            </w:r>
          </w:p>
          <w:p w14:paraId="56792DFE"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label_ids.append(labels_to_ids[labels[word_idx]])</w:t>
            </w:r>
          </w:p>
          <w:p w14:paraId="01E65673"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except</w:t>
            </w:r>
            <w:r w:rsidRPr="000473DA">
              <w:rPr>
                <w:rFonts w:ascii="Lucida Console" w:eastAsia="Times New Roman" w:hAnsi="Lucida Console" w:cs="Times New Roman"/>
                <w:color w:val="000000"/>
                <w:sz w:val="16"/>
                <w:szCs w:val="16"/>
              </w:rPr>
              <w:t>:</w:t>
            </w:r>
          </w:p>
          <w:p w14:paraId="7C8F1FD6"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label_ids.append(-100)</w:t>
            </w:r>
          </w:p>
          <w:p w14:paraId="19C55F70"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previous_word_idx = word_idx</w:t>
            </w:r>
          </w:p>
          <w:p w14:paraId="43EB1E7C"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2DFD49DF"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clear_label = [i </w:t>
            </w:r>
            <w:r w:rsidRPr="000473DA">
              <w:rPr>
                <w:rFonts w:ascii="Lucida Console" w:eastAsia="Times New Roman" w:hAnsi="Lucida Console" w:cs="Times New Roman"/>
                <w:color w:val="0000FF"/>
                <w:sz w:val="16"/>
                <w:szCs w:val="16"/>
              </w:rPr>
              <w:t>for</w:t>
            </w:r>
            <w:r w:rsidRPr="000473DA">
              <w:rPr>
                <w:rFonts w:ascii="Lucida Console" w:eastAsia="Times New Roman" w:hAnsi="Lucida Console" w:cs="Times New Roman"/>
                <w:color w:val="000000"/>
                <w:sz w:val="16"/>
                <w:szCs w:val="16"/>
              </w:rPr>
              <w:t xml:space="preserve"> i </w:t>
            </w:r>
            <w:r w:rsidRPr="000473DA">
              <w:rPr>
                <w:rFonts w:ascii="Lucida Console" w:eastAsia="Times New Roman" w:hAnsi="Lucida Console" w:cs="Times New Roman"/>
                <w:color w:val="0000FF"/>
                <w:sz w:val="16"/>
                <w:szCs w:val="16"/>
              </w:rPr>
              <w:t>in</w:t>
            </w:r>
            <w:r w:rsidRPr="000473DA">
              <w:rPr>
                <w:rFonts w:ascii="Lucida Console" w:eastAsia="Times New Roman" w:hAnsi="Lucida Console" w:cs="Times New Roman"/>
                <w:color w:val="000000"/>
                <w:sz w:val="16"/>
                <w:szCs w:val="16"/>
              </w:rPr>
              <w:t xml:space="preserve"> label_ids </w:t>
            </w:r>
            <w:r w:rsidRPr="000473DA">
              <w:rPr>
                <w:rFonts w:ascii="Lucida Console" w:eastAsia="Times New Roman" w:hAnsi="Lucida Console" w:cs="Times New Roman"/>
                <w:color w:val="0000FF"/>
                <w:sz w:val="16"/>
                <w:szCs w:val="16"/>
              </w:rPr>
              <w:t>if</w:t>
            </w:r>
            <w:r w:rsidRPr="000473DA">
              <w:rPr>
                <w:rFonts w:ascii="Lucida Console" w:eastAsia="Times New Roman" w:hAnsi="Lucida Console" w:cs="Times New Roman"/>
                <w:color w:val="000000"/>
                <w:sz w:val="16"/>
                <w:szCs w:val="16"/>
              </w:rPr>
              <w:t xml:space="preserve"> i != -100]</w:t>
            </w:r>
          </w:p>
          <w:p w14:paraId="6907CD25"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6B55FC2D"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 xml:space="preserve">    </w:t>
            </w:r>
            <w:r w:rsidRPr="000473DA">
              <w:rPr>
                <w:rFonts w:ascii="Lucida Console" w:eastAsia="Times New Roman" w:hAnsi="Lucida Console" w:cs="Times New Roman"/>
                <w:color w:val="0000FF"/>
                <w:sz w:val="16"/>
                <w:szCs w:val="16"/>
              </w:rPr>
              <w:t>return</w:t>
            </w:r>
            <w:r w:rsidRPr="000473DA">
              <w:rPr>
                <w:rFonts w:ascii="Lucida Console" w:eastAsia="Times New Roman" w:hAnsi="Lucida Console" w:cs="Times New Roman"/>
                <w:color w:val="000000"/>
                <w:sz w:val="16"/>
                <w:szCs w:val="16"/>
              </w:rPr>
              <w:t xml:space="preserve"> clear_label, token</w:t>
            </w:r>
          </w:p>
          <w:p w14:paraId="5CB82E3A"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p>
          <w:p w14:paraId="20D245DB"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txt = df_pros[</w:t>
            </w:r>
            <w:r w:rsidRPr="000473DA">
              <w:rPr>
                <w:rFonts w:ascii="Lucida Console" w:eastAsia="Times New Roman" w:hAnsi="Lucida Console" w:cs="Times New Roman"/>
                <w:color w:val="A31515"/>
                <w:sz w:val="16"/>
                <w:szCs w:val="16"/>
              </w:rPr>
              <w:t>"text"</w:t>
            </w:r>
            <w:r w:rsidRPr="000473DA">
              <w:rPr>
                <w:rFonts w:ascii="Lucida Console" w:eastAsia="Times New Roman" w:hAnsi="Lucida Console" w:cs="Times New Roman"/>
                <w:color w:val="000000"/>
                <w:sz w:val="16"/>
                <w:szCs w:val="16"/>
              </w:rPr>
              <w:t>][134]</w:t>
            </w:r>
          </w:p>
          <w:p w14:paraId="3DCEB3C8"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lb = df_pros[</w:t>
            </w:r>
            <w:r w:rsidRPr="000473DA">
              <w:rPr>
                <w:rFonts w:ascii="Lucida Console" w:eastAsia="Times New Roman" w:hAnsi="Lucida Console" w:cs="Times New Roman"/>
                <w:color w:val="A31515"/>
                <w:sz w:val="16"/>
                <w:szCs w:val="16"/>
              </w:rPr>
              <w:t>"labels"</w:t>
            </w:r>
            <w:r w:rsidRPr="000473DA">
              <w:rPr>
                <w:rFonts w:ascii="Lucida Console" w:eastAsia="Times New Roman" w:hAnsi="Lucida Console" w:cs="Times New Roman"/>
                <w:color w:val="000000"/>
                <w:sz w:val="16"/>
                <w:szCs w:val="16"/>
              </w:rPr>
              <w:t>][134].split()</w:t>
            </w:r>
          </w:p>
          <w:p w14:paraId="3DD3D599" w14:textId="77777777"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labels_to_ids =  {</w:t>
            </w:r>
            <w:r w:rsidRPr="000473DA">
              <w:rPr>
                <w:rFonts w:ascii="Lucida Console" w:eastAsia="Times New Roman" w:hAnsi="Lucida Console" w:cs="Times New Roman"/>
                <w:color w:val="A31515"/>
                <w:sz w:val="16"/>
                <w:szCs w:val="16"/>
              </w:rPr>
              <w:t>'B_ADVO'</w:t>
            </w:r>
            <w:r w:rsidRPr="000473DA">
              <w:rPr>
                <w:rFonts w:ascii="Lucida Console" w:eastAsia="Times New Roman" w:hAnsi="Lucida Console" w:cs="Times New Roman"/>
                <w:color w:val="000000"/>
                <w:sz w:val="16"/>
                <w:szCs w:val="16"/>
              </w:rPr>
              <w:t xml:space="preserve">: 0, </w:t>
            </w:r>
            <w:r w:rsidRPr="000473DA">
              <w:rPr>
                <w:rFonts w:ascii="Lucida Console" w:eastAsia="Times New Roman" w:hAnsi="Lucida Console" w:cs="Times New Roman"/>
                <w:color w:val="A31515"/>
                <w:sz w:val="16"/>
                <w:szCs w:val="16"/>
              </w:rPr>
              <w:t>'B_ARTV'</w:t>
            </w:r>
            <w:r w:rsidRPr="000473DA">
              <w:rPr>
                <w:rFonts w:ascii="Lucida Console" w:eastAsia="Times New Roman" w:hAnsi="Lucida Console" w:cs="Times New Roman"/>
                <w:color w:val="000000"/>
                <w:sz w:val="16"/>
                <w:szCs w:val="16"/>
              </w:rPr>
              <w:t xml:space="preserve">: 1, </w:t>
            </w:r>
            <w:r w:rsidRPr="000473DA">
              <w:rPr>
                <w:rFonts w:ascii="Lucida Console" w:eastAsia="Times New Roman" w:hAnsi="Lucida Console" w:cs="Times New Roman"/>
                <w:color w:val="A31515"/>
                <w:sz w:val="16"/>
                <w:szCs w:val="16"/>
              </w:rPr>
              <w:t>'B_CRIA'</w:t>
            </w:r>
            <w:r w:rsidRPr="000473DA">
              <w:rPr>
                <w:rFonts w:ascii="Lucida Console" w:eastAsia="Times New Roman" w:hAnsi="Lucida Console" w:cs="Times New Roman"/>
                <w:color w:val="000000"/>
                <w:sz w:val="16"/>
                <w:szCs w:val="16"/>
              </w:rPr>
              <w:t xml:space="preserve">: 2, </w:t>
            </w:r>
            <w:r w:rsidRPr="000473DA">
              <w:rPr>
                <w:rFonts w:ascii="Lucida Console" w:eastAsia="Times New Roman" w:hAnsi="Lucida Console" w:cs="Times New Roman"/>
                <w:color w:val="A31515"/>
                <w:sz w:val="16"/>
                <w:szCs w:val="16"/>
              </w:rPr>
              <w:t>'B_DEFN'</w:t>
            </w:r>
            <w:r w:rsidRPr="000473DA">
              <w:rPr>
                <w:rFonts w:ascii="Lucida Console" w:eastAsia="Times New Roman" w:hAnsi="Lucida Console" w:cs="Times New Roman"/>
                <w:color w:val="000000"/>
                <w:sz w:val="16"/>
                <w:szCs w:val="16"/>
              </w:rPr>
              <w:t xml:space="preserve">: 3, </w:t>
            </w:r>
            <w:r w:rsidRPr="000473DA">
              <w:rPr>
                <w:rFonts w:ascii="Lucida Console" w:eastAsia="Times New Roman" w:hAnsi="Lucida Console" w:cs="Times New Roman"/>
                <w:color w:val="A31515"/>
                <w:sz w:val="16"/>
                <w:szCs w:val="16"/>
              </w:rPr>
              <w:t>'B_JUDG'</w:t>
            </w:r>
            <w:r w:rsidRPr="000473DA">
              <w:rPr>
                <w:rFonts w:ascii="Lucida Console" w:eastAsia="Times New Roman" w:hAnsi="Lucida Console" w:cs="Times New Roman"/>
                <w:color w:val="000000"/>
                <w:sz w:val="16"/>
                <w:szCs w:val="16"/>
              </w:rPr>
              <w:t xml:space="preserve">: 4, </w:t>
            </w:r>
            <w:r w:rsidRPr="000473DA">
              <w:rPr>
                <w:rFonts w:ascii="Lucida Console" w:eastAsia="Times New Roman" w:hAnsi="Lucida Console" w:cs="Times New Roman"/>
                <w:color w:val="A31515"/>
                <w:sz w:val="16"/>
                <w:szCs w:val="16"/>
              </w:rPr>
              <w:t>'B_JUDP'</w:t>
            </w:r>
            <w:r w:rsidRPr="000473DA">
              <w:rPr>
                <w:rFonts w:ascii="Lucida Console" w:eastAsia="Times New Roman" w:hAnsi="Lucida Console" w:cs="Times New Roman"/>
                <w:color w:val="000000"/>
                <w:sz w:val="16"/>
                <w:szCs w:val="16"/>
              </w:rPr>
              <w:t xml:space="preserve">: 5, </w:t>
            </w:r>
            <w:r w:rsidRPr="000473DA">
              <w:rPr>
                <w:rFonts w:ascii="Lucida Console" w:eastAsia="Times New Roman" w:hAnsi="Lucida Console" w:cs="Times New Roman"/>
                <w:color w:val="A31515"/>
                <w:sz w:val="16"/>
                <w:szCs w:val="16"/>
              </w:rPr>
              <w:t>'B_PENA'</w:t>
            </w:r>
            <w:r w:rsidRPr="000473DA">
              <w:rPr>
                <w:rFonts w:ascii="Lucida Console" w:eastAsia="Times New Roman" w:hAnsi="Lucida Console" w:cs="Times New Roman"/>
                <w:color w:val="000000"/>
                <w:sz w:val="16"/>
                <w:szCs w:val="16"/>
              </w:rPr>
              <w:t xml:space="preserve">: 6, </w:t>
            </w:r>
            <w:r w:rsidRPr="000473DA">
              <w:rPr>
                <w:rFonts w:ascii="Lucida Console" w:eastAsia="Times New Roman" w:hAnsi="Lucida Console" w:cs="Times New Roman"/>
                <w:color w:val="A31515"/>
                <w:sz w:val="16"/>
                <w:szCs w:val="16"/>
              </w:rPr>
              <w:t>'B_PROS'</w:t>
            </w:r>
            <w:r w:rsidRPr="000473DA">
              <w:rPr>
                <w:rFonts w:ascii="Lucida Console" w:eastAsia="Times New Roman" w:hAnsi="Lucida Console" w:cs="Times New Roman"/>
                <w:color w:val="000000"/>
                <w:sz w:val="16"/>
                <w:szCs w:val="16"/>
              </w:rPr>
              <w:t xml:space="preserve">: 7, </w:t>
            </w:r>
            <w:r w:rsidRPr="000473DA">
              <w:rPr>
                <w:rFonts w:ascii="Lucida Console" w:eastAsia="Times New Roman" w:hAnsi="Lucida Console" w:cs="Times New Roman"/>
                <w:color w:val="A31515"/>
                <w:sz w:val="16"/>
                <w:szCs w:val="16"/>
              </w:rPr>
              <w:t>'B_PUNI'</w:t>
            </w:r>
            <w:r w:rsidRPr="000473DA">
              <w:rPr>
                <w:rFonts w:ascii="Lucida Console" w:eastAsia="Times New Roman" w:hAnsi="Lucida Console" w:cs="Times New Roman"/>
                <w:color w:val="000000"/>
                <w:sz w:val="16"/>
                <w:szCs w:val="16"/>
              </w:rPr>
              <w:t xml:space="preserve">: 8, </w:t>
            </w:r>
            <w:r w:rsidRPr="000473DA">
              <w:rPr>
                <w:rFonts w:ascii="Lucida Console" w:eastAsia="Times New Roman" w:hAnsi="Lucida Console" w:cs="Times New Roman"/>
                <w:color w:val="A31515"/>
                <w:sz w:val="16"/>
                <w:szCs w:val="16"/>
              </w:rPr>
              <w:t>'B_REGI'</w:t>
            </w:r>
            <w:r w:rsidRPr="000473DA">
              <w:rPr>
                <w:rFonts w:ascii="Lucida Console" w:eastAsia="Times New Roman" w:hAnsi="Lucida Console" w:cs="Times New Roman"/>
                <w:color w:val="000000"/>
                <w:sz w:val="16"/>
                <w:szCs w:val="16"/>
              </w:rPr>
              <w:t xml:space="preserve">: 9, </w:t>
            </w:r>
            <w:r w:rsidRPr="000473DA">
              <w:rPr>
                <w:rFonts w:ascii="Lucida Console" w:eastAsia="Times New Roman" w:hAnsi="Lucida Console" w:cs="Times New Roman"/>
                <w:color w:val="A31515"/>
                <w:sz w:val="16"/>
                <w:szCs w:val="16"/>
              </w:rPr>
              <w:t>'B_TIMV'</w:t>
            </w:r>
            <w:r w:rsidRPr="000473DA">
              <w:rPr>
                <w:rFonts w:ascii="Lucida Console" w:eastAsia="Times New Roman" w:hAnsi="Lucida Console" w:cs="Times New Roman"/>
                <w:color w:val="000000"/>
                <w:sz w:val="16"/>
                <w:szCs w:val="16"/>
              </w:rPr>
              <w:t xml:space="preserve">: 10, </w:t>
            </w:r>
            <w:r w:rsidRPr="000473DA">
              <w:rPr>
                <w:rFonts w:ascii="Lucida Console" w:eastAsia="Times New Roman" w:hAnsi="Lucida Console" w:cs="Times New Roman"/>
                <w:color w:val="A31515"/>
                <w:sz w:val="16"/>
                <w:szCs w:val="16"/>
              </w:rPr>
              <w:t>'B_VERN'</w:t>
            </w:r>
            <w:r w:rsidRPr="000473DA">
              <w:rPr>
                <w:rFonts w:ascii="Lucida Console" w:eastAsia="Times New Roman" w:hAnsi="Lucida Console" w:cs="Times New Roman"/>
                <w:color w:val="000000"/>
                <w:sz w:val="16"/>
                <w:szCs w:val="16"/>
              </w:rPr>
              <w:t xml:space="preserve">: 11, </w:t>
            </w:r>
            <w:r w:rsidRPr="000473DA">
              <w:rPr>
                <w:rFonts w:ascii="Lucida Console" w:eastAsia="Times New Roman" w:hAnsi="Lucida Console" w:cs="Times New Roman"/>
                <w:color w:val="A31515"/>
                <w:sz w:val="16"/>
                <w:szCs w:val="16"/>
              </w:rPr>
              <w:t>'I_ADVO'</w:t>
            </w:r>
            <w:r w:rsidRPr="000473DA">
              <w:rPr>
                <w:rFonts w:ascii="Lucida Console" w:eastAsia="Times New Roman" w:hAnsi="Lucida Console" w:cs="Times New Roman"/>
                <w:color w:val="000000"/>
                <w:sz w:val="16"/>
                <w:szCs w:val="16"/>
              </w:rPr>
              <w:t xml:space="preserve">: 12, </w:t>
            </w:r>
            <w:r w:rsidRPr="000473DA">
              <w:rPr>
                <w:rFonts w:ascii="Lucida Console" w:eastAsia="Times New Roman" w:hAnsi="Lucida Console" w:cs="Times New Roman"/>
                <w:color w:val="A31515"/>
                <w:sz w:val="16"/>
                <w:szCs w:val="16"/>
              </w:rPr>
              <w:t>'I_ARTV'</w:t>
            </w:r>
            <w:r w:rsidRPr="000473DA">
              <w:rPr>
                <w:rFonts w:ascii="Lucida Console" w:eastAsia="Times New Roman" w:hAnsi="Lucida Console" w:cs="Times New Roman"/>
                <w:color w:val="000000"/>
                <w:sz w:val="16"/>
                <w:szCs w:val="16"/>
              </w:rPr>
              <w:t xml:space="preserve">: 13, </w:t>
            </w:r>
            <w:r w:rsidRPr="000473DA">
              <w:rPr>
                <w:rFonts w:ascii="Lucida Console" w:eastAsia="Times New Roman" w:hAnsi="Lucida Console" w:cs="Times New Roman"/>
                <w:color w:val="A31515"/>
                <w:sz w:val="16"/>
                <w:szCs w:val="16"/>
              </w:rPr>
              <w:t>'I_CRIA'</w:t>
            </w:r>
            <w:r w:rsidRPr="000473DA">
              <w:rPr>
                <w:rFonts w:ascii="Lucida Console" w:eastAsia="Times New Roman" w:hAnsi="Lucida Console" w:cs="Times New Roman"/>
                <w:color w:val="000000"/>
                <w:sz w:val="16"/>
                <w:szCs w:val="16"/>
              </w:rPr>
              <w:t xml:space="preserve">: 14, </w:t>
            </w:r>
            <w:r w:rsidRPr="000473DA">
              <w:rPr>
                <w:rFonts w:ascii="Lucida Console" w:eastAsia="Times New Roman" w:hAnsi="Lucida Console" w:cs="Times New Roman"/>
                <w:color w:val="A31515"/>
                <w:sz w:val="16"/>
                <w:szCs w:val="16"/>
              </w:rPr>
              <w:t>'I_DEFN'</w:t>
            </w:r>
            <w:r w:rsidRPr="000473DA">
              <w:rPr>
                <w:rFonts w:ascii="Lucida Console" w:eastAsia="Times New Roman" w:hAnsi="Lucida Console" w:cs="Times New Roman"/>
                <w:color w:val="000000"/>
                <w:sz w:val="16"/>
                <w:szCs w:val="16"/>
              </w:rPr>
              <w:t xml:space="preserve">: 15, </w:t>
            </w:r>
            <w:r w:rsidRPr="000473DA">
              <w:rPr>
                <w:rFonts w:ascii="Lucida Console" w:eastAsia="Times New Roman" w:hAnsi="Lucida Console" w:cs="Times New Roman"/>
                <w:color w:val="A31515"/>
                <w:sz w:val="16"/>
                <w:szCs w:val="16"/>
              </w:rPr>
              <w:t>'I_JUDG'</w:t>
            </w:r>
            <w:r w:rsidRPr="000473DA">
              <w:rPr>
                <w:rFonts w:ascii="Lucida Console" w:eastAsia="Times New Roman" w:hAnsi="Lucida Console" w:cs="Times New Roman"/>
                <w:color w:val="000000"/>
                <w:sz w:val="16"/>
                <w:szCs w:val="16"/>
              </w:rPr>
              <w:t xml:space="preserve">: 16, </w:t>
            </w:r>
            <w:r w:rsidRPr="000473DA">
              <w:rPr>
                <w:rFonts w:ascii="Lucida Console" w:eastAsia="Times New Roman" w:hAnsi="Lucida Console" w:cs="Times New Roman"/>
                <w:color w:val="A31515"/>
                <w:sz w:val="16"/>
                <w:szCs w:val="16"/>
              </w:rPr>
              <w:t>'I_JUDP'</w:t>
            </w:r>
            <w:r w:rsidRPr="000473DA">
              <w:rPr>
                <w:rFonts w:ascii="Lucida Console" w:eastAsia="Times New Roman" w:hAnsi="Lucida Console" w:cs="Times New Roman"/>
                <w:color w:val="000000"/>
                <w:sz w:val="16"/>
                <w:szCs w:val="16"/>
              </w:rPr>
              <w:t xml:space="preserve">: 17, </w:t>
            </w:r>
            <w:r w:rsidRPr="000473DA">
              <w:rPr>
                <w:rFonts w:ascii="Lucida Console" w:eastAsia="Times New Roman" w:hAnsi="Lucida Console" w:cs="Times New Roman"/>
                <w:color w:val="A31515"/>
                <w:sz w:val="16"/>
                <w:szCs w:val="16"/>
              </w:rPr>
              <w:t>'I_PENA'</w:t>
            </w:r>
            <w:r w:rsidRPr="000473DA">
              <w:rPr>
                <w:rFonts w:ascii="Lucida Console" w:eastAsia="Times New Roman" w:hAnsi="Lucida Console" w:cs="Times New Roman"/>
                <w:color w:val="000000"/>
                <w:sz w:val="16"/>
                <w:szCs w:val="16"/>
              </w:rPr>
              <w:t xml:space="preserve">: 18, </w:t>
            </w:r>
            <w:r w:rsidRPr="000473DA">
              <w:rPr>
                <w:rFonts w:ascii="Lucida Console" w:eastAsia="Times New Roman" w:hAnsi="Lucida Console" w:cs="Times New Roman"/>
                <w:color w:val="A31515"/>
                <w:sz w:val="16"/>
                <w:szCs w:val="16"/>
              </w:rPr>
              <w:t>'I_PROS'</w:t>
            </w:r>
            <w:r w:rsidRPr="000473DA">
              <w:rPr>
                <w:rFonts w:ascii="Lucida Console" w:eastAsia="Times New Roman" w:hAnsi="Lucida Console" w:cs="Times New Roman"/>
                <w:color w:val="000000"/>
                <w:sz w:val="16"/>
                <w:szCs w:val="16"/>
              </w:rPr>
              <w:t xml:space="preserve">: 19, </w:t>
            </w:r>
            <w:r w:rsidRPr="000473DA">
              <w:rPr>
                <w:rFonts w:ascii="Lucida Console" w:eastAsia="Times New Roman" w:hAnsi="Lucida Console" w:cs="Times New Roman"/>
                <w:color w:val="A31515"/>
                <w:sz w:val="16"/>
                <w:szCs w:val="16"/>
              </w:rPr>
              <w:t>'I_PUNI'</w:t>
            </w:r>
            <w:r w:rsidRPr="000473DA">
              <w:rPr>
                <w:rFonts w:ascii="Lucida Console" w:eastAsia="Times New Roman" w:hAnsi="Lucida Console" w:cs="Times New Roman"/>
                <w:color w:val="000000"/>
                <w:sz w:val="16"/>
                <w:szCs w:val="16"/>
              </w:rPr>
              <w:t xml:space="preserve">: 20, </w:t>
            </w:r>
            <w:r w:rsidRPr="000473DA">
              <w:rPr>
                <w:rFonts w:ascii="Lucida Console" w:eastAsia="Times New Roman" w:hAnsi="Lucida Console" w:cs="Times New Roman"/>
                <w:color w:val="A31515"/>
                <w:sz w:val="16"/>
                <w:szCs w:val="16"/>
              </w:rPr>
              <w:t>'I_REGI'</w:t>
            </w:r>
            <w:r w:rsidRPr="000473DA">
              <w:rPr>
                <w:rFonts w:ascii="Lucida Console" w:eastAsia="Times New Roman" w:hAnsi="Lucida Console" w:cs="Times New Roman"/>
                <w:color w:val="000000"/>
                <w:sz w:val="16"/>
                <w:szCs w:val="16"/>
              </w:rPr>
              <w:t xml:space="preserve">: 21, </w:t>
            </w:r>
            <w:r w:rsidRPr="000473DA">
              <w:rPr>
                <w:rFonts w:ascii="Lucida Console" w:eastAsia="Times New Roman" w:hAnsi="Lucida Console" w:cs="Times New Roman"/>
                <w:color w:val="A31515"/>
                <w:sz w:val="16"/>
                <w:szCs w:val="16"/>
              </w:rPr>
              <w:t>'I_TIMV'</w:t>
            </w:r>
            <w:r w:rsidRPr="000473DA">
              <w:rPr>
                <w:rFonts w:ascii="Lucida Console" w:eastAsia="Times New Roman" w:hAnsi="Lucida Console" w:cs="Times New Roman"/>
                <w:color w:val="000000"/>
                <w:sz w:val="16"/>
                <w:szCs w:val="16"/>
              </w:rPr>
              <w:t xml:space="preserve">: 22, </w:t>
            </w:r>
            <w:r w:rsidRPr="000473DA">
              <w:rPr>
                <w:rFonts w:ascii="Lucida Console" w:eastAsia="Times New Roman" w:hAnsi="Lucida Console" w:cs="Times New Roman"/>
                <w:color w:val="A31515"/>
                <w:sz w:val="16"/>
                <w:szCs w:val="16"/>
              </w:rPr>
              <w:t>'I_VERN'</w:t>
            </w:r>
            <w:r w:rsidRPr="000473DA">
              <w:rPr>
                <w:rFonts w:ascii="Lucida Console" w:eastAsia="Times New Roman" w:hAnsi="Lucida Console" w:cs="Times New Roman"/>
                <w:color w:val="000000"/>
                <w:sz w:val="16"/>
                <w:szCs w:val="16"/>
              </w:rPr>
              <w:t xml:space="preserve">: 23, </w:t>
            </w:r>
            <w:r w:rsidRPr="000473DA">
              <w:rPr>
                <w:rFonts w:ascii="Lucida Console" w:eastAsia="Times New Roman" w:hAnsi="Lucida Console" w:cs="Times New Roman"/>
                <w:color w:val="A31515"/>
                <w:sz w:val="16"/>
                <w:szCs w:val="16"/>
              </w:rPr>
              <w:t>'O'</w:t>
            </w:r>
            <w:r w:rsidRPr="000473DA">
              <w:rPr>
                <w:rFonts w:ascii="Lucida Console" w:eastAsia="Times New Roman" w:hAnsi="Lucida Console" w:cs="Times New Roman"/>
                <w:color w:val="000000"/>
                <w:sz w:val="16"/>
                <w:szCs w:val="16"/>
              </w:rPr>
              <w:t>: 24}</w:t>
            </w:r>
          </w:p>
          <w:p w14:paraId="09D75BE7" w14:textId="155B6184" w:rsidR="000473DA" w:rsidRPr="000473DA" w:rsidRDefault="000473DA" w:rsidP="003809E9">
            <w:pPr>
              <w:numPr>
                <w:ilvl w:val="0"/>
                <w:numId w:val="84"/>
              </w:numPr>
              <w:spacing w:before="100" w:beforeAutospacing="1" w:line="240" w:lineRule="auto"/>
              <w:ind w:left="350"/>
              <w:jc w:val="left"/>
              <w:rPr>
                <w:rFonts w:ascii="Lucida Console" w:eastAsia="Times New Roman" w:hAnsi="Lucida Console" w:cs="Times New Roman"/>
                <w:color w:val="000000"/>
                <w:sz w:val="16"/>
                <w:szCs w:val="16"/>
              </w:rPr>
            </w:pPr>
            <w:r w:rsidRPr="000473DA">
              <w:rPr>
                <w:rFonts w:ascii="Lucida Console" w:eastAsia="Times New Roman" w:hAnsi="Lucida Console" w:cs="Times New Roman"/>
                <w:color w:val="000000"/>
                <w:sz w:val="16"/>
                <w:szCs w:val="16"/>
              </w:rPr>
              <w:t>label_cv, token = align_label_Example(txt,lb, tokenizer, labels_to_ids)</w:t>
            </w:r>
          </w:p>
        </w:tc>
      </w:tr>
    </w:tbl>
    <w:p w14:paraId="00BFBADB" w14:textId="231D1EB8" w:rsidR="00870741" w:rsidRDefault="00870741" w:rsidP="00054BBD"/>
    <w:p w14:paraId="068F389A" w14:textId="77777777" w:rsidR="00870741" w:rsidRDefault="00870741" w:rsidP="00870741">
      <w:pPr>
        <w:spacing w:before="240"/>
        <w:jc w:val="center"/>
        <w:rPr>
          <w:b/>
          <w:bCs/>
        </w:rPr>
      </w:pPr>
      <w:r>
        <w:rPr>
          <w:b/>
          <w:bCs/>
        </w:rPr>
        <w:t>DAFTAR RIWAYAT HIDUP</w:t>
      </w:r>
    </w:p>
    <w:p w14:paraId="3F7B2CD5" w14:textId="77777777" w:rsidR="00870741" w:rsidRDefault="00870741" w:rsidP="00870741">
      <w:pPr>
        <w:spacing w:before="240"/>
        <w:jc w:val="center"/>
        <w:rPr>
          <w:b/>
          <w:bCs/>
        </w:rPr>
      </w:pPr>
      <w:r>
        <w:rPr>
          <w:b/>
          <w:bCs/>
          <w:noProof/>
        </w:rPr>
        <w:drawing>
          <wp:inline distT="0" distB="0" distL="0" distR="0" wp14:anchorId="2307077E" wp14:editId="32139AA6">
            <wp:extent cx="1079682" cy="1619524"/>
            <wp:effectExtent l="0" t="0" r="6350" b="0"/>
            <wp:docPr id="1623471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47129" name="Picture 162347129"/>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079682" cy="1619524"/>
                    </a:xfrm>
                    <a:prstGeom prst="rect">
                      <a:avLst/>
                    </a:prstGeom>
                  </pic:spPr>
                </pic:pic>
              </a:graphicData>
            </a:graphic>
          </wp:inline>
        </w:drawing>
      </w:r>
    </w:p>
    <w:p w14:paraId="7373CCC1" w14:textId="77777777" w:rsidR="00870741" w:rsidRDefault="00870741" w:rsidP="00870741">
      <w:pPr>
        <w:rPr>
          <w:b/>
          <w:bCs/>
        </w:rPr>
      </w:pPr>
      <w:r w:rsidRPr="00975983">
        <w:rPr>
          <w:b/>
          <w:bCs/>
          <w:u w:val="single"/>
        </w:rPr>
        <w:t>Data Pribadi</w:t>
      </w:r>
      <w:r>
        <w:rPr>
          <w:b/>
          <w:bCs/>
        </w:rPr>
        <w:t xml:space="preserve"> :</w:t>
      </w:r>
    </w:p>
    <w:p w14:paraId="3C82FF1A" w14:textId="44F9EF89" w:rsidR="00870741" w:rsidRDefault="00870741" w:rsidP="00870741">
      <w:r>
        <w:t>Nama</w:t>
      </w:r>
      <w:r>
        <w:tab/>
      </w:r>
      <w:r>
        <w:tab/>
      </w:r>
      <w:r>
        <w:tab/>
      </w:r>
      <w:r>
        <w:tab/>
        <w:t>: Ahmad Rosyihuddin</w:t>
      </w:r>
    </w:p>
    <w:p w14:paraId="08814D02" w14:textId="77777777" w:rsidR="00870741" w:rsidRDefault="00870741" w:rsidP="00870741">
      <w:r>
        <w:t>Jenis Kelamin</w:t>
      </w:r>
      <w:r>
        <w:tab/>
      </w:r>
      <w:r>
        <w:tab/>
      </w:r>
      <w:r>
        <w:tab/>
        <w:t>: Laki-Laki</w:t>
      </w:r>
    </w:p>
    <w:p w14:paraId="637400EB" w14:textId="3839EF8C" w:rsidR="00870741" w:rsidRDefault="00870741" w:rsidP="00870741">
      <w:r>
        <w:t>Tempat, Tanggal Lahir</w:t>
      </w:r>
      <w:r>
        <w:tab/>
        <w:t>: Gresik, 05 Agustus 2001</w:t>
      </w:r>
    </w:p>
    <w:p w14:paraId="7454243D" w14:textId="67FEAFAF" w:rsidR="00870741" w:rsidRDefault="00870741" w:rsidP="00870741">
      <w:r>
        <w:t>Alamat</w:t>
      </w:r>
      <w:r>
        <w:tab/>
      </w:r>
      <w:r>
        <w:tab/>
      </w:r>
      <w:r>
        <w:tab/>
      </w:r>
      <w:r>
        <w:tab/>
        <w:t>: Dusun Ngawen RT 002 RW 001</w:t>
      </w:r>
    </w:p>
    <w:p w14:paraId="5AFF3570" w14:textId="62192B05" w:rsidR="00870741" w:rsidRDefault="00870741" w:rsidP="00870741">
      <w:r>
        <w:tab/>
        <w:t>Desa</w:t>
      </w:r>
      <w:r>
        <w:tab/>
      </w:r>
      <w:r>
        <w:tab/>
      </w:r>
      <w:r>
        <w:tab/>
        <w:t>: Ngawen</w:t>
      </w:r>
    </w:p>
    <w:p w14:paraId="0BB1FE81" w14:textId="46983BAA" w:rsidR="00870741" w:rsidRDefault="00870741" w:rsidP="00870741">
      <w:r>
        <w:tab/>
        <w:t>Kecamatan</w:t>
      </w:r>
      <w:r>
        <w:tab/>
      </w:r>
      <w:r>
        <w:tab/>
        <w:t>: Sidayu</w:t>
      </w:r>
    </w:p>
    <w:p w14:paraId="467D5528" w14:textId="092E7324" w:rsidR="00870741" w:rsidRDefault="00870741" w:rsidP="00870741">
      <w:r>
        <w:tab/>
        <w:t>Kabupaten</w:t>
      </w:r>
      <w:r>
        <w:tab/>
      </w:r>
      <w:r>
        <w:tab/>
        <w:t>: Gresik</w:t>
      </w:r>
    </w:p>
    <w:p w14:paraId="5138C582" w14:textId="77777777" w:rsidR="00870741" w:rsidRDefault="00870741" w:rsidP="00870741">
      <w:r>
        <w:t>Agama</w:t>
      </w:r>
      <w:r>
        <w:tab/>
      </w:r>
      <w:r>
        <w:tab/>
      </w:r>
      <w:r>
        <w:tab/>
      </w:r>
      <w:r>
        <w:tab/>
        <w:t>: Islam</w:t>
      </w:r>
    </w:p>
    <w:p w14:paraId="09FDEE3D" w14:textId="77777777" w:rsidR="00870741" w:rsidRDefault="00870741" w:rsidP="00870741">
      <w:r>
        <w:t>Status Pernikahan</w:t>
      </w:r>
      <w:r>
        <w:tab/>
      </w:r>
      <w:r>
        <w:tab/>
        <w:t>: Belum Menikah</w:t>
      </w:r>
    </w:p>
    <w:p w14:paraId="6DA93DC0" w14:textId="77777777" w:rsidR="00870741" w:rsidRDefault="00870741" w:rsidP="00870741">
      <w:r>
        <w:t>Kewarganegaraan</w:t>
      </w:r>
      <w:r>
        <w:tab/>
      </w:r>
      <w:r>
        <w:tab/>
        <w:t>: Indonesia</w:t>
      </w:r>
    </w:p>
    <w:p w14:paraId="10B2D34F" w14:textId="77777777" w:rsidR="00870741" w:rsidRDefault="00870741" w:rsidP="00870741">
      <w:r>
        <w:t>Program Studi</w:t>
      </w:r>
      <w:r>
        <w:tab/>
      </w:r>
      <w:r>
        <w:tab/>
      </w:r>
      <w:r>
        <w:tab/>
        <w:t>: Teknik Informatika</w:t>
      </w:r>
    </w:p>
    <w:p w14:paraId="3761282F" w14:textId="0F98DD8F" w:rsidR="00870741" w:rsidRDefault="00870741" w:rsidP="00870741">
      <w:r>
        <w:t>E-mail</w:t>
      </w:r>
      <w:r>
        <w:tab/>
      </w:r>
      <w:r>
        <w:tab/>
      </w:r>
      <w:r>
        <w:tab/>
      </w:r>
      <w:r>
        <w:tab/>
        <w:t>: rosyihuddin.dev@gmail.com</w:t>
      </w:r>
    </w:p>
    <w:p w14:paraId="254F6C8A" w14:textId="77777777" w:rsidR="00870741" w:rsidRDefault="00870741" w:rsidP="00870741">
      <w:r>
        <w:t>No. Handphone</w:t>
      </w:r>
      <w:r>
        <w:tab/>
      </w:r>
      <w:r>
        <w:tab/>
        <w:t>: -</w:t>
      </w:r>
    </w:p>
    <w:p w14:paraId="7303BF53" w14:textId="77777777" w:rsidR="00870741" w:rsidRPr="00975983" w:rsidRDefault="00870741" w:rsidP="00870741">
      <w:pPr>
        <w:rPr>
          <w:b/>
          <w:bCs/>
        </w:rPr>
      </w:pPr>
      <w:r w:rsidRPr="00975983">
        <w:rPr>
          <w:b/>
          <w:bCs/>
          <w:u w:val="single"/>
        </w:rPr>
        <w:t>Riwayat Pendidikan</w:t>
      </w:r>
      <w:r>
        <w:rPr>
          <w:b/>
          <w:bCs/>
        </w:rPr>
        <w:t xml:space="preserve"> :</w:t>
      </w:r>
    </w:p>
    <w:tbl>
      <w:tblPr>
        <w:tblStyle w:val="TableGrid"/>
        <w:tblW w:w="0" w:type="auto"/>
        <w:tblLayout w:type="fixed"/>
        <w:tblLook w:val="04A0" w:firstRow="1" w:lastRow="0" w:firstColumn="1" w:lastColumn="0" w:noHBand="0" w:noVBand="1"/>
      </w:tblPr>
      <w:tblGrid>
        <w:gridCol w:w="846"/>
        <w:gridCol w:w="4438"/>
        <w:gridCol w:w="2643"/>
      </w:tblGrid>
      <w:tr w:rsidR="00870741" w14:paraId="42EF32FA" w14:textId="77777777" w:rsidTr="00063610">
        <w:tc>
          <w:tcPr>
            <w:tcW w:w="846" w:type="dxa"/>
            <w:vAlign w:val="center"/>
          </w:tcPr>
          <w:p w14:paraId="71CFC125" w14:textId="77777777" w:rsidR="00870741" w:rsidRDefault="00870741" w:rsidP="00063610">
            <w:pPr>
              <w:jc w:val="center"/>
            </w:pPr>
            <w:r>
              <w:t>No.</w:t>
            </w:r>
          </w:p>
        </w:tc>
        <w:tc>
          <w:tcPr>
            <w:tcW w:w="4438" w:type="dxa"/>
            <w:vAlign w:val="center"/>
          </w:tcPr>
          <w:p w14:paraId="4A319B28" w14:textId="77777777" w:rsidR="00870741" w:rsidRDefault="00870741" w:rsidP="00063610">
            <w:pPr>
              <w:jc w:val="center"/>
            </w:pPr>
            <w:r>
              <w:t>Instansi Pendidikan</w:t>
            </w:r>
          </w:p>
        </w:tc>
        <w:tc>
          <w:tcPr>
            <w:tcW w:w="2643" w:type="dxa"/>
            <w:vAlign w:val="center"/>
          </w:tcPr>
          <w:p w14:paraId="6C1A2AF7" w14:textId="77777777" w:rsidR="00870741" w:rsidRDefault="00870741" w:rsidP="00063610">
            <w:pPr>
              <w:jc w:val="center"/>
            </w:pPr>
            <w:r>
              <w:t>Periode Tempuh</w:t>
            </w:r>
          </w:p>
        </w:tc>
      </w:tr>
      <w:tr w:rsidR="00870741" w14:paraId="21D9179D" w14:textId="77777777" w:rsidTr="00063610">
        <w:tc>
          <w:tcPr>
            <w:tcW w:w="846" w:type="dxa"/>
            <w:vAlign w:val="center"/>
          </w:tcPr>
          <w:p w14:paraId="6D83745D" w14:textId="77777777" w:rsidR="00870741" w:rsidRDefault="00870741" w:rsidP="00063610">
            <w:pPr>
              <w:jc w:val="center"/>
            </w:pPr>
            <w:r>
              <w:t>1</w:t>
            </w:r>
          </w:p>
        </w:tc>
        <w:tc>
          <w:tcPr>
            <w:tcW w:w="4438" w:type="dxa"/>
            <w:vAlign w:val="center"/>
          </w:tcPr>
          <w:p w14:paraId="671401ED" w14:textId="099ADD01" w:rsidR="00870741" w:rsidRDefault="00870741" w:rsidP="00063610">
            <w:r>
              <w:t>MI Kanjeng Sepuh I Ngawen</w:t>
            </w:r>
          </w:p>
        </w:tc>
        <w:tc>
          <w:tcPr>
            <w:tcW w:w="2643" w:type="dxa"/>
            <w:vAlign w:val="center"/>
          </w:tcPr>
          <w:p w14:paraId="059AE1E7" w14:textId="77777777" w:rsidR="00870741" w:rsidRDefault="00870741" w:rsidP="00063610">
            <w:pPr>
              <w:jc w:val="center"/>
            </w:pPr>
            <w:r>
              <w:t>2008 – 2014</w:t>
            </w:r>
          </w:p>
        </w:tc>
      </w:tr>
      <w:tr w:rsidR="00870741" w14:paraId="3DBB2C8B" w14:textId="77777777" w:rsidTr="00063610">
        <w:tc>
          <w:tcPr>
            <w:tcW w:w="846" w:type="dxa"/>
            <w:vAlign w:val="center"/>
          </w:tcPr>
          <w:p w14:paraId="206B9A75" w14:textId="77777777" w:rsidR="00870741" w:rsidRDefault="00870741" w:rsidP="00063610">
            <w:pPr>
              <w:jc w:val="center"/>
            </w:pPr>
            <w:r>
              <w:t>2</w:t>
            </w:r>
          </w:p>
        </w:tc>
        <w:tc>
          <w:tcPr>
            <w:tcW w:w="4438" w:type="dxa"/>
            <w:vAlign w:val="center"/>
          </w:tcPr>
          <w:p w14:paraId="5B114BBA" w14:textId="678B00DB" w:rsidR="00870741" w:rsidRDefault="00870741" w:rsidP="00063610">
            <w:r>
              <w:t>MTs. Kanjeng Sepuh Sidayu</w:t>
            </w:r>
          </w:p>
        </w:tc>
        <w:tc>
          <w:tcPr>
            <w:tcW w:w="2643" w:type="dxa"/>
            <w:vAlign w:val="center"/>
          </w:tcPr>
          <w:p w14:paraId="4192F483" w14:textId="77777777" w:rsidR="00870741" w:rsidRDefault="00870741" w:rsidP="00063610">
            <w:pPr>
              <w:jc w:val="center"/>
            </w:pPr>
            <w:r>
              <w:t>2014 – 2017</w:t>
            </w:r>
          </w:p>
        </w:tc>
      </w:tr>
      <w:tr w:rsidR="00870741" w14:paraId="4C717327" w14:textId="77777777" w:rsidTr="00063610">
        <w:tc>
          <w:tcPr>
            <w:tcW w:w="846" w:type="dxa"/>
            <w:vAlign w:val="center"/>
          </w:tcPr>
          <w:p w14:paraId="50A89A00" w14:textId="77777777" w:rsidR="00870741" w:rsidRDefault="00870741" w:rsidP="00063610">
            <w:pPr>
              <w:jc w:val="center"/>
            </w:pPr>
            <w:r>
              <w:t>3</w:t>
            </w:r>
          </w:p>
        </w:tc>
        <w:tc>
          <w:tcPr>
            <w:tcW w:w="4438" w:type="dxa"/>
            <w:vAlign w:val="center"/>
          </w:tcPr>
          <w:p w14:paraId="6F28D31B" w14:textId="4914324F" w:rsidR="00870741" w:rsidRDefault="00870741" w:rsidP="00063610">
            <w:r>
              <w:t>SMK Assa’adah Bungah</w:t>
            </w:r>
          </w:p>
        </w:tc>
        <w:tc>
          <w:tcPr>
            <w:tcW w:w="2643" w:type="dxa"/>
            <w:vAlign w:val="center"/>
          </w:tcPr>
          <w:p w14:paraId="0C379C3C" w14:textId="77777777" w:rsidR="00870741" w:rsidRDefault="00870741" w:rsidP="00063610">
            <w:pPr>
              <w:jc w:val="center"/>
            </w:pPr>
            <w:r>
              <w:t>2017 – 2020</w:t>
            </w:r>
          </w:p>
        </w:tc>
      </w:tr>
      <w:tr w:rsidR="00870741" w14:paraId="109E4699" w14:textId="77777777" w:rsidTr="00063610">
        <w:tc>
          <w:tcPr>
            <w:tcW w:w="846" w:type="dxa"/>
            <w:vAlign w:val="center"/>
          </w:tcPr>
          <w:p w14:paraId="375B7257" w14:textId="77777777" w:rsidR="00870741" w:rsidRDefault="00870741" w:rsidP="00063610">
            <w:pPr>
              <w:jc w:val="center"/>
            </w:pPr>
            <w:r>
              <w:t>4</w:t>
            </w:r>
          </w:p>
        </w:tc>
        <w:tc>
          <w:tcPr>
            <w:tcW w:w="4438" w:type="dxa"/>
            <w:vAlign w:val="center"/>
          </w:tcPr>
          <w:p w14:paraId="4A3E3EE8" w14:textId="77777777" w:rsidR="00870741" w:rsidRDefault="00870741" w:rsidP="00063610">
            <w:r>
              <w:t>Universitas Trunojoyo Madura</w:t>
            </w:r>
          </w:p>
        </w:tc>
        <w:tc>
          <w:tcPr>
            <w:tcW w:w="2643" w:type="dxa"/>
            <w:vAlign w:val="center"/>
          </w:tcPr>
          <w:p w14:paraId="5100392D" w14:textId="77777777" w:rsidR="00870741" w:rsidRDefault="00870741" w:rsidP="00063610">
            <w:pPr>
              <w:jc w:val="center"/>
            </w:pPr>
            <w:r>
              <w:t>2020 – 2024</w:t>
            </w:r>
          </w:p>
        </w:tc>
      </w:tr>
    </w:tbl>
    <w:p w14:paraId="22BB1BF9" w14:textId="77777777" w:rsidR="00870741" w:rsidRPr="007750AA" w:rsidRDefault="00870741" w:rsidP="00870741">
      <w:pPr>
        <w:ind w:left="-10"/>
      </w:pPr>
    </w:p>
    <w:sectPr w:rsidR="00870741" w:rsidRPr="007750AA" w:rsidSect="003B6A91">
      <w:footerReference w:type="default" r:id="rId43"/>
      <w:pgSz w:w="11907" w:h="16840"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5E4847" w14:textId="77777777" w:rsidR="00476116" w:rsidRDefault="00476116" w:rsidP="006417E1">
      <w:pPr>
        <w:spacing w:line="240" w:lineRule="auto"/>
      </w:pPr>
      <w:r>
        <w:separator/>
      </w:r>
    </w:p>
  </w:endnote>
  <w:endnote w:type="continuationSeparator" w:id="0">
    <w:p w14:paraId="028645B4" w14:textId="77777777" w:rsidR="00476116" w:rsidRDefault="00476116" w:rsidP="006417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8574831"/>
      <w:docPartObj>
        <w:docPartGallery w:val="Page Numbers (Bottom of Page)"/>
        <w:docPartUnique/>
      </w:docPartObj>
    </w:sdtPr>
    <w:sdtEndPr>
      <w:rPr>
        <w:noProof/>
      </w:rPr>
    </w:sdtEndPr>
    <w:sdtContent>
      <w:p w14:paraId="5776D0EC" w14:textId="44BF685A" w:rsidR="001C78D4" w:rsidRDefault="001C78D4">
        <w:pPr>
          <w:pStyle w:val="Footer"/>
          <w:jc w:val="center"/>
        </w:pPr>
        <w:r>
          <w:fldChar w:fldCharType="begin"/>
        </w:r>
        <w:r>
          <w:instrText xml:space="preserve"> PAGE   \* MERGEFORMAT </w:instrText>
        </w:r>
        <w:r>
          <w:fldChar w:fldCharType="separate"/>
        </w:r>
        <w:r w:rsidR="007924A3">
          <w:rPr>
            <w:noProof/>
          </w:rPr>
          <w:t>xv</w:t>
        </w:r>
        <w:r>
          <w:rPr>
            <w:noProof/>
          </w:rPr>
          <w:fldChar w:fldCharType="end"/>
        </w:r>
      </w:p>
    </w:sdtContent>
  </w:sdt>
  <w:p w14:paraId="3AD7401D" w14:textId="77777777" w:rsidR="001C78D4" w:rsidRDefault="001C78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4223588"/>
      <w:docPartObj>
        <w:docPartGallery w:val="Page Numbers (Bottom of Page)"/>
        <w:docPartUnique/>
      </w:docPartObj>
    </w:sdtPr>
    <w:sdtEndPr>
      <w:rPr>
        <w:noProof/>
      </w:rPr>
    </w:sdtEndPr>
    <w:sdtContent>
      <w:p w14:paraId="56A8098E" w14:textId="6482ABB4" w:rsidR="001C78D4" w:rsidRDefault="001C78D4">
        <w:pPr>
          <w:pStyle w:val="Footer"/>
          <w:jc w:val="center"/>
        </w:pPr>
        <w:r>
          <w:fldChar w:fldCharType="begin"/>
        </w:r>
        <w:r>
          <w:instrText xml:space="preserve"> PAGE   \* MERGEFORMAT </w:instrText>
        </w:r>
        <w:r>
          <w:fldChar w:fldCharType="separate"/>
        </w:r>
        <w:r w:rsidR="007924A3">
          <w:rPr>
            <w:noProof/>
          </w:rPr>
          <w:t>21</w:t>
        </w:r>
        <w:r>
          <w:rPr>
            <w:noProof/>
          </w:rPr>
          <w:fldChar w:fldCharType="end"/>
        </w:r>
      </w:p>
    </w:sdtContent>
  </w:sdt>
  <w:p w14:paraId="77A12FD6" w14:textId="77777777" w:rsidR="001C78D4" w:rsidRDefault="001C7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869797" w14:textId="77777777" w:rsidR="00476116" w:rsidRDefault="00476116" w:rsidP="006417E1">
      <w:pPr>
        <w:spacing w:line="240" w:lineRule="auto"/>
      </w:pPr>
      <w:r>
        <w:separator/>
      </w:r>
    </w:p>
  </w:footnote>
  <w:footnote w:type="continuationSeparator" w:id="0">
    <w:p w14:paraId="58513F35" w14:textId="77777777" w:rsidR="00476116" w:rsidRDefault="00476116" w:rsidP="006417E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D6E2A"/>
    <w:multiLevelType w:val="multilevel"/>
    <w:tmpl w:val="2AA08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A749B0"/>
    <w:multiLevelType w:val="hybridMultilevel"/>
    <w:tmpl w:val="A7CCA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FB5E71"/>
    <w:multiLevelType w:val="hybridMultilevel"/>
    <w:tmpl w:val="AE884E1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3" w15:restartNumberingAfterBreak="0">
    <w:nsid w:val="0A872060"/>
    <w:multiLevelType w:val="multilevel"/>
    <w:tmpl w:val="9B6ADA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736979"/>
    <w:multiLevelType w:val="multilevel"/>
    <w:tmpl w:val="474232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2F0F40"/>
    <w:multiLevelType w:val="multilevel"/>
    <w:tmpl w:val="07F48288"/>
    <w:lvl w:ilvl="0">
      <w:start w:val="1"/>
      <w:numFmt w:val="decimal"/>
      <w:lvlText w:val="%1."/>
      <w:lvlJc w:val="left"/>
      <w:pPr>
        <w:tabs>
          <w:tab w:val="num" w:pos="720"/>
        </w:tabs>
        <w:ind w:left="720" w:hanging="360"/>
      </w:pPr>
      <w:rPr>
        <w:rFonts w:ascii="Lucida Console" w:hAnsi="Lucida Console"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C72165B"/>
    <w:multiLevelType w:val="hybridMultilevel"/>
    <w:tmpl w:val="C50CF65E"/>
    <w:lvl w:ilvl="0" w:tplc="B9A6A5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4206AD"/>
    <w:multiLevelType w:val="hybridMultilevel"/>
    <w:tmpl w:val="80582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FF67B54"/>
    <w:multiLevelType w:val="multilevel"/>
    <w:tmpl w:val="209A22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3DD37EC"/>
    <w:multiLevelType w:val="hybridMultilevel"/>
    <w:tmpl w:val="E16206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3C00D9"/>
    <w:multiLevelType w:val="multilevel"/>
    <w:tmpl w:val="4FF85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4471BA6"/>
    <w:multiLevelType w:val="multilevel"/>
    <w:tmpl w:val="B0A08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C45286"/>
    <w:multiLevelType w:val="multilevel"/>
    <w:tmpl w:val="42A06E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0350F6"/>
    <w:multiLevelType w:val="hybridMultilevel"/>
    <w:tmpl w:val="BFEE9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1E4F36"/>
    <w:multiLevelType w:val="multilevel"/>
    <w:tmpl w:val="2098C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60E5137"/>
    <w:multiLevelType w:val="multilevel"/>
    <w:tmpl w:val="A9966C24"/>
    <w:lvl w:ilvl="0">
      <w:start w:val="1"/>
      <w:numFmt w:val="upperRoman"/>
      <w:pStyle w:val="Heading1"/>
      <w:suff w:val="nothing"/>
      <w:lvlText w:val="BAB %1 "/>
      <w:lvlJc w:val="left"/>
      <w:pPr>
        <w:ind w:left="432" w:hanging="432"/>
      </w:pPr>
      <w:rPr>
        <w:rFonts w:hint="default"/>
      </w:rPr>
    </w:lvl>
    <w:lvl w:ilvl="1">
      <w:start w:val="1"/>
      <w:numFmt w:val="decimal"/>
      <w:pStyle w:val="Heading2"/>
      <w:isLgl/>
      <w:lvlText w:val="%1.%2."/>
      <w:lvlJc w:val="left"/>
      <w:pPr>
        <w:ind w:left="576" w:hanging="576"/>
      </w:pPr>
      <w:rPr>
        <w:rFonts w:hint="default"/>
        <w:i w:val="0"/>
      </w:rPr>
    </w:lvl>
    <w:lvl w:ilvl="2">
      <w:start w:val="1"/>
      <w:numFmt w:val="decimal"/>
      <w:pStyle w:val="Heading3"/>
      <w:isLgl/>
      <w:lvlText w:val="%1.%2.%3."/>
      <w:lvlJc w:val="left"/>
      <w:pPr>
        <w:ind w:left="720" w:hanging="720"/>
      </w:pPr>
      <w:rPr>
        <w:rFonts w:hint="default"/>
      </w:rPr>
    </w:lvl>
    <w:lvl w:ilvl="3">
      <w:start w:val="1"/>
      <w:numFmt w:val="decimal"/>
      <w:pStyle w:val="Heading4"/>
      <w:isLgl/>
      <w:suff w:val="nothing"/>
      <w:lvlText w:val="%1.%2.%3.%4. "/>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86E687B"/>
    <w:multiLevelType w:val="multilevel"/>
    <w:tmpl w:val="17D24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9B14412"/>
    <w:multiLevelType w:val="multilevel"/>
    <w:tmpl w:val="577C8E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D236CF3"/>
    <w:multiLevelType w:val="hybridMultilevel"/>
    <w:tmpl w:val="2B8CE346"/>
    <w:lvl w:ilvl="0" w:tplc="8338847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0D37FDC"/>
    <w:multiLevelType w:val="hybridMultilevel"/>
    <w:tmpl w:val="BA2493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1CF46C0"/>
    <w:multiLevelType w:val="multilevel"/>
    <w:tmpl w:val="FE5466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3494F3C"/>
    <w:multiLevelType w:val="hybridMultilevel"/>
    <w:tmpl w:val="3DDEE736"/>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4C31491"/>
    <w:multiLevelType w:val="multilevel"/>
    <w:tmpl w:val="7AFC7F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663638C"/>
    <w:multiLevelType w:val="hybridMultilevel"/>
    <w:tmpl w:val="5B4849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0DF159A"/>
    <w:multiLevelType w:val="hybridMultilevel"/>
    <w:tmpl w:val="82FEE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1775EB0"/>
    <w:multiLevelType w:val="hybridMultilevel"/>
    <w:tmpl w:val="BCAA369E"/>
    <w:lvl w:ilvl="0" w:tplc="294A550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43340D6"/>
    <w:multiLevelType w:val="hybridMultilevel"/>
    <w:tmpl w:val="26C23D54"/>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451343B"/>
    <w:multiLevelType w:val="hybridMultilevel"/>
    <w:tmpl w:val="FE9C6C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5B11866"/>
    <w:multiLevelType w:val="multilevel"/>
    <w:tmpl w:val="783636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9E07A73"/>
    <w:multiLevelType w:val="multilevel"/>
    <w:tmpl w:val="BDAA98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AEB7A14"/>
    <w:multiLevelType w:val="hybridMultilevel"/>
    <w:tmpl w:val="D80E1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BED22FE"/>
    <w:multiLevelType w:val="multilevel"/>
    <w:tmpl w:val="39281B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EA449A5"/>
    <w:multiLevelType w:val="hybridMultilevel"/>
    <w:tmpl w:val="1A2C5C24"/>
    <w:lvl w:ilvl="0" w:tplc="04090001">
      <w:start w:val="1"/>
      <w:numFmt w:val="bullet"/>
      <w:lvlText w:val=""/>
      <w:lvlJc w:val="left"/>
      <w:pPr>
        <w:ind w:left="1440" w:hanging="360"/>
      </w:pPr>
      <w:rPr>
        <w:rFonts w:ascii="Symbol" w:hAnsi="Symbol" w:hint="default"/>
      </w:rPr>
    </w:lvl>
    <w:lvl w:ilvl="1" w:tplc="0409000B">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41094508"/>
    <w:multiLevelType w:val="hybridMultilevel"/>
    <w:tmpl w:val="85929698"/>
    <w:lvl w:ilvl="0" w:tplc="56D6A8D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15D40F2"/>
    <w:multiLevelType w:val="multilevel"/>
    <w:tmpl w:val="744299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32E70FD"/>
    <w:multiLevelType w:val="multilevel"/>
    <w:tmpl w:val="D974D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36961DD"/>
    <w:multiLevelType w:val="multilevel"/>
    <w:tmpl w:val="4126A9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4181F0D"/>
    <w:multiLevelType w:val="hybridMultilevel"/>
    <w:tmpl w:val="6C8CD348"/>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8" w15:restartNumberingAfterBreak="0">
    <w:nsid w:val="4470322A"/>
    <w:multiLevelType w:val="hybridMultilevel"/>
    <w:tmpl w:val="472826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44A95576"/>
    <w:multiLevelType w:val="hybridMultilevel"/>
    <w:tmpl w:val="B162B3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46735CC5"/>
    <w:multiLevelType w:val="multilevel"/>
    <w:tmpl w:val="4A1C83CA"/>
    <w:lvl w:ilvl="0">
      <w:start w:val="1"/>
      <w:numFmt w:val="decimal"/>
      <w:lvlText w:val="%1."/>
      <w:lvlJc w:val="left"/>
      <w:pPr>
        <w:tabs>
          <w:tab w:val="num" w:pos="720"/>
        </w:tabs>
        <w:ind w:left="720" w:hanging="360"/>
      </w:pPr>
      <w:rPr>
        <w:rFonts w:ascii="Lucida Console" w:hAnsi="Lucida Console"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7DA4561"/>
    <w:multiLevelType w:val="hybridMultilevel"/>
    <w:tmpl w:val="55786A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83146BA"/>
    <w:multiLevelType w:val="hybridMultilevel"/>
    <w:tmpl w:val="06CE5E76"/>
    <w:lvl w:ilvl="0" w:tplc="04090001">
      <w:start w:val="1"/>
      <w:numFmt w:val="bullet"/>
      <w:lvlText w:val=""/>
      <w:lvlJc w:val="left"/>
      <w:pPr>
        <w:ind w:left="1440" w:hanging="360"/>
      </w:pPr>
      <w:rPr>
        <w:rFonts w:ascii="Symbol" w:hAnsi="Symbol" w:hint="default"/>
      </w:rPr>
    </w:lvl>
    <w:lvl w:ilvl="1" w:tplc="04090019">
      <w:start w:val="1"/>
      <w:numFmt w:val="lowerLetter"/>
      <w:lvlText w:val="%2."/>
      <w:lvlJc w:val="left"/>
      <w:pPr>
        <w:ind w:left="2160" w:hanging="360"/>
      </w:pPr>
      <w:rPr>
        <w:rFonts w:hint="default"/>
      </w:rPr>
    </w:lvl>
    <w:lvl w:ilvl="2" w:tplc="599A00D2">
      <w:start w:val="1"/>
      <w:numFmt w:val="decimal"/>
      <w:lvlText w:val="%3."/>
      <w:lvlJc w:val="left"/>
      <w:pPr>
        <w:ind w:left="2880" w:hanging="360"/>
      </w:pPr>
      <w:rPr>
        <w:rFont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494F1572"/>
    <w:multiLevelType w:val="hybridMultilevel"/>
    <w:tmpl w:val="C7BAE0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4B5F4DC4"/>
    <w:multiLevelType w:val="hybridMultilevel"/>
    <w:tmpl w:val="34FAE3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4EFA15CB"/>
    <w:multiLevelType w:val="hybridMultilevel"/>
    <w:tmpl w:val="2C3E9E56"/>
    <w:lvl w:ilvl="0" w:tplc="C64838D8">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0E79FF"/>
    <w:multiLevelType w:val="hybridMultilevel"/>
    <w:tmpl w:val="89A4ED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1073169"/>
    <w:multiLevelType w:val="hybridMultilevel"/>
    <w:tmpl w:val="8BB03FB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51445CC7"/>
    <w:multiLevelType w:val="hybridMultilevel"/>
    <w:tmpl w:val="2E549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9" w15:restartNumberingAfterBreak="0">
    <w:nsid w:val="51DA4DBE"/>
    <w:multiLevelType w:val="hybridMultilevel"/>
    <w:tmpl w:val="3B464C94"/>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50" w15:restartNumberingAfterBreak="0">
    <w:nsid w:val="543959FF"/>
    <w:multiLevelType w:val="hybridMultilevel"/>
    <w:tmpl w:val="CD3C10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56634BB1"/>
    <w:multiLevelType w:val="hybridMultilevel"/>
    <w:tmpl w:val="9B8CE436"/>
    <w:lvl w:ilvl="0" w:tplc="9CD883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7994329"/>
    <w:multiLevelType w:val="hybridMultilevel"/>
    <w:tmpl w:val="7E201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9C51A00"/>
    <w:multiLevelType w:val="multilevel"/>
    <w:tmpl w:val="5D8089F2"/>
    <w:lvl w:ilvl="0">
      <w:start w:val="2"/>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4" w15:restartNumberingAfterBreak="0">
    <w:nsid w:val="5A473111"/>
    <w:multiLevelType w:val="hybridMultilevel"/>
    <w:tmpl w:val="14CAD4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BC7288F"/>
    <w:multiLevelType w:val="multilevel"/>
    <w:tmpl w:val="3F32D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C3F1BAA"/>
    <w:multiLevelType w:val="hybridMultilevel"/>
    <w:tmpl w:val="A774AE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DB1089C"/>
    <w:multiLevelType w:val="multilevel"/>
    <w:tmpl w:val="E4AE9B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F3A117A"/>
    <w:multiLevelType w:val="hybridMultilevel"/>
    <w:tmpl w:val="A0D0FD46"/>
    <w:lvl w:ilvl="0" w:tplc="CA1C1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FBF76CF"/>
    <w:multiLevelType w:val="multilevel"/>
    <w:tmpl w:val="751E7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FEE7FF6"/>
    <w:multiLevelType w:val="multilevel"/>
    <w:tmpl w:val="CB7618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5EA05D1"/>
    <w:multiLevelType w:val="hybridMultilevel"/>
    <w:tmpl w:val="8D2AEF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68445377"/>
    <w:multiLevelType w:val="hybridMultilevel"/>
    <w:tmpl w:val="B1349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A574A00"/>
    <w:multiLevelType w:val="multilevel"/>
    <w:tmpl w:val="46F0D1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A866CDA"/>
    <w:multiLevelType w:val="hybridMultilevel"/>
    <w:tmpl w:val="344259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6B031A3C"/>
    <w:multiLevelType w:val="hybridMultilevel"/>
    <w:tmpl w:val="11647ADA"/>
    <w:lvl w:ilvl="0" w:tplc="E57E98F8">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BD21CFB"/>
    <w:multiLevelType w:val="hybridMultilevel"/>
    <w:tmpl w:val="3DEAC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C1A7D85"/>
    <w:multiLevelType w:val="multilevel"/>
    <w:tmpl w:val="40F2E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CDE4395"/>
    <w:multiLevelType w:val="hybridMultilevel"/>
    <w:tmpl w:val="F2F441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6E742914"/>
    <w:multiLevelType w:val="hybridMultilevel"/>
    <w:tmpl w:val="2ECC9E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0473275"/>
    <w:multiLevelType w:val="multilevel"/>
    <w:tmpl w:val="01C4F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0E4271A"/>
    <w:multiLevelType w:val="hybridMultilevel"/>
    <w:tmpl w:val="84AE727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2" w15:restartNumberingAfterBreak="0">
    <w:nsid w:val="71483867"/>
    <w:multiLevelType w:val="hybridMultilevel"/>
    <w:tmpl w:val="FF56373E"/>
    <w:lvl w:ilvl="0" w:tplc="56D6A8DA">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1D07A23"/>
    <w:multiLevelType w:val="hybridMultilevel"/>
    <w:tmpl w:val="C6BA7E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72476A58"/>
    <w:multiLevelType w:val="multilevel"/>
    <w:tmpl w:val="01404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74385958"/>
    <w:multiLevelType w:val="hybridMultilevel"/>
    <w:tmpl w:val="745A1076"/>
    <w:lvl w:ilvl="0" w:tplc="04090001">
      <w:start w:val="1"/>
      <w:numFmt w:val="bullet"/>
      <w:lvlText w:val=""/>
      <w:lvlJc w:val="left"/>
      <w:pPr>
        <w:ind w:left="1500" w:hanging="360"/>
      </w:pPr>
      <w:rPr>
        <w:rFonts w:ascii="Symbol" w:hAnsi="Symbol" w:hint="default"/>
      </w:rPr>
    </w:lvl>
    <w:lvl w:ilvl="1" w:tplc="04090019">
      <w:start w:val="1"/>
      <w:numFmt w:val="lowerLetter"/>
      <w:lvlText w:val="%2."/>
      <w:lvlJc w:val="left"/>
      <w:pPr>
        <w:ind w:left="2220" w:hanging="360"/>
      </w:pPr>
      <w:rPr>
        <w:rFonts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76" w15:restartNumberingAfterBreak="0">
    <w:nsid w:val="75417F86"/>
    <w:multiLevelType w:val="hybridMultilevel"/>
    <w:tmpl w:val="47785564"/>
    <w:lvl w:ilvl="0" w:tplc="5ED0A996">
      <w:start w:val="1"/>
      <w:numFmt w:val="lowerLetter"/>
      <w:lvlText w:val="%1."/>
      <w:lvlJc w:val="left"/>
      <w:pPr>
        <w:ind w:left="1238" w:hanging="360"/>
      </w:pPr>
      <w:rPr>
        <w:i w:val="0"/>
      </w:rPr>
    </w:lvl>
    <w:lvl w:ilvl="1" w:tplc="04090019" w:tentative="1">
      <w:start w:val="1"/>
      <w:numFmt w:val="lowerLetter"/>
      <w:lvlText w:val="%2."/>
      <w:lvlJc w:val="left"/>
      <w:pPr>
        <w:ind w:left="1958" w:hanging="360"/>
      </w:pPr>
    </w:lvl>
    <w:lvl w:ilvl="2" w:tplc="0409001B" w:tentative="1">
      <w:start w:val="1"/>
      <w:numFmt w:val="lowerRoman"/>
      <w:lvlText w:val="%3."/>
      <w:lvlJc w:val="right"/>
      <w:pPr>
        <w:ind w:left="2678" w:hanging="180"/>
      </w:pPr>
    </w:lvl>
    <w:lvl w:ilvl="3" w:tplc="0409000F" w:tentative="1">
      <w:start w:val="1"/>
      <w:numFmt w:val="decimal"/>
      <w:lvlText w:val="%4."/>
      <w:lvlJc w:val="left"/>
      <w:pPr>
        <w:ind w:left="3398" w:hanging="360"/>
      </w:pPr>
    </w:lvl>
    <w:lvl w:ilvl="4" w:tplc="04090019" w:tentative="1">
      <w:start w:val="1"/>
      <w:numFmt w:val="lowerLetter"/>
      <w:lvlText w:val="%5."/>
      <w:lvlJc w:val="left"/>
      <w:pPr>
        <w:ind w:left="4118" w:hanging="360"/>
      </w:pPr>
    </w:lvl>
    <w:lvl w:ilvl="5" w:tplc="0409001B" w:tentative="1">
      <w:start w:val="1"/>
      <w:numFmt w:val="lowerRoman"/>
      <w:lvlText w:val="%6."/>
      <w:lvlJc w:val="right"/>
      <w:pPr>
        <w:ind w:left="4838" w:hanging="180"/>
      </w:pPr>
    </w:lvl>
    <w:lvl w:ilvl="6" w:tplc="0409000F" w:tentative="1">
      <w:start w:val="1"/>
      <w:numFmt w:val="decimal"/>
      <w:lvlText w:val="%7."/>
      <w:lvlJc w:val="left"/>
      <w:pPr>
        <w:ind w:left="5558" w:hanging="360"/>
      </w:pPr>
    </w:lvl>
    <w:lvl w:ilvl="7" w:tplc="04090019" w:tentative="1">
      <w:start w:val="1"/>
      <w:numFmt w:val="lowerLetter"/>
      <w:lvlText w:val="%8."/>
      <w:lvlJc w:val="left"/>
      <w:pPr>
        <w:ind w:left="6278" w:hanging="360"/>
      </w:pPr>
    </w:lvl>
    <w:lvl w:ilvl="8" w:tplc="0409001B" w:tentative="1">
      <w:start w:val="1"/>
      <w:numFmt w:val="lowerRoman"/>
      <w:lvlText w:val="%9."/>
      <w:lvlJc w:val="right"/>
      <w:pPr>
        <w:ind w:left="6998" w:hanging="180"/>
      </w:pPr>
    </w:lvl>
  </w:abstractNum>
  <w:abstractNum w:abstractNumId="77" w15:restartNumberingAfterBreak="0">
    <w:nsid w:val="77E13829"/>
    <w:multiLevelType w:val="multilevel"/>
    <w:tmpl w:val="472CDD30"/>
    <w:lvl w:ilvl="0">
      <w:start w:val="1"/>
      <w:numFmt w:val="decimal"/>
      <w:lvlText w:val="%1."/>
      <w:lvlJc w:val="left"/>
      <w:pPr>
        <w:tabs>
          <w:tab w:val="num" w:pos="720"/>
        </w:tabs>
        <w:ind w:left="720" w:hanging="360"/>
      </w:pPr>
      <w:rPr>
        <w:rFonts w:ascii="Lucida Console" w:hAnsi="Lucida Console" w:hint="default"/>
        <w:sz w:val="16"/>
        <w:szCs w:val="16"/>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7EF508A"/>
    <w:multiLevelType w:val="hybridMultilevel"/>
    <w:tmpl w:val="5540D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77FD6F71"/>
    <w:multiLevelType w:val="multilevel"/>
    <w:tmpl w:val="025E0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7970083F"/>
    <w:multiLevelType w:val="hybridMultilevel"/>
    <w:tmpl w:val="E814F9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C2268CC"/>
    <w:multiLevelType w:val="hybridMultilevel"/>
    <w:tmpl w:val="43D83682"/>
    <w:lvl w:ilvl="0" w:tplc="6CF438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CAA69F2"/>
    <w:multiLevelType w:val="hybridMultilevel"/>
    <w:tmpl w:val="675007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7"/>
  </w:num>
  <w:num w:numId="3">
    <w:abstractNumId w:val="54"/>
  </w:num>
  <w:num w:numId="4">
    <w:abstractNumId w:val="30"/>
  </w:num>
  <w:num w:numId="5">
    <w:abstractNumId w:val="51"/>
  </w:num>
  <w:num w:numId="6">
    <w:abstractNumId w:val="4"/>
  </w:num>
  <w:num w:numId="7">
    <w:abstractNumId w:val="35"/>
  </w:num>
  <w:num w:numId="8">
    <w:abstractNumId w:val="53"/>
  </w:num>
  <w:num w:numId="9">
    <w:abstractNumId w:val="57"/>
  </w:num>
  <w:num w:numId="10">
    <w:abstractNumId w:val="31"/>
  </w:num>
  <w:num w:numId="11">
    <w:abstractNumId w:val="63"/>
  </w:num>
  <w:num w:numId="12">
    <w:abstractNumId w:val="29"/>
  </w:num>
  <w:num w:numId="13">
    <w:abstractNumId w:val="10"/>
  </w:num>
  <w:num w:numId="14">
    <w:abstractNumId w:val="28"/>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3"/>
  </w:num>
  <w:num w:numId="18">
    <w:abstractNumId w:val="11"/>
  </w:num>
  <w:num w:numId="19">
    <w:abstractNumId w:val="79"/>
  </w:num>
  <w:num w:numId="20">
    <w:abstractNumId w:val="34"/>
  </w:num>
  <w:num w:numId="21">
    <w:abstractNumId w:val="55"/>
  </w:num>
  <w:num w:numId="22">
    <w:abstractNumId w:val="20"/>
  </w:num>
  <w:num w:numId="23">
    <w:abstractNumId w:val="16"/>
  </w:num>
  <w:num w:numId="24">
    <w:abstractNumId w:val="67"/>
  </w:num>
  <w:num w:numId="25">
    <w:abstractNumId w:val="74"/>
  </w:num>
  <w:num w:numId="26">
    <w:abstractNumId w:val="8"/>
  </w:num>
  <w:num w:numId="27">
    <w:abstractNumId w:val="36"/>
  </w:num>
  <w:num w:numId="28">
    <w:abstractNumId w:val="77"/>
  </w:num>
  <w:num w:numId="29">
    <w:abstractNumId w:val="5"/>
  </w:num>
  <w:num w:numId="30">
    <w:abstractNumId w:val="0"/>
  </w:num>
  <w:num w:numId="31">
    <w:abstractNumId w:val="60"/>
  </w:num>
  <w:num w:numId="32">
    <w:abstractNumId w:val="40"/>
  </w:num>
  <w:num w:numId="33">
    <w:abstractNumId w:val="9"/>
  </w:num>
  <w:num w:numId="34">
    <w:abstractNumId w:val="52"/>
  </w:num>
  <w:num w:numId="35">
    <w:abstractNumId w:val="32"/>
  </w:num>
  <w:num w:numId="36">
    <w:abstractNumId w:val="24"/>
  </w:num>
  <w:num w:numId="37">
    <w:abstractNumId w:val="71"/>
  </w:num>
  <w:num w:numId="38">
    <w:abstractNumId w:val="69"/>
  </w:num>
  <w:num w:numId="39">
    <w:abstractNumId w:val="56"/>
  </w:num>
  <w:num w:numId="40">
    <w:abstractNumId w:val="37"/>
  </w:num>
  <w:num w:numId="41">
    <w:abstractNumId w:val="23"/>
  </w:num>
  <w:num w:numId="42">
    <w:abstractNumId w:val="62"/>
  </w:num>
  <w:num w:numId="43">
    <w:abstractNumId w:val="41"/>
  </w:num>
  <w:num w:numId="44">
    <w:abstractNumId w:val="78"/>
  </w:num>
  <w:num w:numId="45">
    <w:abstractNumId w:val="46"/>
  </w:num>
  <w:num w:numId="46">
    <w:abstractNumId w:val="49"/>
  </w:num>
  <w:num w:numId="47">
    <w:abstractNumId w:val="48"/>
  </w:num>
  <w:num w:numId="48">
    <w:abstractNumId w:val="80"/>
  </w:num>
  <w:num w:numId="49">
    <w:abstractNumId w:val="64"/>
  </w:num>
  <w:num w:numId="50">
    <w:abstractNumId w:val="1"/>
  </w:num>
  <w:num w:numId="51">
    <w:abstractNumId w:val="47"/>
  </w:num>
  <w:num w:numId="52">
    <w:abstractNumId w:val="82"/>
  </w:num>
  <w:num w:numId="53">
    <w:abstractNumId w:val="39"/>
  </w:num>
  <w:num w:numId="54">
    <w:abstractNumId w:val="21"/>
  </w:num>
  <w:num w:numId="55">
    <w:abstractNumId w:val="38"/>
  </w:num>
  <w:num w:numId="56">
    <w:abstractNumId w:val="13"/>
  </w:num>
  <w:num w:numId="57">
    <w:abstractNumId w:val="50"/>
  </w:num>
  <w:num w:numId="58">
    <w:abstractNumId w:val="26"/>
  </w:num>
  <w:num w:numId="59">
    <w:abstractNumId w:val="42"/>
  </w:num>
  <w:num w:numId="60">
    <w:abstractNumId w:val="58"/>
  </w:num>
  <w:num w:numId="61">
    <w:abstractNumId w:val="68"/>
  </w:num>
  <w:num w:numId="62">
    <w:abstractNumId w:val="19"/>
  </w:num>
  <w:num w:numId="63">
    <w:abstractNumId w:val="6"/>
  </w:num>
  <w:num w:numId="64">
    <w:abstractNumId w:val="44"/>
  </w:num>
  <w:num w:numId="65">
    <w:abstractNumId w:val="81"/>
  </w:num>
  <w:num w:numId="66">
    <w:abstractNumId w:val="27"/>
  </w:num>
  <w:num w:numId="67">
    <w:abstractNumId w:val="75"/>
  </w:num>
  <w:num w:numId="68">
    <w:abstractNumId w:val="73"/>
  </w:num>
  <w:num w:numId="69">
    <w:abstractNumId w:val="59"/>
  </w:num>
  <w:num w:numId="70">
    <w:abstractNumId w:val="70"/>
  </w:num>
  <w:num w:numId="71">
    <w:abstractNumId w:val="72"/>
  </w:num>
  <w:num w:numId="72">
    <w:abstractNumId w:val="61"/>
  </w:num>
  <w:num w:numId="73">
    <w:abstractNumId w:val="25"/>
  </w:num>
  <w:num w:numId="74">
    <w:abstractNumId w:val="33"/>
  </w:num>
  <w:num w:numId="75">
    <w:abstractNumId w:val="43"/>
  </w:num>
  <w:num w:numId="76">
    <w:abstractNumId w:val="65"/>
  </w:num>
  <w:num w:numId="77">
    <w:abstractNumId w:val="45"/>
  </w:num>
  <w:num w:numId="78">
    <w:abstractNumId w:val="76"/>
  </w:num>
  <w:num w:numId="79">
    <w:abstractNumId w:val="18"/>
  </w:num>
  <w:num w:numId="80">
    <w:abstractNumId w:val="66"/>
  </w:num>
  <w:num w:numId="8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2">
    <w:abstractNumId w:val="17"/>
  </w:num>
  <w:num w:numId="83">
    <w:abstractNumId w:val="12"/>
  </w:num>
  <w:num w:numId="84">
    <w:abstractNumId w:val="22"/>
  </w:num>
  <w:numIdMacAtCleanup w:val="8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UwNDIyNjExNbWwMDRT0lEKTi0uzszPAykwrAUA7EMDQywAAAA="/>
  </w:docVars>
  <w:rsids>
    <w:rsidRoot w:val="00301FC8"/>
    <w:rsid w:val="000007B5"/>
    <w:rsid w:val="00002182"/>
    <w:rsid w:val="00002562"/>
    <w:rsid w:val="0000282F"/>
    <w:rsid w:val="00002D4F"/>
    <w:rsid w:val="000033B6"/>
    <w:rsid w:val="00003755"/>
    <w:rsid w:val="0000436D"/>
    <w:rsid w:val="00004929"/>
    <w:rsid w:val="00004E67"/>
    <w:rsid w:val="00005431"/>
    <w:rsid w:val="000057AD"/>
    <w:rsid w:val="00006ED7"/>
    <w:rsid w:val="000072CE"/>
    <w:rsid w:val="00007534"/>
    <w:rsid w:val="0000753D"/>
    <w:rsid w:val="00007765"/>
    <w:rsid w:val="00007AE4"/>
    <w:rsid w:val="00007DB0"/>
    <w:rsid w:val="0001052A"/>
    <w:rsid w:val="00010D47"/>
    <w:rsid w:val="00010D58"/>
    <w:rsid w:val="0001371C"/>
    <w:rsid w:val="00013894"/>
    <w:rsid w:val="00014594"/>
    <w:rsid w:val="00014E4C"/>
    <w:rsid w:val="00014F20"/>
    <w:rsid w:val="000152EB"/>
    <w:rsid w:val="000153DA"/>
    <w:rsid w:val="00015B87"/>
    <w:rsid w:val="0001732D"/>
    <w:rsid w:val="00017526"/>
    <w:rsid w:val="00017AE7"/>
    <w:rsid w:val="00020447"/>
    <w:rsid w:val="00021A04"/>
    <w:rsid w:val="0002238E"/>
    <w:rsid w:val="00022518"/>
    <w:rsid w:val="00023056"/>
    <w:rsid w:val="00023FE5"/>
    <w:rsid w:val="00024037"/>
    <w:rsid w:val="0002418A"/>
    <w:rsid w:val="000245DB"/>
    <w:rsid w:val="0002497C"/>
    <w:rsid w:val="00024B65"/>
    <w:rsid w:val="00025EC5"/>
    <w:rsid w:val="00026490"/>
    <w:rsid w:val="000266E3"/>
    <w:rsid w:val="0002705C"/>
    <w:rsid w:val="000273C9"/>
    <w:rsid w:val="00027CA5"/>
    <w:rsid w:val="00027D90"/>
    <w:rsid w:val="000302A3"/>
    <w:rsid w:val="00030C3C"/>
    <w:rsid w:val="00030F81"/>
    <w:rsid w:val="000313DC"/>
    <w:rsid w:val="000314A1"/>
    <w:rsid w:val="00031D67"/>
    <w:rsid w:val="00032043"/>
    <w:rsid w:val="00032169"/>
    <w:rsid w:val="000323B5"/>
    <w:rsid w:val="00032ACD"/>
    <w:rsid w:val="00032D6A"/>
    <w:rsid w:val="000339A3"/>
    <w:rsid w:val="00033F63"/>
    <w:rsid w:val="00035445"/>
    <w:rsid w:val="00035894"/>
    <w:rsid w:val="00035D49"/>
    <w:rsid w:val="00036BD3"/>
    <w:rsid w:val="00037A18"/>
    <w:rsid w:val="000400D6"/>
    <w:rsid w:val="000402B0"/>
    <w:rsid w:val="000404D4"/>
    <w:rsid w:val="00040727"/>
    <w:rsid w:val="000410E1"/>
    <w:rsid w:val="000410FC"/>
    <w:rsid w:val="000416CE"/>
    <w:rsid w:val="00041702"/>
    <w:rsid w:val="000435F3"/>
    <w:rsid w:val="000439A8"/>
    <w:rsid w:val="00043D12"/>
    <w:rsid w:val="000445C6"/>
    <w:rsid w:val="00044DAD"/>
    <w:rsid w:val="000456CE"/>
    <w:rsid w:val="00045A52"/>
    <w:rsid w:val="0004677A"/>
    <w:rsid w:val="00046D50"/>
    <w:rsid w:val="00046E47"/>
    <w:rsid w:val="0004727D"/>
    <w:rsid w:val="000473DA"/>
    <w:rsid w:val="00050407"/>
    <w:rsid w:val="000510E6"/>
    <w:rsid w:val="0005142E"/>
    <w:rsid w:val="00051639"/>
    <w:rsid w:val="00052117"/>
    <w:rsid w:val="000523F5"/>
    <w:rsid w:val="00052B79"/>
    <w:rsid w:val="00053554"/>
    <w:rsid w:val="0005391A"/>
    <w:rsid w:val="00053AA4"/>
    <w:rsid w:val="00053AD2"/>
    <w:rsid w:val="00054BBD"/>
    <w:rsid w:val="00055840"/>
    <w:rsid w:val="00055AA6"/>
    <w:rsid w:val="00056373"/>
    <w:rsid w:val="00056450"/>
    <w:rsid w:val="000565D6"/>
    <w:rsid w:val="00061441"/>
    <w:rsid w:val="0006235F"/>
    <w:rsid w:val="00063610"/>
    <w:rsid w:val="00065176"/>
    <w:rsid w:val="00066261"/>
    <w:rsid w:val="00066DC9"/>
    <w:rsid w:val="0006712C"/>
    <w:rsid w:val="00067332"/>
    <w:rsid w:val="000702E1"/>
    <w:rsid w:val="00070866"/>
    <w:rsid w:val="000712B2"/>
    <w:rsid w:val="0007169F"/>
    <w:rsid w:val="00071E26"/>
    <w:rsid w:val="00071FE4"/>
    <w:rsid w:val="000720D7"/>
    <w:rsid w:val="00072142"/>
    <w:rsid w:val="000722CB"/>
    <w:rsid w:val="00072767"/>
    <w:rsid w:val="0007290E"/>
    <w:rsid w:val="0007295F"/>
    <w:rsid w:val="00073990"/>
    <w:rsid w:val="00073A63"/>
    <w:rsid w:val="00073EAA"/>
    <w:rsid w:val="000742EF"/>
    <w:rsid w:val="000747A8"/>
    <w:rsid w:val="000748B0"/>
    <w:rsid w:val="00075602"/>
    <w:rsid w:val="00075A6A"/>
    <w:rsid w:val="00076AB3"/>
    <w:rsid w:val="000804B5"/>
    <w:rsid w:val="00080DCF"/>
    <w:rsid w:val="00081935"/>
    <w:rsid w:val="00082688"/>
    <w:rsid w:val="0008296A"/>
    <w:rsid w:val="00083F0C"/>
    <w:rsid w:val="00084364"/>
    <w:rsid w:val="00084717"/>
    <w:rsid w:val="000848E7"/>
    <w:rsid w:val="00085120"/>
    <w:rsid w:val="00085190"/>
    <w:rsid w:val="00085606"/>
    <w:rsid w:val="00085E32"/>
    <w:rsid w:val="0008634E"/>
    <w:rsid w:val="00086FC4"/>
    <w:rsid w:val="0008735F"/>
    <w:rsid w:val="000875B8"/>
    <w:rsid w:val="00087BEE"/>
    <w:rsid w:val="000905ED"/>
    <w:rsid w:val="0009108D"/>
    <w:rsid w:val="00091A23"/>
    <w:rsid w:val="00091D2A"/>
    <w:rsid w:val="00091EDC"/>
    <w:rsid w:val="0009225F"/>
    <w:rsid w:val="000923BA"/>
    <w:rsid w:val="0009245E"/>
    <w:rsid w:val="00092B94"/>
    <w:rsid w:val="000931CA"/>
    <w:rsid w:val="00093404"/>
    <w:rsid w:val="0009381A"/>
    <w:rsid w:val="00093974"/>
    <w:rsid w:val="00094C47"/>
    <w:rsid w:val="00095295"/>
    <w:rsid w:val="000965C7"/>
    <w:rsid w:val="00096DAD"/>
    <w:rsid w:val="00097423"/>
    <w:rsid w:val="00097597"/>
    <w:rsid w:val="00097CE0"/>
    <w:rsid w:val="000A037B"/>
    <w:rsid w:val="000A094B"/>
    <w:rsid w:val="000A1744"/>
    <w:rsid w:val="000A1EB1"/>
    <w:rsid w:val="000A2080"/>
    <w:rsid w:val="000A21A0"/>
    <w:rsid w:val="000A31FC"/>
    <w:rsid w:val="000A3343"/>
    <w:rsid w:val="000A4D49"/>
    <w:rsid w:val="000A53BF"/>
    <w:rsid w:val="000A53E2"/>
    <w:rsid w:val="000A57DC"/>
    <w:rsid w:val="000A63B4"/>
    <w:rsid w:val="000A6AE0"/>
    <w:rsid w:val="000A71B7"/>
    <w:rsid w:val="000A74FE"/>
    <w:rsid w:val="000A76FA"/>
    <w:rsid w:val="000A799B"/>
    <w:rsid w:val="000A79D0"/>
    <w:rsid w:val="000A7BDF"/>
    <w:rsid w:val="000B0527"/>
    <w:rsid w:val="000B0710"/>
    <w:rsid w:val="000B0FFE"/>
    <w:rsid w:val="000B3DEB"/>
    <w:rsid w:val="000B4484"/>
    <w:rsid w:val="000B4B55"/>
    <w:rsid w:val="000B4E5E"/>
    <w:rsid w:val="000B59E7"/>
    <w:rsid w:val="000B6194"/>
    <w:rsid w:val="000B658A"/>
    <w:rsid w:val="000B6962"/>
    <w:rsid w:val="000B713B"/>
    <w:rsid w:val="000C0793"/>
    <w:rsid w:val="000C0D35"/>
    <w:rsid w:val="000C1252"/>
    <w:rsid w:val="000C17EF"/>
    <w:rsid w:val="000C196F"/>
    <w:rsid w:val="000C216A"/>
    <w:rsid w:val="000C23C0"/>
    <w:rsid w:val="000C2BF0"/>
    <w:rsid w:val="000C3182"/>
    <w:rsid w:val="000C3222"/>
    <w:rsid w:val="000C3364"/>
    <w:rsid w:val="000C3868"/>
    <w:rsid w:val="000C492D"/>
    <w:rsid w:val="000C504D"/>
    <w:rsid w:val="000C55E5"/>
    <w:rsid w:val="000C57A4"/>
    <w:rsid w:val="000C6A07"/>
    <w:rsid w:val="000C6A7E"/>
    <w:rsid w:val="000C7660"/>
    <w:rsid w:val="000C7FBC"/>
    <w:rsid w:val="000D13E8"/>
    <w:rsid w:val="000D1568"/>
    <w:rsid w:val="000D20C1"/>
    <w:rsid w:val="000D20D2"/>
    <w:rsid w:val="000D21D7"/>
    <w:rsid w:val="000D246C"/>
    <w:rsid w:val="000D2848"/>
    <w:rsid w:val="000D360C"/>
    <w:rsid w:val="000D4FF9"/>
    <w:rsid w:val="000D50B7"/>
    <w:rsid w:val="000D57CE"/>
    <w:rsid w:val="000D5E43"/>
    <w:rsid w:val="000D6355"/>
    <w:rsid w:val="000D6901"/>
    <w:rsid w:val="000D6B44"/>
    <w:rsid w:val="000D7B5E"/>
    <w:rsid w:val="000E0479"/>
    <w:rsid w:val="000E05EF"/>
    <w:rsid w:val="000E19D8"/>
    <w:rsid w:val="000E1F56"/>
    <w:rsid w:val="000E24D4"/>
    <w:rsid w:val="000E2978"/>
    <w:rsid w:val="000E343A"/>
    <w:rsid w:val="000E34C0"/>
    <w:rsid w:val="000E357C"/>
    <w:rsid w:val="000E3D5D"/>
    <w:rsid w:val="000E4199"/>
    <w:rsid w:val="000E4FE0"/>
    <w:rsid w:val="000E55A7"/>
    <w:rsid w:val="000E6700"/>
    <w:rsid w:val="000E6DB1"/>
    <w:rsid w:val="000E6F27"/>
    <w:rsid w:val="000E74FC"/>
    <w:rsid w:val="000F068F"/>
    <w:rsid w:val="000F0A26"/>
    <w:rsid w:val="000F10D7"/>
    <w:rsid w:val="000F1D75"/>
    <w:rsid w:val="000F269C"/>
    <w:rsid w:val="000F293F"/>
    <w:rsid w:val="000F2B89"/>
    <w:rsid w:val="000F2E3C"/>
    <w:rsid w:val="000F2EE5"/>
    <w:rsid w:val="000F2EE8"/>
    <w:rsid w:val="000F3027"/>
    <w:rsid w:val="000F386F"/>
    <w:rsid w:val="000F426B"/>
    <w:rsid w:val="000F55B8"/>
    <w:rsid w:val="000F59AC"/>
    <w:rsid w:val="000F5F85"/>
    <w:rsid w:val="000F629B"/>
    <w:rsid w:val="000F6667"/>
    <w:rsid w:val="000F6B63"/>
    <w:rsid w:val="000F73D4"/>
    <w:rsid w:val="000F75AF"/>
    <w:rsid w:val="000F782A"/>
    <w:rsid w:val="000F7D3F"/>
    <w:rsid w:val="00100162"/>
    <w:rsid w:val="00100D20"/>
    <w:rsid w:val="00101692"/>
    <w:rsid w:val="0010179B"/>
    <w:rsid w:val="00101884"/>
    <w:rsid w:val="00102825"/>
    <w:rsid w:val="00103A9B"/>
    <w:rsid w:val="00104540"/>
    <w:rsid w:val="00104930"/>
    <w:rsid w:val="00104D57"/>
    <w:rsid w:val="00105223"/>
    <w:rsid w:val="001055C2"/>
    <w:rsid w:val="001067B4"/>
    <w:rsid w:val="00106AF3"/>
    <w:rsid w:val="001075C0"/>
    <w:rsid w:val="00107B76"/>
    <w:rsid w:val="0011034E"/>
    <w:rsid w:val="0011052F"/>
    <w:rsid w:val="00110A8F"/>
    <w:rsid w:val="001110F3"/>
    <w:rsid w:val="00111D18"/>
    <w:rsid w:val="00112002"/>
    <w:rsid w:val="001122C0"/>
    <w:rsid w:val="00113889"/>
    <w:rsid w:val="00113FDA"/>
    <w:rsid w:val="001146DD"/>
    <w:rsid w:val="00115544"/>
    <w:rsid w:val="001163EE"/>
    <w:rsid w:val="00116487"/>
    <w:rsid w:val="00116CB0"/>
    <w:rsid w:val="00116D00"/>
    <w:rsid w:val="001179D2"/>
    <w:rsid w:val="00117CE8"/>
    <w:rsid w:val="00120667"/>
    <w:rsid w:val="00120822"/>
    <w:rsid w:val="00120E19"/>
    <w:rsid w:val="00121DCA"/>
    <w:rsid w:val="0012246B"/>
    <w:rsid w:val="00122EDB"/>
    <w:rsid w:val="00124D74"/>
    <w:rsid w:val="00124F05"/>
    <w:rsid w:val="001252E5"/>
    <w:rsid w:val="00125D03"/>
    <w:rsid w:val="00125E05"/>
    <w:rsid w:val="0012650C"/>
    <w:rsid w:val="001275F5"/>
    <w:rsid w:val="0012763A"/>
    <w:rsid w:val="00130B0B"/>
    <w:rsid w:val="00130B0E"/>
    <w:rsid w:val="001313FD"/>
    <w:rsid w:val="00131688"/>
    <w:rsid w:val="00131C89"/>
    <w:rsid w:val="001323B3"/>
    <w:rsid w:val="001329F2"/>
    <w:rsid w:val="00132EDD"/>
    <w:rsid w:val="001334AD"/>
    <w:rsid w:val="00133F54"/>
    <w:rsid w:val="00135729"/>
    <w:rsid w:val="001358EC"/>
    <w:rsid w:val="00135C09"/>
    <w:rsid w:val="00135E0F"/>
    <w:rsid w:val="001362F9"/>
    <w:rsid w:val="00136A56"/>
    <w:rsid w:val="001375A6"/>
    <w:rsid w:val="0014024D"/>
    <w:rsid w:val="00140BBB"/>
    <w:rsid w:val="00141321"/>
    <w:rsid w:val="00141D57"/>
    <w:rsid w:val="001438F2"/>
    <w:rsid w:val="00143C9D"/>
    <w:rsid w:val="00143F05"/>
    <w:rsid w:val="00144599"/>
    <w:rsid w:val="00145475"/>
    <w:rsid w:val="001468D3"/>
    <w:rsid w:val="00146960"/>
    <w:rsid w:val="00146DBB"/>
    <w:rsid w:val="0014723C"/>
    <w:rsid w:val="00147D5A"/>
    <w:rsid w:val="00150375"/>
    <w:rsid w:val="0015064F"/>
    <w:rsid w:val="00150745"/>
    <w:rsid w:val="00150855"/>
    <w:rsid w:val="00150C91"/>
    <w:rsid w:val="00151620"/>
    <w:rsid w:val="001517CC"/>
    <w:rsid w:val="00151BB1"/>
    <w:rsid w:val="00151CF2"/>
    <w:rsid w:val="00151D63"/>
    <w:rsid w:val="00152369"/>
    <w:rsid w:val="001528E2"/>
    <w:rsid w:val="00153655"/>
    <w:rsid w:val="0015520F"/>
    <w:rsid w:val="0015565B"/>
    <w:rsid w:val="00155DA1"/>
    <w:rsid w:val="0015605E"/>
    <w:rsid w:val="00156728"/>
    <w:rsid w:val="001569B5"/>
    <w:rsid w:val="00157005"/>
    <w:rsid w:val="00157151"/>
    <w:rsid w:val="00157816"/>
    <w:rsid w:val="00157919"/>
    <w:rsid w:val="001608EF"/>
    <w:rsid w:val="00161DA3"/>
    <w:rsid w:val="00161DCC"/>
    <w:rsid w:val="00162030"/>
    <w:rsid w:val="0016254E"/>
    <w:rsid w:val="001625EE"/>
    <w:rsid w:val="00162D33"/>
    <w:rsid w:val="00163C3C"/>
    <w:rsid w:val="0016465E"/>
    <w:rsid w:val="00164E64"/>
    <w:rsid w:val="001652C6"/>
    <w:rsid w:val="0016533B"/>
    <w:rsid w:val="0016544B"/>
    <w:rsid w:val="00166C94"/>
    <w:rsid w:val="00167750"/>
    <w:rsid w:val="00167849"/>
    <w:rsid w:val="001679A4"/>
    <w:rsid w:val="00170F48"/>
    <w:rsid w:val="00171881"/>
    <w:rsid w:val="00171F11"/>
    <w:rsid w:val="0017203F"/>
    <w:rsid w:val="00172635"/>
    <w:rsid w:val="001726C5"/>
    <w:rsid w:val="00172B67"/>
    <w:rsid w:val="00173346"/>
    <w:rsid w:val="0017339D"/>
    <w:rsid w:val="00173C0A"/>
    <w:rsid w:val="00173C28"/>
    <w:rsid w:val="00174211"/>
    <w:rsid w:val="0017462F"/>
    <w:rsid w:val="00175973"/>
    <w:rsid w:val="00175E3E"/>
    <w:rsid w:val="00175F5F"/>
    <w:rsid w:val="001768F2"/>
    <w:rsid w:val="00176D61"/>
    <w:rsid w:val="00180260"/>
    <w:rsid w:val="0018094D"/>
    <w:rsid w:val="0018107D"/>
    <w:rsid w:val="001821EB"/>
    <w:rsid w:val="00182310"/>
    <w:rsid w:val="00182BEA"/>
    <w:rsid w:val="001832D7"/>
    <w:rsid w:val="00183B01"/>
    <w:rsid w:val="001842B9"/>
    <w:rsid w:val="00184428"/>
    <w:rsid w:val="00184B62"/>
    <w:rsid w:val="001853C6"/>
    <w:rsid w:val="001872A0"/>
    <w:rsid w:val="001878D1"/>
    <w:rsid w:val="00190119"/>
    <w:rsid w:val="00190493"/>
    <w:rsid w:val="00190ECA"/>
    <w:rsid w:val="00191A54"/>
    <w:rsid w:val="00191F88"/>
    <w:rsid w:val="00192006"/>
    <w:rsid w:val="0019209C"/>
    <w:rsid w:val="0019328B"/>
    <w:rsid w:val="0019479F"/>
    <w:rsid w:val="001947E9"/>
    <w:rsid w:val="00194889"/>
    <w:rsid w:val="0019496D"/>
    <w:rsid w:val="001950C7"/>
    <w:rsid w:val="001954B4"/>
    <w:rsid w:val="0019606A"/>
    <w:rsid w:val="00196628"/>
    <w:rsid w:val="00196B6E"/>
    <w:rsid w:val="00197DBF"/>
    <w:rsid w:val="001A0EDC"/>
    <w:rsid w:val="001A0FCB"/>
    <w:rsid w:val="001A1BBA"/>
    <w:rsid w:val="001A24D9"/>
    <w:rsid w:val="001A2907"/>
    <w:rsid w:val="001A2F1F"/>
    <w:rsid w:val="001A3E90"/>
    <w:rsid w:val="001A418C"/>
    <w:rsid w:val="001A45F3"/>
    <w:rsid w:val="001A4B2B"/>
    <w:rsid w:val="001A51B9"/>
    <w:rsid w:val="001A5243"/>
    <w:rsid w:val="001A6292"/>
    <w:rsid w:val="001A6652"/>
    <w:rsid w:val="001B0213"/>
    <w:rsid w:val="001B0525"/>
    <w:rsid w:val="001B0655"/>
    <w:rsid w:val="001B1545"/>
    <w:rsid w:val="001B1615"/>
    <w:rsid w:val="001B43A7"/>
    <w:rsid w:val="001B43F7"/>
    <w:rsid w:val="001B499C"/>
    <w:rsid w:val="001B5294"/>
    <w:rsid w:val="001B5569"/>
    <w:rsid w:val="001B5A9C"/>
    <w:rsid w:val="001B6659"/>
    <w:rsid w:val="001B767B"/>
    <w:rsid w:val="001B7742"/>
    <w:rsid w:val="001B7911"/>
    <w:rsid w:val="001C0413"/>
    <w:rsid w:val="001C1377"/>
    <w:rsid w:val="001C1E93"/>
    <w:rsid w:val="001C27AE"/>
    <w:rsid w:val="001C295D"/>
    <w:rsid w:val="001C2AE8"/>
    <w:rsid w:val="001C33FB"/>
    <w:rsid w:val="001C3B85"/>
    <w:rsid w:val="001C3DE7"/>
    <w:rsid w:val="001C4018"/>
    <w:rsid w:val="001C4841"/>
    <w:rsid w:val="001C50AF"/>
    <w:rsid w:val="001C54A9"/>
    <w:rsid w:val="001C5BD6"/>
    <w:rsid w:val="001C5E85"/>
    <w:rsid w:val="001C5EAA"/>
    <w:rsid w:val="001C67C2"/>
    <w:rsid w:val="001C6D76"/>
    <w:rsid w:val="001C72A5"/>
    <w:rsid w:val="001C78D4"/>
    <w:rsid w:val="001D0689"/>
    <w:rsid w:val="001D0CD8"/>
    <w:rsid w:val="001D19D5"/>
    <w:rsid w:val="001D2242"/>
    <w:rsid w:val="001D2538"/>
    <w:rsid w:val="001D2BAB"/>
    <w:rsid w:val="001D306D"/>
    <w:rsid w:val="001D3630"/>
    <w:rsid w:val="001D3B3E"/>
    <w:rsid w:val="001D40E7"/>
    <w:rsid w:val="001D44E3"/>
    <w:rsid w:val="001D4D91"/>
    <w:rsid w:val="001D4DD4"/>
    <w:rsid w:val="001D4E96"/>
    <w:rsid w:val="001D54CE"/>
    <w:rsid w:val="001D5B77"/>
    <w:rsid w:val="001D5D6E"/>
    <w:rsid w:val="001D5D9F"/>
    <w:rsid w:val="001D66C7"/>
    <w:rsid w:val="001D6FEC"/>
    <w:rsid w:val="001D7D8E"/>
    <w:rsid w:val="001E058F"/>
    <w:rsid w:val="001E1CB6"/>
    <w:rsid w:val="001E1DB9"/>
    <w:rsid w:val="001E23D8"/>
    <w:rsid w:val="001E2A00"/>
    <w:rsid w:val="001E3052"/>
    <w:rsid w:val="001E32E5"/>
    <w:rsid w:val="001E339C"/>
    <w:rsid w:val="001E3462"/>
    <w:rsid w:val="001E3DB6"/>
    <w:rsid w:val="001E3E17"/>
    <w:rsid w:val="001E436D"/>
    <w:rsid w:val="001E4F33"/>
    <w:rsid w:val="001E60EA"/>
    <w:rsid w:val="001E627E"/>
    <w:rsid w:val="001E63E3"/>
    <w:rsid w:val="001E6766"/>
    <w:rsid w:val="001E7270"/>
    <w:rsid w:val="001E75F0"/>
    <w:rsid w:val="001E7688"/>
    <w:rsid w:val="001E7CA9"/>
    <w:rsid w:val="001E7D67"/>
    <w:rsid w:val="001F0E40"/>
    <w:rsid w:val="001F2362"/>
    <w:rsid w:val="001F2D4F"/>
    <w:rsid w:val="001F3590"/>
    <w:rsid w:val="001F3610"/>
    <w:rsid w:val="001F4002"/>
    <w:rsid w:val="001F4099"/>
    <w:rsid w:val="001F4734"/>
    <w:rsid w:val="001F5069"/>
    <w:rsid w:val="001F564F"/>
    <w:rsid w:val="001F56E6"/>
    <w:rsid w:val="001F56F8"/>
    <w:rsid w:val="001F63F2"/>
    <w:rsid w:val="001F64A7"/>
    <w:rsid w:val="001F64AC"/>
    <w:rsid w:val="001F64D8"/>
    <w:rsid w:val="001F6648"/>
    <w:rsid w:val="001F6A84"/>
    <w:rsid w:val="001F6DD2"/>
    <w:rsid w:val="001F6FCD"/>
    <w:rsid w:val="001F767B"/>
    <w:rsid w:val="001F76FA"/>
    <w:rsid w:val="001F79D2"/>
    <w:rsid w:val="001F7AC3"/>
    <w:rsid w:val="002002FF"/>
    <w:rsid w:val="002010AE"/>
    <w:rsid w:val="0020157E"/>
    <w:rsid w:val="00201BF2"/>
    <w:rsid w:val="00201ED2"/>
    <w:rsid w:val="00203438"/>
    <w:rsid w:val="002037E1"/>
    <w:rsid w:val="00203B5F"/>
    <w:rsid w:val="00203F7F"/>
    <w:rsid w:val="00204815"/>
    <w:rsid w:val="00204D17"/>
    <w:rsid w:val="00207048"/>
    <w:rsid w:val="002078EA"/>
    <w:rsid w:val="002079AE"/>
    <w:rsid w:val="00207C80"/>
    <w:rsid w:val="00207D73"/>
    <w:rsid w:val="00207F0D"/>
    <w:rsid w:val="0021119A"/>
    <w:rsid w:val="00211B52"/>
    <w:rsid w:val="00212A14"/>
    <w:rsid w:val="00213441"/>
    <w:rsid w:val="0021401B"/>
    <w:rsid w:val="002143B0"/>
    <w:rsid w:val="00214EEF"/>
    <w:rsid w:val="00216B50"/>
    <w:rsid w:val="00217156"/>
    <w:rsid w:val="0022036C"/>
    <w:rsid w:val="0022095E"/>
    <w:rsid w:val="00220A6A"/>
    <w:rsid w:val="00220C12"/>
    <w:rsid w:val="00220D63"/>
    <w:rsid w:val="00221359"/>
    <w:rsid w:val="00221620"/>
    <w:rsid w:val="00221B18"/>
    <w:rsid w:val="0022391F"/>
    <w:rsid w:val="00223C8A"/>
    <w:rsid w:val="00223E5B"/>
    <w:rsid w:val="0022443D"/>
    <w:rsid w:val="002247B5"/>
    <w:rsid w:val="002251D4"/>
    <w:rsid w:val="00225DE5"/>
    <w:rsid w:val="00226F85"/>
    <w:rsid w:val="002302ED"/>
    <w:rsid w:val="0023031E"/>
    <w:rsid w:val="00231F1C"/>
    <w:rsid w:val="002332CF"/>
    <w:rsid w:val="002335FD"/>
    <w:rsid w:val="00233C44"/>
    <w:rsid w:val="002345C2"/>
    <w:rsid w:val="00235C5B"/>
    <w:rsid w:val="0023608E"/>
    <w:rsid w:val="00236EF4"/>
    <w:rsid w:val="002372E2"/>
    <w:rsid w:val="00237B47"/>
    <w:rsid w:val="00237BDB"/>
    <w:rsid w:val="00237FA7"/>
    <w:rsid w:val="00240498"/>
    <w:rsid w:val="00240C43"/>
    <w:rsid w:val="002410FF"/>
    <w:rsid w:val="00241212"/>
    <w:rsid w:val="00241857"/>
    <w:rsid w:val="00241DC1"/>
    <w:rsid w:val="002421D2"/>
    <w:rsid w:val="00242827"/>
    <w:rsid w:val="002432E6"/>
    <w:rsid w:val="00244B0E"/>
    <w:rsid w:val="00244C4D"/>
    <w:rsid w:val="00244FD4"/>
    <w:rsid w:val="0024511B"/>
    <w:rsid w:val="00245BDA"/>
    <w:rsid w:val="002462FB"/>
    <w:rsid w:val="00246A66"/>
    <w:rsid w:val="00246F27"/>
    <w:rsid w:val="00247F7E"/>
    <w:rsid w:val="00250532"/>
    <w:rsid w:val="00251F61"/>
    <w:rsid w:val="0025240D"/>
    <w:rsid w:val="00252447"/>
    <w:rsid w:val="00252519"/>
    <w:rsid w:val="00253E67"/>
    <w:rsid w:val="00254C18"/>
    <w:rsid w:val="00255457"/>
    <w:rsid w:val="00255A26"/>
    <w:rsid w:val="00256763"/>
    <w:rsid w:val="0025714F"/>
    <w:rsid w:val="0025724E"/>
    <w:rsid w:val="002574E3"/>
    <w:rsid w:val="0026014D"/>
    <w:rsid w:val="0026093B"/>
    <w:rsid w:val="00260C35"/>
    <w:rsid w:val="00260CBD"/>
    <w:rsid w:val="00260E75"/>
    <w:rsid w:val="00260FDB"/>
    <w:rsid w:val="00261392"/>
    <w:rsid w:val="002614A0"/>
    <w:rsid w:val="00261650"/>
    <w:rsid w:val="00261D4C"/>
    <w:rsid w:val="002628AA"/>
    <w:rsid w:val="00262FA0"/>
    <w:rsid w:val="0026378F"/>
    <w:rsid w:val="00263CDE"/>
    <w:rsid w:val="00263DAA"/>
    <w:rsid w:val="00263DC1"/>
    <w:rsid w:val="00264184"/>
    <w:rsid w:val="00264AD5"/>
    <w:rsid w:val="00264BC6"/>
    <w:rsid w:val="0026579C"/>
    <w:rsid w:val="00265B68"/>
    <w:rsid w:val="0026663E"/>
    <w:rsid w:val="002668FC"/>
    <w:rsid w:val="00267357"/>
    <w:rsid w:val="00267F81"/>
    <w:rsid w:val="00270E79"/>
    <w:rsid w:val="00271158"/>
    <w:rsid w:val="00271A96"/>
    <w:rsid w:val="00272111"/>
    <w:rsid w:val="0027296E"/>
    <w:rsid w:val="00272DEA"/>
    <w:rsid w:val="00272F68"/>
    <w:rsid w:val="002750B3"/>
    <w:rsid w:val="00275AF6"/>
    <w:rsid w:val="00275CC9"/>
    <w:rsid w:val="00276795"/>
    <w:rsid w:val="002767E4"/>
    <w:rsid w:val="00276AA8"/>
    <w:rsid w:val="00276C42"/>
    <w:rsid w:val="0027741D"/>
    <w:rsid w:val="00277BF8"/>
    <w:rsid w:val="00277EEF"/>
    <w:rsid w:val="002816BE"/>
    <w:rsid w:val="00281EE9"/>
    <w:rsid w:val="00282795"/>
    <w:rsid w:val="00282CA4"/>
    <w:rsid w:val="00283E11"/>
    <w:rsid w:val="00284022"/>
    <w:rsid w:val="0028439C"/>
    <w:rsid w:val="00284684"/>
    <w:rsid w:val="00284723"/>
    <w:rsid w:val="00284FF5"/>
    <w:rsid w:val="002851F8"/>
    <w:rsid w:val="002853ED"/>
    <w:rsid w:val="002868AF"/>
    <w:rsid w:val="00286A6C"/>
    <w:rsid w:val="002875F5"/>
    <w:rsid w:val="0028798B"/>
    <w:rsid w:val="00290B70"/>
    <w:rsid w:val="00290BED"/>
    <w:rsid w:val="00290FF6"/>
    <w:rsid w:val="00292517"/>
    <w:rsid w:val="00292C2F"/>
    <w:rsid w:val="00293B2B"/>
    <w:rsid w:val="0029400D"/>
    <w:rsid w:val="00294459"/>
    <w:rsid w:val="00294E79"/>
    <w:rsid w:val="00296400"/>
    <w:rsid w:val="002965AA"/>
    <w:rsid w:val="00297CC3"/>
    <w:rsid w:val="00297E6C"/>
    <w:rsid w:val="002A0854"/>
    <w:rsid w:val="002A0EA6"/>
    <w:rsid w:val="002A1062"/>
    <w:rsid w:val="002A122B"/>
    <w:rsid w:val="002A15F7"/>
    <w:rsid w:val="002A1EF8"/>
    <w:rsid w:val="002A2323"/>
    <w:rsid w:val="002A2EA2"/>
    <w:rsid w:val="002A3953"/>
    <w:rsid w:val="002A4295"/>
    <w:rsid w:val="002A47BF"/>
    <w:rsid w:val="002A49CC"/>
    <w:rsid w:val="002A49EE"/>
    <w:rsid w:val="002A4A1D"/>
    <w:rsid w:val="002A5006"/>
    <w:rsid w:val="002A50C6"/>
    <w:rsid w:val="002A57F7"/>
    <w:rsid w:val="002A60AD"/>
    <w:rsid w:val="002A74DF"/>
    <w:rsid w:val="002A765D"/>
    <w:rsid w:val="002A79F6"/>
    <w:rsid w:val="002A7F89"/>
    <w:rsid w:val="002B055B"/>
    <w:rsid w:val="002B0D25"/>
    <w:rsid w:val="002B11C0"/>
    <w:rsid w:val="002B1969"/>
    <w:rsid w:val="002B19C7"/>
    <w:rsid w:val="002B1A80"/>
    <w:rsid w:val="002B1A96"/>
    <w:rsid w:val="002B1D0E"/>
    <w:rsid w:val="002B2479"/>
    <w:rsid w:val="002B38CE"/>
    <w:rsid w:val="002B4816"/>
    <w:rsid w:val="002B4B3B"/>
    <w:rsid w:val="002B5B25"/>
    <w:rsid w:val="002B5DFD"/>
    <w:rsid w:val="002B5FFD"/>
    <w:rsid w:val="002B631B"/>
    <w:rsid w:val="002B771E"/>
    <w:rsid w:val="002B7761"/>
    <w:rsid w:val="002B7AF0"/>
    <w:rsid w:val="002C01FA"/>
    <w:rsid w:val="002C099E"/>
    <w:rsid w:val="002C1064"/>
    <w:rsid w:val="002C14EE"/>
    <w:rsid w:val="002C1966"/>
    <w:rsid w:val="002C2A08"/>
    <w:rsid w:val="002C369C"/>
    <w:rsid w:val="002C3E0B"/>
    <w:rsid w:val="002C3E58"/>
    <w:rsid w:val="002C3EF5"/>
    <w:rsid w:val="002C445B"/>
    <w:rsid w:val="002C576C"/>
    <w:rsid w:val="002C6E6F"/>
    <w:rsid w:val="002C7562"/>
    <w:rsid w:val="002D0696"/>
    <w:rsid w:val="002D16BC"/>
    <w:rsid w:val="002D2673"/>
    <w:rsid w:val="002D2AFB"/>
    <w:rsid w:val="002D2DFB"/>
    <w:rsid w:val="002D3207"/>
    <w:rsid w:val="002D3C77"/>
    <w:rsid w:val="002D4011"/>
    <w:rsid w:val="002D4EC9"/>
    <w:rsid w:val="002D5801"/>
    <w:rsid w:val="002D628C"/>
    <w:rsid w:val="002D63B2"/>
    <w:rsid w:val="002D6CC6"/>
    <w:rsid w:val="002D7122"/>
    <w:rsid w:val="002D77BB"/>
    <w:rsid w:val="002E044D"/>
    <w:rsid w:val="002E0844"/>
    <w:rsid w:val="002E09F9"/>
    <w:rsid w:val="002E0B60"/>
    <w:rsid w:val="002E1521"/>
    <w:rsid w:val="002E1A60"/>
    <w:rsid w:val="002E1B5C"/>
    <w:rsid w:val="002E1C9C"/>
    <w:rsid w:val="002E2128"/>
    <w:rsid w:val="002E21D0"/>
    <w:rsid w:val="002E2B60"/>
    <w:rsid w:val="002E3003"/>
    <w:rsid w:val="002E3285"/>
    <w:rsid w:val="002E3443"/>
    <w:rsid w:val="002E3FB0"/>
    <w:rsid w:val="002E499D"/>
    <w:rsid w:val="002E525A"/>
    <w:rsid w:val="002E5BC5"/>
    <w:rsid w:val="002E5F23"/>
    <w:rsid w:val="002E5FFA"/>
    <w:rsid w:val="002E6076"/>
    <w:rsid w:val="002E6C76"/>
    <w:rsid w:val="002E6E0F"/>
    <w:rsid w:val="002E72BA"/>
    <w:rsid w:val="002E7438"/>
    <w:rsid w:val="002E746B"/>
    <w:rsid w:val="002E7BB1"/>
    <w:rsid w:val="002F02AF"/>
    <w:rsid w:val="002F03EE"/>
    <w:rsid w:val="002F0651"/>
    <w:rsid w:val="002F0675"/>
    <w:rsid w:val="002F1A9D"/>
    <w:rsid w:val="002F2278"/>
    <w:rsid w:val="002F30FC"/>
    <w:rsid w:val="002F322A"/>
    <w:rsid w:val="002F3469"/>
    <w:rsid w:val="002F3768"/>
    <w:rsid w:val="002F3C63"/>
    <w:rsid w:val="002F4812"/>
    <w:rsid w:val="002F4D3F"/>
    <w:rsid w:val="002F6BDC"/>
    <w:rsid w:val="002F6DFD"/>
    <w:rsid w:val="002F7764"/>
    <w:rsid w:val="00300259"/>
    <w:rsid w:val="00300344"/>
    <w:rsid w:val="0030057B"/>
    <w:rsid w:val="0030186D"/>
    <w:rsid w:val="0030195A"/>
    <w:rsid w:val="00301C7B"/>
    <w:rsid w:val="00301FC8"/>
    <w:rsid w:val="00302ACE"/>
    <w:rsid w:val="00303B21"/>
    <w:rsid w:val="00303B82"/>
    <w:rsid w:val="00303F1B"/>
    <w:rsid w:val="003041A5"/>
    <w:rsid w:val="003045B9"/>
    <w:rsid w:val="00304E02"/>
    <w:rsid w:val="00304EB9"/>
    <w:rsid w:val="00306D5E"/>
    <w:rsid w:val="00306FF7"/>
    <w:rsid w:val="00307050"/>
    <w:rsid w:val="003076DC"/>
    <w:rsid w:val="0031000A"/>
    <w:rsid w:val="003116C1"/>
    <w:rsid w:val="00311A2B"/>
    <w:rsid w:val="00311A4C"/>
    <w:rsid w:val="0031305F"/>
    <w:rsid w:val="003135C7"/>
    <w:rsid w:val="00313A8F"/>
    <w:rsid w:val="00313BDD"/>
    <w:rsid w:val="003147BF"/>
    <w:rsid w:val="00315073"/>
    <w:rsid w:val="003150C5"/>
    <w:rsid w:val="003165FF"/>
    <w:rsid w:val="00316DBC"/>
    <w:rsid w:val="003179A3"/>
    <w:rsid w:val="00320363"/>
    <w:rsid w:val="003203CF"/>
    <w:rsid w:val="00320FAB"/>
    <w:rsid w:val="003212A1"/>
    <w:rsid w:val="00321D3D"/>
    <w:rsid w:val="003223BB"/>
    <w:rsid w:val="00322C3B"/>
    <w:rsid w:val="0032404A"/>
    <w:rsid w:val="00324539"/>
    <w:rsid w:val="0032488D"/>
    <w:rsid w:val="003248EA"/>
    <w:rsid w:val="00324C1D"/>
    <w:rsid w:val="00324DD5"/>
    <w:rsid w:val="00324E06"/>
    <w:rsid w:val="003251B5"/>
    <w:rsid w:val="00325400"/>
    <w:rsid w:val="00325484"/>
    <w:rsid w:val="00325798"/>
    <w:rsid w:val="003259E1"/>
    <w:rsid w:val="0032624F"/>
    <w:rsid w:val="00326A4E"/>
    <w:rsid w:val="00326B4F"/>
    <w:rsid w:val="00326EB6"/>
    <w:rsid w:val="003274C8"/>
    <w:rsid w:val="003277F6"/>
    <w:rsid w:val="00327881"/>
    <w:rsid w:val="00327C5D"/>
    <w:rsid w:val="0033186E"/>
    <w:rsid w:val="00332BE4"/>
    <w:rsid w:val="00333C19"/>
    <w:rsid w:val="003347D7"/>
    <w:rsid w:val="00334B56"/>
    <w:rsid w:val="00334E7F"/>
    <w:rsid w:val="003353AF"/>
    <w:rsid w:val="003371CA"/>
    <w:rsid w:val="0034045F"/>
    <w:rsid w:val="003409A1"/>
    <w:rsid w:val="00340E41"/>
    <w:rsid w:val="00342C80"/>
    <w:rsid w:val="00343388"/>
    <w:rsid w:val="00344316"/>
    <w:rsid w:val="003443A9"/>
    <w:rsid w:val="003444BC"/>
    <w:rsid w:val="00344D07"/>
    <w:rsid w:val="00345208"/>
    <w:rsid w:val="003452C7"/>
    <w:rsid w:val="0034768D"/>
    <w:rsid w:val="003476E9"/>
    <w:rsid w:val="00347C4E"/>
    <w:rsid w:val="003502AE"/>
    <w:rsid w:val="003503EA"/>
    <w:rsid w:val="003506E9"/>
    <w:rsid w:val="003516CA"/>
    <w:rsid w:val="003521EE"/>
    <w:rsid w:val="003527EB"/>
    <w:rsid w:val="003535A4"/>
    <w:rsid w:val="00353DBC"/>
    <w:rsid w:val="00354114"/>
    <w:rsid w:val="00354B07"/>
    <w:rsid w:val="00354F3E"/>
    <w:rsid w:val="0035636E"/>
    <w:rsid w:val="003563B3"/>
    <w:rsid w:val="00357539"/>
    <w:rsid w:val="003579CF"/>
    <w:rsid w:val="00357BF8"/>
    <w:rsid w:val="003624D2"/>
    <w:rsid w:val="00362795"/>
    <w:rsid w:val="003629AA"/>
    <w:rsid w:val="003629EF"/>
    <w:rsid w:val="00362A9E"/>
    <w:rsid w:val="003642C6"/>
    <w:rsid w:val="0036445C"/>
    <w:rsid w:val="00364864"/>
    <w:rsid w:val="00364916"/>
    <w:rsid w:val="00364C0B"/>
    <w:rsid w:val="00364F7C"/>
    <w:rsid w:val="0036506B"/>
    <w:rsid w:val="00365073"/>
    <w:rsid w:val="003677BB"/>
    <w:rsid w:val="00367945"/>
    <w:rsid w:val="00367AE6"/>
    <w:rsid w:val="00367B86"/>
    <w:rsid w:val="00370648"/>
    <w:rsid w:val="00370895"/>
    <w:rsid w:val="00370A56"/>
    <w:rsid w:val="0037160B"/>
    <w:rsid w:val="00374564"/>
    <w:rsid w:val="00374FF6"/>
    <w:rsid w:val="00375587"/>
    <w:rsid w:val="00375AC7"/>
    <w:rsid w:val="00375B75"/>
    <w:rsid w:val="00375C60"/>
    <w:rsid w:val="00375D79"/>
    <w:rsid w:val="00375DE5"/>
    <w:rsid w:val="0037651B"/>
    <w:rsid w:val="003776CB"/>
    <w:rsid w:val="00380242"/>
    <w:rsid w:val="0038089D"/>
    <w:rsid w:val="003809E9"/>
    <w:rsid w:val="003824E2"/>
    <w:rsid w:val="00382AFC"/>
    <w:rsid w:val="00382BDE"/>
    <w:rsid w:val="003847A3"/>
    <w:rsid w:val="00384C8F"/>
    <w:rsid w:val="00384D6F"/>
    <w:rsid w:val="00385112"/>
    <w:rsid w:val="0038560D"/>
    <w:rsid w:val="00385E6D"/>
    <w:rsid w:val="00385E78"/>
    <w:rsid w:val="00385FB2"/>
    <w:rsid w:val="003869AC"/>
    <w:rsid w:val="003869F3"/>
    <w:rsid w:val="00387729"/>
    <w:rsid w:val="00387D78"/>
    <w:rsid w:val="0039038B"/>
    <w:rsid w:val="0039070B"/>
    <w:rsid w:val="00390BAC"/>
    <w:rsid w:val="00390FB4"/>
    <w:rsid w:val="00391940"/>
    <w:rsid w:val="0039246A"/>
    <w:rsid w:val="00392728"/>
    <w:rsid w:val="00392903"/>
    <w:rsid w:val="00392990"/>
    <w:rsid w:val="003931EE"/>
    <w:rsid w:val="0039339D"/>
    <w:rsid w:val="0039467F"/>
    <w:rsid w:val="00394ACC"/>
    <w:rsid w:val="00395060"/>
    <w:rsid w:val="003954BC"/>
    <w:rsid w:val="0039694B"/>
    <w:rsid w:val="00396DF6"/>
    <w:rsid w:val="003975AA"/>
    <w:rsid w:val="003A08C2"/>
    <w:rsid w:val="003A0A0E"/>
    <w:rsid w:val="003A130F"/>
    <w:rsid w:val="003A13D8"/>
    <w:rsid w:val="003A190C"/>
    <w:rsid w:val="003A2002"/>
    <w:rsid w:val="003A2059"/>
    <w:rsid w:val="003A2631"/>
    <w:rsid w:val="003A2715"/>
    <w:rsid w:val="003A2D51"/>
    <w:rsid w:val="003A30C5"/>
    <w:rsid w:val="003A3729"/>
    <w:rsid w:val="003A38F8"/>
    <w:rsid w:val="003A45C4"/>
    <w:rsid w:val="003A46F3"/>
    <w:rsid w:val="003A4923"/>
    <w:rsid w:val="003A4CDF"/>
    <w:rsid w:val="003A4F41"/>
    <w:rsid w:val="003A59EB"/>
    <w:rsid w:val="003A6A15"/>
    <w:rsid w:val="003B161E"/>
    <w:rsid w:val="003B180A"/>
    <w:rsid w:val="003B2386"/>
    <w:rsid w:val="003B24F3"/>
    <w:rsid w:val="003B50EA"/>
    <w:rsid w:val="003B545D"/>
    <w:rsid w:val="003B5E4E"/>
    <w:rsid w:val="003B5EE2"/>
    <w:rsid w:val="003B6A91"/>
    <w:rsid w:val="003B710B"/>
    <w:rsid w:val="003B753F"/>
    <w:rsid w:val="003B7972"/>
    <w:rsid w:val="003B7FA6"/>
    <w:rsid w:val="003C1041"/>
    <w:rsid w:val="003C288C"/>
    <w:rsid w:val="003C2AAB"/>
    <w:rsid w:val="003C2B82"/>
    <w:rsid w:val="003C38C1"/>
    <w:rsid w:val="003C3AF7"/>
    <w:rsid w:val="003C4A2E"/>
    <w:rsid w:val="003C5847"/>
    <w:rsid w:val="003C5881"/>
    <w:rsid w:val="003C5B87"/>
    <w:rsid w:val="003C5CF6"/>
    <w:rsid w:val="003C6270"/>
    <w:rsid w:val="003C6428"/>
    <w:rsid w:val="003C7020"/>
    <w:rsid w:val="003C7037"/>
    <w:rsid w:val="003C779A"/>
    <w:rsid w:val="003C7A8C"/>
    <w:rsid w:val="003C7CA4"/>
    <w:rsid w:val="003D0444"/>
    <w:rsid w:val="003D15FD"/>
    <w:rsid w:val="003D1883"/>
    <w:rsid w:val="003D1EDB"/>
    <w:rsid w:val="003D25F7"/>
    <w:rsid w:val="003D260A"/>
    <w:rsid w:val="003D304F"/>
    <w:rsid w:val="003D34BF"/>
    <w:rsid w:val="003D4B77"/>
    <w:rsid w:val="003D4B8E"/>
    <w:rsid w:val="003D5BED"/>
    <w:rsid w:val="003D5D39"/>
    <w:rsid w:val="003D6010"/>
    <w:rsid w:val="003D7465"/>
    <w:rsid w:val="003E0DF5"/>
    <w:rsid w:val="003E1913"/>
    <w:rsid w:val="003E1D19"/>
    <w:rsid w:val="003E1D9A"/>
    <w:rsid w:val="003E20EB"/>
    <w:rsid w:val="003E2BB3"/>
    <w:rsid w:val="003E3443"/>
    <w:rsid w:val="003E3923"/>
    <w:rsid w:val="003E3A07"/>
    <w:rsid w:val="003E42BE"/>
    <w:rsid w:val="003E4791"/>
    <w:rsid w:val="003E48A9"/>
    <w:rsid w:val="003E4B98"/>
    <w:rsid w:val="003E4F84"/>
    <w:rsid w:val="003E5AF7"/>
    <w:rsid w:val="003E600E"/>
    <w:rsid w:val="003E63E1"/>
    <w:rsid w:val="003E7D16"/>
    <w:rsid w:val="003F0EAD"/>
    <w:rsid w:val="003F177F"/>
    <w:rsid w:val="003F2BE8"/>
    <w:rsid w:val="003F2F0B"/>
    <w:rsid w:val="003F382A"/>
    <w:rsid w:val="003F3ABC"/>
    <w:rsid w:val="003F3B4E"/>
    <w:rsid w:val="003F4719"/>
    <w:rsid w:val="003F62D2"/>
    <w:rsid w:val="003F6463"/>
    <w:rsid w:val="003F6A57"/>
    <w:rsid w:val="003F6EA1"/>
    <w:rsid w:val="003F7591"/>
    <w:rsid w:val="003F7C74"/>
    <w:rsid w:val="0040004B"/>
    <w:rsid w:val="00400821"/>
    <w:rsid w:val="0040093E"/>
    <w:rsid w:val="0040101C"/>
    <w:rsid w:val="00401177"/>
    <w:rsid w:val="00401889"/>
    <w:rsid w:val="00402112"/>
    <w:rsid w:val="00402345"/>
    <w:rsid w:val="00402EA1"/>
    <w:rsid w:val="00403002"/>
    <w:rsid w:val="004038C7"/>
    <w:rsid w:val="00403C44"/>
    <w:rsid w:val="00405A53"/>
    <w:rsid w:val="00405A90"/>
    <w:rsid w:val="00406B77"/>
    <w:rsid w:val="0040710A"/>
    <w:rsid w:val="00407D29"/>
    <w:rsid w:val="004101D4"/>
    <w:rsid w:val="004102E5"/>
    <w:rsid w:val="00410E01"/>
    <w:rsid w:val="00412029"/>
    <w:rsid w:val="0041295C"/>
    <w:rsid w:val="0041370A"/>
    <w:rsid w:val="00414905"/>
    <w:rsid w:val="00414AC1"/>
    <w:rsid w:val="004152BD"/>
    <w:rsid w:val="0041564A"/>
    <w:rsid w:val="00416505"/>
    <w:rsid w:val="004165FB"/>
    <w:rsid w:val="00417AA7"/>
    <w:rsid w:val="00420262"/>
    <w:rsid w:val="00420943"/>
    <w:rsid w:val="00420B8C"/>
    <w:rsid w:val="00420FF0"/>
    <w:rsid w:val="00423DAE"/>
    <w:rsid w:val="00424CDB"/>
    <w:rsid w:val="00425906"/>
    <w:rsid w:val="0042666B"/>
    <w:rsid w:val="00426CD2"/>
    <w:rsid w:val="00427AD7"/>
    <w:rsid w:val="004301A8"/>
    <w:rsid w:val="00430441"/>
    <w:rsid w:val="00430D3C"/>
    <w:rsid w:val="00432120"/>
    <w:rsid w:val="00432469"/>
    <w:rsid w:val="004329DF"/>
    <w:rsid w:val="00432AD1"/>
    <w:rsid w:val="00432E94"/>
    <w:rsid w:val="004332B7"/>
    <w:rsid w:val="004353A3"/>
    <w:rsid w:val="0043546C"/>
    <w:rsid w:val="004355F7"/>
    <w:rsid w:val="004366EB"/>
    <w:rsid w:val="00437383"/>
    <w:rsid w:val="0044030A"/>
    <w:rsid w:val="004416D1"/>
    <w:rsid w:val="004420A4"/>
    <w:rsid w:val="00442CD0"/>
    <w:rsid w:val="00442FD2"/>
    <w:rsid w:val="00443CBB"/>
    <w:rsid w:val="00445528"/>
    <w:rsid w:val="004455B0"/>
    <w:rsid w:val="004455B1"/>
    <w:rsid w:val="00445826"/>
    <w:rsid w:val="00445D4C"/>
    <w:rsid w:val="0044605F"/>
    <w:rsid w:val="00447584"/>
    <w:rsid w:val="00447A70"/>
    <w:rsid w:val="00447C17"/>
    <w:rsid w:val="00447D70"/>
    <w:rsid w:val="00447EE9"/>
    <w:rsid w:val="004521C3"/>
    <w:rsid w:val="00453359"/>
    <w:rsid w:val="0045339E"/>
    <w:rsid w:val="004534AD"/>
    <w:rsid w:val="0045353C"/>
    <w:rsid w:val="004546F1"/>
    <w:rsid w:val="00455A6D"/>
    <w:rsid w:val="00455C33"/>
    <w:rsid w:val="00455CD0"/>
    <w:rsid w:val="00455F40"/>
    <w:rsid w:val="0045632B"/>
    <w:rsid w:val="00456605"/>
    <w:rsid w:val="00456698"/>
    <w:rsid w:val="00456A20"/>
    <w:rsid w:val="00456F2B"/>
    <w:rsid w:val="004577A3"/>
    <w:rsid w:val="004579DC"/>
    <w:rsid w:val="00457E6A"/>
    <w:rsid w:val="00460032"/>
    <w:rsid w:val="00460808"/>
    <w:rsid w:val="004624A1"/>
    <w:rsid w:val="00462B07"/>
    <w:rsid w:val="00462FC3"/>
    <w:rsid w:val="004631DA"/>
    <w:rsid w:val="00463F39"/>
    <w:rsid w:val="004644EA"/>
    <w:rsid w:val="00464822"/>
    <w:rsid w:val="00465A41"/>
    <w:rsid w:val="004660FE"/>
    <w:rsid w:val="004668AA"/>
    <w:rsid w:val="00467159"/>
    <w:rsid w:val="0046761D"/>
    <w:rsid w:val="00467639"/>
    <w:rsid w:val="004678D2"/>
    <w:rsid w:val="00467E36"/>
    <w:rsid w:val="0047177C"/>
    <w:rsid w:val="004717BE"/>
    <w:rsid w:val="00471F82"/>
    <w:rsid w:val="004729A9"/>
    <w:rsid w:val="0047364F"/>
    <w:rsid w:val="00474420"/>
    <w:rsid w:val="00474A0C"/>
    <w:rsid w:val="0047516D"/>
    <w:rsid w:val="00476116"/>
    <w:rsid w:val="00476B5B"/>
    <w:rsid w:val="00480DB6"/>
    <w:rsid w:val="00481C32"/>
    <w:rsid w:val="00481FA4"/>
    <w:rsid w:val="00482632"/>
    <w:rsid w:val="004829B3"/>
    <w:rsid w:val="00482CA8"/>
    <w:rsid w:val="00483334"/>
    <w:rsid w:val="00483559"/>
    <w:rsid w:val="00483B8D"/>
    <w:rsid w:val="00484219"/>
    <w:rsid w:val="00484599"/>
    <w:rsid w:val="00484A80"/>
    <w:rsid w:val="00484F4C"/>
    <w:rsid w:val="00485272"/>
    <w:rsid w:val="00485B95"/>
    <w:rsid w:val="00485F08"/>
    <w:rsid w:val="00486705"/>
    <w:rsid w:val="004869EB"/>
    <w:rsid w:val="0048760B"/>
    <w:rsid w:val="00487ECE"/>
    <w:rsid w:val="00487F2C"/>
    <w:rsid w:val="0049002F"/>
    <w:rsid w:val="00490D50"/>
    <w:rsid w:val="00490FAE"/>
    <w:rsid w:val="00491054"/>
    <w:rsid w:val="00491177"/>
    <w:rsid w:val="00491CBA"/>
    <w:rsid w:val="00492F21"/>
    <w:rsid w:val="004934C9"/>
    <w:rsid w:val="004940BB"/>
    <w:rsid w:val="0049415A"/>
    <w:rsid w:val="00494246"/>
    <w:rsid w:val="00496242"/>
    <w:rsid w:val="004969F2"/>
    <w:rsid w:val="00496F39"/>
    <w:rsid w:val="0049745A"/>
    <w:rsid w:val="00497937"/>
    <w:rsid w:val="004A068B"/>
    <w:rsid w:val="004A09CE"/>
    <w:rsid w:val="004A0DD1"/>
    <w:rsid w:val="004A10A3"/>
    <w:rsid w:val="004A10DC"/>
    <w:rsid w:val="004A1EB3"/>
    <w:rsid w:val="004A2864"/>
    <w:rsid w:val="004A3253"/>
    <w:rsid w:val="004A3A1A"/>
    <w:rsid w:val="004A3DBD"/>
    <w:rsid w:val="004A445A"/>
    <w:rsid w:val="004A48FE"/>
    <w:rsid w:val="004A5418"/>
    <w:rsid w:val="004A5EE7"/>
    <w:rsid w:val="004A649C"/>
    <w:rsid w:val="004A708D"/>
    <w:rsid w:val="004A753D"/>
    <w:rsid w:val="004A799F"/>
    <w:rsid w:val="004A7E72"/>
    <w:rsid w:val="004B00C9"/>
    <w:rsid w:val="004B08C1"/>
    <w:rsid w:val="004B0ED9"/>
    <w:rsid w:val="004B150F"/>
    <w:rsid w:val="004B15A2"/>
    <w:rsid w:val="004B1B9D"/>
    <w:rsid w:val="004B1CFD"/>
    <w:rsid w:val="004B3805"/>
    <w:rsid w:val="004B5000"/>
    <w:rsid w:val="004B62B2"/>
    <w:rsid w:val="004B63B9"/>
    <w:rsid w:val="004B68AD"/>
    <w:rsid w:val="004B6F96"/>
    <w:rsid w:val="004B7614"/>
    <w:rsid w:val="004B767D"/>
    <w:rsid w:val="004B77ED"/>
    <w:rsid w:val="004B79B2"/>
    <w:rsid w:val="004B7C1F"/>
    <w:rsid w:val="004C0571"/>
    <w:rsid w:val="004C0613"/>
    <w:rsid w:val="004C0D1E"/>
    <w:rsid w:val="004C0F12"/>
    <w:rsid w:val="004C16AD"/>
    <w:rsid w:val="004C16BD"/>
    <w:rsid w:val="004C2756"/>
    <w:rsid w:val="004C285D"/>
    <w:rsid w:val="004C482D"/>
    <w:rsid w:val="004C4A0A"/>
    <w:rsid w:val="004C618E"/>
    <w:rsid w:val="004C6222"/>
    <w:rsid w:val="004C67A5"/>
    <w:rsid w:val="004C67D3"/>
    <w:rsid w:val="004C6EAB"/>
    <w:rsid w:val="004C704A"/>
    <w:rsid w:val="004C770E"/>
    <w:rsid w:val="004C78AE"/>
    <w:rsid w:val="004C7C7C"/>
    <w:rsid w:val="004C7FC3"/>
    <w:rsid w:val="004D003C"/>
    <w:rsid w:val="004D0685"/>
    <w:rsid w:val="004D070E"/>
    <w:rsid w:val="004D091A"/>
    <w:rsid w:val="004D0A4F"/>
    <w:rsid w:val="004D1236"/>
    <w:rsid w:val="004D17D6"/>
    <w:rsid w:val="004D19DF"/>
    <w:rsid w:val="004D1E43"/>
    <w:rsid w:val="004D2FCE"/>
    <w:rsid w:val="004D33A3"/>
    <w:rsid w:val="004D4EE8"/>
    <w:rsid w:val="004D5189"/>
    <w:rsid w:val="004D5A1A"/>
    <w:rsid w:val="004D5B73"/>
    <w:rsid w:val="004D5D85"/>
    <w:rsid w:val="004D6602"/>
    <w:rsid w:val="004D6723"/>
    <w:rsid w:val="004D6AC7"/>
    <w:rsid w:val="004D6C18"/>
    <w:rsid w:val="004D7D78"/>
    <w:rsid w:val="004E008B"/>
    <w:rsid w:val="004E0262"/>
    <w:rsid w:val="004E0356"/>
    <w:rsid w:val="004E03F2"/>
    <w:rsid w:val="004E072A"/>
    <w:rsid w:val="004E0A91"/>
    <w:rsid w:val="004E0ADD"/>
    <w:rsid w:val="004E1200"/>
    <w:rsid w:val="004E1E0D"/>
    <w:rsid w:val="004E1E9C"/>
    <w:rsid w:val="004E295B"/>
    <w:rsid w:val="004E2FB5"/>
    <w:rsid w:val="004E4374"/>
    <w:rsid w:val="004E4A45"/>
    <w:rsid w:val="004E5389"/>
    <w:rsid w:val="004E5480"/>
    <w:rsid w:val="004E599B"/>
    <w:rsid w:val="004E657F"/>
    <w:rsid w:val="004E67F5"/>
    <w:rsid w:val="004E7C36"/>
    <w:rsid w:val="004F00DC"/>
    <w:rsid w:val="004F022E"/>
    <w:rsid w:val="004F07A3"/>
    <w:rsid w:val="004F0B6A"/>
    <w:rsid w:val="004F0C53"/>
    <w:rsid w:val="004F0EB5"/>
    <w:rsid w:val="004F10A6"/>
    <w:rsid w:val="004F1257"/>
    <w:rsid w:val="004F128C"/>
    <w:rsid w:val="004F1486"/>
    <w:rsid w:val="004F1EEB"/>
    <w:rsid w:val="004F213C"/>
    <w:rsid w:val="004F2907"/>
    <w:rsid w:val="004F2A03"/>
    <w:rsid w:val="004F309F"/>
    <w:rsid w:val="004F38C3"/>
    <w:rsid w:val="004F5F2D"/>
    <w:rsid w:val="004F6025"/>
    <w:rsid w:val="004F625C"/>
    <w:rsid w:val="004F67C4"/>
    <w:rsid w:val="004F6C21"/>
    <w:rsid w:val="004F6E19"/>
    <w:rsid w:val="004F734D"/>
    <w:rsid w:val="004F7F9A"/>
    <w:rsid w:val="005005F0"/>
    <w:rsid w:val="00500EE1"/>
    <w:rsid w:val="00500F31"/>
    <w:rsid w:val="00501B6D"/>
    <w:rsid w:val="00503BC2"/>
    <w:rsid w:val="00504D9D"/>
    <w:rsid w:val="00505684"/>
    <w:rsid w:val="00505D5A"/>
    <w:rsid w:val="005073F3"/>
    <w:rsid w:val="0050784D"/>
    <w:rsid w:val="005079F3"/>
    <w:rsid w:val="0051002B"/>
    <w:rsid w:val="0051083E"/>
    <w:rsid w:val="00510A84"/>
    <w:rsid w:val="00510B9C"/>
    <w:rsid w:val="00510E58"/>
    <w:rsid w:val="005110AD"/>
    <w:rsid w:val="00511549"/>
    <w:rsid w:val="00511E42"/>
    <w:rsid w:val="00511EC1"/>
    <w:rsid w:val="00512019"/>
    <w:rsid w:val="005123D6"/>
    <w:rsid w:val="0051331D"/>
    <w:rsid w:val="00513330"/>
    <w:rsid w:val="00513B29"/>
    <w:rsid w:val="00515000"/>
    <w:rsid w:val="005153AC"/>
    <w:rsid w:val="0051597D"/>
    <w:rsid w:val="00515B4B"/>
    <w:rsid w:val="00516394"/>
    <w:rsid w:val="00516601"/>
    <w:rsid w:val="00516761"/>
    <w:rsid w:val="0051799B"/>
    <w:rsid w:val="00520323"/>
    <w:rsid w:val="005228CF"/>
    <w:rsid w:val="00523320"/>
    <w:rsid w:val="00523E5C"/>
    <w:rsid w:val="0052466F"/>
    <w:rsid w:val="0052533F"/>
    <w:rsid w:val="005254A2"/>
    <w:rsid w:val="00525541"/>
    <w:rsid w:val="00525A94"/>
    <w:rsid w:val="00525F07"/>
    <w:rsid w:val="005261A7"/>
    <w:rsid w:val="00526DC4"/>
    <w:rsid w:val="00526FF6"/>
    <w:rsid w:val="00527A73"/>
    <w:rsid w:val="00527EFD"/>
    <w:rsid w:val="00527FAC"/>
    <w:rsid w:val="0053053A"/>
    <w:rsid w:val="00530C15"/>
    <w:rsid w:val="0053262B"/>
    <w:rsid w:val="00534582"/>
    <w:rsid w:val="005355AA"/>
    <w:rsid w:val="00535D32"/>
    <w:rsid w:val="00536438"/>
    <w:rsid w:val="00536DB6"/>
    <w:rsid w:val="005403EE"/>
    <w:rsid w:val="00540CA0"/>
    <w:rsid w:val="00541505"/>
    <w:rsid w:val="00541C6F"/>
    <w:rsid w:val="00542147"/>
    <w:rsid w:val="005425B1"/>
    <w:rsid w:val="00544CA3"/>
    <w:rsid w:val="00544DD6"/>
    <w:rsid w:val="00544F16"/>
    <w:rsid w:val="00544FD5"/>
    <w:rsid w:val="00545760"/>
    <w:rsid w:val="00545C97"/>
    <w:rsid w:val="00546386"/>
    <w:rsid w:val="005475B0"/>
    <w:rsid w:val="00547D36"/>
    <w:rsid w:val="00550802"/>
    <w:rsid w:val="00550E5B"/>
    <w:rsid w:val="00550F27"/>
    <w:rsid w:val="00550FEB"/>
    <w:rsid w:val="00551413"/>
    <w:rsid w:val="005520A4"/>
    <w:rsid w:val="005522C1"/>
    <w:rsid w:val="0055251F"/>
    <w:rsid w:val="00552549"/>
    <w:rsid w:val="00553062"/>
    <w:rsid w:val="00554A25"/>
    <w:rsid w:val="00554CEC"/>
    <w:rsid w:val="00554D01"/>
    <w:rsid w:val="00554F02"/>
    <w:rsid w:val="00555395"/>
    <w:rsid w:val="00555A28"/>
    <w:rsid w:val="005567A4"/>
    <w:rsid w:val="005575AE"/>
    <w:rsid w:val="0055796E"/>
    <w:rsid w:val="005602BA"/>
    <w:rsid w:val="005604F4"/>
    <w:rsid w:val="0056061F"/>
    <w:rsid w:val="005606A2"/>
    <w:rsid w:val="00560703"/>
    <w:rsid w:val="00560B3C"/>
    <w:rsid w:val="00561AFB"/>
    <w:rsid w:val="00561B0C"/>
    <w:rsid w:val="00562673"/>
    <w:rsid w:val="0056274C"/>
    <w:rsid w:val="005635CF"/>
    <w:rsid w:val="0056446C"/>
    <w:rsid w:val="005657D8"/>
    <w:rsid w:val="0056626A"/>
    <w:rsid w:val="00566443"/>
    <w:rsid w:val="00567104"/>
    <w:rsid w:val="00567118"/>
    <w:rsid w:val="00567460"/>
    <w:rsid w:val="005674A1"/>
    <w:rsid w:val="0056794C"/>
    <w:rsid w:val="005710A4"/>
    <w:rsid w:val="005712F7"/>
    <w:rsid w:val="00573907"/>
    <w:rsid w:val="00574AEB"/>
    <w:rsid w:val="00574B44"/>
    <w:rsid w:val="00574BFD"/>
    <w:rsid w:val="00575261"/>
    <w:rsid w:val="00575C15"/>
    <w:rsid w:val="0057632A"/>
    <w:rsid w:val="00576B35"/>
    <w:rsid w:val="005773A8"/>
    <w:rsid w:val="005773FC"/>
    <w:rsid w:val="005776BE"/>
    <w:rsid w:val="00580718"/>
    <w:rsid w:val="00580843"/>
    <w:rsid w:val="0058156F"/>
    <w:rsid w:val="00581759"/>
    <w:rsid w:val="00581D0F"/>
    <w:rsid w:val="00581DDD"/>
    <w:rsid w:val="00583A0D"/>
    <w:rsid w:val="00583F5C"/>
    <w:rsid w:val="00584BA2"/>
    <w:rsid w:val="00584BD5"/>
    <w:rsid w:val="0058651C"/>
    <w:rsid w:val="005867F0"/>
    <w:rsid w:val="00586950"/>
    <w:rsid w:val="00586DE3"/>
    <w:rsid w:val="005871CD"/>
    <w:rsid w:val="00587984"/>
    <w:rsid w:val="005903FE"/>
    <w:rsid w:val="00590E8A"/>
    <w:rsid w:val="00592B45"/>
    <w:rsid w:val="00592D02"/>
    <w:rsid w:val="00592F5B"/>
    <w:rsid w:val="005941F7"/>
    <w:rsid w:val="00594C5A"/>
    <w:rsid w:val="00595074"/>
    <w:rsid w:val="00595208"/>
    <w:rsid w:val="00595F37"/>
    <w:rsid w:val="00597188"/>
    <w:rsid w:val="005A0600"/>
    <w:rsid w:val="005A06CD"/>
    <w:rsid w:val="005A0D81"/>
    <w:rsid w:val="005A2C6B"/>
    <w:rsid w:val="005A5B94"/>
    <w:rsid w:val="005A69E7"/>
    <w:rsid w:val="005A6BB1"/>
    <w:rsid w:val="005A7EA1"/>
    <w:rsid w:val="005B03A6"/>
    <w:rsid w:val="005B0A8D"/>
    <w:rsid w:val="005B0D8A"/>
    <w:rsid w:val="005B0EF2"/>
    <w:rsid w:val="005B11FE"/>
    <w:rsid w:val="005B133E"/>
    <w:rsid w:val="005B17A6"/>
    <w:rsid w:val="005B18CC"/>
    <w:rsid w:val="005B19A9"/>
    <w:rsid w:val="005B1DFB"/>
    <w:rsid w:val="005B21BE"/>
    <w:rsid w:val="005B2626"/>
    <w:rsid w:val="005B27C4"/>
    <w:rsid w:val="005B2B07"/>
    <w:rsid w:val="005B2EA5"/>
    <w:rsid w:val="005B2ED9"/>
    <w:rsid w:val="005B4947"/>
    <w:rsid w:val="005B49B9"/>
    <w:rsid w:val="005B49ED"/>
    <w:rsid w:val="005B50AE"/>
    <w:rsid w:val="005B5872"/>
    <w:rsid w:val="005B5F10"/>
    <w:rsid w:val="005B6424"/>
    <w:rsid w:val="005B79B2"/>
    <w:rsid w:val="005B7FEB"/>
    <w:rsid w:val="005C0ABF"/>
    <w:rsid w:val="005C0CFC"/>
    <w:rsid w:val="005C103D"/>
    <w:rsid w:val="005C1DB0"/>
    <w:rsid w:val="005C27E7"/>
    <w:rsid w:val="005C2CDC"/>
    <w:rsid w:val="005C389A"/>
    <w:rsid w:val="005C4586"/>
    <w:rsid w:val="005C4B6A"/>
    <w:rsid w:val="005C69E2"/>
    <w:rsid w:val="005C6C37"/>
    <w:rsid w:val="005C70AA"/>
    <w:rsid w:val="005C7438"/>
    <w:rsid w:val="005C7BFD"/>
    <w:rsid w:val="005C7C5C"/>
    <w:rsid w:val="005D0C47"/>
    <w:rsid w:val="005D1A41"/>
    <w:rsid w:val="005D1BE8"/>
    <w:rsid w:val="005D398C"/>
    <w:rsid w:val="005D3B0D"/>
    <w:rsid w:val="005D420B"/>
    <w:rsid w:val="005D549F"/>
    <w:rsid w:val="005D56A6"/>
    <w:rsid w:val="005D58EF"/>
    <w:rsid w:val="005D5F7B"/>
    <w:rsid w:val="005D682C"/>
    <w:rsid w:val="005D787E"/>
    <w:rsid w:val="005D7D15"/>
    <w:rsid w:val="005E0DBF"/>
    <w:rsid w:val="005E14EA"/>
    <w:rsid w:val="005E269A"/>
    <w:rsid w:val="005E2E09"/>
    <w:rsid w:val="005E37B4"/>
    <w:rsid w:val="005E38F1"/>
    <w:rsid w:val="005E3D22"/>
    <w:rsid w:val="005E42B2"/>
    <w:rsid w:val="005E44E6"/>
    <w:rsid w:val="005E4910"/>
    <w:rsid w:val="005E50EB"/>
    <w:rsid w:val="005E5110"/>
    <w:rsid w:val="005E535B"/>
    <w:rsid w:val="005E546B"/>
    <w:rsid w:val="005E5A76"/>
    <w:rsid w:val="005E5BB3"/>
    <w:rsid w:val="005E6104"/>
    <w:rsid w:val="005E63F7"/>
    <w:rsid w:val="005E64A3"/>
    <w:rsid w:val="005E74D7"/>
    <w:rsid w:val="005E7709"/>
    <w:rsid w:val="005E771A"/>
    <w:rsid w:val="005F0277"/>
    <w:rsid w:val="005F06AC"/>
    <w:rsid w:val="005F2520"/>
    <w:rsid w:val="005F302D"/>
    <w:rsid w:val="005F345C"/>
    <w:rsid w:val="005F3AA0"/>
    <w:rsid w:val="005F556D"/>
    <w:rsid w:val="005F5799"/>
    <w:rsid w:val="005F5D2B"/>
    <w:rsid w:val="005F6400"/>
    <w:rsid w:val="005F6B32"/>
    <w:rsid w:val="005F6B53"/>
    <w:rsid w:val="005F7DB0"/>
    <w:rsid w:val="006008F4"/>
    <w:rsid w:val="00600F66"/>
    <w:rsid w:val="00600F97"/>
    <w:rsid w:val="006014B4"/>
    <w:rsid w:val="00602B69"/>
    <w:rsid w:val="006031FC"/>
    <w:rsid w:val="0060349C"/>
    <w:rsid w:val="006037B1"/>
    <w:rsid w:val="00603A4A"/>
    <w:rsid w:val="0060402B"/>
    <w:rsid w:val="00604A86"/>
    <w:rsid w:val="00604BB8"/>
    <w:rsid w:val="0060536B"/>
    <w:rsid w:val="006057BA"/>
    <w:rsid w:val="00605FBA"/>
    <w:rsid w:val="006061C5"/>
    <w:rsid w:val="006077F3"/>
    <w:rsid w:val="00607958"/>
    <w:rsid w:val="00607A78"/>
    <w:rsid w:val="0061011D"/>
    <w:rsid w:val="00612C3A"/>
    <w:rsid w:val="00613182"/>
    <w:rsid w:val="00614663"/>
    <w:rsid w:val="00615C08"/>
    <w:rsid w:val="006160BD"/>
    <w:rsid w:val="00616292"/>
    <w:rsid w:val="00616414"/>
    <w:rsid w:val="00616554"/>
    <w:rsid w:val="00616611"/>
    <w:rsid w:val="00616CCB"/>
    <w:rsid w:val="006171BB"/>
    <w:rsid w:val="006205C4"/>
    <w:rsid w:val="00620956"/>
    <w:rsid w:val="00620A9A"/>
    <w:rsid w:val="00620BDB"/>
    <w:rsid w:val="00621C8D"/>
    <w:rsid w:val="0062241B"/>
    <w:rsid w:val="00623A70"/>
    <w:rsid w:val="00624403"/>
    <w:rsid w:val="00624E75"/>
    <w:rsid w:val="0062540C"/>
    <w:rsid w:val="00625CFA"/>
    <w:rsid w:val="00626435"/>
    <w:rsid w:val="00626547"/>
    <w:rsid w:val="00627980"/>
    <w:rsid w:val="00627A79"/>
    <w:rsid w:val="0063042B"/>
    <w:rsid w:val="00630480"/>
    <w:rsid w:val="006307E6"/>
    <w:rsid w:val="00630FE5"/>
    <w:rsid w:val="006321F0"/>
    <w:rsid w:val="006322D8"/>
    <w:rsid w:val="00632489"/>
    <w:rsid w:val="0063257B"/>
    <w:rsid w:val="00632900"/>
    <w:rsid w:val="00632FC2"/>
    <w:rsid w:val="00633776"/>
    <w:rsid w:val="00633F1D"/>
    <w:rsid w:val="0063478D"/>
    <w:rsid w:val="006348C6"/>
    <w:rsid w:val="006357B5"/>
    <w:rsid w:val="00636310"/>
    <w:rsid w:val="00636F20"/>
    <w:rsid w:val="00637D2F"/>
    <w:rsid w:val="00637D99"/>
    <w:rsid w:val="006405D8"/>
    <w:rsid w:val="006417E1"/>
    <w:rsid w:val="00641FCE"/>
    <w:rsid w:val="00642727"/>
    <w:rsid w:val="00642D75"/>
    <w:rsid w:val="00642DB6"/>
    <w:rsid w:val="006435B9"/>
    <w:rsid w:val="00643BE2"/>
    <w:rsid w:val="00644309"/>
    <w:rsid w:val="006444BE"/>
    <w:rsid w:val="00644CD2"/>
    <w:rsid w:val="00644DCF"/>
    <w:rsid w:val="006454D3"/>
    <w:rsid w:val="006457A9"/>
    <w:rsid w:val="006459DF"/>
    <w:rsid w:val="00645D96"/>
    <w:rsid w:val="00646369"/>
    <w:rsid w:val="00646539"/>
    <w:rsid w:val="00646629"/>
    <w:rsid w:val="00646EAF"/>
    <w:rsid w:val="006477F2"/>
    <w:rsid w:val="00647F54"/>
    <w:rsid w:val="00650F01"/>
    <w:rsid w:val="006518AA"/>
    <w:rsid w:val="00651CE0"/>
    <w:rsid w:val="00651E2C"/>
    <w:rsid w:val="00652BEC"/>
    <w:rsid w:val="00653187"/>
    <w:rsid w:val="0065335D"/>
    <w:rsid w:val="006546B5"/>
    <w:rsid w:val="00654ADA"/>
    <w:rsid w:val="00654DAB"/>
    <w:rsid w:val="00654E94"/>
    <w:rsid w:val="006555D0"/>
    <w:rsid w:val="00655634"/>
    <w:rsid w:val="006566A2"/>
    <w:rsid w:val="006566FD"/>
    <w:rsid w:val="00656BCB"/>
    <w:rsid w:val="00656F4D"/>
    <w:rsid w:val="006578CA"/>
    <w:rsid w:val="006601F3"/>
    <w:rsid w:val="00660318"/>
    <w:rsid w:val="0066049C"/>
    <w:rsid w:val="006608AF"/>
    <w:rsid w:val="0066093E"/>
    <w:rsid w:val="0066199E"/>
    <w:rsid w:val="00662EF5"/>
    <w:rsid w:val="00663188"/>
    <w:rsid w:val="00663E8C"/>
    <w:rsid w:val="006649B7"/>
    <w:rsid w:val="00664D98"/>
    <w:rsid w:val="006661A7"/>
    <w:rsid w:val="006663EC"/>
    <w:rsid w:val="006669E4"/>
    <w:rsid w:val="006671AC"/>
    <w:rsid w:val="0066725B"/>
    <w:rsid w:val="00667C93"/>
    <w:rsid w:val="0067026B"/>
    <w:rsid w:val="00671504"/>
    <w:rsid w:val="00671B85"/>
    <w:rsid w:val="00671F8A"/>
    <w:rsid w:val="006722BB"/>
    <w:rsid w:val="006723BB"/>
    <w:rsid w:val="006726CD"/>
    <w:rsid w:val="0067272D"/>
    <w:rsid w:val="0067279E"/>
    <w:rsid w:val="0067344B"/>
    <w:rsid w:val="00673F91"/>
    <w:rsid w:val="006752A6"/>
    <w:rsid w:val="00675961"/>
    <w:rsid w:val="00675DF1"/>
    <w:rsid w:val="0067637E"/>
    <w:rsid w:val="00676861"/>
    <w:rsid w:val="00676888"/>
    <w:rsid w:val="00676C26"/>
    <w:rsid w:val="00676FC7"/>
    <w:rsid w:val="00680B6D"/>
    <w:rsid w:val="00680CB8"/>
    <w:rsid w:val="00681F89"/>
    <w:rsid w:val="00681FDB"/>
    <w:rsid w:val="00682148"/>
    <w:rsid w:val="00682235"/>
    <w:rsid w:val="00682244"/>
    <w:rsid w:val="00682ADC"/>
    <w:rsid w:val="00682D37"/>
    <w:rsid w:val="00682EFD"/>
    <w:rsid w:val="006833D2"/>
    <w:rsid w:val="00683B11"/>
    <w:rsid w:val="00684991"/>
    <w:rsid w:val="00684DC4"/>
    <w:rsid w:val="00685508"/>
    <w:rsid w:val="00685DB6"/>
    <w:rsid w:val="0068627B"/>
    <w:rsid w:val="0068644C"/>
    <w:rsid w:val="00686B13"/>
    <w:rsid w:val="00686F5D"/>
    <w:rsid w:val="006912FB"/>
    <w:rsid w:val="006928CF"/>
    <w:rsid w:val="00692E29"/>
    <w:rsid w:val="00692F09"/>
    <w:rsid w:val="00692FFB"/>
    <w:rsid w:val="00693059"/>
    <w:rsid w:val="0069341B"/>
    <w:rsid w:val="006939C7"/>
    <w:rsid w:val="00693A09"/>
    <w:rsid w:val="00693D04"/>
    <w:rsid w:val="0069401A"/>
    <w:rsid w:val="00694593"/>
    <w:rsid w:val="006945D4"/>
    <w:rsid w:val="006946E5"/>
    <w:rsid w:val="00694773"/>
    <w:rsid w:val="00694A03"/>
    <w:rsid w:val="00695C06"/>
    <w:rsid w:val="00695FB1"/>
    <w:rsid w:val="00696036"/>
    <w:rsid w:val="00696A89"/>
    <w:rsid w:val="00697A76"/>
    <w:rsid w:val="006A1769"/>
    <w:rsid w:val="006A24A7"/>
    <w:rsid w:val="006A27D4"/>
    <w:rsid w:val="006A2B3D"/>
    <w:rsid w:val="006A2E61"/>
    <w:rsid w:val="006A38C0"/>
    <w:rsid w:val="006A3A7E"/>
    <w:rsid w:val="006A4E66"/>
    <w:rsid w:val="006A4F42"/>
    <w:rsid w:val="006A50D0"/>
    <w:rsid w:val="006A6657"/>
    <w:rsid w:val="006A6B81"/>
    <w:rsid w:val="006A6CCC"/>
    <w:rsid w:val="006A6F53"/>
    <w:rsid w:val="006A7391"/>
    <w:rsid w:val="006A74E3"/>
    <w:rsid w:val="006B0C80"/>
    <w:rsid w:val="006B0D70"/>
    <w:rsid w:val="006B0FEA"/>
    <w:rsid w:val="006B19E0"/>
    <w:rsid w:val="006B210C"/>
    <w:rsid w:val="006B2897"/>
    <w:rsid w:val="006B2980"/>
    <w:rsid w:val="006B4A62"/>
    <w:rsid w:val="006B55AA"/>
    <w:rsid w:val="006B5732"/>
    <w:rsid w:val="006B5AAD"/>
    <w:rsid w:val="006B5F4A"/>
    <w:rsid w:val="006B6242"/>
    <w:rsid w:val="006B62B5"/>
    <w:rsid w:val="006B729D"/>
    <w:rsid w:val="006B7524"/>
    <w:rsid w:val="006B78FA"/>
    <w:rsid w:val="006B7C31"/>
    <w:rsid w:val="006C005A"/>
    <w:rsid w:val="006C05E7"/>
    <w:rsid w:val="006C1D35"/>
    <w:rsid w:val="006C2ACD"/>
    <w:rsid w:val="006C2FDA"/>
    <w:rsid w:val="006C3267"/>
    <w:rsid w:val="006C438D"/>
    <w:rsid w:val="006C443C"/>
    <w:rsid w:val="006C44A2"/>
    <w:rsid w:val="006C4B52"/>
    <w:rsid w:val="006C4BE6"/>
    <w:rsid w:val="006C4E80"/>
    <w:rsid w:val="006C5513"/>
    <w:rsid w:val="006C5BDB"/>
    <w:rsid w:val="006C5DC2"/>
    <w:rsid w:val="006C66CC"/>
    <w:rsid w:val="006C728D"/>
    <w:rsid w:val="006C74A8"/>
    <w:rsid w:val="006C7D3A"/>
    <w:rsid w:val="006D1784"/>
    <w:rsid w:val="006D20C2"/>
    <w:rsid w:val="006D2C50"/>
    <w:rsid w:val="006D56D2"/>
    <w:rsid w:val="006D5F34"/>
    <w:rsid w:val="006D613F"/>
    <w:rsid w:val="006D67C0"/>
    <w:rsid w:val="006D7377"/>
    <w:rsid w:val="006D75DE"/>
    <w:rsid w:val="006D7949"/>
    <w:rsid w:val="006E0508"/>
    <w:rsid w:val="006E05C3"/>
    <w:rsid w:val="006E0C75"/>
    <w:rsid w:val="006E0C9E"/>
    <w:rsid w:val="006E0F73"/>
    <w:rsid w:val="006E1287"/>
    <w:rsid w:val="006E1D2D"/>
    <w:rsid w:val="006E1DB6"/>
    <w:rsid w:val="006E2F9F"/>
    <w:rsid w:val="006E308E"/>
    <w:rsid w:val="006E3852"/>
    <w:rsid w:val="006E46EA"/>
    <w:rsid w:val="006E4D57"/>
    <w:rsid w:val="006E505D"/>
    <w:rsid w:val="006E5650"/>
    <w:rsid w:val="006E5B27"/>
    <w:rsid w:val="006E5D7A"/>
    <w:rsid w:val="006E64BE"/>
    <w:rsid w:val="006E6A4C"/>
    <w:rsid w:val="006E6AF7"/>
    <w:rsid w:val="006E6F1E"/>
    <w:rsid w:val="006E7249"/>
    <w:rsid w:val="006F0AFF"/>
    <w:rsid w:val="006F0E54"/>
    <w:rsid w:val="006F11F1"/>
    <w:rsid w:val="006F20E5"/>
    <w:rsid w:val="006F29FE"/>
    <w:rsid w:val="006F2F29"/>
    <w:rsid w:val="006F45DF"/>
    <w:rsid w:val="006F59F7"/>
    <w:rsid w:val="006F5E5F"/>
    <w:rsid w:val="006F634D"/>
    <w:rsid w:val="006F6BF4"/>
    <w:rsid w:val="006F72D3"/>
    <w:rsid w:val="006F74DA"/>
    <w:rsid w:val="0070032F"/>
    <w:rsid w:val="007009CD"/>
    <w:rsid w:val="00702472"/>
    <w:rsid w:val="007027DA"/>
    <w:rsid w:val="00702C5B"/>
    <w:rsid w:val="00703C6E"/>
    <w:rsid w:val="00703D78"/>
    <w:rsid w:val="00703FF4"/>
    <w:rsid w:val="007058DD"/>
    <w:rsid w:val="007059D4"/>
    <w:rsid w:val="007059DE"/>
    <w:rsid w:val="00705B13"/>
    <w:rsid w:val="0070686B"/>
    <w:rsid w:val="00706F86"/>
    <w:rsid w:val="00707883"/>
    <w:rsid w:val="00710492"/>
    <w:rsid w:val="00710836"/>
    <w:rsid w:val="00710B66"/>
    <w:rsid w:val="00710DBA"/>
    <w:rsid w:val="00710FF5"/>
    <w:rsid w:val="00711421"/>
    <w:rsid w:val="00711C93"/>
    <w:rsid w:val="00712842"/>
    <w:rsid w:val="00712948"/>
    <w:rsid w:val="007132D7"/>
    <w:rsid w:val="007139BD"/>
    <w:rsid w:val="00714999"/>
    <w:rsid w:val="0071543A"/>
    <w:rsid w:val="0071586F"/>
    <w:rsid w:val="00715E9B"/>
    <w:rsid w:val="00716913"/>
    <w:rsid w:val="00716AD5"/>
    <w:rsid w:val="00716B69"/>
    <w:rsid w:val="007173AA"/>
    <w:rsid w:val="007179D4"/>
    <w:rsid w:val="00717B3B"/>
    <w:rsid w:val="00721536"/>
    <w:rsid w:val="007215D2"/>
    <w:rsid w:val="00721CA2"/>
    <w:rsid w:val="007229D2"/>
    <w:rsid w:val="00723127"/>
    <w:rsid w:val="00723443"/>
    <w:rsid w:val="00724669"/>
    <w:rsid w:val="0072467D"/>
    <w:rsid w:val="0072473E"/>
    <w:rsid w:val="00724BAE"/>
    <w:rsid w:val="00725712"/>
    <w:rsid w:val="00725AE1"/>
    <w:rsid w:val="00725DA5"/>
    <w:rsid w:val="0072670E"/>
    <w:rsid w:val="007267F7"/>
    <w:rsid w:val="00726D1F"/>
    <w:rsid w:val="00726F3E"/>
    <w:rsid w:val="00726FB1"/>
    <w:rsid w:val="0072755A"/>
    <w:rsid w:val="0072774F"/>
    <w:rsid w:val="0073033B"/>
    <w:rsid w:val="00730566"/>
    <w:rsid w:val="00731B1D"/>
    <w:rsid w:val="00731E35"/>
    <w:rsid w:val="0073257E"/>
    <w:rsid w:val="00734481"/>
    <w:rsid w:val="00734C48"/>
    <w:rsid w:val="00735275"/>
    <w:rsid w:val="007361F9"/>
    <w:rsid w:val="00736730"/>
    <w:rsid w:val="0073721A"/>
    <w:rsid w:val="00737BEF"/>
    <w:rsid w:val="007403B5"/>
    <w:rsid w:val="00740B0E"/>
    <w:rsid w:val="0074114F"/>
    <w:rsid w:val="0074291B"/>
    <w:rsid w:val="007429CF"/>
    <w:rsid w:val="00742C19"/>
    <w:rsid w:val="00743366"/>
    <w:rsid w:val="007439F0"/>
    <w:rsid w:val="00744006"/>
    <w:rsid w:val="0074465C"/>
    <w:rsid w:val="007455AF"/>
    <w:rsid w:val="00745ED2"/>
    <w:rsid w:val="007466AC"/>
    <w:rsid w:val="00746BBF"/>
    <w:rsid w:val="007470AD"/>
    <w:rsid w:val="007472E2"/>
    <w:rsid w:val="0074750F"/>
    <w:rsid w:val="0074765E"/>
    <w:rsid w:val="00747F19"/>
    <w:rsid w:val="00750437"/>
    <w:rsid w:val="00750BBF"/>
    <w:rsid w:val="007521DE"/>
    <w:rsid w:val="007523B3"/>
    <w:rsid w:val="00752DF1"/>
    <w:rsid w:val="00753487"/>
    <w:rsid w:val="00754452"/>
    <w:rsid w:val="007549FB"/>
    <w:rsid w:val="0075504F"/>
    <w:rsid w:val="0075532C"/>
    <w:rsid w:val="00755755"/>
    <w:rsid w:val="0075641B"/>
    <w:rsid w:val="007568B5"/>
    <w:rsid w:val="0076071C"/>
    <w:rsid w:val="00760885"/>
    <w:rsid w:val="00760A8F"/>
    <w:rsid w:val="00761E02"/>
    <w:rsid w:val="00761FBC"/>
    <w:rsid w:val="00762DD3"/>
    <w:rsid w:val="00763CC6"/>
    <w:rsid w:val="00763D5F"/>
    <w:rsid w:val="00764A00"/>
    <w:rsid w:val="007650BE"/>
    <w:rsid w:val="00766034"/>
    <w:rsid w:val="00766AC3"/>
    <w:rsid w:val="00766BE9"/>
    <w:rsid w:val="00767271"/>
    <w:rsid w:val="00767760"/>
    <w:rsid w:val="00767B64"/>
    <w:rsid w:val="00771600"/>
    <w:rsid w:val="00772163"/>
    <w:rsid w:val="007727B7"/>
    <w:rsid w:val="00772B59"/>
    <w:rsid w:val="00772C4B"/>
    <w:rsid w:val="00773330"/>
    <w:rsid w:val="007750AA"/>
    <w:rsid w:val="007753F6"/>
    <w:rsid w:val="007757E8"/>
    <w:rsid w:val="0077582F"/>
    <w:rsid w:val="00775EBB"/>
    <w:rsid w:val="00775F11"/>
    <w:rsid w:val="00776807"/>
    <w:rsid w:val="00776D1E"/>
    <w:rsid w:val="007771D1"/>
    <w:rsid w:val="00777239"/>
    <w:rsid w:val="00777738"/>
    <w:rsid w:val="0077780D"/>
    <w:rsid w:val="00777CC5"/>
    <w:rsid w:val="00780361"/>
    <w:rsid w:val="00780880"/>
    <w:rsid w:val="0078118B"/>
    <w:rsid w:val="0078119A"/>
    <w:rsid w:val="007812D0"/>
    <w:rsid w:val="00781874"/>
    <w:rsid w:val="00782415"/>
    <w:rsid w:val="00784CCF"/>
    <w:rsid w:val="00785239"/>
    <w:rsid w:val="00787067"/>
    <w:rsid w:val="00787090"/>
    <w:rsid w:val="00787127"/>
    <w:rsid w:val="007875B9"/>
    <w:rsid w:val="00787B84"/>
    <w:rsid w:val="00787CA8"/>
    <w:rsid w:val="00787DC0"/>
    <w:rsid w:val="0079165A"/>
    <w:rsid w:val="00791C09"/>
    <w:rsid w:val="00791C26"/>
    <w:rsid w:val="0079223B"/>
    <w:rsid w:val="007924A3"/>
    <w:rsid w:val="0079443C"/>
    <w:rsid w:val="007957BD"/>
    <w:rsid w:val="00795C14"/>
    <w:rsid w:val="00795C56"/>
    <w:rsid w:val="007963DB"/>
    <w:rsid w:val="007970D4"/>
    <w:rsid w:val="007976F2"/>
    <w:rsid w:val="007A02E2"/>
    <w:rsid w:val="007A0332"/>
    <w:rsid w:val="007A063A"/>
    <w:rsid w:val="007A0EF5"/>
    <w:rsid w:val="007A12BD"/>
    <w:rsid w:val="007A1346"/>
    <w:rsid w:val="007A1D91"/>
    <w:rsid w:val="007A2E81"/>
    <w:rsid w:val="007A3262"/>
    <w:rsid w:val="007A3F5A"/>
    <w:rsid w:val="007A5072"/>
    <w:rsid w:val="007A50E7"/>
    <w:rsid w:val="007A5158"/>
    <w:rsid w:val="007A52D0"/>
    <w:rsid w:val="007A5B0C"/>
    <w:rsid w:val="007A5DF8"/>
    <w:rsid w:val="007A5E84"/>
    <w:rsid w:val="007A6360"/>
    <w:rsid w:val="007A67DB"/>
    <w:rsid w:val="007A6AEC"/>
    <w:rsid w:val="007A763C"/>
    <w:rsid w:val="007A7993"/>
    <w:rsid w:val="007B0245"/>
    <w:rsid w:val="007B17E0"/>
    <w:rsid w:val="007B196F"/>
    <w:rsid w:val="007B1C42"/>
    <w:rsid w:val="007B1FA3"/>
    <w:rsid w:val="007B3101"/>
    <w:rsid w:val="007B363C"/>
    <w:rsid w:val="007B549B"/>
    <w:rsid w:val="007B5898"/>
    <w:rsid w:val="007C18B0"/>
    <w:rsid w:val="007C1B9D"/>
    <w:rsid w:val="007C207A"/>
    <w:rsid w:val="007C28A5"/>
    <w:rsid w:val="007C3F2A"/>
    <w:rsid w:val="007C3FD0"/>
    <w:rsid w:val="007C4035"/>
    <w:rsid w:val="007C4B4F"/>
    <w:rsid w:val="007C5040"/>
    <w:rsid w:val="007C52ED"/>
    <w:rsid w:val="007C5447"/>
    <w:rsid w:val="007C5BF4"/>
    <w:rsid w:val="007C620A"/>
    <w:rsid w:val="007C67D3"/>
    <w:rsid w:val="007C6B71"/>
    <w:rsid w:val="007C6F21"/>
    <w:rsid w:val="007C755E"/>
    <w:rsid w:val="007C7A31"/>
    <w:rsid w:val="007C7B97"/>
    <w:rsid w:val="007C7E14"/>
    <w:rsid w:val="007D01F5"/>
    <w:rsid w:val="007D081A"/>
    <w:rsid w:val="007D1F7E"/>
    <w:rsid w:val="007D3C70"/>
    <w:rsid w:val="007D3CBA"/>
    <w:rsid w:val="007D3D4A"/>
    <w:rsid w:val="007D3D79"/>
    <w:rsid w:val="007D3F1C"/>
    <w:rsid w:val="007D4699"/>
    <w:rsid w:val="007D54B4"/>
    <w:rsid w:val="007D5E97"/>
    <w:rsid w:val="007D64F7"/>
    <w:rsid w:val="007D6ABC"/>
    <w:rsid w:val="007D777F"/>
    <w:rsid w:val="007D78C9"/>
    <w:rsid w:val="007D7BCF"/>
    <w:rsid w:val="007E0AB9"/>
    <w:rsid w:val="007E0CC8"/>
    <w:rsid w:val="007E1B19"/>
    <w:rsid w:val="007E2301"/>
    <w:rsid w:val="007E3701"/>
    <w:rsid w:val="007E40BE"/>
    <w:rsid w:val="007E49A0"/>
    <w:rsid w:val="007E54C6"/>
    <w:rsid w:val="007E59A5"/>
    <w:rsid w:val="007E5D75"/>
    <w:rsid w:val="007E6A95"/>
    <w:rsid w:val="007E6AE9"/>
    <w:rsid w:val="007E70E7"/>
    <w:rsid w:val="007E73F5"/>
    <w:rsid w:val="007E74D0"/>
    <w:rsid w:val="007E7AEB"/>
    <w:rsid w:val="007E7BF7"/>
    <w:rsid w:val="007F0548"/>
    <w:rsid w:val="007F067E"/>
    <w:rsid w:val="007F06F1"/>
    <w:rsid w:val="007F093F"/>
    <w:rsid w:val="007F0A66"/>
    <w:rsid w:val="007F0D57"/>
    <w:rsid w:val="007F1399"/>
    <w:rsid w:val="007F21C1"/>
    <w:rsid w:val="007F2394"/>
    <w:rsid w:val="007F2E89"/>
    <w:rsid w:val="007F2F8D"/>
    <w:rsid w:val="007F3F68"/>
    <w:rsid w:val="007F410F"/>
    <w:rsid w:val="007F5589"/>
    <w:rsid w:val="007F5E8D"/>
    <w:rsid w:val="007F5F59"/>
    <w:rsid w:val="007F5FD0"/>
    <w:rsid w:val="007F622F"/>
    <w:rsid w:val="007F7EFD"/>
    <w:rsid w:val="007F7FE2"/>
    <w:rsid w:val="0080074E"/>
    <w:rsid w:val="00800C4F"/>
    <w:rsid w:val="00801087"/>
    <w:rsid w:val="00802E18"/>
    <w:rsid w:val="00803AA1"/>
    <w:rsid w:val="00803CD6"/>
    <w:rsid w:val="00803D92"/>
    <w:rsid w:val="0080555E"/>
    <w:rsid w:val="008055BF"/>
    <w:rsid w:val="00805B31"/>
    <w:rsid w:val="00805F90"/>
    <w:rsid w:val="00806997"/>
    <w:rsid w:val="008117EE"/>
    <w:rsid w:val="00811F41"/>
    <w:rsid w:val="0081206F"/>
    <w:rsid w:val="00812AA0"/>
    <w:rsid w:val="00814007"/>
    <w:rsid w:val="0081452A"/>
    <w:rsid w:val="00814DED"/>
    <w:rsid w:val="00814FC7"/>
    <w:rsid w:val="00815293"/>
    <w:rsid w:val="00815AD3"/>
    <w:rsid w:val="00815AD4"/>
    <w:rsid w:val="00815CA6"/>
    <w:rsid w:val="00815ECB"/>
    <w:rsid w:val="00816B56"/>
    <w:rsid w:val="008179E1"/>
    <w:rsid w:val="00820257"/>
    <w:rsid w:val="0082061E"/>
    <w:rsid w:val="00820646"/>
    <w:rsid w:val="00820AA4"/>
    <w:rsid w:val="00820C69"/>
    <w:rsid w:val="00820FFD"/>
    <w:rsid w:val="00821B30"/>
    <w:rsid w:val="00821D7A"/>
    <w:rsid w:val="008223A2"/>
    <w:rsid w:val="00823363"/>
    <w:rsid w:val="00823521"/>
    <w:rsid w:val="00823607"/>
    <w:rsid w:val="00823767"/>
    <w:rsid w:val="00823AA1"/>
    <w:rsid w:val="00823B45"/>
    <w:rsid w:val="00823F42"/>
    <w:rsid w:val="00825039"/>
    <w:rsid w:val="00825315"/>
    <w:rsid w:val="00826160"/>
    <w:rsid w:val="00826E00"/>
    <w:rsid w:val="00827F1F"/>
    <w:rsid w:val="0083052F"/>
    <w:rsid w:val="008320CE"/>
    <w:rsid w:val="00832D8C"/>
    <w:rsid w:val="0083308D"/>
    <w:rsid w:val="00833409"/>
    <w:rsid w:val="008337FD"/>
    <w:rsid w:val="0083388E"/>
    <w:rsid w:val="00834B73"/>
    <w:rsid w:val="00834C92"/>
    <w:rsid w:val="008360EA"/>
    <w:rsid w:val="008376EA"/>
    <w:rsid w:val="00837922"/>
    <w:rsid w:val="00837E47"/>
    <w:rsid w:val="008404F3"/>
    <w:rsid w:val="00840BCF"/>
    <w:rsid w:val="0084142A"/>
    <w:rsid w:val="00841AF0"/>
    <w:rsid w:val="00842606"/>
    <w:rsid w:val="008426F0"/>
    <w:rsid w:val="00844223"/>
    <w:rsid w:val="008445C6"/>
    <w:rsid w:val="008448C3"/>
    <w:rsid w:val="00846008"/>
    <w:rsid w:val="008460A3"/>
    <w:rsid w:val="00846EE5"/>
    <w:rsid w:val="008475DB"/>
    <w:rsid w:val="00850BF5"/>
    <w:rsid w:val="00850CAB"/>
    <w:rsid w:val="008515A4"/>
    <w:rsid w:val="0085190C"/>
    <w:rsid w:val="008522F4"/>
    <w:rsid w:val="008523F6"/>
    <w:rsid w:val="00852568"/>
    <w:rsid w:val="00852A0D"/>
    <w:rsid w:val="00853D7F"/>
    <w:rsid w:val="0085430B"/>
    <w:rsid w:val="00854530"/>
    <w:rsid w:val="00854B68"/>
    <w:rsid w:val="008551C0"/>
    <w:rsid w:val="00855307"/>
    <w:rsid w:val="0085611C"/>
    <w:rsid w:val="008564D8"/>
    <w:rsid w:val="00856590"/>
    <w:rsid w:val="00857CCA"/>
    <w:rsid w:val="00857CE5"/>
    <w:rsid w:val="00860C36"/>
    <w:rsid w:val="00860C83"/>
    <w:rsid w:val="00860FA9"/>
    <w:rsid w:val="00861316"/>
    <w:rsid w:val="00861421"/>
    <w:rsid w:val="008615B6"/>
    <w:rsid w:val="00861EA0"/>
    <w:rsid w:val="008631BF"/>
    <w:rsid w:val="0086377D"/>
    <w:rsid w:val="008641FE"/>
    <w:rsid w:val="0086444F"/>
    <w:rsid w:val="00864FD3"/>
    <w:rsid w:val="00865ADC"/>
    <w:rsid w:val="008662B4"/>
    <w:rsid w:val="00866DB2"/>
    <w:rsid w:val="0086705A"/>
    <w:rsid w:val="00867351"/>
    <w:rsid w:val="00867B50"/>
    <w:rsid w:val="00870741"/>
    <w:rsid w:val="00870805"/>
    <w:rsid w:val="00872467"/>
    <w:rsid w:val="0087262C"/>
    <w:rsid w:val="00872934"/>
    <w:rsid w:val="00872D9E"/>
    <w:rsid w:val="00873404"/>
    <w:rsid w:val="00874960"/>
    <w:rsid w:val="00875168"/>
    <w:rsid w:val="008751CB"/>
    <w:rsid w:val="00875A70"/>
    <w:rsid w:val="008761CC"/>
    <w:rsid w:val="0087638A"/>
    <w:rsid w:val="008766E0"/>
    <w:rsid w:val="00876C67"/>
    <w:rsid w:val="00876CF9"/>
    <w:rsid w:val="00877195"/>
    <w:rsid w:val="0087720C"/>
    <w:rsid w:val="00877A03"/>
    <w:rsid w:val="00877C54"/>
    <w:rsid w:val="00882481"/>
    <w:rsid w:val="008829AF"/>
    <w:rsid w:val="00882E5A"/>
    <w:rsid w:val="00883C7B"/>
    <w:rsid w:val="00883DB8"/>
    <w:rsid w:val="00884603"/>
    <w:rsid w:val="00884C52"/>
    <w:rsid w:val="00885573"/>
    <w:rsid w:val="00886AA7"/>
    <w:rsid w:val="00887048"/>
    <w:rsid w:val="0089084A"/>
    <w:rsid w:val="00890B81"/>
    <w:rsid w:val="00890DD9"/>
    <w:rsid w:val="00890E5E"/>
    <w:rsid w:val="008919A0"/>
    <w:rsid w:val="00891C75"/>
    <w:rsid w:val="00891F98"/>
    <w:rsid w:val="00892C92"/>
    <w:rsid w:val="008933B3"/>
    <w:rsid w:val="008934E5"/>
    <w:rsid w:val="00893E5F"/>
    <w:rsid w:val="00894A35"/>
    <w:rsid w:val="008955F1"/>
    <w:rsid w:val="008968FB"/>
    <w:rsid w:val="00896DCB"/>
    <w:rsid w:val="00896ED2"/>
    <w:rsid w:val="00896F9F"/>
    <w:rsid w:val="008970DA"/>
    <w:rsid w:val="008A0625"/>
    <w:rsid w:val="008A06FD"/>
    <w:rsid w:val="008A18FD"/>
    <w:rsid w:val="008A1CA5"/>
    <w:rsid w:val="008A2010"/>
    <w:rsid w:val="008A2293"/>
    <w:rsid w:val="008A2917"/>
    <w:rsid w:val="008A2943"/>
    <w:rsid w:val="008A2944"/>
    <w:rsid w:val="008A2B0E"/>
    <w:rsid w:val="008A3089"/>
    <w:rsid w:val="008A33BA"/>
    <w:rsid w:val="008A3E2E"/>
    <w:rsid w:val="008A4D01"/>
    <w:rsid w:val="008A4E5C"/>
    <w:rsid w:val="008A4F7D"/>
    <w:rsid w:val="008A5628"/>
    <w:rsid w:val="008A5BA1"/>
    <w:rsid w:val="008A5C54"/>
    <w:rsid w:val="008A7715"/>
    <w:rsid w:val="008A7FF1"/>
    <w:rsid w:val="008B0332"/>
    <w:rsid w:val="008B0828"/>
    <w:rsid w:val="008B0B64"/>
    <w:rsid w:val="008B10C4"/>
    <w:rsid w:val="008B142D"/>
    <w:rsid w:val="008B1507"/>
    <w:rsid w:val="008B1CFE"/>
    <w:rsid w:val="008B2364"/>
    <w:rsid w:val="008B257C"/>
    <w:rsid w:val="008B2873"/>
    <w:rsid w:val="008B2C47"/>
    <w:rsid w:val="008B3B85"/>
    <w:rsid w:val="008B3F87"/>
    <w:rsid w:val="008B4609"/>
    <w:rsid w:val="008B4B1F"/>
    <w:rsid w:val="008B4F11"/>
    <w:rsid w:val="008B5FFB"/>
    <w:rsid w:val="008B699A"/>
    <w:rsid w:val="008B6E17"/>
    <w:rsid w:val="008B7E13"/>
    <w:rsid w:val="008C0183"/>
    <w:rsid w:val="008C047A"/>
    <w:rsid w:val="008C082B"/>
    <w:rsid w:val="008C0F37"/>
    <w:rsid w:val="008C1B4D"/>
    <w:rsid w:val="008C1D9B"/>
    <w:rsid w:val="008C366D"/>
    <w:rsid w:val="008C4EBC"/>
    <w:rsid w:val="008C59DA"/>
    <w:rsid w:val="008C65ED"/>
    <w:rsid w:val="008C66CA"/>
    <w:rsid w:val="008C6803"/>
    <w:rsid w:val="008C6BF8"/>
    <w:rsid w:val="008C6C9E"/>
    <w:rsid w:val="008C6FB8"/>
    <w:rsid w:val="008C711A"/>
    <w:rsid w:val="008C71CC"/>
    <w:rsid w:val="008C73A2"/>
    <w:rsid w:val="008C74A9"/>
    <w:rsid w:val="008C784A"/>
    <w:rsid w:val="008C789C"/>
    <w:rsid w:val="008C7C0D"/>
    <w:rsid w:val="008D0D65"/>
    <w:rsid w:val="008D0EFF"/>
    <w:rsid w:val="008D0F4F"/>
    <w:rsid w:val="008D19DE"/>
    <w:rsid w:val="008D2574"/>
    <w:rsid w:val="008D2794"/>
    <w:rsid w:val="008D2B63"/>
    <w:rsid w:val="008D2CAD"/>
    <w:rsid w:val="008D32A2"/>
    <w:rsid w:val="008D33C4"/>
    <w:rsid w:val="008D341E"/>
    <w:rsid w:val="008D427B"/>
    <w:rsid w:val="008D4281"/>
    <w:rsid w:val="008D4640"/>
    <w:rsid w:val="008D51A1"/>
    <w:rsid w:val="008D5458"/>
    <w:rsid w:val="008D57F9"/>
    <w:rsid w:val="008D6518"/>
    <w:rsid w:val="008D6EC4"/>
    <w:rsid w:val="008D7462"/>
    <w:rsid w:val="008D75C5"/>
    <w:rsid w:val="008E206D"/>
    <w:rsid w:val="008E21D8"/>
    <w:rsid w:val="008E2A1E"/>
    <w:rsid w:val="008E5609"/>
    <w:rsid w:val="008E65F5"/>
    <w:rsid w:val="008E773A"/>
    <w:rsid w:val="008F1554"/>
    <w:rsid w:val="008F1F62"/>
    <w:rsid w:val="008F22A5"/>
    <w:rsid w:val="008F2324"/>
    <w:rsid w:val="008F2377"/>
    <w:rsid w:val="008F24EC"/>
    <w:rsid w:val="008F2895"/>
    <w:rsid w:val="008F2FFB"/>
    <w:rsid w:val="008F4669"/>
    <w:rsid w:val="008F4AF7"/>
    <w:rsid w:val="008F5331"/>
    <w:rsid w:val="008F5702"/>
    <w:rsid w:val="008F5BBD"/>
    <w:rsid w:val="008F606C"/>
    <w:rsid w:val="008F6FB3"/>
    <w:rsid w:val="009000EF"/>
    <w:rsid w:val="0090135F"/>
    <w:rsid w:val="009024AF"/>
    <w:rsid w:val="009027DD"/>
    <w:rsid w:val="009033C4"/>
    <w:rsid w:val="009036A5"/>
    <w:rsid w:val="009037CC"/>
    <w:rsid w:val="00903921"/>
    <w:rsid w:val="0090456D"/>
    <w:rsid w:val="00904B08"/>
    <w:rsid w:val="00905206"/>
    <w:rsid w:val="00905377"/>
    <w:rsid w:val="0090559E"/>
    <w:rsid w:val="00905C3A"/>
    <w:rsid w:val="00906578"/>
    <w:rsid w:val="00907111"/>
    <w:rsid w:val="009077B3"/>
    <w:rsid w:val="00907A84"/>
    <w:rsid w:val="00907B9E"/>
    <w:rsid w:val="0091001A"/>
    <w:rsid w:val="00910307"/>
    <w:rsid w:val="00910A78"/>
    <w:rsid w:val="00911150"/>
    <w:rsid w:val="009112CB"/>
    <w:rsid w:val="00911660"/>
    <w:rsid w:val="0091245C"/>
    <w:rsid w:val="00912CD1"/>
    <w:rsid w:val="00913097"/>
    <w:rsid w:val="00913A5C"/>
    <w:rsid w:val="00913D61"/>
    <w:rsid w:val="00913DEA"/>
    <w:rsid w:val="009144CA"/>
    <w:rsid w:val="00915377"/>
    <w:rsid w:val="00916058"/>
    <w:rsid w:val="009164DF"/>
    <w:rsid w:val="0091666D"/>
    <w:rsid w:val="009168E0"/>
    <w:rsid w:val="00916E15"/>
    <w:rsid w:val="00917ADC"/>
    <w:rsid w:val="00920077"/>
    <w:rsid w:val="0092052A"/>
    <w:rsid w:val="00920A2C"/>
    <w:rsid w:val="00920F04"/>
    <w:rsid w:val="009213F1"/>
    <w:rsid w:val="009215C4"/>
    <w:rsid w:val="00921710"/>
    <w:rsid w:val="00921894"/>
    <w:rsid w:val="00921AEC"/>
    <w:rsid w:val="00921B44"/>
    <w:rsid w:val="00921BFC"/>
    <w:rsid w:val="00922210"/>
    <w:rsid w:val="00922430"/>
    <w:rsid w:val="00922448"/>
    <w:rsid w:val="009224D2"/>
    <w:rsid w:val="009227A3"/>
    <w:rsid w:val="00923038"/>
    <w:rsid w:val="00923B6A"/>
    <w:rsid w:val="00924E88"/>
    <w:rsid w:val="00924EA6"/>
    <w:rsid w:val="009253A1"/>
    <w:rsid w:val="009254C7"/>
    <w:rsid w:val="009255AE"/>
    <w:rsid w:val="00925767"/>
    <w:rsid w:val="00925A44"/>
    <w:rsid w:val="009260A2"/>
    <w:rsid w:val="0092783F"/>
    <w:rsid w:val="0093073B"/>
    <w:rsid w:val="0093079B"/>
    <w:rsid w:val="00930B51"/>
    <w:rsid w:val="009328B4"/>
    <w:rsid w:val="009332FC"/>
    <w:rsid w:val="00933418"/>
    <w:rsid w:val="0093366D"/>
    <w:rsid w:val="00933A0A"/>
    <w:rsid w:val="009342AA"/>
    <w:rsid w:val="009358E3"/>
    <w:rsid w:val="009359B2"/>
    <w:rsid w:val="00936CFB"/>
    <w:rsid w:val="00936D13"/>
    <w:rsid w:val="00937156"/>
    <w:rsid w:val="009375F9"/>
    <w:rsid w:val="0093781A"/>
    <w:rsid w:val="00937FAB"/>
    <w:rsid w:val="0094053B"/>
    <w:rsid w:val="00940545"/>
    <w:rsid w:val="009407AA"/>
    <w:rsid w:val="00940C0A"/>
    <w:rsid w:val="00940E1C"/>
    <w:rsid w:val="00940F59"/>
    <w:rsid w:val="0094164A"/>
    <w:rsid w:val="009417CC"/>
    <w:rsid w:val="009418CC"/>
    <w:rsid w:val="00941A5A"/>
    <w:rsid w:val="00941C24"/>
    <w:rsid w:val="009421CA"/>
    <w:rsid w:val="0094226B"/>
    <w:rsid w:val="009429A7"/>
    <w:rsid w:val="00943809"/>
    <w:rsid w:val="00944474"/>
    <w:rsid w:val="00945D70"/>
    <w:rsid w:val="009469EB"/>
    <w:rsid w:val="00946DD7"/>
    <w:rsid w:val="00946F92"/>
    <w:rsid w:val="009470DA"/>
    <w:rsid w:val="00950C2E"/>
    <w:rsid w:val="00950FFE"/>
    <w:rsid w:val="00951D12"/>
    <w:rsid w:val="0095245A"/>
    <w:rsid w:val="009524A1"/>
    <w:rsid w:val="009535C3"/>
    <w:rsid w:val="009538D6"/>
    <w:rsid w:val="00953C29"/>
    <w:rsid w:val="00953CD7"/>
    <w:rsid w:val="00953D75"/>
    <w:rsid w:val="0095442B"/>
    <w:rsid w:val="00955738"/>
    <w:rsid w:val="009557B3"/>
    <w:rsid w:val="00955989"/>
    <w:rsid w:val="00955A39"/>
    <w:rsid w:val="00955B2C"/>
    <w:rsid w:val="00955F89"/>
    <w:rsid w:val="0095618A"/>
    <w:rsid w:val="00957105"/>
    <w:rsid w:val="00957250"/>
    <w:rsid w:val="009573C0"/>
    <w:rsid w:val="00957A9A"/>
    <w:rsid w:val="00957D02"/>
    <w:rsid w:val="00957EB1"/>
    <w:rsid w:val="00961343"/>
    <w:rsid w:val="00961777"/>
    <w:rsid w:val="00961EEB"/>
    <w:rsid w:val="00962278"/>
    <w:rsid w:val="0096278D"/>
    <w:rsid w:val="009629DD"/>
    <w:rsid w:val="00963CB0"/>
    <w:rsid w:val="00964077"/>
    <w:rsid w:val="0096432D"/>
    <w:rsid w:val="00964404"/>
    <w:rsid w:val="00964E57"/>
    <w:rsid w:val="0096560B"/>
    <w:rsid w:val="009656FF"/>
    <w:rsid w:val="0096588A"/>
    <w:rsid w:val="009658EF"/>
    <w:rsid w:val="00965A4D"/>
    <w:rsid w:val="0096627F"/>
    <w:rsid w:val="00966AC9"/>
    <w:rsid w:val="00966B04"/>
    <w:rsid w:val="00966EE3"/>
    <w:rsid w:val="0096775F"/>
    <w:rsid w:val="00967CBC"/>
    <w:rsid w:val="00972470"/>
    <w:rsid w:val="009727B4"/>
    <w:rsid w:val="00972DB2"/>
    <w:rsid w:val="009744A7"/>
    <w:rsid w:val="00974562"/>
    <w:rsid w:val="00975576"/>
    <w:rsid w:val="00975708"/>
    <w:rsid w:val="00975995"/>
    <w:rsid w:val="00975EBA"/>
    <w:rsid w:val="00977386"/>
    <w:rsid w:val="00977A78"/>
    <w:rsid w:val="0098067B"/>
    <w:rsid w:val="009807C2"/>
    <w:rsid w:val="00981DB5"/>
    <w:rsid w:val="00982394"/>
    <w:rsid w:val="00983F3A"/>
    <w:rsid w:val="00983F84"/>
    <w:rsid w:val="00983FB6"/>
    <w:rsid w:val="00984D58"/>
    <w:rsid w:val="00985756"/>
    <w:rsid w:val="00985C5E"/>
    <w:rsid w:val="00985F53"/>
    <w:rsid w:val="00987A70"/>
    <w:rsid w:val="009908E7"/>
    <w:rsid w:val="00990B32"/>
    <w:rsid w:val="00991CB3"/>
    <w:rsid w:val="00992672"/>
    <w:rsid w:val="00992FB3"/>
    <w:rsid w:val="00992FF2"/>
    <w:rsid w:val="009936A3"/>
    <w:rsid w:val="0099381B"/>
    <w:rsid w:val="00993DCF"/>
    <w:rsid w:val="0099412B"/>
    <w:rsid w:val="009942BA"/>
    <w:rsid w:val="009943A8"/>
    <w:rsid w:val="0099473B"/>
    <w:rsid w:val="00994A12"/>
    <w:rsid w:val="00995540"/>
    <w:rsid w:val="00996035"/>
    <w:rsid w:val="0099621D"/>
    <w:rsid w:val="00996E76"/>
    <w:rsid w:val="009970C0"/>
    <w:rsid w:val="00997435"/>
    <w:rsid w:val="00997999"/>
    <w:rsid w:val="009A0910"/>
    <w:rsid w:val="009A0B26"/>
    <w:rsid w:val="009A14A2"/>
    <w:rsid w:val="009A1C37"/>
    <w:rsid w:val="009A2231"/>
    <w:rsid w:val="009A2D68"/>
    <w:rsid w:val="009A3827"/>
    <w:rsid w:val="009A3B0C"/>
    <w:rsid w:val="009A3F82"/>
    <w:rsid w:val="009A4DA7"/>
    <w:rsid w:val="009A5644"/>
    <w:rsid w:val="009A64BA"/>
    <w:rsid w:val="009A6901"/>
    <w:rsid w:val="009A7056"/>
    <w:rsid w:val="009A75D3"/>
    <w:rsid w:val="009A772B"/>
    <w:rsid w:val="009A7993"/>
    <w:rsid w:val="009A7DB8"/>
    <w:rsid w:val="009B048D"/>
    <w:rsid w:val="009B0630"/>
    <w:rsid w:val="009B09EA"/>
    <w:rsid w:val="009B0AB3"/>
    <w:rsid w:val="009B1649"/>
    <w:rsid w:val="009B1709"/>
    <w:rsid w:val="009B20BF"/>
    <w:rsid w:val="009B303D"/>
    <w:rsid w:val="009B3CEB"/>
    <w:rsid w:val="009B401E"/>
    <w:rsid w:val="009B5299"/>
    <w:rsid w:val="009B5403"/>
    <w:rsid w:val="009B5524"/>
    <w:rsid w:val="009B7078"/>
    <w:rsid w:val="009B70C7"/>
    <w:rsid w:val="009B7F87"/>
    <w:rsid w:val="009C001C"/>
    <w:rsid w:val="009C027E"/>
    <w:rsid w:val="009C02FA"/>
    <w:rsid w:val="009C0412"/>
    <w:rsid w:val="009C111E"/>
    <w:rsid w:val="009C235A"/>
    <w:rsid w:val="009C2716"/>
    <w:rsid w:val="009C293F"/>
    <w:rsid w:val="009C3944"/>
    <w:rsid w:val="009C3A32"/>
    <w:rsid w:val="009C3AE4"/>
    <w:rsid w:val="009C40E3"/>
    <w:rsid w:val="009C4234"/>
    <w:rsid w:val="009C493D"/>
    <w:rsid w:val="009C4D76"/>
    <w:rsid w:val="009C5207"/>
    <w:rsid w:val="009C5AAB"/>
    <w:rsid w:val="009C5C6B"/>
    <w:rsid w:val="009C725C"/>
    <w:rsid w:val="009C7E6C"/>
    <w:rsid w:val="009D0161"/>
    <w:rsid w:val="009D036B"/>
    <w:rsid w:val="009D045F"/>
    <w:rsid w:val="009D04D1"/>
    <w:rsid w:val="009D06E7"/>
    <w:rsid w:val="009D0915"/>
    <w:rsid w:val="009D1B41"/>
    <w:rsid w:val="009D2771"/>
    <w:rsid w:val="009D2EFC"/>
    <w:rsid w:val="009D35AB"/>
    <w:rsid w:val="009D391C"/>
    <w:rsid w:val="009D4351"/>
    <w:rsid w:val="009D4581"/>
    <w:rsid w:val="009D49DC"/>
    <w:rsid w:val="009D4A86"/>
    <w:rsid w:val="009D7875"/>
    <w:rsid w:val="009D7B06"/>
    <w:rsid w:val="009E0575"/>
    <w:rsid w:val="009E06E2"/>
    <w:rsid w:val="009E06F5"/>
    <w:rsid w:val="009E0A4C"/>
    <w:rsid w:val="009E168B"/>
    <w:rsid w:val="009E2669"/>
    <w:rsid w:val="009E287E"/>
    <w:rsid w:val="009E30CE"/>
    <w:rsid w:val="009E320A"/>
    <w:rsid w:val="009E33FE"/>
    <w:rsid w:val="009E4008"/>
    <w:rsid w:val="009E4941"/>
    <w:rsid w:val="009E5B0D"/>
    <w:rsid w:val="009E659B"/>
    <w:rsid w:val="009E6655"/>
    <w:rsid w:val="009E7626"/>
    <w:rsid w:val="009F0B32"/>
    <w:rsid w:val="009F1D40"/>
    <w:rsid w:val="009F2997"/>
    <w:rsid w:val="009F3881"/>
    <w:rsid w:val="009F39AA"/>
    <w:rsid w:val="009F4227"/>
    <w:rsid w:val="009F43A0"/>
    <w:rsid w:val="009F4439"/>
    <w:rsid w:val="009F4833"/>
    <w:rsid w:val="009F4AEF"/>
    <w:rsid w:val="009F4D8F"/>
    <w:rsid w:val="009F4E61"/>
    <w:rsid w:val="009F516F"/>
    <w:rsid w:val="009F55FF"/>
    <w:rsid w:val="009F5609"/>
    <w:rsid w:val="009F561C"/>
    <w:rsid w:val="009F571A"/>
    <w:rsid w:val="009F5C1A"/>
    <w:rsid w:val="009F61C3"/>
    <w:rsid w:val="009F61D1"/>
    <w:rsid w:val="009F61E6"/>
    <w:rsid w:val="009F692A"/>
    <w:rsid w:val="009F6F3C"/>
    <w:rsid w:val="009F70A6"/>
    <w:rsid w:val="009F7697"/>
    <w:rsid w:val="00A003B3"/>
    <w:rsid w:val="00A00766"/>
    <w:rsid w:val="00A009B1"/>
    <w:rsid w:val="00A00C82"/>
    <w:rsid w:val="00A0152E"/>
    <w:rsid w:val="00A01733"/>
    <w:rsid w:val="00A01F76"/>
    <w:rsid w:val="00A020BC"/>
    <w:rsid w:val="00A02CD1"/>
    <w:rsid w:val="00A03ADC"/>
    <w:rsid w:val="00A044F4"/>
    <w:rsid w:val="00A0464C"/>
    <w:rsid w:val="00A050A8"/>
    <w:rsid w:val="00A06380"/>
    <w:rsid w:val="00A064E1"/>
    <w:rsid w:val="00A06A59"/>
    <w:rsid w:val="00A07504"/>
    <w:rsid w:val="00A07637"/>
    <w:rsid w:val="00A07A11"/>
    <w:rsid w:val="00A10D6A"/>
    <w:rsid w:val="00A10F55"/>
    <w:rsid w:val="00A111F7"/>
    <w:rsid w:val="00A11BC2"/>
    <w:rsid w:val="00A1226A"/>
    <w:rsid w:val="00A12680"/>
    <w:rsid w:val="00A1281E"/>
    <w:rsid w:val="00A12F48"/>
    <w:rsid w:val="00A1345C"/>
    <w:rsid w:val="00A13670"/>
    <w:rsid w:val="00A13C1C"/>
    <w:rsid w:val="00A14549"/>
    <w:rsid w:val="00A1497D"/>
    <w:rsid w:val="00A14D84"/>
    <w:rsid w:val="00A15056"/>
    <w:rsid w:val="00A15277"/>
    <w:rsid w:val="00A15BFF"/>
    <w:rsid w:val="00A15C11"/>
    <w:rsid w:val="00A164BD"/>
    <w:rsid w:val="00A1681E"/>
    <w:rsid w:val="00A1696E"/>
    <w:rsid w:val="00A16C28"/>
    <w:rsid w:val="00A16D15"/>
    <w:rsid w:val="00A16EC4"/>
    <w:rsid w:val="00A17643"/>
    <w:rsid w:val="00A20A16"/>
    <w:rsid w:val="00A20BF5"/>
    <w:rsid w:val="00A20D46"/>
    <w:rsid w:val="00A20D6F"/>
    <w:rsid w:val="00A20EA8"/>
    <w:rsid w:val="00A212B7"/>
    <w:rsid w:val="00A21C6D"/>
    <w:rsid w:val="00A223F3"/>
    <w:rsid w:val="00A2287D"/>
    <w:rsid w:val="00A22A28"/>
    <w:rsid w:val="00A23C5F"/>
    <w:rsid w:val="00A24648"/>
    <w:rsid w:val="00A249D8"/>
    <w:rsid w:val="00A24FB5"/>
    <w:rsid w:val="00A255EB"/>
    <w:rsid w:val="00A267FD"/>
    <w:rsid w:val="00A27CB7"/>
    <w:rsid w:val="00A30370"/>
    <w:rsid w:val="00A309A5"/>
    <w:rsid w:val="00A30E38"/>
    <w:rsid w:val="00A31AAF"/>
    <w:rsid w:val="00A31E33"/>
    <w:rsid w:val="00A321BE"/>
    <w:rsid w:val="00A3282F"/>
    <w:rsid w:val="00A346A4"/>
    <w:rsid w:val="00A35C90"/>
    <w:rsid w:val="00A36156"/>
    <w:rsid w:val="00A3622A"/>
    <w:rsid w:val="00A36FAE"/>
    <w:rsid w:val="00A37D9F"/>
    <w:rsid w:val="00A37ED4"/>
    <w:rsid w:val="00A41211"/>
    <w:rsid w:val="00A4195E"/>
    <w:rsid w:val="00A41992"/>
    <w:rsid w:val="00A41AB0"/>
    <w:rsid w:val="00A41DF1"/>
    <w:rsid w:val="00A430A4"/>
    <w:rsid w:val="00A44288"/>
    <w:rsid w:val="00A4491F"/>
    <w:rsid w:val="00A44D88"/>
    <w:rsid w:val="00A44EDC"/>
    <w:rsid w:val="00A45015"/>
    <w:rsid w:val="00A452B3"/>
    <w:rsid w:val="00A45BDA"/>
    <w:rsid w:val="00A46C7A"/>
    <w:rsid w:val="00A47473"/>
    <w:rsid w:val="00A50280"/>
    <w:rsid w:val="00A502AC"/>
    <w:rsid w:val="00A504E1"/>
    <w:rsid w:val="00A505E5"/>
    <w:rsid w:val="00A509F4"/>
    <w:rsid w:val="00A50AAA"/>
    <w:rsid w:val="00A50E46"/>
    <w:rsid w:val="00A51081"/>
    <w:rsid w:val="00A5119A"/>
    <w:rsid w:val="00A512EB"/>
    <w:rsid w:val="00A5143E"/>
    <w:rsid w:val="00A51914"/>
    <w:rsid w:val="00A52455"/>
    <w:rsid w:val="00A524F8"/>
    <w:rsid w:val="00A52856"/>
    <w:rsid w:val="00A52C55"/>
    <w:rsid w:val="00A53573"/>
    <w:rsid w:val="00A53AA8"/>
    <w:rsid w:val="00A53EF9"/>
    <w:rsid w:val="00A54992"/>
    <w:rsid w:val="00A551DA"/>
    <w:rsid w:val="00A55F99"/>
    <w:rsid w:val="00A561D7"/>
    <w:rsid w:val="00A57542"/>
    <w:rsid w:val="00A600E9"/>
    <w:rsid w:val="00A60349"/>
    <w:rsid w:val="00A60AA7"/>
    <w:rsid w:val="00A612A8"/>
    <w:rsid w:val="00A61A4B"/>
    <w:rsid w:val="00A630F1"/>
    <w:rsid w:val="00A640A9"/>
    <w:rsid w:val="00A66D67"/>
    <w:rsid w:val="00A6727D"/>
    <w:rsid w:val="00A677EC"/>
    <w:rsid w:val="00A678F2"/>
    <w:rsid w:val="00A67A98"/>
    <w:rsid w:val="00A67E8B"/>
    <w:rsid w:val="00A709B7"/>
    <w:rsid w:val="00A71B6F"/>
    <w:rsid w:val="00A71F00"/>
    <w:rsid w:val="00A71FA7"/>
    <w:rsid w:val="00A72B27"/>
    <w:rsid w:val="00A72F12"/>
    <w:rsid w:val="00A7310C"/>
    <w:rsid w:val="00A7384B"/>
    <w:rsid w:val="00A73949"/>
    <w:rsid w:val="00A74296"/>
    <w:rsid w:val="00A74495"/>
    <w:rsid w:val="00A74911"/>
    <w:rsid w:val="00A74B9C"/>
    <w:rsid w:val="00A74D89"/>
    <w:rsid w:val="00A75611"/>
    <w:rsid w:val="00A75919"/>
    <w:rsid w:val="00A768F7"/>
    <w:rsid w:val="00A77BBC"/>
    <w:rsid w:val="00A80A58"/>
    <w:rsid w:val="00A8143D"/>
    <w:rsid w:val="00A820E9"/>
    <w:rsid w:val="00A8223F"/>
    <w:rsid w:val="00A8273D"/>
    <w:rsid w:val="00A832FE"/>
    <w:rsid w:val="00A8362F"/>
    <w:rsid w:val="00A841AE"/>
    <w:rsid w:val="00A84310"/>
    <w:rsid w:val="00A848DA"/>
    <w:rsid w:val="00A85307"/>
    <w:rsid w:val="00A8537E"/>
    <w:rsid w:val="00A8544E"/>
    <w:rsid w:val="00A85FF6"/>
    <w:rsid w:val="00A8631C"/>
    <w:rsid w:val="00A86875"/>
    <w:rsid w:val="00A86F0A"/>
    <w:rsid w:val="00A8756F"/>
    <w:rsid w:val="00A876DB"/>
    <w:rsid w:val="00A879D7"/>
    <w:rsid w:val="00A90155"/>
    <w:rsid w:val="00A90514"/>
    <w:rsid w:val="00A9141B"/>
    <w:rsid w:val="00A9155B"/>
    <w:rsid w:val="00A91A7F"/>
    <w:rsid w:val="00A91ABB"/>
    <w:rsid w:val="00A91EE5"/>
    <w:rsid w:val="00A91F6E"/>
    <w:rsid w:val="00A928A8"/>
    <w:rsid w:val="00A92FDF"/>
    <w:rsid w:val="00A94531"/>
    <w:rsid w:val="00A948D7"/>
    <w:rsid w:val="00A9556C"/>
    <w:rsid w:val="00A955C3"/>
    <w:rsid w:val="00A9635B"/>
    <w:rsid w:val="00A96446"/>
    <w:rsid w:val="00A965E8"/>
    <w:rsid w:val="00A978F1"/>
    <w:rsid w:val="00AA052C"/>
    <w:rsid w:val="00AA0EC0"/>
    <w:rsid w:val="00AA0ECD"/>
    <w:rsid w:val="00AA1D0E"/>
    <w:rsid w:val="00AA2485"/>
    <w:rsid w:val="00AA2622"/>
    <w:rsid w:val="00AA2E0C"/>
    <w:rsid w:val="00AA2F66"/>
    <w:rsid w:val="00AA35F9"/>
    <w:rsid w:val="00AA39BE"/>
    <w:rsid w:val="00AA4898"/>
    <w:rsid w:val="00AA4DA4"/>
    <w:rsid w:val="00AA4FDD"/>
    <w:rsid w:val="00AA537E"/>
    <w:rsid w:val="00AA548B"/>
    <w:rsid w:val="00AA61FC"/>
    <w:rsid w:val="00AA6AF3"/>
    <w:rsid w:val="00AA72EF"/>
    <w:rsid w:val="00AA741C"/>
    <w:rsid w:val="00AB0641"/>
    <w:rsid w:val="00AB0DF0"/>
    <w:rsid w:val="00AB1AEC"/>
    <w:rsid w:val="00AB1E6F"/>
    <w:rsid w:val="00AB211E"/>
    <w:rsid w:val="00AB213D"/>
    <w:rsid w:val="00AB287E"/>
    <w:rsid w:val="00AB2B74"/>
    <w:rsid w:val="00AB3717"/>
    <w:rsid w:val="00AB372F"/>
    <w:rsid w:val="00AB4991"/>
    <w:rsid w:val="00AB4B26"/>
    <w:rsid w:val="00AB4CEF"/>
    <w:rsid w:val="00AB4E62"/>
    <w:rsid w:val="00AB55E3"/>
    <w:rsid w:val="00AB58A6"/>
    <w:rsid w:val="00AB5BC4"/>
    <w:rsid w:val="00AB608E"/>
    <w:rsid w:val="00AB696C"/>
    <w:rsid w:val="00AB6E12"/>
    <w:rsid w:val="00AB6EE9"/>
    <w:rsid w:val="00AB7217"/>
    <w:rsid w:val="00AB72A5"/>
    <w:rsid w:val="00AC0638"/>
    <w:rsid w:val="00AC0641"/>
    <w:rsid w:val="00AC10B0"/>
    <w:rsid w:val="00AC1157"/>
    <w:rsid w:val="00AC1339"/>
    <w:rsid w:val="00AC17DE"/>
    <w:rsid w:val="00AC1A16"/>
    <w:rsid w:val="00AC2706"/>
    <w:rsid w:val="00AC27EF"/>
    <w:rsid w:val="00AC2AAD"/>
    <w:rsid w:val="00AC2DE6"/>
    <w:rsid w:val="00AC2E4E"/>
    <w:rsid w:val="00AC2FF2"/>
    <w:rsid w:val="00AC30F0"/>
    <w:rsid w:val="00AC3148"/>
    <w:rsid w:val="00AC39D7"/>
    <w:rsid w:val="00AC4101"/>
    <w:rsid w:val="00AC478E"/>
    <w:rsid w:val="00AC47C8"/>
    <w:rsid w:val="00AC489C"/>
    <w:rsid w:val="00AC4B21"/>
    <w:rsid w:val="00AC4C79"/>
    <w:rsid w:val="00AC5085"/>
    <w:rsid w:val="00AC5AA6"/>
    <w:rsid w:val="00AC66D9"/>
    <w:rsid w:val="00AC6DF1"/>
    <w:rsid w:val="00AC6F66"/>
    <w:rsid w:val="00AC7017"/>
    <w:rsid w:val="00AC7666"/>
    <w:rsid w:val="00AC77FA"/>
    <w:rsid w:val="00AD0246"/>
    <w:rsid w:val="00AD1631"/>
    <w:rsid w:val="00AD1A55"/>
    <w:rsid w:val="00AD23CB"/>
    <w:rsid w:val="00AD2AFE"/>
    <w:rsid w:val="00AD343E"/>
    <w:rsid w:val="00AD383B"/>
    <w:rsid w:val="00AD3D8C"/>
    <w:rsid w:val="00AD3E0D"/>
    <w:rsid w:val="00AD4F9D"/>
    <w:rsid w:val="00AD5039"/>
    <w:rsid w:val="00AD546A"/>
    <w:rsid w:val="00AD6AAD"/>
    <w:rsid w:val="00AD750A"/>
    <w:rsid w:val="00AD7A9D"/>
    <w:rsid w:val="00AE0136"/>
    <w:rsid w:val="00AE091B"/>
    <w:rsid w:val="00AE0F66"/>
    <w:rsid w:val="00AE146F"/>
    <w:rsid w:val="00AE1A19"/>
    <w:rsid w:val="00AE2A88"/>
    <w:rsid w:val="00AE2F65"/>
    <w:rsid w:val="00AE30DB"/>
    <w:rsid w:val="00AE3181"/>
    <w:rsid w:val="00AE37B0"/>
    <w:rsid w:val="00AE5D21"/>
    <w:rsid w:val="00AE60FC"/>
    <w:rsid w:val="00AE662E"/>
    <w:rsid w:val="00AE6707"/>
    <w:rsid w:val="00AE6D5A"/>
    <w:rsid w:val="00AE77E9"/>
    <w:rsid w:val="00AE7AED"/>
    <w:rsid w:val="00AF0636"/>
    <w:rsid w:val="00AF0B00"/>
    <w:rsid w:val="00AF10B2"/>
    <w:rsid w:val="00AF1E04"/>
    <w:rsid w:val="00AF2C62"/>
    <w:rsid w:val="00AF3662"/>
    <w:rsid w:val="00AF3742"/>
    <w:rsid w:val="00AF3E78"/>
    <w:rsid w:val="00AF4964"/>
    <w:rsid w:val="00AF53D2"/>
    <w:rsid w:val="00AF5B08"/>
    <w:rsid w:val="00AF64FE"/>
    <w:rsid w:val="00AF6851"/>
    <w:rsid w:val="00AF6F40"/>
    <w:rsid w:val="00AF73F4"/>
    <w:rsid w:val="00AF75E0"/>
    <w:rsid w:val="00AF78F8"/>
    <w:rsid w:val="00AF7C80"/>
    <w:rsid w:val="00B000C1"/>
    <w:rsid w:val="00B001E2"/>
    <w:rsid w:val="00B01124"/>
    <w:rsid w:val="00B012A3"/>
    <w:rsid w:val="00B01534"/>
    <w:rsid w:val="00B01E7C"/>
    <w:rsid w:val="00B0249C"/>
    <w:rsid w:val="00B0262A"/>
    <w:rsid w:val="00B03092"/>
    <w:rsid w:val="00B0324B"/>
    <w:rsid w:val="00B03577"/>
    <w:rsid w:val="00B03A91"/>
    <w:rsid w:val="00B03BD3"/>
    <w:rsid w:val="00B03D58"/>
    <w:rsid w:val="00B0426B"/>
    <w:rsid w:val="00B04344"/>
    <w:rsid w:val="00B05489"/>
    <w:rsid w:val="00B059F1"/>
    <w:rsid w:val="00B05F82"/>
    <w:rsid w:val="00B0601F"/>
    <w:rsid w:val="00B06048"/>
    <w:rsid w:val="00B06953"/>
    <w:rsid w:val="00B1065F"/>
    <w:rsid w:val="00B10C5E"/>
    <w:rsid w:val="00B10F3A"/>
    <w:rsid w:val="00B10FBC"/>
    <w:rsid w:val="00B1171A"/>
    <w:rsid w:val="00B11FAF"/>
    <w:rsid w:val="00B121DA"/>
    <w:rsid w:val="00B12367"/>
    <w:rsid w:val="00B12890"/>
    <w:rsid w:val="00B128C0"/>
    <w:rsid w:val="00B12E8C"/>
    <w:rsid w:val="00B134DD"/>
    <w:rsid w:val="00B136EE"/>
    <w:rsid w:val="00B13BE4"/>
    <w:rsid w:val="00B1451D"/>
    <w:rsid w:val="00B145DD"/>
    <w:rsid w:val="00B14654"/>
    <w:rsid w:val="00B14BD2"/>
    <w:rsid w:val="00B1544B"/>
    <w:rsid w:val="00B16747"/>
    <w:rsid w:val="00B17337"/>
    <w:rsid w:val="00B17349"/>
    <w:rsid w:val="00B17A32"/>
    <w:rsid w:val="00B17C09"/>
    <w:rsid w:val="00B206A1"/>
    <w:rsid w:val="00B20E89"/>
    <w:rsid w:val="00B2185D"/>
    <w:rsid w:val="00B227CC"/>
    <w:rsid w:val="00B229E2"/>
    <w:rsid w:val="00B22E58"/>
    <w:rsid w:val="00B2378F"/>
    <w:rsid w:val="00B2382E"/>
    <w:rsid w:val="00B23BEA"/>
    <w:rsid w:val="00B2458E"/>
    <w:rsid w:val="00B2488B"/>
    <w:rsid w:val="00B249DD"/>
    <w:rsid w:val="00B25F5C"/>
    <w:rsid w:val="00B273C8"/>
    <w:rsid w:val="00B27B15"/>
    <w:rsid w:val="00B30D85"/>
    <w:rsid w:val="00B31EE4"/>
    <w:rsid w:val="00B31EF8"/>
    <w:rsid w:val="00B322F6"/>
    <w:rsid w:val="00B32D66"/>
    <w:rsid w:val="00B32F85"/>
    <w:rsid w:val="00B349CB"/>
    <w:rsid w:val="00B34D8F"/>
    <w:rsid w:val="00B35A37"/>
    <w:rsid w:val="00B368E3"/>
    <w:rsid w:val="00B37402"/>
    <w:rsid w:val="00B377A2"/>
    <w:rsid w:val="00B40EDD"/>
    <w:rsid w:val="00B4118E"/>
    <w:rsid w:val="00B4133A"/>
    <w:rsid w:val="00B414CF"/>
    <w:rsid w:val="00B41645"/>
    <w:rsid w:val="00B43A64"/>
    <w:rsid w:val="00B43E06"/>
    <w:rsid w:val="00B44200"/>
    <w:rsid w:val="00B45302"/>
    <w:rsid w:val="00B455A4"/>
    <w:rsid w:val="00B4624C"/>
    <w:rsid w:val="00B46B3B"/>
    <w:rsid w:val="00B46D0B"/>
    <w:rsid w:val="00B47C1E"/>
    <w:rsid w:val="00B47F5B"/>
    <w:rsid w:val="00B5050D"/>
    <w:rsid w:val="00B507F1"/>
    <w:rsid w:val="00B5092C"/>
    <w:rsid w:val="00B50A4A"/>
    <w:rsid w:val="00B50C18"/>
    <w:rsid w:val="00B50CE5"/>
    <w:rsid w:val="00B5193F"/>
    <w:rsid w:val="00B51FFB"/>
    <w:rsid w:val="00B525FB"/>
    <w:rsid w:val="00B52E5F"/>
    <w:rsid w:val="00B52EB1"/>
    <w:rsid w:val="00B53112"/>
    <w:rsid w:val="00B55060"/>
    <w:rsid w:val="00B55477"/>
    <w:rsid w:val="00B56385"/>
    <w:rsid w:val="00B56B78"/>
    <w:rsid w:val="00B56CDC"/>
    <w:rsid w:val="00B5704C"/>
    <w:rsid w:val="00B57DB2"/>
    <w:rsid w:val="00B602BB"/>
    <w:rsid w:val="00B603FA"/>
    <w:rsid w:val="00B610AB"/>
    <w:rsid w:val="00B62062"/>
    <w:rsid w:val="00B62668"/>
    <w:rsid w:val="00B631A4"/>
    <w:rsid w:val="00B6583B"/>
    <w:rsid w:val="00B66AA1"/>
    <w:rsid w:val="00B66E98"/>
    <w:rsid w:val="00B67B4B"/>
    <w:rsid w:val="00B702CB"/>
    <w:rsid w:val="00B70907"/>
    <w:rsid w:val="00B70919"/>
    <w:rsid w:val="00B70F30"/>
    <w:rsid w:val="00B71306"/>
    <w:rsid w:val="00B7191B"/>
    <w:rsid w:val="00B71E34"/>
    <w:rsid w:val="00B72433"/>
    <w:rsid w:val="00B725DE"/>
    <w:rsid w:val="00B7294D"/>
    <w:rsid w:val="00B73280"/>
    <w:rsid w:val="00B73769"/>
    <w:rsid w:val="00B73A13"/>
    <w:rsid w:val="00B73F96"/>
    <w:rsid w:val="00B74A93"/>
    <w:rsid w:val="00B74DAC"/>
    <w:rsid w:val="00B74E0D"/>
    <w:rsid w:val="00B7558D"/>
    <w:rsid w:val="00B7613B"/>
    <w:rsid w:val="00B76430"/>
    <w:rsid w:val="00B7687F"/>
    <w:rsid w:val="00B769F0"/>
    <w:rsid w:val="00B83574"/>
    <w:rsid w:val="00B83A50"/>
    <w:rsid w:val="00B83D16"/>
    <w:rsid w:val="00B841C7"/>
    <w:rsid w:val="00B84611"/>
    <w:rsid w:val="00B84DFE"/>
    <w:rsid w:val="00B85F42"/>
    <w:rsid w:val="00B86BE7"/>
    <w:rsid w:val="00B86D4B"/>
    <w:rsid w:val="00B86F88"/>
    <w:rsid w:val="00B87368"/>
    <w:rsid w:val="00B8750E"/>
    <w:rsid w:val="00B879C5"/>
    <w:rsid w:val="00B90CD7"/>
    <w:rsid w:val="00B9108B"/>
    <w:rsid w:val="00B91334"/>
    <w:rsid w:val="00B91900"/>
    <w:rsid w:val="00B91973"/>
    <w:rsid w:val="00B91CBE"/>
    <w:rsid w:val="00B923A0"/>
    <w:rsid w:val="00B928E6"/>
    <w:rsid w:val="00B929DF"/>
    <w:rsid w:val="00B92C77"/>
    <w:rsid w:val="00B938D0"/>
    <w:rsid w:val="00B947AA"/>
    <w:rsid w:val="00B94B9D"/>
    <w:rsid w:val="00B94CA8"/>
    <w:rsid w:val="00B955C7"/>
    <w:rsid w:val="00B956F2"/>
    <w:rsid w:val="00B95AB3"/>
    <w:rsid w:val="00B967B6"/>
    <w:rsid w:val="00B969E2"/>
    <w:rsid w:val="00B97234"/>
    <w:rsid w:val="00B97A84"/>
    <w:rsid w:val="00BA0059"/>
    <w:rsid w:val="00BA05FA"/>
    <w:rsid w:val="00BA087C"/>
    <w:rsid w:val="00BA1102"/>
    <w:rsid w:val="00BA186B"/>
    <w:rsid w:val="00BA28BC"/>
    <w:rsid w:val="00BA35E2"/>
    <w:rsid w:val="00BA40DB"/>
    <w:rsid w:val="00BA41A3"/>
    <w:rsid w:val="00BA49A5"/>
    <w:rsid w:val="00BA5CBB"/>
    <w:rsid w:val="00BA683D"/>
    <w:rsid w:val="00BA6EBE"/>
    <w:rsid w:val="00BA7922"/>
    <w:rsid w:val="00BB056F"/>
    <w:rsid w:val="00BB12C2"/>
    <w:rsid w:val="00BB13E2"/>
    <w:rsid w:val="00BB3A33"/>
    <w:rsid w:val="00BB3FA8"/>
    <w:rsid w:val="00BB3FD9"/>
    <w:rsid w:val="00BB44CC"/>
    <w:rsid w:val="00BB46DC"/>
    <w:rsid w:val="00BB46EB"/>
    <w:rsid w:val="00BB49EF"/>
    <w:rsid w:val="00BB4D72"/>
    <w:rsid w:val="00BB51AC"/>
    <w:rsid w:val="00BB7345"/>
    <w:rsid w:val="00BB7759"/>
    <w:rsid w:val="00BB78AF"/>
    <w:rsid w:val="00BC0FBB"/>
    <w:rsid w:val="00BC1722"/>
    <w:rsid w:val="00BC19B3"/>
    <w:rsid w:val="00BC234E"/>
    <w:rsid w:val="00BC2825"/>
    <w:rsid w:val="00BC2AC5"/>
    <w:rsid w:val="00BC2DE0"/>
    <w:rsid w:val="00BC34F2"/>
    <w:rsid w:val="00BC35E6"/>
    <w:rsid w:val="00BC37CA"/>
    <w:rsid w:val="00BC3D81"/>
    <w:rsid w:val="00BC4A28"/>
    <w:rsid w:val="00BC4D4A"/>
    <w:rsid w:val="00BC4E5C"/>
    <w:rsid w:val="00BC55D7"/>
    <w:rsid w:val="00BC581C"/>
    <w:rsid w:val="00BC62FB"/>
    <w:rsid w:val="00BC6C06"/>
    <w:rsid w:val="00BC7102"/>
    <w:rsid w:val="00BC74C9"/>
    <w:rsid w:val="00BD08AA"/>
    <w:rsid w:val="00BD0B2A"/>
    <w:rsid w:val="00BD0D5A"/>
    <w:rsid w:val="00BD1727"/>
    <w:rsid w:val="00BD2E44"/>
    <w:rsid w:val="00BD352A"/>
    <w:rsid w:val="00BD369E"/>
    <w:rsid w:val="00BD4257"/>
    <w:rsid w:val="00BD490B"/>
    <w:rsid w:val="00BD4B73"/>
    <w:rsid w:val="00BD5106"/>
    <w:rsid w:val="00BD5353"/>
    <w:rsid w:val="00BD536E"/>
    <w:rsid w:val="00BD54BC"/>
    <w:rsid w:val="00BD5F2E"/>
    <w:rsid w:val="00BD60C6"/>
    <w:rsid w:val="00BD677A"/>
    <w:rsid w:val="00BD6ABB"/>
    <w:rsid w:val="00BD6E4E"/>
    <w:rsid w:val="00BD7C3C"/>
    <w:rsid w:val="00BE05CB"/>
    <w:rsid w:val="00BE0787"/>
    <w:rsid w:val="00BE121D"/>
    <w:rsid w:val="00BE1368"/>
    <w:rsid w:val="00BE1F84"/>
    <w:rsid w:val="00BE1FA9"/>
    <w:rsid w:val="00BE2D95"/>
    <w:rsid w:val="00BE2ECD"/>
    <w:rsid w:val="00BE3632"/>
    <w:rsid w:val="00BE3854"/>
    <w:rsid w:val="00BE39BD"/>
    <w:rsid w:val="00BE3A2B"/>
    <w:rsid w:val="00BE3C0C"/>
    <w:rsid w:val="00BE49D6"/>
    <w:rsid w:val="00BE5317"/>
    <w:rsid w:val="00BE5413"/>
    <w:rsid w:val="00BE58DD"/>
    <w:rsid w:val="00BE638E"/>
    <w:rsid w:val="00BE656D"/>
    <w:rsid w:val="00BE6DB0"/>
    <w:rsid w:val="00BE6F9E"/>
    <w:rsid w:val="00BF0158"/>
    <w:rsid w:val="00BF0D27"/>
    <w:rsid w:val="00BF18FB"/>
    <w:rsid w:val="00BF1D57"/>
    <w:rsid w:val="00BF24FB"/>
    <w:rsid w:val="00BF26A0"/>
    <w:rsid w:val="00BF303E"/>
    <w:rsid w:val="00BF38B9"/>
    <w:rsid w:val="00BF4DD4"/>
    <w:rsid w:val="00BF57F7"/>
    <w:rsid w:val="00BF5EED"/>
    <w:rsid w:val="00BF6502"/>
    <w:rsid w:val="00BF6B8F"/>
    <w:rsid w:val="00BF6DCD"/>
    <w:rsid w:val="00BF78B9"/>
    <w:rsid w:val="00C00DE5"/>
    <w:rsid w:val="00C00E23"/>
    <w:rsid w:val="00C0119C"/>
    <w:rsid w:val="00C01295"/>
    <w:rsid w:val="00C014F2"/>
    <w:rsid w:val="00C01AA8"/>
    <w:rsid w:val="00C01BB5"/>
    <w:rsid w:val="00C01D33"/>
    <w:rsid w:val="00C01F37"/>
    <w:rsid w:val="00C025C6"/>
    <w:rsid w:val="00C029AE"/>
    <w:rsid w:val="00C0380A"/>
    <w:rsid w:val="00C03B85"/>
    <w:rsid w:val="00C043F5"/>
    <w:rsid w:val="00C05190"/>
    <w:rsid w:val="00C059A1"/>
    <w:rsid w:val="00C06C41"/>
    <w:rsid w:val="00C1028F"/>
    <w:rsid w:val="00C10457"/>
    <w:rsid w:val="00C109EB"/>
    <w:rsid w:val="00C12116"/>
    <w:rsid w:val="00C12B67"/>
    <w:rsid w:val="00C13BEB"/>
    <w:rsid w:val="00C13F73"/>
    <w:rsid w:val="00C148B6"/>
    <w:rsid w:val="00C149AD"/>
    <w:rsid w:val="00C1589B"/>
    <w:rsid w:val="00C15B1C"/>
    <w:rsid w:val="00C1618D"/>
    <w:rsid w:val="00C16309"/>
    <w:rsid w:val="00C173C8"/>
    <w:rsid w:val="00C17555"/>
    <w:rsid w:val="00C17E4B"/>
    <w:rsid w:val="00C17E6E"/>
    <w:rsid w:val="00C2077D"/>
    <w:rsid w:val="00C20A53"/>
    <w:rsid w:val="00C213CB"/>
    <w:rsid w:val="00C213F3"/>
    <w:rsid w:val="00C2217C"/>
    <w:rsid w:val="00C226E7"/>
    <w:rsid w:val="00C22F71"/>
    <w:rsid w:val="00C22FEE"/>
    <w:rsid w:val="00C23011"/>
    <w:rsid w:val="00C23301"/>
    <w:rsid w:val="00C23E3B"/>
    <w:rsid w:val="00C242EE"/>
    <w:rsid w:val="00C245CD"/>
    <w:rsid w:val="00C2469A"/>
    <w:rsid w:val="00C24FB2"/>
    <w:rsid w:val="00C250A1"/>
    <w:rsid w:val="00C253BF"/>
    <w:rsid w:val="00C2571E"/>
    <w:rsid w:val="00C25938"/>
    <w:rsid w:val="00C2609A"/>
    <w:rsid w:val="00C2628F"/>
    <w:rsid w:val="00C26E25"/>
    <w:rsid w:val="00C27656"/>
    <w:rsid w:val="00C27BA2"/>
    <w:rsid w:val="00C31145"/>
    <w:rsid w:val="00C32234"/>
    <w:rsid w:val="00C328AB"/>
    <w:rsid w:val="00C329AC"/>
    <w:rsid w:val="00C32BB5"/>
    <w:rsid w:val="00C33668"/>
    <w:rsid w:val="00C33ACD"/>
    <w:rsid w:val="00C347A3"/>
    <w:rsid w:val="00C348D7"/>
    <w:rsid w:val="00C34E65"/>
    <w:rsid w:val="00C35220"/>
    <w:rsid w:val="00C3522B"/>
    <w:rsid w:val="00C35FD9"/>
    <w:rsid w:val="00C3600E"/>
    <w:rsid w:val="00C36E87"/>
    <w:rsid w:val="00C40040"/>
    <w:rsid w:val="00C4048F"/>
    <w:rsid w:val="00C4049B"/>
    <w:rsid w:val="00C410DD"/>
    <w:rsid w:val="00C411AE"/>
    <w:rsid w:val="00C41453"/>
    <w:rsid w:val="00C41985"/>
    <w:rsid w:val="00C43D98"/>
    <w:rsid w:val="00C4487A"/>
    <w:rsid w:val="00C44A5E"/>
    <w:rsid w:val="00C44BA7"/>
    <w:rsid w:val="00C450FE"/>
    <w:rsid w:val="00C459BB"/>
    <w:rsid w:val="00C46403"/>
    <w:rsid w:val="00C46640"/>
    <w:rsid w:val="00C466F6"/>
    <w:rsid w:val="00C467B4"/>
    <w:rsid w:val="00C46813"/>
    <w:rsid w:val="00C47042"/>
    <w:rsid w:val="00C50264"/>
    <w:rsid w:val="00C50325"/>
    <w:rsid w:val="00C51648"/>
    <w:rsid w:val="00C51849"/>
    <w:rsid w:val="00C52430"/>
    <w:rsid w:val="00C52689"/>
    <w:rsid w:val="00C52EE9"/>
    <w:rsid w:val="00C53651"/>
    <w:rsid w:val="00C53B5A"/>
    <w:rsid w:val="00C53FF1"/>
    <w:rsid w:val="00C54049"/>
    <w:rsid w:val="00C5540F"/>
    <w:rsid w:val="00C55B43"/>
    <w:rsid w:val="00C55ED7"/>
    <w:rsid w:val="00C56340"/>
    <w:rsid w:val="00C5656C"/>
    <w:rsid w:val="00C56790"/>
    <w:rsid w:val="00C574C0"/>
    <w:rsid w:val="00C57566"/>
    <w:rsid w:val="00C57734"/>
    <w:rsid w:val="00C579EB"/>
    <w:rsid w:val="00C57D29"/>
    <w:rsid w:val="00C60726"/>
    <w:rsid w:val="00C60A1C"/>
    <w:rsid w:val="00C60A85"/>
    <w:rsid w:val="00C60B1F"/>
    <w:rsid w:val="00C60BBE"/>
    <w:rsid w:val="00C60CC6"/>
    <w:rsid w:val="00C60EED"/>
    <w:rsid w:val="00C61AD6"/>
    <w:rsid w:val="00C62DCA"/>
    <w:rsid w:val="00C63232"/>
    <w:rsid w:val="00C63614"/>
    <w:rsid w:val="00C63CBA"/>
    <w:rsid w:val="00C64172"/>
    <w:rsid w:val="00C654DC"/>
    <w:rsid w:val="00C65608"/>
    <w:rsid w:val="00C6692E"/>
    <w:rsid w:val="00C679F1"/>
    <w:rsid w:val="00C70251"/>
    <w:rsid w:val="00C704B1"/>
    <w:rsid w:val="00C70A5D"/>
    <w:rsid w:val="00C7111F"/>
    <w:rsid w:val="00C716C5"/>
    <w:rsid w:val="00C71979"/>
    <w:rsid w:val="00C71B34"/>
    <w:rsid w:val="00C723C8"/>
    <w:rsid w:val="00C730D9"/>
    <w:rsid w:val="00C73112"/>
    <w:rsid w:val="00C744E0"/>
    <w:rsid w:val="00C74B4B"/>
    <w:rsid w:val="00C750E1"/>
    <w:rsid w:val="00C75A68"/>
    <w:rsid w:val="00C7612A"/>
    <w:rsid w:val="00C76587"/>
    <w:rsid w:val="00C769FC"/>
    <w:rsid w:val="00C77AA6"/>
    <w:rsid w:val="00C77DD6"/>
    <w:rsid w:val="00C80F70"/>
    <w:rsid w:val="00C81001"/>
    <w:rsid w:val="00C8174C"/>
    <w:rsid w:val="00C8192C"/>
    <w:rsid w:val="00C8252D"/>
    <w:rsid w:val="00C82721"/>
    <w:rsid w:val="00C83FD5"/>
    <w:rsid w:val="00C84119"/>
    <w:rsid w:val="00C84BD3"/>
    <w:rsid w:val="00C84E04"/>
    <w:rsid w:val="00C85192"/>
    <w:rsid w:val="00C852D9"/>
    <w:rsid w:val="00C85959"/>
    <w:rsid w:val="00C86996"/>
    <w:rsid w:val="00C878D5"/>
    <w:rsid w:val="00C87916"/>
    <w:rsid w:val="00C901FA"/>
    <w:rsid w:val="00C91671"/>
    <w:rsid w:val="00C917F1"/>
    <w:rsid w:val="00C91E30"/>
    <w:rsid w:val="00C91EEC"/>
    <w:rsid w:val="00C9224B"/>
    <w:rsid w:val="00C92315"/>
    <w:rsid w:val="00C92EF4"/>
    <w:rsid w:val="00C92F0F"/>
    <w:rsid w:val="00C937DF"/>
    <w:rsid w:val="00C93833"/>
    <w:rsid w:val="00C93938"/>
    <w:rsid w:val="00C9398E"/>
    <w:rsid w:val="00C93B53"/>
    <w:rsid w:val="00C93D91"/>
    <w:rsid w:val="00C94798"/>
    <w:rsid w:val="00C952B3"/>
    <w:rsid w:val="00C9532B"/>
    <w:rsid w:val="00C9579B"/>
    <w:rsid w:val="00C95DBB"/>
    <w:rsid w:val="00C95FFC"/>
    <w:rsid w:val="00C962C4"/>
    <w:rsid w:val="00C96D3A"/>
    <w:rsid w:val="00C96E80"/>
    <w:rsid w:val="00C96F94"/>
    <w:rsid w:val="00C9717F"/>
    <w:rsid w:val="00C977DC"/>
    <w:rsid w:val="00C97873"/>
    <w:rsid w:val="00CA0388"/>
    <w:rsid w:val="00CA0621"/>
    <w:rsid w:val="00CA0667"/>
    <w:rsid w:val="00CA0C49"/>
    <w:rsid w:val="00CA1351"/>
    <w:rsid w:val="00CA1852"/>
    <w:rsid w:val="00CA18A9"/>
    <w:rsid w:val="00CA1E0D"/>
    <w:rsid w:val="00CA1F93"/>
    <w:rsid w:val="00CA2020"/>
    <w:rsid w:val="00CA2E2F"/>
    <w:rsid w:val="00CA2E86"/>
    <w:rsid w:val="00CA32F3"/>
    <w:rsid w:val="00CA458C"/>
    <w:rsid w:val="00CA49EE"/>
    <w:rsid w:val="00CA4A9E"/>
    <w:rsid w:val="00CA4D13"/>
    <w:rsid w:val="00CA57DB"/>
    <w:rsid w:val="00CA663C"/>
    <w:rsid w:val="00CA74A0"/>
    <w:rsid w:val="00CA7561"/>
    <w:rsid w:val="00CB0176"/>
    <w:rsid w:val="00CB0B0D"/>
    <w:rsid w:val="00CB0E94"/>
    <w:rsid w:val="00CB21CF"/>
    <w:rsid w:val="00CB26E6"/>
    <w:rsid w:val="00CB2A41"/>
    <w:rsid w:val="00CB3539"/>
    <w:rsid w:val="00CB3F61"/>
    <w:rsid w:val="00CB3FDD"/>
    <w:rsid w:val="00CB4110"/>
    <w:rsid w:val="00CB42D2"/>
    <w:rsid w:val="00CB4584"/>
    <w:rsid w:val="00CB53D4"/>
    <w:rsid w:val="00CB54A3"/>
    <w:rsid w:val="00CB5CF8"/>
    <w:rsid w:val="00CB5EA1"/>
    <w:rsid w:val="00CB5F08"/>
    <w:rsid w:val="00CB727D"/>
    <w:rsid w:val="00CB7D34"/>
    <w:rsid w:val="00CC00C6"/>
    <w:rsid w:val="00CC0595"/>
    <w:rsid w:val="00CC08B9"/>
    <w:rsid w:val="00CC0B74"/>
    <w:rsid w:val="00CC1344"/>
    <w:rsid w:val="00CC1674"/>
    <w:rsid w:val="00CC1B8E"/>
    <w:rsid w:val="00CC1CF2"/>
    <w:rsid w:val="00CC1D07"/>
    <w:rsid w:val="00CC1D88"/>
    <w:rsid w:val="00CC292E"/>
    <w:rsid w:val="00CC2A92"/>
    <w:rsid w:val="00CC2CC9"/>
    <w:rsid w:val="00CC2EE8"/>
    <w:rsid w:val="00CC3A1A"/>
    <w:rsid w:val="00CC3F04"/>
    <w:rsid w:val="00CC4211"/>
    <w:rsid w:val="00CC427D"/>
    <w:rsid w:val="00CC5080"/>
    <w:rsid w:val="00CC5A8E"/>
    <w:rsid w:val="00CC5D6C"/>
    <w:rsid w:val="00CC5DD0"/>
    <w:rsid w:val="00CC7489"/>
    <w:rsid w:val="00CD0474"/>
    <w:rsid w:val="00CD04DF"/>
    <w:rsid w:val="00CD079A"/>
    <w:rsid w:val="00CD09F3"/>
    <w:rsid w:val="00CD0E73"/>
    <w:rsid w:val="00CD0F40"/>
    <w:rsid w:val="00CD143D"/>
    <w:rsid w:val="00CD147E"/>
    <w:rsid w:val="00CD2189"/>
    <w:rsid w:val="00CD2B1F"/>
    <w:rsid w:val="00CD3C40"/>
    <w:rsid w:val="00CD4204"/>
    <w:rsid w:val="00CD4257"/>
    <w:rsid w:val="00CD5644"/>
    <w:rsid w:val="00CD5C23"/>
    <w:rsid w:val="00CD5E3C"/>
    <w:rsid w:val="00CD654F"/>
    <w:rsid w:val="00CD67FA"/>
    <w:rsid w:val="00CD6D72"/>
    <w:rsid w:val="00CD7D57"/>
    <w:rsid w:val="00CE128D"/>
    <w:rsid w:val="00CE16BB"/>
    <w:rsid w:val="00CE1FE2"/>
    <w:rsid w:val="00CE2E8C"/>
    <w:rsid w:val="00CE37CB"/>
    <w:rsid w:val="00CE416B"/>
    <w:rsid w:val="00CE553F"/>
    <w:rsid w:val="00CE61DD"/>
    <w:rsid w:val="00CE6773"/>
    <w:rsid w:val="00CE6E18"/>
    <w:rsid w:val="00CE71EA"/>
    <w:rsid w:val="00CE7910"/>
    <w:rsid w:val="00CF047D"/>
    <w:rsid w:val="00CF0574"/>
    <w:rsid w:val="00CF0784"/>
    <w:rsid w:val="00CF093E"/>
    <w:rsid w:val="00CF09D3"/>
    <w:rsid w:val="00CF0ACC"/>
    <w:rsid w:val="00CF0FA6"/>
    <w:rsid w:val="00CF12C9"/>
    <w:rsid w:val="00CF1CBE"/>
    <w:rsid w:val="00CF2592"/>
    <w:rsid w:val="00CF292C"/>
    <w:rsid w:val="00CF2BA1"/>
    <w:rsid w:val="00CF3406"/>
    <w:rsid w:val="00CF3F53"/>
    <w:rsid w:val="00CF4071"/>
    <w:rsid w:val="00CF4A70"/>
    <w:rsid w:val="00CF4BEC"/>
    <w:rsid w:val="00CF5386"/>
    <w:rsid w:val="00CF71D0"/>
    <w:rsid w:val="00CF744F"/>
    <w:rsid w:val="00CF745D"/>
    <w:rsid w:val="00CF77BF"/>
    <w:rsid w:val="00CF7F75"/>
    <w:rsid w:val="00D008DC"/>
    <w:rsid w:val="00D00F30"/>
    <w:rsid w:val="00D01778"/>
    <w:rsid w:val="00D017A5"/>
    <w:rsid w:val="00D018CC"/>
    <w:rsid w:val="00D02751"/>
    <w:rsid w:val="00D02794"/>
    <w:rsid w:val="00D02A08"/>
    <w:rsid w:val="00D02C89"/>
    <w:rsid w:val="00D0334C"/>
    <w:rsid w:val="00D03709"/>
    <w:rsid w:val="00D03F53"/>
    <w:rsid w:val="00D0432B"/>
    <w:rsid w:val="00D048B3"/>
    <w:rsid w:val="00D0531B"/>
    <w:rsid w:val="00D0536A"/>
    <w:rsid w:val="00D056E7"/>
    <w:rsid w:val="00D062DC"/>
    <w:rsid w:val="00D06684"/>
    <w:rsid w:val="00D06D28"/>
    <w:rsid w:val="00D07280"/>
    <w:rsid w:val="00D075F0"/>
    <w:rsid w:val="00D07E76"/>
    <w:rsid w:val="00D10CAE"/>
    <w:rsid w:val="00D119D4"/>
    <w:rsid w:val="00D11DF8"/>
    <w:rsid w:val="00D129FE"/>
    <w:rsid w:val="00D12BED"/>
    <w:rsid w:val="00D13971"/>
    <w:rsid w:val="00D142D3"/>
    <w:rsid w:val="00D14C41"/>
    <w:rsid w:val="00D1558C"/>
    <w:rsid w:val="00D157B0"/>
    <w:rsid w:val="00D15E2E"/>
    <w:rsid w:val="00D1662D"/>
    <w:rsid w:val="00D16A91"/>
    <w:rsid w:val="00D1777B"/>
    <w:rsid w:val="00D202AF"/>
    <w:rsid w:val="00D209B6"/>
    <w:rsid w:val="00D20D5A"/>
    <w:rsid w:val="00D20EA4"/>
    <w:rsid w:val="00D20F6D"/>
    <w:rsid w:val="00D20F8C"/>
    <w:rsid w:val="00D21098"/>
    <w:rsid w:val="00D2196A"/>
    <w:rsid w:val="00D21D2B"/>
    <w:rsid w:val="00D22ABE"/>
    <w:rsid w:val="00D231ED"/>
    <w:rsid w:val="00D242A8"/>
    <w:rsid w:val="00D24C75"/>
    <w:rsid w:val="00D25912"/>
    <w:rsid w:val="00D265D1"/>
    <w:rsid w:val="00D26628"/>
    <w:rsid w:val="00D3036C"/>
    <w:rsid w:val="00D3085F"/>
    <w:rsid w:val="00D31112"/>
    <w:rsid w:val="00D31113"/>
    <w:rsid w:val="00D318F3"/>
    <w:rsid w:val="00D31B3C"/>
    <w:rsid w:val="00D31D77"/>
    <w:rsid w:val="00D31D99"/>
    <w:rsid w:val="00D31EFC"/>
    <w:rsid w:val="00D33C6C"/>
    <w:rsid w:val="00D33EEB"/>
    <w:rsid w:val="00D34495"/>
    <w:rsid w:val="00D344D6"/>
    <w:rsid w:val="00D34694"/>
    <w:rsid w:val="00D34FD4"/>
    <w:rsid w:val="00D37A69"/>
    <w:rsid w:val="00D402E7"/>
    <w:rsid w:val="00D4046A"/>
    <w:rsid w:val="00D40C49"/>
    <w:rsid w:val="00D417B1"/>
    <w:rsid w:val="00D41B4F"/>
    <w:rsid w:val="00D42193"/>
    <w:rsid w:val="00D424FC"/>
    <w:rsid w:val="00D42BD2"/>
    <w:rsid w:val="00D42C2F"/>
    <w:rsid w:val="00D451BB"/>
    <w:rsid w:val="00D459D4"/>
    <w:rsid w:val="00D45EC5"/>
    <w:rsid w:val="00D463B3"/>
    <w:rsid w:val="00D472E0"/>
    <w:rsid w:val="00D4733E"/>
    <w:rsid w:val="00D4766C"/>
    <w:rsid w:val="00D477D8"/>
    <w:rsid w:val="00D47B27"/>
    <w:rsid w:val="00D47E5F"/>
    <w:rsid w:val="00D5168A"/>
    <w:rsid w:val="00D5264F"/>
    <w:rsid w:val="00D52909"/>
    <w:rsid w:val="00D53A2A"/>
    <w:rsid w:val="00D5459A"/>
    <w:rsid w:val="00D55114"/>
    <w:rsid w:val="00D55AAF"/>
    <w:rsid w:val="00D56159"/>
    <w:rsid w:val="00D5672C"/>
    <w:rsid w:val="00D56C56"/>
    <w:rsid w:val="00D56C97"/>
    <w:rsid w:val="00D576CA"/>
    <w:rsid w:val="00D57FE9"/>
    <w:rsid w:val="00D607FC"/>
    <w:rsid w:val="00D60A2A"/>
    <w:rsid w:val="00D60DA0"/>
    <w:rsid w:val="00D6103F"/>
    <w:rsid w:val="00D6159B"/>
    <w:rsid w:val="00D61730"/>
    <w:rsid w:val="00D61A54"/>
    <w:rsid w:val="00D620D2"/>
    <w:rsid w:val="00D6228C"/>
    <w:rsid w:val="00D62AB2"/>
    <w:rsid w:val="00D62F02"/>
    <w:rsid w:val="00D63266"/>
    <w:rsid w:val="00D63697"/>
    <w:rsid w:val="00D64B3C"/>
    <w:rsid w:val="00D64FC4"/>
    <w:rsid w:val="00D660DA"/>
    <w:rsid w:val="00D662B5"/>
    <w:rsid w:val="00D66DE4"/>
    <w:rsid w:val="00D7036A"/>
    <w:rsid w:val="00D70F90"/>
    <w:rsid w:val="00D71238"/>
    <w:rsid w:val="00D7141D"/>
    <w:rsid w:val="00D716BF"/>
    <w:rsid w:val="00D717A4"/>
    <w:rsid w:val="00D71E7F"/>
    <w:rsid w:val="00D72540"/>
    <w:rsid w:val="00D72F57"/>
    <w:rsid w:val="00D73052"/>
    <w:rsid w:val="00D732B5"/>
    <w:rsid w:val="00D73E83"/>
    <w:rsid w:val="00D741C0"/>
    <w:rsid w:val="00D74233"/>
    <w:rsid w:val="00D74C23"/>
    <w:rsid w:val="00D76261"/>
    <w:rsid w:val="00D766E5"/>
    <w:rsid w:val="00D76719"/>
    <w:rsid w:val="00D76729"/>
    <w:rsid w:val="00D7707A"/>
    <w:rsid w:val="00D775EC"/>
    <w:rsid w:val="00D804CC"/>
    <w:rsid w:val="00D80E7F"/>
    <w:rsid w:val="00D80F68"/>
    <w:rsid w:val="00D81251"/>
    <w:rsid w:val="00D814B0"/>
    <w:rsid w:val="00D823A3"/>
    <w:rsid w:val="00D823DD"/>
    <w:rsid w:val="00D824E8"/>
    <w:rsid w:val="00D82F72"/>
    <w:rsid w:val="00D8371A"/>
    <w:rsid w:val="00D8382F"/>
    <w:rsid w:val="00D83878"/>
    <w:rsid w:val="00D83E41"/>
    <w:rsid w:val="00D84024"/>
    <w:rsid w:val="00D844DA"/>
    <w:rsid w:val="00D84A57"/>
    <w:rsid w:val="00D84C0F"/>
    <w:rsid w:val="00D8519B"/>
    <w:rsid w:val="00D86BCD"/>
    <w:rsid w:val="00D876D6"/>
    <w:rsid w:val="00D87EBF"/>
    <w:rsid w:val="00D87F94"/>
    <w:rsid w:val="00D912AA"/>
    <w:rsid w:val="00D9148C"/>
    <w:rsid w:val="00D921C3"/>
    <w:rsid w:val="00D9223B"/>
    <w:rsid w:val="00D92D72"/>
    <w:rsid w:val="00D93CDC"/>
    <w:rsid w:val="00D94A13"/>
    <w:rsid w:val="00D95D6F"/>
    <w:rsid w:val="00D95F4D"/>
    <w:rsid w:val="00D9637C"/>
    <w:rsid w:val="00D96E76"/>
    <w:rsid w:val="00D97D33"/>
    <w:rsid w:val="00DA0089"/>
    <w:rsid w:val="00DA0C3E"/>
    <w:rsid w:val="00DA1E5B"/>
    <w:rsid w:val="00DA24F2"/>
    <w:rsid w:val="00DA2A76"/>
    <w:rsid w:val="00DA3F77"/>
    <w:rsid w:val="00DA4188"/>
    <w:rsid w:val="00DA515F"/>
    <w:rsid w:val="00DA543B"/>
    <w:rsid w:val="00DA5E50"/>
    <w:rsid w:val="00DA6262"/>
    <w:rsid w:val="00DA647D"/>
    <w:rsid w:val="00DA672C"/>
    <w:rsid w:val="00DA6895"/>
    <w:rsid w:val="00DA754F"/>
    <w:rsid w:val="00DA7FA2"/>
    <w:rsid w:val="00DB01EE"/>
    <w:rsid w:val="00DB0878"/>
    <w:rsid w:val="00DB13DA"/>
    <w:rsid w:val="00DB2258"/>
    <w:rsid w:val="00DB23B8"/>
    <w:rsid w:val="00DB29FB"/>
    <w:rsid w:val="00DB33DE"/>
    <w:rsid w:val="00DB358D"/>
    <w:rsid w:val="00DB3766"/>
    <w:rsid w:val="00DB3BE7"/>
    <w:rsid w:val="00DB40DC"/>
    <w:rsid w:val="00DB4752"/>
    <w:rsid w:val="00DB503F"/>
    <w:rsid w:val="00DB526B"/>
    <w:rsid w:val="00DB5385"/>
    <w:rsid w:val="00DB5584"/>
    <w:rsid w:val="00DB5607"/>
    <w:rsid w:val="00DB577D"/>
    <w:rsid w:val="00DB5780"/>
    <w:rsid w:val="00DB767A"/>
    <w:rsid w:val="00DB7739"/>
    <w:rsid w:val="00DB7995"/>
    <w:rsid w:val="00DC0377"/>
    <w:rsid w:val="00DC0A73"/>
    <w:rsid w:val="00DC0C0F"/>
    <w:rsid w:val="00DC0C2A"/>
    <w:rsid w:val="00DC0D9F"/>
    <w:rsid w:val="00DC185F"/>
    <w:rsid w:val="00DC1D62"/>
    <w:rsid w:val="00DC2025"/>
    <w:rsid w:val="00DC3778"/>
    <w:rsid w:val="00DC3CA5"/>
    <w:rsid w:val="00DC47AA"/>
    <w:rsid w:val="00DC61F9"/>
    <w:rsid w:val="00DC646E"/>
    <w:rsid w:val="00DC646F"/>
    <w:rsid w:val="00DC6500"/>
    <w:rsid w:val="00DC68F6"/>
    <w:rsid w:val="00DC6A0D"/>
    <w:rsid w:val="00DC6AC7"/>
    <w:rsid w:val="00DC7186"/>
    <w:rsid w:val="00DC7F7B"/>
    <w:rsid w:val="00DC7FE6"/>
    <w:rsid w:val="00DD0D96"/>
    <w:rsid w:val="00DD16BF"/>
    <w:rsid w:val="00DD1DD3"/>
    <w:rsid w:val="00DD33CC"/>
    <w:rsid w:val="00DD3D7E"/>
    <w:rsid w:val="00DD4260"/>
    <w:rsid w:val="00DD45EE"/>
    <w:rsid w:val="00DD4B28"/>
    <w:rsid w:val="00DD4E27"/>
    <w:rsid w:val="00DD5124"/>
    <w:rsid w:val="00DD5154"/>
    <w:rsid w:val="00DD54CD"/>
    <w:rsid w:val="00DD5691"/>
    <w:rsid w:val="00DD5E30"/>
    <w:rsid w:val="00DD6113"/>
    <w:rsid w:val="00DD732A"/>
    <w:rsid w:val="00DD7A40"/>
    <w:rsid w:val="00DD7BE8"/>
    <w:rsid w:val="00DE0186"/>
    <w:rsid w:val="00DE03F8"/>
    <w:rsid w:val="00DE116E"/>
    <w:rsid w:val="00DE11C8"/>
    <w:rsid w:val="00DE1419"/>
    <w:rsid w:val="00DE1D1B"/>
    <w:rsid w:val="00DE1DD4"/>
    <w:rsid w:val="00DE22B7"/>
    <w:rsid w:val="00DE241B"/>
    <w:rsid w:val="00DE2CDA"/>
    <w:rsid w:val="00DE31EB"/>
    <w:rsid w:val="00DE3468"/>
    <w:rsid w:val="00DE3A38"/>
    <w:rsid w:val="00DE3F7E"/>
    <w:rsid w:val="00DE4051"/>
    <w:rsid w:val="00DE417F"/>
    <w:rsid w:val="00DE56AF"/>
    <w:rsid w:val="00DE61B7"/>
    <w:rsid w:val="00DE66E7"/>
    <w:rsid w:val="00DE6961"/>
    <w:rsid w:val="00DE6A67"/>
    <w:rsid w:val="00DE6B7F"/>
    <w:rsid w:val="00DE7895"/>
    <w:rsid w:val="00DE7CF1"/>
    <w:rsid w:val="00DE7F6B"/>
    <w:rsid w:val="00DF0432"/>
    <w:rsid w:val="00DF09D4"/>
    <w:rsid w:val="00DF0A5B"/>
    <w:rsid w:val="00DF1571"/>
    <w:rsid w:val="00DF22DE"/>
    <w:rsid w:val="00DF32A8"/>
    <w:rsid w:val="00DF3AA7"/>
    <w:rsid w:val="00DF3CBA"/>
    <w:rsid w:val="00DF3E44"/>
    <w:rsid w:val="00DF55EF"/>
    <w:rsid w:val="00DF6CE9"/>
    <w:rsid w:val="00DF7202"/>
    <w:rsid w:val="00DF7381"/>
    <w:rsid w:val="00DF76FD"/>
    <w:rsid w:val="00DF7775"/>
    <w:rsid w:val="00DF7B2C"/>
    <w:rsid w:val="00E001CD"/>
    <w:rsid w:val="00E01883"/>
    <w:rsid w:val="00E0188B"/>
    <w:rsid w:val="00E01A86"/>
    <w:rsid w:val="00E01BF3"/>
    <w:rsid w:val="00E01DE6"/>
    <w:rsid w:val="00E03093"/>
    <w:rsid w:val="00E0378A"/>
    <w:rsid w:val="00E04190"/>
    <w:rsid w:val="00E048EA"/>
    <w:rsid w:val="00E04B82"/>
    <w:rsid w:val="00E055C0"/>
    <w:rsid w:val="00E0574A"/>
    <w:rsid w:val="00E0674C"/>
    <w:rsid w:val="00E06A5E"/>
    <w:rsid w:val="00E06D61"/>
    <w:rsid w:val="00E07182"/>
    <w:rsid w:val="00E0766E"/>
    <w:rsid w:val="00E07D8B"/>
    <w:rsid w:val="00E10C6B"/>
    <w:rsid w:val="00E12795"/>
    <w:rsid w:val="00E13655"/>
    <w:rsid w:val="00E152CA"/>
    <w:rsid w:val="00E15B98"/>
    <w:rsid w:val="00E16499"/>
    <w:rsid w:val="00E16D1E"/>
    <w:rsid w:val="00E1789C"/>
    <w:rsid w:val="00E17AAE"/>
    <w:rsid w:val="00E17CCA"/>
    <w:rsid w:val="00E201E1"/>
    <w:rsid w:val="00E20EE4"/>
    <w:rsid w:val="00E21542"/>
    <w:rsid w:val="00E216DA"/>
    <w:rsid w:val="00E22E0D"/>
    <w:rsid w:val="00E230D4"/>
    <w:rsid w:val="00E23873"/>
    <w:rsid w:val="00E23C5B"/>
    <w:rsid w:val="00E23E47"/>
    <w:rsid w:val="00E23F11"/>
    <w:rsid w:val="00E24FCD"/>
    <w:rsid w:val="00E256C0"/>
    <w:rsid w:val="00E27A11"/>
    <w:rsid w:val="00E27CB3"/>
    <w:rsid w:val="00E309CC"/>
    <w:rsid w:val="00E312B6"/>
    <w:rsid w:val="00E31956"/>
    <w:rsid w:val="00E31B33"/>
    <w:rsid w:val="00E333E0"/>
    <w:rsid w:val="00E334F5"/>
    <w:rsid w:val="00E33A43"/>
    <w:rsid w:val="00E345C9"/>
    <w:rsid w:val="00E34647"/>
    <w:rsid w:val="00E34CD7"/>
    <w:rsid w:val="00E34E1C"/>
    <w:rsid w:val="00E35DEB"/>
    <w:rsid w:val="00E36C0F"/>
    <w:rsid w:val="00E37CA0"/>
    <w:rsid w:val="00E4062B"/>
    <w:rsid w:val="00E406F6"/>
    <w:rsid w:val="00E421F3"/>
    <w:rsid w:val="00E42296"/>
    <w:rsid w:val="00E42436"/>
    <w:rsid w:val="00E42A78"/>
    <w:rsid w:val="00E42BD0"/>
    <w:rsid w:val="00E43B1E"/>
    <w:rsid w:val="00E43F6E"/>
    <w:rsid w:val="00E44CD0"/>
    <w:rsid w:val="00E46483"/>
    <w:rsid w:val="00E46EB9"/>
    <w:rsid w:val="00E47422"/>
    <w:rsid w:val="00E47669"/>
    <w:rsid w:val="00E5018C"/>
    <w:rsid w:val="00E503C2"/>
    <w:rsid w:val="00E50CD4"/>
    <w:rsid w:val="00E51A1A"/>
    <w:rsid w:val="00E51FBD"/>
    <w:rsid w:val="00E52411"/>
    <w:rsid w:val="00E52628"/>
    <w:rsid w:val="00E53592"/>
    <w:rsid w:val="00E541E6"/>
    <w:rsid w:val="00E54644"/>
    <w:rsid w:val="00E54B30"/>
    <w:rsid w:val="00E54C68"/>
    <w:rsid w:val="00E55B90"/>
    <w:rsid w:val="00E55D85"/>
    <w:rsid w:val="00E56DE6"/>
    <w:rsid w:val="00E56FDC"/>
    <w:rsid w:val="00E5755C"/>
    <w:rsid w:val="00E57A90"/>
    <w:rsid w:val="00E60023"/>
    <w:rsid w:val="00E607A2"/>
    <w:rsid w:val="00E6132A"/>
    <w:rsid w:val="00E61410"/>
    <w:rsid w:val="00E626D1"/>
    <w:rsid w:val="00E62C77"/>
    <w:rsid w:val="00E62D47"/>
    <w:rsid w:val="00E630EC"/>
    <w:rsid w:val="00E63DA2"/>
    <w:rsid w:val="00E63DCA"/>
    <w:rsid w:val="00E64289"/>
    <w:rsid w:val="00E64EE7"/>
    <w:rsid w:val="00E65378"/>
    <w:rsid w:val="00E65570"/>
    <w:rsid w:val="00E65EF9"/>
    <w:rsid w:val="00E678B6"/>
    <w:rsid w:val="00E67E90"/>
    <w:rsid w:val="00E70485"/>
    <w:rsid w:val="00E70B56"/>
    <w:rsid w:val="00E718FA"/>
    <w:rsid w:val="00E71D39"/>
    <w:rsid w:val="00E726DE"/>
    <w:rsid w:val="00E72F96"/>
    <w:rsid w:val="00E7332E"/>
    <w:rsid w:val="00E73673"/>
    <w:rsid w:val="00E73827"/>
    <w:rsid w:val="00E74A7B"/>
    <w:rsid w:val="00E74C3C"/>
    <w:rsid w:val="00E74FA5"/>
    <w:rsid w:val="00E756F2"/>
    <w:rsid w:val="00E75F1B"/>
    <w:rsid w:val="00E76772"/>
    <w:rsid w:val="00E76D12"/>
    <w:rsid w:val="00E776DB"/>
    <w:rsid w:val="00E77871"/>
    <w:rsid w:val="00E778BC"/>
    <w:rsid w:val="00E77C34"/>
    <w:rsid w:val="00E77DA6"/>
    <w:rsid w:val="00E81708"/>
    <w:rsid w:val="00E81D97"/>
    <w:rsid w:val="00E81F32"/>
    <w:rsid w:val="00E82C58"/>
    <w:rsid w:val="00E83342"/>
    <w:rsid w:val="00E835D8"/>
    <w:rsid w:val="00E838BF"/>
    <w:rsid w:val="00E83D38"/>
    <w:rsid w:val="00E83E32"/>
    <w:rsid w:val="00E8412F"/>
    <w:rsid w:val="00E857EF"/>
    <w:rsid w:val="00E862E9"/>
    <w:rsid w:val="00E8661D"/>
    <w:rsid w:val="00E867FB"/>
    <w:rsid w:val="00E86BE4"/>
    <w:rsid w:val="00E9086D"/>
    <w:rsid w:val="00E90CDD"/>
    <w:rsid w:val="00E915BE"/>
    <w:rsid w:val="00E915CB"/>
    <w:rsid w:val="00E915CE"/>
    <w:rsid w:val="00E92632"/>
    <w:rsid w:val="00E933B3"/>
    <w:rsid w:val="00E93C65"/>
    <w:rsid w:val="00E9411B"/>
    <w:rsid w:val="00E959D2"/>
    <w:rsid w:val="00E961FB"/>
    <w:rsid w:val="00E965E6"/>
    <w:rsid w:val="00E96616"/>
    <w:rsid w:val="00E9672F"/>
    <w:rsid w:val="00E967DC"/>
    <w:rsid w:val="00E96B1E"/>
    <w:rsid w:val="00E974E1"/>
    <w:rsid w:val="00E97B6A"/>
    <w:rsid w:val="00E97BF2"/>
    <w:rsid w:val="00EA04FD"/>
    <w:rsid w:val="00EA0558"/>
    <w:rsid w:val="00EA09B6"/>
    <w:rsid w:val="00EA17D8"/>
    <w:rsid w:val="00EA17DB"/>
    <w:rsid w:val="00EA18B6"/>
    <w:rsid w:val="00EA2B83"/>
    <w:rsid w:val="00EA3171"/>
    <w:rsid w:val="00EA3292"/>
    <w:rsid w:val="00EA3485"/>
    <w:rsid w:val="00EA4FB4"/>
    <w:rsid w:val="00EA540B"/>
    <w:rsid w:val="00EA59C8"/>
    <w:rsid w:val="00EA5B55"/>
    <w:rsid w:val="00EA6B59"/>
    <w:rsid w:val="00EA6D94"/>
    <w:rsid w:val="00EA7216"/>
    <w:rsid w:val="00EB0225"/>
    <w:rsid w:val="00EB0C0D"/>
    <w:rsid w:val="00EB1368"/>
    <w:rsid w:val="00EB161B"/>
    <w:rsid w:val="00EB1962"/>
    <w:rsid w:val="00EB19F8"/>
    <w:rsid w:val="00EB5277"/>
    <w:rsid w:val="00EB7354"/>
    <w:rsid w:val="00EB77B0"/>
    <w:rsid w:val="00EB79A4"/>
    <w:rsid w:val="00EB7C68"/>
    <w:rsid w:val="00EB7F94"/>
    <w:rsid w:val="00EC065F"/>
    <w:rsid w:val="00EC06D2"/>
    <w:rsid w:val="00EC08B5"/>
    <w:rsid w:val="00EC09B0"/>
    <w:rsid w:val="00EC1186"/>
    <w:rsid w:val="00EC127F"/>
    <w:rsid w:val="00EC1710"/>
    <w:rsid w:val="00EC17E9"/>
    <w:rsid w:val="00EC18A0"/>
    <w:rsid w:val="00EC1D70"/>
    <w:rsid w:val="00EC21B7"/>
    <w:rsid w:val="00EC2464"/>
    <w:rsid w:val="00EC2468"/>
    <w:rsid w:val="00EC30C8"/>
    <w:rsid w:val="00EC30DF"/>
    <w:rsid w:val="00EC3833"/>
    <w:rsid w:val="00EC3B9E"/>
    <w:rsid w:val="00EC3F93"/>
    <w:rsid w:val="00EC4203"/>
    <w:rsid w:val="00EC46EB"/>
    <w:rsid w:val="00EC4CCA"/>
    <w:rsid w:val="00EC4FF9"/>
    <w:rsid w:val="00EC56E4"/>
    <w:rsid w:val="00EC5975"/>
    <w:rsid w:val="00EC6646"/>
    <w:rsid w:val="00EC7C02"/>
    <w:rsid w:val="00ED03D0"/>
    <w:rsid w:val="00ED05D8"/>
    <w:rsid w:val="00ED06D3"/>
    <w:rsid w:val="00ED1055"/>
    <w:rsid w:val="00ED16BC"/>
    <w:rsid w:val="00ED24A3"/>
    <w:rsid w:val="00ED25CA"/>
    <w:rsid w:val="00ED2A0D"/>
    <w:rsid w:val="00ED2B61"/>
    <w:rsid w:val="00ED35ED"/>
    <w:rsid w:val="00ED3B3F"/>
    <w:rsid w:val="00ED4436"/>
    <w:rsid w:val="00ED4F3A"/>
    <w:rsid w:val="00ED5314"/>
    <w:rsid w:val="00ED5338"/>
    <w:rsid w:val="00ED591D"/>
    <w:rsid w:val="00ED6D72"/>
    <w:rsid w:val="00ED6EA6"/>
    <w:rsid w:val="00ED6F6A"/>
    <w:rsid w:val="00ED7B13"/>
    <w:rsid w:val="00EE00F1"/>
    <w:rsid w:val="00EE0348"/>
    <w:rsid w:val="00EE07D0"/>
    <w:rsid w:val="00EE0FF7"/>
    <w:rsid w:val="00EE27F6"/>
    <w:rsid w:val="00EE2D38"/>
    <w:rsid w:val="00EE30A4"/>
    <w:rsid w:val="00EE3186"/>
    <w:rsid w:val="00EE35AC"/>
    <w:rsid w:val="00EE3896"/>
    <w:rsid w:val="00EE3E22"/>
    <w:rsid w:val="00EE4444"/>
    <w:rsid w:val="00EE4810"/>
    <w:rsid w:val="00EE4B91"/>
    <w:rsid w:val="00EE4DB4"/>
    <w:rsid w:val="00EE5CE2"/>
    <w:rsid w:val="00EE6B75"/>
    <w:rsid w:val="00EE7D41"/>
    <w:rsid w:val="00EF0026"/>
    <w:rsid w:val="00EF00F4"/>
    <w:rsid w:val="00EF047A"/>
    <w:rsid w:val="00EF095D"/>
    <w:rsid w:val="00EF0AEF"/>
    <w:rsid w:val="00EF0E24"/>
    <w:rsid w:val="00EF10DD"/>
    <w:rsid w:val="00EF1A16"/>
    <w:rsid w:val="00EF1B74"/>
    <w:rsid w:val="00EF1F77"/>
    <w:rsid w:val="00EF2244"/>
    <w:rsid w:val="00EF30C3"/>
    <w:rsid w:val="00EF314F"/>
    <w:rsid w:val="00EF45B1"/>
    <w:rsid w:val="00EF486D"/>
    <w:rsid w:val="00EF550E"/>
    <w:rsid w:val="00EF5C65"/>
    <w:rsid w:val="00EF6902"/>
    <w:rsid w:val="00EF6B7A"/>
    <w:rsid w:val="00EF6F47"/>
    <w:rsid w:val="00EF73AC"/>
    <w:rsid w:val="00EF764C"/>
    <w:rsid w:val="00EF7871"/>
    <w:rsid w:val="00EF7A75"/>
    <w:rsid w:val="00EF7CB3"/>
    <w:rsid w:val="00F00237"/>
    <w:rsid w:val="00F00F7E"/>
    <w:rsid w:val="00F014F2"/>
    <w:rsid w:val="00F01871"/>
    <w:rsid w:val="00F01BBD"/>
    <w:rsid w:val="00F01C87"/>
    <w:rsid w:val="00F01E48"/>
    <w:rsid w:val="00F02147"/>
    <w:rsid w:val="00F030C7"/>
    <w:rsid w:val="00F03553"/>
    <w:rsid w:val="00F03907"/>
    <w:rsid w:val="00F03CC2"/>
    <w:rsid w:val="00F04470"/>
    <w:rsid w:val="00F04D2A"/>
    <w:rsid w:val="00F04E85"/>
    <w:rsid w:val="00F05068"/>
    <w:rsid w:val="00F05EA3"/>
    <w:rsid w:val="00F06DB1"/>
    <w:rsid w:val="00F06E92"/>
    <w:rsid w:val="00F06F70"/>
    <w:rsid w:val="00F0759F"/>
    <w:rsid w:val="00F10667"/>
    <w:rsid w:val="00F10C40"/>
    <w:rsid w:val="00F10CA6"/>
    <w:rsid w:val="00F110DD"/>
    <w:rsid w:val="00F11262"/>
    <w:rsid w:val="00F114C4"/>
    <w:rsid w:val="00F11BF2"/>
    <w:rsid w:val="00F1250B"/>
    <w:rsid w:val="00F125F9"/>
    <w:rsid w:val="00F12909"/>
    <w:rsid w:val="00F12D53"/>
    <w:rsid w:val="00F12F87"/>
    <w:rsid w:val="00F1303E"/>
    <w:rsid w:val="00F13B78"/>
    <w:rsid w:val="00F14EDA"/>
    <w:rsid w:val="00F15144"/>
    <w:rsid w:val="00F153DA"/>
    <w:rsid w:val="00F15925"/>
    <w:rsid w:val="00F1627A"/>
    <w:rsid w:val="00F1660B"/>
    <w:rsid w:val="00F16774"/>
    <w:rsid w:val="00F168AA"/>
    <w:rsid w:val="00F16DD9"/>
    <w:rsid w:val="00F17228"/>
    <w:rsid w:val="00F17557"/>
    <w:rsid w:val="00F17682"/>
    <w:rsid w:val="00F2007B"/>
    <w:rsid w:val="00F21691"/>
    <w:rsid w:val="00F21959"/>
    <w:rsid w:val="00F21D96"/>
    <w:rsid w:val="00F2232E"/>
    <w:rsid w:val="00F23AF3"/>
    <w:rsid w:val="00F24D6A"/>
    <w:rsid w:val="00F250B8"/>
    <w:rsid w:val="00F254AC"/>
    <w:rsid w:val="00F26CA6"/>
    <w:rsid w:val="00F26E66"/>
    <w:rsid w:val="00F26E95"/>
    <w:rsid w:val="00F27B81"/>
    <w:rsid w:val="00F300B8"/>
    <w:rsid w:val="00F3020B"/>
    <w:rsid w:val="00F307E6"/>
    <w:rsid w:val="00F31262"/>
    <w:rsid w:val="00F31391"/>
    <w:rsid w:val="00F3142E"/>
    <w:rsid w:val="00F31DD8"/>
    <w:rsid w:val="00F32A2C"/>
    <w:rsid w:val="00F32EAE"/>
    <w:rsid w:val="00F3369C"/>
    <w:rsid w:val="00F341AC"/>
    <w:rsid w:val="00F34863"/>
    <w:rsid w:val="00F34991"/>
    <w:rsid w:val="00F34A5B"/>
    <w:rsid w:val="00F34A91"/>
    <w:rsid w:val="00F34B9E"/>
    <w:rsid w:val="00F353B7"/>
    <w:rsid w:val="00F35CE9"/>
    <w:rsid w:val="00F36F11"/>
    <w:rsid w:val="00F3746B"/>
    <w:rsid w:val="00F3786F"/>
    <w:rsid w:val="00F37FC3"/>
    <w:rsid w:val="00F4031D"/>
    <w:rsid w:val="00F41367"/>
    <w:rsid w:val="00F415C8"/>
    <w:rsid w:val="00F418B2"/>
    <w:rsid w:val="00F4205D"/>
    <w:rsid w:val="00F420E7"/>
    <w:rsid w:val="00F422AA"/>
    <w:rsid w:val="00F42316"/>
    <w:rsid w:val="00F42483"/>
    <w:rsid w:val="00F42549"/>
    <w:rsid w:val="00F427DB"/>
    <w:rsid w:val="00F42C5D"/>
    <w:rsid w:val="00F42FD0"/>
    <w:rsid w:val="00F43312"/>
    <w:rsid w:val="00F43C08"/>
    <w:rsid w:val="00F43E11"/>
    <w:rsid w:val="00F44B9B"/>
    <w:rsid w:val="00F453C6"/>
    <w:rsid w:val="00F4629D"/>
    <w:rsid w:val="00F46560"/>
    <w:rsid w:val="00F46A64"/>
    <w:rsid w:val="00F4706B"/>
    <w:rsid w:val="00F472D0"/>
    <w:rsid w:val="00F47D7A"/>
    <w:rsid w:val="00F47E46"/>
    <w:rsid w:val="00F47EC7"/>
    <w:rsid w:val="00F503BA"/>
    <w:rsid w:val="00F50BD8"/>
    <w:rsid w:val="00F51225"/>
    <w:rsid w:val="00F521A0"/>
    <w:rsid w:val="00F52DDD"/>
    <w:rsid w:val="00F53016"/>
    <w:rsid w:val="00F5389E"/>
    <w:rsid w:val="00F53AB8"/>
    <w:rsid w:val="00F53FFE"/>
    <w:rsid w:val="00F54638"/>
    <w:rsid w:val="00F5491C"/>
    <w:rsid w:val="00F54991"/>
    <w:rsid w:val="00F55489"/>
    <w:rsid w:val="00F55B69"/>
    <w:rsid w:val="00F55EC9"/>
    <w:rsid w:val="00F56184"/>
    <w:rsid w:val="00F56D46"/>
    <w:rsid w:val="00F57AC9"/>
    <w:rsid w:val="00F6047B"/>
    <w:rsid w:val="00F60EA2"/>
    <w:rsid w:val="00F6194B"/>
    <w:rsid w:val="00F62A7B"/>
    <w:rsid w:val="00F62DA9"/>
    <w:rsid w:val="00F637DD"/>
    <w:rsid w:val="00F63D65"/>
    <w:rsid w:val="00F64580"/>
    <w:rsid w:val="00F64B49"/>
    <w:rsid w:val="00F65274"/>
    <w:rsid w:val="00F65CD9"/>
    <w:rsid w:val="00F674AC"/>
    <w:rsid w:val="00F6764A"/>
    <w:rsid w:val="00F67A18"/>
    <w:rsid w:val="00F67EA3"/>
    <w:rsid w:val="00F67FD9"/>
    <w:rsid w:val="00F70160"/>
    <w:rsid w:val="00F70592"/>
    <w:rsid w:val="00F70F16"/>
    <w:rsid w:val="00F714EB"/>
    <w:rsid w:val="00F7271B"/>
    <w:rsid w:val="00F73034"/>
    <w:rsid w:val="00F7326A"/>
    <w:rsid w:val="00F735F4"/>
    <w:rsid w:val="00F73FF5"/>
    <w:rsid w:val="00F74A17"/>
    <w:rsid w:val="00F75249"/>
    <w:rsid w:val="00F75413"/>
    <w:rsid w:val="00F75551"/>
    <w:rsid w:val="00F75834"/>
    <w:rsid w:val="00F75B60"/>
    <w:rsid w:val="00F76136"/>
    <w:rsid w:val="00F76D03"/>
    <w:rsid w:val="00F77220"/>
    <w:rsid w:val="00F774A8"/>
    <w:rsid w:val="00F77657"/>
    <w:rsid w:val="00F7787D"/>
    <w:rsid w:val="00F77E34"/>
    <w:rsid w:val="00F80457"/>
    <w:rsid w:val="00F80469"/>
    <w:rsid w:val="00F80612"/>
    <w:rsid w:val="00F8069A"/>
    <w:rsid w:val="00F80759"/>
    <w:rsid w:val="00F82679"/>
    <w:rsid w:val="00F836C1"/>
    <w:rsid w:val="00F83956"/>
    <w:rsid w:val="00F840F8"/>
    <w:rsid w:val="00F85C11"/>
    <w:rsid w:val="00F85CE7"/>
    <w:rsid w:val="00F864A6"/>
    <w:rsid w:val="00F86687"/>
    <w:rsid w:val="00F87492"/>
    <w:rsid w:val="00F87928"/>
    <w:rsid w:val="00F910E6"/>
    <w:rsid w:val="00F91239"/>
    <w:rsid w:val="00F9198F"/>
    <w:rsid w:val="00F91A28"/>
    <w:rsid w:val="00F91DC4"/>
    <w:rsid w:val="00F92010"/>
    <w:rsid w:val="00F92311"/>
    <w:rsid w:val="00F92A8D"/>
    <w:rsid w:val="00F92C97"/>
    <w:rsid w:val="00F931BE"/>
    <w:rsid w:val="00F9331A"/>
    <w:rsid w:val="00F9419A"/>
    <w:rsid w:val="00F941BA"/>
    <w:rsid w:val="00F94AD1"/>
    <w:rsid w:val="00F950E6"/>
    <w:rsid w:val="00F95C42"/>
    <w:rsid w:val="00F95EFE"/>
    <w:rsid w:val="00F95F19"/>
    <w:rsid w:val="00F96FF8"/>
    <w:rsid w:val="00F9729D"/>
    <w:rsid w:val="00F97D15"/>
    <w:rsid w:val="00FA0407"/>
    <w:rsid w:val="00FA14AE"/>
    <w:rsid w:val="00FA2195"/>
    <w:rsid w:val="00FA219C"/>
    <w:rsid w:val="00FA284F"/>
    <w:rsid w:val="00FA2C12"/>
    <w:rsid w:val="00FA39BA"/>
    <w:rsid w:val="00FA4350"/>
    <w:rsid w:val="00FA4362"/>
    <w:rsid w:val="00FA5BBC"/>
    <w:rsid w:val="00FA6300"/>
    <w:rsid w:val="00FA6687"/>
    <w:rsid w:val="00FA6999"/>
    <w:rsid w:val="00FA75D9"/>
    <w:rsid w:val="00FB053E"/>
    <w:rsid w:val="00FB0A42"/>
    <w:rsid w:val="00FB10D9"/>
    <w:rsid w:val="00FB187E"/>
    <w:rsid w:val="00FB2D02"/>
    <w:rsid w:val="00FB3F0B"/>
    <w:rsid w:val="00FB3FA0"/>
    <w:rsid w:val="00FB3FFC"/>
    <w:rsid w:val="00FB4806"/>
    <w:rsid w:val="00FB4EDB"/>
    <w:rsid w:val="00FB619A"/>
    <w:rsid w:val="00FB628E"/>
    <w:rsid w:val="00FB671A"/>
    <w:rsid w:val="00FB6BE7"/>
    <w:rsid w:val="00FB70D8"/>
    <w:rsid w:val="00FB765C"/>
    <w:rsid w:val="00FC02BB"/>
    <w:rsid w:val="00FC0788"/>
    <w:rsid w:val="00FC23F3"/>
    <w:rsid w:val="00FC2E1F"/>
    <w:rsid w:val="00FC32DE"/>
    <w:rsid w:val="00FC333F"/>
    <w:rsid w:val="00FC4674"/>
    <w:rsid w:val="00FC4909"/>
    <w:rsid w:val="00FC4FF6"/>
    <w:rsid w:val="00FC5A2C"/>
    <w:rsid w:val="00FC6D5A"/>
    <w:rsid w:val="00FC7B5B"/>
    <w:rsid w:val="00FC7CC5"/>
    <w:rsid w:val="00FC7DDD"/>
    <w:rsid w:val="00FD0070"/>
    <w:rsid w:val="00FD02F4"/>
    <w:rsid w:val="00FD0738"/>
    <w:rsid w:val="00FD0B73"/>
    <w:rsid w:val="00FD112B"/>
    <w:rsid w:val="00FD1687"/>
    <w:rsid w:val="00FD1987"/>
    <w:rsid w:val="00FD26B8"/>
    <w:rsid w:val="00FD2D18"/>
    <w:rsid w:val="00FD2D98"/>
    <w:rsid w:val="00FD3310"/>
    <w:rsid w:val="00FD385A"/>
    <w:rsid w:val="00FD3E93"/>
    <w:rsid w:val="00FD3EFC"/>
    <w:rsid w:val="00FD4322"/>
    <w:rsid w:val="00FD44E3"/>
    <w:rsid w:val="00FD4E53"/>
    <w:rsid w:val="00FD573A"/>
    <w:rsid w:val="00FD58D8"/>
    <w:rsid w:val="00FD5ED8"/>
    <w:rsid w:val="00FD6E1C"/>
    <w:rsid w:val="00FD6E38"/>
    <w:rsid w:val="00FD7398"/>
    <w:rsid w:val="00FD7645"/>
    <w:rsid w:val="00FD7832"/>
    <w:rsid w:val="00FD7A4C"/>
    <w:rsid w:val="00FE0ABB"/>
    <w:rsid w:val="00FE1608"/>
    <w:rsid w:val="00FE1950"/>
    <w:rsid w:val="00FE1FF8"/>
    <w:rsid w:val="00FE2094"/>
    <w:rsid w:val="00FE27B3"/>
    <w:rsid w:val="00FE2D9E"/>
    <w:rsid w:val="00FE3A58"/>
    <w:rsid w:val="00FE3D5C"/>
    <w:rsid w:val="00FE3D7F"/>
    <w:rsid w:val="00FE49C0"/>
    <w:rsid w:val="00FE61EB"/>
    <w:rsid w:val="00FE65C7"/>
    <w:rsid w:val="00FE6CC9"/>
    <w:rsid w:val="00FE73E2"/>
    <w:rsid w:val="00FE7C3A"/>
    <w:rsid w:val="00FF02EE"/>
    <w:rsid w:val="00FF12E8"/>
    <w:rsid w:val="00FF20F8"/>
    <w:rsid w:val="00FF2808"/>
    <w:rsid w:val="00FF3610"/>
    <w:rsid w:val="00FF3D60"/>
    <w:rsid w:val="00FF4CA3"/>
    <w:rsid w:val="00FF5616"/>
    <w:rsid w:val="00FF5CBB"/>
    <w:rsid w:val="00FF5FC2"/>
    <w:rsid w:val="00FF64AA"/>
    <w:rsid w:val="00FF6B0C"/>
    <w:rsid w:val="00FF6B56"/>
    <w:rsid w:val="00FF6D80"/>
    <w:rsid w:val="00FF746D"/>
    <w:rsid w:val="00FF7898"/>
    <w:rsid w:val="00FF7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3A84F9"/>
  <w15:docId w15:val="{781F80A2-0B8E-48F4-BDAB-146F7BA14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2E6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B767A"/>
    <w:pPr>
      <w:keepNext/>
      <w:keepLines/>
      <w:numPr>
        <w:numId w:val="1"/>
      </w:numPr>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03B21"/>
    <w:pPr>
      <w:keepNext/>
      <w:keepLines/>
      <w:numPr>
        <w:ilvl w:val="1"/>
        <w:numId w:val="1"/>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74D0"/>
    <w:pPr>
      <w:keepNext/>
      <w:keepLines/>
      <w:numPr>
        <w:ilvl w:val="2"/>
        <w:numId w:val="1"/>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B5569"/>
    <w:pPr>
      <w:keepNext/>
      <w:keepLines/>
      <w:numPr>
        <w:ilvl w:val="3"/>
        <w:numId w:val="1"/>
      </w:numPr>
      <w:spacing w:before="40"/>
      <w:outlineLvl w:val="3"/>
    </w:pPr>
    <w:rPr>
      <w:rFonts w:eastAsiaTheme="majorEastAsia" w:cstheme="majorBidi"/>
      <w:iCs/>
    </w:rPr>
  </w:style>
  <w:style w:type="paragraph" w:styleId="Heading5">
    <w:name w:val="heading 5"/>
    <w:basedOn w:val="Normal"/>
    <w:next w:val="Normal"/>
    <w:link w:val="Heading5Char"/>
    <w:uiPriority w:val="9"/>
    <w:semiHidden/>
    <w:unhideWhenUsed/>
    <w:qFormat/>
    <w:rsid w:val="00DB767A"/>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B767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B767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B767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767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767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03B2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74D0"/>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1B5569"/>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sid w:val="00DB767A"/>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B767A"/>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B767A"/>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B767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B767A"/>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6945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417E1"/>
    <w:pPr>
      <w:tabs>
        <w:tab w:val="center" w:pos="4680"/>
        <w:tab w:val="right" w:pos="9360"/>
      </w:tabs>
      <w:spacing w:line="240" w:lineRule="auto"/>
    </w:pPr>
  </w:style>
  <w:style w:type="character" w:customStyle="1" w:styleId="HeaderChar">
    <w:name w:val="Header Char"/>
    <w:basedOn w:val="DefaultParagraphFont"/>
    <w:link w:val="Header"/>
    <w:uiPriority w:val="99"/>
    <w:rsid w:val="006417E1"/>
    <w:rPr>
      <w:rFonts w:ascii="Times New Roman" w:hAnsi="Times New Roman"/>
      <w:sz w:val="24"/>
    </w:rPr>
  </w:style>
  <w:style w:type="paragraph" w:styleId="Footer">
    <w:name w:val="footer"/>
    <w:basedOn w:val="Normal"/>
    <w:link w:val="FooterChar"/>
    <w:uiPriority w:val="99"/>
    <w:unhideWhenUsed/>
    <w:rsid w:val="006417E1"/>
    <w:pPr>
      <w:tabs>
        <w:tab w:val="center" w:pos="4680"/>
        <w:tab w:val="right" w:pos="9360"/>
      </w:tabs>
      <w:spacing w:line="240" w:lineRule="auto"/>
    </w:pPr>
  </w:style>
  <w:style w:type="character" w:customStyle="1" w:styleId="FooterChar">
    <w:name w:val="Footer Char"/>
    <w:basedOn w:val="DefaultParagraphFont"/>
    <w:link w:val="Footer"/>
    <w:uiPriority w:val="99"/>
    <w:rsid w:val="006417E1"/>
    <w:rPr>
      <w:rFonts w:ascii="Times New Roman" w:hAnsi="Times New Roman"/>
      <w:sz w:val="24"/>
    </w:rPr>
  </w:style>
  <w:style w:type="paragraph" w:styleId="TOC1">
    <w:name w:val="toc 1"/>
    <w:basedOn w:val="Normal"/>
    <w:next w:val="Normal"/>
    <w:autoRedefine/>
    <w:uiPriority w:val="39"/>
    <w:unhideWhenUsed/>
    <w:rsid w:val="004B1CFD"/>
    <w:pPr>
      <w:spacing w:after="100"/>
    </w:pPr>
    <w:rPr>
      <w:lang w:val="id-ID"/>
    </w:rPr>
  </w:style>
  <w:style w:type="paragraph" w:styleId="TOC2">
    <w:name w:val="toc 2"/>
    <w:basedOn w:val="Normal"/>
    <w:next w:val="Normal"/>
    <w:autoRedefine/>
    <w:uiPriority w:val="39"/>
    <w:unhideWhenUsed/>
    <w:rsid w:val="004B1CFD"/>
    <w:pPr>
      <w:spacing w:after="100"/>
      <w:ind w:left="240"/>
    </w:pPr>
    <w:rPr>
      <w:lang w:val="id-ID"/>
    </w:rPr>
  </w:style>
  <w:style w:type="paragraph" w:styleId="TOC3">
    <w:name w:val="toc 3"/>
    <w:basedOn w:val="Normal"/>
    <w:next w:val="Normal"/>
    <w:autoRedefine/>
    <w:uiPriority w:val="39"/>
    <w:unhideWhenUsed/>
    <w:rsid w:val="004B1CFD"/>
    <w:pPr>
      <w:spacing w:after="100"/>
      <w:ind w:left="480"/>
    </w:pPr>
    <w:rPr>
      <w:lang w:val="id-ID"/>
    </w:rPr>
  </w:style>
  <w:style w:type="character" w:styleId="Hyperlink">
    <w:name w:val="Hyperlink"/>
    <w:basedOn w:val="DefaultParagraphFont"/>
    <w:uiPriority w:val="99"/>
    <w:unhideWhenUsed/>
    <w:rsid w:val="004B1CFD"/>
    <w:rPr>
      <w:color w:val="0563C1" w:themeColor="hyperlink"/>
      <w:u w:val="single"/>
    </w:rPr>
  </w:style>
  <w:style w:type="paragraph" w:styleId="ListParagraph">
    <w:name w:val="List Paragraph"/>
    <w:basedOn w:val="Normal"/>
    <w:uiPriority w:val="34"/>
    <w:qFormat/>
    <w:rsid w:val="007E74D0"/>
    <w:pPr>
      <w:ind w:left="720"/>
      <w:contextualSpacing/>
    </w:pPr>
  </w:style>
  <w:style w:type="paragraph" w:styleId="BalloonText">
    <w:name w:val="Balloon Text"/>
    <w:basedOn w:val="Normal"/>
    <w:link w:val="BalloonTextChar"/>
    <w:uiPriority w:val="99"/>
    <w:semiHidden/>
    <w:unhideWhenUsed/>
    <w:rsid w:val="00D741C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1C0"/>
    <w:rPr>
      <w:rFonts w:ascii="Segoe UI" w:hAnsi="Segoe UI" w:cs="Segoe UI"/>
      <w:sz w:val="18"/>
      <w:szCs w:val="18"/>
    </w:rPr>
  </w:style>
  <w:style w:type="character" w:styleId="CommentReference">
    <w:name w:val="annotation reference"/>
    <w:basedOn w:val="DefaultParagraphFont"/>
    <w:uiPriority w:val="99"/>
    <w:semiHidden/>
    <w:unhideWhenUsed/>
    <w:rsid w:val="00F34991"/>
    <w:rPr>
      <w:sz w:val="16"/>
      <w:szCs w:val="16"/>
    </w:rPr>
  </w:style>
  <w:style w:type="paragraph" w:styleId="CommentText">
    <w:name w:val="annotation text"/>
    <w:basedOn w:val="Normal"/>
    <w:link w:val="CommentTextChar"/>
    <w:uiPriority w:val="99"/>
    <w:semiHidden/>
    <w:unhideWhenUsed/>
    <w:rsid w:val="00F34991"/>
    <w:pPr>
      <w:spacing w:line="240" w:lineRule="auto"/>
    </w:pPr>
    <w:rPr>
      <w:sz w:val="20"/>
      <w:szCs w:val="20"/>
    </w:rPr>
  </w:style>
  <w:style w:type="character" w:customStyle="1" w:styleId="CommentTextChar">
    <w:name w:val="Comment Text Char"/>
    <w:basedOn w:val="DefaultParagraphFont"/>
    <w:link w:val="CommentText"/>
    <w:uiPriority w:val="99"/>
    <w:semiHidden/>
    <w:rsid w:val="00F3499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34991"/>
    <w:rPr>
      <w:b/>
      <w:bCs/>
    </w:rPr>
  </w:style>
  <w:style w:type="character" w:customStyle="1" w:styleId="CommentSubjectChar">
    <w:name w:val="Comment Subject Char"/>
    <w:basedOn w:val="CommentTextChar"/>
    <w:link w:val="CommentSubject"/>
    <w:uiPriority w:val="99"/>
    <w:semiHidden/>
    <w:rsid w:val="00F34991"/>
    <w:rPr>
      <w:rFonts w:ascii="Times New Roman" w:hAnsi="Times New Roman"/>
      <w:b/>
      <w:bCs/>
      <w:sz w:val="20"/>
      <w:szCs w:val="20"/>
    </w:rPr>
  </w:style>
  <w:style w:type="paragraph" w:styleId="Caption">
    <w:name w:val="caption"/>
    <w:basedOn w:val="Normal"/>
    <w:next w:val="Normal"/>
    <w:uiPriority w:val="35"/>
    <w:unhideWhenUsed/>
    <w:qFormat/>
    <w:rsid w:val="00B725D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22C3B"/>
  </w:style>
  <w:style w:type="character" w:styleId="LineNumber">
    <w:name w:val="line number"/>
    <w:basedOn w:val="DefaultParagraphFont"/>
    <w:uiPriority w:val="99"/>
    <w:semiHidden/>
    <w:unhideWhenUsed/>
    <w:rsid w:val="00BA683D"/>
  </w:style>
  <w:style w:type="character" w:styleId="PlaceholderText">
    <w:name w:val="Placeholder Text"/>
    <w:basedOn w:val="DefaultParagraphFont"/>
    <w:uiPriority w:val="99"/>
    <w:semiHidden/>
    <w:rsid w:val="009A4DA7"/>
    <w:rPr>
      <w:color w:val="808080"/>
    </w:rPr>
  </w:style>
  <w:style w:type="paragraph" w:styleId="HTMLPreformatted">
    <w:name w:val="HTML Preformatted"/>
    <w:basedOn w:val="Normal"/>
    <w:link w:val="HTMLPreformattedChar"/>
    <w:uiPriority w:val="99"/>
    <w:unhideWhenUsed/>
    <w:rsid w:val="006C66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C66CC"/>
    <w:rPr>
      <w:rFonts w:ascii="Courier New" w:eastAsia="Times New Roman" w:hAnsi="Courier New" w:cs="Courier New"/>
      <w:sz w:val="20"/>
      <w:szCs w:val="20"/>
    </w:rPr>
  </w:style>
  <w:style w:type="paragraph" w:customStyle="1" w:styleId="msonormal0">
    <w:name w:val="msonormal"/>
    <w:basedOn w:val="Normal"/>
    <w:rsid w:val="0002418A"/>
    <w:pPr>
      <w:spacing w:before="100" w:beforeAutospacing="1" w:after="100" w:afterAutospacing="1" w:line="240" w:lineRule="auto"/>
      <w:jc w:val="left"/>
    </w:pPr>
    <w:rPr>
      <w:rFonts w:eastAsia="Times New Roman" w:cs="Times New Roman"/>
      <w:szCs w:val="24"/>
    </w:rPr>
  </w:style>
  <w:style w:type="character" w:customStyle="1" w:styleId="hljs-number">
    <w:name w:val="hljs-number"/>
    <w:basedOn w:val="DefaultParagraphFont"/>
    <w:rsid w:val="00140BBB"/>
  </w:style>
  <w:style w:type="character" w:customStyle="1" w:styleId="hljs-string">
    <w:name w:val="hljs-string"/>
    <w:basedOn w:val="DefaultParagraphFont"/>
    <w:rsid w:val="00140B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067875">
      <w:bodyDiv w:val="1"/>
      <w:marLeft w:val="0"/>
      <w:marRight w:val="0"/>
      <w:marTop w:val="0"/>
      <w:marBottom w:val="0"/>
      <w:divBdr>
        <w:top w:val="none" w:sz="0" w:space="0" w:color="auto"/>
        <w:left w:val="none" w:sz="0" w:space="0" w:color="auto"/>
        <w:bottom w:val="none" w:sz="0" w:space="0" w:color="auto"/>
        <w:right w:val="none" w:sz="0" w:space="0" w:color="auto"/>
      </w:divBdr>
    </w:div>
    <w:div w:id="27681943">
      <w:bodyDiv w:val="1"/>
      <w:marLeft w:val="0"/>
      <w:marRight w:val="0"/>
      <w:marTop w:val="0"/>
      <w:marBottom w:val="0"/>
      <w:divBdr>
        <w:top w:val="none" w:sz="0" w:space="0" w:color="auto"/>
        <w:left w:val="none" w:sz="0" w:space="0" w:color="auto"/>
        <w:bottom w:val="none" w:sz="0" w:space="0" w:color="auto"/>
        <w:right w:val="none" w:sz="0" w:space="0" w:color="auto"/>
      </w:divBdr>
    </w:div>
    <w:div w:id="68429817">
      <w:bodyDiv w:val="1"/>
      <w:marLeft w:val="0"/>
      <w:marRight w:val="0"/>
      <w:marTop w:val="0"/>
      <w:marBottom w:val="0"/>
      <w:divBdr>
        <w:top w:val="none" w:sz="0" w:space="0" w:color="auto"/>
        <w:left w:val="none" w:sz="0" w:space="0" w:color="auto"/>
        <w:bottom w:val="none" w:sz="0" w:space="0" w:color="auto"/>
        <w:right w:val="none" w:sz="0" w:space="0" w:color="auto"/>
      </w:divBdr>
    </w:div>
    <w:div w:id="106316885">
      <w:bodyDiv w:val="1"/>
      <w:marLeft w:val="0"/>
      <w:marRight w:val="0"/>
      <w:marTop w:val="0"/>
      <w:marBottom w:val="0"/>
      <w:divBdr>
        <w:top w:val="none" w:sz="0" w:space="0" w:color="auto"/>
        <w:left w:val="none" w:sz="0" w:space="0" w:color="auto"/>
        <w:bottom w:val="none" w:sz="0" w:space="0" w:color="auto"/>
        <w:right w:val="none" w:sz="0" w:space="0" w:color="auto"/>
      </w:divBdr>
    </w:div>
    <w:div w:id="109906447">
      <w:bodyDiv w:val="1"/>
      <w:marLeft w:val="0"/>
      <w:marRight w:val="0"/>
      <w:marTop w:val="0"/>
      <w:marBottom w:val="0"/>
      <w:divBdr>
        <w:top w:val="none" w:sz="0" w:space="0" w:color="auto"/>
        <w:left w:val="none" w:sz="0" w:space="0" w:color="auto"/>
        <w:bottom w:val="none" w:sz="0" w:space="0" w:color="auto"/>
        <w:right w:val="none" w:sz="0" w:space="0" w:color="auto"/>
      </w:divBdr>
    </w:div>
    <w:div w:id="140270633">
      <w:bodyDiv w:val="1"/>
      <w:marLeft w:val="0"/>
      <w:marRight w:val="0"/>
      <w:marTop w:val="0"/>
      <w:marBottom w:val="0"/>
      <w:divBdr>
        <w:top w:val="none" w:sz="0" w:space="0" w:color="auto"/>
        <w:left w:val="none" w:sz="0" w:space="0" w:color="auto"/>
        <w:bottom w:val="none" w:sz="0" w:space="0" w:color="auto"/>
        <w:right w:val="none" w:sz="0" w:space="0" w:color="auto"/>
      </w:divBdr>
    </w:div>
    <w:div w:id="143787634">
      <w:bodyDiv w:val="1"/>
      <w:marLeft w:val="0"/>
      <w:marRight w:val="0"/>
      <w:marTop w:val="0"/>
      <w:marBottom w:val="0"/>
      <w:divBdr>
        <w:top w:val="none" w:sz="0" w:space="0" w:color="auto"/>
        <w:left w:val="none" w:sz="0" w:space="0" w:color="auto"/>
        <w:bottom w:val="none" w:sz="0" w:space="0" w:color="auto"/>
        <w:right w:val="none" w:sz="0" w:space="0" w:color="auto"/>
      </w:divBdr>
    </w:div>
    <w:div w:id="196898776">
      <w:bodyDiv w:val="1"/>
      <w:marLeft w:val="0"/>
      <w:marRight w:val="0"/>
      <w:marTop w:val="0"/>
      <w:marBottom w:val="0"/>
      <w:divBdr>
        <w:top w:val="none" w:sz="0" w:space="0" w:color="auto"/>
        <w:left w:val="none" w:sz="0" w:space="0" w:color="auto"/>
        <w:bottom w:val="none" w:sz="0" w:space="0" w:color="auto"/>
        <w:right w:val="none" w:sz="0" w:space="0" w:color="auto"/>
      </w:divBdr>
    </w:div>
    <w:div w:id="200559404">
      <w:bodyDiv w:val="1"/>
      <w:marLeft w:val="0"/>
      <w:marRight w:val="0"/>
      <w:marTop w:val="0"/>
      <w:marBottom w:val="0"/>
      <w:divBdr>
        <w:top w:val="none" w:sz="0" w:space="0" w:color="auto"/>
        <w:left w:val="none" w:sz="0" w:space="0" w:color="auto"/>
        <w:bottom w:val="none" w:sz="0" w:space="0" w:color="auto"/>
        <w:right w:val="none" w:sz="0" w:space="0" w:color="auto"/>
      </w:divBdr>
    </w:div>
    <w:div w:id="202209862">
      <w:bodyDiv w:val="1"/>
      <w:marLeft w:val="0"/>
      <w:marRight w:val="0"/>
      <w:marTop w:val="0"/>
      <w:marBottom w:val="0"/>
      <w:divBdr>
        <w:top w:val="none" w:sz="0" w:space="0" w:color="auto"/>
        <w:left w:val="none" w:sz="0" w:space="0" w:color="auto"/>
        <w:bottom w:val="none" w:sz="0" w:space="0" w:color="auto"/>
        <w:right w:val="none" w:sz="0" w:space="0" w:color="auto"/>
      </w:divBdr>
    </w:div>
    <w:div w:id="205681982">
      <w:bodyDiv w:val="1"/>
      <w:marLeft w:val="0"/>
      <w:marRight w:val="0"/>
      <w:marTop w:val="0"/>
      <w:marBottom w:val="0"/>
      <w:divBdr>
        <w:top w:val="none" w:sz="0" w:space="0" w:color="auto"/>
        <w:left w:val="none" w:sz="0" w:space="0" w:color="auto"/>
        <w:bottom w:val="none" w:sz="0" w:space="0" w:color="auto"/>
        <w:right w:val="none" w:sz="0" w:space="0" w:color="auto"/>
      </w:divBdr>
    </w:div>
    <w:div w:id="235211802">
      <w:bodyDiv w:val="1"/>
      <w:marLeft w:val="0"/>
      <w:marRight w:val="0"/>
      <w:marTop w:val="0"/>
      <w:marBottom w:val="0"/>
      <w:divBdr>
        <w:top w:val="none" w:sz="0" w:space="0" w:color="auto"/>
        <w:left w:val="none" w:sz="0" w:space="0" w:color="auto"/>
        <w:bottom w:val="none" w:sz="0" w:space="0" w:color="auto"/>
        <w:right w:val="none" w:sz="0" w:space="0" w:color="auto"/>
      </w:divBdr>
    </w:div>
    <w:div w:id="254050125">
      <w:bodyDiv w:val="1"/>
      <w:marLeft w:val="0"/>
      <w:marRight w:val="0"/>
      <w:marTop w:val="0"/>
      <w:marBottom w:val="0"/>
      <w:divBdr>
        <w:top w:val="none" w:sz="0" w:space="0" w:color="auto"/>
        <w:left w:val="none" w:sz="0" w:space="0" w:color="auto"/>
        <w:bottom w:val="none" w:sz="0" w:space="0" w:color="auto"/>
        <w:right w:val="none" w:sz="0" w:space="0" w:color="auto"/>
      </w:divBdr>
    </w:div>
    <w:div w:id="274018142">
      <w:bodyDiv w:val="1"/>
      <w:marLeft w:val="0"/>
      <w:marRight w:val="0"/>
      <w:marTop w:val="0"/>
      <w:marBottom w:val="0"/>
      <w:divBdr>
        <w:top w:val="none" w:sz="0" w:space="0" w:color="auto"/>
        <w:left w:val="none" w:sz="0" w:space="0" w:color="auto"/>
        <w:bottom w:val="none" w:sz="0" w:space="0" w:color="auto"/>
        <w:right w:val="none" w:sz="0" w:space="0" w:color="auto"/>
      </w:divBdr>
    </w:div>
    <w:div w:id="276303201">
      <w:bodyDiv w:val="1"/>
      <w:marLeft w:val="0"/>
      <w:marRight w:val="0"/>
      <w:marTop w:val="0"/>
      <w:marBottom w:val="0"/>
      <w:divBdr>
        <w:top w:val="none" w:sz="0" w:space="0" w:color="auto"/>
        <w:left w:val="none" w:sz="0" w:space="0" w:color="auto"/>
        <w:bottom w:val="none" w:sz="0" w:space="0" w:color="auto"/>
        <w:right w:val="none" w:sz="0" w:space="0" w:color="auto"/>
      </w:divBdr>
    </w:div>
    <w:div w:id="282081405">
      <w:bodyDiv w:val="1"/>
      <w:marLeft w:val="0"/>
      <w:marRight w:val="0"/>
      <w:marTop w:val="0"/>
      <w:marBottom w:val="0"/>
      <w:divBdr>
        <w:top w:val="none" w:sz="0" w:space="0" w:color="auto"/>
        <w:left w:val="none" w:sz="0" w:space="0" w:color="auto"/>
        <w:bottom w:val="none" w:sz="0" w:space="0" w:color="auto"/>
        <w:right w:val="none" w:sz="0" w:space="0" w:color="auto"/>
      </w:divBdr>
    </w:div>
    <w:div w:id="294214419">
      <w:bodyDiv w:val="1"/>
      <w:marLeft w:val="0"/>
      <w:marRight w:val="0"/>
      <w:marTop w:val="0"/>
      <w:marBottom w:val="0"/>
      <w:divBdr>
        <w:top w:val="none" w:sz="0" w:space="0" w:color="auto"/>
        <w:left w:val="none" w:sz="0" w:space="0" w:color="auto"/>
        <w:bottom w:val="none" w:sz="0" w:space="0" w:color="auto"/>
        <w:right w:val="none" w:sz="0" w:space="0" w:color="auto"/>
      </w:divBdr>
    </w:div>
    <w:div w:id="314801347">
      <w:bodyDiv w:val="1"/>
      <w:marLeft w:val="0"/>
      <w:marRight w:val="0"/>
      <w:marTop w:val="0"/>
      <w:marBottom w:val="0"/>
      <w:divBdr>
        <w:top w:val="none" w:sz="0" w:space="0" w:color="auto"/>
        <w:left w:val="none" w:sz="0" w:space="0" w:color="auto"/>
        <w:bottom w:val="none" w:sz="0" w:space="0" w:color="auto"/>
        <w:right w:val="none" w:sz="0" w:space="0" w:color="auto"/>
      </w:divBdr>
    </w:div>
    <w:div w:id="340201727">
      <w:bodyDiv w:val="1"/>
      <w:marLeft w:val="0"/>
      <w:marRight w:val="0"/>
      <w:marTop w:val="0"/>
      <w:marBottom w:val="0"/>
      <w:divBdr>
        <w:top w:val="none" w:sz="0" w:space="0" w:color="auto"/>
        <w:left w:val="none" w:sz="0" w:space="0" w:color="auto"/>
        <w:bottom w:val="none" w:sz="0" w:space="0" w:color="auto"/>
        <w:right w:val="none" w:sz="0" w:space="0" w:color="auto"/>
      </w:divBdr>
    </w:div>
    <w:div w:id="361712354">
      <w:bodyDiv w:val="1"/>
      <w:marLeft w:val="0"/>
      <w:marRight w:val="0"/>
      <w:marTop w:val="0"/>
      <w:marBottom w:val="0"/>
      <w:divBdr>
        <w:top w:val="none" w:sz="0" w:space="0" w:color="auto"/>
        <w:left w:val="none" w:sz="0" w:space="0" w:color="auto"/>
        <w:bottom w:val="none" w:sz="0" w:space="0" w:color="auto"/>
        <w:right w:val="none" w:sz="0" w:space="0" w:color="auto"/>
      </w:divBdr>
    </w:div>
    <w:div w:id="398865374">
      <w:bodyDiv w:val="1"/>
      <w:marLeft w:val="0"/>
      <w:marRight w:val="0"/>
      <w:marTop w:val="0"/>
      <w:marBottom w:val="0"/>
      <w:divBdr>
        <w:top w:val="none" w:sz="0" w:space="0" w:color="auto"/>
        <w:left w:val="none" w:sz="0" w:space="0" w:color="auto"/>
        <w:bottom w:val="none" w:sz="0" w:space="0" w:color="auto"/>
        <w:right w:val="none" w:sz="0" w:space="0" w:color="auto"/>
      </w:divBdr>
    </w:div>
    <w:div w:id="404301355">
      <w:bodyDiv w:val="1"/>
      <w:marLeft w:val="0"/>
      <w:marRight w:val="0"/>
      <w:marTop w:val="0"/>
      <w:marBottom w:val="0"/>
      <w:divBdr>
        <w:top w:val="none" w:sz="0" w:space="0" w:color="auto"/>
        <w:left w:val="none" w:sz="0" w:space="0" w:color="auto"/>
        <w:bottom w:val="none" w:sz="0" w:space="0" w:color="auto"/>
        <w:right w:val="none" w:sz="0" w:space="0" w:color="auto"/>
      </w:divBdr>
    </w:div>
    <w:div w:id="469789609">
      <w:bodyDiv w:val="1"/>
      <w:marLeft w:val="0"/>
      <w:marRight w:val="0"/>
      <w:marTop w:val="0"/>
      <w:marBottom w:val="0"/>
      <w:divBdr>
        <w:top w:val="none" w:sz="0" w:space="0" w:color="auto"/>
        <w:left w:val="none" w:sz="0" w:space="0" w:color="auto"/>
        <w:bottom w:val="none" w:sz="0" w:space="0" w:color="auto"/>
        <w:right w:val="none" w:sz="0" w:space="0" w:color="auto"/>
      </w:divBdr>
    </w:div>
    <w:div w:id="469985071">
      <w:bodyDiv w:val="1"/>
      <w:marLeft w:val="0"/>
      <w:marRight w:val="0"/>
      <w:marTop w:val="0"/>
      <w:marBottom w:val="0"/>
      <w:divBdr>
        <w:top w:val="none" w:sz="0" w:space="0" w:color="auto"/>
        <w:left w:val="none" w:sz="0" w:space="0" w:color="auto"/>
        <w:bottom w:val="none" w:sz="0" w:space="0" w:color="auto"/>
        <w:right w:val="none" w:sz="0" w:space="0" w:color="auto"/>
      </w:divBdr>
    </w:div>
    <w:div w:id="471680418">
      <w:bodyDiv w:val="1"/>
      <w:marLeft w:val="0"/>
      <w:marRight w:val="0"/>
      <w:marTop w:val="0"/>
      <w:marBottom w:val="0"/>
      <w:divBdr>
        <w:top w:val="none" w:sz="0" w:space="0" w:color="auto"/>
        <w:left w:val="none" w:sz="0" w:space="0" w:color="auto"/>
        <w:bottom w:val="none" w:sz="0" w:space="0" w:color="auto"/>
        <w:right w:val="none" w:sz="0" w:space="0" w:color="auto"/>
      </w:divBdr>
    </w:div>
    <w:div w:id="497311995">
      <w:bodyDiv w:val="1"/>
      <w:marLeft w:val="0"/>
      <w:marRight w:val="0"/>
      <w:marTop w:val="0"/>
      <w:marBottom w:val="0"/>
      <w:divBdr>
        <w:top w:val="none" w:sz="0" w:space="0" w:color="auto"/>
        <w:left w:val="none" w:sz="0" w:space="0" w:color="auto"/>
        <w:bottom w:val="none" w:sz="0" w:space="0" w:color="auto"/>
        <w:right w:val="none" w:sz="0" w:space="0" w:color="auto"/>
      </w:divBdr>
    </w:div>
    <w:div w:id="525948258">
      <w:bodyDiv w:val="1"/>
      <w:marLeft w:val="0"/>
      <w:marRight w:val="0"/>
      <w:marTop w:val="0"/>
      <w:marBottom w:val="0"/>
      <w:divBdr>
        <w:top w:val="none" w:sz="0" w:space="0" w:color="auto"/>
        <w:left w:val="none" w:sz="0" w:space="0" w:color="auto"/>
        <w:bottom w:val="none" w:sz="0" w:space="0" w:color="auto"/>
        <w:right w:val="none" w:sz="0" w:space="0" w:color="auto"/>
      </w:divBdr>
    </w:div>
    <w:div w:id="534781711">
      <w:bodyDiv w:val="1"/>
      <w:marLeft w:val="0"/>
      <w:marRight w:val="0"/>
      <w:marTop w:val="0"/>
      <w:marBottom w:val="0"/>
      <w:divBdr>
        <w:top w:val="none" w:sz="0" w:space="0" w:color="auto"/>
        <w:left w:val="none" w:sz="0" w:space="0" w:color="auto"/>
        <w:bottom w:val="none" w:sz="0" w:space="0" w:color="auto"/>
        <w:right w:val="none" w:sz="0" w:space="0" w:color="auto"/>
      </w:divBdr>
    </w:div>
    <w:div w:id="541211635">
      <w:bodyDiv w:val="1"/>
      <w:marLeft w:val="0"/>
      <w:marRight w:val="0"/>
      <w:marTop w:val="0"/>
      <w:marBottom w:val="0"/>
      <w:divBdr>
        <w:top w:val="none" w:sz="0" w:space="0" w:color="auto"/>
        <w:left w:val="none" w:sz="0" w:space="0" w:color="auto"/>
        <w:bottom w:val="none" w:sz="0" w:space="0" w:color="auto"/>
        <w:right w:val="none" w:sz="0" w:space="0" w:color="auto"/>
      </w:divBdr>
    </w:div>
    <w:div w:id="562719216">
      <w:bodyDiv w:val="1"/>
      <w:marLeft w:val="0"/>
      <w:marRight w:val="0"/>
      <w:marTop w:val="0"/>
      <w:marBottom w:val="0"/>
      <w:divBdr>
        <w:top w:val="none" w:sz="0" w:space="0" w:color="auto"/>
        <w:left w:val="none" w:sz="0" w:space="0" w:color="auto"/>
        <w:bottom w:val="none" w:sz="0" w:space="0" w:color="auto"/>
        <w:right w:val="none" w:sz="0" w:space="0" w:color="auto"/>
      </w:divBdr>
    </w:div>
    <w:div w:id="582375505">
      <w:bodyDiv w:val="1"/>
      <w:marLeft w:val="0"/>
      <w:marRight w:val="0"/>
      <w:marTop w:val="0"/>
      <w:marBottom w:val="0"/>
      <w:divBdr>
        <w:top w:val="none" w:sz="0" w:space="0" w:color="auto"/>
        <w:left w:val="none" w:sz="0" w:space="0" w:color="auto"/>
        <w:bottom w:val="none" w:sz="0" w:space="0" w:color="auto"/>
        <w:right w:val="none" w:sz="0" w:space="0" w:color="auto"/>
      </w:divBdr>
    </w:div>
    <w:div w:id="633949244">
      <w:bodyDiv w:val="1"/>
      <w:marLeft w:val="0"/>
      <w:marRight w:val="0"/>
      <w:marTop w:val="0"/>
      <w:marBottom w:val="0"/>
      <w:divBdr>
        <w:top w:val="none" w:sz="0" w:space="0" w:color="auto"/>
        <w:left w:val="none" w:sz="0" w:space="0" w:color="auto"/>
        <w:bottom w:val="none" w:sz="0" w:space="0" w:color="auto"/>
        <w:right w:val="none" w:sz="0" w:space="0" w:color="auto"/>
      </w:divBdr>
    </w:div>
    <w:div w:id="644234774">
      <w:bodyDiv w:val="1"/>
      <w:marLeft w:val="0"/>
      <w:marRight w:val="0"/>
      <w:marTop w:val="0"/>
      <w:marBottom w:val="0"/>
      <w:divBdr>
        <w:top w:val="none" w:sz="0" w:space="0" w:color="auto"/>
        <w:left w:val="none" w:sz="0" w:space="0" w:color="auto"/>
        <w:bottom w:val="none" w:sz="0" w:space="0" w:color="auto"/>
        <w:right w:val="none" w:sz="0" w:space="0" w:color="auto"/>
      </w:divBdr>
    </w:div>
    <w:div w:id="644311347">
      <w:bodyDiv w:val="1"/>
      <w:marLeft w:val="0"/>
      <w:marRight w:val="0"/>
      <w:marTop w:val="0"/>
      <w:marBottom w:val="0"/>
      <w:divBdr>
        <w:top w:val="none" w:sz="0" w:space="0" w:color="auto"/>
        <w:left w:val="none" w:sz="0" w:space="0" w:color="auto"/>
        <w:bottom w:val="none" w:sz="0" w:space="0" w:color="auto"/>
        <w:right w:val="none" w:sz="0" w:space="0" w:color="auto"/>
      </w:divBdr>
    </w:div>
    <w:div w:id="653222866">
      <w:bodyDiv w:val="1"/>
      <w:marLeft w:val="0"/>
      <w:marRight w:val="0"/>
      <w:marTop w:val="0"/>
      <w:marBottom w:val="0"/>
      <w:divBdr>
        <w:top w:val="none" w:sz="0" w:space="0" w:color="auto"/>
        <w:left w:val="none" w:sz="0" w:space="0" w:color="auto"/>
        <w:bottom w:val="none" w:sz="0" w:space="0" w:color="auto"/>
        <w:right w:val="none" w:sz="0" w:space="0" w:color="auto"/>
      </w:divBdr>
    </w:div>
    <w:div w:id="653415974">
      <w:bodyDiv w:val="1"/>
      <w:marLeft w:val="0"/>
      <w:marRight w:val="0"/>
      <w:marTop w:val="0"/>
      <w:marBottom w:val="0"/>
      <w:divBdr>
        <w:top w:val="none" w:sz="0" w:space="0" w:color="auto"/>
        <w:left w:val="none" w:sz="0" w:space="0" w:color="auto"/>
        <w:bottom w:val="none" w:sz="0" w:space="0" w:color="auto"/>
        <w:right w:val="none" w:sz="0" w:space="0" w:color="auto"/>
      </w:divBdr>
    </w:div>
    <w:div w:id="684675326">
      <w:bodyDiv w:val="1"/>
      <w:marLeft w:val="0"/>
      <w:marRight w:val="0"/>
      <w:marTop w:val="0"/>
      <w:marBottom w:val="0"/>
      <w:divBdr>
        <w:top w:val="none" w:sz="0" w:space="0" w:color="auto"/>
        <w:left w:val="none" w:sz="0" w:space="0" w:color="auto"/>
        <w:bottom w:val="none" w:sz="0" w:space="0" w:color="auto"/>
        <w:right w:val="none" w:sz="0" w:space="0" w:color="auto"/>
      </w:divBdr>
    </w:div>
    <w:div w:id="734089688">
      <w:bodyDiv w:val="1"/>
      <w:marLeft w:val="0"/>
      <w:marRight w:val="0"/>
      <w:marTop w:val="0"/>
      <w:marBottom w:val="0"/>
      <w:divBdr>
        <w:top w:val="none" w:sz="0" w:space="0" w:color="auto"/>
        <w:left w:val="none" w:sz="0" w:space="0" w:color="auto"/>
        <w:bottom w:val="none" w:sz="0" w:space="0" w:color="auto"/>
        <w:right w:val="none" w:sz="0" w:space="0" w:color="auto"/>
      </w:divBdr>
    </w:div>
    <w:div w:id="737438205">
      <w:bodyDiv w:val="1"/>
      <w:marLeft w:val="0"/>
      <w:marRight w:val="0"/>
      <w:marTop w:val="0"/>
      <w:marBottom w:val="0"/>
      <w:divBdr>
        <w:top w:val="none" w:sz="0" w:space="0" w:color="auto"/>
        <w:left w:val="none" w:sz="0" w:space="0" w:color="auto"/>
        <w:bottom w:val="none" w:sz="0" w:space="0" w:color="auto"/>
        <w:right w:val="none" w:sz="0" w:space="0" w:color="auto"/>
      </w:divBdr>
    </w:div>
    <w:div w:id="759453350">
      <w:bodyDiv w:val="1"/>
      <w:marLeft w:val="0"/>
      <w:marRight w:val="0"/>
      <w:marTop w:val="0"/>
      <w:marBottom w:val="0"/>
      <w:divBdr>
        <w:top w:val="none" w:sz="0" w:space="0" w:color="auto"/>
        <w:left w:val="none" w:sz="0" w:space="0" w:color="auto"/>
        <w:bottom w:val="none" w:sz="0" w:space="0" w:color="auto"/>
        <w:right w:val="none" w:sz="0" w:space="0" w:color="auto"/>
      </w:divBdr>
    </w:div>
    <w:div w:id="761490007">
      <w:bodyDiv w:val="1"/>
      <w:marLeft w:val="0"/>
      <w:marRight w:val="0"/>
      <w:marTop w:val="0"/>
      <w:marBottom w:val="0"/>
      <w:divBdr>
        <w:top w:val="none" w:sz="0" w:space="0" w:color="auto"/>
        <w:left w:val="none" w:sz="0" w:space="0" w:color="auto"/>
        <w:bottom w:val="none" w:sz="0" w:space="0" w:color="auto"/>
        <w:right w:val="none" w:sz="0" w:space="0" w:color="auto"/>
      </w:divBdr>
    </w:div>
    <w:div w:id="762607485">
      <w:bodyDiv w:val="1"/>
      <w:marLeft w:val="0"/>
      <w:marRight w:val="0"/>
      <w:marTop w:val="0"/>
      <w:marBottom w:val="0"/>
      <w:divBdr>
        <w:top w:val="none" w:sz="0" w:space="0" w:color="auto"/>
        <w:left w:val="none" w:sz="0" w:space="0" w:color="auto"/>
        <w:bottom w:val="none" w:sz="0" w:space="0" w:color="auto"/>
        <w:right w:val="none" w:sz="0" w:space="0" w:color="auto"/>
      </w:divBdr>
      <w:divsChild>
        <w:div w:id="892697093">
          <w:marLeft w:val="0"/>
          <w:marRight w:val="0"/>
          <w:marTop w:val="0"/>
          <w:marBottom w:val="0"/>
          <w:divBdr>
            <w:top w:val="none" w:sz="0" w:space="0" w:color="auto"/>
            <w:left w:val="none" w:sz="0" w:space="0" w:color="auto"/>
            <w:bottom w:val="none" w:sz="0" w:space="0" w:color="auto"/>
            <w:right w:val="none" w:sz="0" w:space="0" w:color="auto"/>
          </w:divBdr>
          <w:divsChild>
            <w:div w:id="54764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13955">
      <w:bodyDiv w:val="1"/>
      <w:marLeft w:val="0"/>
      <w:marRight w:val="0"/>
      <w:marTop w:val="0"/>
      <w:marBottom w:val="0"/>
      <w:divBdr>
        <w:top w:val="none" w:sz="0" w:space="0" w:color="auto"/>
        <w:left w:val="none" w:sz="0" w:space="0" w:color="auto"/>
        <w:bottom w:val="none" w:sz="0" w:space="0" w:color="auto"/>
        <w:right w:val="none" w:sz="0" w:space="0" w:color="auto"/>
      </w:divBdr>
    </w:div>
    <w:div w:id="793183807">
      <w:bodyDiv w:val="1"/>
      <w:marLeft w:val="0"/>
      <w:marRight w:val="0"/>
      <w:marTop w:val="0"/>
      <w:marBottom w:val="0"/>
      <w:divBdr>
        <w:top w:val="none" w:sz="0" w:space="0" w:color="auto"/>
        <w:left w:val="none" w:sz="0" w:space="0" w:color="auto"/>
        <w:bottom w:val="none" w:sz="0" w:space="0" w:color="auto"/>
        <w:right w:val="none" w:sz="0" w:space="0" w:color="auto"/>
      </w:divBdr>
    </w:div>
    <w:div w:id="812599227">
      <w:bodyDiv w:val="1"/>
      <w:marLeft w:val="0"/>
      <w:marRight w:val="0"/>
      <w:marTop w:val="0"/>
      <w:marBottom w:val="0"/>
      <w:divBdr>
        <w:top w:val="none" w:sz="0" w:space="0" w:color="auto"/>
        <w:left w:val="none" w:sz="0" w:space="0" w:color="auto"/>
        <w:bottom w:val="none" w:sz="0" w:space="0" w:color="auto"/>
        <w:right w:val="none" w:sz="0" w:space="0" w:color="auto"/>
      </w:divBdr>
    </w:div>
    <w:div w:id="823744071">
      <w:bodyDiv w:val="1"/>
      <w:marLeft w:val="0"/>
      <w:marRight w:val="0"/>
      <w:marTop w:val="0"/>
      <w:marBottom w:val="0"/>
      <w:divBdr>
        <w:top w:val="none" w:sz="0" w:space="0" w:color="auto"/>
        <w:left w:val="none" w:sz="0" w:space="0" w:color="auto"/>
        <w:bottom w:val="none" w:sz="0" w:space="0" w:color="auto"/>
        <w:right w:val="none" w:sz="0" w:space="0" w:color="auto"/>
      </w:divBdr>
    </w:div>
    <w:div w:id="833255226">
      <w:bodyDiv w:val="1"/>
      <w:marLeft w:val="0"/>
      <w:marRight w:val="0"/>
      <w:marTop w:val="0"/>
      <w:marBottom w:val="0"/>
      <w:divBdr>
        <w:top w:val="none" w:sz="0" w:space="0" w:color="auto"/>
        <w:left w:val="none" w:sz="0" w:space="0" w:color="auto"/>
        <w:bottom w:val="none" w:sz="0" w:space="0" w:color="auto"/>
        <w:right w:val="none" w:sz="0" w:space="0" w:color="auto"/>
      </w:divBdr>
    </w:div>
    <w:div w:id="885020109">
      <w:bodyDiv w:val="1"/>
      <w:marLeft w:val="0"/>
      <w:marRight w:val="0"/>
      <w:marTop w:val="0"/>
      <w:marBottom w:val="0"/>
      <w:divBdr>
        <w:top w:val="none" w:sz="0" w:space="0" w:color="auto"/>
        <w:left w:val="none" w:sz="0" w:space="0" w:color="auto"/>
        <w:bottom w:val="none" w:sz="0" w:space="0" w:color="auto"/>
        <w:right w:val="none" w:sz="0" w:space="0" w:color="auto"/>
      </w:divBdr>
    </w:div>
    <w:div w:id="962004370">
      <w:bodyDiv w:val="1"/>
      <w:marLeft w:val="0"/>
      <w:marRight w:val="0"/>
      <w:marTop w:val="0"/>
      <w:marBottom w:val="0"/>
      <w:divBdr>
        <w:top w:val="none" w:sz="0" w:space="0" w:color="auto"/>
        <w:left w:val="none" w:sz="0" w:space="0" w:color="auto"/>
        <w:bottom w:val="none" w:sz="0" w:space="0" w:color="auto"/>
        <w:right w:val="none" w:sz="0" w:space="0" w:color="auto"/>
      </w:divBdr>
    </w:div>
    <w:div w:id="969822101">
      <w:bodyDiv w:val="1"/>
      <w:marLeft w:val="0"/>
      <w:marRight w:val="0"/>
      <w:marTop w:val="0"/>
      <w:marBottom w:val="0"/>
      <w:divBdr>
        <w:top w:val="none" w:sz="0" w:space="0" w:color="auto"/>
        <w:left w:val="none" w:sz="0" w:space="0" w:color="auto"/>
        <w:bottom w:val="none" w:sz="0" w:space="0" w:color="auto"/>
        <w:right w:val="none" w:sz="0" w:space="0" w:color="auto"/>
      </w:divBdr>
    </w:div>
    <w:div w:id="977304537">
      <w:bodyDiv w:val="1"/>
      <w:marLeft w:val="0"/>
      <w:marRight w:val="0"/>
      <w:marTop w:val="0"/>
      <w:marBottom w:val="0"/>
      <w:divBdr>
        <w:top w:val="none" w:sz="0" w:space="0" w:color="auto"/>
        <w:left w:val="none" w:sz="0" w:space="0" w:color="auto"/>
        <w:bottom w:val="none" w:sz="0" w:space="0" w:color="auto"/>
        <w:right w:val="none" w:sz="0" w:space="0" w:color="auto"/>
      </w:divBdr>
    </w:div>
    <w:div w:id="1018971729">
      <w:bodyDiv w:val="1"/>
      <w:marLeft w:val="0"/>
      <w:marRight w:val="0"/>
      <w:marTop w:val="0"/>
      <w:marBottom w:val="0"/>
      <w:divBdr>
        <w:top w:val="none" w:sz="0" w:space="0" w:color="auto"/>
        <w:left w:val="none" w:sz="0" w:space="0" w:color="auto"/>
        <w:bottom w:val="none" w:sz="0" w:space="0" w:color="auto"/>
        <w:right w:val="none" w:sz="0" w:space="0" w:color="auto"/>
      </w:divBdr>
    </w:div>
    <w:div w:id="1023869588">
      <w:bodyDiv w:val="1"/>
      <w:marLeft w:val="0"/>
      <w:marRight w:val="0"/>
      <w:marTop w:val="0"/>
      <w:marBottom w:val="0"/>
      <w:divBdr>
        <w:top w:val="none" w:sz="0" w:space="0" w:color="auto"/>
        <w:left w:val="none" w:sz="0" w:space="0" w:color="auto"/>
        <w:bottom w:val="none" w:sz="0" w:space="0" w:color="auto"/>
        <w:right w:val="none" w:sz="0" w:space="0" w:color="auto"/>
      </w:divBdr>
    </w:div>
    <w:div w:id="1045057326">
      <w:bodyDiv w:val="1"/>
      <w:marLeft w:val="0"/>
      <w:marRight w:val="0"/>
      <w:marTop w:val="0"/>
      <w:marBottom w:val="0"/>
      <w:divBdr>
        <w:top w:val="none" w:sz="0" w:space="0" w:color="auto"/>
        <w:left w:val="none" w:sz="0" w:space="0" w:color="auto"/>
        <w:bottom w:val="none" w:sz="0" w:space="0" w:color="auto"/>
        <w:right w:val="none" w:sz="0" w:space="0" w:color="auto"/>
      </w:divBdr>
    </w:div>
    <w:div w:id="1056469635">
      <w:bodyDiv w:val="1"/>
      <w:marLeft w:val="0"/>
      <w:marRight w:val="0"/>
      <w:marTop w:val="0"/>
      <w:marBottom w:val="0"/>
      <w:divBdr>
        <w:top w:val="none" w:sz="0" w:space="0" w:color="auto"/>
        <w:left w:val="none" w:sz="0" w:space="0" w:color="auto"/>
        <w:bottom w:val="none" w:sz="0" w:space="0" w:color="auto"/>
        <w:right w:val="none" w:sz="0" w:space="0" w:color="auto"/>
      </w:divBdr>
    </w:div>
    <w:div w:id="1059018793">
      <w:bodyDiv w:val="1"/>
      <w:marLeft w:val="0"/>
      <w:marRight w:val="0"/>
      <w:marTop w:val="0"/>
      <w:marBottom w:val="0"/>
      <w:divBdr>
        <w:top w:val="none" w:sz="0" w:space="0" w:color="auto"/>
        <w:left w:val="none" w:sz="0" w:space="0" w:color="auto"/>
        <w:bottom w:val="none" w:sz="0" w:space="0" w:color="auto"/>
        <w:right w:val="none" w:sz="0" w:space="0" w:color="auto"/>
      </w:divBdr>
    </w:div>
    <w:div w:id="1107235062">
      <w:bodyDiv w:val="1"/>
      <w:marLeft w:val="0"/>
      <w:marRight w:val="0"/>
      <w:marTop w:val="0"/>
      <w:marBottom w:val="0"/>
      <w:divBdr>
        <w:top w:val="none" w:sz="0" w:space="0" w:color="auto"/>
        <w:left w:val="none" w:sz="0" w:space="0" w:color="auto"/>
        <w:bottom w:val="none" w:sz="0" w:space="0" w:color="auto"/>
        <w:right w:val="none" w:sz="0" w:space="0" w:color="auto"/>
      </w:divBdr>
    </w:div>
    <w:div w:id="1118254756">
      <w:bodyDiv w:val="1"/>
      <w:marLeft w:val="0"/>
      <w:marRight w:val="0"/>
      <w:marTop w:val="0"/>
      <w:marBottom w:val="0"/>
      <w:divBdr>
        <w:top w:val="none" w:sz="0" w:space="0" w:color="auto"/>
        <w:left w:val="none" w:sz="0" w:space="0" w:color="auto"/>
        <w:bottom w:val="none" w:sz="0" w:space="0" w:color="auto"/>
        <w:right w:val="none" w:sz="0" w:space="0" w:color="auto"/>
      </w:divBdr>
    </w:div>
    <w:div w:id="1134323745">
      <w:bodyDiv w:val="1"/>
      <w:marLeft w:val="0"/>
      <w:marRight w:val="0"/>
      <w:marTop w:val="0"/>
      <w:marBottom w:val="0"/>
      <w:divBdr>
        <w:top w:val="none" w:sz="0" w:space="0" w:color="auto"/>
        <w:left w:val="none" w:sz="0" w:space="0" w:color="auto"/>
        <w:bottom w:val="none" w:sz="0" w:space="0" w:color="auto"/>
        <w:right w:val="none" w:sz="0" w:space="0" w:color="auto"/>
      </w:divBdr>
    </w:div>
    <w:div w:id="1164130121">
      <w:bodyDiv w:val="1"/>
      <w:marLeft w:val="0"/>
      <w:marRight w:val="0"/>
      <w:marTop w:val="0"/>
      <w:marBottom w:val="0"/>
      <w:divBdr>
        <w:top w:val="none" w:sz="0" w:space="0" w:color="auto"/>
        <w:left w:val="none" w:sz="0" w:space="0" w:color="auto"/>
        <w:bottom w:val="none" w:sz="0" w:space="0" w:color="auto"/>
        <w:right w:val="none" w:sz="0" w:space="0" w:color="auto"/>
      </w:divBdr>
    </w:div>
    <w:div w:id="1224751015">
      <w:bodyDiv w:val="1"/>
      <w:marLeft w:val="0"/>
      <w:marRight w:val="0"/>
      <w:marTop w:val="0"/>
      <w:marBottom w:val="0"/>
      <w:divBdr>
        <w:top w:val="none" w:sz="0" w:space="0" w:color="auto"/>
        <w:left w:val="none" w:sz="0" w:space="0" w:color="auto"/>
        <w:bottom w:val="none" w:sz="0" w:space="0" w:color="auto"/>
        <w:right w:val="none" w:sz="0" w:space="0" w:color="auto"/>
      </w:divBdr>
    </w:div>
    <w:div w:id="1236358616">
      <w:bodyDiv w:val="1"/>
      <w:marLeft w:val="0"/>
      <w:marRight w:val="0"/>
      <w:marTop w:val="0"/>
      <w:marBottom w:val="0"/>
      <w:divBdr>
        <w:top w:val="none" w:sz="0" w:space="0" w:color="auto"/>
        <w:left w:val="none" w:sz="0" w:space="0" w:color="auto"/>
        <w:bottom w:val="none" w:sz="0" w:space="0" w:color="auto"/>
        <w:right w:val="none" w:sz="0" w:space="0" w:color="auto"/>
      </w:divBdr>
    </w:div>
    <w:div w:id="1279676782">
      <w:bodyDiv w:val="1"/>
      <w:marLeft w:val="0"/>
      <w:marRight w:val="0"/>
      <w:marTop w:val="0"/>
      <w:marBottom w:val="0"/>
      <w:divBdr>
        <w:top w:val="none" w:sz="0" w:space="0" w:color="auto"/>
        <w:left w:val="none" w:sz="0" w:space="0" w:color="auto"/>
        <w:bottom w:val="none" w:sz="0" w:space="0" w:color="auto"/>
        <w:right w:val="none" w:sz="0" w:space="0" w:color="auto"/>
      </w:divBdr>
    </w:div>
    <w:div w:id="1279869721">
      <w:bodyDiv w:val="1"/>
      <w:marLeft w:val="0"/>
      <w:marRight w:val="0"/>
      <w:marTop w:val="0"/>
      <w:marBottom w:val="0"/>
      <w:divBdr>
        <w:top w:val="none" w:sz="0" w:space="0" w:color="auto"/>
        <w:left w:val="none" w:sz="0" w:space="0" w:color="auto"/>
        <w:bottom w:val="none" w:sz="0" w:space="0" w:color="auto"/>
        <w:right w:val="none" w:sz="0" w:space="0" w:color="auto"/>
      </w:divBdr>
    </w:div>
    <w:div w:id="1309016984">
      <w:bodyDiv w:val="1"/>
      <w:marLeft w:val="0"/>
      <w:marRight w:val="0"/>
      <w:marTop w:val="0"/>
      <w:marBottom w:val="0"/>
      <w:divBdr>
        <w:top w:val="none" w:sz="0" w:space="0" w:color="auto"/>
        <w:left w:val="none" w:sz="0" w:space="0" w:color="auto"/>
        <w:bottom w:val="none" w:sz="0" w:space="0" w:color="auto"/>
        <w:right w:val="none" w:sz="0" w:space="0" w:color="auto"/>
      </w:divBdr>
    </w:div>
    <w:div w:id="1348869344">
      <w:bodyDiv w:val="1"/>
      <w:marLeft w:val="0"/>
      <w:marRight w:val="0"/>
      <w:marTop w:val="0"/>
      <w:marBottom w:val="0"/>
      <w:divBdr>
        <w:top w:val="none" w:sz="0" w:space="0" w:color="auto"/>
        <w:left w:val="none" w:sz="0" w:space="0" w:color="auto"/>
        <w:bottom w:val="none" w:sz="0" w:space="0" w:color="auto"/>
        <w:right w:val="none" w:sz="0" w:space="0" w:color="auto"/>
      </w:divBdr>
    </w:div>
    <w:div w:id="1364748358">
      <w:bodyDiv w:val="1"/>
      <w:marLeft w:val="0"/>
      <w:marRight w:val="0"/>
      <w:marTop w:val="0"/>
      <w:marBottom w:val="0"/>
      <w:divBdr>
        <w:top w:val="none" w:sz="0" w:space="0" w:color="auto"/>
        <w:left w:val="none" w:sz="0" w:space="0" w:color="auto"/>
        <w:bottom w:val="none" w:sz="0" w:space="0" w:color="auto"/>
        <w:right w:val="none" w:sz="0" w:space="0" w:color="auto"/>
      </w:divBdr>
    </w:div>
    <w:div w:id="1376927226">
      <w:bodyDiv w:val="1"/>
      <w:marLeft w:val="0"/>
      <w:marRight w:val="0"/>
      <w:marTop w:val="0"/>
      <w:marBottom w:val="0"/>
      <w:divBdr>
        <w:top w:val="none" w:sz="0" w:space="0" w:color="auto"/>
        <w:left w:val="none" w:sz="0" w:space="0" w:color="auto"/>
        <w:bottom w:val="none" w:sz="0" w:space="0" w:color="auto"/>
        <w:right w:val="none" w:sz="0" w:space="0" w:color="auto"/>
      </w:divBdr>
    </w:div>
    <w:div w:id="1380323948">
      <w:bodyDiv w:val="1"/>
      <w:marLeft w:val="0"/>
      <w:marRight w:val="0"/>
      <w:marTop w:val="0"/>
      <w:marBottom w:val="0"/>
      <w:divBdr>
        <w:top w:val="none" w:sz="0" w:space="0" w:color="auto"/>
        <w:left w:val="none" w:sz="0" w:space="0" w:color="auto"/>
        <w:bottom w:val="none" w:sz="0" w:space="0" w:color="auto"/>
        <w:right w:val="none" w:sz="0" w:space="0" w:color="auto"/>
      </w:divBdr>
    </w:div>
    <w:div w:id="1384016503">
      <w:bodyDiv w:val="1"/>
      <w:marLeft w:val="0"/>
      <w:marRight w:val="0"/>
      <w:marTop w:val="0"/>
      <w:marBottom w:val="0"/>
      <w:divBdr>
        <w:top w:val="none" w:sz="0" w:space="0" w:color="auto"/>
        <w:left w:val="none" w:sz="0" w:space="0" w:color="auto"/>
        <w:bottom w:val="none" w:sz="0" w:space="0" w:color="auto"/>
        <w:right w:val="none" w:sz="0" w:space="0" w:color="auto"/>
      </w:divBdr>
    </w:div>
    <w:div w:id="1385249815">
      <w:bodyDiv w:val="1"/>
      <w:marLeft w:val="0"/>
      <w:marRight w:val="0"/>
      <w:marTop w:val="0"/>
      <w:marBottom w:val="0"/>
      <w:divBdr>
        <w:top w:val="none" w:sz="0" w:space="0" w:color="auto"/>
        <w:left w:val="none" w:sz="0" w:space="0" w:color="auto"/>
        <w:bottom w:val="none" w:sz="0" w:space="0" w:color="auto"/>
        <w:right w:val="none" w:sz="0" w:space="0" w:color="auto"/>
      </w:divBdr>
    </w:div>
    <w:div w:id="1389184667">
      <w:bodyDiv w:val="1"/>
      <w:marLeft w:val="0"/>
      <w:marRight w:val="0"/>
      <w:marTop w:val="0"/>
      <w:marBottom w:val="0"/>
      <w:divBdr>
        <w:top w:val="none" w:sz="0" w:space="0" w:color="auto"/>
        <w:left w:val="none" w:sz="0" w:space="0" w:color="auto"/>
        <w:bottom w:val="none" w:sz="0" w:space="0" w:color="auto"/>
        <w:right w:val="none" w:sz="0" w:space="0" w:color="auto"/>
      </w:divBdr>
    </w:div>
    <w:div w:id="1401827458">
      <w:bodyDiv w:val="1"/>
      <w:marLeft w:val="0"/>
      <w:marRight w:val="0"/>
      <w:marTop w:val="0"/>
      <w:marBottom w:val="0"/>
      <w:divBdr>
        <w:top w:val="none" w:sz="0" w:space="0" w:color="auto"/>
        <w:left w:val="none" w:sz="0" w:space="0" w:color="auto"/>
        <w:bottom w:val="none" w:sz="0" w:space="0" w:color="auto"/>
        <w:right w:val="none" w:sz="0" w:space="0" w:color="auto"/>
      </w:divBdr>
    </w:div>
    <w:div w:id="1417248643">
      <w:bodyDiv w:val="1"/>
      <w:marLeft w:val="0"/>
      <w:marRight w:val="0"/>
      <w:marTop w:val="0"/>
      <w:marBottom w:val="0"/>
      <w:divBdr>
        <w:top w:val="none" w:sz="0" w:space="0" w:color="auto"/>
        <w:left w:val="none" w:sz="0" w:space="0" w:color="auto"/>
        <w:bottom w:val="none" w:sz="0" w:space="0" w:color="auto"/>
        <w:right w:val="none" w:sz="0" w:space="0" w:color="auto"/>
      </w:divBdr>
    </w:div>
    <w:div w:id="1418405932">
      <w:bodyDiv w:val="1"/>
      <w:marLeft w:val="0"/>
      <w:marRight w:val="0"/>
      <w:marTop w:val="0"/>
      <w:marBottom w:val="0"/>
      <w:divBdr>
        <w:top w:val="none" w:sz="0" w:space="0" w:color="auto"/>
        <w:left w:val="none" w:sz="0" w:space="0" w:color="auto"/>
        <w:bottom w:val="none" w:sz="0" w:space="0" w:color="auto"/>
        <w:right w:val="none" w:sz="0" w:space="0" w:color="auto"/>
      </w:divBdr>
    </w:div>
    <w:div w:id="1418477753">
      <w:bodyDiv w:val="1"/>
      <w:marLeft w:val="0"/>
      <w:marRight w:val="0"/>
      <w:marTop w:val="0"/>
      <w:marBottom w:val="0"/>
      <w:divBdr>
        <w:top w:val="none" w:sz="0" w:space="0" w:color="auto"/>
        <w:left w:val="none" w:sz="0" w:space="0" w:color="auto"/>
        <w:bottom w:val="none" w:sz="0" w:space="0" w:color="auto"/>
        <w:right w:val="none" w:sz="0" w:space="0" w:color="auto"/>
      </w:divBdr>
    </w:div>
    <w:div w:id="1442602112">
      <w:bodyDiv w:val="1"/>
      <w:marLeft w:val="0"/>
      <w:marRight w:val="0"/>
      <w:marTop w:val="0"/>
      <w:marBottom w:val="0"/>
      <w:divBdr>
        <w:top w:val="none" w:sz="0" w:space="0" w:color="auto"/>
        <w:left w:val="none" w:sz="0" w:space="0" w:color="auto"/>
        <w:bottom w:val="none" w:sz="0" w:space="0" w:color="auto"/>
        <w:right w:val="none" w:sz="0" w:space="0" w:color="auto"/>
      </w:divBdr>
    </w:div>
    <w:div w:id="1443695056">
      <w:bodyDiv w:val="1"/>
      <w:marLeft w:val="0"/>
      <w:marRight w:val="0"/>
      <w:marTop w:val="0"/>
      <w:marBottom w:val="0"/>
      <w:divBdr>
        <w:top w:val="none" w:sz="0" w:space="0" w:color="auto"/>
        <w:left w:val="none" w:sz="0" w:space="0" w:color="auto"/>
        <w:bottom w:val="none" w:sz="0" w:space="0" w:color="auto"/>
        <w:right w:val="none" w:sz="0" w:space="0" w:color="auto"/>
      </w:divBdr>
    </w:div>
    <w:div w:id="1488744251">
      <w:bodyDiv w:val="1"/>
      <w:marLeft w:val="0"/>
      <w:marRight w:val="0"/>
      <w:marTop w:val="0"/>
      <w:marBottom w:val="0"/>
      <w:divBdr>
        <w:top w:val="none" w:sz="0" w:space="0" w:color="auto"/>
        <w:left w:val="none" w:sz="0" w:space="0" w:color="auto"/>
        <w:bottom w:val="none" w:sz="0" w:space="0" w:color="auto"/>
        <w:right w:val="none" w:sz="0" w:space="0" w:color="auto"/>
      </w:divBdr>
      <w:divsChild>
        <w:div w:id="977683126">
          <w:marLeft w:val="0"/>
          <w:marRight w:val="0"/>
          <w:marTop w:val="0"/>
          <w:marBottom w:val="0"/>
          <w:divBdr>
            <w:top w:val="none" w:sz="0" w:space="0" w:color="auto"/>
            <w:left w:val="none" w:sz="0" w:space="0" w:color="auto"/>
            <w:bottom w:val="none" w:sz="0" w:space="0" w:color="auto"/>
            <w:right w:val="none" w:sz="0" w:space="0" w:color="auto"/>
          </w:divBdr>
          <w:divsChild>
            <w:div w:id="209273301">
              <w:marLeft w:val="0"/>
              <w:marRight w:val="0"/>
              <w:marTop w:val="0"/>
              <w:marBottom w:val="0"/>
              <w:divBdr>
                <w:top w:val="none" w:sz="0" w:space="0" w:color="auto"/>
                <w:left w:val="none" w:sz="0" w:space="0" w:color="auto"/>
                <w:bottom w:val="none" w:sz="0" w:space="0" w:color="auto"/>
                <w:right w:val="none" w:sz="0" w:space="0" w:color="auto"/>
              </w:divBdr>
            </w:div>
            <w:div w:id="302928983">
              <w:marLeft w:val="0"/>
              <w:marRight w:val="0"/>
              <w:marTop w:val="0"/>
              <w:marBottom w:val="0"/>
              <w:divBdr>
                <w:top w:val="none" w:sz="0" w:space="0" w:color="auto"/>
                <w:left w:val="none" w:sz="0" w:space="0" w:color="auto"/>
                <w:bottom w:val="none" w:sz="0" w:space="0" w:color="auto"/>
                <w:right w:val="none" w:sz="0" w:space="0" w:color="auto"/>
              </w:divBdr>
            </w:div>
            <w:div w:id="848564229">
              <w:marLeft w:val="0"/>
              <w:marRight w:val="0"/>
              <w:marTop w:val="0"/>
              <w:marBottom w:val="0"/>
              <w:divBdr>
                <w:top w:val="none" w:sz="0" w:space="0" w:color="auto"/>
                <w:left w:val="none" w:sz="0" w:space="0" w:color="auto"/>
                <w:bottom w:val="none" w:sz="0" w:space="0" w:color="auto"/>
                <w:right w:val="none" w:sz="0" w:space="0" w:color="auto"/>
              </w:divBdr>
            </w:div>
            <w:div w:id="913392916">
              <w:marLeft w:val="0"/>
              <w:marRight w:val="0"/>
              <w:marTop w:val="0"/>
              <w:marBottom w:val="0"/>
              <w:divBdr>
                <w:top w:val="none" w:sz="0" w:space="0" w:color="auto"/>
                <w:left w:val="none" w:sz="0" w:space="0" w:color="auto"/>
                <w:bottom w:val="none" w:sz="0" w:space="0" w:color="auto"/>
                <w:right w:val="none" w:sz="0" w:space="0" w:color="auto"/>
              </w:divBdr>
            </w:div>
            <w:div w:id="1045838875">
              <w:marLeft w:val="0"/>
              <w:marRight w:val="0"/>
              <w:marTop w:val="0"/>
              <w:marBottom w:val="0"/>
              <w:divBdr>
                <w:top w:val="none" w:sz="0" w:space="0" w:color="auto"/>
                <w:left w:val="none" w:sz="0" w:space="0" w:color="auto"/>
                <w:bottom w:val="none" w:sz="0" w:space="0" w:color="auto"/>
                <w:right w:val="none" w:sz="0" w:space="0" w:color="auto"/>
              </w:divBdr>
            </w:div>
            <w:div w:id="2024819918">
              <w:marLeft w:val="0"/>
              <w:marRight w:val="0"/>
              <w:marTop w:val="0"/>
              <w:marBottom w:val="0"/>
              <w:divBdr>
                <w:top w:val="none" w:sz="0" w:space="0" w:color="auto"/>
                <w:left w:val="none" w:sz="0" w:space="0" w:color="auto"/>
                <w:bottom w:val="none" w:sz="0" w:space="0" w:color="auto"/>
                <w:right w:val="none" w:sz="0" w:space="0" w:color="auto"/>
              </w:divBdr>
            </w:div>
            <w:div w:id="213794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00118">
      <w:bodyDiv w:val="1"/>
      <w:marLeft w:val="0"/>
      <w:marRight w:val="0"/>
      <w:marTop w:val="0"/>
      <w:marBottom w:val="0"/>
      <w:divBdr>
        <w:top w:val="none" w:sz="0" w:space="0" w:color="auto"/>
        <w:left w:val="none" w:sz="0" w:space="0" w:color="auto"/>
        <w:bottom w:val="none" w:sz="0" w:space="0" w:color="auto"/>
        <w:right w:val="none" w:sz="0" w:space="0" w:color="auto"/>
      </w:divBdr>
    </w:div>
    <w:div w:id="1558124056">
      <w:bodyDiv w:val="1"/>
      <w:marLeft w:val="0"/>
      <w:marRight w:val="0"/>
      <w:marTop w:val="0"/>
      <w:marBottom w:val="0"/>
      <w:divBdr>
        <w:top w:val="none" w:sz="0" w:space="0" w:color="auto"/>
        <w:left w:val="none" w:sz="0" w:space="0" w:color="auto"/>
        <w:bottom w:val="none" w:sz="0" w:space="0" w:color="auto"/>
        <w:right w:val="none" w:sz="0" w:space="0" w:color="auto"/>
      </w:divBdr>
    </w:div>
    <w:div w:id="1562865294">
      <w:bodyDiv w:val="1"/>
      <w:marLeft w:val="0"/>
      <w:marRight w:val="0"/>
      <w:marTop w:val="0"/>
      <w:marBottom w:val="0"/>
      <w:divBdr>
        <w:top w:val="none" w:sz="0" w:space="0" w:color="auto"/>
        <w:left w:val="none" w:sz="0" w:space="0" w:color="auto"/>
        <w:bottom w:val="none" w:sz="0" w:space="0" w:color="auto"/>
        <w:right w:val="none" w:sz="0" w:space="0" w:color="auto"/>
      </w:divBdr>
    </w:div>
    <w:div w:id="1565480673">
      <w:bodyDiv w:val="1"/>
      <w:marLeft w:val="0"/>
      <w:marRight w:val="0"/>
      <w:marTop w:val="0"/>
      <w:marBottom w:val="0"/>
      <w:divBdr>
        <w:top w:val="none" w:sz="0" w:space="0" w:color="auto"/>
        <w:left w:val="none" w:sz="0" w:space="0" w:color="auto"/>
        <w:bottom w:val="none" w:sz="0" w:space="0" w:color="auto"/>
        <w:right w:val="none" w:sz="0" w:space="0" w:color="auto"/>
      </w:divBdr>
    </w:div>
    <w:div w:id="1580099361">
      <w:bodyDiv w:val="1"/>
      <w:marLeft w:val="0"/>
      <w:marRight w:val="0"/>
      <w:marTop w:val="0"/>
      <w:marBottom w:val="0"/>
      <w:divBdr>
        <w:top w:val="none" w:sz="0" w:space="0" w:color="auto"/>
        <w:left w:val="none" w:sz="0" w:space="0" w:color="auto"/>
        <w:bottom w:val="none" w:sz="0" w:space="0" w:color="auto"/>
        <w:right w:val="none" w:sz="0" w:space="0" w:color="auto"/>
      </w:divBdr>
    </w:div>
    <w:div w:id="1583220522">
      <w:bodyDiv w:val="1"/>
      <w:marLeft w:val="0"/>
      <w:marRight w:val="0"/>
      <w:marTop w:val="0"/>
      <w:marBottom w:val="0"/>
      <w:divBdr>
        <w:top w:val="none" w:sz="0" w:space="0" w:color="auto"/>
        <w:left w:val="none" w:sz="0" w:space="0" w:color="auto"/>
        <w:bottom w:val="none" w:sz="0" w:space="0" w:color="auto"/>
        <w:right w:val="none" w:sz="0" w:space="0" w:color="auto"/>
      </w:divBdr>
    </w:div>
    <w:div w:id="1590389324">
      <w:bodyDiv w:val="1"/>
      <w:marLeft w:val="0"/>
      <w:marRight w:val="0"/>
      <w:marTop w:val="0"/>
      <w:marBottom w:val="0"/>
      <w:divBdr>
        <w:top w:val="none" w:sz="0" w:space="0" w:color="auto"/>
        <w:left w:val="none" w:sz="0" w:space="0" w:color="auto"/>
        <w:bottom w:val="none" w:sz="0" w:space="0" w:color="auto"/>
        <w:right w:val="none" w:sz="0" w:space="0" w:color="auto"/>
      </w:divBdr>
    </w:div>
    <w:div w:id="1634943936">
      <w:bodyDiv w:val="1"/>
      <w:marLeft w:val="0"/>
      <w:marRight w:val="0"/>
      <w:marTop w:val="0"/>
      <w:marBottom w:val="0"/>
      <w:divBdr>
        <w:top w:val="none" w:sz="0" w:space="0" w:color="auto"/>
        <w:left w:val="none" w:sz="0" w:space="0" w:color="auto"/>
        <w:bottom w:val="none" w:sz="0" w:space="0" w:color="auto"/>
        <w:right w:val="none" w:sz="0" w:space="0" w:color="auto"/>
      </w:divBdr>
    </w:div>
    <w:div w:id="1637637543">
      <w:bodyDiv w:val="1"/>
      <w:marLeft w:val="0"/>
      <w:marRight w:val="0"/>
      <w:marTop w:val="0"/>
      <w:marBottom w:val="0"/>
      <w:divBdr>
        <w:top w:val="none" w:sz="0" w:space="0" w:color="auto"/>
        <w:left w:val="none" w:sz="0" w:space="0" w:color="auto"/>
        <w:bottom w:val="none" w:sz="0" w:space="0" w:color="auto"/>
        <w:right w:val="none" w:sz="0" w:space="0" w:color="auto"/>
      </w:divBdr>
    </w:div>
    <w:div w:id="1641688076">
      <w:bodyDiv w:val="1"/>
      <w:marLeft w:val="0"/>
      <w:marRight w:val="0"/>
      <w:marTop w:val="0"/>
      <w:marBottom w:val="0"/>
      <w:divBdr>
        <w:top w:val="none" w:sz="0" w:space="0" w:color="auto"/>
        <w:left w:val="none" w:sz="0" w:space="0" w:color="auto"/>
        <w:bottom w:val="none" w:sz="0" w:space="0" w:color="auto"/>
        <w:right w:val="none" w:sz="0" w:space="0" w:color="auto"/>
      </w:divBdr>
    </w:div>
    <w:div w:id="1672641447">
      <w:bodyDiv w:val="1"/>
      <w:marLeft w:val="0"/>
      <w:marRight w:val="0"/>
      <w:marTop w:val="0"/>
      <w:marBottom w:val="0"/>
      <w:divBdr>
        <w:top w:val="none" w:sz="0" w:space="0" w:color="auto"/>
        <w:left w:val="none" w:sz="0" w:space="0" w:color="auto"/>
        <w:bottom w:val="none" w:sz="0" w:space="0" w:color="auto"/>
        <w:right w:val="none" w:sz="0" w:space="0" w:color="auto"/>
      </w:divBdr>
    </w:div>
    <w:div w:id="1678993596">
      <w:bodyDiv w:val="1"/>
      <w:marLeft w:val="0"/>
      <w:marRight w:val="0"/>
      <w:marTop w:val="0"/>
      <w:marBottom w:val="0"/>
      <w:divBdr>
        <w:top w:val="none" w:sz="0" w:space="0" w:color="auto"/>
        <w:left w:val="none" w:sz="0" w:space="0" w:color="auto"/>
        <w:bottom w:val="none" w:sz="0" w:space="0" w:color="auto"/>
        <w:right w:val="none" w:sz="0" w:space="0" w:color="auto"/>
      </w:divBdr>
    </w:div>
    <w:div w:id="1722746397">
      <w:bodyDiv w:val="1"/>
      <w:marLeft w:val="0"/>
      <w:marRight w:val="0"/>
      <w:marTop w:val="0"/>
      <w:marBottom w:val="0"/>
      <w:divBdr>
        <w:top w:val="none" w:sz="0" w:space="0" w:color="auto"/>
        <w:left w:val="none" w:sz="0" w:space="0" w:color="auto"/>
        <w:bottom w:val="none" w:sz="0" w:space="0" w:color="auto"/>
        <w:right w:val="none" w:sz="0" w:space="0" w:color="auto"/>
      </w:divBdr>
    </w:div>
    <w:div w:id="1724133971">
      <w:bodyDiv w:val="1"/>
      <w:marLeft w:val="0"/>
      <w:marRight w:val="0"/>
      <w:marTop w:val="0"/>
      <w:marBottom w:val="0"/>
      <w:divBdr>
        <w:top w:val="none" w:sz="0" w:space="0" w:color="auto"/>
        <w:left w:val="none" w:sz="0" w:space="0" w:color="auto"/>
        <w:bottom w:val="none" w:sz="0" w:space="0" w:color="auto"/>
        <w:right w:val="none" w:sz="0" w:space="0" w:color="auto"/>
      </w:divBdr>
    </w:div>
    <w:div w:id="1727795660">
      <w:bodyDiv w:val="1"/>
      <w:marLeft w:val="0"/>
      <w:marRight w:val="0"/>
      <w:marTop w:val="0"/>
      <w:marBottom w:val="0"/>
      <w:divBdr>
        <w:top w:val="none" w:sz="0" w:space="0" w:color="auto"/>
        <w:left w:val="none" w:sz="0" w:space="0" w:color="auto"/>
        <w:bottom w:val="none" w:sz="0" w:space="0" w:color="auto"/>
        <w:right w:val="none" w:sz="0" w:space="0" w:color="auto"/>
      </w:divBdr>
    </w:div>
    <w:div w:id="1806660891">
      <w:bodyDiv w:val="1"/>
      <w:marLeft w:val="0"/>
      <w:marRight w:val="0"/>
      <w:marTop w:val="0"/>
      <w:marBottom w:val="0"/>
      <w:divBdr>
        <w:top w:val="none" w:sz="0" w:space="0" w:color="auto"/>
        <w:left w:val="none" w:sz="0" w:space="0" w:color="auto"/>
        <w:bottom w:val="none" w:sz="0" w:space="0" w:color="auto"/>
        <w:right w:val="none" w:sz="0" w:space="0" w:color="auto"/>
      </w:divBdr>
    </w:div>
    <w:div w:id="1839887115">
      <w:bodyDiv w:val="1"/>
      <w:marLeft w:val="0"/>
      <w:marRight w:val="0"/>
      <w:marTop w:val="0"/>
      <w:marBottom w:val="0"/>
      <w:divBdr>
        <w:top w:val="none" w:sz="0" w:space="0" w:color="auto"/>
        <w:left w:val="none" w:sz="0" w:space="0" w:color="auto"/>
        <w:bottom w:val="none" w:sz="0" w:space="0" w:color="auto"/>
        <w:right w:val="none" w:sz="0" w:space="0" w:color="auto"/>
      </w:divBdr>
    </w:div>
    <w:div w:id="1849325997">
      <w:bodyDiv w:val="1"/>
      <w:marLeft w:val="0"/>
      <w:marRight w:val="0"/>
      <w:marTop w:val="0"/>
      <w:marBottom w:val="0"/>
      <w:divBdr>
        <w:top w:val="none" w:sz="0" w:space="0" w:color="auto"/>
        <w:left w:val="none" w:sz="0" w:space="0" w:color="auto"/>
        <w:bottom w:val="none" w:sz="0" w:space="0" w:color="auto"/>
        <w:right w:val="none" w:sz="0" w:space="0" w:color="auto"/>
      </w:divBdr>
    </w:div>
    <w:div w:id="1851720356">
      <w:bodyDiv w:val="1"/>
      <w:marLeft w:val="0"/>
      <w:marRight w:val="0"/>
      <w:marTop w:val="0"/>
      <w:marBottom w:val="0"/>
      <w:divBdr>
        <w:top w:val="none" w:sz="0" w:space="0" w:color="auto"/>
        <w:left w:val="none" w:sz="0" w:space="0" w:color="auto"/>
        <w:bottom w:val="none" w:sz="0" w:space="0" w:color="auto"/>
        <w:right w:val="none" w:sz="0" w:space="0" w:color="auto"/>
      </w:divBdr>
    </w:div>
    <w:div w:id="1853446847">
      <w:bodyDiv w:val="1"/>
      <w:marLeft w:val="0"/>
      <w:marRight w:val="0"/>
      <w:marTop w:val="0"/>
      <w:marBottom w:val="0"/>
      <w:divBdr>
        <w:top w:val="none" w:sz="0" w:space="0" w:color="auto"/>
        <w:left w:val="none" w:sz="0" w:space="0" w:color="auto"/>
        <w:bottom w:val="none" w:sz="0" w:space="0" w:color="auto"/>
        <w:right w:val="none" w:sz="0" w:space="0" w:color="auto"/>
      </w:divBdr>
    </w:div>
    <w:div w:id="1862469624">
      <w:bodyDiv w:val="1"/>
      <w:marLeft w:val="0"/>
      <w:marRight w:val="0"/>
      <w:marTop w:val="0"/>
      <w:marBottom w:val="0"/>
      <w:divBdr>
        <w:top w:val="none" w:sz="0" w:space="0" w:color="auto"/>
        <w:left w:val="none" w:sz="0" w:space="0" w:color="auto"/>
        <w:bottom w:val="none" w:sz="0" w:space="0" w:color="auto"/>
        <w:right w:val="none" w:sz="0" w:space="0" w:color="auto"/>
      </w:divBdr>
    </w:div>
    <w:div w:id="1890679168">
      <w:bodyDiv w:val="1"/>
      <w:marLeft w:val="0"/>
      <w:marRight w:val="0"/>
      <w:marTop w:val="0"/>
      <w:marBottom w:val="0"/>
      <w:divBdr>
        <w:top w:val="none" w:sz="0" w:space="0" w:color="auto"/>
        <w:left w:val="none" w:sz="0" w:space="0" w:color="auto"/>
        <w:bottom w:val="none" w:sz="0" w:space="0" w:color="auto"/>
        <w:right w:val="none" w:sz="0" w:space="0" w:color="auto"/>
      </w:divBdr>
    </w:div>
    <w:div w:id="1893691614">
      <w:bodyDiv w:val="1"/>
      <w:marLeft w:val="0"/>
      <w:marRight w:val="0"/>
      <w:marTop w:val="0"/>
      <w:marBottom w:val="0"/>
      <w:divBdr>
        <w:top w:val="none" w:sz="0" w:space="0" w:color="auto"/>
        <w:left w:val="none" w:sz="0" w:space="0" w:color="auto"/>
        <w:bottom w:val="none" w:sz="0" w:space="0" w:color="auto"/>
        <w:right w:val="none" w:sz="0" w:space="0" w:color="auto"/>
      </w:divBdr>
    </w:div>
    <w:div w:id="1930383809">
      <w:bodyDiv w:val="1"/>
      <w:marLeft w:val="0"/>
      <w:marRight w:val="0"/>
      <w:marTop w:val="0"/>
      <w:marBottom w:val="0"/>
      <w:divBdr>
        <w:top w:val="none" w:sz="0" w:space="0" w:color="auto"/>
        <w:left w:val="none" w:sz="0" w:space="0" w:color="auto"/>
        <w:bottom w:val="none" w:sz="0" w:space="0" w:color="auto"/>
        <w:right w:val="none" w:sz="0" w:space="0" w:color="auto"/>
      </w:divBdr>
    </w:div>
    <w:div w:id="1931623517">
      <w:bodyDiv w:val="1"/>
      <w:marLeft w:val="0"/>
      <w:marRight w:val="0"/>
      <w:marTop w:val="0"/>
      <w:marBottom w:val="0"/>
      <w:divBdr>
        <w:top w:val="none" w:sz="0" w:space="0" w:color="auto"/>
        <w:left w:val="none" w:sz="0" w:space="0" w:color="auto"/>
        <w:bottom w:val="none" w:sz="0" w:space="0" w:color="auto"/>
        <w:right w:val="none" w:sz="0" w:space="0" w:color="auto"/>
      </w:divBdr>
    </w:div>
    <w:div w:id="1944729253">
      <w:bodyDiv w:val="1"/>
      <w:marLeft w:val="0"/>
      <w:marRight w:val="0"/>
      <w:marTop w:val="0"/>
      <w:marBottom w:val="0"/>
      <w:divBdr>
        <w:top w:val="none" w:sz="0" w:space="0" w:color="auto"/>
        <w:left w:val="none" w:sz="0" w:space="0" w:color="auto"/>
        <w:bottom w:val="none" w:sz="0" w:space="0" w:color="auto"/>
        <w:right w:val="none" w:sz="0" w:space="0" w:color="auto"/>
      </w:divBdr>
    </w:div>
    <w:div w:id="1966696395">
      <w:bodyDiv w:val="1"/>
      <w:marLeft w:val="0"/>
      <w:marRight w:val="0"/>
      <w:marTop w:val="0"/>
      <w:marBottom w:val="0"/>
      <w:divBdr>
        <w:top w:val="none" w:sz="0" w:space="0" w:color="auto"/>
        <w:left w:val="none" w:sz="0" w:space="0" w:color="auto"/>
        <w:bottom w:val="none" w:sz="0" w:space="0" w:color="auto"/>
        <w:right w:val="none" w:sz="0" w:space="0" w:color="auto"/>
      </w:divBdr>
    </w:div>
    <w:div w:id="1980112630">
      <w:bodyDiv w:val="1"/>
      <w:marLeft w:val="0"/>
      <w:marRight w:val="0"/>
      <w:marTop w:val="0"/>
      <w:marBottom w:val="0"/>
      <w:divBdr>
        <w:top w:val="none" w:sz="0" w:space="0" w:color="auto"/>
        <w:left w:val="none" w:sz="0" w:space="0" w:color="auto"/>
        <w:bottom w:val="none" w:sz="0" w:space="0" w:color="auto"/>
        <w:right w:val="none" w:sz="0" w:space="0" w:color="auto"/>
      </w:divBdr>
    </w:div>
    <w:div w:id="2058779603">
      <w:bodyDiv w:val="1"/>
      <w:marLeft w:val="0"/>
      <w:marRight w:val="0"/>
      <w:marTop w:val="0"/>
      <w:marBottom w:val="0"/>
      <w:divBdr>
        <w:top w:val="none" w:sz="0" w:space="0" w:color="auto"/>
        <w:left w:val="none" w:sz="0" w:space="0" w:color="auto"/>
        <w:bottom w:val="none" w:sz="0" w:space="0" w:color="auto"/>
        <w:right w:val="none" w:sz="0" w:space="0" w:color="auto"/>
      </w:divBdr>
    </w:div>
    <w:div w:id="2058972345">
      <w:bodyDiv w:val="1"/>
      <w:marLeft w:val="0"/>
      <w:marRight w:val="0"/>
      <w:marTop w:val="0"/>
      <w:marBottom w:val="0"/>
      <w:divBdr>
        <w:top w:val="none" w:sz="0" w:space="0" w:color="auto"/>
        <w:left w:val="none" w:sz="0" w:space="0" w:color="auto"/>
        <w:bottom w:val="none" w:sz="0" w:space="0" w:color="auto"/>
        <w:right w:val="none" w:sz="0" w:space="0" w:color="auto"/>
      </w:divBdr>
    </w:div>
    <w:div w:id="2079546296">
      <w:bodyDiv w:val="1"/>
      <w:marLeft w:val="0"/>
      <w:marRight w:val="0"/>
      <w:marTop w:val="0"/>
      <w:marBottom w:val="0"/>
      <w:divBdr>
        <w:top w:val="none" w:sz="0" w:space="0" w:color="auto"/>
        <w:left w:val="none" w:sz="0" w:space="0" w:color="auto"/>
        <w:bottom w:val="none" w:sz="0" w:space="0" w:color="auto"/>
        <w:right w:val="none" w:sz="0" w:space="0" w:color="auto"/>
      </w:divBdr>
    </w:div>
    <w:div w:id="2089106354">
      <w:bodyDiv w:val="1"/>
      <w:marLeft w:val="0"/>
      <w:marRight w:val="0"/>
      <w:marTop w:val="0"/>
      <w:marBottom w:val="0"/>
      <w:divBdr>
        <w:top w:val="none" w:sz="0" w:space="0" w:color="auto"/>
        <w:left w:val="none" w:sz="0" w:space="0" w:color="auto"/>
        <w:bottom w:val="none" w:sz="0" w:space="0" w:color="auto"/>
        <w:right w:val="none" w:sz="0" w:space="0" w:color="auto"/>
      </w:divBdr>
      <w:divsChild>
        <w:div w:id="530345071">
          <w:marLeft w:val="0"/>
          <w:marRight w:val="0"/>
          <w:marTop w:val="0"/>
          <w:marBottom w:val="0"/>
          <w:divBdr>
            <w:top w:val="none" w:sz="0" w:space="0" w:color="auto"/>
            <w:left w:val="none" w:sz="0" w:space="0" w:color="auto"/>
            <w:bottom w:val="none" w:sz="0" w:space="0" w:color="auto"/>
            <w:right w:val="none" w:sz="0" w:space="0" w:color="auto"/>
          </w:divBdr>
          <w:divsChild>
            <w:div w:id="195914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883064">
      <w:bodyDiv w:val="1"/>
      <w:marLeft w:val="0"/>
      <w:marRight w:val="0"/>
      <w:marTop w:val="0"/>
      <w:marBottom w:val="0"/>
      <w:divBdr>
        <w:top w:val="none" w:sz="0" w:space="0" w:color="auto"/>
        <w:left w:val="none" w:sz="0" w:space="0" w:color="auto"/>
        <w:bottom w:val="none" w:sz="0" w:space="0" w:color="auto"/>
        <w:right w:val="none" w:sz="0" w:space="0" w:color="auto"/>
      </w:divBdr>
    </w:div>
    <w:div w:id="2118595000">
      <w:bodyDiv w:val="1"/>
      <w:marLeft w:val="0"/>
      <w:marRight w:val="0"/>
      <w:marTop w:val="0"/>
      <w:marBottom w:val="0"/>
      <w:divBdr>
        <w:top w:val="none" w:sz="0" w:space="0" w:color="auto"/>
        <w:left w:val="none" w:sz="0" w:space="0" w:color="auto"/>
        <w:bottom w:val="none" w:sz="0" w:space="0" w:color="auto"/>
        <w:right w:val="none" w:sz="0" w:space="0" w:color="auto"/>
      </w:divBdr>
    </w:div>
    <w:div w:id="2138329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6.jpe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0.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ww.putusan3.mahkamahagung.go.id" TargetMode="External"/><Relationship Id="rId25" Type="http://schemas.openxmlformats.org/officeDocument/2006/relationships/hyperlink" Target="http://www.putusan3.mahkamahagung.go.id" TargetMode="External"/><Relationship Id="rId33" Type="http://schemas.openxmlformats.org/officeDocument/2006/relationships/image" Target="media/image23.png"/><Relationship Id="rId38" Type="http://schemas.openxmlformats.org/officeDocument/2006/relationships/hyperlink" Target="https://github.com/huggingface/transformers/blob/main/src/transformers/models/bert/modeling_bert.py"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jpe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github.com/pytorch/pytorch/blob/main/torch/nn/modules/loss.py"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8.jpe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CED8C-7D76-4B3B-A9EB-AF7D3F10D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93</TotalTime>
  <Pages>1</Pages>
  <Words>67983</Words>
  <Characters>387504</Characters>
  <Application>Microsoft Office Word</Application>
  <DocSecurity>0</DocSecurity>
  <Lines>3229</Lines>
  <Paragraphs>9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32</cp:revision>
  <cp:lastPrinted>2024-07-26T13:23:00Z</cp:lastPrinted>
  <dcterms:created xsi:type="dcterms:W3CDTF">2024-01-04T09:46:00Z</dcterms:created>
  <dcterms:modified xsi:type="dcterms:W3CDTF">2024-07-2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587e77-9be3-32ac-868d-27469328be4f</vt:lpwstr>
  </property>
  <property fmtid="{D5CDD505-2E9C-101B-9397-08002B2CF9AE}" pid="24" name="Mendeley Citation Style_1">
    <vt:lpwstr>http://www.zotero.org/styles/ieee</vt:lpwstr>
  </property>
</Properties>
</file>